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3.xml" ContentType="application/vnd.openxmlformats-officedocument.wordprocessingml.footer+xml"/>
  <Override PartName="/word/header19.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0.xml" ContentType="application/vnd.openxmlformats-officedocument.wordprocessingml.header+xml"/>
  <Override PartName="/word/footer16.xml" ContentType="application/vnd.openxmlformats-officedocument.wordprocessingml.footer+xml"/>
  <Override PartName="/word/header21.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1.xml" ContentType="application/vnd.openxmlformats-officedocument.wordprocessingml.footer+xml"/>
  <Override PartName="/word/header29.xml" ContentType="application/vnd.openxmlformats-officedocument.wordprocessingml.header+xml"/>
  <Override PartName="/word/footer22.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23.xml" ContentType="application/vnd.openxmlformats-officedocument.wordprocessingml.footer+xml"/>
  <Override PartName="/word/header35.xml" ContentType="application/vnd.openxmlformats-officedocument.wordprocessingml.header+xml"/>
  <Override PartName="/word/footer24.xml" ContentType="application/vnd.openxmlformats-officedocument.wordprocessingml.footer+xml"/>
  <Override PartName="/word/header36.xml" ContentType="application/vnd.openxmlformats-officedocument.wordprocessingml.header+xml"/>
  <Override PartName="/word/footer25.xml" ContentType="application/vnd.openxmlformats-officedocument.wordprocessingml.footer+xml"/>
  <Override PartName="/word/header37.xml" ContentType="application/vnd.openxmlformats-officedocument.wordprocessingml.header+xml"/>
  <Override PartName="/word/footer26.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40.xml" ContentType="application/vnd.openxmlformats-officedocument.wordprocessingml.header+xml"/>
  <Override PartName="/word/footer29.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110997" w14:textId="04AF24F9" w:rsidR="00410CB7" w:rsidRDefault="00B75A68" w:rsidP="006717E0">
      <w:pPr>
        <w:pStyle w:val="TOC1"/>
        <w:jc w:val="center"/>
      </w:pPr>
      <w:r w:rsidRPr="006717E0">
        <w:rPr>
          <w:noProof/>
          <w:u w:val="none"/>
          <w:lang w:val="en-US"/>
        </w:rPr>
        <w:drawing>
          <wp:inline distT="0" distB="0" distL="0" distR="0" wp14:anchorId="4E2A1562" wp14:editId="3D8CC460">
            <wp:extent cx="2603500" cy="1346200"/>
            <wp:effectExtent l="0" t="0" r="1270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UoS logo.png"/>
                    <pic:cNvPicPr/>
                  </pic:nvPicPr>
                  <pic:blipFill>
                    <a:blip r:embed="rId9">
                      <a:extLst>
                        <a:ext uri="{28A0092B-C50C-407E-A947-70E740481C1C}">
                          <a14:useLocalDpi xmlns:a14="http://schemas.microsoft.com/office/drawing/2010/main" val="0"/>
                        </a:ext>
                      </a:extLst>
                    </a:blip>
                    <a:stretch>
                      <a:fillRect/>
                    </a:stretch>
                  </pic:blipFill>
                  <pic:spPr>
                    <a:xfrm>
                      <a:off x="0" y="0"/>
                      <a:ext cx="2603500" cy="1346200"/>
                    </a:xfrm>
                    <a:prstGeom prst="rect">
                      <a:avLst/>
                    </a:prstGeom>
                  </pic:spPr>
                </pic:pic>
              </a:graphicData>
            </a:graphic>
          </wp:inline>
        </w:drawing>
      </w:r>
    </w:p>
    <w:p w14:paraId="5C566746" w14:textId="77777777" w:rsidR="00B75A68" w:rsidRPr="00B75A68" w:rsidRDefault="00B75A68" w:rsidP="006717E0">
      <w:pPr>
        <w:jc w:val="center"/>
      </w:pPr>
    </w:p>
    <w:p w14:paraId="79C4BE72" w14:textId="78B21E59" w:rsidR="00B75A68" w:rsidRPr="006717E0" w:rsidRDefault="00B75A68" w:rsidP="006717E0">
      <w:pPr>
        <w:jc w:val="center"/>
        <w:rPr>
          <w:b/>
          <w:sz w:val="32"/>
          <w:szCs w:val="32"/>
        </w:rPr>
      </w:pPr>
      <w:r w:rsidRPr="006717E0">
        <w:rPr>
          <w:b/>
          <w:sz w:val="32"/>
          <w:szCs w:val="32"/>
        </w:rPr>
        <w:t>Magnetic Resonance Imaging and Multiple Breath</w:t>
      </w:r>
      <w:r w:rsidR="0091615C">
        <w:rPr>
          <w:b/>
          <w:sz w:val="32"/>
          <w:szCs w:val="32"/>
        </w:rPr>
        <w:t xml:space="preserve"> Washout to Assess Ventilation i</w:t>
      </w:r>
      <w:r w:rsidRPr="006717E0">
        <w:rPr>
          <w:b/>
          <w:sz w:val="32"/>
          <w:szCs w:val="32"/>
        </w:rPr>
        <w:t>n Cystic Fibrosis</w:t>
      </w:r>
    </w:p>
    <w:p w14:paraId="5939A079" w14:textId="77777777" w:rsidR="00B75A68" w:rsidRDefault="00B75A68" w:rsidP="006717E0">
      <w:pPr>
        <w:jc w:val="center"/>
      </w:pPr>
    </w:p>
    <w:p w14:paraId="12CE37E6" w14:textId="610982C7" w:rsidR="00B75A68" w:rsidRPr="00A2468C" w:rsidRDefault="00B75A68" w:rsidP="006717E0">
      <w:pPr>
        <w:jc w:val="center"/>
        <w:rPr>
          <w:sz w:val="32"/>
          <w:szCs w:val="32"/>
        </w:rPr>
      </w:pPr>
      <w:r w:rsidRPr="00A2468C">
        <w:rPr>
          <w:sz w:val="32"/>
          <w:szCs w:val="32"/>
        </w:rPr>
        <w:t>By:</w:t>
      </w:r>
    </w:p>
    <w:p w14:paraId="44EAF917" w14:textId="77777777" w:rsidR="00B75A68" w:rsidRPr="006717E0" w:rsidRDefault="00B75A68" w:rsidP="006717E0">
      <w:pPr>
        <w:jc w:val="center"/>
        <w:rPr>
          <w:b/>
          <w:sz w:val="32"/>
          <w:szCs w:val="32"/>
        </w:rPr>
      </w:pPr>
    </w:p>
    <w:p w14:paraId="0562B74F" w14:textId="5F3D6799" w:rsidR="00B75A68" w:rsidRPr="006717E0" w:rsidRDefault="00B75A68" w:rsidP="006717E0">
      <w:pPr>
        <w:jc w:val="center"/>
        <w:rPr>
          <w:b/>
          <w:sz w:val="32"/>
          <w:szCs w:val="32"/>
        </w:rPr>
      </w:pPr>
      <w:r w:rsidRPr="006717E0">
        <w:rPr>
          <w:b/>
          <w:sz w:val="32"/>
          <w:szCs w:val="32"/>
        </w:rPr>
        <w:t xml:space="preserve">Laurie </w:t>
      </w:r>
      <w:r w:rsidR="00CF0C9C" w:rsidRPr="006717E0">
        <w:rPr>
          <w:b/>
          <w:sz w:val="32"/>
          <w:szCs w:val="32"/>
        </w:rPr>
        <w:t xml:space="preserve">Joe </w:t>
      </w:r>
      <w:r w:rsidRPr="006717E0">
        <w:rPr>
          <w:b/>
          <w:sz w:val="32"/>
          <w:szCs w:val="32"/>
        </w:rPr>
        <w:t>Smith</w:t>
      </w:r>
    </w:p>
    <w:p w14:paraId="3AFF8D91" w14:textId="77777777" w:rsidR="00B75A68" w:rsidRDefault="00B75A68" w:rsidP="006717E0">
      <w:pPr>
        <w:jc w:val="center"/>
      </w:pPr>
    </w:p>
    <w:p w14:paraId="668D9DA3" w14:textId="2BAEEFCA" w:rsidR="00B75A68" w:rsidRDefault="00B75A68" w:rsidP="006717E0">
      <w:pPr>
        <w:jc w:val="center"/>
      </w:pPr>
      <w:r>
        <w:t>A thesis submitted for the degree of</w:t>
      </w:r>
    </w:p>
    <w:p w14:paraId="78E6B6CF" w14:textId="5C0BC383" w:rsidR="00B75A68" w:rsidRDefault="00B75A68" w:rsidP="006717E0">
      <w:pPr>
        <w:jc w:val="center"/>
      </w:pPr>
      <w:r>
        <w:t>Doctor of Philosophy</w:t>
      </w:r>
    </w:p>
    <w:p w14:paraId="4A58531A" w14:textId="77777777" w:rsidR="00B75A68" w:rsidRDefault="00B75A68" w:rsidP="006717E0">
      <w:pPr>
        <w:jc w:val="center"/>
      </w:pPr>
      <w:bookmarkStart w:id="0" w:name="_GoBack"/>
      <w:bookmarkEnd w:id="0"/>
    </w:p>
    <w:p w14:paraId="3978F678" w14:textId="77777777" w:rsidR="00B75A68" w:rsidRDefault="00B75A68" w:rsidP="006717E0">
      <w:pPr>
        <w:jc w:val="center"/>
      </w:pPr>
    </w:p>
    <w:p w14:paraId="70943441" w14:textId="67A20A50" w:rsidR="00B75A68" w:rsidRDefault="00B75A68" w:rsidP="006717E0">
      <w:pPr>
        <w:jc w:val="center"/>
      </w:pPr>
      <w:r>
        <w:t>Supervised by:</w:t>
      </w:r>
    </w:p>
    <w:p w14:paraId="4E7296CC" w14:textId="08100FA0" w:rsidR="00B75A68" w:rsidRDefault="00B75A68" w:rsidP="006717E0">
      <w:pPr>
        <w:jc w:val="center"/>
      </w:pPr>
      <w:r>
        <w:t>Professor Jim Wild</w:t>
      </w:r>
    </w:p>
    <w:p w14:paraId="6B341103" w14:textId="3983CEAE" w:rsidR="00B75A68" w:rsidRDefault="00B75A68" w:rsidP="006717E0">
      <w:pPr>
        <w:jc w:val="center"/>
      </w:pPr>
      <w:r>
        <w:t>Dr Alex Horsley</w:t>
      </w:r>
    </w:p>
    <w:p w14:paraId="16A84205" w14:textId="77777777" w:rsidR="000B2214" w:rsidRDefault="000B2214" w:rsidP="006717E0">
      <w:pPr>
        <w:jc w:val="center"/>
      </w:pPr>
    </w:p>
    <w:p w14:paraId="4FF9716A" w14:textId="77777777" w:rsidR="000B2214" w:rsidRDefault="000B2214" w:rsidP="006717E0">
      <w:pPr>
        <w:jc w:val="center"/>
      </w:pPr>
    </w:p>
    <w:p w14:paraId="2F80C0CE" w14:textId="095DFB4D" w:rsidR="000B2214" w:rsidRDefault="000B2214" w:rsidP="006717E0">
      <w:pPr>
        <w:jc w:val="center"/>
      </w:pPr>
      <w:r>
        <w:t>The University of Sheffield</w:t>
      </w:r>
    </w:p>
    <w:p w14:paraId="11A53138" w14:textId="0FAE56F5" w:rsidR="000B2214" w:rsidRDefault="000B2214" w:rsidP="006717E0">
      <w:pPr>
        <w:jc w:val="center"/>
      </w:pPr>
      <w:r>
        <w:t>Faculty of Medicine</w:t>
      </w:r>
    </w:p>
    <w:p w14:paraId="2E4AC09C" w14:textId="0A4575BD" w:rsidR="000B2214" w:rsidRDefault="000B2214" w:rsidP="006717E0">
      <w:pPr>
        <w:jc w:val="center"/>
      </w:pPr>
      <w:r>
        <w:t>Department of Infection, Immunity and Cardiovascular Diseases</w:t>
      </w:r>
    </w:p>
    <w:p w14:paraId="25C28CAF" w14:textId="0675664B" w:rsidR="000B2214" w:rsidRDefault="000B2214" w:rsidP="006717E0">
      <w:pPr>
        <w:jc w:val="center"/>
      </w:pPr>
      <w:r>
        <w:t>Academic Unit of Radiology</w:t>
      </w:r>
    </w:p>
    <w:p w14:paraId="7BCD1A43" w14:textId="60E1F8BA" w:rsidR="000B2214" w:rsidRDefault="000B2214" w:rsidP="006717E0">
      <w:pPr>
        <w:jc w:val="center"/>
      </w:pPr>
      <w:r>
        <w:t>POLARIS</w:t>
      </w:r>
    </w:p>
    <w:p w14:paraId="337C2E1A" w14:textId="77777777" w:rsidR="00B75A68" w:rsidRDefault="00B75A68" w:rsidP="006717E0">
      <w:pPr>
        <w:jc w:val="center"/>
      </w:pPr>
    </w:p>
    <w:p w14:paraId="3E0176DC" w14:textId="7A230D66" w:rsidR="00B75A68" w:rsidRDefault="000B2214" w:rsidP="006717E0">
      <w:pPr>
        <w:jc w:val="center"/>
      </w:pPr>
      <w:r>
        <w:t>Submission date:  October 2019</w:t>
      </w:r>
    </w:p>
    <w:p w14:paraId="7131EF39" w14:textId="77777777" w:rsidR="006717E0" w:rsidRPr="00B75A68" w:rsidRDefault="006717E0" w:rsidP="006717E0">
      <w:pPr>
        <w:jc w:val="center"/>
        <w:sectPr w:rsidR="006717E0" w:rsidRPr="00B75A68" w:rsidSect="00756F0E">
          <w:headerReference w:type="default" r:id="rId10"/>
          <w:footerReference w:type="even" r:id="rId11"/>
          <w:pgSz w:w="11900" w:h="16840"/>
          <w:pgMar w:top="1440" w:right="1134" w:bottom="1440" w:left="1134" w:header="964" w:footer="964" w:gutter="0"/>
          <w:cols w:space="720"/>
          <w:docGrid w:linePitch="360"/>
        </w:sectPr>
      </w:pPr>
    </w:p>
    <w:p w14:paraId="63F40280" w14:textId="77777777" w:rsidR="00AB5EB6" w:rsidRDefault="00AB5EB6" w:rsidP="006717E0">
      <w:pPr>
        <w:rPr>
          <w:rFonts w:asciiTheme="majorHAnsi" w:hAnsiTheme="majorHAnsi"/>
          <w:b/>
          <w:sz w:val="32"/>
          <w:szCs w:val="32"/>
        </w:rPr>
        <w:sectPr w:rsidR="00AB5EB6" w:rsidSect="00756F0E">
          <w:footerReference w:type="default" r:id="rId12"/>
          <w:pgSz w:w="11900" w:h="16840"/>
          <w:pgMar w:top="1440" w:right="1134" w:bottom="1440" w:left="1134" w:header="964" w:footer="964" w:gutter="0"/>
          <w:cols w:space="720"/>
          <w:docGrid w:linePitch="360"/>
        </w:sectPr>
      </w:pPr>
    </w:p>
    <w:p w14:paraId="017F3725" w14:textId="3B7DCB7B" w:rsidR="004E54F7" w:rsidRDefault="004E54F7" w:rsidP="006717E0">
      <w:pPr>
        <w:rPr>
          <w:rFonts w:asciiTheme="majorHAnsi" w:hAnsiTheme="majorHAnsi"/>
          <w:b/>
          <w:sz w:val="32"/>
          <w:szCs w:val="32"/>
        </w:rPr>
      </w:pPr>
      <w:r w:rsidRPr="006717E0">
        <w:rPr>
          <w:rFonts w:asciiTheme="majorHAnsi" w:hAnsiTheme="majorHAnsi"/>
          <w:b/>
          <w:sz w:val="32"/>
          <w:szCs w:val="32"/>
        </w:rPr>
        <w:lastRenderedPageBreak/>
        <w:t>Acknowledgements</w:t>
      </w:r>
    </w:p>
    <w:p w14:paraId="55774F47" w14:textId="77777777" w:rsidR="002C051A" w:rsidRDefault="002C051A" w:rsidP="002C051A"/>
    <w:p w14:paraId="4C9DED6E" w14:textId="6D9FD2D9" w:rsidR="002C051A" w:rsidRDefault="002C051A" w:rsidP="002C051A">
      <w:r>
        <w:t>The first person that I owe a huge thank</w:t>
      </w:r>
      <w:r w:rsidR="00384A81">
        <w:t xml:space="preserve"> you</w:t>
      </w:r>
      <w:r w:rsidR="00E06BD8">
        <w:t xml:space="preserve"> to</w:t>
      </w:r>
      <w:r>
        <w:t xml:space="preserve"> is</w:t>
      </w:r>
      <w:r w:rsidR="00384A81">
        <w:t xml:space="preserve"> </w:t>
      </w:r>
      <w:r>
        <w:t>Jim</w:t>
      </w:r>
      <w:r w:rsidR="00384A81">
        <w:t xml:space="preserve"> Wild</w:t>
      </w:r>
      <w:r>
        <w:t xml:space="preserve"> for providing the opportunity to perform this PhD. I first met Jim nearly 10 years ago on a mutual friend’s stag party. It became apparent that we had a mutual interest in lung physiology from different overlapping fields. From this point onwards Jim has gone out of his way to mentor and encourage me into a research pathway. A pathway that is not usual for clinical respiratory physiologists. </w:t>
      </w:r>
      <w:r w:rsidR="00F86B47">
        <w:t>J</w:t>
      </w:r>
      <w:r>
        <w:t xml:space="preserve">im has provided invaluable guidance and support over the course of this research </w:t>
      </w:r>
      <w:r w:rsidR="00F86B47">
        <w:t>which</w:t>
      </w:r>
      <w:r>
        <w:t xml:space="preserve"> has enabled me to develop as both a researcher </w:t>
      </w:r>
      <w:r w:rsidR="00F86B47">
        <w:t>and</w:t>
      </w:r>
      <w:r>
        <w:t xml:space="preserve"> also as a person. The research environment Jim has developed </w:t>
      </w:r>
      <w:r w:rsidR="002D0AF3">
        <w:t>in POLARIS</w:t>
      </w:r>
      <w:r>
        <w:t xml:space="preserve"> allows for a collaborative research environment, and I am very grateful to have been a part of it in recent years</w:t>
      </w:r>
      <w:r w:rsidR="00D0771C">
        <w:t xml:space="preserve"> and hope to continue for many more years</w:t>
      </w:r>
      <w:r>
        <w:t xml:space="preserve">. </w:t>
      </w:r>
    </w:p>
    <w:p w14:paraId="62949E34" w14:textId="77777777" w:rsidR="002C051A" w:rsidRDefault="002C051A" w:rsidP="002C051A"/>
    <w:p w14:paraId="1A60FCDA" w14:textId="41E80263" w:rsidR="002C051A" w:rsidRDefault="002C051A" w:rsidP="002C051A">
      <w:r>
        <w:t>I also owe a huge thank you to Alex</w:t>
      </w:r>
      <w:r w:rsidR="00384A81">
        <w:t xml:space="preserve"> Horsley</w:t>
      </w:r>
      <w:r>
        <w:t xml:space="preserve">. Alex has similarly provided mentorship and guidance for more years than my PhD. His infectious enthusiasm and drive always provides motivation and he has helped guide me through many difficulties and challenges. Alex was pivotal in giving me the belief that I could both apply for and complete this PhD. Hopefully we will collaborate for many more years to come. </w:t>
      </w:r>
    </w:p>
    <w:p w14:paraId="2987D21B" w14:textId="77777777" w:rsidR="002C051A" w:rsidRDefault="002C051A" w:rsidP="002C051A"/>
    <w:p w14:paraId="5A941426" w14:textId="41E186E4" w:rsidR="002C051A" w:rsidRDefault="002C051A" w:rsidP="002C051A">
      <w:r>
        <w:t xml:space="preserve">A huge thank you </w:t>
      </w:r>
      <w:r w:rsidR="00D0771C">
        <w:t xml:space="preserve">goes </w:t>
      </w:r>
      <w:r>
        <w:t>to Leanne and to Jen for providing administrative support</w:t>
      </w:r>
      <w:r w:rsidR="00F86B47">
        <w:t>,</w:t>
      </w:r>
      <w:r>
        <w:t xml:space="preserve"> without which I would no doubt have </w:t>
      </w:r>
      <w:r w:rsidR="00384A81">
        <w:t xml:space="preserve">drowned in paperwork. Leanne in particular was responsible for the organisation of the majority of the research visits and always ensured everything needed was available. I owe a </w:t>
      </w:r>
      <w:r w:rsidR="00F86B47">
        <w:t>big thank you</w:t>
      </w:r>
      <w:r w:rsidR="00384A81">
        <w:t xml:space="preserve"> to Jody and Dave for endless hours of radiography scanner time. Jody especially was there at most patient visits to help me </w:t>
      </w:r>
      <w:r w:rsidR="00D0771C">
        <w:t>through</w:t>
      </w:r>
      <w:r w:rsidR="00384A81">
        <w:t>. This</w:t>
      </w:r>
      <w:r w:rsidR="00D0771C">
        <w:t xml:space="preserve"> thank you</w:t>
      </w:r>
      <w:r w:rsidR="00384A81">
        <w:t xml:space="preserve"> </w:t>
      </w:r>
      <w:r w:rsidR="00F86B47">
        <w:t>also extends</w:t>
      </w:r>
      <w:r w:rsidR="00384A81">
        <w:t xml:space="preserve"> out to Olly for equally endless hours of gas polarisation. The efforts of Jody, Dave and Olly made complicated research visits go as smoothly as possible. A big thank you to Matt for providing cover for lung function testing whenever needed and for providing a good sounding board on all things physiology based. Thanks to Helen for her many hours </w:t>
      </w:r>
      <w:r w:rsidR="00D0771C">
        <w:t xml:space="preserve">patiently </w:t>
      </w:r>
      <w:r w:rsidR="00384A81">
        <w:t>listening to my questions and helping to guide whenever confusion overto</w:t>
      </w:r>
      <w:r w:rsidR="00D0771C">
        <w:t>ok my thoughts.</w:t>
      </w:r>
      <w:r w:rsidR="00384A81">
        <w:t xml:space="preserve"> Helen would always be available and I am very grateful for her insightful input. Thanks also to Guilhem, Fung, Graham, Paul, Alberto, Martin</w:t>
      </w:r>
      <w:r w:rsidR="00D0771C">
        <w:t>,</w:t>
      </w:r>
      <w:r w:rsidR="00384A81">
        <w:t xml:space="preserve"> Madhwesha, Laura, Neil, Felix and Bilal for all of your help enabling a lowly respiratory physiologist </w:t>
      </w:r>
      <w:r w:rsidR="002912B2">
        <w:t xml:space="preserve">to better </w:t>
      </w:r>
      <w:r w:rsidR="00384A81">
        <w:t>understand MRI</w:t>
      </w:r>
      <w:r w:rsidR="002912B2">
        <w:t xml:space="preserve">. </w:t>
      </w:r>
      <w:r w:rsidR="00384A81">
        <w:t xml:space="preserve"> </w:t>
      </w:r>
      <w:r w:rsidR="002912B2">
        <w:t xml:space="preserve">Thanks to </w:t>
      </w:r>
      <w:r w:rsidR="00384A81">
        <w:t>Jim Lithgow</w:t>
      </w:r>
      <w:r w:rsidR="002912B2">
        <w:t xml:space="preserve"> </w:t>
      </w:r>
      <w:r w:rsidR="00F86B47">
        <w:t>for</w:t>
      </w:r>
      <w:r w:rsidR="002912B2">
        <w:t xml:space="preserve"> support with all aspects of the ethical process. Thanks to</w:t>
      </w:r>
      <w:r w:rsidR="00384A81">
        <w:t xml:space="preserve"> Chris, Nick</w:t>
      </w:r>
      <w:r w:rsidR="002912B2">
        <w:t xml:space="preserve"> and</w:t>
      </w:r>
      <w:r w:rsidR="00384A81">
        <w:t xml:space="preserve"> James</w:t>
      </w:r>
      <w:r w:rsidR="002912B2">
        <w:t xml:space="preserve"> </w:t>
      </w:r>
      <w:r w:rsidR="00D0771C">
        <w:t>for assistance</w:t>
      </w:r>
      <w:r w:rsidR="002912B2">
        <w:t xml:space="preserve"> </w:t>
      </w:r>
      <w:r w:rsidR="00D0771C">
        <w:t>during</w:t>
      </w:r>
      <w:r w:rsidR="002912B2">
        <w:t xml:space="preserve"> exercise tests, </w:t>
      </w:r>
      <w:r w:rsidR="00D0771C">
        <w:t>and</w:t>
      </w:r>
      <w:r w:rsidR="002912B2">
        <w:t xml:space="preserve"> also for giving a rounded insight into respiratory medicine.</w:t>
      </w:r>
      <w:r w:rsidR="00D0771C">
        <w:t xml:space="preserve"> Thank you to everyone in POLARIS and the broader Academic Radiology. </w:t>
      </w:r>
    </w:p>
    <w:p w14:paraId="3616828A" w14:textId="77777777" w:rsidR="00F86B47" w:rsidRDefault="00F86B47" w:rsidP="002C051A"/>
    <w:p w14:paraId="64E5FD15" w14:textId="5A2DB161" w:rsidR="002D0AF3" w:rsidRDefault="002D0AF3" w:rsidP="002C051A">
      <w:r>
        <w:lastRenderedPageBreak/>
        <w:t xml:space="preserve">Outside of POLARIS I have received the support of many people without which this would not have been possible. Thank you to past mentors who have always pushed me and encouraged me to explore my career. </w:t>
      </w:r>
      <w:r w:rsidR="00D0771C">
        <w:t>In particular,</w:t>
      </w:r>
      <w:r>
        <w:t xml:space="preserve"> </w:t>
      </w:r>
      <w:r w:rsidR="00D0771C">
        <w:t xml:space="preserve">I owe a debt of gratitude </w:t>
      </w:r>
      <w:r>
        <w:t xml:space="preserve">to Cath Billings and Rob Primhak.  Cath </w:t>
      </w:r>
      <w:r w:rsidR="00D0771C">
        <w:t>was</w:t>
      </w:r>
      <w:r>
        <w:t xml:space="preserve"> responsible for my early training in respiratory physiology and provided the basis for </w:t>
      </w:r>
      <w:r w:rsidR="00D0771C">
        <w:t>the</w:t>
      </w:r>
      <w:r>
        <w:t xml:space="preserve"> professional standards to which I still try to adhere. I have not worked directly with Cath since 2008, however she always has time to chat and provide guidance. Rob employed me </w:t>
      </w:r>
      <w:r w:rsidR="00D0771C">
        <w:t xml:space="preserve">and introduced me to </w:t>
      </w:r>
      <w:r>
        <w:t>paediatric practice</w:t>
      </w:r>
      <w:r w:rsidR="00D0771C">
        <w:t xml:space="preserve"> and all the rewards and enjoyment that goes with it</w:t>
      </w:r>
      <w:r>
        <w:t xml:space="preserve">. He took a risk on a young physiologist to run his laboratory and I hope I have done it justice. Rob has always challenged my knowledge and taught me more about lung physiology and paediatrics than anyone else. Again, I have not directly worked with Rob since 2013 but he remains somebody who continues to offer </w:t>
      </w:r>
      <w:r w:rsidR="00F86B47">
        <w:t xml:space="preserve">invaluable </w:t>
      </w:r>
      <w:r>
        <w:t>guidance and k</w:t>
      </w:r>
      <w:r w:rsidR="00F86B47">
        <w:t>nowledge.</w:t>
      </w:r>
    </w:p>
    <w:p w14:paraId="7E57C369" w14:textId="77777777" w:rsidR="00253ED7" w:rsidRDefault="00253ED7" w:rsidP="002C051A"/>
    <w:p w14:paraId="07F08BC8" w14:textId="2E2B568E" w:rsidR="00253ED7" w:rsidRDefault="00253ED7" w:rsidP="002C051A">
      <w:r>
        <w:t xml:space="preserve">Thank you to Noreen West for being so supportive </w:t>
      </w:r>
      <w:r w:rsidR="00F86B47">
        <w:t>and giving me</w:t>
      </w:r>
      <w:r>
        <w:t xml:space="preserve"> encouragement through the darker times. Thanks to Ina for her enthusiasm and her endless support on all things CF related. This thank you </w:t>
      </w:r>
      <w:r w:rsidR="00F86B47">
        <w:t>extends</w:t>
      </w:r>
      <w:r>
        <w:t xml:space="preserve"> to everyone else at the CF unit at SCH and also to the CF team in Manchester and at the Sheffield adult CF unit, especially to Martin Wildman. An enormous thank you is owed to each and every patient that took part in this PhD, for giving up their valuable time and always being wonderful people to work with. It </w:t>
      </w:r>
      <w:r w:rsidR="00D0771C">
        <w:t>has made</w:t>
      </w:r>
      <w:r>
        <w:t xml:space="preserve"> the research so much more rewarding.</w:t>
      </w:r>
      <w:r w:rsidR="00D0771C">
        <w:t xml:space="preserve"> To Dave Threlfall, Kelechi and all of the SCH respiratory team, thank you for supporting my research journey.</w:t>
      </w:r>
    </w:p>
    <w:p w14:paraId="2D1DEBBF" w14:textId="77777777" w:rsidR="00253ED7" w:rsidRDefault="00253ED7" w:rsidP="002C051A"/>
    <w:p w14:paraId="5FB7F2B0" w14:textId="7665AFC1" w:rsidR="004F21EC" w:rsidRDefault="00253ED7" w:rsidP="002C051A">
      <w:r>
        <w:t>Outside of work I am lucky to have amazing, supportive friends. They have politely listened to me rabbit on about lungs for far too many years</w:t>
      </w:r>
      <w:r w:rsidR="004F21EC">
        <w:t xml:space="preserve"> and are fully aware that having dubbed me Dr Breathe Easy</w:t>
      </w:r>
      <w:r w:rsidR="00D0771C">
        <w:t>,</w:t>
      </w:r>
      <w:r w:rsidR="004F21EC">
        <w:t xml:space="preserve"> I was always going to </w:t>
      </w:r>
      <w:r w:rsidR="00F86B47">
        <w:t xml:space="preserve">have to </w:t>
      </w:r>
      <w:r w:rsidR="004F21EC">
        <w:t>do a PhD</w:t>
      </w:r>
      <w:r w:rsidR="00D0771C">
        <w:t>!</w:t>
      </w:r>
      <w:r>
        <w:t xml:space="preserve"> We have climbed together, ridden bikes together, played golf together and spent too many hours in the pub.</w:t>
      </w:r>
      <w:r w:rsidR="004F21EC">
        <w:t xml:space="preserve"> </w:t>
      </w:r>
      <w:r w:rsidR="00F86B47">
        <w:t xml:space="preserve">These </w:t>
      </w:r>
      <w:r w:rsidR="00D0771C">
        <w:t xml:space="preserve">experiences </w:t>
      </w:r>
      <w:r w:rsidR="00F86B47">
        <w:t>have all been amazing and</w:t>
      </w:r>
      <w:r w:rsidR="004F21EC">
        <w:t xml:space="preserve"> have helped me through the whole of my career and </w:t>
      </w:r>
      <w:r w:rsidR="00F86B47">
        <w:t xml:space="preserve">throughout </w:t>
      </w:r>
      <w:r w:rsidR="004F21EC">
        <w:t xml:space="preserve">this PhD, you are all awesome. </w:t>
      </w:r>
    </w:p>
    <w:p w14:paraId="4EFFCF11" w14:textId="77777777" w:rsidR="004F21EC" w:rsidRDefault="004F21EC" w:rsidP="002C051A"/>
    <w:p w14:paraId="6FE9B981" w14:textId="2173EE69" w:rsidR="00253ED7" w:rsidRDefault="004F21EC" w:rsidP="002C051A">
      <w:r>
        <w:t>To my parents and family</w:t>
      </w:r>
      <w:r w:rsidR="002860DD">
        <w:t xml:space="preserve"> (and Kentish of course)</w:t>
      </w:r>
      <w:r>
        <w:t xml:space="preserve">. Thank you for always being so supportive. For providing encouragement, love and </w:t>
      </w:r>
      <w:r w:rsidR="00217F1C">
        <w:t>advice</w:t>
      </w:r>
      <w:r>
        <w:t>.</w:t>
      </w:r>
      <w:r w:rsidR="00F86B47">
        <w:t xml:space="preserve"> </w:t>
      </w:r>
      <w:r w:rsidR="00217F1C">
        <w:t xml:space="preserve">It has been a long process and you have always been there. I’m sure you will be looking forward to getting stuck into reading this thesis </w:t>
      </w:r>
      <w:r w:rsidR="00D0771C">
        <w:t>now that it’s done</w:t>
      </w:r>
      <w:r w:rsidR="00217F1C">
        <w:t>.</w:t>
      </w:r>
    </w:p>
    <w:p w14:paraId="747E6FC3" w14:textId="77777777" w:rsidR="00253ED7" w:rsidRDefault="00253ED7" w:rsidP="002C051A"/>
    <w:p w14:paraId="170AECFD" w14:textId="0ED26EC7" w:rsidR="004F21EC" w:rsidRDefault="004F21EC" w:rsidP="002C051A">
      <w:r>
        <w:t xml:space="preserve">Finally, the biggest thank you </w:t>
      </w:r>
      <w:r w:rsidR="00217F1C">
        <w:t xml:space="preserve">of all </w:t>
      </w:r>
      <w:r>
        <w:t xml:space="preserve">is reserved for my amazing, talented, supportive wife Jane. You have had to go through this process as much as I have and I am so grateful for all of your support. Thank you for being excited, for giving me pep talks, </w:t>
      </w:r>
      <w:r w:rsidR="00D4334B">
        <w:t xml:space="preserve">for picking me up when it all got too much and </w:t>
      </w:r>
      <w:r>
        <w:t xml:space="preserve">for </w:t>
      </w:r>
      <w:r w:rsidR="00D4334B">
        <w:t>being the smartest person I know. I could not have done any of this without you</w:t>
      </w:r>
      <w:r w:rsidR="00217F1C">
        <w:t>, you’re the best</w:t>
      </w:r>
      <w:r w:rsidR="00D4334B">
        <w:t xml:space="preserve">. </w:t>
      </w:r>
    </w:p>
    <w:p w14:paraId="62596412" w14:textId="77777777" w:rsidR="002C051A" w:rsidRPr="006717E0" w:rsidRDefault="002C051A" w:rsidP="006717E0">
      <w:pPr>
        <w:rPr>
          <w:rFonts w:asciiTheme="majorHAnsi" w:hAnsiTheme="majorHAnsi"/>
          <w:b/>
          <w:sz w:val="32"/>
          <w:szCs w:val="32"/>
        </w:rPr>
        <w:sectPr w:rsidR="002C051A" w:rsidRPr="006717E0" w:rsidSect="00756F0E">
          <w:pgSz w:w="11900" w:h="16840"/>
          <w:pgMar w:top="1440" w:right="1134" w:bottom="1440" w:left="1134" w:header="964" w:footer="964" w:gutter="0"/>
          <w:cols w:space="720"/>
          <w:docGrid w:linePitch="360"/>
        </w:sectPr>
      </w:pPr>
    </w:p>
    <w:p w14:paraId="08733B6B" w14:textId="77777777" w:rsidR="004E54F7" w:rsidRPr="00DA116C" w:rsidRDefault="004E54F7" w:rsidP="006717E0">
      <w:pPr>
        <w:rPr>
          <w:rFonts w:asciiTheme="majorHAnsi" w:hAnsiTheme="majorHAnsi"/>
          <w:b/>
          <w:sz w:val="32"/>
          <w:szCs w:val="32"/>
        </w:rPr>
      </w:pPr>
      <w:r w:rsidRPr="00DA116C">
        <w:rPr>
          <w:rFonts w:asciiTheme="majorHAnsi" w:hAnsiTheme="majorHAnsi"/>
          <w:b/>
          <w:sz w:val="32"/>
          <w:szCs w:val="32"/>
        </w:rPr>
        <w:lastRenderedPageBreak/>
        <w:t>Thesis Synopsis</w:t>
      </w:r>
    </w:p>
    <w:p w14:paraId="47BB3B75" w14:textId="77777777" w:rsidR="004E54F7" w:rsidRDefault="004E54F7" w:rsidP="006717E0"/>
    <w:p w14:paraId="74E4D6B3" w14:textId="77777777" w:rsidR="004E54F7" w:rsidRPr="001F6F6A" w:rsidRDefault="004E54F7" w:rsidP="006717E0">
      <w:r w:rsidRPr="001F6F6A">
        <w:t>Preserving lung health is a key component of clinical management in cystic fibrosis (CF) as lung disease is the primary cause of morbidity and mortality. Hyperpolarised gas ventilation MRI is highly sensitive to detect lung disease in children with CF. There are however limited longitudinal data as to the natural variations in lung disease, measured by ventilation MRI, in people with CF. The aim of this thesis was to longitudinally follow up a cohort of children and adults with CF using ventilation MRI and multiple breath washout (MBW).</w:t>
      </w:r>
    </w:p>
    <w:p w14:paraId="0A0D756F" w14:textId="77777777" w:rsidR="004E54F7" w:rsidRDefault="004E54F7" w:rsidP="006717E0"/>
    <w:p w14:paraId="415EE616" w14:textId="77777777" w:rsidR="004E54F7" w:rsidRDefault="004E54F7" w:rsidP="006717E0">
      <w:r>
        <w:t xml:space="preserve">This study assessed 35 children and adults with CF and a broad range of lung disease at three time points across 1-2 years. At each visit, ventilation MRI was performed with both hyperpolarised </w:t>
      </w:r>
      <w:r w:rsidRPr="00160753">
        <w:rPr>
          <w:vertAlign w:val="superscript"/>
        </w:rPr>
        <w:t>3</w:t>
      </w:r>
      <w:r>
        <w:t xml:space="preserve">He and </w:t>
      </w:r>
      <w:r w:rsidRPr="00160753">
        <w:rPr>
          <w:vertAlign w:val="superscript"/>
        </w:rPr>
        <w:t>129</w:t>
      </w:r>
      <w:r>
        <w:t>Xe. MBW, body plethysmography, spirometry and quality of life questionnaires were also assessed</w:t>
      </w:r>
      <w:r w:rsidRPr="00160753">
        <w:t>.</w:t>
      </w:r>
      <w:r>
        <w:t xml:space="preserve"> A sub-group performed a cardio-pulmonary exercise test, with repeated ventilation MRI and MBW.</w:t>
      </w:r>
    </w:p>
    <w:p w14:paraId="70ADADC2" w14:textId="77777777" w:rsidR="004E54F7" w:rsidRDefault="004E54F7" w:rsidP="006717E0"/>
    <w:p w14:paraId="51EFEE86" w14:textId="1718811B" w:rsidR="004E54F7" w:rsidRDefault="004E54F7" w:rsidP="006717E0">
      <w:r>
        <w:t>The key results from this thesis are</w:t>
      </w:r>
      <w:r w:rsidR="00F55DC5">
        <w:t>:</w:t>
      </w:r>
      <w:r>
        <w:t xml:space="preserve"> Ventilation MRI and lung function metrics are highly correlated. Patients with normal spirometry had numerous small volume ventilation defects, whilst patients with abnormal spirometry had fewer large volume ventilation defects. When lying supine, LCI increased in CF and controls when compared to sitting. Ventilation defects on MRI are sometimes reversible during deep inhalation inferring partial and complete airway obstruction. Maximal exercise causes changes to the distribution of ventilation on MRI. Over time ventilation MRI is highly repeatable. There was no single trend of disease progress as measured by any method. Large changes in ventilation on MRI were observed for little change in other lung function methods. Ventilation defects can be tracked in 3D and often provide additional regional lung function detail. In addition to CF, ventilation MRI is a valuable method for assessing lung disease in children with other lung diseases.</w:t>
      </w:r>
    </w:p>
    <w:p w14:paraId="7C9E7F0A" w14:textId="77777777" w:rsidR="004E54F7" w:rsidRDefault="004E54F7" w:rsidP="006717E0"/>
    <w:p w14:paraId="5DAA3FE0" w14:textId="15E938E8" w:rsidR="004E54F7" w:rsidRDefault="004E54F7" w:rsidP="006717E0">
      <w:r>
        <w:t xml:space="preserve">This is the largest longitudinal study to date using ventilation MRI in people with CF. MRI is a </w:t>
      </w:r>
      <w:r w:rsidR="00EB3FE6">
        <w:t>valuable</w:t>
      </w:r>
      <w:r>
        <w:t xml:space="preserve"> research and clinical </w:t>
      </w:r>
      <w:r w:rsidR="00EB3FE6">
        <w:t>method</w:t>
      </w:r>
      <w:r>
        <w:t xml:space="preserve"> for assessing CF and other lung diseases.</w:t>
      </w:r>
    </w:p>
    <w:p w14:paraId="77E9CB80" w14:textId="77777777" w:rsidR="001F6F6A" w:rsidRDefault="001F6F6A" w:rsidP="006717E0">
      <w:pPr>
        <w:sectPr w:rsidR="001F6F6A" w:rsidSect="00756F0E">
          <w:pgSz w:w="11900" w:h="16840"/>
          <w:pgMar w:top="1440" w:right="1134" w:bottom="1440" w:left="1134" w:header="964" w:footer="964" w:gutter="0"/>
          <w:cols w:space="720"/>
          <w:docGrid w:linePitch="360"/>
        </w:sectPr>
      </w:pPr>
    </w:p>
    <w:p w14:paraId="70190B67" w14:textId="5EF7A60E" w:rsidR="00410CB7" w:rsidRPr="0079651E" w:rsidRDefault="00410CB7" w:rsidP="0079651E">
      <w:pPr>
        <w:rPr>
          <w:rFonts w:asciiTheme="majorHAnsi" w:hAnsiTheme="majorHAnsi"/>
          <w:b/>
          <w:sz w:val="32"/>
          <w:szCs w:val="32"/>
        </w:rPr>
      </w:pPr>
      <w:r w:rsidRPr="0079651E">
        <w:rPr>
          <w:rFonts w:asciiTheme="majorHAnsi" w:hAnsiTheme="majorHAnsi"/>
          <w:b/>
          <w:sz w:val="32"/>
          <w:szCs w:val="32"/>
        </w:rPr>
        <w:lastRenderedPageBreak/>
        <w:t>Table of Contents</w:t>
      </w:r>
    </w:p>
    <w:p w14:paraId="5CE09E1A" w14:textId="77777777" w:rsidR="008353BB" w:rsidRPr="008353BB" w:rsidRDefault="008353BB" w:rsidP="00030709">
      <w:pPr>
        <w:spacing w:line="240" w:lineRule="auto"/>
      </w:pPr>
    </w:p>
    <w:p w14:paraId="41EC7129" w14:textId="2D8C5F8A" w:rsidR="00FD058E" w:rsidRPr="006717E0" w:rsidRDefault="00FD058E" w:rsidP="0079651E">
      <w:pPr>
        <w:rPr>
          <w:b/>
        </w:rPr>
      </w:pPr>
      <w:r w:rsidRPr="006717E0">
        <w:rPr>
          <w:b/>
        </w:rPr>
        <w:t>Acknowledgements</w:t>
      </w:r>
      <w:r w:rsidR="004E54F7" w:rsidRPr="006717E0">
        <w:rPr>
          <w:b/>
        </w:rPr>
        <w:t xml:space="preserve"> </w:t>
      </w:r>
      <w:r w:rsidR="0079651E">
        <w:tab/>
      </w:r>
      <w:r w:rsidR="0079651E">
        <w:tab/>
      </w:r>
      <w:r w:rsidR="0079651E">
        <w:tab/>
      </w:r>
      <w:r w:rsidR="0079651E">
        <w:tab/>
      </w:r>
      <w:r w:rsidR="0079651E">
        <w:tab/>
      </w:r>
      <w:r w:rsidR="0079651E">
        <w:tab/>
      </w:r>
      <w:r w:rsidR="0079651E">
        <w:tab/>
      </w:r>
      <w:r w:rsidR="0079651E">
        <w:tab/>
      </w:r>
      <w:r w:rsidR="0079651E">
        <w:tab/>
      </w:r>
      <w:r w:rsidR="0079651E">
        <w:tab/>
      </w:r>
      <w:r w:rsidR="0079651E">
        <w:tab/>
      </w:r>
      <w:r w:rsidR="00AB5EB6">
        <w:rPr>
          <w:b/>
        </w:rPr>
        <w:t>3</w:t>
      </w:r>
    </w:p>
    <w:p w14:paraId="26BE0298" w14:textId="36900675" w:rsidR="00FD058E" w:rsidRPr="006717E0" w:rsidRDefault="00FD058E" w:rsidP="0079651E">
      <w:pPr>
        <w:rPr>
          <w:b/>
        </w:rPr>
      </w:pPr>
      <w:r w:rsidRPr="006717E0">
        <w:rPr>
          <w:b/>
        </w:rPr>
        <w:t>Thesis Synopsis</w:t>
      </w:r>
      <w:r w:rsidR="0079651E">
        <w:tab/>
      </w:r>
      <w:r w:rsidR="0079651E">
        <w:tab/>
      </w:r>
      <w:r w:rsidR="0079651E">
        <w:tab/>
      </w:r>
      <w:r w:rsidR="0079651E">
        <w:tab/>
      </w:r>
      <w:r w:rsidR="0079651E">
        <w:tab/>
      </w:r>
      <w:r w:rsidR="0079651E">
        <w:tab/>
      </w:r>
      <w:r w:rsidR="0079651E">
        <w:tab/>
      </w:r>
      <w:r w:rsidR="0079651E">
        <w:tab/>
      </w:r>
      <w:r w:rsidR="0079651E">
        <w:tab/>
      </w:r>
      <w:r w:rsidR="0079651E">
        <w:tab/>
      </w:r>
      <w:r w:rsidR="0079651E">
        <w:tab/>
      </w:r>
      <w:r w:rsidR="00AB5EB6">
        <w:rPr>
          <w:b/>
        </w:rPr>
        <w:t>5</w:t>
      </w:r>
    </w:p>
    <w:p w14:paraId="54B0F494" w14:textId="1CBF56D1" w:rsidR="008353BB" w:rsidRPr="006717E0" w:rsidRDefault="008353BB" w:rsidP="0079651E">
      <w:pPr>
        <w:rPr>
          <w:b/>
        </w:rPr>
      </w:pPr>
      <w:r w:rsidRPr="006717E0">
        <w:rPr>
          <w:b/>
        </w:rPr>
        <w:t>Table of Tables</w:t>
      </w:r>
      <w:r w:rsidR="0079651E">
        <w:rPr>
          <w:b/>
        </w:rPr>
        <w:tab/>
      </w:r>
      <w:r w:rsidR="0079651E">
        <w:rPr>
          <w:b/>
        </w:rPr>
        <w:tab/>
      </w:r>
      <w:r w:rsidR="0079651E">
        <w:rPr>
          <w:b/>
        </w:rPr>
        <w:tab/>
      </w:r>
      <w:r w:rsidR="0079651E">
        <w:rPr>
          <w:b/>
        </w:rPr>
        <w:tab/>
      </w:r>
      <w:r w:rsidR="0079651E">
        <w:rPr>
          <w:b/>
        </w:rPr>
        <w:tab/>
      </w:r>
      <w:r w:rsidR="0079651E">
        <w:rPr>
          <w:b/>
        </w:rPr>
        <w:tab/>
      </w:r>
      <w:r w:rsidR="0079651E">
        <w:rPr>
          <w:b/>
        </w:rPr>
        <w:tab/>
      </w:r>
      <w:r w:rsidR="0079651E">
        <w:rPr>
          <w:b/>
        </w:rPr>
        <w:tab/>
      </w:r>
      <w:r w:rsidR="0079651E">
        <w:rPr>
          <w:b/>
        </w:rPr>
        <w:tab/>
      </w:r>
      <w:r w:rsidR="0079651E">
        <w:rPr>
          <w:b/>
        </w:rPr>
        <w:tab/>
      </w:r>
      <w:r w:rsidR="0079651E">
        <w:rPr>
          <w:b/>
        </w:rPr>
        <w:tab/>
      </w:r>
      <w:r w:rsidR="00AB5EB6">
        <w:rPr>
          <w:b/>
        </w:rPr>
        <w:t>11</w:t>
      </w:r>
    </w:p>
    <w:p w14:paraId="7D836E3E" w14:textId="03344536" w:rsidR="008353BB" w:rsidRPr="006717E0" w:rsidRDefault="008353BB" w:rsidP="0079651E">
      <w:pPr>
        <w:rPr>
          <w:b/>
        </w:rPr>
      </w:pPr>
      <w:r w:rsidRPr="006717E0">
        <w:rPr>
          <w:b/>
        </w:rPr>
        <w:t>Table of Figures</w:t>
      </w:r>
      <w:r w:rsidR="0079651E">
        <w:tab/>
      </w:r>
      <w:r w:rsidR="0079651E">
        <w:tab/>
      </w:r>
      <w:r w:rsidR="0079651E">
        <w:tab/>
      </w:r>
      <w:r w:rsidR="0079651E">
        <w:tab/>
      </w:r>
      <w:r w:rsidR="0079651E">
        <w:tab/>
      </w:r>
      <w:r w:rsidR="0079651E">
        <w:tab/>
      </w:r>
      <w:r w:rsidR="0079651E">
        <w:tab/>
      </w:r>
      <w:r w:rsidR="0079651E">
        <w:tab/>
      </w:r>
      <w:r w:rsidR="0079651E">
        <w:tab/>
      </w:r>
      <w:r w:rsidR="0079651E">
        <w:tab/>
      </w:r>
      <w:r w:rsidR="0079651E">
        <w:tab/>
      </w:r>
      <w:r w:rsidR="00AB5EB6">
        <w:rPr>
          <w:b/>
        </w:rPr>
        <w:t>12</w:t>
      </w:r>
    </w:p>
    <w:p w14:paraId="62764CBF" w14:textId="69D6B1A7" w:rsidR="00FD058E" w:rsidRPr="006717E0" w:rsidRDefault="00FD058E" w:rsidP="0079651E">
      <w:pPr>
        <w:rPr>
          <w:b/>
        </w:rPr>
      </w:pPr>
      <w:r w:rsidRPr="006717E0">
        <w:rPr>
          <w:b/>
        </w:rPr>
        <w:t>List of Abbreviations</w:t>
      </w:r>
      <w:r w:rsidR="00AB5EB6">
        <w:rPr>
          <w:b/>
        </w:rPr>
        <w:tab/>
      </w:r>
      <w:r w:rsidR="00AB5EB6">
        <w:rPr>
          <w:b/>
        </w:rPr>
        <w:tab/>
      </w:r>
      <w:r w:rsidR="00AB5EB6">
        <w:rPr>
          <w:b/>
        </w:rPr>
        <w:tab/>
      </w:r>
      <w:r w:rsidR="00AB5EB6">
        <w:rPr>
          <w:b/>
        </w:rPr>
        <w:tab/>
      </w:r>
      <w:r w:rsidR="00AB5EB6">
        <w:rPr>
          <w:b/>
        </w:rPr>
        <w:tab/>
      </w:r>
      <w:r w:rsidR="00AB5EB6">
        <w:rPr>
          <w:b/>
        </w:rPr>
        <w:tab/>
      </w:r>
      <w:r w:rsidR="00AB5EB6">
        <w:rPr>
          <w:b/>
        </w:rPr>
        <w:tab/>
      </w:r>
      <w:r w:rsidR="00AB5EB6">
        <w:rPr>
          <w:b/>
        </w:rPr>
        <w:tab/>
      </w:r>
      <w:r w:rsidR="00AB5EB6">
        <w:rPr>
          <w:b/>
        </w:rPr>
        <w:tab/>
      </w:r>
      <w:r w:rsidR="00AB5EB6">
        <w:rPr>
          <w:b/>
        </w:rPr>
        <w:tab/>
      </w:r>
      <w:r w:rsidR="00AB5EB6">
        <w:rPr>
          <w:b/>
        </w:rPr>
        <w:tab/>
        <w:t>16</w:t>
      </w:r>
    </w:p>
    <w:p w14:paraId="6783EFB3" w14:textId="77777777" w:rsidR="0037662A" w:rsidRDefault="006717E0">
      <w:pPr>
        <w:pStyle w:val="TOC1"/>
        <w:tabs>
          <w:tab w:val="left" w:pos="352"/>
          <w:tab w:val="right" w:pos="9622"/>
        </w:tabs>
        <w:rPr>
          <w:b w:val="0"/>
          <w:bCs w:val="0"/>
          <w:caps w:val="0"/>
          <w:noProof/>
          <w:sz w:val="24"/>
          <w:szCs w:val="24"/>
          <w:u w:val="none"/>
          <w:lang w:eastAsia="en-GB"/>
        </w:rPr>
      </w:pPr>
      <w:r>
        <w:rPr>
          <w:b w:val="0"/>
          <w:bCs w:val="0"/>
          <w:caps w:val="0"/>
        </w:rPr>
        <w:fldChar w:fldCharType="begin"/>
      </w:r>
      <w:r>
        <w:rPr>
          <w:b w:val="0"/>
          <w:bCs w:val="0"/>
          <w:caps w:val="0"/>
        </w:rPr>
        <w:instrText xml:space="preserve"> TOC \o "1-3" </w:instrText>
      </w:r>
      <w:r>
        <w:rPr>
          <w:b w:val="0"/>
          <w:bCs w:val="0"/>
          <w:caps w:val="0"/>
        </w:rPr>
        <w:fldChar w:fldCharType="separate"/>
      </w:r>
      <w:r w:rsidR="0037662A">
        <w:rPr>
          <w:noProof/>
        </w:rPr>
        <w:t>1</w:t>
      </w:r>
      <w:r w:rsidR="0037662A">
        <w:rPr>
          <w:b w:val="0"/>
          <w:bCs w:val="0"/>
          <w:caps w:val="0"/>
          <w:noProof/>
          <w:sz w:val="24"/>
          <w:szCs w:val="24"/>
          <w:u w:val="none"/>
          <w:lang w:eastAsia="en-GB"/>
        </w:rPr>
        <w:tab/>
      </w:r>
      <w:r w:rsidR="0037662A">
        <w:rPr>
          <w:noProof/>
        </w:rPr>
        <w:t>Background and Introduction</w:t>
      </w:r>
      <w:r w:rsidR="0037662A">
        <w:rPr>
          <w:noProof/>
        </w:rPr>
        <w:tab/>
      </w:r>
      <w:r w:rsidR="0037662A">
        <w:rPr>
          <w:noProof/>
        </w:rPr>
        <w:fldChar w:fldCharType="begin"/>
      </w:r>
      <w:r w:rsidR="0037662A">
        <w:rPr>
          <w:noProof/>
        </w:rPr>
        <w:instrText xml:space="preserve"> PAGEREF _Toc27382829 \h </w:instrText>
      </w:r>
      <w:r w:rsidR="0037662A">
        <w:rPr>
          <w:noProof/>
        </w:rPr>
      </w:r>
      <w:r w:rsidR="0037662A">
        <w:rPr>
          <w:noProof/>
        </w:rPr>
        <w:fldChar w:fldCharType="separate"/>
      </w:r>
      <w:r w:rsidR="0037662A">
        <w:rPr>
          <w:noProof/>
        </w:rPr>
        <w:t>20</w:t>
      </w:r>
      <w:r w:rsidR="0037662A">
        <w:rPr>
          <w:noProof/>
        </w:rPr>
        <w:fldChar w:fldCharType="end"/>
      </w:r>
    </w:p>
    <w:p w14:paraId="4B8F89FB" w14:textId="77777777" w:rsidR="0037662A" w:rsidRDefault="0037662A">
      <w:pPr>
        <w:pStyle w:val="TOC2"/>
        <w:rPr>
          <w:b w:val="0"/>
          <w:bCs w:val="0"/>
          <w:smallCaps w:val="0"/>
          <w:noProof/>
          <w:sz w:val="24"/>
          <w:szCs w:val="24"/>
          <w:lang w:eastAsia="en-GB"/>
        </w:rPr>
      </w:pPr>
      <w:r>
        <w:rPr>
          <w:noProof/>
        </w:rPr>
        <w:t>1.1</w:t>
      </w:r>
      <w:r>
        <w:rPr>
          <w:b w:val="0"/>
          <w:bCs w:val="0"/>
          <w:smallCaps w:val="0"/>
          <w:noProof/>
          <w:sz w:val="24"/>
          <w:szCs w:val="24"/>
          <w:lang w:eastAsia="en-GB"/>
        </w:rPr>
        <w:tab/>
      </w:r>
      <w:r>
        <w:rPr>
          <w:noProof/>
        </w:rPr>
        <w:t>Cystic Fibrosis</w:t>
      </w:r>
      <w:r>
        <w:rPr>
          <w:noProof/>
        </w:rPr>
        <w:tab/>
      </w:r>
      <w:r>
        <w:rPr>
          <w:noProof/>
        </w:rPr>
        <w:fldChar w:fldCharType="begin"/>
      </w:r>
      <w:r>
        <w:rPr>
          <w:noProof/>
        </w:rPr>
        <w:instrText xml:space="preserve"> PAGEREF _Toc27382830 \h </w:instrText>
      </w:r>
      <w:r>
        <w:rPr>
          <w:noProof/>
        </w:rPr>
      </w:r>
      <w:r>
        <w:rPr>
          <w:noProof/>
        </w:rPr>
        <w:fldChar w:fldCharType="separate"/>
      </w:r>
      <w:r>
        <w:rPr>
          <w:noProof/>
        </w:rPr>
        <w:t>20</w:t>
      </w:r>
      <w:r>
        <w:rPr>
          <w:noProof/>
        </w:rPr>
        <w:fldChar w:fldCharType="end"/>
      </w:r>
    </w:p>
    <w:p w14:paraId="5CAD47DC" w14:textId="77777777" w:rsidR="0037662A" w:rsidRDefault="0037662A">
      <w:pPr>
        <w:pStyle w:val="TOC3"/>
        <w:rPr>
          <w:smallCaps w:val="0"/>
          <w:noProof/>
          <w:sz w:val="24"/>
          <w:szCs w:val="24"/>
          <w:lang w:eastAsia="en-GB"/>
        </w:rPr>
      </w:pPr>
      <w:r>
        <w:rPr>
          <w:noProof/>
        </w:rPr>
        <w:t>1.1.1</w:t>
      </w:r>
      <w:r>
        <w:rPr>
          <w:smallCaps w:val="0"/>
          <w:noProof/>
          <w:sz w:val="24"/>
          <w:szCs w:val="24"/>
          <w:lang w:eastAsia="en-GB"/>
        </w:rPr>
        <w:tab/>
      </w:r>
      <w:r>
        <w:rPr>
          <w:noProof/>
        </w:rPr>
        <w:t>Pathophysiology of CF lung disease</w:t>
      </w:r>
      <w:r>
        <w:rPr>
          <w:noProof/>
        </w:rPr>
        <w:tab/>
      </w:r>
      <w:r>
        <w:rPr>
          <w:noProof/>
        </w:rPr>
        <w:fldChar w:fldCharType="begin"/>
      </w:r>
      <w:r>
        <w:rPr>
          <w:noProof/>
        </w:rPr>
        <w:instrText xml:space="preserve"> PAGEREF _Toc27382831 \h </w:instrText>
      </w:r>
      <w:r>
        <w:rPr>
          <w:noProof/>
        </w:rPr>
      </w:r>
      <w:r>
        <w:rPr>
          <w:noProof/>
        </w:rPr>
        <w:fldChar w:fldCharType="separate"/>
      </w:r>
      <w:r>
        <w:rPr>
          <w:noProof/>
        </w:rPr>
        <w:t>21</w:t>
      </w:r>
      <w:r>
        <w:rPr>
          <w:noProof/>
        </w:rPr>
        <w:fldChar w:fldCharType="end"/>
      </w:r>
    </w:p>
    <w:p w14:paraId="7EAAAF6A" w14:textId="77777777" w:rsidR="0037662A" w:rsidRDefault="0037662A">
      <w:pPr>
        <w:pStyle w:val="TOC3"/>
        <w:rPr>
          <w:smallCaps w:val="0"/>
          <w:noProof/>
          <w:sz w:val="24"/>
          <w:szCs w:val="24"/>
          <w:lang w:eastAsia="en-GB"/>
        </w:rPr>
      </w:pPr>
      <w:r>
        <w:rPr>
          <w:noProof/>
        </w:rPr>
        <w:t>1.1.2</w:t>
      </w:r>
      <w:r>
        <w:rPr>
          <w:smallCaps w:val="0"/>
          <w:noProof/>
          <w:sz w:val="24"/>
          <w:szCs w:val="24"/>
          <w:lang w:eastAsia="en-GB"/>
        </w:rPr>
        <w:tab/>
      </w:r>
      <w:r>
        <w:rPr>
          <w:noProof/>
        </w:rPr>
        <w:t>Treatment</w:t>
      </w:r>
      <w:r>
        <w:rPr>
          <w:noProof/>
        </w:rPr>
        <w:tab/>
      </w:r>
      <w:r>
        <w:rPr>
          <w:noProof/>
        </w:rPr>
        <w:fldChar w:fldCharType="begin"/>
      </w:r>
      <w:r>
        <w:rPr>
          <w:noProof/>
        </w:rPr>
        <w:instrText xml:space="preserve"> PAGEREF _Toc27382832 \h </w:instrText>
      </w:r>
      <w:r>
        <w:rPr>
          <w:noProof/>
        </w:rPr>
      </w:r>
      <w:r>
        <w:rPr>
          <w:noProof/>
        </w:rPr>
        <w:fldChar w:fldCharType="separate"/>
      </w:r>
      <w:r>
        <w:rPr>
          <w:noProof/>
        </w:rPr>
        <w:t>24</w:t>
      </w:r>
      <w:r>
        <w:rPr>
          <w:noProof/>
        </w:rPr>
        <w:fldChar w:fldCharType="end"/>
      </w:r>
    </w:p>
    <w:p w14:paraId="7518764E" w14:textId="77777777" w:rsidR="0037662A" w:rsidRDefault="0037662A">
      <w:pPr>
        <w:pStyle w:val="TOC2"/>
        <w:rPr>
          <w:b w:val="0"/>
          <w:bCs w:val="0"/>
          <w:smallCaps w:val="0"/>
          <w:noProof/>
          <w:sz w:val="24"/>
          <w:szCs w:val="24"/>
          <w:lang w:eastAsia="en-GB"/>
        </w:rPr>
      </w:pPr>
      <w:r>
        <w:rPr>
          <w:noProof/>
        </w:rPr>
        <w:t>1.2</w:t>
      </w:r>
      <w:r>
        <w:rPr>
          <w:b w:val="0"/>
          <w:bCs w:val="0"/>
          <w:smallCaps w:val="0"/>
          <w:noProof/>
          <w:sz w:val="24"/>
          <w:szCs w:val="24"/>
          <w:lang w:eastAsia="en-GB"/>
        </w:rPr>
        <w:tab/>
      </w:r>
      <w:r>
        <w:rPr>
          <w:noProof/>
        </w:rPr>
        <w:t>Measuring lung function in CF</w:t>
      </w:r>
      <w:r>
        <w:rPr>
          <w:noProof/>
        </w:rPr>
        <w:tab/>
      </w:r>
      <w:r>
        <w:rPr>
          <w:noProof/>
        </w:rPr>
        <w:fldChar w:fldCharType="begin"/>
      </w:r>
      <w:r>
        <w:rPr>
          <w:noProof/>
        </w:rPr>
        <w:instrText xml:space="preserve"> PAGEREF _Toc27382833 \h </w:instrText>
      </w:r>
      <w:r>
        <w:rPr>
          <w:noProof/>
        </w:rPr>
      </w:r>
      <w:r>
        <w:rPr>
          <w:noProof/>
        </w:rPr>
        <w:fldChar w:fldCharType="separate"/>
      </w:r>
      <w:r>
        <w:rPr>
          <w:noProof/>
        </w:rPr>
        <w:t>27</w:t>
      </w:r>
      <w:r>
        <w:rPr>
          <w:noProof/>
        </w:rPr>
        <w:fldChar w:fldCharType="end"/>
      </w:r>
    </w:p>
    <w:p w14:paraId="467F97D4" w14:textId="77777777" w:rsidR="0037662A" w:rsidRDefault="0037662A">
      <w:pPr>
        <w:pStyle w:val="TOC3"/>
        <w:rPr>
          <w:smallCaps w:val="0"/>
          <w:noProof/>
          <w:sz w:val="24"/>
          <w:szCs w:val="24"/>
          <w:lang w:eastAsia="en-GB"/>
        </w:rPr>
      </w:pPr>
      <w:r>
        <w:rPr>
          <w:noProof/>
        </w:rPr>
        <w:t>1.2.1</w:t>
      </w:r>
      <w:r>
        <w:rPr>
          <w:smallCaps w:val="0"/>
          <w:noProof/>
          <w:sz w:val="24"/>
          <w:szCs w:val="24"/>
          <w:lang w:eastAsia="en-GB"/>
        </w:rPr>
        <w:tab/>
      </w:r>
      <w:r>
        <w:rPr>
          <w:noProof/>
        </w:rPr>
        <w:t>Spirometry</w:t>
      </w:r>
      <w:r>
        <w:rPr>
          <w:noProof/>
        </w:rPr>
        <w:tab/>
      </w:r>
      <w:r>
        <w:rPr>
          <w:noProof/>
        </w:rPr>
        <w:fldChar w:fldCharType="begin"/>
      </w:r>
      <w:r>
        <w:rPr>
          <w:noProof/>
        </w:rPr>
        <w:instrText xml:space="preserve"> PAGEREF _Toc27382834 \h </w:instrText>
      </w:r>
      <w:r>
        <w:rPr>
          <w:noProof/>
        </w:rPr>
      </w:r>
      <w:r>
        <w:rPr>
          <w:noProof/>
        </w:rPr>
        <w:fldChar w:fldCharType="separate"/>
      </w:r>
      <w:r>
        <w:rPr>
          <w:noProof/>
        </w:rPr>
        <w:t>28</w:t>
      </w:r>
      <w:r>
        <w:rPr>
          <w:noProof/>
        </w:rPr>
        <w:fldChar w:fldCharType="end"/>
      </w:r>
    </w:p>
    <w:p w14:paraId="27F085D8" w14:textId="77777777" w:rsidR="0037662A" w:rsidRDefault="0037662A">
      <w:pPr>
        <w:pStyle w:val="TOC3"/>
        <w:rPr>
          <w:smallCaps w:val="0"/>
          <w:noProof/>
          <w:sz w:val="24"/>
          <w:szCs w:val="24"/>
          <w:lang w:eastAsia="en-GB"/>
        </w:rPr>
      </w:pPr>
      <w:r>
        <w:rPr>
          <w:noProof/>
        </w:rPr>
        <w:t>1.2.2</w:t>
      </w:r>
      <w:r>
        <w:rPr>
          <w:smallCaps w:val="0"/>
          <w:noProof/>
          <w:sz w:val="24"/>
          <w:szCs w:val="24"/>
          <w:lang w:eastAsia="en-GB"/>
        </w:rPr>
        <w:tab/>
      </w:r>
      <w:r>
        <w:rPr>
          <w:noProof/>
        </w:rPr>
        <w:t>Spirometry outcomes in CF</w:t>
      </w:r>
      <w:r>
        <w:rPr>
          <w:noProof/>
        </w:rPr>
        <w:tab/>
      </w:r>
      <w:r>
        <w:rPr>
          <w:noProof/>
        </w:rPr>
        <w:fldChar w:fldCharType="begin"/>
      </w:r>
      <w:r>
        <w:rPr>
          <w:noProof/>
        </w:rPr>
        <w:instrText xml:space="preserve"> PAGEREF _Toc27382835 \h </w:instrText>
      </w:r>
      <w:r>
        <w:rPr>
          <w:noProof/>
        </w:rPr>
      </w:r>
      <w:r>
        <w:rPr>
          <w:noProof/>
        </w:rPr>
        <w:fldChar w:fldCharType="separate"/>
      </w:r>
      <w:r>
        <w:rPr>
          <w:noProof/>
        </w:rPr>
        <w:t>29</w:t>
      </w:r>
      <w:r>
        <w:rPr>
          <w:noProof/>
        </w:rPr>
        <w:fldChar w:fldCharType="end"/>
      </w:r>
    </w:p>
    <w:p w14:paraId="514B838A" w14:textId="77777777" w:rsidR="0037662A" w:rsidRDefault="0037662A">
      <w:pPr>
        <w:pStyle w:val="TOC3"/>
        <w:rPr>
          <w:smallCaps w:val="0"/>
          <w:noProof/>
          <w:sz w:val="24"/>
          <w:szCs w:val="24"/>
          <w:lang w:eastAsia="en-GB"/>
        </w:rPr>
      </w:pPr>
      <w:r>
        <w:rPr>
          <w:noProof/>
        </w:rPr>
        <w:t>1.2.3</w:t>
      </w:r>
      <w:r>
        <w:rPr>
          <w:smallCaps w:val="0"/>
          <w:noProof/>
          <w:sz w:val="24"/>
          <w:szCs w:val="24"/>
          <w:lang w:eastAsia="en-GB"/>
        </w:rPr>
        <w:tab/>
      </w:r>
      <w:r>
        <w:rPr>
          <w:noProof/>
        </w:rPr>
        <w:t>Spirometry limitations</w:t>
      </w:r>
      <w:r>
        <w:rPr>
          <w:noProof/>
        </w:rPr>
        <w:tab/>
      </w:r>
      <w:r>
        <w:rPr>
          <w:noProof/>
        </w:rPr>
        <w:fldChar w:fldCharType="begin"/>
      </w:r>
      <w:r>
        <w:rPr>
          <w:noProof/>
        </w:rPr>
        <w:instrText xml:space="preserve"> PAGEREF _Toc27382836 \h </w:instrText>
      </w:r>
      <w:r>
        <w:rPr>
          <w:noProof/>
        </w:rPr>
      </w:r>
      <w:r>
        <w:rPr>
          <w:noProof/>
        </w:rPr>
        <w:fldChar w:fldCharType="separate"/>
      </w:r>
      <w:r>
        <w:rPr>
          <w:noProof/>
        </w:rPr>
        <w:t>29</w:t>
      </w:r>
      <w:r>
        <w:rPr>
          <w:noProof/>
        </w:rPr>
        <w:fldChar w:fldCharType="end"/>
      </w:r>
    </w:p>
    <w:p w14:paraId="59021754" w14:textId="77777777" w:rsidR="0037662A" w:rsidRDefault="0037662A">
      <w:pPr>
        <w:pStyle w:val="TOC3"/>
        <w:rPr>
          <w:smallCaps w:val="0"/>
          <w:noProof/>
          <w:sz w:val="24"/>
          <w:szCs w:val="24"/>
          <w:lang w:eastAsia="en-GB"/>
        </w:rPr>
      </w:pPr>
      <w:r>
        <w:rPr>
          <w:noProof/>
        </w:rPr>
        <w:t>1.2.4</w:t>
      </w:r>
      <w:r>
        <w:rPr>
          <w:smallCaps w:val="0"/>
          <w:noProof/>
          <w:sz w:val="24"/>
          <w:szCs w:val="24"/>
          <w:lang w:eastAsia="en-GB"/>
        </w:rPr>
        <w:tab/>
      </w:r>
      <w:r>
        <w:rPr>
          <w:noProof/>
        </w:rPr>
        <w:t>Other pulmonary function tests</w:t>
      </w:r>
      <w:r>
        <w:rPr>
          <w:noProof/>
        </w:rPr>
        <w:tab/>
      </w:r>
      <w:r>
        <w:rPr>
          <w:noProof/>
        </w:rPr>
        <w:fldChar w:fldCharType="begin"/>
      </w:r>
      <w:r>
        <w:rPr>
          <w:noProof/>
        </w:rPr>
        <w:instrText xml:space="preserve"> PAGEREF _Toc27382837 \h </w:instrText>
      </w:r>
      <w:r>
        <w:rPr>
          <w:noProof/>
        </w:rPr>
      </w:r>
      <w:r>
        <w:rPr>
          <w:noProof/>
        </w:rPr>
        <w:fldChar w:fldCharType="separate"/>
      </w:r>
      <w:r>
        <w:rPr>
          <w:noProof/>
        </w:rPr>
        <w:t>30</w:t>
      </w:r>
      <w:r>
        <w:rPr>
          <w:noProof/>
        </w:rPr>
        <w:fldChar w:fldCharType="end"/>
      </w:r>
    </w:p>
    <w:p w14:paraId="4045D552" w14:textId="77777777" w:rsidR="0037662A" w:rsidRDefault="0037662A">
      <w:pPr>
        <w:pStyle w:val="TOC3"/>
        <w:rPr>
          <w:smallCaps w:val="0"/>
          <w:noProof/>
          <w:sz w:val="24"/>
          <w:szCs w:val="24"/>
          <w:lang w:eastAsia="en-GB"/>
        </w:rPr>
      </w:pPr>
      <w:r>
        <w:rPr>
          <w:noProof/>
        </w:rPr>
        <w:t>1.2.5</w:t>
      </w:r>
      <w:r>
        <w:rPr>
          <w:smallCaps w:val="0"/>
          <w:noProof/>
          <w:sz w:val="24"/>
          <w:szCs w:val="24"/>
          <w:lang w:eastAsia="en-GB"/>
        </w:rPr>
        <w:tab/>
      </w:r>
      <w:r>
        <w:rPr>
          <w:noProof/>
        </w:rPr>
        <w:t>Exercise testing</w:t>
      </w:r>
      <w:r>
        <w:rPr>
          <w:noProof/>
        </w:rPr>
        <w:tab/>
      </w:r>
      <w:r>
        <w:rPr>
          <w:noProof/>
        </w:rPr>
        <w:fldChar w:fldCharType="begin"/>
      </w:r>
      <w:r>
        <w:rPr>
          <w:noProof/>
        </w:rPr>
        <w:instrText xml:space="preserve"> PAGEREF _Toc27382838 \h </w:instrText>
      </w:r>
      <w:r>
        <w:rPr>
          <w:noProof/>
        </w:rPr>
      </w:r>
      <w:r>
        <w:rPr>
          <w:noProof/>
        </w:rPr>
        <w:fldChar w:fldCharType="separate"/>
      </w:r>
      <w:r>
        <w:rPr>
          <w:noProof/>
        </w:rPr>
        <w:t>32</w:t>
      </w:r>
      <w:r>
        <w:rPr>
          <w:noProof/>
        </w:rPr>
        <w:fldChar w:fldCharType="end"/>
      </w:r>
    </w:p>
    <w:p w14:paraId="52158288" w14:textId="77777777" w:rsidR="0037662A" w:rsidRDefault="0037662A">
      <w:pPr>
        <w:pStyle w:val="TOC2"/>
        <w:rPr>
          <w:b w:val="0"/>
          <w:bCs w:val="0"/>
          <w:smallCaps w:val="0"/>
          <w:noProof/>
          <w:sz w:val="24"/>
          <w:szCs w:val="24"/>
          <w:lang w:eastAsia="en-GB"/>
        </w:rPr>
      </w:pPr>
      <w:r>
        <w:rPr>
          <w:noProof/>
        </w:rPr>
        <w:t>1.3</w:t>
      </w:r>
      <w:r>
        <w:rPr>
          <w:b w:val="0"/>
          <w:bCs w:val="0"/>
          <w:smallCaps w:val="0"/>
          <w:noProof/>
          <w:sz w:val="24"/>
          <w:szCs w:val="24"/>
          <w:lang w:eastAsia="en-GB"/>
        </w:rPr>
        <w:tab/>
      </w:r>
      <w:r>
        <w:rPr>
          <w:noProof/>
        </w:rPr>
        <w:t>Multiple Breath Washout</w:t>
      </w:r>
      <w:r>
        <w:rPr>
          <w:noProof/>
        </w:rPr>
        <w:tab/>
      </w:r>
      <w:r>
        <w:rPr>
          <w:noProof/>
        </w:rPr>
        <w:fldChar w:fldCharType="begin"/>
      </w:r>
      <w:r>
        <w:rPr>
          <w:noProof/>
        </w:rPr>
        <w:instrText xml:space="preserve"> PAGEREF _Toc27382839 \h </w:instrText>
      </w:r>
      <w:r>
        <w:rPr>
          <w:noProof/>
        </w:rPr>
      </w:r>
      <w:r>
        <w:rPr>
          <w:noProof/>
        </w:rPr>
        <w:fldChar w:fldCharType="separate"/>
      </w:r>
      <w:r>
        <w:rPr>
          <w:noProof/>
        </w:rPr>
        <w:t>34</w:t>
      </w:r>
      <w:r>
        <w:rPr>
          <w:noProof/>
        </w:rPr>
        <w:fldChar w:fldCharType="end"/>
      </w:r>
    </w:p>
    <w:p w14:paraId="1E3D69C9" w14:textId="77777777" w:rsidR="0037662A" w:rsidRDefault="0037662A">
      <w:pPr>
        <w:pStyle w:val="TOC3"/>
        <w:rPr>
          <w:smallCaps w:val="0"/>
          <w:noProof/>
          <w:sz w:val="24"/>
          <w:szCs w:val="24"/>
          <w:lang w:eastAsia="en-GB"/>
        </w:rPr>
      </w:pPr>
      <w:r>
        <w:rPr>
          <w:noProof/>
        </w:rPr>
        <w:t>1.3.1</w:t>
      </w:r>
      <w:r>
        <w:rPr>
          <w:smallCaps w:val="0"/>
          <w:noProof/>
          <w:sz w:val="24"/>
          <w:szCs w:val="24"/>
          <w:lang w:eastAsia="en-GB"/>
        </w:rPr>
        <w:tab/>
      </w:r>
      <w:r>
        <w:rPr>
          <w:noProof/>
        </w:rPr>
        <w:t>Background</w:t>
      </w:r>
      <w:r>
        <w:rPr>
          <w:noProof/>
        </w:rPr>
        <w:tab/>
      </w:r>
      <w:r>
        <w:rPr>
          <w:noProof/>
        </w:rPr>
        <w:fldChar w:fldCharType="begin"/>
      </w:r>
      <w:r>
        <w:rPr>
          <w:noProof/>
        </w:rPr>
        <w:instrText xml:space="preserve"> PAGEREF _Toc27382840 \h </w:instrText>
      </w:r>
      <w:r>
        <w:rPr>
          <w:noProof/>
        </w:rPr>
      </w:r>
      <w:r>
        <w:rPr>
          <w:noProof/>
        </w:rPr>
        <w:fldChar w:fldCharType="separate"/>
      </w:r>
      <w:r>
        <w:rPr>
          <w:noProof/>
        </w:rPr>
        <w:t>34</w:t>
      </w:r>
      <w:r>
        <w:rPr>
          <w:noProof/>
        </w:rPr>
        <w:fldChar w:fldCharType="end"/>
      </w:r>
    </w:p>
    <w:p w14:paraId="350FF759" w14:textId="77777777" w:rsidR="0037662A" w:rsidRDefault="0037662A">
      <w:pPr>
        <w:pStyle w:val="TOC3"/>
        <w:rPr>
          <w:smallCaps w:val="0"/>
          <w:noProof/>
          <w:sz w:val="24"/>
          <w:szCs w:val="24"/>
          <w:lang w:eastAsia="en-GB"/>
        </w:rPr>
      </w:pPr>
      <w:r>
        <w:rPr>
          <w:noProof/>
        </w:rPr>
        <w:t>1.3.2</w:t>
      </w:r>
      <w:r>
        <w:rPr>
          <w:smallCaps w:val="0"/>
          <w:noProof/>
          <w:sz w:val="24"/>
          <w:szCs w:val="24"/>
          <w:lang w:eastAsia="en-GB"/>
        </w:rPr>
        <w:tab/>
      </w:r>
      <w:r>
        <w:rPr>
          <w:noProof/>
        </w:rPr>
        <w:t>Performing MBW</w:t>
      </w:r>
      <w:r>
        <w:rPr>
          <w:noProof/>
        </w:rPr>
        <w:tab/>
      </w:r>
      <w:r>
        <w:rPr>
          <w:noProof/>
        </w:rPr>
        <w:fldChar w:fldCharType="begin"/>
      </w:r>
      <w:r>
        <w:rPr>
          <w:noProof/>
        </w:rPr>
        <w:instrText xml:space="preserve"> PAGEREF _Toc27382841 \h </w:instrText>
      </w:r>
      <w:r>
        <w:rPr>
          <w:noProof/>
        </w:rPr>
      </w:r>
      <w:r>
        <w:rPr>
          <w:noProof/>
        </w:rPr>
        <w:fldChar w:fldCharType="separate"/>
      </w:r>
      <w:r>
        <w:rPr>
          <w:noProof/>
        </w:rPr>
        <w:t>34</w:t>
      </w:r>
      <w:r>
        <w:rPr>
          <w:noProof/>
        </w:rPr>
        <w:fldChar w:fldCharType="end"/>
      </w:r>
    </w:p>
    <w:p w14:paraId="4090D511" w14:textId="77777777" w:rsidR="0037662A" w:rsidRDefault="0037662A">
      <w:pPr>
        <w:pStyle w:val="TOC2"/>
        <w:rPr>
          <w:b w:val="0"/>
          <w:bCs w:val="0"/>
          <w:smallCaps w:val="0"/>
          <w:noProof/>
          <w:sz w:val="24"/>
          <w:szCs w:val="24"/>
          <w:lang w:eastAsia="en-GB"/>
        </w:rPr>
      </w:pPr>
      <w:r>
        <w:rPr>
          <w:noProof/>
        </w:rPr>
        <w:t>1.4</w:t>
      </w:r>
      <w:r>
        <w:rPr>
          <w:b w:val="0"/>
          <w:bCs w:val="0"/>
          <w:smallCaps w:val="0"/>
          <w:noProof/>
          <w:sz w:val="24"/>
          <w:szCs w:val="24"/>
          <w:lang w:eastAsia="en-GB"/>
        </w:rPr>
        <w:tab/>
      </w:r>
      <w:r>
        <w:rPr>
          <w:noProof/>
        </w:rPr>
        <w:t>Lung Clearance Index in CF</w:t>
      </w:r>
      <w:r>
        <w:rPr>
          <w:noProof/>
        </w:rPr>
        <w:tab/>
      </w:r>
      <w:r>
        <w:rPr>
          <w:noProof/>
        </w:rPr>
        <w:fldChar w:fldCharType="begin"/>
      </w:r>
      <w:r>
        <w:rPr>
          <w:noProof/>
        </w:rPr>
        <w:instrText xml:space="preserve"> PAGEREF _Toc27382842 \h </w:instrText>
      </w:r>
      <w:r>
        <w:rPr>
          <w:noProof/>
        </w:rPr>
      </w:r>
      <w:r>
        <w:rPr>
          <w:noProof/>
        </w:rPr>
        <w:fldChar w:fldCharType="separate"/>
      </w:r>
      <w:r>
        <w:rPr>
          <w:noProof/>
        </w:rPr>
        <w:t>37</w:t>
      </w:r>
      <w:r>
        <w:rPr>
          <w:noProof/>
        </w:rPr>
        <w:fldChar w:fldCharType="end"/>
      </w:r>
    </w:p>
    <w:p w14:paraId="0F4ACED0" w14:textId="77777777" w:rsidR="0037662A" w:rsidRDefault="0037662A">
      <w:pPr>
        <w:pStyle w:val="TOC3"/>
        <w:rPr>
          <w:smallCaps w:val="0"/>
          <w:noProof/>
          <w:sz w:val="24"/>
          <w:szCs w:val="24"/>
          <w:lang w:eastAsia="en-GB"/>
        </w:rPr>
      </w:pPr>
      <w:r>
        <w:rPr>
          <w:noProof/>
        </w:rPr>
        <w:t>1.4.1</w:t>
      </w:r>
      <w:r>
        <w:rPr>
          <w:smallCaps w:val="0"/>
          <w:noProof/>
          <w:sz w:val="24"/>
          <w:szCs w:val="24"/>
          <w:lang w:eastAsia="en-GB"/>
        </w:rPr>
        <w:tab/>
      </w:r>
      <w:r>
        <w:rPr>
          <w:noProof/>
        </w:rPr>
        <w:t>Early LCI Studies</w:t>
      </w:r>
      <w:r>
        <w:rPr>
          <w:noProof/>
        </w:rPr>
        <w:tab/>
      </w:r>
      <w:r>
        <w:rPr>
          <w:noProof/>
        </w:rPr>
        <w:fldChar w:fldCharType="begin"/>
      </w:r>
      <w:r>
        <w:rPr>
          <w:noProof/>
        </w:rPr>
        <w:instrText xml:space="preserve"> PAGEREF _Toc27382843 \h </w:instrText>
      </w:r>
      <w:r>
        <w:rPr>
          <w:noProof/>
        </w:rPr>
      </w:r>
      <w:r>
        <w:rPr>
          <w:noProof/>
        </w:rPr>
        <w:fldChar w:fldCharType="separate"/>
      </w:r>
      <w:r>
        <w:rPr>
          <w:noProof/>
        </w:rPr>
        <w:t>37</w:t>
      </w:r>
      <w:r>
        <w:rPr>
          <w:noProof/>
        </w:rPr>
        <w:fldChar w:fldCharType="end"/>
      </w:r>
    </w:p>
    <w:p w14:paraId="43ECA8AD" w14:textId="77777777" w:rsidR="0037662A" w:rsidRDefault="0037662A">
      <w:pPr>
        <w:pStyle w:val="TOC3"/>
        <w:rPr>
          <w:smallCaps w:val="0"/>
          <w:noProof/>
          <w:sz w:val="24"/>
          <w:szCs w:val="24"/>
          <w:lang w:eastAsia="en-GB"/>
        </w:rPr>
      </w:pPr>
      <w:r>
        <w:rPr>
          <w:noProof/>
        </w:rPr>
        <w:t>1.4.2</w:t>
      </w:r>
      <w:r>
        <w:rPr>
          <w:smallCaps w:val="0"/>
          <w:noProof/>
          <w:sz w:val="24"/>
          <w:szCs w:val="24"/>
          <w:lang w:eastAsia="en-GB"/>
        </w:rPr>
        <w:tab/>
      </w:r>
      <w:r>
        <w:rPr>
          <w:noProof/>
        </w:rPr>
        <w:t>LCI to assess early lung disease</w:t>
      </w:r>
      <w:r>
        <w:rPr>
          <w:noProof/>
        </w:rPr>
        <w:tab/>
      </w:r>
      <w:r>
        <w:rPr>
          <w:noProof/>
        </w:rPr>
        <w:fldChar w:fldCharType="begin"/>
      </w:r>
      <w:r>
        <w:rPr>
          <w:noProof/>
        </w:rPr>
        <w:instrText xml:space="preserve"> PAGEREF _Toc27382844 \h </w:instrText>
      </w:r>
      <w:r>
        <w:rPr>
          <w:noProof/>
        </w:rPr>
      </w:r>
      <w:r>
        <w:rPr>
          <w:noProof/>
        </w:rPr>
        <w:fldChar w:fldCharType="separate"/>
      </w:r>
      <w:r>
        <w:rPr>
          <w:noProof/>
        </w:rPr>
        <w:t>37</w:t>
      </w:r>
      <w:r>
        <w:rPr>
          <w:noProof/>
        </w:rPr>
        <w:fldChar w:fldCharType="end"/>
      </w:r>
    </w:p>
    <w:p w14:paraId="690FC7A4" w14:textId="77777777" w:rsidR="0037662A" w:rsidRDefault="0037662A">
      <w:pPr>
        <w:pStyle w:val="TOC3"/>
        <w:rPr>
          <w:smallCaps w:val="0"/>
          <w:noProof/>
          <w:sz w:val="24"/>
          <w:szCs w:val="24"/>
          <w:lang w:eastAsia="en-GB"/>
        </w:rPr>
      </w:pPr>
      <w:r>
        <w:rPr>
          <w:noProof/>
        </w:rPr>
        <w:t>1.4.3</w:t>
      </w:r>
      <w:r>
        <w:rPr>
          <w:smallCaps w:val="0"/>
          <w:noProof/>
          <w:sz w:val="24"/>
          <w:szCs w:val="24"/>
          <w:lang w:eastAsia="en-GB"/>
        </w:rPr>
        <w:tab/>
      </w:r>
      <w:r>
        <w:rPr>
          <w:noProof/>
        </w:rPr>
        <w:t>LCI throughout life</w:t>
      </w:r>
      <w:r>
        <w:rPr>
          <w:noProof/>
        </w:rPr>
        <w:tab/>
      </w:r>
      <w:r>
        <w:rPr>
          <w:noProof/>
        </w:rPr>
        <w:fldChar w:fldCharType="begin"/>
      </w:r>
      <w:r>
        <w:rPr>
          <w:noProof/>
        </w:rPr>
        <w:instrText xml:space="preserve"> PAGEREF _Toc27382845 \h </w:instrText>
      </w:r>
      <w:r>
        <w:rPr>
          <w:noProof/>
        </w:rPr>
      </w:r>
      <w:r>
        <w:rPr>
          <w:noProof/>
        </w:rPr>
        <w:fldChar w:fldCharType="separate"/>
      </w:r>
      <w:r>
        <w:rPr>
          <w:noProof/>
        </w:rPr>
        <w:t>38</w:t>
      </w:r>
      <w:r>
        <w:rPr>
          <w:noProof/>
        </w:rPr>
        <w:fldChar w:fldCharType="end"/>
      </w:r>
    </w:p>
    <w:p w14:paraId="1D6AD3C5" w14:textId="77777777" w:rsidR="0037662A" w:rsidRDefault="0037662A">
      <w:pPr>
        <w:pStyle w:val="TOC3"/>
        <w:rPr>
          <w:smallCaps w:val="0"/>
          <w:noProof/>
          <w:sz w:val="24"/>
          <w:szCs w:val="24"/>
          <w:lang w:eastAsia="en-GB"/>
        </w:rPr>
      </w:pPr>
      <w:r>
        <w:rPr>
          <w:noProof/>
        </w:rPr>
        <w:t>1.4.4</w:t>
      </w:r>
      <w:r>
        <w:rPr>
          <w:smallCaps w:val="0"/>
          <w:noProof/>
          <w:sz w:val="24"/>
          <w:szCs w:val="24"/>
          <w:lang w:eastAsia="en-GB"/>
        </w:rPr>
        <w:tab/>
      </w:r>
      <w:r>
        <w:rPr>
          <w:noProof/>
        </w:rPr>
        <w:t>Evidence for use in CF clinical trials</w:t>
      </w:r>
      <w:r>
        <w:rPr>
          <w:noProof/>
        </w:rPr>
        <w:tab/>
      </w:r>
      <w:r>
        <w:rPr>
          <w:noProof/>
        </w:rPr>
        <w:fldChar w:fldCharType="begin"/>
      </w:r>
      <w:r>
        <w:rPr>
          <w:noProof/>
        </w:rPr>
        <w:instrText xml:space="preserve"> PAGEREF _Toc27382846 \h </w:instrText>
      </w:r>
      <w:r>
        <w:rPr>
          <w:noProof/>
        </w:rPr>
      </w:r>
      <w:r>
        <w:rPr>
          <w:noProof/>
        </w:rPr>
        <w:fldChar w:fldCharType="separate"/>
      </w:r>
      <w:r>
        <w:rPr>
          <w:noProof/>
        </w:rPr>
        <w:t>39</w:t>
      </w:r>
      <w:r>
        <w:rPr>
          <w:noProof/>
        </w:rPr>
        <w:fldChar w:fldCharType="end"/>
      </w:r>
    </w:p>
    <w:p w14:paraId="264AE357" w14:textId="77777777" w:rsidR="0037662A" w:rsidRDefault="0037662A">
      <w:pPr>
        <w:pStyle w:val="TOC3"/>
        <w:rPr>
          <w:smallCaps w:val="0"/>
          <w:noProof/>
          <w:sz w:val="24"/>
          <w:szCs w:val="24"/>
          <w:lang w:eastAsia="en-GB"/>
        </w:rPr>
      </w:pPr>
      <w:r>
        <w:rPr>
          <w:noProof/>
        </w:rPr>
        <w:t>1.4.5</w:t>
      </w:r>
      <w:r>
        <w:rPr>
          <w:smallCaps w:val="0"/>
          <w:noProof/>
          <w:sz w:val="24"/>
          <w:szCs w:val="24"/>
          <w:lang w:eastAsia="en-GB"/>
        </w:rPr>
        <w:tab/>
      </w:r>
      <w:r>
        <w:rPr>
          <w:noProof/>
        </w:rPr>
        <w:t>Barriers to Clinical Uptake of MBW</w:t>
      </w:r>
      <w:r>
        <w:rPr>
          <w:noProof/>
        </w:rPr>
        <w:tab/>
      </w:r>
      <w:r>
        <w:rPr>
          <w:noProof/>
        </w:rPr>
        <w:fldChar w:fldCharType="begin"/>
      </w:r>
      <w:r>
        <w:rPr>
          <w:noProof/>
        </w:rPr>
        <w:instrText xml:space="preserve"> PAGEREF _Toc27382847 \h </w:instrText>
      </w:r>
      <w:r>
        <w:rPr>
          <w:noProof/>
        </w:rPr>
      </w:r>
      <w:r>
        <w:rPr>
          <w:noProof/>
        </w:rPr>
        <w:fldChar w:fldCharType="separate"/>
      </w:r>
      <w:r>
        <w:rPr>
          <w:noProof/>
        </w:rPr>
        <w:t>40</w:t>
      </w:r>
      <w:r>
        <w:rPr>
          <w:noProof/>
        </w:rPr>
        <w:fldChar w:fldCharType="end"/>
      </w:r>
    </w:p>
    <w:p w14:paraId="220051FB" w14:textId="77777777" w:rsidR="0037662A" w:rsidRDefault="0037662A">
      <w:pPr>
        <w:pStyle w:val="TOC3"/>
        <w:rPr>
          <w:smallCaps w:val="0"/>
          <w:noProof/>
          <w:sz w:val="24"/>
          <w:szCs w:val="24"/>
          <w:lang w:eastAsia="en-GB"/>
        </w:rPr>
      </w:pPr>
      <w:r>
        <w:rPr>
          <w:noProof/>
        </w:rPr>
        <w:t>1.4.6</w:t>
      </w:r>
      <w:r>
        <w:rPr>
          <w:smallCaps w:val="0"/>
          <w:noProof/>
          <w:sz w:val="24"/>
          <w:szCs w:val="24"/>
          <w:lang w:eastAsia="en-GB"/>
        </w:rPr>
        <w:tab/>
      </w:r>
      <w:r>
        <w:rPr>
          <w:noProof/>
        </w:rPr>
        <w:t>Future Research for MBW in CF</w:t>
      </w:r>
      <w:r>
        <w:rPr>
          <w:noProof/>
        </w:rPr>
        <w:tab/>
      </w:r>
      <w:r>
        <w:rPr>
          <w:noProof/>
        </w:rPr>
        <w:fldChar w:fldCharType="begin"/>
      </w:r>
      <w:r>
        <w:rPr>
          <w:noProof/>
        </w:rPr>
        <w:instrText xml:space="preserve"> PAGEREF _Toc27382848 \h </w:instrText>
      </w:r>
      <w:r>
        <w:rPr>
          <w:noProof/>
        </w:rPr>
      </w:r>
      <w:r>
        <w:rPr>
          <w:noProof/>
        </w:rPr>
        <w:fldChar w:fldCharType="separate"/>
      </w:r>
      <w:r>
        <w:rPr>
          <w:noProof/>
        </w:rPr>
        <w:t>42</w:t>
      </w:r>
      <w:r>
        <w:rPr>
          <w:noProof/>
        </w:rPr>
        <w:fldChar w:fldCharType="end"/>
      </w:r>
    </w:p>
    <w:p w14:paraId="0155C7B4" w14:textId="77777777" w:rsidR="0037662A" w:rsidRDefault="0037662A">
      <w:pPr>
        <w:pStyle w:val="TOC2"/>
        <w:rPr>
          <w:b w:val="0"/>
          <w:bCs w:val="0"/>
          <w:smallCaps w:val="0"/>
          <w:noProof/>
          <w:sz w:val="24"/>
          <w:szCs w:val="24"/>
          <w:lang w:eastAsia="en-GB"/>
        </w:rPr>
      </w:pPr>
      <w:r>
        <w:rPr>
          <w:noProof/>
        </w:rPr>
        <w:t>1.5</w:t>
      </w:r>
      <w:r>
        <w:rPr>
          <w:b w:val="0"/>
          <w:bCs w:val="0"/>
          <w:smallCaps w:val="0"/>
          <w:noProof/>
          <w:sz w:val="24"/>
          <w:szCs w:val="24"/>
          <w:lang w:eastAsia="en-GB"/>
        </w:rPr>
        <w:tab/>
      </w:r>
      <w:r>
        <w:rPr>
          <w:noProof/>
        </w:rPr>
        <w:t>Imaging techniques for assessing CF</w:t>
      </w:r>
      <w:r>
        <w:rPr>
          <w:noProof/>
        </w:rPr>
        <w:tab/>
      </w:r>
      <w:r>
        <w:rPr>
          <w:noProof/>
        </w:rPr>
        <w:fldChar w:fldCharType="begin"/>
      </w:r>
      <w:r>
        <w:rPr>
          <w:noProof/>
        </w:rPr>
        <w:instrText xml:space="preserve"> PAGEREF _Toc27382849 \h </w:instrText>
      </w:r>
      <w:r>
        <w:rPr>
          <w:noProof/>
        </w:rPr>
      </w:r>
      <w:r>
        <w:rPr>
          <w:noProof/>
        </w:rPr>
        <w:fldChar w:fldCharType="separate"/>
      </w:r>
      <w:r>
        <w:rPr>
          <w:noProof/>
        </w:rPr>
        <w:t>44</w:t>
      </w:r>
      <w:r>
        <w:rPr>
          <w:noProof/>
        </w:rPr>
        <w:fldChar w:fldCharType="end"/>
      </w:r>
    </w:p>
    <w:p w14:paraId="52DAFCBC" w14:textId="77777777" w:rsidR="0037662A" w:rsidRDefault="0037662A">
      <w:pPr>
        <w:pStyle w:val="TOC3"/>
        <w:rPr>
          <w:smallCaps w:val="0"/>
          <w:noProof/>
          <w:sz w:val="24"/>
          <w:szCs w:val="24"/>
          <w:lang w:eastAsia="en-GB"/>
        </w:rPr>
      </w:pPr>
      <w:r>
        <w:rPr>
          <w:noProof/>
        </w:rPr>
        <w:t>1.5.1</w:t>
      </w:r>
      <w:r>
        <w:rPr>
          <w:smallCaps w:val="0"/>
          <w:noProof/>
          <w:sz w:val="24"/>
          <w:szCs w:val="24"/>
          <w:lang w:eastAsia="en-GB"/>
        </w:rPr>
        <w:tab/>
      </w:r>
      <w:r>
        <w:rPr>
          <w:noProof/>
        </w:rPr>
        <w:t>X-ray</w:t>
      </w:r>
      <w:r>
        <w:rPr>
          <w:noProof/>
        </w:rPr>
        <w:tab/>
      </w:r>
      <w:r>
        <w:rPr>
          <w:noProof/>
        </w:rPr>
        <w:fldChar w:fldCharType="begin"/>
      </w:r>
      <w:r>
        <w:rPr>
          <w:noProof/>
        </w:rPr>
        <w:instrText xml:space="preserve"> PAGEREF _Toc27382850 \h </w:instrText>
      </w:r>
      <w:r>
        <w:rPr>
          <w:noProof/>
        </w:rPr>
      </w:r>
      <w:r>
        <w:rPr>
          <w:noProof/>
        </w:rPr>
        <w:fldChar w:fldCharType="separate"/>
      </w:r>
      <w:r>
        <w:rPr>
          <w:noProof/>
        </w:rPr>
        <w:t>44</w:t>
      </w:r>
      <w:r>
        <w:rPr>
          <w:noProof/>
        </w:rPr>
        <w:fldChar w:fldCharType="end"/>
      </w:r>
    </w:p>
    <w:p w14:paraId="361EA8EB" w14:textId="77777777" w:rsidR="0037662A" w:rsidRDefault="0037662A">
      <w:pPr>
        <w:pStyle w:val="TOC3"/>
        <w:rPr>
          <w:smallCaps w:val="0"/>
          <w:noProof/>
          <w:sz w:val="24"/>
          <w:szCs w:val="24"/>
          <w:lang w:eastAsia="en-GB"/>
        </w:rPr>
      </w:pPr>
      <w:r>
        <w:rPr>
          <w:noProof/>
        </w:rPr>
        <w:t>1.5.2</w:t>
      </w:r>
      <w:r>
        <w:rPr>
          <w:smallCaps w:val="0"/>
          <w:noProof/>
          <w:sz w:val="24"/>
          <w:szCs w:val="24"/>
          <w:lang w:eastAsia="en-GB"/>
        </w:rPr>
        <w:tab/>
      </w:r>
      <w:r>
        <w:rPr>
          <w:noProof/>
        </w:rPr>
        <w:t>Computed tomography</w:t>
      </w:r>
      <w:r>
        <w:rPr>
          <w:noProof/>
        </w:rPr>
        <w:tab/>
      </w:r>
      <w:r>
        <w:rPr>
          <w:noProof/>
        </w:rPr>
        <w:fldChar w:fldCharType="begin"/>
      </w:r>
      <w:r>
        <w:rPr>
          <w:noProof/>
        </w:rPr>
        <w:instrText xml:space="preserve"> PAGEREF _Toc27382851 \h </w:instrText>
      </w:r>
      <w:r>
        <w:rPr>
          <w:noProof/>
        </w:rPr>
      </w:r>
      <w:r>
        <w:rPr>
          <w:noProof/>
        </w:rPr>
        <w:fldChar w:fldCharType="separate"/>
      </w:r>
      <w:r>
        <w:rPr>
          <w:noProof/>
        </w:rPr>
        <w:t>44</w:t>
      </w:r>
      <w:r>
        <w:rPr>
          <w:noProof/>
        </w:rPr>
        <w:fldChar w:fldCharType="end"/>
      </w:r>
    </w:p>
    <w:p w14:paraId="5142FE89" w14:textId="77777777" w:rsidR="0037662A" w:rsidRDefault="0037662A">
      <w:pPr>
        <w:pStyle w:val="TOC2"/>
        <w:rPr>
          <w:b w:val="0"/>
          <w:bCs w:val="0"/>
          <w:smallCaps w:val="0"/>
          <w:noProof/>
          <w:sz w:val="24"/>
          <w:szCs w:val="24"/>
          <w:lang w:eastAsia="en-GB"/>
        </w:rPr>
      </w:pPr>
      <w:r>
        <w:rPr>
          <w:noProof/>
        </w:rPr>
        <w:t>1.6</w:t>
      </w:r>
      <w:r>
        <w:rPr>
          <w:b w:val="0"/>
          <w:bCs w:val="0"/>
          <w:smallCaps w:val="0"/>
          <w:noProof/>
          <w:sz w:val="24"/>
          <w:szCs w:val="24"/>
          <w:lang w:eastAsia="en-GB"/>
        </w:rPr>
        <w:tab/>
      </w:r>
      <w:r>
        <w:rPr>
          <w:noProof/>
        </w:rPr>
        <w:t>Utilising MRI to assess CF lung disease</w:t>
      </w:r>
      <w:r>
        <w:rPr>
          <w:noProof/>
        </w:rPr>
        <w:tab/>
      </w:r>
      <w:r>
        <w:rPr>
          <w:noProof/>
        </w:rPr>
        <w:fldChar w:fldCharType="begin"/>
      </w:r>
      <w:r>
        <w:rPr>
          <w:noProof/>
        </w:rPr>
        <w:instrText xml:space="preserve"> PAGEREF _Toc27382852 \h </w:instrText>
      </w:r>
      <w:r>
        <w:rPr>
          <w:noProof/>
        </w:rPr>
      </w:r>
      <w:r>
        <w:rPr>
          <w:noProof/>
        </w:rPr>
        <w:fldChar w:fldCharType="separate"/>
      </w:r>
      <w:r>
        <w:rPr>
          <w:noProof/>
        </w:rPr>
        <w:t>48</w:t>
      </w:r>
      <w:r>
        <w:rPr>
          <w:noProof/>
        </w:rPr>
        <w:fldChar w:fldCharType="end"/>
      </w:r>
    </w:p>
    <w:p w14:paraId="122BAC55" w14:textId="77777777" w:rsidR="0037662A" w:rsidRDefault="0037662A">
      <w:pPr>
        <w:pStyle w:val="TOC3"/>
        <w:rPr>
          <w:smallCaps w:val="0"/>
          <w:noProof/>
          <w:sz w:val="24"/>
          <w:szCs w:val="24"/>
          <w:lang w:eastAsia="en-GB"/>
        </w:rPr>
      </w:pPr>
      <w:r>
        <w:rPr>
          <w:noProof/>
        </w:rPr>
        <w:t>1.6.1</w:t>
      </w:r>
      <w:r>
        <w:rPr>
          <w:smallCaps w:val="0"/>
          <w:noProof/>
          <w:sz w:val="24"/>
          <w:szCs w:val="24"/>
          <w:lang w:eastAsia="en-GB"/>
        </w:rPr>
        <w:tab/>
      </w:r>
      <w:r w:rsidRPr="001C5B8B">
        <w:rPr>
          <w:noProof/>
          <w:vertAlign w:val="superscript"/>
        </w:rPr>
        <w:t>1</w:t>
      </w:r>
      <w:r>
        <w:rPr>
          <w:noProof/>
        </w:rPr>
        <w:t>H anatomical lung MRI</w:t>
      </w:r>
      <w:r>
        <w:rPr>
          <w:noProof/>
        </w:rPr>
        <w:tab/>
      </w:r>
      <w:r>
        <w:rPr>
          <w:noProof/>
        </w:rPr>
        <w:fldChar w:fldCharType="begin"/>
      </w:r>
      <w:r>
        <w:rPr>
          <w:noProof/>
        </w:rPr>
        <w:instrText xml:space="preserve"> PAGEREF _Toc27382853 \h </w:instrText>
      </w:r>
      <w:r>
        <w:rPr>
          <w:noProof/>
        </w:rPr>
      </w:r>
      <w:r>
        <w:rPr>
          <w:noProof/>
        </w:rPr>
        <w:fldChar w:fldCharType="separate"/>
      </w:r>
      <w:r>
        <w:rPr>
          <w:noProof/>
        </w:rPr>
        <w:t>48</w:t>
      </w:r>
      <w:r>
        <w:rPr>
          <w:noProof/>
        </w:rPr>
        <w:fldChar w:fldCharType="end"/>
      </w:r>
    </w:p>
    <w:p w14:paraId="307EF533" w14:textId="77777777" w:rsidR="0037662A" w:rsidRDefault="0037662A">
      <w:pPr>
        <w:pStyle w:val="TOC3"/>
        <w:rPr>
          <w:smallCaps w:val="0"/>
          <w:noProof/>
          <w:sz w:val="24"/>
          <w:szCs w:val="24"/>
          <w:lang w:eastAsia="en-GB"/>
        </w:rPr>
      </w:pPr>
      <w:r>
        <w:rPr>
          <w:noProof/>
        </w:rPr>
        <w:t>1.6.2</w:t>
      </w:r>
      <w:r>
        <w:rPr>
          <w:smallCaps w:val="0"/>
          <w:noProof/>
          <w:sz w:val="24"/>
          <w:szCs w:val="24"/>
          <w:lang w:eastAsia="en-GB"/>
        </w:rPr>
        <w:tab/>
      </w:r>
      <w:r>
        <w:rPr>
          <w:noProof/>
        </w:rPr>
        <w:t>Hyperpolarised gas MRI</w:t>
      </w:r>
      <w:r>
        <w:rPr>
          <w:noProof/>
        </w:rPr>
        <w:tab/>
      </w:r>
      <w:r>
        <w:rPr>
          <w:noProof/>
        </w:rPr>
        <w:fldChar w:fldCharType="begin"/>
      </w:r>
      <w:r>
        <w:rPr>
          <w:noProof/>
        </w:rPr>
        <w:instrText xml:space="preserve"> PAGEREF _Toc27382854 \h </w:instrText>
      </w:r>
      <w:r>
        <w:rPr>
          <w:noProof/>
        </w:rPr>
      </w:r>
      <w:r>
        <w:rPr>
          <w:noProof/>
        </w:rPr>
        <w:fldChar w:fldCharType="separate"/>
      </w:r>
      <w:r>
        <w:rPr>
          <w:noProof/>
        </w:rPr>
        <w:t>54</w:t>
      </w:r>
      <w:r>
        <w:rPr>
          <w:noProof/>
        </w:rPr>
        <w:fldChar w:fldCharType="end"/>
      </w:r>
    </w:p>
    <w:p w14:paraId="11916179" w14:textId="77777777" w:rsidR="0037662A" w:rsidRDefault="0037662A">
      <w:pPr>
        <w:pStyle w:val="TOC3"/>
        <w:rPr>
          <w:smallCaps w:val="0"/>
          <w:noProof/>
          <w:sz w:val="24"/>
          <w:szCs w:val="24"/>
          <w:lang w:eastAsia="en-GB"/>
        </w:rPr>
      </w:pPr>
      <w:r>
        <w:rPr>
          <w:noProof/>
        </w:rPr>
        <w:t>1.6.3</w:t>
      </w:r>
      <w:r>
        <w:rPr>
          <w:smallCaps w:val="0"/>
          <w:noProof/>
          <w:sz w:val="24"/>
          <w:szCs w:val="24"/>
          <w:lang w:eastAsia="en-GB"/>
        </w:rPr>
        <w:tab/>
      </w:r>
      <w:r>
        <w:rPr>
          <w:noProof/>
        </w:rPr>
        <w:t>Acquiring hyperpolarised gas ventilation MRI</w:t>
      </w:r>
      <w:r>
        <w:rPr>
          <w:noProof/>
        </w:rPr>
        <w:tab/>
      </w:r>
      <w:r>
        <w:rPr>
          <w:noProof/>
        </w:rPr>
        <w:fldChar w:fldCharType="begin"/>
      </w:r>
      <w:r>
        <w:rPr>
          <w:noProof/>
        </w:rPr>
        <w:instrText xml:space="preserve"> PAGEREF _Toc27382855 \h </w:instrText>
      </w:r>
      <w:r>
        <w:rPr>
          <w:noProof/>
        </w:rPr>
      </w:r>
      <w:r>
        <w:rPr>
          <w:noProof/>
        </w:rPr>
        <w:fldChar w:fldCharType="separate"/>
      </w:r>
      <w:r>
        <w:rPr>
          <w:noProof/>
        </w:rPr>
        <w:t>54</w:t>
      </w:r>
      <w:r>
        <w:rPr>
          <w:noProof/>
        </w:rPr>
        <w:fldChar w:fldCharType="end"/>
      </w:r>
    </w:p>
    <w:p w14:paraId="11551E6D" w14:textId="77777777" w:rsidR="0037662A" w:rsidRDefault="0037662A">
      <w:pPr>
        <w:pStyle w:val="TOC3"/>
        <w:rPr>
          <w:smallCaps w:val="0"/>
          <w:noProof/>
          <w:sz w:val="24"/>
          <w:szCs w:val="24"/>
          <w:lang w:eastAsia="en-GB"/>
        </w:rPr>
      </w:pPr>
      <w:r>
        <w:rPr>
          <w:noProof/>
        </w:rPr>
        <w:t>1.6.4</w:t>
      </w:r>
      <w:r>
        <w:rPr>
          <w:smallCaps w:val="0"/>
          <w:noProof/>
          <w:sz w:val="24"/>
          <w:szCs w:val="24"/>
          <w:lang w:eastAsia="en-GB"/>
        </w:rPr>
        <w:tab/>
      </w:r>
      <w:r>
        <w:rPr>
          <w:noProof/>
        </w:rPr>
        <w:t>Feasibility of ventilation MRI in CF</w:t>
      </w:r>
      <w:r>
        <w:rPr>
          <w:noProof/>
        </w:rPr>
        <w:tab/>
      </w:r>
      <w:r>
        <w:rPr>
          <w:noProof/>
        </w:rPr>
        <w:fldChar w:fldCharType="begin"/>
      </w:r>
      <w:r>
        <w:rPr>
          <w:noProof/>
        </w:rPr>
        <w:instrText xml:space="preserve"> PAGEREF _Toc27382856 \h </w:instrText>
      </w:r>
      <w:r>
        <w:rPr>
          <w:noProof/>
        </w:rPr>
      </w:r>
      <w:r>
        <w:rPr>
          <w:noProof/>
        </w:rPr>
        <w:fldChar w:fldCharType="separate"/>
      </w:r>
      <w:r>
        <w:rPr>
          <w:noProof/>
        </w:rPr>
        <w:t>56</w:t>
      </w:r>
      <w:r>
        <w:rPr>
          <w:noProof/>
        </w:rPr>
        <w:fldChar w:fldCharType="end"/>
      </w:r>
    </w:p>
    <w:p w14:paraId="097CE94F" w14:textId="77777777" w:rsidR="0037662A" w:rsidRDefault="0037662A">
      <w:pPr>
        <w:pStyle w:val="TOC3"/>
        <w:rPr>
          <w:smallCaps w:val="0"/>
          <w:noProof/>
          <w:sz w:val="24"/>
          <w:szCs w:val="24"/>
          <w:lang w:eastAsia="en-GB"/>
        </w:rPr>
      </w:pPr>
      <w:r>
        <w:rPr>
          <w:noProof/>
        </w:rPr>
        <w:lastRenderedPageBreak/>
        <w:t>1.6.5</w:t>
      </w:r>
      <w:r>
        <w:rPr>
          <w:smallCaps w:val="0"/>
          <w:noProof/>
          <w:sz w:val="24"/>
          <w:szCs w:val="24"/>
          <w:lang w:eastAsia="en-GB"/>
        </w:rPr>
        <w:tab/>
      </w:r>
      <w:r>
        <w:rPr>
          <w:noProof/>
        </w:rPr>
        <w:t>Ventilation MRI in the assessment of early lung disease</w:t>
      </w:r>
      <w:r>
        <w:rPr>
          <w:noProof/>
        </w:rPr>
        <w:tab/>
      </w:r>
      <w:r>
        <w:rPr>
          <w:noProof/>
        </w:rPr>
        <w:fldChar w:fldCharType="begin"/>
      </w:r>
      <w:r>
        <w:rPr>
          <w:noProof/>
        </w:rPr>
        <w:instrText xml:space="preserve"> PAGEREF _Toc27382857 \h </w:instrText>
      </w:r>
      <w:r>
        <w:rPr>
          <w:noProof/>
        </w:rPr>
      </w:r>
      <w:r>
        <w:rPr>
          <w:noProof/>
        </w:rPr>
        <w:fldChar w:fldCharType="separate"/>
      </w:r>
      <w:r>
        <w:rPr>
          <w:noProof/>
        </w:rPr>
        <w:t>56</w:t>
      </w:r>
      <w:r>
        <w:rPr>
          <w:noProof/>
        </w:rPr>
        <w:fldChar w:fldCharType="end"/>
      </w:r>
    </w:p>
    <w:p w14:paraId="180F2789" w14:textId="77777777" w:rsidR="0037662A" w:rsidRDefault="0037662A">
      <w:pPr>
        <w:pStyle w:val="TOC3"/>
        <w:rPr>
          <w:smallCaps w:val="0"/>
          <w:noProof/>
          <w:sz w:val="24"/>
          <w:szCs w:val="24"/>
          <w:lang w:eastAsia="en-GB"/>
        </w:rPr>
      </w:pPr>
      <w:r>
        <w:rPr>
          <w:noProof/>
        </w:rPr>
        <w:t>1.6.6</w:t>
      </w:r>
      <w:r>
        <w:rPr>
          <w:smallCaps w:val="0"/>
          <w:noProof/>
          <w:sz w:val="24"/>
          <w:szCs w:val="24"/>
          <w:lang w:eastAsia="en-GB"/>
        </w:rPr>
        <w:tab/>
      </w:r>
      <w:r>
        <w:rPr>
          <w:noProof/>
        </w:rPr>
        <w:t>Reproducibility of ventilation MRI in CF</w:t>
      </w:r>
      <w:r>
        <w:rPr>
          <w:noProof/>
        </w:rPr>
        <w:tab/>
      </w:r>
      <w:r>
        <w:rPr>
          <w:noProof/>
        </w:rPr>
        <w:fldChar w:fldCharType="begin"/>
      </w:r>
      <w:r>
        <w:rPr>
          <w:noProof/>
        </w:rPr>
        <w:instrText xml:space="preserve"> PAGEREF _Toc27382858 \h </w:instrText>
      </w:r>
      <w:r>
        <w:rPr>
          <w:noProof/>
        </w:rPr>
      </w:r>
      <w:r>
        <w:rPr>
          <w:noProof/>
        </w:rPr>
        <w:fldChar w:fldCharType="separate"/>
      </w:r>
      <w:r>
        <w:rPr>
          <w:noProof/>
        </w:rPr>
        <w:t>57</w:t>
      </w:r>
      <w:r>
        <w:rPr>
          <w:noProof/>
        </w:rPr>
        <w:fldChar w:fldCharType="end"/>
      </w:r>
    </w:p>
    <w:p w14:paraId="186C7037" w14:textId="77777777" w:rsidR="0037662A" w:rsidRDefault="0037662A">
      <w:pPr>
        <w:pStyle w:val="TOC3"/>
        <w:rPr>
          <w:smallCaps w:val="0"/>
          <w:noProof/>
          <w:sz w:val="24"/>
          <w:szCs w:val="24"/>
          <w:lang w:eastAsia="en-GB"/>
        </w:rPr>
      </w:pPr>
      <w:r>
        <w:rPr>
          <w:noProof/>
        </w:rPr>
        <w:t>1.6.7</w:t>
      </w:r>
      <w:r>
        <w:rPr>
          <w:smallCaps w:val="0"/>
          <w:noProof/>
          <w:sz w:val="24"/>
          <w:szCs w:val="24"/>
          <w:lang w:eastAsia="en-GB"/>
        </w:rPr>
        <w:tab/>
      </w:r>
      <w:r>
        <w:rPr>
          <w:noProof/>
        </w:rPr>
        <w:t>Intervention studies utilising ventilation MRI in CF</w:t>
      </w:r>
      <w:r>
        <w:rPr>
          <w:noProof/>
        </w:rPr>
        <w:tab/>
      </w:r>
      <w:r>
        <w:rPr>
          <w:noProof/>
        </w:rPr>
        <w:fldChar w:fldCharType="begin"/>
      </w:r>
      <w:r>
        <w:rPr>
          <w:noProof/>
        </w:rPr>
        <w:instrText xml:space="preserve"> PAGEREF _Toc27382859 \h </w:instrText>
      </w:r>
      <w:r>
        <w:rPr>
          <w:noProof/>
        </w:rPr>
      </w:r>
      <w:r>
        <w:rPr>
          <w:noProof/>
        </w:rPr>
        <w:fldChar w:fldCharType="separate"/>
      </w:r>
      <w:r>
        <w:rPr>
          <w:noProof/>
        </w:rPr>
        <w:t>58</w:t>
      </w:r>
      <w:r>
        <w:rPr>
          <w:noProof/>
        </w:rPr>
        <w:fldChar w:fldCharType="end"/>
      </w:r>
    </w:p>
    <w:p w14:paraId="13199F5C" w14:textId="77777777" w:rsidR="0037662A" w:rsidRDefault="0037662A">
      <w:pPr>
        <w:pStyle w:val="TOC3"/>
        <w:rPr>
          <w:smallCaps w:val="0"/>
          <w:noProof/>
          <w:sz w:val="24"/>
          <w:szCs w:val="24"/>
          <w:lang w:eastAsia="en-GB"/>
        </w:rPr>
      </w:pPr>
      <w:r>
        <w:rPr>
          <w:noProof/>
        </w:rPr>
        <w:t>1.6.8</w:t>
      </w:r>
      <w:r>
        <w:rPr>
          <w:smallCaps w:val="0"/>
          <w:noProof/>
          <w:sz w:val="24"/>
          <w:szCs w:val="24"/>
          <w:lang w:eastAsia="en-GB"/>
        </w:rPr>
        <w:tab/>
      </w:r>
      <w:r>
        <w:rPr>
          <w:noProof/>
        </w:rPr>
        <w:t xml:space="preserve">The transition from </w:t>
      </w:r>
      <w:r w:rsidRPr="001C5B8B">
        <w:rPr>
          <w:noProof/>
          <w:vertAlign w:val="superscript"/>
        </w:rPr>
        <w:t>3</w:t>
      </w:r>
      <w:r>
        <w:rPr>
          <w:noProof/>
        </w:rPr>
        <w:t xml:space="preserve">He to </w:t>
      </w:r>
      <w:r w:rsidRPr="001C5B8B">
        <w:rPr>
          <w:noProof/>
          <w:vertAlign w:val="superscript"/>
        </w:rPr>
        <w:t>129</w:t>
      </w:r>
      <w:r>
        <w:rPr>
          <w:noProof/>
        </w:rPr>
        <w:t>Xe</w:t>
      </w:r>
      <w:r>
        <w:rPr>
          <w:noProof/>
        </w:rPr>
        <w:tab/>
      </w:r>
      <w:r>
        <w:rPr>
          <w:noProof/>
        </w:rPr>
        <w:fldChar w:fldCharType="begin"/>
      </w:r>
      <w:r>
        <w:rPr>
          <w:noProof/>
        </w:rPr>
        <w:instrText xml:space="preserve"> PAGEREF _Toc27382860 \h </w:instrText>
      </w:r>
      <w:r>
        <w:rPr>
          <w:noProof/>
        </w:rPr>
      </w:r>
      <w:r>
        <w:rPr>
          <w:noProof/>
        </w:rPr>
        <w:fldChar w:fldCharType="separate"/>
      </w:r>
      <w:r>
        <w:rPr>
          <w:noProof/>
        </w:rPr>
        <w:t>59</w:t>
      </w:r>
      <w:r>
        <w:rPr>
          <w:noProof/>
        </w:rPr>
        <w:fldChar w:fldCharType="end"/>
      </w:r>
    </w:p>
    <w:p w14:paraId="59035ACC" w14:textId="77777777" w:rsidR="0037662A" w:rsidRDefault="0037662A">
      <w:pPr>
        <w:pStyle w:val="TOC3"/>
        <w:rPr>
          <w:smallCaps w:val="0"/>
          <w:noProof/>
          <w:sz w:val="24"/>
          <w:szCs w:val="24"/>
          <w:lang w:eastAsia="en-GB"/>
        </w:rPr>
      </w:pPr>
      <w:r>
        <w:rPr>
          <w:noProof/>
        </w:rPr>
        <w:t>1.6.9</w:t>
      </w:r>
      <w:r>
        <w:rPr>
          <w:smallCaps w:val="0"/>
          <w:noProof/>
          <w:sz w:val="24"/>
          <w:szCs w:val="24"/>
          <w:lang w:eastAsia="en-GB"/>
        </w:rPr>
        <w:tab/>
      </w:r>
      <w:r>
        <w:rPr>
          <w:noProof/>
        </w:rPr>
        <w:t>Longitudinal Assessment of ventilation MRI in CF</w:t>
      </w:r>
      <w:r>
        <w:rPr>
          <w:noProof/>
        </w:rPr>
        <w:tab/>
      </w:r>
      <w:r>
        <w:rPr>
          <w:noProof/>
        </w:rPr>
        <w:fldChar w:fldCharType="begin"/>
      </w:r>
      <w:r>
        <w:rPr>
          <w:noProof/>
        </w:rPr>
        <w:instrText xml:space="preserve"> PAGEREF _Toc27382861 \h </w:instrText>
      </w:r>
      <w:r>
        <w:rPr>
          <w:noProof/>
        </w:rPr>
      </w:r>
      <w:r>
        <w:rPr>
          <w:noProof/>
        </w:rPr>
        <w:fldChar w:fldCharType="separate"/>
      </w:r>
      <w:r>
        <w:rPr>
          <w:noProof/>
        </w:rPr>
        <w:t>60</w:t>
      </w:r>
      <w:r>
        <w:rPr>
          <w:noProof/>
        </w:rPr>
        <w:fldChar w:fldCharType="end"/>
      </w:r>
    </w:p>
    <w:p w14:paraId="70BF1DCC" w14:textId="77777777" w:rsidR="0037662A" w:rsidRDefault="0037662A">
      <w:pPr>
        <w:pStyle w:val="TOC2"/>
        <w:rPr>
          <w:b w:val="0"/>
          <w:bCs w:val="0"/>
          <w:smallCaps w:val="0"/>
          <w:noProof/>
          <w:sz w:val="24"/>
          <w:szCs w:val="24"/>
          <w:lang w:eastAsia="en-GB"/>
        </w:rPr>
      </w:pPr>
      <w:r>
        <w:rPr>
          <w:noProof/>
        </w:rPr>
        <w:t>1.7</w:t>
      </w:r>
      <w:r>
        <w:rPr>
          <w:b w:val="0"/>
          <w:bCs w:val="0"/>
          <w:smallCaps w:val="0"/>
          <w:noProof/>
          <w:sz w:val="24"/>
          <w:szCs w:val="24"/>
          <w:lang w:eastAsia="en-GB"/>
        </w:rPr>
        <w:tab/>
      </w:r>
      <w:r>
        <w:rPr>
          <w:noProof/>
        </w:rPr>
        <w:t>Summary</w:t>
      </w:r>
      <w:r>
        <w:rPr>
          <w:noProof/>
        </w:rPr>
        <w:tab/>
      </w:r>
      <w:r>
        <w:rPr>
          <w:noProof/>
        </w:rPr>
        <w:fldChar w:fldCharType="begin"/>
      </w:r>
      <w:r>
        <w:rPr>
          <w:noProof/>
        </w:rPr>
        <w:instrText xml:space="preserve"> PAGEREF _Toc27382862 \h </w:instrText>
      </w:r>
      <w:r>
        <w:rPr>
          <w:noProof/>
        </w:rPr>
      </w:r>
      <w:r>
        <w:rPr>
          <w:noProof/>
        </w:rPr>
        <w:fldChar w:fldCharType="separate"/>
      </w:r>
      <w:r>
        <w:rPr>
          <w:noProof/>
        </w:rPr>
        <w:t>61</w:t>
      </w:r>
      <w:r>
        <w:rPr>
          <w:noProof/>
        </w:rPr>
        <w:fldChar w:fldCharType="end"/>
      </w:r>
    </w:p>
    <w:p w14:paraId="6EE70535" w14:textId="77777777" w:rsidR="0037662A" w:rsidRDefault="0037662A">
      <w:pPr>
        <w:pStyle w:val="TOC2"/>
        <w:rPr>
          <w:b w:val="0"/>
          <w:bCs w:val="0"/>
          <w:smallCaps w:val="0"/>
          <w:noProof/>
          <w:sz w:val="24"/>
          <w:szCs w:val="24"/>
          <w:lang w:eastAsia="en-GB"/>
        </w:rPr>
      </w:pPr>
      <w:r>
        <w:rPr>
          <w:noProof/>
        </w:rPr>
        <w:t>1.8</w:t>
      </w:r>
      <w:r>
        <w:rPr>
          <w:b w:val="0"/>
          <w:bCs w:val="0"/>
          <w:smallCaps w:val="0"/>
          <w:noProof/>
          <w:sz w:val="24"/>
          <w:szCs w:val="24"/>
          <w:lang w:eastAsia="en-GB"/>
        </w:rPr>
        <w:tab/>
      </w:r>
      <w:r>
        <w:rPr>
          <w:noProof/>
        </w:rPr>
        <w:t>Thesis aims</w:t>
      </w:r>
      <w:r>
        <w:rPr>
          <w:noProof/>
        </w:rPr>
        <w:tab/>
      </w:r>
      <w:r>
        <w:rPr>
          <w:noProof/>
        </w:rPr>
        <w:fldChar w:fldCharType="begin"/>
      </w:r>
      <w:r>
        <w:rPr>
          <w:noProof/>
        </w:rPr>
        <w:instrText xml:space="preserve"> PAGEREF _Toc27382863 \h </w:instrText>
      </w:r>
      <w:r>
        <w:rPr>
          <w:noProof/>
        </w:rPr>
      </w:r>
      <w:r>
        <w:rPr>
          <w:noProof/>
        </w:rPr>
        <w:fldChar w:fldCharType="separate"/>
      </w:r>
      <w:r>
        <w:rPr>
          <w:noProof/>
        </w:rPr>
        <w:t>62</w:t>
      </w:r>
      <w:r>
        <w:rPr>
          <w:noProof/>
        </w:rPr>
        <w:fldChar w:fldCharType="end"/>
      </w:r>
    </w:p>
    <w:p w14:paraId="2FBFA3E3" w14:textId="77777777" w:rsidR="0037662A" w:rsidRDefault="0037662A">
      <w:pPr>
        <w:pStyle w:val="TOC3"/>
        <w:rPr>
          <w:smallCaps w:val="0"/>
          <w:noProof/>
          <w:sz w:val="24"/>
          <w:szCs w:val="24"/>
          <w:lang w:eastAsia="en-GB"/>
        </w:rPr>
      </w:pPr>
      <w:r>
        <w:rPr>
          <w:noProof/>
        </w:rPr>
        <w:t>1.8.1</w:t>
      </w:r>
      <w:r>
        <w:rPr>
          <w:smallCaps w:val="0"/>
          <w:noProof/>
          <w:sz w:val="24"/>
          <w:szCs w:val="24"/>
          <w:lang w:eastAsia="en-GB"/>
        </w:rPr>
        <w:tab/>
      </w:r>
      <w:r>
        <w:rPr>
          <w:noProof/>
        </w:rPr>
        <w:t>Primary aim</w:t>
      </w:r>
      <w:r>
        <w:rPr>
          <w:noProof/>
        </w:rPr>
        <w:tab/>
      </w:r>
      <w:r>
        <w:rPr>
          <w:noProof/>
        </w:rPr>
        <w:fldChar w:fldCharType="begin"/>
      </w:r>
      <w:r>
        <w:rPr>
          <w:noProof/>
        </w:rPr>
        <w:instrText xml:space="preserve"> PAGEREF _Toc27382864 \h </w:instrText>
      </w:r>
      <w:r>
        <w:rPr>
          <w:noProof/>
        </w:rPr>
      </w:r>
      <w:r>
        <w:rPr>
          <w:noProof/>
        </w:rPr>
        <w:fldChar w:fldCharType="separate"/>
      </w:r>
      <w:r>
        <w:rPr>
          <w:noProof/>
        </w:rPr>
        <w:t>62</w:t>
      </w:r>
      <w:r>
        <w:rPr>
          <w:noProof/>
        </w:rPr>
        <w:fldChar w:fldCharType="end"/>
      </w:r>
    </w:p>
    <w:p w14:paraId="65FF0903" w14:textId="77777777" w:rsidR="0037662A" w:rsidRDefault="0037662A">
      <w:pPr>
        <w:pStyle w:val="TOC3"/>
        <w:rPr>
          <w:smallCaps w:val="0"/>
          <w:noProof/>
          <w:sz w:val="24"/>
          <w:szCs w:val="24"/>
          <w:lang w:eastAsia="en-GB"/>
        </w:rPr>
      </w:pPr>
      <w:r>
        <w:rPr>
          <w:noProof/>
        </w:rPr>
        <w:t>1.8.2</w:t>
      </w:r>
      <w:r>
        <w:rPr>
          <w:smallCaps w:val="0"/>
          <w:noProof/>
          <w:sz w:val="24"/>
          <w:szCs w:val="24"/>
          <w:lang w:eastAsia="en-GB"/>
        </w:rPr>
        <w:tab/>
      </w:r>
      <w:r>
        <w:rPr>
          <w:noProof/>
        </w:rPr>
        <w:t>Secondary aims</w:t>
      </w:r>
      <w:r>
        <w:rPr>
          <w:noProof/>
        </w:rPr>
        <w:tab/>
      </w:r>
      <w:r>
        <w:rPr>
          <w:noProof/>
        </w:rPr>
        <w:fldChar w:fldCharType="begin"/>
      </w:r>
      <w:r>
        <w:rPr>
          <w:noProof/>
        </w:rPr>
        <w:instrText xml:space="preserve"> PAGEREF _Toc27382865 \h </w:instrText>
      </w:r>
      <w:r>
        <w:rPr>
          <w:noProof/>
        </w:rPr>
      </w:r>
      <w:r>
        <w:rPr>
          <w:noProof/>
        </w:rPr>
        <w:fldChar w:fldCharType="separate"/>
      </w:r>
      <w:r>
        <w:rPr>
          <w:noProof/>
        </w:rPr>
        <w:t>62</w:t>
      </w:r>
      <w:r>
        <w:rPr>
          <w:noProof/>
        </w:rPr>
        <w:fldChar w:fldCharType="end"/>
      </w:r>
    </w:p>
    <w:p w14:paraId="0409B839" w14:textId="77777777" w:rsidR="0037662A" w:rsidRDefault="0037662A">
      <w:pPr>
        <w:pStyle w:val="TOC1"/>
        <w:tabs>
          <w:tab w:val="left" w:pos="352"/>
          <w:tab w:val="right" w:pos="9622"/>
        </w:tabs>
        <w:rPr>
          <w:b w:val="0"/>
          <w:bCs w:val="0"/>
          <w:caps w:val="0"/>
          <w:noProof/>
          <w:sz w:val="24"/>
          <w:szCs w:val="24"/>
          <w:u w:val="none"/>
          <w:lang w:eastAsia="en-GB"/>
        </w:rPr>
      </w:pPr>
      <w:r>
        <w:rPr>
          <w:noProof/>
        </w:rPr>
        <w:t>2</w:t>
      </w:r>
      <w:r>
        <w:rPr>
          <w:b w:val="0"/>
          <w:bCs w:val="0"/>
          <w:caps w:val="0"/>
          <w:noProof/>
          <w:sz w:val="24"/>
          <w:szCs w:val="24"/>
          <w:u w:val="none"/>
          <w:lang w:eastAsia="en-GB"/>
        </w:rPr>
        <w:tab/>
      </w:r>
      <w:r>
        <w:rPr>
          <w:noProof/>
        </w:rPr>
        <w:t>Overarching Study Methods</w:t>
      </w:r>
      <w:r>
        <w:rPr>
          <w:noProof/>
        </w:rPr>
        <w:tab/>
      </w:r>
      <w:r>
        <w:rPr>
          <w:noProof/>
        </w:rPr>
        <w:fldChar w:fldCharType="begin"/>
      </w:r>
      <w:r>
        <w:rPr>
          <w:noProof/>
        </w:rPr>
        <w:instrText xml:space="preserve"> PAGEREF _Toc27382866 \h </w:instrText>
      </w:r>
      <w:r>
        <w:rPr>
          <w:noProof/>
        </w:rPr>
      </w:r>
      <w:r>
        <w:rPr>
          <w:noProof/>
        </w:rPr>
        <w:fldChar w:fldCharType="separate"/>
      </w:r>
      <w:r>
        <w:rPr>
          <w:noProof/>
        </w:rPr>
        <w:t>64</w:t>
      </w:r>
      <w:r>
        <w:rPr>
          <w:noProof/>
        </w:rPr>
        <w:fldChar w:fldCharType="end"/>
      </w:r>
    </w:p>
    <w:p w14:paraId="03ED070D" w14:textId="77777777" w:rsidR="0037662A" w:rsidRDefault="0037662A">
      <w:pPr>
        <w:pStyle w:val="TOC2"/>
        <w:rPr>
          <w:b w:val="0"/>
          <w:bCs w:val="0"/>
          <w:smallCaps w:val="0"/>
          <w:noProof/>
          <w:sz w:val="24"/>
          <w:szCs w:val="24"/>
          <w:lang w:eastAsia="en-GB"/>
        </w:rPr>
      </w:pPr>
      <w:r>
        <w:rPr>
          <w:noProof/>
        </w:rPr>
        <w:t>2.1</w:t>
      </w:r>
      <w:r>
        <w:rPr>
          <w:b w:val="0"/>
          <w:bCs w:val="0"/>
          <w:smallCaps w:val="0"/>
          <w:noProof/>
          <w:sz w:val="24"/>
          <w:szCs w:val="24"/>
          <w:lang w:eastAsia="en-GB"/>
        </w:rPr>
        <w:tab/>
      </w:r>
      <w:r>
        <w:rPr>
          <w:noProof/>
        </w:rPr>
        <w:t>MMAVIC Study protocol</w:t>
      </w:r>
      <w:r>
        <w:rPr>
          <w:noProof/>
        </w:rPr>
        <w:tab/>
      </w:r>
      <w:r>
        <w:rPr>
          <w:noProof/>
        </w:rPr>
        <w:fldChar w:fldCharType="begin"/>
      </w:r>
      <w:r>
        <w:rPr>
          <w:noProof/>
        </w:rPr>
        <w:instrText xml:space="preserve"> PAGEREF _Toc27382867 \h </w:instrText>
      </w:r>
      <w:r>
        <w:rPr>
          <w:noProof/>
        </w:rPr>
      </w:r>
      <w:r>
        <w:rPr>
          <w:noProof/>
        </w:rPr>
        <w:fldChar w:fldCharType="separate"/>
      </w:r>
      <w:r>
        <w:rPr>
          <w:noProof/>
        </w:rPr>
        <w:t>65</w:t>
      </w:r>
      <w:r>
        <w:rPr>
          <w:noProof/>
        </w:rPr>
        <w:fldChar w:fldCharType="end"/>
      </w:r>
    </w:p>
    <w:p w14:paraId="373434DF" w14:textId="77777777" w:rsidR="0037662A" w:rsidRDefault="0037662A">
      <w:pPr>
        <w:pStyle w:val="TOC3"/>
        <w:rPr>
          <w:smallCaps w:val="0"/>
          <w:noProof/>
          <w:sz w:val="24"/>
          <w:szCs w:val="24"/>
          <w:lang w:eastAsia="en-GB"/>
        </w:rPr>
      </w:pPr>
      <w:r>
        <w:rPr>
          <w:noProof/>
        </w:rPr>
        <w:t>2.1.1</w:t>
      </w:r>
      <w:r>
        <w:rPr>
          <w:smallCaps w:val="0"/>
          <w:noProof/>
          <w:sz w:val="24"/>
          <w:szCs w:val="24"/>
          <w:lang w:eastAsia="en-GB"/>
        </w:rPr>
        <w:tab/>
      </w:r>
      <w:r>
        <w:rPr>
          <w:noProof/>
        </w:rPr>
        <w:t>Study Design</w:t>
      </w:r>
      <w:r>
        <w:rPr>
          <w:noProof/>
        </w:rPr>
        <w:tab/>
      </w:r>
      <w:r>
        <w:rPr>
          <w:noProof/>
        </w:rPr>
        <w:fldChar w:fldCharType="begin"/>
      </w:r>
      <w:r>
        <w:rPr>
          <w:noProof/>
        </w:rPr>
        <w:instrText xml:space="preserve"> PAGEREF _Toc27382868 \h </w:instrText>
      </w:r>
      <w:r>
        <w:rPr>
          <w:noProof/>
        </w:rPr>
      </w:r>
      <w:r>
        <w:rPr>
          <w:noProof/>
        </w:rPr>
        <w:fldChar w:fldCharType="separate"/>
      </w:r>
      <w:r>
        <w:rPr>
          <w:noProof/>
        </w:rPr>
        <w:t>65</w:t>
      </w:r>
      <w:r>
        <w:rPr>
          <w:noProof/>
        </w:rPr>
        <w:fldChar w:fldCharType="end"/>
      </w:r>
    </w:p>
    <w:p w14:paraId="68DD1CDC" w14:textId="77777777" w:rsidR="0037662A" w:rsidRDefault="0037662A">
      <w:pPr>
        <w:pStyle w:val="TOC3"/>
        <w:rPr>
          <w:smallCaps w:val="0"/>
          <w:noProof/>
          <w:sz w:val="24"/>
          <w:szCs w:val="24"/>
          <w:lang w:eastAsia="en-GB"/>
        </w:rPr>
      </w:pPr>
      <w:r>
        <w:rPr>
          <w:noProof/>
        </w:rPr>
        <w:t>2.1.2</w:t>
      </w:r>
      <w:r>
        <w:rPr>
          <w:smallCaps w:val="0"/>
          <w:noProof/>
          <w:sz w:val="24"/>
          <w:szCs w:val="24"/>
          <w:lang w:eastAsia="en-GB"/>
        </w:rPr>
        <w:tab/>
      </w:r>
      <w:r>
        <w:rPr>
          <w:noProof/>
        </w:rPr>
        <w:t>Participants</w:t>
      </w:r>
      <w:r>
        <w:rPr>
          <w:noProof/>
        </w:rPr>
        <w:tab/>
      </w:r>
      <w:r>
        <w:rPr>
          <w:noProof/>
        </w:rPr>
        <w:fldChar w:fldCharType="begin"/>
      </w:r>
      <w:r>
        <w:rPr>
          <w:noProof/>
        </w:rPr>
        <w:instrText xml:space="preserve"> PAGEREF _Toc27382869 \h </w:instrText>
      </w:r>
      <w:r>
        <w:rPr>
          <w:noProof/>
        </w:rPr>
      </w:r>
      <w:r>
        <w:rPr>
          <w:noProof/>
        </w:rPr>
        <w:fldChar w:fldCharType="separate"/>
      </w:r>
      <w:r>
        <w:rPr>
          <w:noProof/>
        </w:rPr>
        <w:t>65</w:t>
      </w:r>
      <w:r>
        <w:rPr>
          <w:noProof/>
        </w:rPr>
        <w:fldChar w:fldCharType="end"/>
      </w:r>
    </w:p>
    <w:p w14:paraId="05A91990" w14:textId="77777777" w:rsidR="0037662A" w:rsidRDefault="0037662A">
      <w:pPr>
        <w:pStyle w:val="TOC3"/>
        <w:rPr>
          <w:smallCaps w:val="0"/>
          <w:noProof/>
          <w:sz w:val="24"/>
          <w:szCs w:val="24"/>
          <w:lang w:eastAsia="en-GB"/>
        </w:rPr>
      </w:pPr>
      <w:r>
        <w:rPr>
          <w:noProof/>
        </w:rPr>
        <w:t>2.1.3</w:t>
      </w:r>
      <w:r>
        <w:rPr>
          <w:smallCaps w:val="0"/>
          <w:noProof/>
          <w:sz w:val="24"/>
          <w:szCs w:val="24"/>
          <w:lang w:eastAsia="en-GB"/>
        </w:rPr>
        <w:tab/>
      </w:r>
      <w:r>
        <w:rPr>
          <w:noProof/>
        </w:rPr>
        <w:t>Methodology</w:t>
      </w:r>
      <w:r>
        <w:rPr>
          <w:noProof/>
        </w:rPr>
        <w:tab/>
      </w:r>
      <w:r>
        <w:rPr>
          <w:noProof/>
        </w:rPr>
        <w:fldChar w:fldCharType="begin"/>
      </w:r>
      <w:r>
        <w:rPr>
          <w:noProof/>
        </w:rPr>
        <w:instrText xml:space="preserve"> PAGEREF _Toc27382870 \h </w:instrText>
      </w:r>
      <w:r>
        <w:rPr>
          <w:noProof/>
        </w:rPr>
      </w:r>
      <w:r>
        <w:rPr>
          <w:noProof/>
        </w:rPr>
        <w:fldChar w:fldCharType="separate"/>
      </w:r>
      <w:r>
        <w:rPr>
          <w:noProof/>
        </w:rPr>
        <w:t>67</w:t>
      </w:r>
      <w:r>
        <w:rPr>
          <w:noProof/>
        </w:rPr>
        <w:fldChar w:fldCharType="end"/>
      </w:r>
    </w:p>
    <w:p w14:paraId="43466388" w14:textId="77777777" w:rsidR="0037662A" w:rsidRDefault="0037662A">
      <w:pPr>
        <w:pStyle w:val="TOC3"/>
        <w:rPr>
          <w:smallCaps w:val="0"/>
          <w:noProof/>
          <w:sz w:val="24"/>
          <w:szCs w:val="24"/>
          <w:lang w:eastAsia="en-GB"/>
        </w:rPr>
      </w:pPr>
      <w:r>
        <w:rPr>
          <w:noProof/>
        </w:rPr>
        <w:t>2.1.4</w:t>
      </w:r>
      <w:r>
        <w:rPr>
          <w:smallCaps w:val="0"/>
          <w:noProof/>
          <w:sz w:val="24"/>
          <w:szCs w:val="24"/>
          <w:lang w:eastAsia="en-GB"/>
        </w:rPr>
        <w:tab/>
      </w:r>
      <w:r>
        <w:rPr>
          <w:noProof/>
        </w:rPr>
        <w:t>Ethical Considerations</w:t>
      </w:r>
      <w:r>
        <w:rPr>
          <w:noProof/>
        </w:rPr>
        <w:tab/>
      </w:r>
      <w:r>
        <w:rPr>
          <w:noProof/>
        </w:rPr>
        <w:fldChar w:fldCharType="begin"/>
      </w:r>
      <w:r>
        <w:rPr>
          <w:noProof/>
        </w:rPr>
        <w:instrText xml:space="preserve"> PAGEREF _Toc27382871 \h </w:instrText>
      </w:r>
      <w:r>
        <w:rPr>
          <w:noProof/>
        </w:rPr>
      </w:r>
      <w:r>
        <w:rPr>
          <w:noProof/>
        </w:rPr>
        <w:fldChar w:fldCharType="separate"/>
      </w:r>
      <w:r>
        <w:rPr>
          <w:noProof/>
        </w:rPr>
        <w:t>69</w:t>
      </w:r>
      <w:r>
        <w:rPr>
          <w:noProof/>
        </w:rPr>
        <w:fldChar w:fldCharType="end"/>
      </w:r>
    </w:p>
    <w:p w14:paraId="7E653769" w14:textId="77777777" w:rsidR="0037662A" w:rsidRDefault="0037662A">
      <w:pPr>
        <w:pStyle w:val="TOC2"/>
        <w:rPr>
          <w:b w:val="0"/>
          <w:bCs w:val="0"/>
          <w:smallCaps w:val="0"/>
          <w:noProof/>
          <w:sz w:val="24"/>
          <w:szCs w:val="24"/>
          <w:lang w:eastAsia="en-GB"/>
        </w:rPr>
      </w:pPr>
      <w:r>
        <w:rPr>
          <w:noProof/>
        </w:rPr>
        <w:t>2.2</w:t>
      </w:r>
      <w:r>
        <w:rPr>
          <w:b w:val="0"/>
          <w:bCs w:val="0"/>
          <w:smallCaps w:val="0"/>
          <w:noProof/>
          <w:sz w:val="24"/>
          <w:szCs w:val="24"/>
          <w:lang w:eastAsia="en-GB"/>
        </w:rPr>
        <w:tab/>
      </w:r>
      <w:r>
        <w:rPr>
          <w:noProof/>
        </w:rPr>
        <w:t>Methodology for lung function tests</w:t>
      </w:r>
      <w:r>
        <w:rPr>
          <w:noProof/>
        </w:rPr>
        <w:tab/>
      </w:r>
      <w:r>
        <w:rPr>
          <w:noProof/>
        </w:rPr>
        <w:fldChar w:fldCharType="begin"/>
      </w:r>
      <w:r>
        <w:rPr>
          <w:noProof/>
        </w:rPr>
        <w:instrText xml:space="preserve"> PAGEREF _Toc27382872 \h </w:instrText>
      </w:r>
      <w:r>
        <w:rPr>
          <w:noProof/>
        </w:rPr>
      </w:r>
      <w:r>
        <w:rPr>
          <w:noProof/>
        </w:rPr>
        <w:fldChar w:fldCharType="separate"/>
      </w:r>
      <w:r>
        <w:rPr>
          <w:noProof/>
        </w:rPr>
        <w:t>72</w:t>
      </w:r>
      <w:r>
        <w:rPr>
          <w:noProof/>
        </w:rPr>
        <w:fldChar w:fldCharType="end"/>
      </w:r>
    </w:p>
    <w:p w14:paraId="0C0BC3A3" w14:textId="77777777" w:rsidR="0037662A" w:rsidRDefault="0037662A">
      <w:pPr>
        <w:pStyle w:val="TOC3"/>
        <w:rPr>
          <w:smallCaps w:val="0"/>
          <w:noProof/>
          <w:sz w:val="24"/>
          <w:szCs w:val="24"/>
          <w:lang w:eastAsia="en-GB"/>
        </w:rPr>
      </w:pPr>
      <w:r>
        <w:rPr>
          <w:noProof/>
        </w:rPr>
        <w:t>2.2.1</w:t>
      </w:r>
      <w:r>
        <w:rPr>
          <w:smallCaps w:val="0"/>
          <w:noProof/>
          <w:sz w:val="24"/>
          <w:szCs w:val="24"/>
          <w:lang w:eastAsia="en-GB"/>
        </w:rPr>
        <w:tab/>
      </w:r>
      <w:r>
        <w:rPr>
          <w:noProof/>
        </w:rPr>
        <w:t>Spirometry</w:t>
      </w:r>
      <w:r>
        <w:rPr>
          <w:noProof/>
        </w:rPr>
        <w:tab/>
      </w:r>
      <w:r>
        <w:rPr>
          <w:noProof/>
        </w:rPr>
        <w:fldChar w:fldCharType="begin"/>
      </w:r>
      <w:r>
        <w:rPr>
          <w:noProof/>
        </w:rPr>
        <w:instrText xml:space="preserve"> PAGEREF _Toc27382873 \h </w:instrText>
      </w:r>
      <w:r>
        <w:rPr>
          <w:noProof/>
        </w:rPr>
      </w:r>
      <w:r>
        <w:rPr>
          <w:noProof/>
        </w:rPr>
        <w:fldChar w:fldCharType="separate"/>
      </w:r>
      <w:r>
        <w:rPr>
          <w:noProof/>
        </w:rPr>
        <w:t>72</w:t>
      </w:r>
      <w:r>
        <w:rPr>
          <w:noProof/>
        </w:rPr>
        <w:fldChar w:fldCharType="end"/>
      </w:r>
    </w:p>
    <w:p w14:paraId="3A5D0DDF" w14:textId="77777777" w:rsidR="0037662A" w:rsidRDefault="0037662A">
      <w:pPr>
        <w:pStyle w:val="TOC3"/>
        <w:rPr>
          <w:smallCaps w:val="0"/>
          <w:noProof/>
          <w:sz w:val="24"/>
          <w:szCs w:val="24"/>
          <w:lang w:eastAsia="en-GB"/>
        </w:rPr>
      </w:pPr>
      <w:r>
        <w:rPr>
          <w:noProof/>
        </w:rPr>
        <w:t>2.2.2</w:t>
      </w:r>
      <w:r>
        <w:rPr>
          <w:smallCaps w:val="0"/>
          <w:noProof/>
          <w:sz w:val="24"/>
          <w:szCs w:val="24"/>
          <w:lang w:eastAsia="en-GB"/>
        </w:rPr>
        <w:tab/>
      </w:r>
      <w:r>
        <w:rPr>
          <w:noProof/>
        </w:rPr>
        <w:t>Body Plethysmography</w:t>
      </w:r>
      <w:r>
        <w:rPr>
          <w:noProof/>
        </w:rPr>
        <w:tab/>
      </w:r>
      <w:r>
        <w:rPr>
          <w:noProof/>
        </w:rPr>
        <w:fldChar w:fldCharType="begin"/>
      </w:r>
      <w:r>
        <w:rPr>
          <w:noProof/>
        </w:rPr>
        <w:instrText xml:space="preserve"> PAGEREF _Toc27382874 \h </w:instrText>
      </w:r>
      <w:r>
        <w:rPr>
          <w:noProof/>
        </w:rPr>
      </w:r>
      <w:r>
        <w:rPr>
          <w:noProof/>
        </w:rPr>
        <w:fldChar w:fldCharType="separate"/>
      </w:r>
      <w:r>
        <w:rPr>
          <w:noProof/>
        </w:rPr>
        <w:t>73</w:t>
      </w:r>
      <w:r>
        <w:rPr>
          <w:noProof/>
        </w:rPr>
        <w:fldChar w:fldCharType="end"/>
      </w:r>
    </w:p>
    <w:p w14:paraId="1EE9ECB2" w14:textId="77777777" w:rsidR="0037662A" w:rsidRDefault="0037662A">
      <w:pPr>
        <w:pStyle w:val="TOC3"/>
        <w:rPr>
          <w:smallCaps w:val="0"/>
          <w:noProof/>
          <w:sz w:val="24"/>
          <w:szCs w:val="24"/>
          <w:lang w:eastAsia="en-GB"/>
        </w:rPr>
      </w:pPr>
      <w:r>
        <w:rPr>
          <w:noProof/>
        </w:rPr>
        <w:t>2.2.3</w:t>
      </w:r>
      <w:r>
        <w:rPr>
          <w:smallCaps w:val="0"/>
          <w:noProof/>
          <w:sz w:val="24"/>
          <w:szCs w:val="24"/>
          <w:lang w:eastAsia="en-GB"/>
        </w:rPr>
        <w:tab/>
      </w:r>
      <w:r>
        <w:rPr>
          <w:noProof/>
        </w:rPr>
        <w:t>Multiple breath Washout</w:t>
      </w:r>
      <w:r>
        <w:rPr>
          <w:noProof/>
        </w:rPr>
        <w:tab/>
      </w:r>
      <w:r>
        <w:rPr>
          <w:noProof/>
        </w:rPr>
        <w:fldChar w:fldCharType="begin"/>
      </w:r>
      <w:r>
        <w:rPr>
          <w:noProof/>
        </w:rPr>
        <w:instrText xml:space="preserve"> PAGEREF _Toc27382875 \h </w:instrText>
      </w:r>
      <w:r>
        <w:rPr>
          <w:noProof/>
        </w:rPr>
      </w:r>
      <w:r>
        <w:rPr>
          <w:noProof/>
        </w:rPr>
        <w:fldChar w:fldCharType="separate"/>
      </w:r>
      <w:r>
        <w:rPr>
          <w:noProof/>
        </w:rPr>
        <w:t>74</w:t>
      </w:r>
      <w:r>
        <w:rPr>
          <w:noProof/>
        </w:rPr>
        <w:fldChar w:fldCharType="end"/>
      </w:r>
    </w:p>
    <w:p w14:paraId="0F2A237C" w14:textId="77777777" w:rsidR="0037662A" w:rsidRDefault="0037662A">
      <w:pPr>
        <w:pStyle w:val="TOC3"/>
        <w:rPr>
          <w:smallCaps w:val="0"/>
          <w:noProof/>
          <w:sz w:val="24"/>
          <w:szCs w:val="24"/>
          <w:lang w:eastAsia="en-GB"/>
        </w:rPr>
      </w:pPr>
      <w:r>
        <w:rPr>
          <w:noProof/>
        </w:rPr>
        <w:t>2.2.4</w:t>
      </w:r>
      <w:r>
        <w:rPr>
          <w:smallCaps w:val="0"/>
          <w:noProof/>
          <w:sz w:val="24"/>
          <w:szCs w:val="24"/>
          <w:lang w:eastAsia="en-GB"/>
        </w:rPr>
        <w:tab/>
      </w:r>
      <w:r>
        <w:rPr>
          <w:noProof/>
        </w:rPr>
        <w:t>Cystic fibrosis questionnaire</w:t>
      </w:r>
      <w:r>
        <w:rPr>
          <w:noProof/>
        </w:rPr>
        <w:tab/>
      </w:r>
      <w:r>
        <w:rPr>
          <w:noProof/>
        </w:rPr>
        <w:fldChar w:fldCharType="begin"/>
      </w:r>
      <w:r>
        <w:rPr>
          <w:noProof/>
        </w:rPr>
        <w:instrText xml:space="preserve"> PAGEREF _Toc27382876 \h </w:instrText>
      </w:r>
      <w:r>
        <w:rPr>
          <w:noProof/>
        </w:rPr>
      </w:r>
      <w:r>
        <w:rPr>
          <w:noProof/>
        </w:rPr>
        <w:fldChar w:fldCharType="separate"/>
      </w:r>
      <w:r>
        <w:rPr>
          <w:noProof/>
        </w:rPr>
        <w:t>81</w:t>
      </w:r>
      <w:r>
        <w:rPr>
          <w:noProof/>
        </w:rPr>
        <w:fldChar w:fldCharType="end"/>
      </w:r>
    </w:p>
    <w:p w14:paraId="5EA01613" w14:textId="77777777" w:rsidR="0037662A" w:rsidRDefault="0037662A">
      <w:pPr>
        <w:pStyle w:val="TOC2"/>
        <w:rPr>
          <w:b w:val="0"/>
          <w:bCs w:val="0"/>
          <w:smallCaps w:val="0"/>
          <w:noProof/>
          <w:sz w:val="24"/>
          <w:szCs w:val="24"/>
          <w:lang w:eastAsia="en-GB"/>
        </w:rPr>
      </w:pPr>
      <w:r>
        <w:rPr>
          <w:noProof/>
        </w:rPr>
        <w:t>2.3</w:t>
      </w:r>
      <w:r>
        <w:rPr>
          <w:b w:val="0"/>
          <w:bCs w:val="0"/>
          <w:smallCaps w:val="0"/>
          <w:noProof/>
          <w:sz w:val="24"/>
          <w:szCs w:val="24"/>
          <w:lang w:eastAsia="en-GB"/>
        </w:rPr>
        <w:tab/>
      </w:r>
      <w:r>
        <w:rPr>
          <w:noProof/>
        </w:rPr>
        <w:t xml:space="preserve">Methodology for ventilation and </w:t>
      </w:r>
      <w:r w:rsidRPr="001C5B8B">
        <w:rPr>
          <w:noProof/>
          <w:vertAlign w:val="superscript"/>
        </w:rPr>
        <w:t>1</w:t>
      </w:r>
      <w:r>
        <w:rPr>
          <w:noProof/>
        </w:rPr>
        <w:t>H MRI</w:t>
      </w:r>
      <w:r>
        <w:rPr>
          <w:noProof/>
        </w:rPr>
        <w:tab/>
      </w:r>
      <w:r>
        <w:rPr>
          <w:noProof/>
        </w:rPr>
        <w:fldChar w:fldCharType="begin"/>
      </w:r>
      <w:r>
        <w:rPr>
          <w:noProof/>
        </w:rPr>
        <w:instrText xml:space="preserve"> PAGEREF _Toc27382877 \h </w:instrText>
      </w:r>
      <w:r>
        <w:rPr>
          <w:noProof/>
        </w:rPr>
      </w:r>
      <w:r>
        <w:rPr>
          <w:noProof/>
        </w:rPr>
        <w:fldChar w:fldCharType="separate"/>
      </w:r>
      <w:r>
        <w:rPr>
          <w:noProof/>
        </w:rPr>
        <w:t>83</w:t>
      </w:r>
      <w:r>
        <w:rPr>
          <w:noProof/>
        </w:rPr>
        <w:fldChar w:fldCharType="end"/>
      </w:r>
    </w:p>
    <w:p w14:paraId="3E7BC26D" w14:textId="77777777" w:rsidR="0037662A" w:rsidRDefault="0037662A">
      <w:pPr>
        <w:pStyle w:val="TOC3"/>
        <w:rPr>
          <w:smallCaps w:val="0"/>
          <w:noProof/>
          <w:sz w:val="24"/>
          <w:szCs w:val="24"/>
          <w:lang w:eastAsia="en-GB"/>
        </w:rPr>
      </w:pPr>
      <w:r>
        <w:rPr>
          <w:noProof/>
        </w:rPr>
        <w:t>2.3.1</w:t>
      </w:r>
      <w:r>
        <w:rPr>
          <w:smallCaps w:val="0"/>
          <w:noProof/>
          <w:sz w:val="24"/>
          <w:szCs w:val="24"/>
          <w:lang w:eastAsia="en-GB"/>
        </w:rPr>
        <w:tab/>
      </w:r>
      <w:r>
        <w:rPr>
          <w:noProof/>
        </w:rPr>
        <w:t xml:space="preserve">Hyperpolarised </w:t>
      </w:r>
      <w:r w:rsidRPr="001C5B8B">
        <w:rPr>
          <w:noProof/>
          <w:vertAlign w:val="superscript"/>
        </w:rPr>
        <w:t>3</w:t>
      </w:r>
      <w:r>
        <w:rPr>
          <w:noProof/>
        </w:rPr>
        <w:t>He MRI</w:t>
      </w:r>
      <w:r>
        <w:rPr>
          <w:noProof/>
        </w:rPr>
        <w:tab/>
      </w:r>
      <w:r>
        <w:rPr>
          <w:noProof/>
        </w:rPr>
        <w:fldChar w:fldCharType="begin"/>
      </w:r>
      <w:r>
        <w:rPr>
          <w:noProof/>
        </w:rPr>
        <w:instrText xml:space="preserve"> PAGEREF _Toc27382878 \h </w:instrText>
      </w:r>
      <w:r>
        <w:rPr>
          <w:noProof/>
        </w:rPr>
      </w:r>
      <w:r>
        <w:rPr>
          <w:noProof/>
        </w:rPr>
        <w:fldChar w:fldCharType="separate"/>
      </w:r>
      <w:r>
        <w:rPr>
          <w:noProof/>
        </w:rPr>
        <w:t>83</w:t>
      </w:r>
      <w:r>
        <w:rPr>
          <w:noProof/>
        </w:rPr>
        <w:fldChar w:fldCharType="end"/>
      </w:r>
    </w:p>
    <w:p w14:paraId="2CDE9C2D" w14:textId="77777777" w:rsidR="0037662A" w:rsidRDefault="0037662A">
      <w:pPr>
        <w:pStyle w:val="TOC3"/>
        <w:rPr>
          <w:smallCaps w:val="0"/>
          <w:noProof/>
          <w:sz w:val="24"/>
          <w:szCs w:val="24"/>
          <w:lang w:eastAsia="en-GB"/>
        </w:rPr>
      </w:pPr>
      <w:r>
        <w:rPr>
          <w:noProof/>
        </w:rPr>
        <w:t>2.3.2</w:t>
      </w:r>
      <w:r>
        <w:rPr>
          <w:smallCaps w:val="0"/>
          <w:noProof/>
          <w:sz w:val="24"/>
          <w:szCs w:val="24"/>
          <w:lang w:eastAsia="en-GB"/>
        </w:rPr>
        <w:tab/>
      </w:r>
      <w:r>
        <w:rPr>
          <w:noProof/>
        </w:rPr>
        <w:t xml:space="preserve">Hyperpolarised </w:t>
      </w:r>
      <w:r w:rsidRPr="001C5B8B">
        <w:rPr>
          <w:noProof/>
          <w:vertAlign w:val="superscript"/>
        </w:rPr>
        <w:t>129</w:t>
      </w:r>
      <w:r>
        <w:rPr>
          <w:noProof/>
        </w:rPr>
        <w:t>Xe MRI</w:t>
      </w:r>
      <w:r>
        <w:rPr>
          <w:noProof/>
        </w:rPr>
        <w:tab/>
      </w:r>
      <w:r>
        <w:rPr>
          <w:noProof/>
        </w:rPr>
        <w:fldChar w:fldCharType="begin"/>
      </w:r>
      <w:r>
        <w:rPr>
          <w:noProof/>
        </w:rPr>
        <w:instrText xml:space="preserve"> PAGEREF _Toc27382879 \h </w:instrText>
      </w:r>
      <w:r>
        <w:rPr>
          <w:noProof/>
        </w:rPr>
      </w:r>
      <w:r>
        <w:rPr>
          <w:noProof/>
        </w:rPr>
        <w:fldChar w:fldCharType="separate"/>
      </w:r>
      <w:r>
        <w:rPr>
          <w:noProof/>
        </w:rPr>
        <w:t>100</w:t>
      </w:r>
      <w:r>
        <w:rPr>
          <w:noProof/>
        </w:rPr>
        <w:fldChar w:fldCharType="end"/>
      </w:r>
    </w:p>
    <w:p w14:paraId="731A363F" w14:textId="77777777" w:rsidR="0037662A" w:rsidRDefault="0037662A">
      <w:pPr>
        <w:pStyle w:val="TOC3"/>
        <w:rPr>
          <w:smallCaps w:val="0"/>
          <w:noProof/>
          <w:sz w:val="24"/>
          <w:szCs w:val="24"/>
          <w:lang w:eastAsia="en-GB"/>
        </w:rPr>
      </w:pPr>
      <w:r>
        <w:rPr>
          <w:noProof/>
        </w:rPr>
        <w:t>2.3.3</w:t>
      </w:r>
      <w:r>
        <w:rPr>
          <w:smallCaps w:val="0"/>
          <w:noProof/>
          <w:sz w:val="24"/>
          <w:szCs w:val="24"/>
          <w:lang w:eastAsia="en-GB"/>
        </w:rPr>
        <w:tab/>
      </w:r>
      <w:r>
        <w:rPr>
          <w:noProof/>
        </w:rPr>
        <w:t xml:space="preserve">Anatomical </w:t>
      </w:r>
      <w:r w:rsidRPr="001C5B8B">
        <w:rPr>
          <w:noProof/>
          <w:vertAlign w:val="superscript"/>
        </w:rPr>
        <w:t>1</w:t>
      </w:r>
      <w:r>
        <w:rPr>
          <w:noProof/>
        </w:rPr>
        <w:t>H MRI</w:t>
      </w:r>
      <w:r>
        <w:rPr>
          <w:noProof/>
        </w:rPr>
        <w:tab/>
      </w:r>
      <w:r>
        <w:rPr>
          <w:noProof/>
        </w:rPr>
        <w:fldChar w:fldCharType="begin"/>
      </w:r>
      <w:r>
        <w:rPr>
          <w:noProof/>
        </w:rPr>
        <w:instrText xml:space="preserve"> PAGEREF _Toc27382880 \h </w:instrText>
      </w:r>
      <w:r>
        <w:rPr>
          <w:noProof/>
        </w:rPr>
      </w:r>
      <w:r>
        <w:rPr>
          <w:noProof/>
        </w:rPr>
        <w:fldChar w:fldCharType="separate"/>
      </w:r>
      <w:r>
        <w:rPr>
          <w:noProof/>
        </w:rPr>
        <w:t>101</w:t>
      </w:r>
      <w:r>
        <w:rPr>
          <w:noProof/>
        </w:rPr>
        <w:fldChar w:fldCharType="end"/>
      </w:r>
    </w:p>
    <w:p w14:paraId="4FA00F2A" w14:textId="77777777" w:rsidR="0037662A" w:rsidRDefault="0037662A">
      <w:pPr>
        <w:pStyle w:val="TOC3"/>
        <w:rPr>
          <w:smallCaps w:val="0"/>
          <w:noProof/>
          <w:sz w:val="24"/>
          <w:szCs w:val="24"/>
          <w:lang w:eastAsia="en-GB"/>
        </w:rPr>
      </w:pPr>
      <w:r>
        <w:rPr>
          <w:noProof/>
        </w:rPr>
        <w:t>2.3.4</w:t>
      </w:r>
      <w:r>
        <w:rPr>
          <w:smallCaps w:val="0"/>
          <w:noProof/>
          <w:sz w:val="24"/>
          <w:szCs w:val="24"/>
          <w:lang w:eastAsia="en-GB"/>
        </w:rPr>
        <w:tab/>
      </w:r>
      <w:r>
        <w:rPr>
          <w:noProof/>
        </w:rPr>
        <w:t>Responsibilities</w:t>
      </w:r>
      <w:r>
        <w:rPr>
          <w:noProof/>
        </w:rPr>
        <w:tab/>
      </w:r>
      <w:r>
        <w:rPr>
          <w:noProof/>
        </w:rPr>
        <w:fldChar w:fldCharType="begin"/>
      </w:r>
      <w:r>
        <w:rPr>
          <w:noProof/>
        </w:rPr>
        <w:instrText xml:space="preserve"> PAGEREF _Toc27382881 \h </w:instrText>
      </w:r>
      <w:r>
        <w:rPr>
          <w:noProof/>
        </w:rPr>
      </w:r>
      <w:r>
        <w:rPr>
          <w:noProof/>
        </w:rPr>
        <w:fldChar w:fldCharType="separate"/>
      </w:r>
      <w:r>
        <w:rPr>
          <w:noProof/>
        </w:rPr>
        <w:t>104</w:t>
      </w:r>
      <w:r>
        <w:rPr>
          <w:noProof/>
        </w:rPr>
        <w:fldChar w:fldCharType="end"/>
      </w:r>
    </w:p>
    <w:p w14:paraId="4A7296E6" w14:textId="77777777" w:rsidR="0037662A" w:rsidRDefault="0037662A">
      <w:pPr>
        <w:pStyle w:val="TOC1"/>
        <w:tabs>
          <w:tab w:val="left" w:pos="352"/>
          <w:tab w:val="right" w:pos="9622"/>
        </w:tabs>
        <w:rPr>
          <w:b w:val="0"/>
          <w:bCs w:val="0"/>
          <w:caps w:val="0"/>
          <w:noProof/>
          <w:sz w:val="24"/>
          <w:szCs w:val="24"/>
          <w:u w:val="none"/>
          <w:lang w:eastAsia="en-GB"/>
        </w:rPr>
      </w:pPr>
      <w:r>
        <w:rPr>
          <w:noProof/>
        </w:rPr>
        <w:t>3</w:t>
      </w:r>
      <w:r>
        <w:rPr>
          <w:b w:val="0"/>
          <w:bCs w:val="0"/>
          <w:caps w:val="0"/>
          <w:noProof/>
          <w:sz w:val="24"/>
          <w:szCs w:val="24"/>
          <w:u w:val="none"/>
          <w:lang w:eastAsia="en-GB"/>
        </w:rPr>
        <w:tab/>
      </w:r>
      <w:r>
        <w:rPr>
          <w:noProof/>
        </w:rPr>
        <w:t>Cross-sectional comparisons of MRI and lung function from the MMAVIC cohort</w:t>
      </w:r>
      <w:r>
        <w:rPr>
          <w:noProof/>
        </w:rPr>
        <w:tab/>
      </w:r>
      <w:r>
        <w:rPr>
          <w:noProof/>
        </w:rPr>
        <w:fldChar w:fldCharType="begin"/>
      </w:r>
      <w:r>
        <w:rPr>
          <w:noProof/>
        </w:rPr>
        <w:instrText xml:space="preserve"> PAGEREF _Toc27382882 \h </w:instrText>
      </w:r>
      <w:r>
        <w:rPr>
          <w:noProof/>
        </w:rPr>
      </w:r>
      <w:r>
        <w:rPr>
          <w:noProof/>
        </w:rPr>
        <w:fldChar w:fldCharType="separate"/>
      </w:r>
      <w:r>
        <w:rPr>
          <w:noProof/>
        </w:rPr>
        <w:t>106</w:t>
      </w:r>
      <w:r>
        <w:rPr>
          <w:noProof/>
        </w:rPr>
        <w:fldChar w:fldCharType="end"/>
      </w:r>
    </w:p>
    <w:p w14:paraId="2913CAD3" w14:textId="77777777" w:rsidR="0037662A" w:rsidRDefault="0037662A">
      <w:pPr>
        <w:pStyle w:val="TOC2"/>
        <w:rPr>
          <w:b w:val="0"/>
          <w:bCs w:val="0"/>
          <w:smallCaps w:val="0"/>
          <w:noProof/>
          <w:sz w:val="24"/>
          <w:szCs w:val="24"/>
          <w:lang w:eastAsia="en-GB"/>
        </w:rPr>
      </w:pPr>
      <w:r>
        <w:rPr>
          <w:noProof/>
        </w:rPr>
        <w:t>3.1</w:t>
      </w:r>
      <w:r>
        <w:rPr>
          <w:b w:val="0"/>
          <w:bCs w:val="0"/>
          <w:smallCaps w:val="0"/>
          <w:noProof/>
          <w:sz w:val="24"/>
          <w:szCs w:val="24"/>
          <w:lang w:eastAsia="en-GB"/>
        </w:rPr>
        <w:tab/>
      </w:r>
      <w:r>
        <w:rPr>
          <w:noProof/>
        </w:rPr>
        <w:t>Introduction</w:t>
      </w:r>
      <w:r>
        <w:rPr>
          <w:noProof/>
        </w:rPr>
        <w:tab/>
      </w:r>
      <w:r>
        <w:rPr>
          <w:noProof/>
        </w:rPr>
        <w:fldChar w:fldCharType="begin"/>
      </w:r>
      <w:r>
        <w:rPr>
          <w:noProof/>
        </w:rPr>
        <w:instrText xml:space="preserve"> PAGEREF _Toc27382883 \h </w:instrText>
      </w:r>
      <w:r>
        <w:rPr>
          <w:noProof/>
        </w:rPr>
      </w:r>
      <w:r>
        <w:rPr>
          <w:noProof/>
        </w:rPr>
        <w:fldChar w:fldCharType="separate"/>
      </w:r>
      <w:r>
        <w:rPr>
          <w:noProof/>
        </w:rPr>
        <w:t>107</w:t>
      </w:r>
      <w:r>
        <w:rPr>
          <w:noProof/>
        </w:rPr>
        <w:fldChar w:fldCharType="end"/>
      </w:r>
    </w:p>
    <w:p w14:paraId="7758CF40" w14:textId="77777777" w:rsidR="0037662A" w:rsidRDefault="0037662A">
      <w:pPr>
        <w:pStyle w:val="TOC3"/>
        <w:rPr>
          <w:smallCaps w:val="0"/>
          <w:noProof/>
          <w:sz w:val="24"/>
          <w:szCs w:val="24"/>
          <w:lang w:eastAsia="en-GB"/>
        </w:rPr>
      </w:pPr>
      <w:r>
        <w:rPr>
          <w:noProof/>
        </w:rPr>
        <w:t>3.1.1</w:t>
      </w:r>
      <w:r>
        <w:rPr>
          <w:smallCaps w:val="0"/>
          <w:noProof/>
          <w:sz w:val="24"/>
          <w:szCs w:val="24"/>
          <w:lang w:eastAsia="en-GB"/>
        </w:rPr>
        <w:tab/>
      </w:r>
      <w:r>
        <w:rPr>
          <w:noProof/>
        </w:rPr>
        <w:t>Pulmonary Function testing</w:t>
      </w:r>
      <w:r>
        <w:rPr>
          <w:noProof/>
        </w:rPr>
        <w:tab/>
      </w:r>
      <w:r>
        <w:rPr>
          <w:noProof/>
        </w:rPr>
        <w:fldChar w:fldCharType="begin"/>
      </w:r>
      <w:r>
        <w:rPr>
          <w:noProof/>
        </w:rPr>
        <w:instrText xml:space="preserve"> PAGEREF _Toc27382884 \h </w:instrText>
      </w:r>
      <w:r>
        <w:rPr>
          <w:noProof/>
        </w:rPr>
      </w:r>
      <w:r>
        <w:rPr>
          <w:noProof/>
        </w:rPr>
        <w:fldChar w:fldCharType="separate"/>
      </w:r>
      <w:r>
        <w:rPr>
          <w:noProof/>
        </w:rPr>
        <w:t>107</w:t>
      </w:r>
      <w:r>
        <w:rPr>
          <w:noProof/>
        </w:rPr>
        <w:fldChar w:fldCharType="end"/>
      </w:r>
    </w:p>
    <w:p w14:paraId="2513B8D9" w14:textId="77777777" w:rsidR="0037662A" w:rsidRDefault="0037662A">
      <w:pPr>
        <w:pStyle w:val="TOC3"/>
        <w:rPr>
          <w:smallCaps w:val="0"/>
          <w:noProof/>
          <w:sz w:val="24"/>
          <w:szCs w:val="24"/>
          <w:lang w:eastAsia="en-GB"/>
        </w:rPr>
      </w:pPr>
      <w:r>
        <w:rPr>
          <w:noProof/>
        </w:rPr>
        <w:t>3.1.2</w:t>
      </w:r>
      <w:r>
        <w:rPr>
          <w:smallCaps w:val="0"/>
          <w:noProof/>
          <w:sz w:val="24"/>
          <w:szCs w:val="24"/>
          <w:lang w:eastAsia="en-GB"/>
        </w:rPr>
        <w:tab/>
      </w:r>
      <w:r>
        <w:rPr>
          <w:noProof/>
        </w:rPr>
        <w:t>Hyperpolarised gas ventilation MRI</w:t>
      </w:r>
      <w:r>
        <w:rPr>
          <w:noProof/>
        </w:rPr>
        <w:tab/>
      </w:r>
      <w:r>
        <w:rPr>
          <w:noProof/>
        </w:rPr>
        <w:fldChar w:fldCharType="begin"/>
      </w:r>
      <w:r>
        <w:rPr>
          <w:noProof/>
        </w:rPr>
        <w:instrText xml:space="preserve"> PAGEREF _Toc27382885 \h </w:instrText>
      </w:r>
      <w:r>
        <w:rPr>
          <w:noProof/>
        </w:rPr>
      </w:r>
      <w:r>
        <w:rPr>
          <w:noProof/>
        </w:rPr>
        <w:fldChar w:fldCharType="separate"/>
      </w:r>
      <w:r>
        <w:rPr>
          <w:noProof/>
        </w:rPr>
        <w:t>108</w:t>
      </w:r>
      <w:r>
        <w:rPr>
          <w:noProof/>
        </w:rPr>
        <w:fldChar w:fldCharType="end"/>
      </w:r>
    </w:p>
    <w:p w14:paraId="00A71435" w14:textId="77777777" w:rsidR="0037662A" w:rsidRDefault="0037662A">
      <w:pPr>
        <w:pStyle w:val="TOC3"/>
        <w:rPr>
          <w:smallCaps w:val="0"/>
          <w:noProof/>
          <w:sz w:val="24"/>
          <w:szCs w:val="24"/>
          <w:lang w:eastAsia="en-GB"/>
        </w:rPr>
      </w:pPr>
      <w:r>
        <w:rPr>
          <w:noProof/>
        </w:rPr>
        <w:t>3.1.3</w:t>
      </w:r>
      <w:r>
        <w:rPr>
          <w:smallCaps w:val="0"/>
          <w:noProof/>
          <w:sz w:val="24"/>
          <w:szCs w:val="24"/>
          <w:lang w:eastAsia="en-GB"/>
        </w:rPr>
        <w:tab/>
      </w:r>
      <w:r>
        <w:rPr>
          <w:noProof/>
        </w:rPr>
        <w:t>Quality of life scores</w:t>
      </w:r>
      <w:r>
        <w:rPr>
          <w:noProof/>
        </w:rPr>
        <w:tab/>
      </w:r>
      <w:r>
        <w:rPr>
          <w:noProof/>
        </w:rPr>
        <w:fldChar w:fldCharType="begin"/>
      </w:r>
      <w:r>
        <w:rPr>
          <w:noProof/>
        </w:rPr>
        <w:instrText xml:space="preserve"> PAGEREF _Toc27382886 \h </w:instrText>
      </w:r>
      <w:r>
        <w:rPr>
          <w:noProof/>
        </w:rPr>
      </w:r>
      <w:r>
        <w:rPr>
          <w:noProof/>
        </w:rPr>
        <w:fldChar w:fldCharType="separate"/>
      </w:r>
      <w:r>
        <w:rPr>
          <w:noProof/>
        </w:rPr>
        <w:t>110</w:t>
      </w:r>
      <w:r>
        <w:rPr>
          <w:noProof/>
        </w:rPr>
        <w:fldChar w:fldCharType="end"/>
      </w:r>
    </w:p>
    <w:p w14:paraId="24BEF1A6" w14:textId="77777777" w:rsidR="0037662A" w:rsidRDefault="0037662A">
      <w:pPr>
        <w:pStyle w:val="TOC2"/>
        <w:rPr>
          <w:b w:val="0"/>
          <w:bCs w:val="0"/>
          <w:smallCaps w:val="0"/>
          <w:noProof/>
          <w:sz w:val="24"/>
          <w:szCs w:val="24"/>
          <w:lang w:eastAsia="en-GB"/>
        </w:rPr>
      </w:pPr>
      <w:r>
        <w:rPr>
          <w:noProof/>
        </w:rPr>
        <w:t>3.2</w:t>
      </w:r>
      <w:r>
        <w:rPr>
          <w:b w:val="0"/>
          <w:bCs w:val="0"/>
          <w:smallCaps w:val="0"/>
          <w:noProof/>
          <w:sz w:val="24"/>
          <w:szCs w:val="24"/>
          <w:lang w:eastAsia="en-GB"/>
        </w:rPr>
        <w:tab/>
      </w:r>
      <w:r>
        <w:rPr>
          <w:noProof/>
        </w:rPr>
        <w:t>Aims</w:t>
      </w:r>
      <w:r>
        <w:rPr>
          <w:noProof/>
        </w:rPr>
        <w:tab/>
      </w:r>
      <w:r>
        <w:rPr>
          <w:noProof/>
        </w:rPr>
        <w:fldChar w:fldCharType="begin"/>
      </w:r>
      <w:r>
        <w:rPr>
          <w:noProof/>
        </w:rPr>
        <w:instrText xml:space="preserve"> PAGEREF _Toc27382887 \h </w:instrText>
      </w:r>
      <w:r>
        <w:rPr>
          <w:noProof/>
        </w:rPr>
      </w:r>
      <w:r>
        <w:rPr>
          <w:noProof/>
        </w:rPr>
        <w:fldChar w:fldCharType="separate"/>
      </w:r>
      <w:r>
        <w:rPr>
          <w:noProof/>
        </w:rPr>
        <w:t>111</w:t>
      </w:r>
      <w:r>
        <w:rPr>
          <w:noProof/>
        </w:rPr>
        <w:fldChar w:fldCharType="end"/>
      </w:r>
    </w:p>
    <w:p w14:paraId="4C493037" w14:textId="77777777" w:rsidR="0037662A" w:rsidRDefault="0037662A">
      <w:pPr>
        <w:pStyle w:val="TOC2"/>
        <w:rPr>
          <w:b w:val="0"/>
          <w:bCs w:val="0"/>
          <w:smallCaps w:val="0"/>
          <w:noProof/>
          <w:sz w:val="24"/>
          <w:szCs w:val="24"/>
          <w:lang w:eastAsia="en-GB"/>
        </w:rPr>
      </w:pPr>
      <w:r>
        <w:rPr>
          <w:noProof/>
        </w:rPr>
        <w:t>3.3</w:t>
      </w:r>
      <w:r>
        <w:rPr>
          <w:b w:val="0"/>
          <w:bCs w:val="0"/>
          <w:smallCaps w:val="0"/>
          <w:noProof/>
          <w:sz w:val="24"/>
          <w:szCs w:val="24"/>
          <w:lang w:eastAsia="en-GB"/>
        </w:rPr>
        <w:tab/>
      </w:r>
      <w:r>
        <w:rPr>
          <w:noProof/>
        </w:rPr>
        <w:t>Methods</w:t>
      </w:r>
      <w:r>
        <w:rPr>
          <w:noProof/>
        </w:rPr>
        <w:tab/>
      </w:r>
      <w:r>
        <w:rPr>
          <w:noProof/>
        </w:rPr>
        <w:fldChar w:fldCharType="begin"/>
      </w:r>
      <w:r>
        <w:rPr>
          <w:noProof/>
        </w:rPr>
        <w:instrText xml:space="preserve"> PAGEREF _Toc27382888 \h </w:instrText>
      </w:r>
      <w:r>
        <w:rPr>
          <w:noProof/>
        </w:rPr>
      </w:r>
      <w:r>
        <w:rPr>
          <w:noProof/>
        </w:rPr>
        <w:fldChar w:fldCharType="separate"/>
      </w:r>
      <w:r>
        <w:rPr>
          <w:noProof/>
        </w:rPr>
        <w:t>112</w:t>
      </w:r>
      <w:r>
        <w:rPr>
          <w:noProof/>
        </w:rPr>
        <w:fldChar w:fldCharType="end"/>
      </w:r>
    </w:p>
    <w:p w14:paraId="2ECB9B31" w14:textId="77777777" w:rsidR="0037662A" w:rsidRDefault="0037662A">
      <w:pPr>
        <w:pStyle w:val="TOC3"/>
        <w:rPr>
          <w:smallCaps w:val="0"/>
          <w:noProof/>
          <w:sz w:val="24"/>
          <w:szCs w:val="24"/>
          <w:lang w:eastAsia="en-GB"/>
        </w:rPr>
      </w:pPr>
      <w:r>
        <w:rPr>
          <w:noProof/>
        </w:rPr>
        <w:t>3.3.1</w:t>
      </w:r>
      <w:r>
        <w:rPr>
          <w:smallCaps w:val="0"/>
          <w:noProof/>
          <w:sz w:val="24"/>
          <w:szCs w:val="24"/>
          <w:lang w:eastAsia="en-GB"/>
        </w:rPr>
        <w:tab/>
      </w:r>
      <w:r>
        <w:rPr>
          <w:noProof/>
        </w:rPr>
        <w:t>Statistical analysis</w:t>
      </w:r>
      <w:r>
        <w:rPr>
          <w:noProof/>
        </w:rPr>
        <w:tab/>
      </w:r>
      <w:r>
        <w:rPr>
          <w:noProof/>
        </w:rPr>
        <w:fldChar w:fldCharType="begin"/>
      </w:r>
      <w:r>
        <w:rPr>
          <w:noProof/>
        </w:rPr>
        <w:instrText xml:space="preserve"> PAGEREF _Toc27382889 \h </w:instrText>
      </w:r>
      <w:r>
        <w:rPr>
          <w:noProof/>
        </w:rPr>
      </w:r>
      <w:r>
        <w:rPr>
          <w:noProof/>
        </w:rPr>
        <w:fldChar w:fldCharType="separate"/>
      </w:r>
      <w:r>
        <w:rPr>
          <w:noProof/>
        </w:rPr>
        <w:t>113</w:t>
      </w:r>
      <w:r>
        <w:rPr>
          <w:noProof/>
        </w:rPr>
        <w:fldChar w:fldCharType="end"/>
      </w:r>
    </w:p>
    <w:p w14:paraId="540D637E" w14:textId="77777777" w:rsidR="0037662A" w:rsidRDefault="0037662A">
      <w:pPr>
        <w:pStyle w:val="TOC2"/>
        <w:rPr>
          <w:b w:val="0"/>
          <w:bCs w:val="0"/>
          <w:smallCaps w:val="0"/>
          <w:noProof/>
          <w:sz w:val="24"/>
          <w:szCs w:val="24"/>
          <w:lang w:eastAsia="en-GB"/>
        </w:rPr>
      </w:pPr>
      <w:r>
        <w:rPr>
          <w:noProof/>
        </w:rPr>
        <w:lastRenderedPageBreak/>
        <w:t>3.4</w:t>
      </w:r>
      <w:r>
        <w:rPr>
          <w:b w:val="0"/>
          <w:bCs w:val="0"/>
          <w:smallCaps w:val="0"/>
          <w:noProof/>
          <w:sz w:val="24"/>
          <w:szCs w:val="24"/>
          <w:lang w:eastAsia="en-GB"/>
        </w:rPr>
        <w:tab/>
      </w:r>
      <w:r>
        <w:rPr>
          <w:noProof/>
        </w:rPr>
        <w:t>Results</w:t>
      </w:r>
      <w:r>
        <w:rPr>
          <w:noProof/>
        </w:rPr>
        <w:tab/>
      </w:r>
      <w:r>
        <w:rPr>
          <w:noProof/>
        </w:rPr>
        <w:fldChar w:fldCharType="begin"/>
      </w:r>
      <w:r>
        <w:rPr>
          <w:noProof/>
        </w:rPr>
        <w:instrText xml:space="preserve"> PAGEREF _Toc27382890 \h </w:instrText>
      </w:r>
      <w:r>
        <w:rPr>
          <w:noProof/>
        </w:rPr>
      </w:r>
      <w:r>
        <w:rPr>
          <w:noProof/>
        </w:rPr>
        <w:fldChar w:fldCharType="separate"/>
      </w:r>
      <w:r>
        <w:rPr>
          <w:noProof/>
        </w:rPr>
        <w:t>114</w:t>
      </w:r>
      <w:r>
        <w:rPr>
          <w:noProof/>
        </w:rPr>
        <w:fldChar w:fldCharType="end"/>
      </w:r>
    </w:p>
    <w:p w14:paraId="20AEB78F" w14:textId="77777777" w:rsidR="0037662A" w:rsidRDefault="0037662A">
      <w:pPr>
        <w:pStyle w:val="TOC3"/>
        <w:rPr>
          <w:smallCaps w:val="0"/>
          <w:noProof/>
          <w:sz w:val="24"/>
          <w:szCs w:val="24"/>
          <w:lang w:eastAsia="en-GB"/>
        </w:rPr>
      </w:pPr>
      <w:r>
        <w:rPr>
          <w:noProof/>
        </w:rPr>
        <w:t>3.4.1</w:t>
      </w:r>
      <w:r>
        <w:rPr>
          <w:smallCaps w:val="0"/>
          <w:noProof/>
          <w:sz w:val="24"/>
          <w:szCs w:val="24"/>
          <w:lang w:eastAsia="en-GB"/>
        </w:rPr>
        <w:tab/>
      </w:r>
      <w:r>
        <w:rPr>
          <w:noProof/>
        </w:rPr>
        <w:t xml:space="preserve">Comparison of </w:t>
      </w:r>
      <w:r w:rsidRPr="001C5B8B">
        <w:rPr>
          <w:noProof/>
          <w:vertAlign w:val="superscript"/>
        </w:rPr>
        <w:t>3</w:t>
      </w:r>
      <w:r>
        <w:rPr>
          <w:noProof/>
        </w:rPr>
        <w:t>He ventilation MRI and pulmonary function</w:t>
      </w:r>
      <w:r>
        <w:rPr>
          <w:noProof/>
        </w:rPr>
        <w:tab/>
      </w:r>
      <w:r>
        <w:rPr>
          <w:noProof/>
        </w:rPr>
        <w:fldChar w:fldCharType="begin"/>
      </w:r>
      <w:r>
        <w:rPr>
          <w:noProof/>
        </w:rPr>
        <w:instrText xml:space="preserve"> PAGEREF _Toc27382891 \h </w:instrText>
      </w:r>
      <w:r>
        <w:rPr>
          <w:noProof/>
        </w:rPr>
      </w:r>
      <w:r>
        <w:rPr>
          <w:noProof/>
        </w:rPr>
        <w:fldChar w:fldCharType="separate"/>
      </w:r>
      <w:r>
        <w:rPr>
          <w:noProof/>
        </w:rPr>
        <w:t>114</w:t>
      </w:r>
      <w:r>
        <w:rPr>
          <w:noProof/>
        </w:rPr>
        <w:fldChar w:fldCharType="end"/>
      </w:r>
    </w:p>
    <w:p w14:paraId="69C4BA2B" w14:textId="77777777" w:rsidR="0037662A" w:rsidRDefault="0037662A">
      <w:pPr>
        <w:pStyle w:val="TOC3"/>
        <w:rPr>
          <w:smallCaps w:val="0"/>
          <w:noProof/>
          <w:sz w:val="24"/>
          <w:szCs w:val="24"/>
          <w:lang w:eastAsia="en-GB"/>
        </w:rPr>
      </w:pPr>
      <w:r>
        <w:rPr>
          <w:noProof/>
        </w:rPr>
        <w:t>3.4.2</w:t>
      </w:r>
      <w:r>
        <w:rPr>
          <w:smallCaps w:val="0"/>
          <w:noProof/>
          <w:sz w:val="24"/>
          <w:szCs w:val="24"/>
          <w:lang w:eastAsia="en-GB"/>
        </w:rPr>
        <w:tab/>
      </w:r>
      <w:r>
        <w:rPr>
          <w:noProof/>
        </w:rPr>
        <w:t xml:space="preserve">Correlations between lung function and </w:t>
      </w:r>
      <w:r w:rsidRPr="001C5B8B">
        <w:rPr>
          <w:noProof/>
          <w:vertAlign w:val="superscript"/>
        </w:rPr>
        <w:t>3</w:t>
      </w:r>
      <w:r>
        <w:rPr>
          <w:noProof/>
        </w:rPr>
        <w:t>He MRI at EIVt</w:t>
      </w:r>
      <w:r>
        <w:rPr>
          <w:noProof/>
        </w:rPr>
        <w:tab/>
      </w:r>
      <w:r>
        <w:rPr>
          <w:noProof/>
        </w:rPr>
        <w:fldChar w:fldCharType="begin"/>
      </w:r>
      <w:r>
        <w:rPr>
          <w:noProof/>
        </w:rPr>
        <w:instrText xml:space="preserve"> PAGEREF _Toc27382892 \h </w:instrText>
      </w:r>
      <w:r>
        <w:rPr>
          <w:noProof/>
        </w:rPr>
      </w:r>
      <w:r>
        <w:rPr>
          <w:noProof/>
        </w:rPr>
        <w:fldChar w:fldCharType="separate"/>
      </w:r>
      <w:r>
        <w:rPr>
          <w:noProof/>
        </w:rPr>
        <w:t>121</w:t>
      </w:r>
      <w:r>
        <w:rPr>
          <w:noProof/>
        </w:rPr>
        <w:fldChar w:fldCharType="end"/>
      </w:r>
    </w:p>
    <w:p w14:paraId="3B26FFEE" w14:textId="77777777" w:rsidR="0037662A" w:rsidRDefault="0037662A">
      <w:pPr>
        <w:pStyle w:val="TOC3"/>
        <w:rPr>
          <w:smallCaps w:val="0"/>
          <w:noProof/>
          <w:sz w:val="24"/>
          <w:szCs w:val="24"/>
          <w:lang w:eastAsia="en-GB"/>
        </w:rPr>
      </w:pPr>
      <w:r>
        <w:rPr>
          <w:noProof/>
        </w:rPr>
        <w:t>3.4.3</w:t>
      </w:r>
      <w:r>
        <w:rPr>
          <w:smallCaps w:val="0"/>
          <w:noProof/>
          <w:sz w:val="24"/>
          <w:szCs w:val="24"/>
          <w:lang w:eastAsia="en-GB"/>
        </w:rPr>
        <w:tab/>
      </w:r>
      <w:r>
        <w:rPr>
          <w:noProof/>
        </w:rPr>
        <w:t xml:space="preserve">A comparison of </w:t>
      </w:r>
      <w:r w:rsidRPr="001C5B8B">
        <w:rPr>
          <w:noProof/>
          <w:vertAlign w:val="superscript"/>
        </w:rPr>
        <w:t>3</w:t>
      </w:r>
      <w:r>
        <w:rPr>
          <w:noProof/>
        </w:rPr>
        <w:t xml:space="preserve">He and </w:t>
      </w:r>
      <w:r w:rsidRPr="001C5B8B">
        <w:rPr>
          <w:noProof/>
          <w:vertAlign w:val="superscript"/>
        </w:rPr>
        <w:t>129</w:t>
      </w:r>
      <w:r>
        <w:rPr>
          <w:noProof/>
        </w:rPr>
        <w:t>Xe ventilation MRI</w:t>
      </w:r>
      <w:r>
        <w:rPr>
          <w:noProof/>
        </w:rPr>
        <w:tab/>
      </w:r>
      <w:r>
        <w:rPr>
          <w:noProof/>
        </w:rPr>
        <w:fldChar w:fldCharType="begin"/>
      </w:r>
      <w:r>
        <w:rPr>
          <w:noProof/>
        </w:rPr>
        <w:instrText xml:space="preserve"> PAGEREF _Toc27382893 \h </w:instrText>
      </w:r>
      <w:r>
        <w:rPr>
          <w:noProof/>
        </w:rPr>
      </w:r>
      <w:r>
        <w:rPr>
          <w:noProof/>
        </w:rPr>
        <w:fldChar w:fldCharType="separate"/>
      </w:r>
      <w:r>
        <w:rPr>
          <w:noProof/>
        </w:rPr>
        <w:t>131</w:t>
      </w:r>
      <w:r>
        <w:rPr>
          <w:noProof/>
        </w:rPr>
        <w:fldChar w:fldCharType="end"/>
      </w:r>
    </w:p>
    <w:p w14:paraId="62350E0C" w14:textId="77777777" w:rsidR="0037662A" w:rsidRDefault="0037662A">
      <w:pPr>
        <w:pStyle w:val="TOC3"/>
        <w:rPr>
          <w:smallCaps w:val="0"/>
          <w:noProof/>
          <w:sz w:val="24"/>
          <w:szCs w:val="24"/>
          <w:lang w:eastAsia="en-GB"/>
        </w:rPr>
      </w:pPr>
      <w:r>
        <w:rPr>
          <w:noProof/>
        </w:rPr>
        <w:t>3.4.4</w:t>
      </w:r>
      <w:r>
        <w:rPr>
          <w:smallCaps w:val="0"/>
          <w:noProof/>
          <w:sz w:val="24"/>
          <w:szCs w:val="24"/>
          <w:lang w:eastAsia="en-GB"/>
        </w:rPr>
        <w:tab/>
      </w:r>
      <w:r w:rsidRPr="001C5B8B">
        <w:rPr>
          <w:noProof/>
          <w:vertAlign w:val="superscript"/>
        </w:rPr>
        <w:t>129</w:t>
      </w:r>
      <w:r>
        <w:rPr>
          <w:noProof/>
        </w:rPr>
        <w:t xml:space="preserve">Xe and </w:t>
      </w:r>
      <w:r w:rsidRPr="001C5B8B">
        <w:rPr>
          <w:noProof/>
          <w:vertAlign w:val="superscript"/>
        </w:rPr>
        <w:t>1</w:t>
      </w:r>
      <w:r>
        <w:rPr>
          <w:noProof/>
        </w:rPr>
        <w:t>H MRI in patients with normal FEV</w:t>
      </w:r>
      <w:r w:rsidRPr="001C5B8B">
        <w:rPr>
          <w:noProof/>
          <w:vertAlign w:val="subscript"/>
        </w:rPr>
        <w:t>1</w:t>
      </w:r>
      <w:r>
        <w:rPr>
          <w:noProof/>
        </w:rPr>
        <w:tab/>
      </w:r>
      <w:r>
        <w:rPr>
          <w:noProof/>
        </w:rPr>
        <w:fldChar w:fldCharType="begin"/>
      </w:r>
      <w:r>
        <w:rPr>
          <w:noProof/>
        </w:rPr>
        <w:instrText xml:space="preserve"> PAGEREF _Toc27382894 \h </w:instrText>
      </w:r>
      <w:r>
        <w:rPr>
          <w:noProof/>
        </w:rPr>
      </w:r>
      <w:r>
        <w:rPr>
          <w:noProof/>
        </w:rPr>
        <w:fldChar w:fldCharType="separate"/>
      </w:r>
      <w:r>
        <w:rPr>
          <w:noProof/>
        </w:rPr>
        <w:t>135</w:t>
      </w:r>
      <w:r>
        <w:rPr>
          <w:noProof/>
        </w:rPr>
        <w:fldChar w:fldCharType="end"/>
      </w:r>
    </w:p>
    <w:p w14:paraId="2868D23B" w14:textId="77777777" w:rsidR="0037662A" w:rsidRDefault="0037662A">
      <w:pPr>
        <w:pStyle w:val="TOC3"/>
        <w:rPr>
          <w:smallCaps w:val="0"/>
          <w:noProof/>
          <w:sz w:val="24"/>
          <w:szCs w:val="24"/>
          <w:lang w:eastAsia="en-GB"/>
        </w:rPr>
      </w:pPr>
      <w:r>
        <w:rPr>
          <w:noProof/>
        </w:rPr>
        <w:t>3.4.5</w:t>
      </w:r>
      <w:r>
        <w:rPr>
          <w:smallCaps w:val="0"/>
          <w:noProof/>
          <w:sz w:val="24"/>
          <w:szCs w:val="24"/>
          <w:lang w:eastAsia="en-GB"/>
        </w:rPr>
        <w:tab/>
      </w:r>
      <w:r>
        <w:rPr>
          <w:noProof/>
        </w:rPr>
        <w:t>The relationship between quality of life, imaging metrics and lung function</w:t>
      </w:r>
      <w:r>
        <w:rPr>
          <w:noProof/>
        </w:rPr>
        <w:tab/>
      </w:r>
      <w:r>
        <w:rPr>
          <w:noProof/>
        </w:rPr>
        <w:fldChar w:fldCharType="begin"/>
      </w:r>
      <w:r>
        <w:rPr>
          <w:noProof/>
        </w:rPr>
        <w:instrText xml:space="preserve"> PAGEREF _Toc27382895 \h </w:instrText>
      </w:r>
      <w:r>
        <w:rPr>
          <w:noProof/>
        </w:rPr>
      </w:r>
      <w:r>
        <w:rPr>
          <w:noProof/>
        </w:rPr>
        <w:fldChar w:fldCharType="separate"/>
      </w:r>
      <w:r>
        <w:rPr>
          <w:noProof/>
        </w:rPr>
        <w:t>141</w:t>
      </w:r>
      <w:r>
        <w:rPr>
          <w:noProof/>
        </w:rPr>
        <w:fldChar w:fldCharType="end"/>
      </w:r>
    </w:p>
    <w:p w14:paraId="5855DC2D" w14:textId="77777777" w:rsidR="0037662A" w:rsidRDefault="0037662A">
      <w:pPr>
        <w:pStyle w:val="TOC2"/>
        <w:rPr>
          <w:b w:val="0"/>
          <w:bCs w:val="0"/>
          <w:smallCaps w:val="0"/>
          <w:noProof/>
          <w:sz w:val="24"/>
          <w:szCs w:val="24"/>
          <w:lang w:eastAsia="en-GB"/>
        </w:rPr>
      </w:pPr>
      <w:r>
        <w:rPr>
          <w:noProof/>
        </w:rPr>
        <w:t>3.5</w:t>
      </w:r>
      <w:r>
        <w:rPr>
          <w:b w:val="0"/>
          <w:bCs w:val="0"/>
          <w:smallCaps w:val="0"/>
          <w:noProof/>
          <w:sz w:val="24"/>
          <w:szCs w:val="24"/>
          <w:lang w:eastAsia="en-GB"/>
        </w:rPr>
        <w:tab/>
      </w:r>
      <w:r>
        <w:rPr>
          <w:noProof/>
        </w:rPr>
        <w:t>Discussion</w:t>
      </w:r>
      <w:r>
        <w:rPr>
          <w:noProof/>
        </w:rPr>
        <w:tab/>
      </w:r>
      <w:r>
        <w:rPr>
          <w:noProof/>
        </w:rPr>
        <w:fldChar w:fldCharType="begin"/>
      </w:r>
      <w:r>
        <w:rPr>
          <w:noProof/>
        </w:rPr>
        <w:instrText xml:space="preserve"> PAGEREF _Toc27382896 \h </w:instrText>
      </w:r>
      <w:r>
        <w:rPr>
          <w:noProof/>
        </w:rPr>
      </w:r>
      <w:r>
        <w:rPr>
          <w:noProof/>
        </w:rPr>
        <w:fldChar w:fldCharType="separate"/>
      </w:r>
      <w:r>
        <w:rPr>
          <w:noProof/>
        </w:rPr>
        <w:t>143</w:t>
      </w:r>
      <w:r>
        <w:rPr>
          <w:noProof/>
        </w:rPr>
        <w:fldChar w:fldCharType="end"/>
      </w:r>
    </w:p>
    <w:p w14:paraId="70EC93C5" w14:textId="77777777" w:rsidR="0037662A" w:rsidRDefault="0037662A">
      <w:pPr>
        <w:pStyle w:val="TOC3"/>
        <w:rPr>
          <w:smallCaps w:val="0"/>
          <w:noProof/>
          <w:sz w:val="24"/>
          <w:szCs w:val="24"/>
          <w:lang w:eastAsia="en-GB"/>
        </w:rPr>
      </w:pPr>
      <w:r>
        <w:rPr>
          <w:noProof/>
        </w:rPr>
        <w:t>3.5.1</w:t>
      </w:r>
      <w:r>
        <w:rPr>
          <w:smallCaps w:val="0"/>
          <w:noProof/>
          <w:sz w:val="24"/>
          <w:szCs w:val="24"/>
          <w:lang w:eastAsia="en-GB"/>
        </w:rPr>
        <w:tab/>
      </w:r>
      <w:r>
        <w:rPr>
          <w:noProof/>
        </w:rPr>
        <w:t xml:space="preserve">The relationship between </w:t>
      </w:r>
      <w:r w:rsidRPr="001C5B8B">
        <w:rPr>
          <w:noProof/>
          <w:vertAlign w:val="superscript"/>
        </w:rPr>
        <w:t>3</w:t>
      </w:r>
      <w:r>
        <w:rPr>
          <w:noProof/>
        </w:rPr>
        <w:t>He ventilation MRI and lung function</w:t>
      </w:r>
      <w:r>
        <w:rPr>
          <w:noProof/>
        </w:rPr>
        <w:tab/>
      </w:r>
      <w:r>
        <w:rPr>
          <w:noProof/>
        </w:rPr>
        <w:fldChar w:fldCharType="begin"/>
      </w:r>
      <w:r>
        <w:rPr>
          <w:noProof/>
        </w:rPr>
        <w:instrText xml:space="preserve"> PAGEREF _Toc27382897 \h </w:instrText>
      </w:r>
      <w:r>
        <w:rPr>
          <w:noProof/>
        </w:rPr>
      </w:r>
      <w:r>
        <w:rPr>
          <w:noProof/>
        </w:rPr>
        <w:fldChar w:fldCharType="separate"/>
      </w:r>
      <w:r>
        <w:rPr>
          <w:noProof/>
        </w:rPr>
        <w:t>143</w:t>
      </w:r>
      <w:r>
        <w:rPr>
          <w:noProof/>
        </w:rPr>
        <w:fldChar w:fldCharType="end"/>
      </w:r>
    </w:p>
    <w:p w14:paraId="3EEDDC36" w14:textId="77777777" w:rsidR="0037662A" w:rsidRDefault="0037662A">
      <w:pPr>
        <w:pStyle w:val="TOC3"/>
        <w:rPr>
          <w:smallCaps w:val="0"/>
          <w:noProof/>
          <w:sz w:val="24"/>
          <w:szCs w:val="24"/>
          <w:lang w:eastAsia="en-GB"/>
        </w:rPr>
      </w:pPr>
      <w:r>
        <w:rPr>
          <w:noProof/>
        </w:rPr>
        <w:t>3.5.2</w:t>
      </w:r>
      <w:r>
        <w:rPr>
          <w:smallCaps w:val="0"/>
          <w:noProof/>
          <w:sz w:val="24"/>
          <w:szCs w:val="24"/>
          <w:lang w:eastAsia="en-GB"/>
        </w:rPr>
        <w:tab/>
      </w:r>
      <w:r>
        <w:rPr>
          <w:noProof/>
        </w:rPr>
        <w:t xml:space="preserve">The utility of </w:t>
      </w:r>
      <w:r w:rsidRPr="001C5B8B">
        <w:rPr>
          <w:noProof/>
          <w:vertAlign w:val="superscript"/>
        </w:rPr>
        <w:t>3</w:t>
      </w:r>
      <w:r>
        <w:rPr>
          <w:noProof/>
        </w:rPr>
        <w:t xml:space="preserve">He and </w:t>
      </w:r>
      <w:r w:rsidRPr="001C5B8B">
        <w:rPr>
          <w:noProof/>
          <w:vertAlign w:val="superscript"/>
        </w:rPr>
        <w:t>129</w:t>
      </w:r>
      <w:r>
        <w:rPr>
          <w:noProof/>
        </w:rPr>
        <w:t>Xe MRI in CF</w:t>
      </w:r>
      <w:r>
        <w:rPr>
          <w:noProof/>
        </w:rPr>
        <w:tab/>
      </w:r>
      <w:r>
        <w:rPr>
          <w:noProof/>
        </w:rPr>
        <w:fldChar w:fldCharType="begin"/>
      </w:r>
      <w:r>
        <w:rPr>
          <w:noProof/>
        </w:rPr>
        <w:instrText xml:space="preserve"> PAGEREF _Toc27382898 \h </w:instrText>
      </w:r>
      <w:r>
        <w:rPr>
          <w:noProof/>
        </w:rPr>
      </w:r>
      <w:r>
        <w:rPr>
          <w:noProof/>
        </w:rPr>
        <w:fldChar w:fldCharType="separate"/>
      </w:r>
      <w:r>
        <w:rPr>
          <w:noProof/>
        </w:rPr>
        <w:t>147</w:t>
      </w:r>
      <w:r>
        <w:rPr>
          <w:noProof/>
        </w:rPr>
        <w:fldChar w:fldCharType="end"/>
      </w:r>
    </w:p>
    <w:p w14:paraId="4625CFF8" w14:textId="77777777" w:rsidR="0037662A" w:rsidRDefault="0037662A">
      <w:pPr>
        <w:pStyle w:val="TOC3"/>
        <w:rPr>
          <w:smallCaps w:val="0"/>
          <w:noProof/>
          <w:sz w:val="24"/>
          <w:szCs w:val="24"/>
          <w:lang w:eastAsia="en-GB"/>
        </w:rPr>
      </w:pPr>
      <w:r>
        <w:rPr>
          <w:noProof/>
        </w:rPr>
        <w:t>3.5.3</w:t>
      </w:r>
      <w:r>
        <w:rPr>
          <w:smallCaps w:val="0"/>
          <w:noProof/>
          <w:sz w:val="24"/>
          <w:szCs w:val="24"/>
          <w:lang w:eastAsia="en-GB"/>
        </w:rPr>
        <w:tab/>
      </w:r>
      <w:r>
        <w:rPr>
          <w:noProof/>
        </w:rPr>
        <w:t xml:space="preserve">The potential of </w:t>
      </w:r>
      <w:r w:rsidRPr="001C5B8B">
        <w:rPr>
          <w:noProof/>
          <w:vertAlign w:val="superscript"/>
        </w:rPr>
        <w:t>129</w:t>
      </w:r>
      <w:r>
        <w:rPr>
          <w:noProof/>
        </w:rPr>
        <w:t xml:space="preserve">Xe and </w:t>
      </w:r>
      <w:r w:rsidRPr="001C5B8B">
        <w:rPr>
          <w:noProof/>
          <w:vertAlign w:val="superscript"/>
        </w:rPr>
        <w:t>1</w:t>
      </w:r>
      <w:r>
        <w:rPr>
          <w:noProof/>
        </w:rPr>
        <w:t>H MRI to assess early lung disease</w:t>
      </w:r>
      <w:r>
        <w:rPr>
          <w:noProof/>
        </w:rPr>
        <w:tab/>
      </w:r>
      <w:r>
        <w:rPr>
          <w:noProof/>
        </w:rPr>
        <w:fldChar w:fldCharType="begin"/>
      </w:r>
      <w:r>
        <w:rPr>
          <w:noProof/>
        </w:rPr>
        <w:instrText xml:space="preserve"> PAGEREF _Toc27382899 \h </w:instrText>
      </w:r>
      <w:r>
        <w:rPr>
          <w:noProof/>
        </w:rPr>
      </w:r>
      <w:r>
        <w:rPr>
          <w:noProof/>
        </w:rPr>
        <w:fldChar w:fldCharType="separate"/>
      </w:r>
      <w:r>
        <w:rPr>
          <w:noProof/>
        </w:rPr>
        <w:t>150</w:t>
      </w:r>
      <w:r>
        <w:rPr>
          <w:noProof/>
        </w:rPr>
        <w:fldChar w:fldCharType="end"/>
      </w:r>
    </w:p>
    <w:p w14:paraId="33A83A75" w14:textId="77777777" w:rsidR="0037662A" w:rsidRDefault="0037662A">
      <w:pPr>
        <w:pStyle w:val="TOC2"/>
        <w:rPr>
          <w:b w:val="0"/>
          <w:bCs w:val="0"/>
          <w:smallCaps w:val="0"/>
          <w:noProof/>
          <w:sz w:val="24"/>
          <w:szCs w:val="24"/>
          <w:lang w:eastAsia="en-GB"/>
        </w:rPr>
      </w:pPr>
      <w:r>
        <w:rPr>
          <w:noProof/>
        </w:rPr>
        <w:t>3.6</w:t>
      </w:r>
      <w:r>
        <w:rPr>
          <w:b w:val="0"/>
          <w:bCs w:val="0"/>
          <w:smallCaps w:val="0"/>
          <w:noProof/>
          <w:sz w:val="24"/>
          <w:szCs w:val="24"/>
          <w:lang w:eastAsia="en-GB"/>
        </w:rPr>
        <w:tab/>
      </w:r>
      <w:r>
        <w:rPr>
          <w:noProof/>
        </w:rPr>
        <w:t>Summary</w:t>
      </w:r>
      <w:r>
        <w:rPr>
          <w:noProof/>
        </w:rPr>
        <w:tab/>
      </w:r>
      <w:r>
        <w:rPr>
          <w:noProof/>
        </w:rPr>
        <w:fldChar w:fldCharType="begin"/>
      </w:r>
      <w:r>
        <w:rPr>
          <w:noProof/>
        </w:rPr>
        <w:instrText xml:space="preserve"> PAGEREF _Toc27382900 \h </w:instrText>
      </w:r>
      <w:r>
        <w:rPr>
          <w:noProof/>
        </w:rPr>
      </w:r>
      <w:r>
        <w:rPr>
          <w:noProof/>
        </w:rPr>
        <w:fldChar w:fldCharType="separate"/>
      </w:r>
      <w:r>
        <w:rPr>
          <w:noProof/>
        </w:rPr>
        <w:t>152</w:t>
      </w:r>
      <w:r>
        <w:rPr>
          <w:noProof/>
        </w:rPr>
        <w:fldChar w:fldCharType="end"/>
      </w:r>
    </w:p>
    <w:p w14:paraId="57D75A6B" w14:textId="77777777" w:rsidR="0037662A" w:rsidRDefault="0037662A">
      <w:pPr>
        <w:pStyle w:val="TOC1"/>
        <w:tabs>
          <w:tab w:val="left" w:pos="352"/>
          <w:tab w:val="right" w:pos="9622"/>
        </w:tabs>
        <w:rPr>
          <w:b w:val="0"/>
          <w:bCs w:val="0"/>
          <w:caps w:val="0"/>
          <w:noProof/>
          <w:sz w:val="24"/>
          <w:szCs w:val="24"/>
          <w:u w:val="none"/>
          <w:lang w:eastAsia="en-GB"/>
        </w:rPr>
      </w:pPr>
      <w:r>
        <w:rPr>
          <w:noProof/>
        </w:rPr>
        <w:t>4</w:t>
      </w:r>
      <w:r>
        <w:rPr>
          <w:b w:val="0"/>
          <w:bCs w:val="0"/>
          <w:caps w:val="0"/>
          <w:noProof/>
          <w:sz w:val="24"/>
          <w:szCs w:val="24"/>
          <w:u w:val="none"/>
          <w:lang w:eastAsia="en-GB"/>
        </w:rPr>
        <w:tab/>
      </w:r>
      <w:r>
        <w:rPr>
          <w:noProof/>
        </w:rPr>
        <w:t>Physiological interventions and the effect on ventilation</w:t>
      </w:r>
      <w:r>
        <w:rPr>
          <w:noProof/>
        </w:rPr>
        <w:tab/>
      </w:r>
      <w:r>
        <w:rPr>
          <w:noProof/>
        </w:rPr>
        <w:fldChar w:fldCharType="begin"/>
      </w:r>
      <w:r>
        <w:rPr>
          <w:noProof/>
        </w:rPr>
        <w:instrText xml:space="preserve"> PAGEREF _Toc27382901 \h </w:instrText>
      </w:r>
      <w:r>
        <w:rPr>
          <w:noProof/>
        </w:rPr>
      </w:r>
      <w:r>
        <w:rPr>
          <w:noProof/>
        </w:rPr>
        <w:fldChar w:fldCharType="separate"/>
      </w:r>
      <w:r>
        <w:rPr>
          <w:noProof/>
        </w:rPr>
        <w:t>154</w:t>
      </w:r>
      <w:r>
        <w:rPr>
          <w:noProof/>
        </w:rPr>
        <w:fldChar w:fldCharType="end"/>
      </w:r>
    </w:p>
    <w:p w14:paraId="7BB49262" w14:textId="77777777" w:rsidR="0037662A" w:rsidRDefault="0037662A">
      <w:pPr>
        <w:pStyle w:val="TOC2"/>
        <w:rPr>
          <w:b w:val="0"/>
          <w:bCs w:val="0"/>
          <w:smallCaps w:val="0"/>
          <w:noProof/>
          <w:sz w:val="24"/>
          <w:szCs w:val="24"/>
          <w:lang w:eastAsia="en-GB"/>
        </w:rPr>
      </w:pPr>
      <w:r>
        <w:rPr>
          <w:noProof/>
        </w:rPr>
        <w:t>4.1</w:t>
      </w:r>
      <w:r>
        <w:rPr>
          <w:b w:val="0"/>
          <w:bCs w:val="0"/>
          <w:smallCaps w:val="0"/>
          <w:noProof/>
          <w:sz w:val="24"/>
          <w:szCs w:val="24"/>
          <w:lang w:eastAsia="en-GB"/>
        </w:rPr>
        <w:tab/>
      </w:r>
      <w:r>
        <w:rPr>
          <w:noProof/>
        </w:rPr>
        <w:t>The effect of posture on multiple breath washout</w:t>
      </w:r>
      <w:r>
        <w:rPr>
          <w:noProof/>
        </w:rPr>
        <w:tab/>
      </w:r>
      <w:r>
        <w:rPr>
          <w:noProof/>
        </w:rPr>
        <w:fldChar w:fldCharType="begin"/>
      </w:r>
      <w:r>
        <w:rPr>
          <w:noProof/>
        </w:rPr>
        <w:instrText xml:space="preserve"> PAGEREF _Toc27382902 \h </w:instrText>
      </w:r>
      <w:r>
        <w:rPr>
          <w:noProof/>
        </w:rPr>
      </w:r>
      <w:r>
        <w:rPr>
          <w:noProof/>
        </w:rPr>
        <w:fldChar w:fldCharType="separate"/>
      </w:r>
      <w:r>
        <w:rPr>
          <w:noProof/>
        </w:rPr>
        <w:t>155</w:t>
      </w:r>
      <w:r>
        <w:rPr>
          <w:noProof/>
        </w:rPr>
        <w:fldChar w:fldCharType="end"/>
      </w:r>
    </w:p>
    <w:p w14:paraId="5960BFCC" w14:textId="77777777" w:rsidR="0037662A" w:rsidRDefault="0037662A">
      <w:pPr>
        <w:pStyle w:val="TOC3"/>
        <w:rPr>
          <w:smallCaps w:val="0"/>
          <w:noProof/>
          <w:sz w:val="24"/>
          <w:szCs w:val="24"/>
          <w:lang w:eastAsia="en-GB"/>
        </w:rPr>
      </w:pPr>
      <w:r>
        <w:rPr>
          <w:noProof/>
        </w:rPr>
        <w:t>4.1.1</w:t>
      </w:r>
      <w:r>
        <w:rPr>
          <w:smallCaps w:val="0"/>
          <w:noProof/>
          <w:sz w:val="24"/>
          <w:szCs w:val="24"/>
          <w:lang w:eastAsia="en-GB"/>
        </w:rPr>
        <w:tab/>
      </w:r>
      <w:r>
        <w:rPr>
          <w:noProof/>
        </w:rPr>
        <w:t>Introduction</w:t>
      </w:r>
      <w:r>
        <w:rPr>
          <w:noProof/>
        </w:rPr>
        <w:tab/>
      </w:r>
      <w:r>
        <w:rPr>
          <w:noProof/>
        </w:rPr>
        <w:fldChar w:fldCharType="begin"/>
      </w:r>
      <w:r>
        <w:rPr>
          <w:noProof/>
        </w:rPr>
        <w:instrText xml:space="preserve"> PAGEREF _Toc27382903 \h </w:instrText>
      </w:r>
      <w:r>
        <w:rPr>
          <w:noProof/>
        </w:rPr>
      </w:r>
      <w:r>
        <w:rPr>
          <w:noProof/>
        </w:rPr>
        <w:fldChar w:fldCharType="separate"/>
      </w:r>
      <w:r>
        <w:rPr>
          <w:noProof/>
        </w:rPr>
        <w:t>155</w:t>
      </w:r>
      <w:r>
        <w:rPr>
          <w:noProof/>
        </w:rPr>
        <w:fldChar w:fldCharType="end"/>
      </w:r>
    </w:p>
    <w:p w14:paraId="6FAADB3C" w14:textId="77777777" w:rsidR="0037662A" w:rsidRDefault="0037662A">
      <w:pPr>
        <w:pStyle w:val="TOC3"/>
        <w:rPr>
          <w:smallCaps w:val="0"/>
          <w:noProof/>
          <w:sz w:val="24"/>
          <w:szCs w:val="24"/>
          <w:lang w:eastAsia="en-GB"/>
        </w:rPr>
      </w:pPr>
      <w:r>
        <w:rPr>
          <w:noProof/>
        </w:rPr>
        <w:t>4.1.2</w:t>
      </w:r>
      <w:r>
        <w:rPr>
          <w:smallCaps w:val="0"/>
          <w:noProof/>
          <w:sz w:val="24"/>
          <w:szCs w:val="24"/>
          <w:lang w:eastAsia="en-GB"/>
        </w:rPr>
        <w:tab/>
      </w:r>
      <w:r>
        <w:rPr>
          <w:noProof/>
        </w:rPr>
        <w:t>Aims</w:t>
      </w:r>
      <w:r>
        <w:rPr>
          <w:noProof/>
        </w:rPr>
        <w:tab/>
      </w:r>
      <w:r>
        <w:rPr>
          <w:noProof/>
        </w:rPr>
        <w:fldChar w:fldCharType="begin"/>
      </w:r>
      <w:r>
        <w:rPr>
          <w:noProof/>
        </w:rPr>
        <w:instrText xml:space="preserve"> PAGEREF _Toc27382904 \h </w:instrText>
      </w:r>
      <w:r>
        <w:rPr>
          <w:noProof/>
        </w:rPr>
      </w:r>
      <w:r>
        <w:rPr>
          <w:noProof/>
        </w:rPr>
        <w:fldChar w:fldCharType="separate"/>
      </w:r>
      <w:r>
        <w:rPr>
          <w:noProof/>
        </w:rPr>
        <w:t>156</w:t>
      </w:r>
      <w:r>
        <w:rPr>
          <w:noProof/>
        </w:rPr>
        <w:fldChar w:fldCharType="end"/>
      </w:r>
    </w:p>
    <w:p w14:paraId="08A97CBE" w14:textId="77777777" w:rsidR="0037662A" w:rsidRDefault="0037662A">
      <w:pPr>
        <w:pStyle w:val="TOC3"/>
        <w:rPr>
          <w:smallCaps w:val="0"/>
          <w:noProof/>
          <w:sz w:val="24"/>
          <w:szCs w:val="24"/>
          <w:lang w:eastAsia="en-GB"/>
        </w:rPr>
      </w:pPr>
      <w:r>
        <w:rPr>
          <w:noProof/>
        </w:rPr>
        <w:t>4.1.3</w:t>
      </w:r>
      <w:r>
        <w:rPr>
          <w:smallCaps w:val="0"/>
          <w:noProof/>
          <w:sz w:val="24"/>
          <w:szCs w:val="24"/>
          <w:lang w:eastAsia="en-GB"/>
        </w:rPr>
        <w:tab/>
      </w:r>
      <w:r>
        <w:rPr>
          <w:noProof/>
        </w:rPr>
        <w:t>Methods</w:t>
      </w:r>
      <w:r>
        <w:rPr>
          <w:noProof/>
        </w:rPr>
        <w:tab/>
      </w:r>
      <w:r>
        <w:rPr>
          <w:noProof/>
        </w:rPr>
        <w:fldChar w:fldCharType="begin"/>
      </w:r>
      <w:r>
        <w:rPr>
          <w:noProof/>
        </w:rPr>
        <w:instrText xml:space="preserve"> PAGEREF _Toc27382905 \h </w:instrText>
      </w:r>
      <w:r>
        <w:rPr>
          <w:noProof/>
        </w:rPr>
      </w:r>
      <w:r>
        <w:rPr>
          <w:noProof/>
        </w:rPr>
        <w:fldChar w:fldCharType="separate"/>
      </w:r>
      <w:r>
        <w:rPr>
          <w:noProof/>
        </w:rPr>
        <w:t>156</w:t>
      </w:r>
      <w:r>
        <w:rPr>
          <w:noProof/>
        </w:rPr>
        <w:fldChar w:fldCharType="end"/>
      </w:r>
    </w:p>
    <w:p w14:paraId="692346E2" w14:textId="77777777" w:rsidR="0037662A" w:rsidRDefault="0037662A">
      <w:pPr>
        <w:pStyle w:val="TOC3"/>
        <w:rPr>
          <w:smallCaps w:val="0"/>
          <w:noProof/>
          <w:sz w:val="24"/>
          <w:szCs w:val="24"/>
          <w:lang w:eastAsia="en-GB"/>
        </w:rPr>
      </w:pPr>
      <w:r>
        <w:rPr>
          <w:noProof/>
        </w:rPr>
        <w:t>4.1.4</w:t>
      </w:r>
      <w:r>
        <w:rPr>
          <w:smallCaps w:val="0"/>
          <w:noProof/>
          <w:sz w:val="24"/>
          <w:szCs w:val="24"/>
          <w:lang w:eastAsia="en-GB"/>
        </w:rPr>
        <w:tab/>
      </w:r>
      <w:r>
        <w:rPr>
          <w:noProof/>
        </w:rPr>
        <w:t>Results</w:t>
      </w:r>
      <w:r>
        <w:rPr>
          <w:noProof/>
        </w:rPr>
        <w:tab/>
      </w:r>
      <w:r>
        <w:rPr>
          <w:noProof/>
        </w:rPr>
        <w:fldChar w:fldCharType="begin"/>
      </w:r>
      <w:r>
        <w:rPr>
          <w:noProof/>
        </w:rPr>
        <w:instrText xml:space="preserve"> PAGEREF _Toc27382906 \h </w:instrText>
      </w:r>
      <w:r>
        <w:rPr>
          <w:noProof/>
        </w:rPr>
      </w:r>
      <w:r>
        <w:rPr>
          <w:noProof/>
        </w:rPr>
        <w:fldChar w:fldCharType="separate"/>
      </w:r>
      <w:r>
        <w:rPr>
          <w:noProof/>
        </w:rPr>
        <w:t>158</w:t>
      </w:r>
      <w:r>
        <w:rPr>
          <w:noProof/>
        </w:rPr>
        <w:fldChar w:fldCharType="end"/>
      </w:r>
    </w:p>
    <w:p w14:paraId="09633F58" w14:textId="77777777" w:rsidR="0037662A" w:rsidRDefault="0037662A">
      <w:pPr>
        <w:pStyle w:val="TOC3"/>
        <w:rPr>
          <w:smallCaps w:val="0"/>
          <w:noProof/>
          <w:sz w:val="24"/>
          <w:szCs w:val="24"/>
          <w:lang w:eastAsia="en-GB"/>
        </w:rPr>
      </w:pPr>
      <w:r>
        <w:rPr>
          <w:noProof/>
        </w:rPr>
        <w:t>4.1.5</w:t>
      </w:r>
      <w:r>
        <w:rPr>
          <w:smallCaps w:val="0"/>
          <w:noProof/>
          <w:sz w:val="24"/>
          <w:szCs w:val="24"/>
          <w:lang w:eastAsia="en-GB"/>
        </w:rPr>
        <w:tab/>
      </w:r>
      <w:r>
        <w:rPr>
          <w:noProof/>
        </w:rPr>
        <w:t>Discussion</w:t>
      </w:r>
      <w:r>
        <w:rPr>
          <w:noProof/>
        </w:rPr>
        <w:tab/>
      </w:r>
      <w:r>
        <w:rPr>
          <w:noProof/>
        </w:rPr>
        <w:fldChar w:fldCharType="begin"/>
      </w:r>
      <w:r>
        <w:rPr>
          <w:noProof/>
        </w:rPr>
        <w:instrText xml:space="preserve"> PAGEREF _Toc27382907 \h </w:instrText>
      </w:r>
      <w:r>
        <w:rPr>
          <w:noProof/>
        </w:rPr>
      </w:r>
      <w:r>
        <w:rPr>
          <w:noProof/>
        </w:rPr>
        <w:fldChar w:fldCharType="separate"/>
      </w:r>
      <w:r>
        <w:rPr>
          <w:noProof/>
        </w:rPr>
        <w:t>165</w:t>
      </w:r>
      <w:r>
        <w:rPr>
          <w:noProof/>
        </w:rPr>
        <w:fldChar w:fldCharType="end"/>
      </w:r>
    </w:p>
    <w:p w14:paraId="3F81D462" w14:textId="77777777" w:rsidR="0037662A" w:rsidRDefault="0037662A">
      <w:pPr>
        <w:pStyle w:val="TOC3"/>
        <w:rPr>
          <w:smallCaps w:val="0"/>
          <w:noProof/>
          <w:sz w:val="24"/>
          <w:szCs w:val="24"/>
          <w:lang w:eastAsia="en-GB"/>
        </w:rPr>
      </w:pPr>
      <w:r>
        <w:rPr>
          <w:noProof/>
        </w:rPr>
        <w:t>4.1.6</w:t>
      </w:r>
      <w:r>
        <w:rPr>
          <w:smallCaps w:val="0"/>
          <w:noProof/>
          <w:sz w:val="24"/>
          <w:szCs w:val="24"/>
          <w:lang w:eastAsia="en-GB"/>
        </w:rPr>
        <w:tab/>
      </w:r>
      <w:r>
        <w:rPr>
          <w:noProof/>
        </w:rPr>
        <w:t>Conclusions</w:t>
      </w:r>
      <w:r>
        <w:rPr>
          <w:noProof/>
        </w:rPr>
        <w:tab/>
      </w:r>
      <w:r>
        <w:rPr>
          <w:noProof/>
        </w:rPr>
        <w:fldChar w:fldCharType="begin"/>
      </w:r>
      <w:r>
        <w:rPr>
          <w:noProof/>
        </w:rPr>
        <w:instrText xml:space="preserve"> PAGEREF _Toc27382908 \h </w:instrText>
      </w:r>
      <w:r>
        <w:rPr>
          <w:noProof/>
        </w:rPr>
      </w:r>
      <w:r>
        <w:rPr>
          <w:noProof/>
        </w:rPr>
        <w:fldChar w:fldCharType="separate"/>
      </w:r>
      <w:r>
        <w:rPr>
          <w:noProof/>
        </w:rPr>
        <w:t>168</w:t>
      </w:r>
      <w:r>
        <w:rPr>
          <w:noProof/>
        </w:rPr>
        <w:fldChar w:fldCharType="end"/>
      </w:r>
    </w:p>
    <w:p w14:paraId="72BD7D07" w14:textId="77777777" w:rsidR="0037662A" w:rsidRDefault="0037662A">
      <w:pPr>
        <w:pStyle w:val="TOC2"/>
        <w:rPr>
          <w:b w:val="0"/>
          <w:bCs w:val="0"/>
          <w:smallCaps w:val="0"/>
          <w:noProof/>
          <w:sz w:val="24"/>
          <w:szCs w:val="24"/>
          <w:lang w:eastAsia="en-GB"/>
        </w:rPr>
      </w:pPr>
      <w:r>
        <w:rPr>
          <w:noProof/>
        </w:rPr>
        <w:t>4.2</w:t>
      </w:r>
      <w:r>
        <w:rPr>
          <w:b w:val="0"/>
          <w:bCs w:val="0"/>
          <w:smallCaps w:val="0"/>
          <w:noProof/>
          <w:sz w:val="24"/>
          <w:szCs w:val="24"/>
          <w:lang w:eastAsia="en-GB"/>
        </w:rPr>
        <w:tab/>
      </w:r>
      <w:r>
        <w:rPr>
          <w:noProof/>
        </w:rPr>
        <w:t>The effect of lung volume on ventilation MRI</w:t>
      </w:r>
      <w:r>
        <w:rPr>
          <w:noProof/>
        </w:rPr>
        <w:tab/>
      </w:r>
      <w:r>
        <w:rPr>
          <w:noProof/>
        </w:rPr>
        <w:fldChar w:fldCharType="begin"/>
      </w:r>
      <w:r>
        <w:rPr>
          <w:noProof/>
        </w:rPr>
        <w:instrText xml:space="preserve"> PAGEREF _Toc27382909 \h </w:instrText>
      </w:r>
      <w:r>
        <w:rPr>
          <w:noProof/>
        </w:rPr>
      </w:r>
      <w:r>
        <w:rPr>
          <w:noProof/>
        </w:rPr>
        <w:fldChar w:fldCharType="separate"/>
      </w:r>
      <w:r>
        <w:rPr>
          <w:noProof/>
        </w:rPr>
        <w:t>169</w:t>
      </w:r>
      <w:r>
        <w:rPr>
          <w:noProof/>
        </w:rPr>
        <w:fldChar w:fldCharType="end"/>
      </w:r>
    </w:p>
    <w:p w14:paraId="6A72760B" w14:textId="77777777" w:rsidR="0037662A" w:rsidRDefault="0037662A">
      <w:pPr>
        <w:pStyle w:val="TOC3"/>
        <w:rPr>
          <w:smallCaps w:val="0"/>
          <w:noProof/>
          <w:sz w:val="24"/>
          <w:szCs w:val="24"/>
          <w:lang w:eastAsia="en-GB"/>
        </w:rPr>
      </w:pPr>
      <w:r>
        <w:rPr>
          <w:noProof/>
        </w:rPr>
        <w:t>4.2.1</w:t>
      </w:r>
      <w:r>
        <w:rPr>
          <w:smallCaps w:val="0"/>
          <w:noProof/>
          <w:sz w:val="24"/>
          <w:szCs w:val="24"/>
          <w:lang w:eastAsia="en-GB"/>
        </w:rPr>
        <w:tab/>
      </w:r>
      <w:r>
        <w:rPr>
          <w:noProof/>
        </w:rPr>
        <w:t>Introduction</w:t>
      </w:r>
      <w:r>
        <w:rPr>
          <w:noProof/>
        </w:rPr>
        <w:tab/>
      </w:r>
      <w:r>
        <w:rPr>
          <w:noProof/>
        </w:rPr>
        <w:fldChar w:fldCharType="begin"/>
      </w:r>
      <w:r>
        <w:rPr>
          <w:noProof/>
        </w:rPr>
        <w:instrText xml:space="preserve"> PAGEREF _Toc27382910 \h </w:instrText>
      </w:r>
      <w:r>
        <w:rPr>
          <w:noProof/>
        </w:rPr>
      </w:r>
      <w:r>
        <w:rPr>
          <w:noProof/>
        </w:rPr>
        <w:fldChar w:fldCharType="separate"/>
      </w:r>
      <w:r>
        <w:rPr>
          <w:noProof/>
        </w:rPr>
        <w:t>169</w:t>
      </w:r>
      <w:r>
        <w:rPr>
          <w:noProof/>
        </w:rPr>
        <w:fldChar w:fldCharType="end"/>
      </w:r>
    </w:p>
    <w:p w14:paraId="4427719E" w14:textId="77777777" w:rsidR="0037662A" w:rsidRDefault="0037662A">
      <w:pPr>
        <w:pStyle w:val="TOC3"/>
        <w:rPr>
          <w:smallCaps w:val="0"/>
          <w:noProof/>
          <w:sz w:val="24"/>
          <w:szCs w:val="24"/>
          <w:lang w:eastAsia="en-GB"/>
        </w:rPr>
      </w:pPr>
      <w:r>
        <w:rPr>
          <w:noProof/>
        </w:rPr>
        <w:t>4.2.2</w:t>
      </w:r>
      <w:r>
        <w:rPr>
          <w:smallCaps w:val="0"/>
          <w:noProof/>
          <w:sz w:val="24"/>
          <w:szCs w:val="24"/>
          <w:lang w:eastAsia="en-GB"/>
        </w:rPr>
        <w:tab/>
      </w:r>
      <w:r>
        <w:rPr>
          <w:noProof/>
        </w:rPr>
        <w:t>Methods</w:t>
      </w:r>
      <w:r>
        <w:rPr>
          <w:noProof/>
        </w:rPr>
        <w:tab/>
      </w:r>
      <w:r>
        <w:rPr>
          <w:noProof/>
        </w:rPr>
        <w:fldChar w:fldCharType="begin"/>
      </w:r>
      <w:r>
        <w:rPr>
          <w:noProof/>
        </w:rPr>
        <w:instrText xml:space="preserve"> PAGEREF _Toc27382911 \h </w:instrText>
      </w:r>
      <w:r>
        <w:rPr>
          <w:noProof/>
        </w:rPr>
      </w:r>
      <w:r>
        <w:rPr>
          <w:noProof/>
        </w:rPr>
        <w:fldChar w:fldCharType="separate"/>
      </w:r>
      <w:r>
        <w:rPr>
          <w:noProof/>
        </w:rPr>
        <w:t>171</w:t>
      </w:r>
      <w:r>
        <w:rPr>
          <w:noProof/>
        </w:rPr>
        <w:fldChar w:fldCharType="end"/>
      </w:r>
    </w:p>
    <w:p w14:paraId="383E8A46" w14:textId="77777777" w:rsidR="0037662A" w:rsidRDefault="0037662A">
      <w:pPr>
        <w:pStyle w:val="TOC3"/>
        <w:rPr>
          <w:smallCaps w:val="0"/>
          <w:noProof/>
          <w:sz w:val="24"/>
          <w:szCs w:val="24"/>
          <w:lang w:eastAsia="en-GB"/>
        </w:rPr>
      </w:pPr>
      <w:r>
        <w:rPr>
          <w:noProof/>
        </w:rPr>
        <w:t>4.2.3</w:t>
      </w:r>
      <w:r>
        <w:rPr>
          <w:smallCaps w:val="0"/>
          <w:noProof/>
          <w:sz w:val="24"/>
          <w:szCs w:val="24"/>
          <w:lang w:eastAsia="en-GB"/>
        </w:rPr>
        <w:tab/>
      </w:r>
      <w:r>
        <w:rPr>
          <w:noProof/>
        </w:rPr>
        <w:t>Results</w:t>
      </w:r>
      <w:r>
        <w:rPr>
          <w:noProof/>
        </w:rPr>
        <w:tab/>
      </w:r>
      <w:r>
        <w:rPr>
          <w:noProof/>
        </w:rPr>
        <w:fldChar w:fldCharType="begin"/>
      </w:r>
      <w:r>
        <w:rPr>
          <w:noProof/>
        </w:rPr>
        <w:instrText xml:space="preserve"> PAGEREF _Toc27382912 \h </w:instrText>
      </w:r>
      <w:r>
        <w:rPr>
          <w:noProof/>
        </w:rPr>
      </w:r>
      <w:r>
        <w:rPr>
          <w:noProof/>
        </w:rPr>
        <w:fldChar w:fldCharType="separate"/>
      </w:r>
      <w:r>
        <w:rPr>
          <w:noProof/>
        </w:rPr>
        <w:t>173</w:t>
      </w:r>
      <w:r>
        <w:rPr>
          <w:noProof/>
        </w:rPr>
        <w:fldChar w:fldCharType="end"/>
      </w:r>
    </w:p>
    <w:p w14:paraId="524B6B08" w14:textId="77777777" w:rsidR="0037662A" w:rsidRDefault="0037662A">
      <w:pPr>
        <w:pStyle w:val="TOC3"/>
        <w:rPr>
          <w:smallCaps w:val="0"/>
          <w:noProof/>
          <w:sz w:val="24"/>
          <w:szCs w:val="24"/>
          <w:lang w:eastAsia="en-GB"/>
        </w:rPr>
      </w:pPr>
      <w:r>
        <w:rPr>
          <w:noProof/>
        </w:rPr>
        <w:t>4.2.4</w:t>
      </w:r>
      <w:r>
        <w:rPr>
          <w:smallCaps w:val="0"/>
          <w:noProof/>
          <w:sz w:val="24"/>
          <w:szCs w:val="24"/>
          <w:lang w:eastAsia="en-GB"/>
        </w:rPr>
        <w:tab/>
      </w:r>
      <w:r>
        <w:rPr>
          <w:noProof/>
        </w:rPr>
        <w:t>Discussion</w:t>
      </w:r>
      <w:r>
        <w:rPr>
          <w:noProof/>
        </w:rPr>
        <w:tab/>
      </w:r>
      <w:r>
        <w:rPr>
          <w:noProof/>
        </w:rPr>
        <w:fldChar w:fldCharType="begin"/>
      </w:r>
      <w:r>
        <w:rPr>
          <w:noProof/>
        </w:rPr>
        <w:instrText xml:space="preserve"> PAGEREF _Toc27382913 \h </w:instrText>
      </w:r>
      <w:r>
        <w:rPr>
          <w:noProof/>
        </w:rPr>
      </w:r>
      <w:r>
        <w:rPr>
          <w:noProof/>
        </w:rPr>
        <w:fldChar w:fldCharType="separate"/>
      </w:r>
      <w:r>
        <w:rPr>
          <w:noProof/>
        </w:rPr>
        <w:t>177</w:t>
      </w:r>
      <w:r>
        <w:rPr>
          <w:noProof/>
        </w:rPr>
        <w:fldChar w:fldCharType="end"/>
      </w:r>
    </w:p>
    <w:p w14:paraId="3255F650" w14:textId="77777777" w:rsidR="0037662A" w:rsidRDefault="0037662A">
      <w:pPr>
        <w:pStyle w:val="TOC2"/>
        <w:rPr>
          <w:b w:val="0"/>
          <w:bCs w:val="0"/>
          <w:smallCaps w:val="0"/>
          <w:noProof/>
          <w:sz w:val="24"/>
          <w:szCs w:val="24"/>
          <w:lang w:eastAsia="en-GB"/>
        </w:rPr>
      </w:pPr>
      <w:r>
        <w:rPr>
          <w:noProof/>
        </w:rPr>
        <w:t>4.3</w:t>
      </w:r>
      <w:r>
        <w:rPr>
          <w:b w:val="0"/>
          <w:bCs w:val="0"/>
          <w:smallCaps w:val="0"/>
          <w:noProof/>
          <w:sz w:val="24"/>
          <w:szCs w:val="24"/>
          <w:lang w:eastAsia="en-GB"/>
        </w:rPr>
        <w:tab/>
      </w:r>
      <w:r>
        <w:rPr>
          <w:noProof/>
        </w:rPr>
        <w:t>The effect of acute maximal exercise on ventilation distribution</w:t>
      </w:r>
      <w:r>
        <w:rPr>
          <w:noProof/>
        </w:rPr>
        <w:tab/>
      </w:r>
      <w:r>
        <w:rPr>
          <w:noProof/>
        </w:rPr>
        <w:fldChar w:fldCharType="begin"/>
      </w:r>
      <w:r>
        <w:rPr>
          <w:noProof/>
        </w:rPr>
        <w:instrText xml:space="preserve"> PAGEREF _Toc27382914 \h </w:instrText>
      </w:r>
      <w:r>
        <w:rPr>
          <w:noProof/>
        </w:rPr>
      </w:r>
      <w:r>
        <w:rPr>
          <w:noProof/>
        </w:rPr>
        <w:fldChar w:fldCharType="separate"/>
      </w:r>
      <w:r>
        <w:rPr>
          <w:noProof/>
        </w:rPr>
        <w:t>181</w:t>
      </w:r>
      <w:r>
        <w:rPr>
          <w:noProof/>
        </w:rPr>
        <w:fldChar w:fldCharType="end"/>
      </w:r>
    </w:p>
    <w:p w14:paraId="26D71DD3" w14:textId="77777777" w:rsidR="0037662A" w:rsidRDefault="0037662A">
      <w:pPr>
        <w:pStyle w:val="TOC3"/>
        <w:rPr>
          <w:smallCaps w:val="0"/>
          <w:noProof/>
          <w:sz w:val="24"/>
          <w:szCs w:val="24"/>
          <w:lang w:eastAsia="en-GB"/>
        </w:rPr>
      </w:pPr>
      <w:r>
        <w:rPr>
          <w:noProof/>
        </w:rPr>
        <w:t>4.3.1</w:t>
      </w:r>
      <w:r>
        <w:rPr>
          <w:smallCaps w:val="0"/>
          <w:noProof/>
          <w:sz w:val="24"/>
          <w:szCs w:val="24"/>
          <w:lang w:eastAsia="en-GB"/>
        </w:rPr>
        <w:tab/>
      </w:r>
      <w:r>
        <w:rPr>
          <w:noProof/>
        </w:rPr>
        <w:t>Introduction</w:t>
      </w:r>
      <w:r>
        <w:rPr>
          <w:noProof/>
        </w:rPr>
        <w:tab/>
      </w:r>
      <w:r>
        <w:rPr>
          <w:noProof/>
        </w:rPr>
        <w:fldChar w:fldCharType="begin"/>
      </w:r>
      <w:r>
        <w:rPr>
          <w:noProof/>
        </w:rPr>
        <w:instrText xml:space="preserve"> PAGEREF _Toc27382915 \h </w:instrText>
      </w:r>
      <w:r>
        <w:rPr>
          <w:noProof/>
        </w:rPr>
      </w:r>
      <w:r>
        <w:rPr>
          <w:noProof/>
        </w:rPr>
        <w:fldChar w:fldCharType="separate"/>
      </w:r>
      <w:r>
        <w:rPr>
          <w:noProof/>
        </w:rPr>
        <w:t>181</w:t>
      </w:r>
      <w:r>
        <w:rPr>
          <w:noProof/>
        </w:rPr>
        <w:fldChar w:fldCharType="end"/>
      </w:r>
    </w:p>
    <w:p w14:paraId="259FFB6D" w14:textId="77777777" w:rsidR="0037662A" w:rsidRDefault="0037662A">
      <w:pPr>
        <w:pStyle w:val="TOC3"/>
        <w:rPr>
          <w:smallCaps w:val="0"/>
          <w:noProof/>
          <w:sz w:val="24"/>
          <w:szCs w:val="24"/>
          <w:lang w:eastAsia="en-GB"/>
        </w:rPr>
      </w:pPr>
      <w:r>
        <w:rPr>
          <w:noProof/>
        </w:rPr>
        <w:t>4.3.2</w:t>
      </w:r>
      <w:r>
        <w:rPr>
          <w:smallCaps w:val="0"/>
          <w:noProof/>
          <w:sz w:val="24"/>
          <w:szCs w:val="24"/>
          <w:lang w:eastAsia="en-GB"/>
        </w:rPr>
        <w:tab/>
      </w:r>
      <w:r>
        <w:rPr>
          <w:noProof/>
        </w:rPr>
        <w:t>Methods</w:t>
      </w:r>
      <w:r>
        <w:rPr>
          <w:noProof/>
        </w:rPr>
        <w:tab/>
      </w:r>
      <w:r>
        <w:rPr>
          <w:noProof/>
        </w:rPr>
        <w:fldChar w:fldCharType="begin"/>
      </w:r>
      <w:r>
        <w:rPr>
          <w:noProof/>
        </w:rPr>
        <w:instrText xml:space="preserve"> PAGEREF _Toc27382916 \h </w:instrText>
      </w:r>
      <w:r>
        <w:rPr>
          <w:noProof/>
        </w:rPr>
      </w:r>
      <w:r>
        <w:rPr>
          <w:noProof/>
        </w:rPr>
        <w:fldChar w:fldCharType="separate"/>
      </w:r>
      <w:r>
        <w:rPr>
          <w:noProof/>
        </w:rPr>
        <w:t>184</w:t>
      </w:r>
      <w:r>
        <w:rPr>
          <w:noProof/>
        </w:rPr>
        <w:fldChar w:fldCharType="end"/>
      </w:r>
    </w:p>
    <w:p w14:paraId="057D3AED" w14:textId="77777777" w:rsidR="0037662A" w:rsidRDefault="0037662A">
      <w:pPr>
        <w:pStyle w:val="TOC3"/>
        <w:rPr>
          <w:smallCaps w:val="0"/>
          <w:noProof/>
          <w:sz w:val="24"/>
          <w:szCs w:val="24"/>
          <w:lang w:eastAsia="en-GB"/>
        </w:rPr>
      </w:pPr>
      <w:r>
        <w:rPr>
          <w:noProof/>
        </w:rPr>
        <w:t>4.3.3</w:t>
      </w:r>
      <w:r>
        <w:rPr>
          <w:smallCaps w:val="0"/>
          <w:noProof/>
          <w:sz w:val="24"/>
          <w:szCs w:val="24"/>
          <w:lang w:eastAsia="en-GB"/>
        </w:rPr>
        <w:tab/>
      </w:r>
      <w:r>
        <w:rPr>
          <w:noProof/>
        </w:rPr>
        <w:t>Results</w:t>
      </w:r>
      <w:r>
        <w:rPr>
          <w:noProof/>
        </w:rPr>
        <w:tab/>
      </w:r>
      <w:r>
        <w:rPr>
          <w:noProof/>
        </w:rPr>
        <w:fldChar w:fldCharType="begin"/>
      </w:r>
      <w:r>
        <w:rPr>
          <w:noProof/>
        </w:rPr>
        <w:instrText xml:space="preserve"> PAGEREF _Toc27382917 \h </w:instrText>
      </w:r>
      <w:r>
        <w:rPr>
          <w:noProof/>
        </w:rPr>
      </w:r>
      <w:r>
        <w:rPr>
          <w:noProof/>
        </w:rPr>
        <w:fldChar w:fldCharType="separate"/>
      </w:r>
      <w:r>
        <w:rPr>
          <w:noProof/>
        </w:rPr>
        <w:t>185</w:t>
      </w:r>
      <w:r>
        <w:rPr>
          <w:noProof/>
        </w:rPr>
        <w:fldChar w:fldCharType="end"/>
      </w:r>
    </w:p>
    <w:p w14:paraId="304A3DA9" w14:textId="77777777" w:rsidR="0037662A" w:rsidRDefault="0037662A">
      <w:pPr>
        <w:pStyle w:val="TOC3"/>
        <w:rPr>
          <w:smallCaps w:val="0"/>
          <w:noProof/>
          <w:sz w:val="24"/>
          <w:szCs w:val="24"/>
          <w:lang w:eastAsia="en-GB"/>
        </w:rPr>
      </w:pPr>
      <w:r>
        <w:rPr>
          <w:noProof/>
        </w:rPr>
        <w:t>4.3.4</w:t>
      </w:r>
      <w:r>
        <w:rPr>
          <w:smallCaps w:val="0"/>
          <w:noProof/>
          <w:sz w:val="24"/>
          <w:szCs w:val="24"/>
          <w:lang w:eastAsia="en-GB"/>
        </w:rPr>
        <w:tab/>
      </w:r>
      <w:r>
        <w:rPr>
          <w:noProof/>
        </w:rPr>
        <w:t>Discussion</w:t>
      </w:r>
      <w:r>
        <w:rPr>
          <w:noProof/>
        </w:rPr>
        <w:tab/>
      </w:r>
      <w:r>
        <w:rPr>
          <w:noProof/>
        </w:rPr>
        <w:fldChar w:fldCharType="begin"/>
      </w:r>
      <w:r>
        <w:rPr>
          <w:noProof/>
        </w:rPr>
        <w:instrText xml:space="preserve"> PAGEREF _Toc27382918 \h </w:instrText>
      </w:r>
      <w:r>
        <w:rPr>
          <w:noProof/>
        </w:rPr>
      </w:r>
      <w:r>
        <w:rPr>
          <w:noProof/>
        </w:rPr>
        <w:fldChar w:fldCharType="separate"/>
      </w:r>
      <w:r>
        <w:rPr>
          <w:noProof/>
        </w:rPr>
        <w:t>195</w:t>
      </w:r>
      <w:r>
        <w:rPr>
          <w:noProof/>
        </w:rPr>
        <w:fldChar w:fldCharType="end"/>
      </w:r>
    </w:p>
    <w:p w14:paraId="2B2C52A3" w14:textId="77777777" w:rsidR="0037662A" w:rsidRDefault="0037662A">
      <w:pPr>
        <w:pStyle w:val="TOC1"/>
        <w:tabs>
          <w:tab w:val="left" w:pos="352"/>
          <w:tab w:val="right" w:pos="9622"/>
        </w:tabs>
        <w:rPr>
          <w:b w:val="0"/>
          <w:bCs w:val="0"/>
          <w:caps w:val="0"/>
          <w:noProof/>
          <w:sz w:val="24"/>
          <w:szCs w:val="24"/>
          <w:u w:val="none"/>
          <w:lang w:eastAsia="en-GB"/>
        </w:rPr>
      </w:pPr>
      <w:r>
        <w:rPr>
          <w:noProof/>
        </w:rPr>
        <w:t>5</w:t>
      </w:r>
      <w:r>
        <w:rPr>
          <w:b w:val="0"/>
          <w:bCs w:val="0"/>
          <w:caps w:val="0"/>
          <w:noProof/>
          <w:sz w:val="24"/>
          <w:szCs w:val="24"/>
          <w:u w:val="none"/>
          <w:lang w:eastAsia="en-GB"/>
        </w:rPr>
        <w:tab/>
      </w:r>
      <w:r>
        <w:rPr>
          <w:noProof/>
        </w:rPr>
        <w:t>The longitudinal relationship between ventilation imaging and lung function</w:t>
      </w:r>
      <w:r>
        <w:rPr>
          <w:noProof/>
        </w:rPr>
        <w:tab/>
      </w:r>
      <w:r>
        <w:rPr>
          <w:noProof/>
        </w:rPr>
        <w:fldChar w:fldCharType="begin"/>
      </w:r>
      <w:r>
        <w:rPr>
          <w:noProof/>
        </w:rPr>
        <w:instrText xml:space="preserve"> PAGEREF _Toc27382919 \h </w:instrText>
      </w:r>
      <w:r>
        <w:rPr>
          <w:noProof/>
        </w:rPr>
      </w:r>
      <w:r>
        <w:rPr>
          <w:noProof/>
        </w:rPr>
        <w:fldChar w:fldCharType="separate"/>
      </w:r>
      <w:r>
        <w:rPr>
          <w:noProof/>
        </w:rPr>
        <w:t>200</w:t>
      </w:r>
      <w:r>
        <w:rPr>
          <w:noProof/>
        </w:rPr>
        <w:fldChar w:fldCharType="end"/>
      </w:r>
    </w:p>
    <w:p w14:paraId="5E6B13AD" w14:textId="77777777" w:rsidR="0037662A" w:rsidRDefault="0037662A">
      <w:pPr>
        <w:pStyle w:val="TOC2"/>
        <w:rPr>
          <w:b w:val="0"/>
          <w:bCs w:val="0"/>
          <w:smallCaps w:val="0"/>
          <w:noProof/>
          <w:sz w:val="24"/>
          <w:szCs w:val="24"/>
          <w:lang w:eastAsia="en-GB"/>
        </w:rPr>
      </w:pPr>
      <w:r>
        <w:rPr>
          <w:noProof/>
        </w:rPr>
        <w:t>5.1</w:t>
      </w:r>
      <w:r>
        <w:rPr>
          <w:b w:val="0"/>
          <w:bCs w:val="0"/>
          <w:smallCaps w:val="0"/>
          <w:noProof/>
          <w:sz w:val="24"/>
          <w:szCs w:val="24"/>
          <w:lang w:eastAsia="en-GB"/>
        </w:rPr>
        <w:tab/>
      </w:r>
      <w:r>
        <w:rPr>
          <w:noProof/>
        </w:rPr>
        <w:t>Introduction</w:t>
      </w:r>
      <w:r>
        <w:rPr>
          <w:noProof/>
        </w:rPr>
        <w:tab/>
      </w:r>
      <w:r>
        <w:rPr>
          <w:noProof/>
        </w:rPr>
        <w:fldChar w:fldCharType="begin"/>
      </w:r>
      <w:r>
        <w:rPr>
          <w:noProof/>
        </w:rPr>
        <w:instrText xml:space="preserve"> PAGEREF _Toc27382920 \h </w:instrText>
      </w:r>
      <w:r>
        <w:rPr>
          <w:noProof/>
        </w:rPr>
      </w:r>
      <w:r>
        <w:rPr>
          <w:noProof/>
        </w:rPr>
        <w:fldChar w:fldCharType="separate"/>
      </w:r>
      <w:r>
        <w:rPr>
          <w:noProof/>
        </w:rPr>
        <w:t>201</w:t>
      </w:r>
      <w:r>
        <w:rPr>
          <w:noProof/>
        </w:rPr>
        <w:fldChar w:fldCharType="end"/>
      </w:r>
    </w:p>
    <w:p w14:paraId="4CDEB33B" w14:textId="77777777" w:rsidR="0037662A" w:rsidRDefault="0037662A">
      <w:pPr>
        <w:pStyle w:val="TOC3"/>
        <w:rPr>
          <w:smallCaps w:val="0"/>
          <w:noProof/>
          <w:sz w:val="24"/>
          <w:szCs w:val="24"/>
          <w:lang w:eastAsia="en-GB"/>
        </w:rPr>
      </w:pPr>
      <w:r>
        <w:rPr>
          <w:noProof/>
        </w:rPr>
        <w:t>5.1.1</w:t>
      </w:r>
      <w:r>
        <w:rPr>
          <w:smallCaps w:val="0"/>
          <w:noProof/>
          <w:sz w:val="24"/>
          <w:szCs w:val="24"/>
          <w:lang w:eastAsia="en-GB"/>
        </w:rPr>
        <w:tab/>
      </w:r>
      <w:r>
        <w:rPr>
          <w:noProof/>
        </w:rPr>
        <w:t>Aims</w:t>
      </w:r>
      <w:r>
        <w:rPr>
          <w:noProof/>
        </w:rPr>
        <w:tab/>
      </w:r>
      <w:r>
        <w:rPr>
          <w:noProof/>
        </w:rPr>
        <w:fldChar w:fldCharType="begin"/>
      </w:r>
      <w:r>
        <w:rPr>
          <w:noProof/>
        </w:rPr>
        <w:instrText xml:space="preserve"> PAGEREF _Toc27382921 \h </w:instrText>
      </w:r>
      <w:r>
        <w:rPr>
          <w:noProof/>
        </w:rPr>
      </w:r>
      <w:r>
        <w:rPr>
          <w:noProof/>
        </w:rPr>
        <w:fldChar w:fldCharType="separate"/>
      </w:r>
      <w:r>
        <w:rPr>
          <w:noProof/>
        </w:rPr>
        <w:t>209</w:t>
      </w:r>
      <w:r>
        <w:rPr>
          <w:noProof/>
        </w:rPr>
        <w:fldChar w:fldCharType="end"/>
      </w:r>
    </w:p>
    <w:p w14:paraId="168EC10B" w14:textId="77777777" w:rsidR="0037662A" w:rsidRDefault="0037662A">
      <w:pPr>
        <w:pStyle w:val="TOC2"/>
        <w:rPr>
          <w:b w:val="0"/>
          <w:bCs w:val="0"/>
          <w:smallCaps w:val="0"/>
          <w:noProof/>
          <w:sz w:val="24"/>
          <w:szCs w:val="24"/>
          <w:lang w:eastAsia="en-GB"/>
        </w:rPr>
      </w:pPr>
      <w:r>
        <w:rPr>
          <w:noProof/>
        </w:rPr>
        <w:t>5.2</w:t>
      </w:r>
      <w:r>
        <w:rPr>
          <w:b w:val="0"/>
          <w:bCs w:val="0"/>
          <w:smallCaps w:val="0"/>
          <w:noProof/>
          <w:sz w:val="24"/>
          <w:szCs w:val="24"/>
          <w:lang w:eastAsia="en-GB"/>
        </w:rPr>
        <w:tab/>
      </w:r>
      <w:r>
        <w:rPr>
          <w:noProof/>
        </w:rPr>
        <w:t>Methods</w:t>
      </w:r>
      <w:r>
        <w:rPr>
          <w:noProof/>
        </w:rPr>
        <w:tab/>
      </w:r>
      <w:r>
        <w:rPr>
          <w:noProof/>
        </w:rPr>
        <w:fldChar w:fldCharType="begin"/>
      </w:r>
      <w:r>
        <w:rPr>
          <w:noProof/>
        </w:rPr>
        <w:instrText xml:space="preserve"> PAGEREF _Toc27382922 \h </w:instrText>
      </w:r>
      <w:r>
        <w:rPr>
          <w:noProof/>
        </w:rPr>
      </w:r>
      <w:r>
        <w:rPr>
          <w:noProof/>
        </w:rPr>
        <w:fldChar w:fldCharType="separate"/>
      </w:r>
      <w:r>
        <w:rPr>
          <w:noProof/>
        </w:rPr>
        <w:t>210</w:t>
      </w:r>
      <w:r>
        <w:rPr>
          <w:noProof/>
        </w:rPr>
        <w:fldChar w:fldCharType="end"/>
      </w:r>
    </w:p>
    <w:p w14:paraId="7D9077F8" w14:textId="77777777" w:rsidR="0037662A" w:rsidRDefault="0037662A">
      <w:pPr>
        <w:pStyle w:val="TOC2"/>
        <w:rPr>
          <w:b w:val="0"/>
          <w:bCs w:val="0"/>
          <w:smallCaps w:val="0"/>
          <w:noProof/>
          <w:sz w:val="24"/>
          <w:szCs w:val="24"/>
          <w:lang w:eastAsia="en-GB"/>
        </w:rPr>
      </w:pPr>
      <w:r>
        <w:rPr>
          <w:noProof/>
        </w:rPr>
        <w:lastRenderedPageBreak/>
        <w:t>5.3</w:t>
      </w:r>
      <w:r>
        <w:rPr>
          <w:b w:val="0"/>
          <w:bCs w:val="0"/>
          <w:smallCaps w:val="0"/>
          <w:noProof/>
          <w:sz w:val="24"/>
          <w:szCs w:val="24"/>
          <w:lang w:eastAsia="en-GB"/>
        </w:rPr>
        <w:tab/>
      </w:r>
      <w:r>
        <w:rPr>
          <w:noProof/>
        </w:rPr>
        <w:t>Results</w:t>
      </w:r>
      <w:r>
        <w:rPr>
          <w:noProof/>
        </w:rPr>
        <w:tab/>
      </w:r>
      <w:r>
        <w:rPr>
          <w:noProof/>
        </w:rPr>
        <w:fldChar w:fldCharType="begin"/>
      </w:r>
      <w:r>
        <w:rPr>
          <w:noProof/>
        </w:rPr>
        <w:instrText xml:space="preserve"> PAGEREF _Toc27382923 \h </w:instrText>
      </w:r>
      <w:r>
        <w:rPr>
          <w:noProof/>
        </w:rPr>
      </w:r>
      <w:r>
        <w:rPr>
          <w:noProof/>
        </w:rPr>
        <w:fldChar w:fldCharType="separate"/>
      </w:r>
      <w:r>
        <w:rPr>
          <w:noProof/>
        </w:rPr>
        <w:t>215</w:t>
      </w:r>
      <w:r>
        <w:rPr>
          <w:noProof/>
        </w:rPr>
        <w:fldChar w:fldCharType="end"/>
      </w:r>
    </w:p>
    <w:p w14:paraId="2A574F0B" w14:textId="77777777" w:rsidR="0037662A" w:rsidRDefault="0037662A">
      <w:pPr>
        <w:pStyle w:val="TOC3"/>
        <w:rPr>
          <w:smallCaps w:val="0"/>
          <w:noProof/>
          <w:sz w:val="24"/>
          <w:szCs w:val="24"/>
          <w:lang w:eastAsia="en-GB"/>
        </w:rPr>
      </w:pPr>
      <w:r>
        <w:rPr>
          <w:noProof/>
        </w:rPr>
        <w:t>5.3.1</w:t>
      </w:r>
      <w:r>
        <w:rPr>
          <w:smallCaps w:val="0"/>
          <w:noProof/>
          <w:sz w:val="24"/>
          <w:szCs w:val="24"/>
          <w:lang w:eastAsia="en-GB"/>
        </w:rPr>
        <w:tab/>
      </w:r>
      <w:r>
        <w:rPr>
          <w:noProof/>
        </w:rPr>
        <w:t xml:space="preserve">Longitudinal analysis of hyperpolarised </w:t>
      </w:r>
      <w:r w:rsidRPr="001C5B8B">
        <w:rPr>
          <w:noProof/>
          <w:vertAlign w:val="superscript"/>
        </w:rPr>
        <w:t>3</w:t>
      </w:r>
      <w:r>
        <w:rPr>
          <w:noProof/>
        </w:rPr>
        <w:t>He ventilation MRI</w:t>
      </w:r>
      <w:r>
        <w:rPr>
          <w:noProof/>
        </w:rPr>
        <w:tab/>
      </w:r>
      <w:r>
        <w:rPr>
          <w:noProof/>
        </w:rPr>
        <w:fldChar w:fldCharType="begin"/>
      </w:r>
      <w:r>
        <w:rPr>
          <w:noProof/>
        </w:rPr>
        <w:instrText xml:space="preserve"> PAGEREF _Toc27382924 \h </w:instrText>
      </w:r>
      <w:r>
        <w:rPr>
          <w:noProof/>
        </w:rPr>
      </w:r>
      <w:r>
        <w:rPr>
          <w:noProof/>
        </w:rPr>
        <w:fldChar w:fldCharType="separate"/>
      </w:r>
      <w:r>
        <w:rPr>
          <w:noProof/>
        </w:rPr>
        <w:t>215</w:t>
      </w:r>
      <w:r>
        <w:rPr>
          <w:noProof/>
        </w:rPr>
        <w:fldChar w:fldCharType="end"/>
      </w:r>
    </w:p>
    <w:p w14:paraId="72802CD7" w14:textId="77777777" w:rsidR="0037662A" w:rsidRDefault="0037662A">
      <w:pPr>
        <w:pStyle w:val="TOC2"/>
        <w:rPr>
          <w:b w:val="0"/>
          <w:bCs w:val="0"/>
          <w:smallCaps w:val="0"/>
          <w:noProof/>
          <w:sz w:val="24"/>
          <w:szCs w:val="24"/>
          <w:lang w:eastAsia="en-GB"/>
        </w:rPr>
      </w:pPr>
      <w:r>
        <w:rPr>
          <w:noProof/>
        </w:rPr>
        <w:t>5.4</w:t>
      </w:r>
      <w:r>
        <w:rPr>
          <w:b w:val="0"/>
          <w:bCs w:val="0"/>
          <w:smallCaps w:val="0"/>
          <w:noProof/>
          <w:sz w:val="24"/>
          <w:szCs w:val="24"/>
          <w:lang w:eastAsia="en-GB"/>
        </w:rPr>
        <w:tab/>
      </w:r>
      <w:r>
        <w:rPr>
          <w:noProof/>
        </w:rPr>
        <w:t>Discussion</w:t>
      </w:r>
      <w:r>
        <w:rPr>
          <w:noProof/>
        </w:rPr>
        <w:tab/>
      </w:r>
      <w:r>
        <w:rPr>
          <w:noProof/>
        </w:rPr>
        <w:fldChar w:fldCharType="begin"/>
      </w:r>
      <w:r>
        <w:rPr>
          <w:noProof/>
        </w:rPr>
        <w:instrText xml:space="preserve"> PAGEREF _Toc27382925 \h </w:instrText>
      </w:r>
      <w:r>
        <w:rPr>
          <w:noProof/>
        </w:rPr>
      </w:r>
      <w:r>
        <w:rPr>
          <w:noProof/>
        </w:rPr>
        <w:fldChar w:fldCharType="separate"/>
      </w:r>
      <w:r>
        <w:rPr>
          <w:noProof/>
        </w:rPr>
        <w:t>244</w:t>
      </w:r>
      <w:r>
        <w:rPr>
          <w:noProof/>
        </w:rPr>
        <w:fldChar w:fldCharType="end"/>
      </w:r>
    </w:p>
    <w:p w14:paraId="3A4517C3" w14:textId="77777777" w:rsidR="0037662A" w:rsidRDefault="0037662A">
      <w:pPr>
        <w:pStyle w:val="TOC3"/>
        <w:rPr>
          <w:smallCaps w:val="0"/>
          <w:noProof/>
          <w:sz w:val="24"/>
          <w:szCs w:val="24"/>
          <w:lang w:eastAsia="en-GB"/>
        </w:rPr>
      </w:pPr>
      <w:r>
        <w:rPr>
          <w:noProof/>
        </w:rPr>
        <w:t>5.4.1</w:t>
      </w:r>
      <w:r>
        <w:rPr>
          <w:smallCaps w:val="0"/>
          <w:noProof/>
          <w:sz w:val="24"/>
          <w:szCs w:val="24"/>
          <w:lang w:eastAsia="en-GB"/>
        </w:rPr>
        <w:tab/>
      </w:r>
      <w:r>
        <w:rPr>
          <w:noProof/>
        </w:rPr>
        <w:t>Longitudinal trends</w:t>
      </w:r>
      <w:r>
        <w:rPr>
          <w:noProof/>
        </w:rPr>
        <w:tab/>
      </w:r>
      <w:r>
        <w:rPr>
          <w:noProof/>
        </w:rPr>
        <w:fldChar w:fldCharType="begin"/>
      </w:r>
      <w:r>
        <w:rPr>
          <w:noProof/>
        </w:rPr>
        <w:instrText xml:space="preserve"> PAGEREF _Toc27382926 \h </w:instrText>
      </w:r>
      <w:r>
        <w:rPr>
          <w:noProof/>
        </w:rPr>
      </w:r>
      <w:r>
        <w:rPr>
          <w:noProof/>
        </w:rPr>
        <w:fldChar w:fldCharType="separate"/>
      </w:r>
      <w:r>
        <w:rPr>
          <w:noProof/>
        </w:rPr>
        <w:t>244</w:t>
      </w:r>
      <w:r>
        <w:rPr>
          <w:noProof/>
        </w:rPr>
        <w:fldChar w:fldCharType="end"/>
      </w:r>
    </w:p>
    <w:p w14:paraId="07AD5DCC" w14:textId="77777777" w:rsidR="0037662A" w:rsidRDefault="0037662A">
      <w:pPr>
        <w:pStyle w:val="TOC3"/>
        <w:rPr>
          <w:smallCaps w:val="0"/>
          <w:noProof/>
          <w:sz w:val="24"/>
          <w:szCs w:val="24"/>
          <w:lang w:eastAsia="en-GB"/>
        </w:rPr>
      </w:pPr>
      <w:r>
        <w:rPr>
          <w:noProof/>
        </w:rPr>
        <w:t>5.4.2</w:t>
      </w:r>
      <w:r>
        <w:rPr>
          <w:smallCaps w:val="0"/>
          <w:noProof/>
          <w:sz w:val="24"/>
          <w:szCs w:val="24"/>
          <w:lang w:eastAsia="en-GB"/>
        </w:rPr>
        <w:tab/>
      </w:r>
      <w:r>
        <w:rPr>
          <w:noProof/>
        </w:rPr>
        <w:t xml:space="preserve">Longitudinal </w:t>
      </w:r>
      <w:r w:rsidRPr="001C5B8B">
        <w:rPr>
          <w:noProof/>
          <w:vertAlign w:val="superscript"/>
        </w:rPr>
        <w:t>3</w:t>
      </w:r>
      <w:r>
        <w:rPr>
          <w:noProof/>
        </w:rPr>
        <w:t>He MRI compared to lung function</w:t>
      </w:r>
      <w:r>
        <w:rPr>
          <w:noProof/>
        </w:rPr>
        <w:tab/>
      </w:r>
      <w:r>
        <w:rPr>
          <w:noProof/>
        </w:rPr>
        <w:fldChar w:fldCharType="begin"/>
      </w:r>
      <w:r>
        <w:rPr>
          <w:noProof/>
        </w:rPr>
        <w:instrText xml:space="preserve"> PAGEREF _Toc27382927 \h </w:instrText>
      </w:r>
      <w:r>
        <w:rPr>
          <w:noProof/>
        </w:rPr>
      </w:r>
      <w:r>
        <w:rPr>
          <w:noProof/>
        </w:rPr>
        <w:fldChar w:fldCharType="separate"/>
      </w:r>
      <w:r>
        <w:rPr>
          <w:noProof/>
        </w:rPr>
        <w:t>246</w:t>
      </w:r>
      <w:r>
        <w:rPr>
          <w:noProof/>
        </w:rPr>
        <w:fldChar w:fldCharType="end"/>
      </w:r>
    </w:p>
    <w:p w14:paraId="20F4194D" w14:textId="77777777" w:rsidR="0037662A" w:rsidRDefault="0037662A">
      <w:pPr>
        <w:pStyle w:val="TOC3"/>
        <w:rPr>
          <w:smallCaps w:val="0"/>
          <w:noProof/>
          <w:sz w:val="24"/>
          <w:szCs w:val="24"/>
          <w:lang w:eastAsia="en-GB"/>
        </w:rPr>
      </w:pPr>
      <w:r>
        <w:rPr>
          <w:noProof/>
        </w:rPr>
        <w:t>5.4.3</w:t>
      </w:r>
      <w:r>
        <w:rPr>
          <w:smallCaps w:val="0"/>
          <w:noProof/>
          <w:sz w:val="24"/>
          <w:szCs w:val="24"/>
          <w:lang w:eastAsia="en-GB"/>
        </w:rPr>
        <w:tab/>
      </w:r>
      <w:r>
        <w:rPr>
          <w:noProof/>
        </w:rPr>
        <w:t>Tracking ventilation defects with time</w:t>
      </w:r>
      <w:r>
        <w:rPr>
          <w:noProof/>
        </w:rPr>
        <w:tab/>
      </w:r>
      <w:r>
        <w:rPr>
          <w:noProof/>
        </w:rPr>
        <w:fldChar w:fldCharType="begin"/>
      </w:r>
      <w:r>
        <w:rPr>
          <w:noProof/>
        </w:rPr>
        <w:instrText xml:space="preserve"> PAGEREF _Toc27382928 \h </w:instrText>
      </w:r>
      <w:r>
        <w:rPr>
          <w:noProof/>
        </w:rPr>
      </w:r>
      <w:r>
        <w:rPr>
          <w:noProof/>
        </w:rPr>
        <w:fldChar w:fldCharType="separate"/>
      </w:r>
      <w:r>
        <w:rPr>
          <w:noProof/>
        </w:rPr>
        <w:t>250</w:t>
      </w:r>
      <w:r>
        <w:rPr>
          <w:noProof/>
        </w:rPr>
        <w:fldChar w:fldCharType="end"/>
      </w:r>
    </w:p>
    <w:p w14:paraId="4F7B6FAB" w14:textId="77777777" w:rsidR="0037662A" w:rsidRDefault="0037662A">
      <w:pPr>
        <w:pStyle w:val="TOC3"/>
        <w:rPr>
          <w:smallCaps w:val="0"/>
          <w:noProof/>
          <w:sz w:val="24"/>
          <w:szCs w:val="24"/>
          <w:lang w:eastAsia="en-GB"/>
        </w:rPr>
      </w:pPr>
      <w:r>
        <w:rPr>
          <w:noProof/>
        </w:rPr>
        <w:t>5.4.4</w:t>
      </w:r>
      <w:r>
        <w:rPr>
          <w:smallCaps w:val="0"/>
          <w:noProof/>
          <w:sz w:val="24"/>
          <w:szCs w:val="24"/>
          <w:lang w:eastAsia="en-GB"/>
        </w:rPr>
        <w:tab/>
      </w:r>
      <w:r>
        <w:rPr>
          <w:noProof/>
        </w:rPr>
        <w:t xml:space="preserve">Comparing </w:t>
      </w:r>
      <w:r w:rsidRPr="001C5B8B">
        <w:rPr>
          <w:noProof/>
          <w:vertAlign w:val="superscript"/>
        </w:rPr>
        <w:t>3</w:t>
      </w:r>
      <w:r>
        <w:rPr>
          <w:noProof/>
        </w:rPr>
        <w:t xml:space="preserve">He with </w:t>
      </w:r>
      <w:r w:rsidRPr="001C5B8B">
        <w:rPr>
          <w:noProof/>
          <w:vertAlign w:val="superscript"/>
        </w:rPr>
        <w:t>129</w:t>
      </w:r>
      <w:r>
        <w:rPr>
          <w:noProof/>
        </w:rPr>
        <w:t>Xe</w:t>
      </w:r>
      <w:r>
        <w:rPr>
          <w:noProof/>
        </w:rPr>
        <w:tab/>
      </w:r>
      <w:r>
        <w:rPr>
          <w:noProof/>
        </w:rPr>
        <w:fldChar w:fldCharType="begin"/>
      </w:r>
      <w:r>
        <w:rPr>
          <w:noProof/>
        </w:rPr>
        <w:instrText xml:space="preserve"> PAGEREF _Toc27382929 \h </w:instrText>
      </w:r>
      <w:r>
        <w:rPr>
          <w:noProof/>
        </w:rPr>
      </w:r>
      <w:r>
        <w:rPr>
          <w:noProof/>
        </w:rPr>
        <w:fldChar w:fldCharType="separate"/>
      </w:r>
      <w:r>
        <w:rPr>
          <w:noProof/>
        </w:rPr>
        <w:t>251</w:t>
      </w:r>
      <w:r>
        <w:rPr>
          <w:noProof/>
        </w:rPr>
        <w:fldChar w:fldCharType="end"/>
      </w:r>
    </w:p>
    <w:p w14:paraId="4D77E503" w14:textId="77777777" w:rsidR="0037662A" w:rsidRDefault="0037662A">
      <w:pPr>
        <w:pStyle w:val="TOC3"/>
        <w:rPr>
          <w:smallCaps w:val="0"/>
          <w:noProof/>
          <w:sz w:val="24"/>
          <w:szCs w:val="24"/>
          <w:lang w:eastAsia="en-GB"/>
        </w:rPr>
      </w:pPr>
      <w:r>
        <w:rPr>
          <w:noProof/>
        </w:rPr>
        <w:t>5.4.5</w:t>
      </w:r>
      <w:r>
        <w:rPr>
          <w:smallCaps w:val="0"/>
          <w:noProof/>
          <w:sz w:val="24"/>
          <w:szCs w:val="24"/>
          <w:lang w:eastAsia="en-GB"/>
        </w:rPr>
        <w:tab/>
      </w:r>
      <w:r>
        <w:rPr>
          <w:noProof/>
        </w:rPr>
        <w:t xml:space="preserve">The clinical utility of </w:t>
      </w:r>
      <w:r w:rsidRPr="001C5B8B">
        <w:rPr>
          <w:noProof/>
          <w:vertAlign w:val="superscript"/>
        </w:rPr>
        <w:t>129</w:t>
      </w:r>
      <w:r>
        <w:rPr>
          <w:noProof/>
        </w:rPr>
        <w:t>Xe</w:t>
      </w:r>
      <w:r>
        <w:rPr>
          <w:noProof/>
        </w:rPr>
        <w:tab/>
      </w:r>
      <w:r>
        <w:rPr>
          <w:noProof/>
        </w:rPr>
        <w:fldChar w:fldCharType="begin"/>
      </w:r>
      <w:r>
        <w:rPr>
          <w:noProof/>
        </w:rPr>
        <w:instrText xml:space="preserve"> PAGEREF _Toc27382930 \h </w:instrText>
      </w:r>
      <w:r>
        <w:rPr>
          <w:noProof/>
        </w:rPr>
      </w:r>
      <w:r>
        <w:rPr>
          <w:noProof/>
        </w:rPr>
        <w:fldChar w:fldCharType="separate"/>
      </w:r>
      <w:r>
        <w:rPr>
          <w:noProof/>
        </w:rPr>
        <w:t>256</w:t>
      </w:r>
      <w:r>
        <w:rPr>
          <w:noProof/>
        </w:rPr>
        <w:fldChar w:fldCharType="end"/>
      </w:r>
    </w:p>
    <w:p w14:paraId="0B998187" w14:textId="77777777" w:rsidR="0037662A" w:rsidRDefault="0037662A">
      <w:pPr>
        <w:pStyle w:val="TOC2"/>
        <w:rPr>
          <w:b w:val="0"/>
          <w:bCs w:val="0"/>
          <w:smallCaps w:val="0"/>
          <w:noProof/>
          <w:sz w:val="24"/>
          <w:szCs w:val="24"/>
          <w:lang w:eastAsia="en-GB"/>
        </w:rPr>
      </w:pPr>
      <w:r>
        <w:rPr>
          <w:noProof/>
        </w:rPr>
        <w:t>5.5</w:t>
      </w:r>
      <w:r>
        <w:rPr>
          <w:b w:val="0"/>
          <w:bCs w:val="0"/>
          <w:smallCaps w:val="0"/>
          <w:noProof/>
          <w:sz w:val="24"/>
          <w:szCs w:val="24"/>
          <w:lang w:eastAsia="en-GB"/>
        </w:rPr>
        <w:tab/>
      </w:r>
      <w:r>
        <w:rPr>
          <w:noProof/>
        </w:rPr>
        <w:t>Summary</w:t>
      </w:r>
      <w:r>
        <w:rPr>
          <w:noProof/>
        </w:rPr>
        <w:tab/>
      </w:r>
      <w:r>
        <w:rPr>
          <w:noProof/>
        </w:rPr>
        <w:fldChar w:fldCharType="begin"/>
      </w:r>
      <w:r>
        <w:rPr>
          <w:noProof/>
        </w:rPr>
        <w:instrText xml:space="preserve"> PAGEREF _Toc27382931 \h </w:instrText>
      </w:r>
      <w:r>
        <w:rPr>
          <w:noProof/>
        </w:rPr>
      </w:r>
      <w:r>
        <w:rPr>
          <w:noProof/>
        </w:rPr>
        <w:fldChar w:fldCharType="separate"/>
      </w:r>
      <w:r>
        <w:rPr>
          <w:noProof/>
        </w:rPr>
        <w:t>259</w:t>
      </w:r>
      <w:r>
        <w:rPr>
          <w:noProof/>
        </w:rPr>
        <w:fldChar w:fldCharType="end"/>
      </w:r>
    </w:p>
    <w:p w14:paraId="1B0ADEED" w14:textId="77777777" w:rsidR="0037662A" w:rsidRDefault="0037662A">
      <w:pPr>
        <w:pStyle w:val="TOC1"/>
        <w:tabs>
          <w:tab w:val="left" w:pos="352"/>
          <w:tab w:val="right" w:pos="9622"/>
        </w:tabs>
        <w:rPr>
          <w:b w:val="0"/>
          <w:bCs w:val="0"/>
          <w:caps w:val="0"/>
          <w:noProof/>
          <w:sz w:val="24"/>
          <w:szCs w:val="24"/>
          <w:u w:val="none"/>
          <w:lang w:eastAsia="en-GB"/>
        </w:rPr>
      </w:pPr>
      <w:r>
        <w:rPr>
          <w:noProof/>
        </w:rPr>
        <w:t>6</w:t>
      </w:r>
      <w:r>
        <w:rPr>
          <w:b w:val="0"/>
          <w:bCs w:val="0"/>
          <w:caps w:val="0"/>
          <w:noProof/>
          <w:sz w:val="24"/>
          <w:szCs w:val="24"/>
          <w:u w:val="none"/>
          <w:lang w:eastAsia="en-GB"/>
        </w:rPr>
        <w:tab/>
      </w:r>
      <w:r>
        <w:rPr>
          <w:noProof/>
        </w:rPr>
        <w:t>The utility of ventilation MRI in other paediatric respiratory disorders</w:t>
      </w:r>
      <w:r>
        <w:rPr>
          <w:noProof/>
        </w:rPr>
        <w:tab/>
      </w:r>
      <w:r>
        <w:rPr>
          <w:noProof/>
        </w:rPr>
        <w:fldChar w:fldCharType="begin"/>
      </w:r>
      <w:r>
        <w:rPr>
          <w:noProof/>
        </w:rPr>
        <w:instrText xml:space="preserve"> PAGEREF _Toc27382932 \h </w:instrText>
      </w:r>
      <w:r>
        <w:rPr>
          <w:noProof/>
        </w:rPr>
      </w:r>
      <w:r>
        <w:rPr>
          <w:noProof/>
        </w:rPr>
        <w:fldChar w:fldCharType="separate"/>
      </w:r>
      <w:r>
        <w:rPr>
          <w:noProof/>
        </w:rPr>
        <w:t>262</w:t>
      </w:r>
      <w:r>
        <w:rPr>
          <w:noProof/>
        </w:rPr>
        <w:fldChar w:fldCharType="end"/>
      </w:r>
    </w:p>
    <w:p w14:paraId="0B16FD7F" w14:textId="77777777" w:rsidR="0037662A" w:rsidRDefault="0037662A">
      <w:pPr>
        <w:pStyle w:val="TOC2"/>
        <w:rPr>
          <w:b w:val="0"/>
          <w:bCs w:val="0"/>
          <w:smallCaps w:val="0"/>
          <w:noProof/>
          <w:sz w:val="24"/>
          <w:szCs w:val="24"/>
          <w:lang w:eastAsia="en-GB"/>
        </w:rPr>
      </w:pPr>
      <w:r>
        <w:rPr>
          <w:noProof/>
        </w:rPr>
        <w:t>6.1</w:t>
      </w:r>
      <w:r>
        <w:rPr>
          <w:b w:val="0"/>
          <w:bCs w:val="0"/>
          <w:smallCaps w:val="0"/>
          <w:noProof/>
          <w:sz w:val="24"/>
          <w:szCs w:val="24"/>
          <w:lang w:eastAsia="en-GB"/>
        </w:rPr>
        <w:tab/>
      </w:r>
      <w:r>
        <w:rPr>
          <w:noProof/>
        </w:rPr>
        <w:t>Introduction</w:t>
      </w:r>
      <w:r>
        <w:rPr>
          <w:noProof/>
        </w:rPr>
        <w:tab/>
      </w:r>
      <w:r>
        <w:rPr>
          <w:noProof/>
        </w:rPr>
        <w:fldChar w:fldCharType="begin"/>
      </w:r>
      <w:r>
        <w:rPr>
          <w:noProof/>
        </w:rPr>
        <w:instrText xml:space="preserve"> PAGEREF _Toc27382933 \h </w:instrText>
      </w:r>
      <w:r>
        <w:rPr>
          <w:noProof/>
        </w:rPr>
      </w:r>
      <w:r>
        <w:rPr>
          <w:noProof/>
        </w:rPr>
        <w:fldChar w:fldCharType="separate"/>
      </w:r>
      <w:r>
        <w:rPr>
          <w:noProof/>
        </w:rPr>
        <w:t>262</w:t>
      </w:r>
      <w:r>
        <w:rPr>
          <w:noProof/>
        </w:rPr>
        <w:fldChar w:fldCharType="end"/>
      </w:r>
    </w:p>
    <w:p w14:paraId="0C07AAFC" w14:textId="77777777" w:rsidR="0037662A" w:rsidRDefault="0037662A">
      <w:pPr>
        <w:pStyle w:val="TOC2"/>
        <w:rPr>
          <w:b w:val="0"/>
          <w:bCs w:val="0"/>
          <w:smallCaps w:val="0"/>
          <w:noProof/>
          <w:sz w:val="24"/>
          <w:szCs w:val="24"/>
          <w:lang w:eastAsia="en-GB"/>
        </w:rPr>
      </w:pPr>
      <w:r>
        <w:rPr>
          <w:noProof/>
        </w:rPr>
        <w:t>6.2</w:t>
      </w:r>
      <w:r>
        <w:rPr>
          <w:b w:val="0"/>
          <w:bCs w:val="0"/>
          <w:smallCaps w:val="0"/>
          <w:noProof/>
          <w:sz w:val="24"/>
          <w:szCs w:val="24"/>
          <w:lang w:eastAsia="en-GB"/>
        </w:rPr>
        <w:tab/>
      </w:r>
      <w:r>
        <w:rPr>
          <w:noProof/>
        </w:rPr>
        <w:t>Primary Ciliary Dyskinesia</w:t>
      </w:r>
      <w:r>
        <w:rPr>
          <w:noProof/>
        </w:rPr>
        <w:tab/>
      </w:r>
      <w:r>
        <w:rPr>
          <w:noProof/>
        </w:rPr>
        <w:fldChar w:fldCharType="begin"/>
      </w:r>
      <w:r>
        <w:rPr>
          <w:noProof/>
        </w:rPr>
        <w:instrText xml:space="preserve"> PAGEREF _Toc27382934 \h </w:instrText>
      </w:r>
      <w:r>
        <w:rPr>
          <w:noProof/>
        </w:rPr>
      </w:r>
      <w:r>
        <w:rPr>
          <w:noProof/>
        </w:rPr>
        <w:fldChar w:fldCharType="separate"/>
      </w:r>
      <w:r>
        <w:rPr>
          <w:noProof/>
        </w:rPr>
        <w:t>264</w:t>
      </w:r>
      <w:r>
        <w:rPr>
          <w:noProof/>
        </w:rPr>
        <w:fldChar w:fldCharType="end"/>
      </w:r>
    </w:p>
    <w:p w14:paraId="1D3741B7" w14:textId="77777777" w:rsidR="0037662A" w:rsidRDefault="0037662A">
      <w:pPr>
        <w:pStyle w:val="TOC3"/>
        <w:rPr>
          <w:smallCaps w:val="0"/>
          <w:noProof/>
          <w:sz w:val="24"/>
          <w:szCs w:val="24"/>
          <w:lang w:eastAsia="en-GB"/>
        </w:rPr>
      </w:pPr>
      <w:r>
        <w:rPr>
          <w:noProof/>
        </w:rPr>
        <w:t>6.2.1</w:t>
      </w:r>
      <w:r>
        <w:rPr>
          <w:smallCaps w:val="0"/>
          <w:noProof/>
          <w:sz w:val="24"/>
          <w:szCs w:val="24"/>
          <w:lang w:eastAsia="en-GB"/>
        </w:rPr>
        <w:tab/>
      </w:r>
      <w:r>
        <w:rPr>
          <w:noProof/>
        </w:rPr>
        <w:t>Introduction</w:t>
      </w:r>
      <w:r>
        <w:rPr>
          <w:noProof/>
        </w:rPr>
        <w:tab/>
      </w:r>
      <w:r>
        <w:rPr>
          <w:noProof/>
        </w:rPr>
        <w:fldChar w:fldCharType="begin"/>
      </w:r>
      <w:r>
        <w:rPr>
          <w:noProof/>
        </w:rPr>
        <w:instrText xml:space="preserve"> PAGEREF _Toc27382935 \h </w:instrText>
      </w:r>
      <w:r>
        <w:rPr>
          <w:noProof/>
        </w:rPr>
      </w:r>
      <w:r>
        <w:rPr>
          <w:noProof/>
        </w:rPr>
        <w:fldChar w:fldCharType="separate"/>
      </w:r>
      <w:r>
        <w:rPr>
          <w:noProof/>
        </w:rPr>
        <w:t>264</w:t>
      </w:r>
      <w:r>
        <w:rPr>
          <w:noProof/>
        </w:rPr>
        <w:fldChar w:fldCharType="end"/>
      </w:r>
    </w:p>
    <w:p w14:paraId="6BE0DDD9" w14:textId="77777777" w:rsidR="0037662A" w:rsidRDefault="0037662A">
      <w:pPr>
        <w:pStyle w:val="TOC3"/>
        <w:rPr>
          <w:smallCaps w:val="0"/>
          <w:noProof/>
          <w:sz w:val="24"/>
          <w:szCs w:val="24"/>
          <w:lang w:eastAsia="en-GB"/>
        </w:rPr>
      </w:pPr>
      <w:r>
        <w:rPr>
          <w:noProof/>
        </w:rPr>
        <w:t>6.2.2</w:t>
      </w:r>
      <w:r>
        <w:rPr>
          <w:smallCaps w:val="0"/>
          <w:noProof/>
          <w:sz w:val="24"/>
          <w:szCs w:val="24"/>
          <w:lang w:eastAsia="en-GB"/>
        </w:rPr>
        <w:tab/>
      </w:r>
      <w:r>
        <w:rPr>
          <w:noProof/>
        </w:rPr>
        <w:t>Methods</w:t>
      </w:r>
      <w:r>
        <w:rPr>
          <w:noProof/>
        </w:rPr>
        <w:tab/>
      </w:r>
      <w:r>
        <w:rPr>
          <w:noProof/>
        </w:rPr>
        <w:fldChar w:fldCharType="begin"/>
      </w:r>
      <w:r>
        <w:rPr>
          <w:noProof/>
        </w:rPr>
        <w:instrText xml:space="preserve"> PAGEREF _Toc27382936 \h </w:instrText>
      </w:r>
      <w:r>
        <w:rPr>
          <w:noProof/>
        </w:rPr>
      </w:r>
      <w:r>
        <w:rPr>
          <w:noProof/>
        </w:rPr>
        <w:fldChar w:fldCharType="separate"/>
      </w:r>
      <w:r>
        <w:rPr>
          <w:noProof/>
        </w:rPr>
        <w:t>265</w:t>
      </w:r>
      <w:r>
        <w:rPr>
          <w:noProof/>
        </w:rPr>
        <w:fldChar w:fldCharType="end"/>
      </w:r>
    </w:p>
    <w:p w14:paraId="2CABBBE7" w14:textId="77777777" w:rsidR="0037662A" w:rsidRDefault="0037662A">
      <w:pPr>
        <w:pStyle w:val="TOC3"/>
        <w:rPr>
          <w:smallCaps w:val="0"/>
          <w:noProof/>
          <w:sz w:val="24"/>
          <w:szCs w:val="24"/>
          <w:lang w:eastAsia="en-GB"/>
        </w:rPr>
      </w:pPr>
      <w:r>
        <w:rPr>
          <w:noProof/>
        </w:rPr>
        <w:t>6.2.3</w:t>
      </w:r>
      <w:r>
        <w:rPr>
          <w:smallCaps w:val="0"/>
          <w:noProof/>
          <w:sz w:val="24"/>
          <w:szCs w:val="24"/>
          <w:lang w:eastAsia="en-GB"/>
        </w:rPr>
        <w:tab/>
      </w:r>
      <w:r>
        <w:rPr>
          <w:noProof/>
        </w:rPr>
        <w:t>Results</w:t>
      </w:r>
      <w:r>
        <w:rPr>
          <w:noProof/>
        </w:rPr>
        <w:tab/>
      </w:r>
      <w:r>
        <w:rPr>
          <w:noProof/>
        </w:rPr>
        <w:fldChar w:fldCharType="begin"/>
      </w:r>
      <w:r>
        <w:rPr>
          <w:noProof/>
        </w:rPr>
        <w:instrText xml:space="preserve"> PAGEREF _Toc27382937 \h </w:instrText>
      </w:r>
      <w:r>
        <w:rPr>
          <w:noProof/>
        </w:rPr>
      </w:r>
      <w:r>
        <w:rPr>
          <w:noProof/>
        </w:rPr>
        <w:fldChar w:fldCharType="separate"/>
      </w:r>
      <w:r>
        <w:rPr>
          <w:noProof/>
        </w:rPr>
        <w:t>267</w:t>
      </w:r>
      <w:r>
        <w:rPr>
          <w:noProof/>
        </w:rPr>
        <w:fldChar w:fldCharType="end"/>
      </w:r>
    </w:p>
    <w:p w14:paraId="53546050" w14:textId="77777777" w:rsidR="0037662A" w:rsidRDefault="0037662A">
      <w:pPr>
        <w:pStyle w:val="TOC3"/>
        <w:rPr>
          <w:smallCaps w:val="0"/>
          <w:noProof/>
          <w:sz w:val="24"/>
          <w:szCs w:val="24"/>
          <w:lang w:eastAsia="en-GB"/>
        </w:rPr>
      </w:pPr>
      <w:r>
        <w:rPr>
          <w:noProof/>
        </w:rPr>
        <w:t>6.2.4</w:t>
      </w:r>
      <w:r>
        <w:rPr>
          <w:smallCaps w:val="0"/>
          <w:noProof/>
          <w:sz w:val="24"/>
          <w:szCs w:val="24"/>
          <w:lang w:eastAsia="en-GB"/>
        </w:rPr>
        <w:tab/>
      </w:r>
      <w:r>
        <w:rPr>
          <w:noProof/>
        </w:rPr>
        <w:t>Discussion</w:t>
      </w:r>
      <w:r>
        <w:rPr>
          <w:noProof/>
        </w:rPr>
        <w:tab/>
      </w:r>
      <w:r>
        <w:rPr>
          <w:noProof/>
        </w:rPr>
        <w:fldChar w:fldCharType="begin"/>
      </w:r>
      <w:r>
        <w:rPr>
          <w:noProof/>
        </w:rPr>
        <w:instrText xml:space="preserve"> PAGEREF _Toc27382938 \h </w:instrText>
      </w:r>
      <w:r>
        <w:rPr>
          <w:noProof/>
        </w:rPr>
      </w:r>
      <w:r>
        <w:rPr>
          <w:noProof/>
        </w:rPr>
        <w:fldChar w:fldCharType="separate"/>
      </w:r>
      <w:r>
        <w:rPr>
          <w:noProof/>
        </w:rPr>
        <w:t>272</w:t>
      </w:r>
      <w:r>
        <w:rPr>
          <w:noProof/>
        </w:rPr>
        <w:fldChar w:fldCharType="end"/>
      </w:r>
    </w:p>
    <w:p w14:paraId="66FFBD45" w14:textId="77777777" w:rsidR="0037662A" w:rsidRDefault="0037662A">
      <w:pPr>
        <w:pStyle w:val="TOC2"/>
        <w:rPr>
          <w:b w:val="0"/>
          <w:bCs w:val="0"/>
          <w:smallCaps w:val="0"/>
          <w:noProof/>
          <w:sz w:val="24"/>
          <w:szCs w:val="24"/>
          <w:lang w:eastAsia="en-GB"/>
        </w:rPr>
      </w:pPr>
      <w:r>
        <w:rPr>
          <w:noProof/>
        </w:rPr>
        <w:t>6.3</w:t>
      </w:r>
      <w:r>
        <w:rPr>
          <w:b w:val="0"/>
          <w:bCs w:val="0"/>
          <w:smallCaps w:val="0"/>
          <w:noProof/>
          <w:sz w:val="24"/>
          <w:szCs w:val="24"/>
          <w:lang w:eastAsia="en-GB"/>
        </w:rPr>
        <w:tab/>
      </w:r>
      <w:r>
        <w:rPr>
          <w:noProof/>
        </w:rPr>
        <w:t>MRI and MBW to assess ventilation in ex-pre-term born children the:  Respiratory Health Outcomes In Neonates (RHINO) study</w:t>
      </w:r>
      <w:r>
        <w:rPr>
          <w:noProof/>
        </w:rPr>
        <w:tab/>
      </w:r>
      <w:r>
        <w:rPr>
          <w:noProof/>
        </w:rPr>
        <w:fldChar w:fldCharType="begin"/>
      </w:r>
      <w:r>
        <w:rPr>
          <w:noProof/>
        </w:rPr>
        <w:instrText xml:space="preserve"> PAGEREF _Toc27382939 \h </w:instrText>
      </w:r>
      <w:r>
        <w:rPr>
          <w:noProof/>
        </w:rPr>
      </w:r>
      <w:r>
        <w:rPr>
          <w:noProof/>
        </w:rPr>
        <w:fldChar w:fldCharType="separate"/>
      </w:r>
      <w:r>
        <w:rPr>
          <w:noProof/>
        </w:rPr>
        <w:t>275</w:t>
      </w:r>
      <w:r>
        <w:rPr>
          <w:noProof/>
        </w:rPr>
        <w:fldChar w:fldCharType="end"/>
      </w:r>
    </w:p>
    <w:p w14:paraId="7C0CE298" w14:textId="77777777" w:rsidR="0037662A" w:rsidRDefault="0037662A">
      <w:pPr>
        <w:pStyle w:val="TOC3"/>
        <w:rPr>
          <w:smallCaps w:val="0"/>
          <w:noProof/>
          <w:sz w:val="24"/>
          <w:szCs w:val="24"/>
          <w:lang w:eastAsia="en-GB"/>
        </w:rPr>
      </w:pPr>
      <w:r>
        <w:rPr>
          <w:noProof/>
        </w:rPr>
        <w:t>6.3.1</w:t>
      </w:r>
      <w:r>
        <w:rPr>
          <w:smallCaps w:val="0"/>
          <w:noProof/>
          <w:sz w:val="24"/>
          <w:szCs w:val="24"/>
          <w:lang w:eastAsia="en-GB"/>
        </w:rPr>
        <w:tab/>
      </w:r>
      <w:r>
        <w:rPr>
          <w:noProof/>
        </w:rPr>
        <w:t>Introduction</w:t>
      </w:r>
      <w:r>
        <w:rPr>
          <w:noProof/>
        </w:rPr>
        <w:tab/>
      </w:r>
      <w:r>
        <w:rPr>
          <w:noProof/>
        </w:rPr>
        <w:fldChar w:fldCharType="begin"/>
      </w:r>
      <w:r>
        <w:rPr>
          <w:noProof/>
        </w:rPr>
        <w:instrText xml:space="preserve"> PAGEREF _Toc27382940 \h </w:instrText>
      </w:r>
      <w:r>
        <w:rPr>
          <w:noProof/>
        </w:rPr>
      </w:r>
      <w:r>
        <w:rPr>
          <w:noProof/>
        </w:rPr>
        <w:fldChar w:fldCharType="separate"/>
      </w:r>
      <w:r>
        <w:rPr>
          <w:noProof/>
        </w:rPr>
        <w:t>275</w:t>
      </w:r>
      <w:r>
        <w:rPr>
          <w:noProof/>
        </w:rPr>
        <w:fldChar w:fldCharType="end"/>
      </w:r>
    </w:p>
    <w:p w14:paraId="155DDBF4" w14:textId="77777777" w:rsidR="0037662A" w:rsidRDefault="0037662A">
      <w:pPr>
        <w:pStyle w:val="TOC3"/>
        <w:rPr>
          <w:smallCaps w:val="0"/>
          <w:noProof/>
          <w:sz w:val="24"/>
          <w:szCs w:val="24"/>
          <w:lang w:eastAsia="en-GB"/>
        </w:rPr>
      </w:pPr>
      <w:r>
        <w:rPr>
          <w:noProof/>
        </w:rPr>
        <w:t>6.3.2</w:t>
      </w:r>
      <w:r>
        <w:rPr>
          <w:smallCaps w:val="0"/>
          <w:noProof/>
          <w:sz w:val="24"/>
          <w:szCs w:val="24"/>
          <w:lang w:eastAsia="en-GB"/>
        </w:rPr>
        <w:tab/>
      </w:r>
      <w:r>
        <w:rPr>
          <w:noProof/>
        </w:rPr>
        <w:t>Methods</w:t>
      </w:r>
      <w:r>
        <w:rPr>
          <w:noProof/>
        </w:rPr>
        <w:tab/>
      </w:r>
      <w:r>
        <w:rPr>
          <w:noProof/>
        </w:rPr>
        <w:fldChar w:fldCharType="begin"/>
      </w:r>
      <w:r>
        <w:rPr>
          <w:noProof/>
        </w:rPr>
        <w:instrText xml:space="preserve"> PAGEREF _Toc27382941 \h </w:instrText>
      </w:r>
      <w:r>
        <w:rPr>
          <w:noProof/>
        </w:rPr>
      </w:r>
      <w:r>
        <w:rPr>
          <w:noProof/>
        </w:rPr>
        <w:fldChar w:fldCharType="separate"/>
      </w:r>
      <w:r>
        <w:rPr>
          <w:noProof/>
        </w:rPr>
        <w:t>276</w:t>
      </w:r>
      <w:r>
        <w:rPr>
          <w:noProof/>
        </w:rPr>
        <w:fldChar w:fldCharType="end"/>
      </w:r>
    </w:p>
    <w:p w14:paraId="4CCBE77F" w14:textId="77777777" w:rsidR="0037662A" w:rsidRDefault="0037662A">
      <w:pPr>
        <w:pStyle w:val="TOC3"/>
        <w:rPr>
          <w:smallCaps w:val="0"/>
          <w:noProof/>
          <w:sz w:val="24"/>
          <w:szCs w:val="24"/>
          <w:lang w:eastAsia="en-GB"/>
        </w:rPr>
      </w:pPr>
      <w:r>
        <w:rPr>
          <w:noProof/>
        </w:rPr>
        <w:t>6.3.3</w:t>
      </w:r>
      <w:r>
        <w:rPr>
          <w:smallCaps w:val="0"/>
          <w:noProof/>
          <w:sz w:val="24"/>
          <w:szCs w:val="24"/>
          <w:lang w:eastAsia="en-GB"/>
        </w:rPr>
        <w:tab/>
      </w:r>
      <w:r>
        <w:rPr>
          <w:noProof/>
        </w:rPr>
        <w:t>Results</w:t>
      </w:r>
      <w:r>
        <w:rPr>
          <w:noProof/>
        </w:rPr>
        <w:tab/>
      </w:r>
      <w:r>
        <w:rPr>
          <w:noProof/>
        </w:rPr>
        <w:fldChar w:fldCharType="begin"/>
      </w:r>
      <w:r>
        <w:rPr>
          <w:noProof/>
        </w:rPr>
        <w:instrText xml:space="preserve"> PAGEREF _Toc27382942 \h </w:instrText>
      </w:r>
      <w:r>
        <w:rPr>
          <w:noProof/>
        </w:rPr>
      </w:r>
      <w:r>
        <w:rPr>
          <w:noProof/>
        </w:rPr>
        <w:fldChar w:fldCharType="separate"/>
      </w:r>
      <w:r>
        <w:rPr>
          <w:noProof/>
        </w:rPr>
        <w:t>278</w:t>
      </w:r>
      <w:r>
        <w:rPr>
          <w:noProof/>
        </w:rPr>
        <w:fldChar w:fldCharType="end"/>
      </w:r>
    </w:p>
    <w:p w14:paraId="457CD465" w14:textId="77777777" w:rsidR="0037662A" w:rsidRDefault="0037662A">
      <w:pPr>
        <w:pStyle w:val="TOC3"/>
        <w:rPr>
          <w:smallCaps w:val="0"/>
          <w:noProof/>
          <w:sz w:val="24"/>
          <w:szCs w:val="24"/>
          <w:lang w:eastAsia="en-GB"/>
        </w:rPr>
      </w:pPr>
      <w:r>
        <w:rPr>
          <w:noProof/>
        </w:rPr>
        <w:t>6.3.4</w:t>
      </w:r>
      <w:r>
        <w:rPr>
          <w:smallCaps w:val="0"/>
          <w:noProof/>
          <w:sz w:val="24"/>
          <w:szCs w:val="24"/>
          <w:lang w:eastAsia="en-GB"/>
        </w:rPr>
        <w:tab/>
      </w:r>
      <w:r>
        <w:rPr>
          <w:noProof/>
        </w:rPr>
        <w:t>Discussion</w:t>
      </w:r>
      <w:r>
        <w:rPr>
          <w:noProof/>
        </w:rPr>
        <w:tab/>
      </w:r>
      <w:r>
        <w:rPr>
          <w:noProof/>
        </w:rPr>
        <w:fldChar w:fldCharType="begin"/>
      </w:r>
      <w:r>
        <w:rPr>
          <w:noProof/>
        </w:rPr>
        <w:instrText xml:space="preserve"> PAGEREF _Toc27382943 \h </w:instrText>
      </w:r>
      <w:r>
        <w:rPr>
          <w:noProof/>
        </w:rPr>
      </w:r>
      <w:r>
        <w:rPr>
          <w:noProof/>
        </w:rPr>
        <w:fldChar w:fldCharType="separate"/>
      </w:r>
      <w:r>
        <w:rPr>
          <w:noProof/>
        </w:rPr>
        <w:t>285</w:t>
      </w:r>
      <w:r>
        <w:rPr>
          <w:noProof/>
        </w:rPr>
        <w:fldChar w:fldCharType="end"/>
      </w:r>
    </w:p>
    <w:p w14:paraId="60ECF7B0" w14:textId="77777777" w:rsidR="0037662A" w:rsidRDefault="0037662A">
      <w:pPr>
        <w:pStyle w:val="TOC2"/>
        <w:rPr>
          <w:b w:val="0"/>
          <w:bCs w:val="0"/>
          <w:smallCaps w:val="0"/>
          <w:noProof/>
          <w:sz w:val="24"/>
          <w:szCs w:val="24"/>
          <w:lang w:eastAsia="en-GB"/>
        </w:rPr>
      </w:pPr>
      <w:r>
        <w:rPr>
          <w:noProof/>
        </w:rPr>
        <w:t>6.4</w:t>
      </w:r>
      <w:r>
        <w:rPr>
          <w:b w:val="0"/>
          <w:bCs w:val="0"/>
          <w:smallCaps w:val="0"/>
          <w:noProof/>
          <w:sz w:val="24"/>
          <w:szCs w:val="24"/>
          <w:lang w:eastAsia="en-GB"/>
        </w:rPr>
        <w:tab/>
      </w:r>
      <w:r>
        <w:rPr>
          <w:noProof/>
        </w:rPr>
        <w:t>Paediatric clinical referrals</w:t>
      </w:r>
      <w:r>
        <w:rPr>
          <w:noProof/>
        </w:rPr>
        <w:tab/>
      </w:r>
      <w:r>
        <w:rPr>
          <w:noProof/>
        </w:rPr>
        <w:fldChar w:fldCharType="begin"/>
      </w:r>
      <w:r>
        <w:rPr>
          <w:noProof/>
        </w:rPr>
        <w:instrText xml:space="preserve"> PAGEREF _Toc27382944 \h </w:instrText>
      </w:r>
      <w:r>
        <w:rPr>
          <w:noProof/>
        </w:rPr>
      </w:r>
      <w:r>
        <w:rPr>
          <w:noProof/>
        </w:rPr>
        <w:fldChar w:fldCharType="separate"/>
      </w:r>
      <w:r>
        <w:rPr>
          <w:noProof/>
        </w:rPr>
        <w:t>287</w:t>
      </w:r>
      <w:r>
        <w:rPr>
          <w:noProof/>
        </w:rPr>
        <w:fldChar w:fldCharType="end"/>
      </w:r>
    </w:p>
    <w:p w14:paraId="7DE70256" w14:textId="77777777" w:rsidR="0037662A" w:rsidRDefault="0037662A">
      <w:pPr>
        <w:pStyle w:val="TOC3"/>
        <w:rPr>
          <w:smallCaps w:val="0"/>
          <w:noProof/>
          <w:sz w:val="24"/>
          <w:szCs w:val="24"/>
          <w:lang w:eastAsia="en-GB"/>
        </w:rPr>
      </w:pPr>
      <w:r>
        <w:rPr>
          <w:noProof/>
        </w:rPr>
        <w:t>6.4.1</w:t>
      </w:r>
      <w:r>
        <w:rPr>
          <w:smallCaps w:val="0"/>
          <w:noProof/>
          <w:sz w:val="24"/>
          <w:szCs w:val="24"/>
          <w:lang w:eastAsia="en-GB"/>
        </w:rPr>
        <w:tab/>
      </w:r>
      <w:r>
        <w:rPr>
          <w:noProof/>
        </w:rPr>
        <w:t>Introduction</w:t>
      </w:r>
      <w:r>
        <w:rPr>
          <w:noProof/>
        </w:rPr>
        <w:tab/>
      </w:r>
      <w:r>
        <w:rPr>
          <w:noProof/>
        </w:rPr>
        <w:fldChar w:fldCharType="begin"/>
      </w:r>
      <w:r>
        <w:rPr>
          <w:noProof/>
        </w:rPr>
        <w:instrText xml:space="preserve"> PAGEREF _Toc27382945 \h </w:instrText>
      </w:r>
      <w:r>
        <w:rPr>
          <w:noProof/>
        </w:rPr>
      </w:r>
      <w:r>
        <w:rPr>
          <w:noProof/>
        </w:rPr>
        <w:fldChar w:fldCharType="separate"/>
      </w:r>
      <w:r>
        <w:rPr>
          <w:noProof/>
        </w:rPr>
        <w:t>287</w:t>
      </w:r>
      <w:r>
        <w:rPr>
          <w:noProof/>
        </w:rPr>
        <w:fldChar w:fldCharType="end"/>
      </w:r>
    </w:p>
    <w:p w14:paraId="2251908F" w14:textId="77777777" w:rsidR="0037662A" w:rsidRDefault="0037662A">
      <w:pPr>
        <w:pStyle w:val="TOC3"/>
        <w:rPr>
          <w:smallCaps w:val="0"/>
          <w:noProof/>
          <w:sz w:val="24"/>
          <w:szCs w:val="24"/>
          <w:lang w:eastAsia="en-GB"/>
        </w:rPr>
      </w:pPr>
      <w:r>
        <w:rPr>
          <w:noProof/>
        </w:rPr>
        <w:t>6.4.2</w:t>
      </w:r>
      <w:r>
        <w:rPr>
          <w:smallCaps w:val="0"/>
          <w:noProof/>
          <w:sz w:val="24"/>
          <w:szCs w:val="24"/>
          <w:lang w:eastAsia="en-GB"/>
        </w:rPr>
        <w:tab/>
      </w:r>
      <w:r>
        <w:rPr>
          <w:noProof/>
        </w:rPr>
        <w:t>Results</w:t>
      </w:r>
      <w:r>
        <w:rPr>
          <w:noProof/>
        </w:rPr>
        <w:tab/>
      </w:r>
      <w:r>
        <w:rPr>
          <w:noProof/>
        </w:rPr>
        <w:fldChar w:fldCharType="begin"/>
      </w:r>
      <w:r>
        <w:rPr>
          <w:noProof/>
        </w:rPr>
        <w:instrText xml:space="preserve"> PAGEREF _Toc27382946 \h </w:instrText>
      </w:r>
      <w:r>
        <w:rPr>
          <w:noProof/>
        </w:rPr>
      </w:r>
      <w:r>
        <w:rPr>
          <w:noProof/>
        </w:rPr>
        <w:fldChar w:fldCharType="separate"/>
      </w:r>
      <w:r>
        <w:rPr>
          <w:noProof/>
        </w:rPr>
        <w:t>287</w:t>
      </w:r>
      <w:r>
        <w:rPr>
          <w:noProof/>
        </w:rPr>
        <w:fldChar w:fldCharType="end"/>
      </w:r>
    </w:p>
    <w:p w14:paraId="2E238668" w14:textId="77777777" w:rsidR="0037662A" w:rsidRDefault="0037662A">
      <w:pPr>
        <w:pStyle w:val="TOC2"/>
        <w:rPr>
          <w:b w:val="0"/>
          <w:bCs w:val="0"/>
          <w:smallCaps w:val="0"/>
          <w:noProof/>
          <w:sz w:val="24"/>
          <w:szCs w:val="24"/>
          <w:lang w:eastAsia="en-GB"/>
        </w:rPr>
      </w:pPr>
      <w:r>
        <w:rPr>
          <w:noProof/>
        </w:rPr>
        <w:t>6.5</w:t>
      </w:r>
      <w:r>
        <w:rPr>
          <w:b w:val="0"/>
          <w:bCs w:val="0"/>
          <w:smallCaps w:val="0"/>
          <w:noProof/>
          <w:sz w:val="24"/>
          <w:szCs w:val="24"/>
          <w:lang w:eastAsia="en-GB"/>
        </w:rPr>
        <w:tab/>
      </w:r>
      <w:r>
        <w:rPr>
          <w:noProof/>
        </w:rPr>
        <w:t>Summary</w:t>
      </w:r>
      <w:r>
        <w:rPr>
          <w:noProof/>
        </w:rPr>
        <w:tab/>
      </w:r>
      <w:r>
        <w:rPr>
          <w:noProof/>
        </w:rPr>
        <w:fldChar w:fldCharType="begin"/>
      </w:r>
      <w:r>
        <w:rPr>
          <w:noProof/>
        </w:rPr>
        <w:instrText xml:space="preserve"> PAGEREF _Toc27382947 \h </w:instrText>
      </w:r>
      <w:r>
        <w:rPr>
          <w:noProof/>
        </w:rPr>
      </w:r>
      <w:r>
        <w:rPr>
          <w:noProof/>
        </w:rPr>
        <w:fldChar w:fldCharType="separate"/>
      </w:r>
      <w:r>
        <w:rPr>
          <w:noProof/>
        </w:rPr>
        <w:t>297</w:t>
      </w:r>
      <w:r>
        <w:rPr>
          <w:noProof/>
        </w:rPr>
        <w:fldChar w:fldCharType="end"/>
      </w:r>
    </w:p>
    <w:p w14:paraId="23E8100F" w14:textId="77777777" w:rsidR="0037662A" w:rsidRDefault="0037662A">
      <w:pPr>
        <w:pStyle w:val="TOC1"/>
        <w:tabs>
          <w:tab w:val="left" w:pos="352"/>
          <w:tab w:val="right" w:pos="9622"/>
        </w:tabs>
        <w:rPr>
          <w:b w:val="0"/>
          <w:bCs w:val="0"/>
          <w:caps w:val="0"/>
          <w:noProof/>
          <w:sz w:val="24"/>
          <w:szCs w:val="24"/>
          <w:u w:val="none"/>
          <w:lang w:eastAsia="en-GB"/>
        </w:rPr>
      </w:pPr>
      <w:r>
        <w:rPr>
          <w:noProof/>
        </w:rPr>
        <w:t>7</w:t>
      </w:r>
      <w:r>
        <w:rPr>
          <w:b w:val="0"/>
          <w:bCs w:val="0"/>
          <w:caps w:val="0"/>
          <w:noProof/>
          <w:sz w:val="24"/>
          <w:szCs w:val="24"/>
          <w:u w:val="none"/>
          <w:lang w:eastAsia="en-GB"/>
        </w:rPr>
        <w:tab/>
      </w:r>
      <w:r>
        <w:rPr>
          <w:noProof/>
        </w:rPr>
        <w:t>Conclusions, Limitations and Future Work</w:t>
      </w:r>
      <w:r>
        <w:rPr>
          <w:noProof/>
        </w:rPr>
        <w:tab/>
      </w:r>
      <w:r>
        <w:rPr>
          <w:noProof/>
        </w:rPr>
        <w:fldChar w:fldCharType="begin"/>
      </w:r>
      <w:r>
        <w:rPr>
          <w:noProof/>
        </w:rPr>
        <w:instrText xml:space="preserve"> PAGEREF _Toc27382948 \h </w:instrText>
      </w:r>
      <w:r>
        <w:rPr>
          <w:noProof/>
        </w:rPr>
      </w:r>
      <w:r>
        <w:rPr>
          <w:noProof/>
        </w:rPr>
        <w:fldChar w:fldCharType="separate"/>
      </w:r>
      <w:r>
        <w:rPr>
          <w:noProof/>
        </w:rPr>
        <w:t>300</w:t>
      </w:r>
      <w:r>
        <w:rPr>
          <w:noProof/>
        </w:rPr>
        <w:fldChar w:fldCharType="end"/>
      </w:r>
    </w:p>
    <w:p w14:paraId="18BCE5D8" w14:textId="77777777" w:rsidR="0037662A" w:rsidRDefault="0037662A">
      <w:pPr>
        <w:pStyle w:val="TOC2"/>
        <w:rPr>
          <w:b w:val="0"/>
          <w:bCs w:val="0"/>
          <w:smallCaps w:val="0"/>
          <w:noProof/>
          <w:sz w:val="24"/>
          <w:szCs w:val="24"/>
          <w:lang w:eastAsia="en-GB"/>
        </w:rPr>
      </w:pPr>
      <w:r>
        <w:rPr>
          <w:noProof/>
        </w:rPr>
        <w:t>7.1</w:t>
      </w:r>
      <w:r>
        <w:rPr>
          <w:b w:val="0"/>
          <w:bCs w:val="0"/>
          <w:smallCaps w:val="0"/>
          <w:noProof/>
          <w:sz w:val="24"/>
          <w:szCs w:val="24"/>
          <w:lang w:eastAsia="en-GB"/>
        </w:rPr>
        <w:tab/>
      </w:r>
      <w:r>
        <w:rPr>
          <w:noProof/>
        </w:rPr>
        <w:t>Conclusions</w:t>
      </w:r>
      <w:r>
        <w:rPr>
          <w:noProof/>
        </w:rPr>
        <w:tab/>
      </w:r>
      <w:r>
        <w:rPr>
          <w:noProof/>
        </w:rPr>
        <w:fldChar w:fldCharType="begin"/>
      </w:r>
      <w:r>
        <w:rPr>
          <w:noProof/>
        </w:rPr>
        <w:instrText xml:space="preserve"> PAGEREF _Toc27382949 \h </w:instrText>
      </w:r>
      <w:r>
        <w:rPr>
          <w:noProof/>
        </w:rPr>
      </w:r>
      <w:r>
        <w:rPr>
          <w:noProof/>
        </w:rPr>
        <w:fldChar w:fldCharType="separate"/>
      </w:r>
      <w:r>
        <w:rPr>
          <w:noProof/>
        </w:rPr>
        <w:t>300</w:t>
      </w:r>
      <w:r>
        <w:rPr>
          <w:noProof/>
        </w:rPr>
        <w:fldChar w:fldCharType="end"/>
      </w:r>
    </w:p>
    <w:p w14:paraId="21CA5381" w14:textId="77777777" w:rsidR="0037662A" w:rsidRDefault="0037662A">
      <w:pPr>
        <w:pStyle w:val="TOC3"/>
        <w:rPr>
          <w:smallCaps w:val="0"/>
          <w:noProof/>
          <w:sz w:val="24"/>
          <w:szCs w:val="24"/>
          <w:lang w:eastAsia="en-GB"/>
        </w:rPr>
      </w:pPr>
      <w:r>
        <w:rPr>
          <w:noProof/>
        </w:rPr>
        <w:t>7.1.1</w:t>
      </w:r>
      <w:r>
        <w:rPr>
          <w:smallCaps w:val="0"/>
          <w:noProof/>
          <w:sz w:val="24"/>
          <w:szCs w:val="24"/>
          <w:lang w:eastAsia="en-GB"/>
        </w:rPr>
        <w:tab/>
      </w:r>
      <w:r>
        <w:rPr>
          <w:noProof/>
        </w:rPr>
        <w:t>Cross sectional comparisons of MRI and lung function from the MMAVIC cohort</w:t>
      </w:r>
      <w:r>
        <w:rPr>
          <w:noProof/>
        </w:rPr>
        <w:tab/>
      </w:r>
      <w:r>
        <w:rPr>
          <w:noProof/>
        </w:rPr>
        <w:fldChar w:fldCharType="begin"/>
      </w:r>
      <w:r>
        <w:rPr>
          <w:noProof/>
        </w:rPr>
        <w:instrText xml:space="preserve"> PAGEREF _Toc27382950 \h </w:instrText>
      </w:r>
      <w:r>
        <w:rPr>
          <w:noProof/>
        </w:rPr>
      </w:r>
      <w:r>
        <w:rPr>
          <w:noProof/>
        </w:rPr>
        <w:fldChar w:fldCharType="separate"/>
      </w:r>
      <w:r>
        <w:rPr>
          <w:noProof/>
        </w:rPr>
        <w:t>300</w:t>
      </w:r>
      <w:r>
        <w:rPr>
          <w:noProof/>
        </w:rPr>
        <w:fldChar w:fldCharType="end"/>
      </w:r>
    </w:p>
    <w:p w14:paraId="69F25301" w14:textId="77777777" w:rsidR="0037662A" w:rsidRDefault="0037662A">
      <w:pPr>
        <w:pStyle w:val="TOC3"/>
        <w:rPr>
          <w:smallCaps w:val="0"/>
          <w:noProof/>
          <w:sz w:val="24"/>
          <w:szCs w:val="24"/>
          <w:lang w:eastAsia="en-GB"/>
        </w:rPr>
      </w:pPr>
      <w:r>
        <w:rPr>
          <w:noProof/>
        </w:rPr>
        <w:t>7.1.2</w:t>
      </w:r>
      <w:r>
        <w:rPr>
          <w:smallCaps w:val="0"/>
          <w:noProof/>
          <w:sz w:val="24"/>
          <w:szCs w:val="24"/>
          <w:lang w:eastAsia="en-GB"/>
        </w:rPr>
        <w:tab/>
      </w:r>
      <w:r>
        <w:rPr>
          <w:noProof/>
        </w:rPr>
        <w:t>Physiological Interventions and the effect on ventilation</w:t>
      </w:r>
      <w:r>
        <w:rPr>
          <w:noProof/>
        </w:rPr>
        <w:tab/>
      </w:r>
      <w:r>
        <w:rPr>
          <w:noProof/>
        </w:rPr>
        <w:fldChar w:fldCharType="begin"/>
      </w:r>
      <w:r>
        <w:rPr>
          <w:noProof/>
        </w:rPr>
        <w:instrText xml:space="preserve"> PAGEREF _Toc27382951 \h </w:instrText>
      </w:r>
      <w:r>
        <w:rPr>
          <w:noProof/>
        </w:rPr>
      </w:r>
      <w:r>
        <w:rPr>
          <w:noProof/>
        </w:rPr>
        <w:fldChar w:fldCharType="separate"/>
      </w:r>
      <w:r>
        <w:rPr>
          <w:noProof/>
        </w:rPr>
        <w:t>301</w:t>
      </w:r>
      <w:r>
        <w:rPr>
          <w:noProof/>
        </w:rPr>
        <w:fldChar w:fldCharType="end"/>
      </w:r>
    </w:p>
    <w:p w14:paraId="106730B9" w14:textId="77777777" w:rsidR="0037662A" w:rsidRDefault="0037662A">
      <w:pPr>
        <w:pStyle w:val="TOC3"/>
        <w:rPr>
          <w:smallCaps w:val="0"/>
          <w:noProof/>
          <w:sz w:val="24"/>
          <w:szCs w:val="24"/>
          <w:lang w:eastAsia="en-GB"/>
        </w:rPr>
      </w:pPr>
      <w:r>
        <w:rPr>
          <w:noProof/>
        </w:rPr>
        <w:t>7.1.3</w:t>
      </w:r>
      <w:r>
        <w:rPr>
          <w:smallCaps w:val="0"/>
          <w:noProof/>
          <w:sz w:val="24"/>
          <w:szCs w:val="24"/>
          <w:lang w:eastAsia="en-GB"/>
        </w:rPr>
        <w:tab/>
      </w:r>
      <w:r>
        <w:rPr>
          <w:noProof/>
        </w:rPr>
        <w:t>The longitudinal relationship between ventilation imaging and lung function</w:t>
      </w:r>
      <w:r>
        <w:rPr>
          <w:noProof/>
        </w:rPr>
        <w:tab/>
      </w:r>
      <w:r>
        <w:rPr>
          <w:noProof/>
        </w:rPr>
        <w:fldChar w:fldCharType="begin"/>
      </w:r>
      <w:r>
        <w:rPr>
          <w:noProof/>
        </w:rPr>
        <w:instrText xml:space="preserve"> PAGEREF _Toc27382952 \h </w:instrText>
      </w:r>
      <w:r>
        <w:rPr>
          <w:noProof/>
        </w:rPr>
      </w:r>
      <w:r>
        <w:rPr>
          <w:noProof/>
        </w:rPr>
        <w:fldChar w:fldCharType="separate"/>
      </w:r>
      <w:r>
        <w:rPr>
          <w:noProof/>
        </w:rPr>
        <w:t>302</w:t>
      </w:r>
      <w:r>
        <w:rPr>
          <w:noProof/>
        </w:rPr>
        <w:fldChar w:fldCharType="end"/>
      </w:r>
    </w:p>
    <w:p w14:paraId="61C4D723" w14:textId="77777777" w:rsidR="0037662A" w:rsidRDefault="0037662A">
      <w:pPr>
        <w:pStyle w:val="TOC3"/>
        <w:rPr>
          <w:smallCaps w:val="0"/>
          <w:noProof/>
          <w:sz w:val="24"/>
          <w:szCs w:val="24"/>
          <w:lang w:eastAsia="en-GB"/>
        </w:rPr>
      </w:pPr>
      <w:r>
        <w:rPr>
          <w:noProof/>
        </w:rPr>
        <w:t>7.1.4</w:t>
      </w:r>
      <w:r>
        <w:rPr>
          <w:smallCaps w:val="0"/>
          <w:noProof/>
          <w:sz w:val="24"/>
          <w:szCs w:val="24"/>
          <w:lang w:eastAsia="en-GB"/>
        </w:rPr>
        <w:tab/>
      </w:r>
      <w:r>
        <w:rPr>
          <w:noProof/>
        </w:rPr>
        <w:t>The utility of ventilation MRI in other paediatric disorders</w:t>
      </w:r>
      <w:r>
        <w:rPr>
          <w:noProof/>
        </w:rPr>
        <w:tab/>
      </w:r>
      <w:r>
        <w:rPr>
          <w:noProof/>
        </w:rPr>
        <w:fldChar w:fldCharType="begin"/>
      </w:r>
      <w:r>
        <w:rPr>
          <w:noProof/>
        </w:rPr>
        <w:instrText xml:space="preserve"> PAGEREF _Toc27382953 \h </w:instrText>
      </w:r>
      <w:r>
        <w:rPr>
          <w:noProof/>
        </w:rPr>
      </w:r>
      <w:r>
        <w:rPr>
          <w:noProof/>
        </w:rPr>
        <w:fldChar w:fldCharType="separate"/>
      </w:r>
      <w:r>
        <w:rPr>
          <w:noProof/>
        </w:rPr>
        <w:t>303</w:t>
      </w:r>
      <w:r>
        <w:rPr>
          <w:noProof/>
        </w:rPr>
        <w:fldChar w:fldCharType="end"/>
      </w:r>
    </w:p>
    <w:p w14:paraId="577E40D1" w14:textId="77777777" w:rsidR="0037662A" w:rsidRDefault="0037662A">
      <w:pPr>
        <w:pStyle w:val="TOC2"/>
        <w:rPr>
          <w:b w:val="0"/>
          <w:bCs w:val="0"/>
          <w:smallCaps w:val="0"/>
          <w:noProof/>
          <w:sz w:val="24"/>
          <w:szCs w:val="24"/>
          <w:lang w:eastAsia="en-GB"/>
        </w:rPr>
      </w:pPr>
      <w:r>
        <w:rPr>
          <w:noProof/>
        </w:rPr>
        <w:t>7.2</w:t>
      </w:r>
      <w:r>
        <w:rPr>
          <w:b w:val="0"/>
          <w:bCs w:val="0"/>
          <w:smallCaps w:val="0"/>
          <w:noProof/>
          <w:sz w:val="24"/>
          <w:szCs w:val="24"/>
          <w:lang w:eastAsia="en-GB"/>
        </w:rPr>
        <w:tab/>
      </w:r>
      <w:r>
        <w:rPr>
          <w:noProof/>
        </w:rPr>
        <w:t>Limitations</w:t>
      </w:r>
      <w:r>
        <w:rPr>
          <w:noProof/>
        </w:rPr>
        <w:tab/>
      </w:r>
      <w:r>
        <w:rPr>
          <w:noProof/>
        </w:rPr>
        <w:fldChar w:fldCharType="begin"/>
      </w:r>
      <w:r>
        <w:rPr>
          <w:noProof/>
        </w:rPr>
        <w:instrText xml:space="preserve"> PAGEREF _Toc27382954 \h </w:instrText>
      </w:r>
      <w:r>
        <w:rPr>
          <w:noProof/>
        </w:rPr>
      </w:r>
      <w:r>
        <w:rPr>
          <w:noProof/>
        </w:rPr>
        <w:fldChar w:fldCharType="separate"/>
      </w:r>
      <w:r>
        <w:rPr>
          <w:noProof/>
        </w:rPr>
        <w:t>304</w:t>
      </w:r>
      <w:r>
        <w:rPr>
          <w:noProof/>
        </w:rPr>
        <w:fldChar w:fldCharType="end"/>
      </w:r>
    </w:p>
    <w:p w14:paraId="2189695F" w14:textId="77777777" w:rsidR="0037662A" w:rsidRDefault="0037662A">
      <w:pPr>
        <w:pStyle w:val="TOC2"/>
        <w:rPr>
          <w:b w:val="0"/>
          <w:bCs w:val="0"/>
          <w:smallCaps w:val="0"/>
          <w:noProof/>
          <w:sz w:val="24"/>
          <w:szCs w:val="24"/>
          <w:lang w:eastAsia="en-GB"/>
        </w:rPr>
      </w:pPr>
      <w:r>
        <w:rPr>
          <w:noProof/>
        </w:rPr>
        <w:t>7.3</w:t>
      </w:r>
      <w:r>
        <w:rPr>
          <w:b w:val="0"/>
          <w:bCs w:val="0"/>
          <w:smallCaps w:val="0"/>
          <w:noProof/>
          <w:sz w:val="24"/>
          <w:szCs w:val="24"/>
          <w:lang w:eastAsia="en-GB"/>
        </w:rPr>
        <w:tab/>
      </w:r>
      <w:r>
        <w:rPr>
          <w:noProof/>
        </w:rPr>
        <w:t>Future Work</w:t>
      </w:r>
      <w:r>
        <w:rPr>
          <w:noProof/>
        </w:rPr>
        <w:tab/>
      </w:r>
      <w:r>
        <w:rPr>
          <w:noProof/>
        </w:rPr>
        <w:fldChar w:fldCharType="begin"/>
      </w:r>
      <w:r>
        <w:rPr>
          <w:noProof/>
        </w:rPr>
        <w:instrText xml:space="preserve"> PAGEREF _Toc27382955 \h </w:instrText>
      </w:r>
      <w:r>
        <w:rPr>
          <w:noProof/>
        </w:rPr>
      </w:r>
      <w:r>
        <w:rPr>
          <w:noProof/>
        </w:rPr>
        <w:fldChar w:fldCharType="separate"/>
      </w:r>
      <w:r>
        <w:rPr>
          <w:noProof/>
        </w:rPr>
        <w:t>306</w:t>
      </w:r>
      <w:r>
        <w:rPr>
          <w:noProof/>
        </w:rPr>
        <w:fldChar w:fldCharType="end"/>
      </w:r>
    </w:p>
    <w:p w14:paraId="2F9C1404" w14:textId="77777777" w:rsidR="0037662A" w:rsidRDefault="0037662A">
      <w:pPr>
        <w:pStyle w:val="TOC3"/>
        <w:rPr>
          <w:smallCaps w:val="0"/>
          <w:noProof/>
          <w:sz w:val="24"/>
          <w:szCs w:val="24"/>
          <w:lang w:eastAsia="en-GB"/>
        </w:rPr>
      </w:pPr>
      <w:r>
        <w:rPr>
          <w:noProof/>
        </w:rPr>
        <w:lastRenderedPageBreak/>
        <w:t>7.3.1</w:t>
      </w:r>
      <w:r>
        <w:rPr>
          <w:smallCaps w:val="0"/>
          <w:noProof/>
          <w:sz w:val="24"/>
          <w:szCs w:val="24"/>
          <w:lang w:eastAsia="en-GB"/>
        </w:rPr>
        <w:tab/>
      </w:r>
      <w:r>
        <w:rPr>
          <w:noProof/>
        </w:rPr>
        <w:t>On-going work</w:t>
      </w:r>
      <w:r>
        <w:rPr>
          <w:noProof/>
        </w:rPr>
        <w:tab/>
      </w:r>
      <w:r>
        <w:rPr>
          <w:noProof/>
        </w:rPr>
        <w:fldChar w:fldCharType="begin"/>
      </w:r>
      <w:r>
        <w:rPr>
          <w:noProof/>
        </w:rPr>
        <w:instrText xml:space="preserve"> PAGEREF _Toc27382956 \h </w:instrText>
      </w:r>
      <w:r>
        <w:rPr>
          <w:noProof/>
        </w:rPr>
      </w:r>
      <w:r>
        <w:rPr>
          <w:noProof/>
        </w:rPr>
        <w:fldChar w:fldCharType="separate"/>
      </w:r>
      <w:r>
        <w:rPr>
          <w:noProof/>
        </w:rPr>
        <w:t>307</w:t>
      </w:r>
      <w:r>
        <w:rPr>
          <w:noProof/>
        </w:rPr>
        <w:fldChar w:fldCharType="end"/>
      </w:r>
    </w:p>
    <w:p w14:paraId="11B8A144" w14:textId="77777777" w:rsidR="0037662A" w:rsidRDefault="0037662A">
      <w:pPr>
        <w:pStyle w:val="TOC3"/>
        <w:rPr>
          <w:smallCaps w:val="0"/>
          <w:noProof/>
          <w:sz w:val="24"/>
          <w:szCs w:val="24"/>
          <w:lang w:eastAsia="en-GB"/>
        </w:rPr>
      </w:pPr>
      <w:r>
        <w:rPr>
          <w:noProof/>
        </w:rPr>
        <w:t>7.3.2</w:t>
      </w:r>
      <w:r>
        <w:rPr>
          <w:smallCaps w:val="0"/>
          <w:noProof/>
          <w:sz w:val="24"/>
          <w:szCs w:val="24"/>
          <w:lang w:eastAsia="en-GB"/>
        </w:rPr>
        <w:tab/>
      </w:r>
      <w:r>
        <w:rPr>
          <w:noProof/>
        </w:rPr>
        <w:t xml:space="preserve">Can </w:t>
      </w:r>
      <w:r w:rsidRPr="001C5B8B">
        <w:rPr>
          <w:noProof/>
          <w:vertAlign w:val="superscript"/>
        </w:rPr>
        <w:t>1</w:t>
      </w:r>
      <w:r>
        <w:rPr>
          <w:noProof/>
        </w:rPr>
        <w:t>H</w:t>
      </w:r>
      <w:r w:rsidRPr="001C5B8B">
        <w:rPr>
          <w:rFonts w:ascii="Times" w:hAnsi="Times"/>
          <w:noProof/>
        </w:rPr>
        <w:t xml:space="preserve"> </w:t>
      </w:r>
      <w:r>
        <w:rPr>
          <w:noProof/>
        </w:rPr>
        <w:t>MRI replace CT as the standard structural imaging choice?</w:t>
      </w:r>
      <w:r>
        <w:rPr>
          <w:noProof/>
        </w:rPr>
        <w:tab/>
      </w:r>
      <w:r>
        <w:rPr>
          <w:noProof/>
        </w:rPr>
        <w:fldChar w:fldCharType="begin"/>
      </w:r>
      <w:r>
        <w:rPr>
          <w:noProof/>
        </w:rPr>
        <w:instrText xml:space="preserve"> PAGEREF _Toc27382957 \h </w:instrText>
      </w:r>
      <w:r>
        <w:rPr>
          <w:noProof/>
        </w:rPr>
      </w:r>
      <w:r>
        <w:rPr>
          <w:noProof/>
        </w:rPr>
        <w:fldChar w:fldCharType="separate"/>
      </w:r>
      <w:r>
        <w:rPr>
          <w:noProof/>
        </w:rPr>
        <w:t>307</w:t>
      </w:r>
      <w:r>
        <w:rPr>
          <w:noProof/>
        </w:rPr>
        <w:fldChar w:fldCharType="end"/>
      </w:r>
    </w:p>
    <w:p w14:paraId="730F6FF0" w14:textId="77777777" w:rsidR="0037662A" w:rsidRDefault="0037662A">
      <w:pPr>
        <w:pStyle w:val="TOC3"/>
        <w:rPr>
          <w:smallCaps w:val="0"/>
          <w:noProof/>
          <w:sz w:val="24"/>
          <w:szCs w:val="24"/>
          <w:lang w:eastAsia="en-GB"/>
        </w:rPr>
      </w:pPr>
      <w:r>
        <w:rPr>
          <w:noProof/>
        </w:rPr>
        <w:t>7.3.3</w:t>
      </w:r>
      <w:r>
        <w:rPr>
          <w:smallCaps w:val="0"/>
          <w:noProof/>
          <w:sz w:val="24"/>
          <w:szCs w:val="24"/>
          <w:lang w:eastAsia="en-GB"/>
        </w:rPr>
        <w:tab/>
      </w:r>
      <w:r>
        <w:rPr>
          <w:noProof/>
        </w:rPr>
        <w:t>Linking structure to function</w:t>
      </w:r>
      <w:r>
        <w:rPr>
          <w:noProof/>
        </w:rPr>
        <w:tab/>
      </w:r>
      <w:r>
        <w:rPr>
          <w:noProof/>
        </w:rPr>
        <w:fldChar w:fldCharType="begin"/>
      </w:r>
      <w:r>
        <w:rPr>
          <w:noProof/>
        </w:rPr>
        <w:instrText xml:space="preserve"> PAGEREF _Toc27382958 \h </w:instrText>
      </w:r>
      <w:r>
        <w:rPr>
          <w:noProof/>
        </w:rPr>
      </w:r>
      <w:r>
        <w:rPr>
          <w:noProof/>
        </w:rPr>
        <w:fldChar w:fldCharType="separate"/>
      </w:r>
      <w:r>
        <w:rPr>
          <w:noProof/>
        </w:rPr>
        <w:t>308</w:t>
      </w:r>
      <w:r>
        <w:rPr>
          <w:noProof/>
        </w:rPr>
        <w:fldChar w:fldCharType="end"/>
      </w:r>
    </w:p>
    <w:p w14:paraId="324639E8" w14:textId="77777777" w:rsidR="0037662A" w:rsidRDefault="0037662A">
      <w:pPr>
        <w:pStyle w:val="TOC3"/>
        <w:rPr>
          <w:smallCaps w:val="0"/>
          <w:noProof/>
          <w:sz w:val="24"/>
          <w:szCs w:val="24"/>
          <w:lang w:eastAsia="en-GB"/>
        </w:rPr>
      </w:pPr>
      <w:r>
        <w:rPr>
          <w:noProof/>
        </w:rPr>
        <w:t>7.3.4</w:t>
      </w:r>
      <w:r>
        <w:rPr>
          <w:smallCaps w:val="0"/>
          <w:noProof/>
          <w:sz w:val="24"/>
          <w:szCs w:val="24"/>
          <w:lang w:eastAsia="en-GB"/>
        </w:rPr>
        <w:tab/>
      </w:r>
      <w:r>
        <w:rPr>
          <w:noProof/>
        </w:rPr>
        <w:t>Ventilation compared to perfusion</w:t>
      </w:r>
      <w:r>
        <w:rPr>
          <w:noProof/>
        </w:rPr>
        <w:tab/>
      </w:r>
      <w:r>
        <w:rPr>
          <w:noProof/>
        </w:rPr>
        <w:fldChar w:fldCharType="begin"/>
      </w:r>
      <w:r>
        <w:rPr>
          <w:noProof/>
        </w:rPr>
        <w:instrText xml:space="preserve"> PAGEREF _Toc27382959 \h </w:instrText>
      </w:r>
      <w:r>
        <w:rPr>
          <w:noProof/>
        </w:rPr>
      </w:r>
      <w:r>
        <w:rPr>
          <w:noProof/>
        </w:rPr>
        <w:fldChar w:fldCharType="separate"/>
      </w:r>
      <w:r>
        <w:rPr>
          <w:noProof/>
        </w:rPr>
        <w:t>310</w:t>
      </w:r>
      <w:r>
        <w:rPr>
          <w:noProof/>
        </w:rPr>
        <w:fldChar w:fldCharType="end"/>
      </w:r>
    </w:p>
    <w:p w14:paraId="4B284C87" w14:textId="77777777" w:rsidR="0037662A" w:rsidRDefault="0037662A">
      <w:pPr>
        <w:pStyle w:val="TOC3"/>
        <w:rPr>
          <w:smallCaps w:val="0"/>
          <w:noProof/>
          <w:sz w:val="24"/>
          <w:szCs w:val="24"/>
          <w:lang w:eastAsia="en-GB"/>
        </w:rPr>
      </w:pPr>
      <w:r>
        <w:rPr>
          <w:noProof/>
        </w:rPr>
        <w:t>7.3.5</w:t>
      </w:r>
      <w:r>
        <w:rPr>
          <w:smallCaps w:val="0"/>
          <w:noProof/>
          <w:sz w:val="24"/>
          <w:szCs w:val="24"/>
          <w:lang w:eastAsia="en-GB"/>
        </w:rPr>
        <w:tab/>
      </w:r>
      <w:r>
        <w:rPr>
          <w:noProof/>
        </w:rPr>
        <w:t xml:space="preserve">Hyperpolarised gas versus </w:t>
      </w:r>
      <w:r w:rsidRPr="001C5B8B">
        <w:rPr>
          <w:noProof/>
          <w:vertAlign w:val="superscript"/>
        </w:rPr>
        <w:t>1</w:t>
      </w:r>
      <w:r>
        <w:rPr>
          <w:noProof/>
        </w:rPr>
        <w:t>H</w:t>
      </w:r>
      <w:r w:rsidRPr="001C5B8B">
        <w:rPr>
          <w:rFonts w:ascii="Times" w:hAnsi="Times"/>
          <w:noProof/>
        </w:rPr>
        <w:t xml:space="preserve"> </w:t>
      </w:r>
      <w:r>
        <w:rPr>
          <w:noProof/>
        </w:rPr>
        <w:t>ventilation MRI</w:t>
      </w:r>
      <w:r>
        <w:rPr>
          <w:noProof/>
        </w:rPr>
        <w:tab/>
      </w:r>
      <w:r>
        <w:rPr>
          <w:noProof/>
        </w:rPr>
        <w:fldChar w:fldCharType="begin"/>
      </w:r>
      <w:r>
        <w:rPr>
          <w:noProof/>
        </w:rPr>
        <w:instrText xml:space="preserve"> PAGEREF _Toc27382960 \h </w:instrText>
      </w:r>
      <w:r>
        <w:rPr>
          <w:noProof/>
        </w:rPr>
      </w:r>
      <w:r>
        <w:rPr>
          <w:noProof/>
        </w:rPr>
        <w:fldChar w:fldCharType="separate"/>
      </w:r>
      <w:r>
        <w:rPr>
          <w:noProof/>
        </w:rPr>
        <w:t>310</w:t>
      </w:r>
      <w:r>
        <w:rPr>
          <w:noProof/>
        </w:rPr>
        <w:fldChar w:fldCharType="end"/>
      </w:r>
    </w:p>
    <w:p w14:paraId="640CA950" w14:textId="77777777" w:rsidR="0037662A" w:rsidRDefault="0037662A">
      <w:pPr>
        <w:pStyle w:val="TOC2"/>
        <w:rPr>
          <w:b w:val="0"/>
          <w:bCs w:val="0"/>
          <w:smallCaps w:val="0"/>
          <w:noProof/>
          <w:sz w:val="24"/>
          <w:szCs w:val="24"/>
          <w:lang w:eastAsia="en-GB"/>
        </w:rPr>
      </w:pPr>
      <w:r>
        <w:rPr>
          <w:noProof/>
        </w:rPr>
        <w:t>7.4</w:t>
      </w:r>
      <w:r>
        <w:rPr>
          <w:b w:val="0"/>
          <w:bCs w:val="0"/>
          <w:smallCaps w:val="0"/>
          <w:noProof/>
          <w:sz w:val="24"/>
          <w:szCs w:val="24"/>
          <w:lang w:eastAsia="en-GB"/>
        </w:rPr>
        <w:tab/>
      </w:r>
      <w:r>
        <w:rPr>
          <w:noProof/>
        </w:rPr>
        <w:t>Summary</w:t>
      </w:r>
      <w:r>
        <w:rPr>
          <w:noProof/>
        </w:rPr>
        <w:tab/>
      </w:r>
      <w:r>
        <w:rPr>
          <w:noProof/>
        </w:rPr>
        <w:fldChar w:fldCharType="begin"/>
      </w:r>
      <w:r>
        <w:rPr>
          <w:noProof/>
        </w:rPr>
        <w:instrText xml:space="preserve"> PAGEREF _Toc27382961 \h </w:instrText>
      </w:r>
      <w:r>
        <w:rPr>
          <w:noProof/>
        </w:rPr>
      </w:r>
      <w:r>
        <w:rPr>
          <w:noProof/>
        </w:rPr>
        <w:fldChar w:fldCharType="separate"/>
      </w:r>
      <w:r>
        <w:rPr>
          <w:noProof/>
        </w:rPr>
        <w:t>313</w:t>
      </w:r>
      <w:r>
        <w:rPr>
          <w:noProof/>
        </w:rPr>
        <w:fldChar w:fldCharType="end"/>
      </w:r>
    </w:p>
    <w:p w14:paraId="54C84CD6" w14:textId="77777777" w:rsidR="0037662A" w:rsidRDefault="0037662A">
      <w:pPr>
        <w:pStyle w:val="TOC1"/>
        <w:tabs>
          <w:tab w:val="left" w:pos="352"/>
          <w:tab w:val="right" w:pos="9622"/>
        </w:tabs>
        <w:rPr>
          <w:b w:val="0"/>
          <w:bCs w:val="0"/>
          <w:caps w:val="0"/>
          <w:noProof/>
          <w:sz w:val="24"/>
          <w:szCs w:val="24"/>
          <w:u w:val="none"/>
          <w:lang w:eastAsia="en-GB"/>
        </w:rPr>
      </w:pPr>
      <w:r>
        <w:rPr>
          <w:noProof/>
        </w:rPr>
        <w:t>8</w:t>
      </w:r>
      <w:r>
        <w:rPr>
          <w:b w:val="0"/>
          <w:bCs w:val="0"/>
          <w:caps w:val="0"/>
          <w:noProof/>
          <w:sz w:val="24"/>
          <w:szCs w:val="24"/>
          <w:u w:val="none"/>
          <w:lang w:eastAsia="en-GB"/>
        </w:rPr>
        <w:tab/>
      </w:r>
      <w:r>
        <w:rPr>
          <w:noProof/>
        </w:rPr>
        <w:t>Bibliography</w:t>
      </w:r>
      <w:r>
        <w:rPr>
          <w:noProof/>
        </w:rPr>
        <w:tab/>
      </w:r>
      <w:r>
        <w:rPr>
          <w:noProof/>
        </w:rPr>
        <w:fldChar w:fldCharType="begin"/>
      </w:r>
      <w:r>
        <w:rPr>
          <w:noProof/>
        </w:rPr>
        <w:instrText xml:space="preserve"> PAGEREF _Toc27382962 \h </w:instrText>
      </w:r>
      <w:r>
        <w:rPr>
          <w:noProof/>
        </w:rPr>
      </w:r>
      <w:r>
        <w:rPr>
          <w:noProof/>
        </w:rPr>
        <w:fldChar w:fldCharType="separate"/>
      </w:r>
      <w:r>
        <w:rPr>
          <w:noProof/>
        </w:rPr>
        <w:t>316</w:t>
      </w:r>
      <w:r>
        <w:rPr>
          <w:noProof/>
        </w:rPr>
        <w:fldChar w:fldCharType="end"/>
      </w:r>
    </w:p>
    <w:p w14:paraId="2338815D" w14:textId="77777777" w:rsidR="0037662A" w:rsidRDefault="0037662A">
      <w:pPr>
        <w:pStyle w:val="TOC1"/>
        <w:tabs>
          <w:tab w:val="left" w:pos="352"/>
          <w:tab w:val="right" w:pos="9622"/>
        </w:tabs>
        <w:rPr>
          <w:b w:val="0"/>
          <w:bCs w:val="0"/>
          <w:caps w:val="0"/>
          <w:noProof/>
          <w:sz w:val="24"/>
          <w:szCs w:val="24"/>
          <w:u w:val="none"/>
          <w:lang w:eastAsia="en-GB"/>
        </w:rPr>
      </w:pPr>
      <w:r>
        <w:rPr>
          <w:noProof/>
        </w:rPr>
        <w:t>9</w:t>
      </w:r>
      <w:r>
        <w:rPr>
          <w:b w:val="0"/>
          <w:bCs w:val="0"/>
          <w:caps w:val="0"/>
          <w:noProof/>
          <w:sz w:val="24"/>
          <w:szCs w:val="24"/>
          <w:u w:val="none"/>
          <w:lang w:eastAsia="en-GB"/>
        </w:rPr>
        <w:tab/>
      </w:r>
      <w:r>
        <w:rPr>
          <w:noProof/>
        </w:rPr>
        <w:t>Appendix list</w:t>
      </w:r>
      <w:r>
        <w:rPr>
          <w:noProof/>
        </w:rPr>
        <w:tab/>
      </w:r>
      <w:r>
        <w:rPr>
          <w:noProof/>
        </w:rPr>
        <w:fldChar w:fldCharType="begin"/>
      </w:r>
      <w:r>
        <w:rPr>
          <w:noProof/>
        </w:rPr>
        <w:instrText xml:space="preserve"> PAGEREF _Toc27382963 \h </w:instrText>
      </w:r>
      <w:r>
        <w:rPr>
          <w:noProof/>
        </w:rPr>
      </w:r>
      <w:r>
        <w:rPr>
          <w:noProof/>
        </w:rPr>
        <w:fldChar w:fldCharType="separate"/>
      </w:r>
      <w:r>
        <w:rPr>
          <w:noProof/>
        </w:rPr>
        <w:t>342</w:t>
      </w:r>
      <w:r>
        <w:rPr>
          <w:noProof/>
        </w:rPr>
        <w:fldChar w:fldCharType="end"/>
      </w:r>
    </w:p>
    <w:p w14:paraId="49C79B89" w14:textId="77777777" w:rsidR="0037662A" w:rsidRDefault="0037662A">
      <w:pPr>
        <w:pStyle w:val="TOC2"/>
        <w:rPr>
          <w:b w:val="0"/>
          <w:bCs w:val="0"/>
          <w:smallCaps w:val="0"/>
          <w:noProof/>
          <w:sz w:val="24"/>
          <w:szCs w:val="24"/>
          <w:lang w:eastAsia="en-GB"/>
        </w:rPr>
      </w:pPr>
      <w:r>
        <w:rPr>
          <w:noProof/>
        </w:rPr>
        <w:t>9.1</w:t>
      </w:r>
      <w:r>
        <w:rPr>
          <w:b w:val="0"/>
          <w:bCs w:val="0"/>
          <w:smallCaps w:val="0"/>
          <w:noProof/>
          <w:sz w:val="24"/>
          <w:szCs w:val="24"/>
          <w:lang w:eastAsia="en-GB"/>
        </w:rPr>
        <w:tab/>
      </w:r>
      <w:r>
        <w:rPr>
          <w:noProof/>
        </w:rPr>
        <w:t>Appendix 1: Research Output</w:t>
      </w:r>
      <w:r>
        <w:rPr>
          <w:noProof/>
        </w:rPr>
        <w:tab/>
      </w:r>
      <w:r>
        <w:rPr>
          <w:noProof/>
        </w:rPr>
        <w:fldChar w:fldCharType="begin"/>
      </w:r>
      <w:r>
        <w:rPr>
          <w:noProof/>
        </w:rPr>
        <w:instrText xml:space="preserve"> PAGEREF _Toc27382964 \h </w:instrText>
      </w:r>
      <w:r>
        <w:rPr>
          <w:noProof/>
        </w:rPr>
      </w:r>
      <w:r>
        <w:rPr>
          <w:noProof/>
        </w:rPr>
        <w:fldChar w:fldCharType="separate"/>
      </w:r>
      <w:r>
        <w:rPr>
          <w:noProof/>
        </w:rPr>
        <w:t>342</w:t>
      </w:r>
      <w:r>
        <w:rPr>
          <w:noProof/>
        </w:rPr>
        <w:fldChar w:fldCharType="end"/>
      </w:r>
    </w:p>
    <w:p w14:paraId="09A6ACF1" w14:textId="77777777" w:rsidR="0037662A" w:rsidRDefault="0037662A">
      <w:pPr>
        <w:pStyle w:val="TOC3"/>
        <w:rPr>
          <w:smallCaps w:val="0"/>
          <w:noProof/>
          <w:sz w:val="24"/>
          <w:szCs w:val="24"/>
          <w:lang w:eastAsia="en-GB"/>
        </w:rPr>
      </w:pPr>
      <w:r>
        <w:rPr>
          <w:noProof/>
        </w:rPr>
        <w:t>9.1.1</w:t>
      </w:r>
      <w:r>
        <w:rPr>
          <w:smallCaps w:val="0"/>
          <w:noProof/>
          <w:sz w:val="24"/>
          <w:szCs w:val="24"/>
          <w:lang w:eastAsia="en-GB"/>
        </w:rPr>
        <w:tab/>
      </w:r>
      <w:r>
        <w:rPr>
          <w:noProof/>
        </w:rPr>
        <w:t>Research papers published as first author in peer reviewed journals</w:t>
      </w:r>
      <w:r>
        <w:rPr>
          <w:noProof/>
        </w:rPr>
        <w:tab/>
      </w:r>
      <w:r>
        <w:rPr>
          <w:noProof/>
        </w:rPr>
        <w:fldChar w:fldCharType="begin"/>
      </w:r>
      <w:r>
        <w:rPr>
          <w:noProof/>
        </w:rPr>
        <w:instrText xml:space="preserve"> PAGEREF _Toc27382965 \h </w:instrText>
      </w:r>
      <w:r>
        <w:rPr>
          <w:noProof/>
        </w:rPr>
      </w:r>
      <w:r>
        <w:rPr>
          <w:noProof/>
        </w:rPr>
        <w:fldChar w:fldCharType="separate"/>
      </w:r>
      <w:r>
        <w:rPr>
          <w:noProof/>
        </w:rPr>
        <w:t>342</w:t>
      </w:r>
      <w:r>
        <w:rPr>
          <w:noProof/>
        </w:rPr>
        <w:fldChar w:fldCharType="end"/>
      </w:r>
    </w:p>
    <w:p w14:paraId="5A4548AE" w14:textId="77777777" w:rsidR="0037662A" w:rsidRDefault="0037662A">
      <w:pPr>
        <w:pStyle w:val="TOC3"/>
        <w:rPr>
          <w:smallCaps w:val="0"/>
          <w:noProof/>
          <w:sz w:val="24"/>
          <w:szCs w:val="24"/>
          <w:lang w:eastAsia="en-GB"/>
        </w:rPr>
      </w:pPr>
      <w:r>
        <w:rPr>
          <w:noProof/>
        </w:rPr>
        <w:t>9.1.2</w:t>
      </w:r>
      <w:r>
        <w:rPr>
          <w:smallCaps w:val="0"/>
          <w:noProof/>
          <w:sz w:val="24"/>
          <w:szCs w:val="24"/>
          <w:lang w:eastAsia="en-GB"/>
        </w:rPr>
        <w:tab/>
      </w:r>
      <w:r>
        <w:rPr>
          <w:noProof/>
        </w:rPr>
        <w:t>Research papers published as co-author during the PhD</w:t>
      </w:r>
      <w:r>
        <w:rPr>
          <w:noProof/>
        </w:rPr>
        <w:tab/>
      </w:r>
      <w:r>
        <w:rPr>
          <w:noProof/>
        </w:rPr>
        <w:fldChar w:fldCharType="begin"/>
      </w:r>
      <w:r>
        <w:rPr>
          <w:noProof/>
        </w:rPr>
        <w:instrText xml:space="preserve"> PAGEREF _Toc27382966 \h </w:instrText>
      </w:r>
      <w:r>
        <w:rPr>
          <w:noProof/>
        </w:rPr>
      </w:r>
      <w:r>
        <w:rPr>
          <w:noProof/>
        </w:rPr>
        <w:fldChar w:fldCharType="separate"/>
      </w:r>
      <w:r>
        <w:rPr>
          <w:noProof/>
        </w:rPr>
        <w:t>342</w:t>
      </w:r>
      <w:r>
        <w:rPr>
          <w:noProof/>
        </w:rPr>
        <w:fldChar w:fldCharType="end"/>
      </w:r>
    </w:p>
    <w:p w14:paraId="2F021EB8" w14:textId="77777777" w:rsidR="0037662A" w:rsidRDefault="0037662A">
      <w:pPr>
        <w:pStyle w:val="TOC3"/>
        <w:rPr>
          <w:smallCaps w:val="0"/>
          <w:noProof/>
          <w:sz w:val="24"/>
          <w:szCs w:val="24"/>
          <w:lang w:eastAsia="en-GB"/>
        </w:rPr>
      </w:pPr>
      <w:r>
        <w:rPr>
          <w:noProof/>
        </w:rPr>
        <w:t>9.1.3</w:t>
      </w:r>
      <w:r>
        <w:rPr>
          <w:smallCaps w:val="0"/>
          <w:noProof/>
          <w:sz w:val="24"/>
          <w:szCs w:val="24"/>
          <w:lang w:eastAsia="en-GB"/>
        </w:rPr>
        <w:tab/>
      </w:r>
      <w:r>
        <w:rPr>
          <w:noProof/>
        </w:rPr>
        <w:t>Research abstracts presented at conference</w:t>
      </w:r>
      <w:r>
        <w:rPr>
          <w:noProof/>
        </w:rPr>
        <w:tab/>
      </w:r>
      <w:r>
        <w:rPr>
          <w:noProof/>
        </w:rPr>
        <w:fldChar w:fldCharType="begin"/>
      </w:r>
      <w:r>
        <w:rPr>
          <w:noProof/>
        </w:rPr>
        <w:instrText xml:space="preserve"> PAGEREF _Toc27382967 \h </w:instrText>
      </w:r>
      <w:r>
        <w:rPr>
          <w:noProof/>
        </w:rPr>
      </w:r>
      <w:r>
        <w:rPr>
          <w:noProof/>
        </w:rPr>
        <w:fldChar w:fldCharType="separate"/>
      </w:r>
      <w:r>
        <w:rPr>
          <w:noProof/>
        </w:rPr>
        <w:t>342</w:t>
      </w:r>
      <w:r>
        <w:rPr>
          <w:noProof/>
        </w:rPr>
        <w:fldChar w:fldCharType="end"/>
      </w:r>
    </w:p>
    <w:p w14:paraId="7F6134B5" w14:textId="77777777" w:rsidR="0037662A" w:rsidRDefault="0037662A">
      <w:pPr>
        <w:pStyle w:val="TOC3"/>
        <w:rPr>
          <w:smallCaps w:val="0"/>
          <w:noProof/>
          <w:sz w:val="24"/>
          <w:szCs w:val="24"/>
          <w:lang w:eastAsia="en-GB"/>
        </w:rPr>
      </w:pPr>
      <w:r>
        <w:rPr>
          <w:noProof/>
        </w:rPr>
        <w:t>9.1.4</w:t>
      </w:r>
      <w:r>
        <w:rPr>
          <w:smallCaps w:val="0"/>
          <w:noProof/>
          <w:sz w:val="24"/>
          <w:szCs w:val="24"/>
          <w:lang w:eastAsia="en-GB"/>
        </w:rPr>
        <w:tab/>
      </w:r>
      <w:r>
        <w:rPr>
          <w:noProof/>
        </w:rPr>
        <w:t>Abstracts as co-author</w:t>
      </w:r>
      <w:r>
        <w:rPr>
          <w:noProof/>
        </w:rPr>
        <w:tab/>
      </w:r>
      <w:r>
        <w:rPr>
          <w:noProof/>
        </w:rPr>
        <w:fldChar w:fldCharType="begin"/>
      </w:r>
      <w:r>
        <w:rPr>
          <w:noProof/>
        </w:rPr>
        <w:instrText xml:space="preserve"> PAGEREF _Toc27382968 \h </w:instrText>
      </w:r>
      <w:r>
        <w:rPr>
          <w:noProof/>
        </w:rPr>
      </w:r>
      <w:r>
        <w:rPr>
          <w:noProof/>
        </w:rPr>
        <w:fldChar w:fldCharType="separate"/>
      </w:r>
      <w:r>
        <w:rPr>
          <w:noProof/>
        </w:rPr>
        <w:t>344</w:t>
      </w:r>
      <w:r>
        <w:rPr>
          <w:noProof/>
        </w:rPr>
        <w:fldChar w:fldCharType="end"/>
      </w:r>
    </w:p>
    <w:p w14:paraId="4F3008FA" w14:textId="77777777" w:rsidR="0037662A" w:rsidRDefault="0037662A">
      <w:pPr>
        <w:pStyle w:val="TOC3"/>
        <w:rPr>
          <w:smallCaps w:val="0"/>
          <w:noProof/>
          <w:sz w:val="24"/>
          <w:szCs w:val="24"/>
          <w:lang w:eastAsia="en-GB"/>
        </w:rPr>
      </w:pPr>
      <w:r>
        <w:rPr>
          <w:noProof/>
        </w:rPr>
        <w:t>9.1.5</w:t>
      </w:r>
      <w:r>
        <w:rPr>
          <w:smallCaps w:val="0"/>
          <w:noProof/>
          <w:sz w:val="24"/>
          <w:szCs w:val="24"/>
          <w:lang w:eastAsia="en-GB"/>
        </w:rPr>
        <w:tab/>
      </w:r>
      <w:r>
        <w:rPr>
          <w:noProof/>
        </w:rPr>
        <w:t>Research awards</w:t>
      </w:r>
      <w:r>
        <w:rPr>
          <w:noProof/>
        </w:rPr>
        <w:tab/>
      </w:r>
      <w:r>
        <w:rPr>
          <w:noProof/>
        </w:rPr>
        <w:fldChar w:fldCharType="begin"/>
      </w:r>
      <w:r>
        <w:rPr>
          <w:noProof/>
        </w:rPr>
        <w:instrText xml:space="preserve"> PAGEREF _Toc27382969 \h </w:instrText>
      </w:r>
      <w:r>
        <w:rPr>
          <w:noProof/>
        </w:rPr>
      </w:r>
      <w:r>
        <w:rPr>
          <w:noProof/>
        </w:rPr>
        <w:fldChar w:fldCharType="separate"/>
      </w:r>
      <w:r>
        <w:rPr>
          <w:noProof/>
        </w:rPr>
        <w:t>346</w:t>
      </w:r>
      <w:r>
        <w:rPr>
          <w:noProof/>
        </w:rPr>
        <w:fldChar w:fldCharType="end"/>
      </w:r>
    </w:p>
    <w:p w14:paraId="00D5372A" w14:textId="77777777" w:rsidR="0037662A" w:rsidRDefault="0037662A">
      <w:pPr>
        <w:pStyle w:val="TOC3"/>
        <w:rPr>
          <w:smallCaps w:val="0"/>
          <w:noProof/>
          <w:sz w:val="24"/>
          <w:szCs w:val="24"/>
          <w:lang w:eastAsia="en-GB"/>
        </w:rPr>
      </w:pPr>
      <w:r>
        <w:rPr>
          <w:noProof/>
        </w:rPr>
        <w:t>9.1.6</w:t>
      </w:r>
      <w:r>
        <w:rPr>
          <w:smallCaps w:val="0"/>
          <w:noProof/>
          <w:sz w:val="24"/>
          <w:szCs w:val="24"/>
          <w:lang w:eastAsia="en-GB"/>
        </w:rPr>
        <w:tab/>
      </w:r>
      <w:r>
        <w:rPr>
          <w:noProof/>
        </w:rPr>
        <w:t>Invited talks</w:t>
      </w:r>
      <w:r>
        <w:rPr>
          <w:noProof/>
        </w:rPr>
        <w:tab/>
      </w:r>
      <w:r>
        <w:rPr>
          <w:noProof/>
        </w:rPr>
        <w:fldChar w:fldCharType="begin"/>
      </w:r>
      <w:r>
        <w:rPr>
          <w:noProof/>
        </w:rPr>
        <w:instrText xml:space="preserve"> PAGEREF _Toc27382970 \h </w:instrText>
      </w:r>
      <w:r>
        <w:rPr>
          <w:noProof/>
        </w:rPr>
      </w:r>
      <w:r>
        <w:rPr>
          <w:noProof/>
        </w:rPr>
        <w:fldChar w:fldCharType="separate"/>
      </w:r>
      <w:r>
        <w:rPr>
          <w:noProof/>
        </w:rPr>
        <w:t>346</w:t>
      </w:r>
      <w:r>
        <w:rPr>
          <w:noProof/>
        </w:rPr>
        <w:fldChar w:fldCharType="end"/>
      </w:r>
    </w:p>
    <w:p w14:paraId="0EB1FFA8" w14:textId="77777777" w:rsidR="0037662A" w:rsidRDefault="0037662A">
      <w:pPr>
        <w:pStyle w:val="TOC2"/>
        <w:rPr>
          <w:b w:val="0"/>
          <w:bCs w:val="0"/>
          <w:smallCaps w:val="0"/>
          <w:noProof/>
          <w:sz w:val="24"/>
          <w:szCs w:val="24"/>
          <w:lang w:eastAsia="en-GB"/>
        </w:rPr>
      </w:pPr>
      <w:r>
        <w:rPr>
          <w:noProof/>
        </w:rPr>
        <w:t>9.2</w:t>
      </w:r>
      <w:r>
        <w:rPr>
          <w:b w:val="0"/>
          <w:bCs w:val="0"/>
          <w:smallCaps w:val="0"/>
          <w:noProof/>
          <w:sz w:val="24"/>
          <w:szCs w:val="24"/>
          <w:lang w:eastAsia="en-GB"/>
        </w:rPr>
        <w:tab/>
      </w:r>
      <w:r>
        <w:rPr>
          <w:noProof/>
        </w:rPr>
        <w:t>Appendix 2: HRA study approval letter</w:t>
      </w:r>
      <w:r>
        <w:rPr>
          <w:noProof/>
        </w:rPr>
        <w:tab/>
      </w:r>
      <w:r>
        <w:rPr>
          <w:noProof/>
        </w:rPr>
        <w:fldChar w:fldCharType="begin"/>
      </w:r>
      <w:r>
        <w:rPr>
          <w:noProof/>
        </w:rPr>
        <w:instrText xml:space="preserve"> PAGEREF _Toc27382971 \h </w:instrText>
      </w:r>
      <w:r>
        <w:rPr>
          <w:noProof/>
        </w:rPr>
      </w:r>
      <w:r>
        <w:rPr>
          <w:noProof/>
        </w:rPr>
        <w:fldChar w:fldCharType="separate"/>
      </w:r>
      <w:r>
        <w:rPr>
          <w:noProof/>
        </w:rPr>
        <w:t>347</w:t>
      </w:r>
      <w:r>
        <w:rPr>
          <w:noProof/>
        </w:rPr>
        <w:fldChar w:fldCharType="end"/>
      </w:r>
    </w:p>
    <w:p w14:paraId="5DA988C0" w14:textId="77777777" w:rsidR="0037662A" w:rsidRDefault="0037662A">
      <w:pPr>
        <w:pStyle w:val="TOC2"/>
        <w:rPr>
          <w:b w:val="0"/>
          <w:bCs w:val="0"/>
          <w:smallCaps w:val="0"/>
          <w:noProof/>
          <w:sz w:val="24"/>
          <w:szCs w:val="24"/>
          <w:lang w:eastAsia="en-GB"/>
        </w:rPr>
      </w:pPr>
      <w:r>
        <w:rPr>
          <w:noProof/>
        </w:rPr>
        <w:t>9.3</w:t>
      </w:r>
      <w:r>
        <w:rPr>
          <w:b w:val="0"/>
          <w:bCs w:val="0"/>
          <w:smallCaps w:val="0"/>
          <w:noProof/>
          <w:sz w:val="24"/>
          <w:szCs w:val="24"/>
          <w:lang w:eastAsia="en-GB"/>
        </w:rPr>
        <w:tab/>
      </w:r>
      <w:r>
        <w:rPr>
          <w:noProof/>
        </w:rPr>
        <w:t>Appendix 3: Adult patient information sheet</w:t>
      </w:r>
      <w:r>
        <w:rPr>
          <w:noProof/>
        </w:rPr>
        <w:tab/>
      </w:r>
      <w:r>
        <w:rPr>
          <w:noProof/>
        </w:rPr>
        <w:fldChar w:fldCharType="begin"/>
      </w:r>
      <w:r>
        <w:rPr>
          <w:noProof/>
        </w:rPr>
        <w:instrText xml:space="preserve"> PAGEREF _Toc27382972 \h </w:instrText>
      </w:r>
      <w:r>
        <w:rPr>
          <w:noProof/>
        </w:rPr>
      </w:r>
      <w:r>
        <w:rPr>
          <w:noProof/>
        </w:rPr>
        <w:fldChar w:fldCharType="separate"/>
      </w:r>
      <w:r>
        <w:rPr>
          <w:noProof/>
        </w:rPr>
        <w:t>348</w:t>
      </w:r>
      <w:r>
        <w:rPr>
          <w:noProof/>
        </w:rPr>
        <w:fldChar w:fldCharType="end"/>
      </w:r>
    </w:p>
    <w:p w14:paraId="4BF02659" w14:textId="77777777" w:rsidR="0037662A" w:rsidRDefault="0037662A">
      <w:pPr>
        <w:pStyle w:val="TOC2"/>
        <w:rPr>
          <w:b w:val="0"/>
          <w:bCs w:val="0"/>
          <w:smallCaps w:val="0"/>
          <w:noProof/>
          <w:sz w:val="24"/>
          <w:szCs w:val="24"/>
          <w:lang w:eastAsia="en-GB"/>
        </w:rPr>
      </w:pPr>
      <w:r>
        <w:rPr>
          <w:noProof/>
        </w:rPr>
        <w:t>9.4</w:t>
      </w:r>
      <w:r>
        <w:rPr>
          <w:b w:val="0"/>
          <w:bCs w:val="0"/>
          <w:smallCaps w:val="0"/>
          <w:noProof/>
          <w:sz w:val="24"/>
          <w:szCs w:val="24"/>
          <w:lang w:eastAsia="en-GB"/>
        </w:rPr>
        <w:tab/>
      </w:r>
      <w:r>
        <w:rPr>
          <w:noProof/>
        </w:rPr>
        <w:t>Appendix 4: patient information sheet 5 to 10 years</w:t>
      </w:r>
      <w:r>
        <w:rPr>
          <w:noProof/>
        </w:rPr>
        <w:tab/>
      </w:r>
      <w:r>
        <w:rPr>
          <w:noProof/>
        </w:rPr>
        <w:fldChar w:fldCharType="begin"/>
      </w:r>
      <w:r>
        <w:rPr>
          <w:noProof/>
        </w:rPr>
        <w:instrText xml:space="preserve"> PAGEREF _Toc27382973 \h </w:instrText>
      </w:r>
      <w:r>
        <w:rPr>
          <w:noProof/>
        </w:rPr>
      </w:r>
      <w:r>
        <w:rPr>
          <w:noProof/>
        </w:rPr>
        <w:fldChar w:fldCharType="separate"/>
      </w:r>
      <w:r>
        <w:rPr>
          <w:noProof/>
        </w:rPr>
        <w:t>353</w:t>
      </w:r>
      <w:r>
        <w:rPr>
          <w:noProof/>
        </w:rPr>
        <w:fldChar w:fldCharType="end"/>
      </w:r>
    </w:p>
    <w:p w14:paraId="56FBF867" w14:textId="77777777" w:rsidR="0037662A" w:rsidRDefault="0037662A">
      <w:pPr>
        <w:pStyle w:val="TOC2"/>
        <w:rPr>
          <w:b w:val="0"/>
          <w:bCs w:val="0"/>
          <w:smallCaps w:val="0"/>
          <w:noProof/>
          <w:sz w:val="24"/>
          <w:szCs w:val="24"/>
          <w:lang w:eastAsia="en-GB"/>
        </w:rPr>
      </w:pPr>
      <w:r>
        <w:rPr>
          <w:noProof/>
        </w:rPr>
        <w:t>9.5</w:t>
      </w:r>
      <w:r>
        <w:rPr>
          <w:b w:val="0"/>
          <w:bCs w:val="0"/>
          <w:smallCaps w:val="0"/>
          <w:noProof/>
          <w:sz w:val="24"/>
          <w:szCs w:val="24"/>
          <w:lang w:eastAsia="en-GB"/>
        </w:rPr>
        <w:tab/>
      </w:r>
      <w:r>
        <w:rPr>
          <w:noProof/>
        </w:rPr>
        <w:t>Appendix 5: MRI safety screening form</w:t>
      </w:r>
      <w:r>
        <w:rPr>
          <w:noProof/>
        </w:rPr>
        <w:tab/>
      </w:r>
      <w:r>
        <w:rPr>
          <w:noProof/>
        </w:rPr>
        <w:fldChar w:fldCharType="begin"/>
      </w:r>
      <w:r>
        <w:rPr>
          <w:noProof/>
        </w:rPr>
        <w:instrText xml:space="preserve"> PAGEREF _Toc27382974 \h </w:instrText>
      </w:r>
      <w:r>
        <w:rPr>
          <w:noProof/>
        </w:rPr>
      </w:r>
      <w:r>
        <w:rPr>
          <w:noProof/>
        </w:rPr>
        <w:fldChar w:fldCharType="separate"/>
      </w:r>
      <w:r>
        <w:rPr>
          <w:noProof/>
        </w:rPr>
        <w:t>354</w:t>
      </w:r>
      <w:r>
        <w:rPr>
          <w:noProof/>
        </w:rPr>
        <w:fldChar w:fldCharType="end"/>
      </w:r>
    </w:p>
    <w:p w14:paraId="1B75599E" w14:textId="77777777" w:rsidR="0037662A" w:rsidRDefault="0037662A">
      <w:pPr>
        <w:pStyle w:val="TOC2"/>
        <w:rPr>
          <w:b w:val="0"/>
          <w:bCs w:val="0"/>
          <w:smallCaps w:val="0"/>
          <w:noProof/>
          <w:sz w:val="24"/>
          <w:szCs w:val="24"/>
          <w:lang w:eastAsia="en-GB"/>
        </w:rPr>
      </w:pPr>
      <w:r>
        <w:rPr>
          <w:noProof/>
        </w:rPr>
        <w:t>9.6</w:t>
      </w:r>
      <w:r>
        <w:rPr>
          <w:b w:val="0"/>
          <w:bCs w:val="0"/>
          <w:smallCaps w:val="0"/>
          <w:noProof/>
          <w:sz w:val="24"/>
          <w:szCs w:val="24"/>
          <w:lang w:eastAsia="en-GB"/>
        </w:rPr>
        <w:tab/>
      </w:r>
      <w:r>
        <w:rPr>
          <w:noProof/>
        </w:rPr>
        <w:t>Appendix 6: MMAVIC attendance chart and MRI acquisition chart</w:t>
      </w:r>
      <w:r>
        <w:rPr>
          <w:noProof/>
        </w:rPr>
        <w:tab/>
      </w:r>
      <w:r>
        <w:rPr>
          <w:noProof/>
        </w:rPr>
        <w:fldChar w:fldCharType="begin"/>
      </w:r>
      <w:r>
        <w:rPr>
          <w:noProof/>
        </w:rPr>
        <w:instrText xml:space="preserve"> PAGEREF _Toc27382975 \h </w:instrText>
      </w:r>
      <w:r>
        <w:rPr>
          <w:noProof/>
        </w:rPr>
      </w:r>
      <w:r>
        <w:rPr>
          <w:noProof/>
        </w:rPr>
        <w:fldChar w:fldCharType="separate"/>
      </w:r>
      <w:r>
        <w:rPr>
          <w:noProof/>
        </w:rPr>
        <w:t>355</w:t>
      </w:r>
      <w:r>
        <w:rPr>
          <w:noProof/>
        </w:rPr>
        <w:fldChar w:fldCharType="end"/>
      </w:r>
    </w:p>
    <w:p w14:paraId="7FFBBFD6" w14:textId="77777777" w:rsidR="0037662A" w:rsidRDefault="0037662A">
      <w:pPr>
        <w:pStyle w:val="TOC2"/>
        <w:rPr>
          <w:b w:val="0"/>
          <w:bCs w:val="0"/>
          <w:smallCaps w:val="0"/>
          <w:noProof/>
          <w:sz w:val="24"/>
          <w:szCs w:val="24"/>
          <w:lang w:eastAsia="en-GB"/>
        </w:rPr>
      </w:pPr>
      <w:r>
        <w:rPr>
          <w:noProof/>
        </w:rPr>
        <w:t>9.7</w:t>
      </w:r>
      <w:r>
        <w:rPr>
          <w:b w:val="0"/>
          <w:bCs w:val="0"/>
          <w:smallCaps w:val="0"/>
          <w:noProof/>
          <w:sz w:val="24"/>
          <w:szCs w:val="24"/>
          <w:lang w:eastAsia="en-GB"/>
        </w:rPr>
        <w:tab/>
      </w:r>
      <w:r>
        <w:rPr>
          <w:noProof/>
        </w:rPr>
        <w:t>Appendix  7: International conference research posters from 2019</w:t>
      </w:r>
      <w:r>
        <w:rPr>
          <w:noProof/>
        </w:rPr>
        <w:tab/>
      </w:r>
      <w:r>
        <w:rPr>
          <w:noProof/>
        </w:rPr>
        <w:fldChar w:fldCharType="begin"/>
      </w:r>
      <w:r>
        <w:rPr>
          <w:noProof/>
        </w:rPr>
        <w:instrText xml:space="preserve"> PAGEREF _Toc27382976 \h </w:instrText>
      </w:r>
      <w:r>
        <w:rPr>
          <w:noProof/>
        </w:rPr>
      </w:r>
      <w:r>
        <w:rPr>
          <w:noProof/>
        </w:rPr>
        <w:fldChar w:fldCharType="separate"/>
      </w:r>
      <w:r>
        <w:rPr>
          <w:noProof/>
        </w:rPr>
        <w:t>356</w:t>
      </w:r>
      <w:r>
        <w:rPr>
          <w:noProof/>
        </w:rPr>
        <w:fldChar w:fldCharType="end"/>
      </w:r>
    </w:p>
    <w:p w14:paraId="71C7FD32" w14:textId="44D2E405" w:rsidR="00410CB7" w:rsidRDefault="006717E0" w:rsidP="00030709">
      <w:pPr>
        <w:pStyle w:val="TableofFigures"/>
        <w:spacing w:line="240" w:lineRule="auto"/>
        <w:rPr>
          <w:sz w:val="32"/>
          <w:szCs w:val="32"/>
        </w:rPr>
        <w:sectPr w:rsidR="00410CB7" w:rsidSect="00756F0E">
          <w:pgSz w:w="11900" w:h="16840"/>
          <w:pgMar w:top="1440" w:right="1134" w:bottom="1440" w:left="1134" w:header="964" w:footer="964" w:gutter="0"/>
          <w:cols w:space="720"/>
          <w:docGrid w:linePitch="360"/>
        </w:sectPr>
      </w:pPr>
      <w:r>
        <w:rPr>
          <w:b/>
          <w:bCs/>
          <w:caps/>
          <w:sz w:val="22"/>
          <w:szCs w:val="22"/>
          <w:u w:val="single"/>
        </w:rPr>
        <w:fldChar w:fldCharType="end"/>
      </w:r>
    </w:p>
    <w:p w14:paraId="363A99A3" w14:textId="61148C4B" w:rsidR="00B05D1D" w:rsidRPr="00DA116C" w:rsidRDefault="00410CB7" w:rsidP="00B05D1D">
      <w:pPr>
        <w:pStyle w:val="TableofFigures"/>
        <w:spacing w:line="240" w:lineRule="auto"/>
        <w:rPr>
          <w:rFonts w:asciiTheme="majorHAnsi" w:hAnsiTheme="majorHAnsi"/>
          <w:b/>
          <w:sz w:val="32"/>
          <w:szCs w:val="32"/>
        </w:rPr>
      </w:pPr>
      <w:r w:rsidRPr="00DA116C">
        <w:rPr>
          <w:rFonts w:asciiTheme="majorHAnsi" w:hAnsiTheme="majorHAnsi"/>
          <w:b/>
          <w:sz w:val="32"/>
          <w:szCs w:val="32"/>
        </w:rPr>
        <w:lastRenderedPageBreak/>
        <w:t>Table of Tables</w:t>
      </w:r>
    </w:p>
    <w:p w14:paraId="5ED7B53D" w14:textId="77777777" w:rsidR="003E2B07" w:rsidRPr="003E2B07" w:rsidRDefault="003E2B07" w:rsidP="0079651E">
      <w:pPr>
        <w:spacing w:line="240" w:lineRule="auto"/>
      </w:pPr>
    </w:p>
    <w:p w14:paraId="3581046A" w14:textId="77777777" w:rsidR="0037662A" w:rsidRDefault="008C06A9">
      <w:pPr>
        <w:pStyle w:val="TableofFigures"/>
        <w:tabs>
          <w:tab w:val="right" w:leader="dot" w:pos="9622"/>
        </w:tabs>
        <w:rPr>
          <w:smallCaps w:val="0"/>
          <w:noProof/>
          <w:sz w:val="24"/>
          <w:szCs w:val="24"/>
          <w:lang w:eastAsia="en-GB"/>
        </w:rPr>
      </w:pPr>
      <w:r w:rsidRPr="00E31BAC">
        <w:rPr>
          <w:b/>
          <w:sz w:val="22"/>
          <w:szCs w:val="22"/>
        </w:rPr>
        <w:fldChar w:fldCharType="begin"/>
      </w:r>
      <w:r w:rsidRPr="00E31BAC">
        <w:rPr>
          <w:b/>
          <w:sz w:val="22"/>
          <w:szCs w:val="22"/>
        </w:rPr>
        <w:instrText xml:space="preserve"> TOC \c "Table" </w:instrText>
      </w:r>
      <w:r w:rsidRPr="00E31BAC">
        <w:rPr>
          <w:b/>
          <w:sz w:val="22"/>
          <w:szCs w:val="22"/>
        </w:rPr>
        <w:fldChar w:fldCharType="separate"/>
      </w:r>
      <w:r w:rsidR="0037662A">
        <w:rPr>
          <w:noProof/>
        </w:rPr>
        <w:t>Table 2</w:t>
      </w:r>
      <w:r w:rsidR="0037662A">
        <w:rPr>
          <w:noProof/>
        </w:rPr>
        <w:noBreakHyphen/>
        <w:t xml:space="preserve">2: Hyperpolarised </w:t>
      </w:r>
      <w:r w:rsidR="0037662A" w:rsidRPr="00BF014E">
        <w:rPr>
          <w:noProof/>
          <w:vertAlign w:val="superscript"/>
        </w:rPr>
        <w:t>129</w:t>
      </w:r>
      <w:r w:rsidR="0037662A">
        <w:rPr>
          <w:noProof/>
        </w:rPr>
        <w:t>Xe gas doses.</w:t>
      </w:r>
      <w:r w:rsidR="0037662A">
        <w:rPr>
          <w:noProof/>
        </w:rPr>
        <w:tab/>
      </w:r>
      <w:r w:rsidR="0037662A">
        <w:rPr>
          <w:noProof/>
        </w:rPr>
        <w:fldChar w:fldCharType="begin"/>
      </w:r>
      <w:r w:rsidR="0037662A">
        <w:rPr>
          <w:noProof/>
        </w:rPr>
        <w:instrText xml:space="preserve"> PAGEREF _Toc27382977 \h </w:instrText>
      </w:r>
      <w:r w:rsidR="0037662A">
        <w:rPr>
          <w:noProof/>
        </w:rPr>
      </w:r>
      <w:r w:rsidR="0037662A">
        <w:rPr>
          <w:noProof/>
        </w:rPr>
        <w:fldChar w:fldCharType="separate"/>
      </w:r>
      <w:r w:rsidR="0037662A">
        <w:rPr>
          <w:noProof/>
        </w:rPr>
        <w:t>101</w:t>
      </w:r>
      <w:r w:rsidR="0037662A">
        <w:rPr>
          <w:noProof/>
        </w:rPr>
        <w:fldChar w:fldCharType="end"/>
      </w:r>
    </w:p>
    <w:p w14:paraId="31931A18" w14:textId="77777777" w:rsidR="0037662A" w:rsidRDefault="0037662A">
      <w:pPr>
        <w:pStyle w:val="TableofFigures"/>
        <w:tabs>
          <w:tab w:val="right" w:leader="dot" w:pos="9622"/>
        </w:tabs>
        <w:rPr>
          <w:smallCaps w:val="0"/>
          <w:noProof/>
          <w:sz w:val="24"/>
          <w:szCs w:val="24"/>
          <w:lang w:eastAsia="en-GB"/>
        </w:rPr>
      </w:pPr>
      <w:r>
        <w:rPr>
          <w:noProof/>
        </w:rPr>
        <w:t>Table 3</w:t>
      </w:r>
      <w:r>
        <w:rPr>
          <w:noProof/>
        </w:rPr>
        <w:noBreakHyphen/>
        <w:t>2: Spearman correlations of supine MBW values against ventilation MRI metrics at EIVt.</w:t>
      </w:r>
      <w:r>
        <w:rPr>
          <w:noProof/>
        </w:rPr>
        <w:tab/>
      </w:r>
      <w:r>
        <w:rPr>
          <w:noProof/>
        </w:rPr>
        <w:fldChar w:fldCharType="begin"/>
      </w:r>
      <w:r>
        <w:rPr>
          <w:noProof/>
        </w:rPr>
        <w:instrText xml:space="preserve"> PAGEREF _Toc27382978 \h </w:instrText>
      </w:r>
      <w:r>
        <w:rPr>
          <w:noProof/>
        </w:rPr>
      </w:r>
      <w:r>
        <w:rPr>
          <w:noProof/>
        </w:rPr>
        <w:fldChar w:fldCharType="separate"/>
      </w:r>
      <w:r>
        <w:rPr>
          <w:noProof/>
        </w:rPr>
        <w:t>121</w:t>
      </w:r>
      <w:r>
        <w:rPr>
          <w:noProof/>
        </w:rPr>
        <w:fldChar w:fldCharType="end"/>
      </w:r>
    </w:p>
    <w:p w14:paraId="735CDE69" w14:textId="77777777" w:rsidR="0037662A" w:rsidRDefault="0037662A">
      <w:pPr>
        <w:pStyle w:val="TableofFigures"/>
        <w:tabs>
          <w:tab w:val="right" w:leader="dot" w:pos="9622"/>
        </w:tabs>
        <w:rPr>
          <w:smallCaps w:val="0"/>
          <w:noProof/>
          <w:sz w:val="24"/>
          <w:szCs w:val="24"/>
          <w:lang w:eastAsia="en-GB"/>
        </w:rPr>
      </w:pPr>
      <w:r>
        <w:rPr>
          <w:noProof/>
        </w:rPr>
        <w:t>Table 3</w:t>
      </w:r>
      <w:r>
        <w:rPr>
          <w:noProof/>
        </w:rPr>
        <w:noBreakHyphen/>
        <w:t>3: Baseline subject demographics, lung function and MRI metrics.</w:t>
      </w:r>
      <w:r>
        <w:rPr>
          <w:noProof/>
        </w:rPr>
        <w:tab/>
      </w:r>
      <w:r>
        <w:rPr>
          <w:noProof/>
        </w:rPr>
        <w:fldChar w:fldCharType="begin"/>
      </w:r>
      <w:r>
        <w:rPr>
          <w:noProof/>
        </w:rPr>
        <w:instrText xml:space="preserve"> PAGEREF _Toc27382979 \h </w:instrText>
      </w:r>
      <w:r>
        <w:rPr>
          <w:noProof/>
        </w:rPr>
      </w:r>
      <w:r>
        <w:rPr>
          <w:noProof/>
        </w:rPr>
        <w:fldChar w:fldCharType="separate"/>
      </w:r>
      <w:r>
        <w:rPr>
          <w:noProof/>
        </w:rPr>
        <w:t>131</w:t>
      </w:r>
      <w:r>
        <w:rPr>
          <w:noProof/>
        </w:rPr>
        <w:fldChar w:fldCharType="end"/>
      </w:r>
    </w:p>
    <w:p w14:paraId="4CCD5E3A" w14:textId="77777777" w:rsidR="0037662A" w:rsidRDefault="0037662A">
      <w:pPr>
        <w:pStyle w:val="TableofFigures"/>
        <w:tabs>
          <w:tab w:val="right" w:leader="dot" w:pos="9622"/>
        </w:tabs>
        <w:rPr>
          <w:smallCaps w:val="0"/>
          <w:noProof/>
          <w:sz w:val="24"/>
          <w:szCs w:val="24"/>
          <w:lang w:eastAsia="en-GB"/>
        </w:rPr>
      </w:pPr>
      <w:r>
        <w:rPr>
          <w:noProof/>
        </w:rPr>
        <w:t>Table 3</w:t>
      </w:r>
      <w:r>
        <w:rPr>
          <w:noProof/>
        </w:rPr>
        <w:noBreakHyphen/>
        <w:t xml:space="preserve">5: </w:t>
      </w:r>
      <w:r w:rsidRPr="00BF014E">
        <w:rPr>
          <w:noProof/>
          <w:vertAlign w:val="superscript"/>
        </w:rPr>
        <w:t>1</w:t>
      </w:r>
      <w:r>
        <w:rPr>
          <w:noProof/>
        </w:rPr>
        <w:t>H MRI findings in MMAVIC patients with normal spirometry.</w:t>
      </w:r>
      <w:r>
        <w:rPr>
          <w:noProof/>
        </w:rPr>
        <w:tab/>
      </w:r>
      <w:r>
        <w:rPr>
          <w:noProof/>
        </w:rPr>
        <w:fldChar w:fldCharType="begin"/>
      </w:r>
      <w:r>
        <w:rPr>
          <w:noProof/>
        </w:rPr>
        <w:instrText xml:space="preserve"> PAGEREF _Toc27382980 \h </w:instrText>
      </w:r>
      <w:r>
        <w:rPr>
          <w:noProof/>
        </w:rPr>
      </w:r>
      <w:r>
        <w:rPr>
          <w:noProof/>
        </w:rPr>
        <w:fldChar w:fldCharType="separate"/>
      </w:r>
      <w:r>
        <w:rPr>
          <w:noProof/>
        </w:rPr>
        <w:t>140</w:t>
      </w:r>
      <w:r>
        <w:rPr>
          <w:noProof/>
        </w:rPr>
        <w:fldChar w:fldCharType="end"/>
      </w:r>
    </w:p>
    <w:p w14:paraId="7DA4A91D" w14:textId="77777777" w:rsidR="0037662A" w:rsidRDefault="0037662A">
      <w:pPr>
        <w:pStyle w:val="TableofFigures"/>
        <w:tabs>
          <w:tab w:val="right" w:leader="dot" w:pos="9622"/>
        </w:tabs>
        <w:rPr>
          <w:smallCaps w:val="0"/>
          <w:noProof/>
          <w:sz w:val="24"/>
          <w:szCs w:val="24"/>
          <w:lang w:eastAsia="en-GB"/>
        </w:rPr>
      </w:pPr>
      <w:r>
        <w:rPr>
          <w:noProof/>
        </w:rPr>
        <w:t>Table 4</w:t>
      </w:r>
      <w:r>
        <w:rPr>
          <w:noProof/>
        </w:rPr>
        <w:noBreakHyphen/>
        <w:t>2: Sitting to supine comparison of MBW outcomes for both CF and healthy control (HC) subjects.</w:t>
      </w:r>
      <w:r>
        <w:rPr>
          <w:noProof/>
        </w:rPr>
        <w:tab/>
      </w:r>
      <w:r>
        <w:rPr>
          <w:noProof/>
        </w:rPr>
        <w:fldChar w:fldCharType="begin"/>
      </w:r>
      <w:r>
        <w:rPr>
          <w:noProof/>
        </w:rPr>
        <w:instrText xml:space="preserve"> PAGEREF _Toc27382981 \h </w:instrText>
      </w:r>
      <w:r>
        <w:rPr>
          <w:noProof/>
        </w:rPr>
      </w:r>
      <w:r>
        <w:rPr>
          <w:noProof/>
        </w:rPr>
        <w:fldChar w:fldCharType="separate"/>
      </w:r>
      <w:r>
        <w:rPr>
          <w:noProof/>
        </w:rPr>
        <w:t>159</w:t>
      </w:r>
      <w:r>
        <w:rPr>
          <w:noProof/>
        </w:rPr>
        <w:fldChar w:fldCharType="end"/>
      </w:r>
    </w:p>
    <w:p w14:paraId="30F8B9C4" w14:textId="77777777" w:rsidR="0037662A" w:rsidRDefault="0037662A">
      <w:pPr>
        <w:pStyle w:val="TableofFigures"/>
        <w:tabs>
          <w:tab w:val="right" w:leader="dot" w:pos="9622"/>
        </w:tabs>
        <w:rPr>
          <w:smallCaps w:val="0"/>
          <w:noProof/>
          <w:sz w:val="24"/>
          <w:szCs w:val="24"/>
          <w:lang w:eastAsia="en-GB"/>
        </w:rPr>
      </w:pPr>
      <w:r>
        <w:rPr>
          <w:noProof/>
        </w:rPr>
        <w:t>Table 4</w:t>
      </w:r>
      <w:r>
        <w:rPr>
          <w:noProof/>
        </w:rPr>
        <w:noBreakHyphen/>
        <w:t>3: Sitting to supine comparison of ‘alveolar’ multiple breath washout outcomes.</w:t>
      </w:r>
      <w:r>
        <w:rPr>
          <w:noProof/>
        </w:rPr>
        <w:tab/>
      </w:r>
      <w:r>
        <w:rPr>
          <w:noProof/>
        </w:rPr>
        <w:fldChar w:fldCharType="begin"/>
      </w:r>
      <w:r>
        <w:rPr>
          <w:noProof/>
        </w:rPr>
        <w:instrText xml:space="preserve"> PAGEREF _Toc27382982 \h </w:instrText>
      </w:r>
      <w:r>
        <w:rPr>
          <w:noProof/>
        </w:rPr>
      </w:r>
      <w:r>
        <w:rPr>
          <w:noProof/>
        </w:rPr>
        <w:fldChar w:fldCharType="separate"/>
      </w:r>
      <w:r>
        <w:rPr>
          <w:noProof/>
        </w:rPr>
        <w:t>162</w:t>
      </w:r>
      <w:r>
        <w:rPr>
          <w:noProof/>
        </w:rPr>
        <w:fldChar w:fldCharType="end"/>
      </w:r>
    </w:p>
    <w:p w14:paraId="50FB7456" w14:textId="77777777" w:rsidR="0037662A" w:rsidRDefault="0037662A">
      <w:pPr>
        <w:pStyle w:val="TableofFigures"/>
        <w:tabs>
          <w:tab w:val="right" w:leader="dot" w:pos="9622"/>
        </w:tabs>
        <w:rPr>
          <w:smallCaps w:val="0"/>
          <w:noProof/>
          <w:sz w:val="24"/>
          <w:szCs w:val="24"/>
          <w:lang w:eastAsia="en-GB"/>
        </w:rPr>
      </w:pPr>
      <w:r>
        <w:rPr>
          <w:noProof/>
        </w:rPr>
        <w:t>Table 4</w:t>
      </w:r>
      <w:r>
        <w:rPr>
          <w:noProof/>
        </w:rPr>
        <w:noBreakHyphen/>
        <w:t>4: A comparison of the % change in ‘alveolar’ multiple breath washout outcomes between healthy controls and cystic fibrosis subjects.</w:t>
      </w:r>
      <w:r>
        <w:rPr>
          <w:noProof/>
        </w:rPr>
        <w:tab/>
      </w:r>
      <w:r>
        <w:rPr>
          <w:noProof/>
        </w:rPr>
        <w:fldChar w:fldCharType="begin"/>
      </w:r>
      <w:r>
        <w:rPr>
          <w:noProof/>
        </w:rPr>
        <w:instrText xml:space="preserve"> PAGEREF _Toc27382983 \h </w:instrText>
      </w:r>
      <w:r>
        <w:rPr>
          <w:noProof/>
        </w:rPr>
      </w:r>
      <w:r>
        <w:rPr>
          <w:noProof/>
        </w:rPr>
        <w:fldChar w:fldCharType="separate"/>
      </w:r>
      <w:r>
        <w:rPr>
          <w:noProof/>
        </w:rPr>
        <w:t>162</w:t>
      </w:r>
      <w:r>
        <w:rPr>
          <w:noProof/>
        </w:rPr>
        <w:fldChar w:fldCharType="end"/>
      </w:r>
    </w:p>
    <w:p w14:paraId="59AAE2CE" w14:textId="77777777" w:rsidR="0037662A" w:rsidRDefault="0037662A">
      <w:pPr>
        <w:pStyle w:val="TableofFigures"/>
        <w:tabs>
          <w:tab w:val="right" w:leader="dot" w:pos="9622"/>
        </w:tabs>
        <w:rPr>
          <w:smallCaps w:val="0"/>
          <w:noProof/>
          <w:sz w:val="24"/>
          <w:szCs w:val="24"/>
          <w:lang w:eastAsia="en-GB"/>
        </w:rPr>
      </w:pPr>
      <w:r>
        <w:rPr>
          <w:noProof/>
        </w:rPr>
        <w:t>Table 4</w:t>
      </w:r>
      <w:r>
        <w:rPr>
          <w:noProof/>
        </w:rPr>
        <w:noBreakHyphen/>
        <w:t xml:space="preserve">5: Hyperpolarised </w:t>
      </w:r>
      <w:r w:rsidRPr="00BF014E">
        <w:rPr>
          <w:noProof/>
          <w:vertAlign w:val="superscript"/>
        </w:rPr>
        <w:t>3</w:t>
      </w:r>
      <w:r>
        <w:rPr>
          <w:noProof/>
        </w:rPr>
        <w:t>He MR imaging bag volume chart.</w:t>
      </w:r>
      <w:r>
        <w:rPr>
          <w:noProof/>
        </w:rPr>
        <w:tab/>
      </w:r>
      <w:r>
        <w:rPr>
          <w:noProof/>
        </w:rPr>
        <w:fldChar w:fldCharType="begin"/>
      </w:r>
      <w:r>
        <w:rPr>
          <w:noProof/>
        </w:rPr>
        <w:instrText xml:space="preserve"> PAGEREF _Toc27382984 \h </w:instrText>
      </w:r>
      <w:r>
        <w:rPr>
          <w:noProof/>
        </w:rPr>
      </w:r>
      <w:r>
        <w:rPr>
          <w:noProof/>
        </w:rPr>
        <w:fldChar w:fldCharType="separate"/>
      </w:r>
      <w:r>
        <w:rPr>
          <w:noProof/>
        </w:rPr>
        <w:t>172</w:t>
      </w:r>
      <w:r>
        <w:rPr>
          <w:noProof/>
        </w:rPr>
        <w:fldChar w:fldCharType="end"/>
      </w:r>
    </w:p>
    <w:p w14:paraId="0BCBD154" w14:textId="77777777" w:rsidR="0037662A" w:rsidRDefault="0037662A">
      <w:pPr>
        <w:pStyle w:val="TableofFigures"/>
        <w:tabs>
          <w:tab w:val="right" w:leader="dot" w:pos="9622"/>
        </w:tabs>
        <w:rPr>
          <w:smallCaps w:val="0"/>
          <w:noProof/>
          <w:sz w:val="24"/>
          <w:szCs w:val="24"/>
          <w:lang w:eastAsia="en-GB"/>
        </w:rPr>
      </w:pPr>
      <w:r>
        <w:rPr>
          <w:noProof/>
        </w:rPr>
        <w:t>Table 4</w:t>
      </w:r>
      <w:r>
        <w:rPr>
          <w:noProof/>
        </w:rPr>
        <w:noBreakHyphen/>
        <w:t>6: Ventilation MRI metrics for the 30 patients with images acquired at both end-inspiratory tidal volume (EIVt) and total lung capacity (TLC).</w:t>
      </w:r>
      <w:r>
        <w:rPr>
          <w:noProof/>
        </w:rPr>
        <w:tab/>
      </w:r>
      <w:r>
        <w:rPr>
          <w:noProof/>
        </w:rPr>
        <w:fldChar w:fldCharType="begin"/>
      </w:r>
      <w:r>
        <w:rPr>
          <w:noProof/>
        </w:rPr>
        <w:instrText xml:space="preserve"> PAGEREF _Toc27382985 \h </w:instrText>
      </w:r>
      <w:r>
        <w:rPr>
          <w:noProof/>
        </w:rPr>
      </w:r>
      <w:r>
        <w:rPr>
          <w:noProof/>
        </w:rPr>
        <w:fldChar w:fldCharType="separate"/>
      </w:r>
      <w:r>
        <w:rPr>
          <w:noProof/>
        </w:rPr>
        <w:t>173</w:t>
      </w:r>
      <w:r>
        <w:rPr>
          <w:noProof/>
        </w:rPr>
        <w:fldChar w:fldCharType="end"/>
      </w:r>
    </w:p>
    <w:p w14:paraId="252A4AD9" w14:textId="77777777" w:rsidR="0037662A" w:rsidRDefault="0037662A">
      <w:pPr>
        <w:pStyle w:val="TableofFigures"/>
        <w:tabs>
          <w:tab w:val="right" w:leader="dot" w:pos="9622"/>
        </w:tabs>
        <w:rPr>
          <w:smallCaps w:val="0"/>
          <w:noProof/>
          <w:sz w:val="24"/>
          <w:szCs w:val="24"/>
          <w:lang w:eastAsia="en-GB"/>
        </w:rPr>
      </w:pPr>
      <w:r>
        <w:rPr>
          <w:noProof/>
        </w:rPr>
        <w:t>Table 4</w:t>
      </w:r>
      <w:r>
        <w:rPr>
          <w:noProof/>
        </w:rPr>
        <w:noBreakHyphen/>
        <w:t>7: Baseline demographics, lung function, CPET and MRI metrics for the 13 patients who performed the CPET.</w:t>
      </w:r>
      <w:r>
        <w:rPr>
          <w:noProof/>
        </w:rPr>
        <w:tab/>
      </w:r>
      <w:r>
        <w:rPr>
          <w:noProof/>
        </w:rPr>
        <w:fldChar w:fldCharType="begin"/>
      </w:r>
      <w:r>
        <w:rPr>
          <w:noProof/>
        </w:rPr>
        <w:instrText xml:space="preserve"> PAGEREF _Toc27382986 \h </w:instrText>
      </w:r>
      <w:r>
        <w:rPr>
          <w:noProof/>
        </w:rPr>
      </w:r>
      <w:r>
        <w:rPr>
          <w:noProof/>
        </w:rPr>
        <w:fldChar w:fldCharType="separate"/>
      </w:r>
      <w:r>
        <w:rPr>
          <w:noProof/>
        </w:rPr>
        <w:t>186</w:t>
      </w:r>
      <w:r>
        <w:rPr>
          <w:noProof/>
        </w:rPr>
        <w:fldChar w:fldCharType="end"/>
      </w:r>
    </w:p>
    <w:p w14:paraId="62863DAC" w14:textId="77777777" w:rsidR="0037662A" w:rsidRDefault="0037662A">
      <w:pPr>
        <w:pStyle w:val="TableofFigures"/>
        <w:tabs>
          <w:tab w:val="right" w:leader="dot" w:pos="9622"/>
        </w:tabs>
        <w:rPr>
          <w:smallCaps w:val="0"/>
          <w:noProof/>
          <w:sz w:val="24"/>
          <w:szCs w:val="24"/>
          <w:lang w:eastAsia="en-GB"/>
        </w:rPr>
      </w:pPr>
      <w:r>
        <w:rPr>
          <w:noProof/>
        </w:rPr>
        <w:t>Table 5</w:t>
      </w:r>
      <w:r>
        <w:rPr>
          <w:noProof/>
        </w:rPr>
        <w:noBreakHyphen/>
        <w:t xml:space="preserve">2: Demographics, and summary of the main lung function, </w:t>
      </w:r>
      <w:r w:rsidRPr="00BF014E">
        <w:rPr>
          <w:noProof/>
          <w:vertAlign w:val="superscript"/>
        </w:rPr>
        <w:t>3</w:t>
      </w:r>
      <w:r>
        <w:rPr>
          <w:noProof/>
        </w:rPr>
        <w:t>He MRI and CFQ-R metrics for all of the study visits performed to date.</w:t>
      </w:r>
      <w:r>
        <w:rPr>
          <w:noProof/>
        </w:rPr>
        <w:tab/>
      </w:r>
      <w:r>
        <w:rPr>
          <w:noProof/>
        </w:rPr>
        <w:fldChar w:fldCharType="begin"/>
      </w:r>
      <w:r>
        <w:rPr>
          <w:noProof/>
        </w:rPr>
        <w:instrText xml:space="preserve"> PAGEREF _Toc27382987 \h </w:instrText>
      </w:r>
      <w:r>
        <w:rPr>
          <w:noProof/>
        </w:rPr>
      </w:r>
      <w:r>
        <w:rPr>
          <w:noProof/>
        </w:rPr>
        <w:fldChar w:fldCharType="separate"/>
      </w:r>
      <w:r>
        <w:rPr>
          <w:noProof/>
        </w:rPr>
        <w:t>216</w:t>
      </w:r>
      <w:r>
        <w:rPr>
          <w:noProof/>
        </w:rPr>
        <w:fldChar w:fldCharType="end"/>
      </w:r>
    </w:p>
    <w:p w14:paraId="52F8DD54" w14:textId="77777777" w:rsidR="0037662A" w:rsidRDefault="0037662A">
      <w:pPr>
        <w:pStyle w:val="TableofFigures"/>
        <w:tabs>
          <w:tab w:val="right" w:leader="dot" w:pos="9622"/>
        </w:tabs>
        <w:rPr>
          <w:smallCaps w:val="0"/>
          <w:noProof/>
          <w:sz w:val="24"/>
          <w:szCs w:val="24"/>
          <w:lang w:eastAsia="en-GB"/>
        </w:rPr>
      </w:pPr>
      <w:r>
        <w:rPr>
          <w:noProof/>
        </w:rPr>
        <w:t>Table 5</w:t>
      </w:r>
      <w:r>
        <w:rPr>
          <w:noProof/>
        </w:rPr>
        <w:noBreakHyphen/>
        <w:t>3: Patient demographics and summary lung function metrics for the 24 patients who had completed all three visits at the time of analysis.</w:t>
      </w:r>
      <w:r>
        <w:rPr>
          <w:noProof/>
        </w:rPr>
        <w:tab/>
      </w:r>
      <w:r>
        <w:rPr>
          <w:noProof/>
        </w:rPr>
        <w:fldChar w:fldCharType="begin"/>
      </w:r>
      <w:r>
        <w:rPr>
          <w:noProof/>
        </w:rPr>
        <w:instrText xml:space="preserve"> PAGEREF _Toc27382988 \h </w:instrText>
      </w:r>
      <w:r>
        <w:rPr>
          <w:noProof/>
        </w:rPr>
      </w:r>
      <w:r>
        <w:rPr>
          <w:noProof/>
        </w:rPr>
        <w:fldChar w:fldCharType="separate"/>
      </w:r>
      <w:r>
        <w:rPr>
          <w:noProof/>
        </w:rPr>
        <w:t>217</w:t>
      </w:r>
      <w:r>
        <w:rPr>
          <w:noProof/>
        </w:rPr>
        <w:fldChar w:fldCharType="end"/>
      </w:r>
    </w:p>
    <w:p w14:paraId="304FC44C" w14:textId="77777777" w:rsidR="0037662A" w:rsidRDefault="0037662A">
      <w:pPr>
        <w:pStyle w:val="TableofFigures"/>
        <w:tabs>
          <w:tab w:val="right" w:leader="dot" w:pos="9622"/>
        </w:tabs>
        <w:rPr>
          <w:smallCaps w:val="0"/>
          <w:noProof/>
          <w:sz w:val="24"/>
          <w:szCs w:val="24"/>
          <w:lang w:eastAsia="en-GB"/>
        </w:rPr>
      </w:pPr>
      <w:r>
        <w:rPr>
          <w:noProof/>
        </w:rPr>
        <w:t>Table 5</w:t>
      </w:r>
      <w:r>
        <w:rPr>
          <w:noProof/>
        </w:rPr>
        <w:noBreakHyphen/>
        <w:t xml:space="preserve">7: Sample size power calculations for different effect sizes, based on </w:t>
      </w:r>
      <w:r w:rsidRPr="00BF014E">
        <w:rPr>
          <w:noProof/>
          <w:vertAlign w:val="superscript"/>
        </w:rPr>
        <w:t>129</w:t>
      </w:r>
      <w:r>
        <w:rPr>
          <w:noProof/>
        </w:rPr>
        <w:t>Xe VDP and different patient populations.</w:t>
      </w:r>
      <w:r>
        <w:rPr>
          <w:noProof/>
        </w:rPr>
        <w:tab/>
      </w:r>
      <w:r>
        <w:rPr>
          <w:noProof/>
        </w:rPr>
        <w:fldChar w:fldCharType="begin"/>
      </w:r>
      <w:r>
        <w:rPr>
          <w:noProof/>
        </w:rPr>
        <w:instrText xml:space="preserve"> PAGEREF _Toc27382989 \h </w:instrText>
      </w:r>
      <w:r>
        <w:rPr>
          <w:noProof/>
        </w:rPr>
      </w:r>
      <w:r>
        <w:rPr>
          <w:noProof/>
        </w:rPr>
        <w:fldChar w:fldCharType="separate"/>
      </w:r>
      <w:r>
        <w:rPr>
          <w:noProof/>
        </w:rPr>
        <w:t>243</w:t>
      </w:r>
      <w:r>
        <w:rPr>
          <w:noProof/>
        </w:rPr>
        <w:fldChar w:fldCharType="end"/>
      </w:r>
    </w:p>
    <w:p w14:paraId="79EA0717" w14:textId="063DF120" w:rsidR="003E2B07" w:rsidRDefault="008C06A9" w:rsidP="003E2B07">
      <w:pPr>
        <w:pStyle w:val="TableofFigures"/>
        <w:rPr>
          <w:b/>
          <w:sz w:val="32"/>
          <w:szCs w:val="32"/>
        </w:rPr>
        <w:sectPr w:rsidR="003E2B07" w:rsidSect="00756F0E">
          <w:pgSz w:w="11900" w:h="16840"/>
          <w:pgMar w:top="1440" w:right="1134" w:bottom="1440" w:left="1134" w:header="964" w:footer="964" w:gutter="0"/>
          <w:cols w:space="720"/>
          <w:docGrid w:linePitch="360"/>
        </w:sectPr>
      </w:pPr>
      <w:r w:rsidRPr="00E31BAC">
        <w:rPr>
          <w:b/>
          <w:sz w:val="22"/>
          <w:szCs w:val="22"/>
        </w:rPr>
        <w:fldChar w:fldCharType="end"/>
      </w:r>
    </w:p>
    <w:p w14:paraId="23C45864" w14:textId="1450C6DF" w:rsidR="00410CB7" w:rsidRPr="00DA116C" w:rsidRDefault="00410CB7" w:rsidP="003E2B07">
      <w:pPr>
        <w:pStyle w:val="TableofFigures"/>
        <w:spacing w:line="240" w:lineRule="auto"/>
        <w:rPr>
          <w:rFonts w:asciiTheme="majorHAnsi" w:hAnsiTheme="majorHAnsi"/>
          <w:b/>
          <w:sz w:val="32"/>
          <w:szCs w:val="32"/>
        </w:rPr>
      </w:pPr>
      <w:r w:rsidRPr="00DA116C">
        <w:rPr>
          <w:rFonts w:asciiTheme="majorHAnsi" w:hAnsiTheme="majorHAnsi"/>
          <w:b/>
          <w:sz w:val="32"/>
          <w:szCs w:val="32"/>
        </w:rPr>
        <w:lastRenderedPageBreak/>
        <w:t>Table of Figures</w:t>
      </w:r>
    </w:p>
    <w:p w14:paraId="6C570D75" w14:textId="77777777" w:rsidR="00B05D1D" w:rsidRPr="00B05D1D" w:rsidRDefault="00B05D1D" w:rsidP="003E2B07">
      <w:pPr>
        <w:spacing w:line="240" w:lineRule="auto"/>
      </w:pPr>
    </w:p>
    <w:p w14:paraId="35A8A0D4" w14:textId="77777777" w:rsidR="0037662A" w:rsidRDefault="00B05D1D">
      <w:pPr>
        <w:pStyle w:val="TableofFigures"/>
        <w:tabs>
          <w:tab w:val="right" w:leader="dot" w:pos="9622"/>
        </w:tabs>
        <w:rPr>
          <w:smallCaps w:val="0"/>
          <w:noProof/>
          <w:sz w:val="24"/>
          <w:szCs w:val="24"/>
          <w:lang w:eastAsia="en-GB"/>
        </w:rPr>
      </w:pPr>
      <w:r w:rsidRPr="001E312A">
        <w:rPr>
          <w:b/>
          <w:i/>
          <w:iCs/>
        </w:rPr>
        <w:fldChar w:fldCharType="begin"/>
      </w:r>
      <w:r w:rsidRPr="0037662A">
        <w:rPr>
          <w:b/>
          <w:i/>
          <w:iCs/>
        </w:rPr>
        <w:instrText xml:space="preserve"> TOC \c "Figure" </w:instrText>
      </w:r>
      <w:r w:rsidRPr="001E312A">
        <w:rPr>
          <w:b/>
          <w:i/>
          <w:iCs/>
        </w:rPr>
        <w:fldChar w:fldCharType="separate"/>
      </w:r>
      <w:r w:rsidR="0037662A">
        <w:rPr>
          <w:noProof/>
        </w:rPr>
        <w:t>Figure 1</w:t>
      </w:r>
      <w:r w:rsidR="0037662A">
        <w:rPr>
          <w:noProof/>
        </w:rPr>
        <w:noBreakHyphen/>
        <w:t>1: Median survival data for CF across the decades.</w:t>
      </w:r>
      <w:r w:rsidR="0037662A">
        <w:rPr>
          <w:noProof/>
        </w:rPr>
        <w:tab/>
      </w:r>
      <w:r w:rsidR="0037662A">
        <w:rPr>
          <w:noProof/>
        </w:rPr>
        <w:fldChar w:fldCharType="begin"/>
      </w:r>
      <w:r w:rsidR="0037662A">
        <w:rPr>
          <w:noProof/>
        </w:rPr>
        <w:instrText xml:space="preserve"> PAGEREF _Toc27382990 \h </w:instrText>
      </w:r>
      <w:r w:rsidR="0037662A">
        <w:rPr>
          <w:noProof/>
        </w:rPr>
      </w:r>
      <w:r w:rsidR="0037662A">
        <w:rPr>
          <w:noProof/>
        </w:rPr>
        <w:fldChar w:fldCharType="separate"/>
      </w:r>
      <w:r w:rsidR="0037662A">
        <w:rPr>
          <w:noProof/>
        </w:rPr>
        <w:t>21</w:t>
      </w:r>
      <w:r w:rsidR="0037662A">
        <w:rPr>
          <w:noProof/>
        </w:rPr>
        <w:fldChar w:fldCharType="end"/>
      </w:r>
    </w:p>
    <w:p w14:paraId="212EA8E7"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2: CFTR in health and in a CF airway.</w:t>
      </w:r>
      <w:r>
        <w:rPr>
          <w:noProof/>
        </w:rPr>
        <w:tab/>
      </w:r>
      <w:r>
        <w:rPr>
          <w:noProof/>
        </w:rPr>
        <w:fldChar w:fldCharType="begin"/>
      </w:r>
      <w:r>
        <w:rPr>
          <w:noProof/>
        </w:rPr>
        <w:instrText xml:space="preserve"> PAGEREF _Toc27382991 \h </w:instrText>
      </w:r>
      <w:r>
        <w:rPr>
          <w:noProof/>
        </w:rPr>
      </w:r>
      <w:r>
        <w:rPr>
          <w:noProof/>
        </w:rPr>
        <w:fldChar w:fldCharType="separate"/>
      </w:r>
      <w:r>
        <w:rPr>
          <w:noProof/>
        </w:rPr>
        <w:t>22</w:t>
      </w:r>
      <w:r>
        <w:rPr>
          <w:noProof/>
        </w:rPr>
        <w:fldChar w:fldCharType="end"/>
      </w:r>
    </w:p>
    <w:p w14:paraId="16126F20"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3: The ‘vicious cycle’ of lung disease in CF.</w:t>
      </w:r>
      <w:r>
        <w:rPr>
          <w:noProof/>
        </w:rPr>
        <w:tab/>
      </w:r>
      <w:r>
        <w:rPr>
          <w:noProof/>
        </w:rPr>
        <w:fldChar w:fldCharType="begin"/>
      </w:r>
      <w:r>
        <w:rPr>
          <w:noProof/>
        </w:rPr>
        <w:instrText xml:space="preserve"> PAGEREF _Toc27382992 \h </w:instrText>
      </w:r>
      <w:r>
        <w:rPr>
          <w:noProof/>
        </w:rPr>
      </w:r>
      <w:r>
        <w:rPr>
          <w:noProof/>
        </w:rPr>
        <w:fldChar w:fldCharType="separate"/>
      </w:r>
      <w:r>
        <w:rPr>
          <w:noProof/>
        </w:rPr>
        <w:t>23</w:t>
      </w:r>
      <w:r>
        <w:rPr>
          <w:noProof/>
        </w:rPr>
        <w:fldChar w:fldCharType="end"/>
      </w:r>
    </w:p>
    <w:p w14:paraId="5C3DE3DB"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4: Cross-sectional view of a small airway in health (A and B) and in CF (C and D).</w:t>
      </w:r>
      <w:r>
        <w:rPr>
          <w:noProof/>
        </w:rPr>
        <w:tab/>
      </w:r>
      <w:r>
        <w:rPr>
          <w:noProof/>
        </w:rPr>
        <w:fldChar w:fldCharType="begin"/>
      </w:r>
      <w:r>
        <w:rPr>
          <w:noProof/>
        </w:rPr>
        <w:instrText xml:space="preserve"> PAGEREF _Toc27382993 \h </w:instrText>
      </w:r>
      <w:r>
        <w:rPr>
          <w:noProof/>
        </w:rPr>
      </w:r>
      <w:r>
        <w:rPr>
          <w:noProof/>
        </w:rPr>
        <w:fldChar w:fldCharType="separate"/>
      </w:r>
      <w:r>
        <w:rPr>
          <w:noProof/>
        </w:rPr>
        <w:t>24</w:t>
      </w:r>
      <w:r>
        <w:rPr>
          <w:noProof/>
        </w:rPr>
        <w:fldChar w:fldCharType="end"/>
      </w:r>
    </w:p>
    <w:p w14:paraId="4D5B4277"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5: The branching structure of airways in the lung.</w:t>
      </w:r>
      <w:r>
        <w:rPr>
          <w:noProof/>
        </w:rPr>
        <w:tab/>
      </w:r>
      <w:r>
        <w:rPr>
          <w:noProof/>
        </w:rPr>
        <w:fldChar w:fldCharType="begin"/>
      </w:r>
      <w:r>
        <w:rPr>
          <w:noProof/>
        </w:rPr>
        <w:instrText xml:space="preserve"> PAGEREF _Toc27382994 \h </w:instrText>
      </w:r>
      <w:r>
        <w:rPr>
          <w:noProof/>
        </w:rPr>
      </w:r>
      <w:r>
        <w:rPr>
          <w:noProof/>
        </w:rPr>
        <w:fldChar w:fldCharType="separate"/>
      </w:r>
      <w:r>
        <w:rPr>
          <w:noProof/>
        </w:rPr>
        <w:t>28</w:t>
      </w:r>
      <w:r>
        <w:rPr>
          <w:noProof/>
        </w:rPr>
        <w:fldChar w:fldCharType="end"/>
      </w:r>
    </w:p>
    <w:p w14:paraId="4111BD60"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6: Examples of spirometry expiratory flow-volume curves.</w:t>
      </w:r>
      <w:r>
        <w:rPr>
          <w:noProof/>
        </w:rPr>
        <w:tab/>
      </w:r>
      <w:r>
        <w:rPr>
          <w:noProof/>
        </w:rPr>
        <w:fldChar w:fldCharType="begin"/>
      </w:r>
      <w:r>
        <w:rPr>
          <w:noProof/>
        </w:rPr>
        <w:instrText xml:space="preserve"> PAGEREF _Toc27382995 \h </w:instrText>
      </w:r>
      <w:r>
        <w:rPr>
          <w:noProof/>
        </w:rPr>
      </w:r>
      <w:r>
        <w:rPr>
          <w:noProof/>
        </w:rPr>
        <w:fldChar w:fldCharType="separate"/>
      </w:r>
      <w:r>
        <w:rPr>
          <w:noProof/>
        </w:rPr>
        <w:t>30</w:t>
      </w:r>
      <w:r>
        <w:rPr>
          <w:noProof/>
        </w:rPr>
        <w:fldChar w:fldCharType="end"/>
      </w:r>
    </w:p>
    <w:p w14:paraId="609AE629"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7: An example multiple breath wash-in and wash-out curve.</w:t>
      </w:r>
      <w:r>
        <w:rPr>
          <w:noProof/>
        </w:rPr>
        <w:tab/>
      </w:r>
      <w:r>
        <w:rPr>
          <w:noProof/>
        </w:rPr>
        <w:fldChar w:fldCharType="begin"/>
      </w:r>
      <w:r>
        <w:rPr>
          <w:noProof/>
        </w:rPr>
        <w:instrText xml:space="preserve"> PAGEREF _Toc27382996 \h </w:instrText>
      </w:r>
      <w:r>
        <w:rPr>
          <w:noProof/>
        </w:rPr>
      </w:r>
      <w:r>
        <w:rPr>
          <w:noProof/>
        </w:rPr>
        <w:fldChar w:fldCharType="separate"/>
      </w:r>
      <w:r>
        <w:rPr>
          <w:noProof/>
        </w:rPr>
        <w:t>35</w:t>
      </w:r>
      <w:r>
        <w:rPr>
          <w:noProof/>
        </w:rPr>
        <w:fldChar w:fldCharType="end"/>
      </w:r>
    </w:p>
    <w:p w14:paraId="317CAE61"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8: The relationship of LCI to FEV</w:t>
      </w:r>
      <w:r w:rsidRPr="002D56A1">
        <w:rPr>
          <w:noProof/>
          <w:vertAlign w:val="subscript"/>
        </w:rPr>
        <w:t>1</w:t>
      </w:r>
      <w:r>
        <w:rPr>
          <w:noProof/>
        </w:rPr>
        <w:t xml:space="preserve"> in children with CF.</w:t>
      </w:r>
      <w:r>
        <w:rPr>
          <w:noProof/>
        </w:rPr>
        <w:tab/>
      </w:r>
      <w:r>
        <w:rPr>
          <w:noProof/>
        </w:rPr>
        <w:fldChar w:fldCharType="begin"/>
      </w:r>
      <w:r>
        <w:rPr>
          <w:noProof/>
        </w:rPr>
        <w:instrText xml:space="preserve"> PAGEREF _Toc27382997 \h </w:instrText>
      </w:r>
      <w:r>
        <w:rPr>
          <w:noProof/>
        </w:rPr>
      </w:r>
      <w:r>
        <w:rPr>
          <w:noProof/>
        </w:rPr>
        <w:fldChar w:fldCharType="separate"/>
      </w:r>
      <w:r>
        <w:rPr>
          <w:noProof/>
        </w:rPr>
        <w:t>38</w:t>
      </w:r>
      <w:r>
        <w:rPr>
          <w:noProof/>
        </w:rPr>
        <w:fldChar w:fldCharType="end"/>
      </w:r>
    </w:p>
    <w:p w14:paraId="173A7FE7"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9: The assessment of S</w:t>
      </w:r>
      <w:r w:rsidRPr="002D56A1">
        <w:rPr>
          <w:noProof/>
          <w:vertAlign w:val="subscript"/>
        </w:rPr>
        <w:t>acin</w:t>
      </w:r>
      <w:r>
        <w:rPr>
          <w:noProof/>
        </w:rPr>
        <w:t xml:space="preserve"> and S</w:t>
      </w:r>
      <w:r w:rsidRPr="002D56A1">
        <w:rPr>
          <w:noProof/>
          <w:vertAlign w:val="subscript"/>
        </w:rPr>
        <w:t>cond</w:t>
      </w:r>
      <w:r>
        <w:rPr>
          <w:noProof/>
        </w:rPr>
        <w:t xml:space="preserve"> from MBW.</w:t>
      </w:r>
      <w:r>
        <w:rPr>
          <w:noProof/>
        </w:rPr>
        <w:tab/>
      </w:r>
      <w:r>
        <w:rPr>
          <w:noProof/>
        </w:rPr>
        <w:fldChar w:fldCharType="begin"/>
      </w:r>
      <w:r>
        <w:rPr>
          <w:noProof/>
        </w:rPr>
        <w:instrText xml:space="preserve"> PAGEREF _Toc27382998 \h </w:instrText>
      </w:r>
      <w:r>
        <w:rPr>
          <w:noProof/>
        </w:rPr>
      </w:r>
      <w:r>
        <w:rPr>
          <w:noProof/>
        </w:rPr>
        <w:fldChar w:fldCharType="separate"/>
      </w:r>
      <w:r>
        <w:rPr>
          <w:noProof/>
        </w:rPr>
        <w:t>43</w:t>
      </w:r>
      <w:r>
        <w:rPr>
          <w:noProof/>
        </w:rPr>
        <w:fldChar w:fldCharType="end"/>
      </w:r>
    </w:p>
    <w:p w14:paraId="3A499164"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10: CT appearance of CF lung disease.</w:t>
      </w:r>
      <w:r>
        <w:rPr>
          <w:noProof/>
        </w:rPr>
        <w:tab/>
      </w:r>
      <w:r>
        <w:rPr>
          <w:noProof/>
        </w:rPr>
        <w:fldChar w:fldCharType="begin"/>
      </w:r>
      <w:r>
        <w:rPr>
          <w:noProof/>
        </w:rPr>
        <w:instrText xml:space="preserve"> PAGEREF _Toc27382999 \h </w:instrText>
      </w:r>
      <w:r>
        <w:rPr>
          <w:noProof/>
        </w:rPr>
      </w:r>
      <w:r>
        <w:rPr>
          <w:noProof/>
        </w:rPr>
        <w:fldChar w:fldCharType="separate"/>
      </w:r>
      <w:r>
        <w:rPr>
          <w:noProof/>
        </w:rPr>
        <w:t>45</w:t>
      </w:r>
      <w:r>
        <w:rPr>
          <w:noProof/>
        </w:rPr>
        <w:fldChar w:fldCharType="end"/>
      </w:r>
    </w:p>
    <w:p w14:paraId="335B8651"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11: Inspiratory and Expiratory CT image from a 2.5 year old with CF.</w:t>
      </w:r>
      <w:r>
        <w:rPr>
          <w:noProof/>
        </w:rPr>
        <w:tab/>
      </w:r>
      <w:r>
        <w:rPr>
          <w:noProof/>
        </w:rPr>
        <w:fldChar w:fldCharType="begin"/>
      </w:r>
      <w:r>
        <w:rPr>
          <w:noProof/>
        </w:rPr>
        <w:instrText xml:space="preserve"> PAGEREF _Toc27383000 \h </w:instrText>
      </w:r>
      <w:r>
        <w:rPr>
          <w:noProof/>
        </w:rPr>
      </w:r>
      <w:r>
        <w:rPr>
          <w:noProof/>
        </w:rPr>
        <w:fldChar w:fldCharType="separate"/>
      </w:r>
      <w:r>
        <w:rPr>
          <w:noProof/>
        </w:rPr>
        <w:t>46</w:t>
      </w:r>
      <w:r>
        <w:rPr>
          <w:noProof/>
        </w:rPr>
        <w:fldChar w:fldCharType="end"/>
      </w:r>
    </w:p>
    <w:p w14:paraId="593C94DC"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12: Abnormal CT image in a patient with CF and with normal spirometry.</w:t>
      </w:r>
      <w:r>
        <w:rPr>
          <w:noProof/>
        </w:rPr>
        <w:tab/>
      </w:r>
      <w:r>
        <w:rPr>
          <w:noProof/>
        </w:rPr>
        <w:fldChar w:fldCharType="begin"/>
      </w:r>
      <w:r>
        <w:rPr>
          <w:noProof/>
        </w:rPr>
        <w:instrText xml:space="preserve"> PAGEREF _Toc27383001 \h </w:instrText>
      </w:r>
      <w:r>
        <w:rPr>
          <w:noProof/>
        </w:rPr>
      </w:r>
      <w:r>
        <w:rPr>
          <w:noProof/>
        </w:rPr>
        <w:fldChar w:fldCharType="separate"/>
      </w:r>
      <w:r>
        <w:rPr>
          <w:noProof/>
        </w:rPr>
        <w:t>46</w:t>
      </w:r>
      <w:r>
        <w:rPr>
          <w:noProof/>
        </w:rPr>
        <w:fldChar w:fldCharType="end"/>
      </w:r>
    </w:p>
    <w:p w14:paraId="0427A80C"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13: PRAGMA CT scoring system of CF lung disease.</w:t>
      </w:r>
      <w:r>
        <w:rPr>
          <w:noProof/>
        </w:rPr>
        <w:tab/>
      </w:r>
      <w:r>
        <w:rPr>
          <w:noProof/>
        </w:rPr>
        <w:fldChar w:fldCharType="begin"/>
      </w:r>
      <w:r>
        <w:rPr>
          <w:noProof/>
        </w:rPr>
        <w:instrText xml:space="preserve"> PAGEREF _Toc27383002 \h </w:instrText>
      </w:r>
      <w:r>
        <w:rPr>
          <w:noProof/>
        </w:rPr>
      </w:r>
      <w:r>
        <w:rPr>
          <w:noProof/>
        </w:rPr>
        <w:fldChar w:fldCharType="separate"/>
      </w:r>
      <w:r>
        <w:rPr>
          <w:noProof/>
        </w:rPr>
        <w:t>47</w:t>
      </w:r>
      <w:r>
        <w:rPr>
          <w:noProof/>
        </w:rPr>
        <w:fldChar w:fldCharType="end"/>
      </w:r>
    </w:p>
    <w:p w14:paraId="00668BF6"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 xml:space="preserve">14: A comparison of CT with </w:t>
      </w:r>
      <w:r w:rsidRPr="002D56A1">
        <w:rPr>
          <w:noProof/>
          <w:vertAlign w:val="superscript"/>
        </w:rPr>
        <w:t>1</w:t>
      </w:r>
      <w:r>
        <w:rPr>
          <w:noProof/>
        </w:rPr>
        <w:t>H UTE MRI in pre-school children with CF.</w:t>
      </w:r>
      <w:r>
        <w:rPr>
          <w:noProof/>
        </w:rPr>
        <w:tab/>
      </w:r>
      <w:r>
        <w:rPr>
          <w:noProof/>
        </w:rPr>
        <w:fldChar w:fldCharType="begin"/>
      </w:r>
      <w:r>
        <w:rPr>
          <w:noProof/>
        </w:rPr>
        <w:instrText xml:space="preserve"> PAGEREF _Toc27383003 \h </w:instrText>
      </w:r>
      <w:r>
        <w:rPr>
          <w:noProof/>
        </w:rPr>
      </w:r>
      <w:r>
        <w:rPr>
          <w:noProof/>
        </w:rPr>
        <w:fldChar w:fldCharType="separate"/>
      </w:r>
      <w:r>
        <w:rPr>
          <w:noProof/>
        </w:rPr>
        <w:t>50</w:t>
      </w:r>
      <w:r>
        <w:rPr>
          <w:noProof/>
        </w:rPr>
        <w:fldChar w:fldCharType="end"/>
      </w:r>
    </w:p>
    <w:p w14:paraId="7914074C"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15: CT and MRI of an adult patient with CF.</w:t>
      </w:r>
      <w:r>
        <w:rPr>
          <w:noProof/>
        </w:rPr>
        <w:tab/>
      </w:r>
      <w:r>
        <w:rPr>
          <w:noProof/>
        </w:rPr>
        <w:fldChar w:fldCharType="begin"/>
      </w:r>
      <w:r>
        <w:rPr>
          <w:noProof/>
        </w:rPr>
        <w:instrText xml:space="preserve"> PAGEREF _Toc27383004 \h </w:instrText>
      </w:r>
      <w:r>
        <w:rPr>
          <w:noProof/>
        </w:rPr>
      </w:r>
      <w:r>
        <w:rPr>
          <w:noProof/>
        </w:rPr>
        <w:fldChar w:fldCharType="separate"/>
      </w:r>
      <w:r>
        <w:rPr>
          <w:noProof/>
        </w:rPr>
        <w:t>51</w:t>
      </w:r>
      <w:r>
        <w:rPr>
          <w:noProof/>
        </w:rPr>
        <w:fldChar w:fldCharType="end"/>
      </w:r>
    </w:p>
    <w:p w14:paraId="1068F1E3"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16: ‘Matrix-pencil’ ventilation and perfusion maps in a nine year old patient with mild CF lung disease.</w:t>
      </w:r>
      <w:r>
        <w:rPr>
          <w:noProof/>
        </w:rPr>
        <w:tab/>
      </w:r>
      <w:r>
        <w:rPr>
          <w:noProof/>
        </w:rPr>
        <w:fldChar w:fldCharType="begin"/>
      </w:r>
      <w:r>
        <w:rPr>
          <w:noProof/>
        </w:rPr>
        <w:instrText xml:space="preserve"> PAGEREF _Toc27383005 \h </w:instrText>
      </w:r>
      <w:r>
        <w:rPr>
          <w:noProof/>
        </w:rPr>
      </w:r>
      <w:r>
        <w:rPr>
          <w:noProof/>
        </w:rPr>
        <w:fldChar w:fldCharType="separate"/>
      </w:r>
      <w:r>
        <w:rPr>
          <w:noProof/>
        </w:rPr>
        <w:t>52</w:t>
      </w:r>
      <w:r>
        <w:rPr>
          <w:noProof/>
        </w:rPr>
        <w:fldChar w:fldCharType="end"/>
      </w:r>
    </w:p>
    <w:p w14:paraId="25145C52"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17: Structural and perfusion abnormalities on MRI in early CF lung disease.</w:t>
      </w:r>
      <w:r>
        <w:rPr>
          <w:noProof/>
        </w:rPr>
        <w:tab/>
      </w:r>
      <w:r>
        <w:rPr>
          <w:noProof/>
        </w:rPr>
        <w:fldChar w:fldCharType="begin"/>
      </w:r>
      <w:r>
        <w:rPr>
          <w:noProof/>
        </w:rPr>
        <w:instrText xml:space="preserve"> PAGEREF _Toc27383006 \h </w:instrText>
      </w:r>
      <w:r>
        <w:rPr>
          <w:noProof/>
        </w:rPr>
      </w:r>
      <w:r>
        <w:rPr>
          <w:noProof/>
        </w:rPr>
        <w:fldChar w:fldCharType="separate"/>
      </w:r>
      <w:r>
        <w:rPr>
          <w:noProof/>
        </w:rPr>
        <w:t>53</w:t>
      </w:r>
      <w:r>
        <w:rPr>
          <w:noProof/>
        </w:rPr>
        <w:fldChar w:fldCharType="end"/>
      </w:r>
    </w:p>
    <w:p w14:paraId="19267AE0"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18: Example ventilation MRI images acquired by the POLARIS group, Sheffield.</w:t>
      </w:r>
      <w:r>
        <w:rPr>
          <w:noProof/>
        </w:rPr>
        <w:tab/>
      </w:r>
      <w:r>
        <w:rPr>
          <w:noProof/>
        </w:rPr>
        <w:fldChar w:fldCharType="begin"/>
      </w:r>
      <w:r>
        <w:rPr>
          <w:noProof/>
        </w:rPr>
        <w:instrText xml:space="preserve"> PAGEREF _Toc27383007 \h </w:instrText>
      </w:r>
      <w:r>
        <w:rPr>
          <w:noProof/>
        </w:rPr>
      </w:r>
      <w:r>
        <w:rPr>
          <w:noProof/>
        </w:rPr>
        <w:fldChar w:fldCharType="separate"/>
      </w:r>
      <w:r>
        <w:rPr>
          <w:noProof/>
        </w:rPr>
        <w:t>55</w:t>
      </w:r>
      <w:r>
        <w:rPr>
          <w:noProof/>
        </w:rPr>
        <w:fldChar w:fldCharType="end"/>
      </w:r>
    </w:p>
    <w:p w14:paraId="7444A8FB"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 xml:space="preserve">19: </w:t>
      </w:r>
      <w:r w:rsidRPr="002D56A1">
        <w:rPr>
          <w:noProof/>
          <w:vertAlign w:val="superscript"/>
        </w:rPr>
        <w:t>3</w:t>
      </w:r>
      <w:r>
        <w:rPr>
          <w:noProof/>
        </w:rPr>
        <w:t>He ventilation MRI from a healthy subject and three patients with CF.</w:t>
      </w:r>
      <w:r>
        <w:rPr>
          <w:noProof/>
        </w:rPr>
        <w:tab/>
      </w:r>
      <w:r>
        <w:rPr>
          <w:noProof/>
        </w:rPr>
        <w:fldChar w:fldCharType="begin"/>
      </w:r>
      <w:r>
        <w:rPr>
          <w:noProof/>
        </w:rPr>
        <w:instrText xml:space="preserve"> PAGEREF _Toc27383008 \h </w:instrText>
      </w:r>
      <w:r>
        <w:rPr>
          <w:noProof/>
        </w:rPr>
      </w:r>
      <w:r>
        <w:rPr>
          <w:noProof/>
        </w:rPr>
        <w:fldChar w:fldCharType="separate"/>
      </w:r>
      <w:r>
        <w:rPr>
          <w:noProof/>
        </w:rPr>
        <w:t>56</w:t>
      </w:r>
      <w:r>
        <w:rPr>
          <w:noProof/>
        </w:rPr>
        <w:fldChar w:fldCharType="end"/>
      </w:r>
    </w:p>
    <w:p w14:paraId="09139B93" w14:textId="77777777" w:rsidR="0037662A" w:rsidRDefault="0037662A">
      <w:pPr>
        <w:pStyle w:val="TableofFigures"/>
        <w:tabs>
          <w:tab w:val="right" w:leader="dot" w:pos="9622"/>
        </w:tabs>
        <w:rPr>
          <w:smallCaps w:val="0"/>
          <w:noProof/>
          <w:sz w:val="24"/>
          <w:szCs w:val="24"/>
          <w:lang w:eastAsia="en-GB"/>
        </w:rPr>
      </w:pPr>
      <w:r>
        <w:rPr>
          <w:noProof/>
        </w:rPr>
        <w:t>Figure 1</w:t>
      </w:r>
      <w:r>
        <w:rPr>
          <w:noProof/>
        </w:rPr>
        <w:noBreakHyphen/>
        <w:t>20: The effect of Ivacaftor on ventilation MRI.</w:t>
      </w:r>
      <w:r>
        <w:rPr>
          <w:noProof/>
        </w:rPr>
        <w:tab/>
      </w:r>
      <w:r>
        <w:rPr>
          <w:noProof/>
        </w:rPr>
        <w:fldChar w:fldCharType="begin"/>
      </w:r>
      <w:r>
        <w:rPr>
          <w:noProof/>
        </w:rPr>
        <w:instrText xml:space="preserve"> PAGEREF _Toc27383009 \h </w:instrText>
      </w:r>
      <w:r>
        <w:rPr>
          <w:noProof/>
        </w:rPr>
      </w:r>
      <w:r>
        <w:rPr>
          <w:noProof/>
        </w:rPr>
        <w:fldChar w:fldCharType="separate"/>
      </w:r>
      <w:r>
        <w:rPr>
          <w:noProof/>
        </w:rPr>
        <w:t>59</w:t>
      </w:r>
      <w:r>
        <w:rPr>
          <w:noProof/>
        </w:rPr>
        <w:fldChar w:fldCharType="end"/>
      </w:r>
    </w:p>
    <w:p w14:paraId="50440994"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1: MMAVIC study flowchart including the order of assessment at each study visit</w:t>
      </w:r>
      <w:r>
        <w:rPr>
          <w:noProof/>
        </w:rPr>
        <w:tab/>
      </w:r>
      <w:r>
        <w:rPr>
          <w:noProof/>
        </w:rPr>
        <w:fldChar w:fldCharType="begin"/>
      </w:r>
      <w:r>
        <w:rPr>
          <w:noProof/>
        </w:rPr>
        <w:instrText xml:space="preserve"> PAGEREF _Toc27383010 \h </w:instrText>
      </w:r>
      <w:r>
        <w:rPr>
          <w:noProof/>
        </w:rPr>
      </w:r>
      <w:r>
        <w:rPr>
          <w:noProof/>
        </w:rPr>
        <w:fldChar w:fldCharType="separate"/>
      </w:r>
      <w:r>
        <w:rPr>
          <w:noProof/>
        </w:rPr>
        <w:t>68</w:t>
      </w:r>
      <w:r>
        <w:rPr>
          <w:noProof/>
        </w:rPr>
        <w:fldChar w:fldCharType="end"/>
      </w:r>
    </w:p>
    <w:p w14:paraId="5D304EED"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2: The POLARIS pulmonary function laboratory.</w:t>
      </w:r>
      <w:r>
        <w:rPr>
          <w:noProof/>
        </w:rPr>
        <w:tab/>
      </w:r>
      <w:r>
        <w:rPr>
          <w:noProof/>
        </w:rPr>
        <w:fldChar w:fldCharType="begin"/>
      </w:r>
      <w:r>
        <w:rPr>
          <w:noProof/>
        </w:rPr>
        <w:instrText xml:space="preserve"> PAGEREF _Toc27383011 \h </w:instrText>
      </w:r>
      <w:r>
        <w:rPr>
          <w:noProof/>
        </w:rPr>
      </w:r>
      <w:r>
        <w:rPr>
          <w:noProof/>
        </w:rPr>
        <w:fldChar w:fldCharType="separate"/>
      </w:r>
      <w:r>
        <w:rPr>
          <w:noProof/>
        </w:rPr>
        <w:t>72</w:t>
      </w:r>
      <w:r>
        <w:rPr>
          <w:noProof/>
        </w:rPr>
        <w:fldChar w:fldCharType="end"/>
      </w:r>
    </w:p>
    <w:p w14:paraId="2150C3F9"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3: Innocor MBW set-up in the seated (A) and lying (B) postures.</w:t>
      </w:r>
      <w:r>
        <w:rPr>
          <w:noProof/>
        </w:rPr>
        <w:tab/>
      </w:r>
      <w:r>
        <w:rPr>
          <w:noProof/>
        </w:rPr>
        <w:fldChar w:fldCharType="begin"/>
      </w:r>
      <w:r>
        <w:rPr>
          <w:noProof/>
        </w:rPr>
        <w:instrText xml:space="preserve"> PAGEREF _Toc27383012 \h </w:instrText>
      </w:r>
      <w:r>
        <w:rPr>
          <w:noProof/>
        </w:rPr>
      </w:r>
      <w:r>
        <w:rPr>
          <w:noProof/>
        </w:rPr>
        <w:fldChar w:fldCharType="separate"/>
      </w:r>
      <w:r>
        <w:rPr>
          <w:noProof/>
        </w:rPr>
        <w:t>75</w:t>
      </w:r>
      <w:r>
        <w:rPr>
          <w:noProof/>
        </w:rPr>
        <w:fldChar w:fldCharType="end"/>
      </w:r>
    </w:p>
    <w:p w14:paraId="327AF42F"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4: Offline calculation of the Innocor flow-gas delay.</w:t>
      </w:r>
      <w:r>
        <w:rPr>
          <w:noProof/>
        </w:rPr>
        <w:tab/>
      </w:r>
      <w:r>
        <w:rPr>
          <w:noProof/>
        </w:rPr>
        <w:fldChar w:fldCharType="begin"/>
      </w:r>
      <w:r>
        <w:rPr>
          <w:noProof/>
        </w:rPr>
        <w:instrText xml:space="preserve"> PAGEREF _Toc27383013 \h </w:instrText>
      </w:r>
      <w:r>
        <w:rPr>
          <w:noProof/>
        </w:rPr>
      </w:r>
      <w:r>
        <w:rPr>
          <w:noProof/>
        </w:rPr>
        <w:fldChar w:fldCharType="separate"/>
      </w:r>
      <w:r>
        <w:rPr>
          <w:noProof/>
        </w:rPr>
        <w:t>77</w:t>
      </w:r>
      <w:r>
        <w:rPr>
          <w:noProof/>
        </w:rPr>
        <w:fldChar w:fldCharType="end"/>
      </w:r>
    </w:p>
    <w:p w14:paraId="31F688EA"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5: Screen-shot of ‘Simple-washout’ software for calculating MBW metrics.</w:t>
      </w:r>
      <w:r>
        <w:rPr>
          <w:noProof/>
        </w:rPr>
        <w:tab/>
      </w:r>
      <w:r>
        <w:rPr>
          <w:noProof/>
        </w:rPr>
        <w:fldChar w:fldCharType="begin"/>
      </w:r>
      <w:r>
        <w:rPr>
          <w:noProof/>
        </w:rPr>
        <w:instrText xml:space="preserve"> PAGEREF _Toc27383014 \h </w:instrText>
      </w:r>
      <w:r>
        <w:rPr>
          <w:noProof/>
        </w:rPr>
      </w:r>
      <w:r>
        <w:rPr>
          <w:noProof/>
        </w:rPr>
        <w:fldChar w:fldCharType="separate"/>
      </w:r>
      <w:r>
        <w:rPr>
          <w:noProof/>
        </w:rPr>
        <w:t>79</w:t>
      </w:r>
      <w:r>
        <w:rPr>
          <w:noProof/>
        </w:rPr>
        <w:fldChar w:fldCharType="end"/>
      </w:r>
    </w:p>
    <w:p w14:paraId="59EF4AAE"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6: Derivation of S</w:t>
      </w:r>
      <w:r w:rsidRPr="002D56A1">
        <w:rPr>
          <w:noProof/>
          <w:vertAlign w:val="subscript"/>
        </w:rPr>
        <w:t>cond</w:t>
      </w:r>
      <w:r>
        <w:rPr>
          <w:noProof/>
        </w:rPr>
        <w:t xml:space="preserve"> and S</w:t>
      </w:r>
      <w:r w:rsidRPr="002D56A1">
        <w:rPr>
          <w:noProof/>
          <w:vertAlign w:val="subscript"/>
        </w:rPr>
        <w:t>acin</w:t>
      </w:r>
      <w:r>
        <w:rPr>
          <w:noProof/>
        </w:rPr>
        <w:t xml:space="preserve"> from the washout curve.</w:t>
      </w:r>
      <w:r>
        <w:rPr>
          <w:noProof/>
        </w:rPr>
        <w:tab/>
      </w:r>
      <w:r>
        <w:rPr>
          <w:noProof/>
        </w:rPr>
        <w:fldChar w:fldCharType="begin"/>
      </w:r>
      <w:r>
        <w:rPr>
          <w:noProof/>
        </w:rPr>
        <w:instrText xml:space="preserve"> PAGEREF _Toc27383015 \h </w:instrText>
      </w:r>
      <w:r>
        <w:rPr>
          <w:noProof/>
        </w:rPr>
      </w:r>
      <w:r>
        <w:rPr>
          <w:noProof/>
        </w:rPr>
        <w:fldChar w:fldCharType="separate"/>
      </w:r>
      <w:r>
        <w:rPr>
          <w:noProof/>
        </w:rPr>
        <w:t>81</w:t>
      </w:r>
      <w:r>
        <w:rPr>
          <w:noProof/>
        </w:rPr>
        <w:fldChar w:fldCharType="end"/>
      </w:r>
    </w:p>
    <w:p w14:paraId="4C10CE9A"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7: The calculation of the 12 domains of quality of life from the CFQ-R.</w:t>
      </w:r>
      <w:r>
        <w:rPr>
          <w:noProof/>
        </w:rPr>
        <w:tab/>
      </w:r>
      <w:r>
        <w:rPr>
          <w:noProof/>
        </w:rPr>
        <w:fldChar w:fldCharType="begin"/>
      </w:r>
      <w:r>
        <w:rPr>
          <w:noProof/>
        </w:rPr>
        <w:instrText xml:space="preserve"> PAGEREF _Toc27383016 \h </w:instrText>
      </w:r>
      <w:r>
        <w:rPr>
          <w:noProof/>
        </w:rPr>
      </w:r>
      <w:r>
        <w:rPr>
          <w:noProof/>
        </w:rPr>
        <w:fldChar w:fldCharType="separate"/>
      </w:r>
      <w:r>
        <w:rPr>
          <w:noProof/>
        </w:rPr>
        <w:t>82</w:t>
      </w:r>
      <w:r>
        <w:rPr>
          <w:noProof/>
        </w:rPr>
        <w:fldChar w:fldCharType="end"/>
      </w:r>
    </w:p>
    <w:p w14:paraId="3BD2B82C"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 xml:space="preserve">8: Hyperpolarised </w:t>
      </w:r>
      <w:r w:rsidRPr="002D56A1">
        <w:rPr>
          <w:noProof/>
          <w:vertAlign w:val="superscript"/>
        </w:rPr>
        <w:t>3</w:t>
      </w:r>
      <w:r>
        <w:rPr>
          <w:noProof/>
        </w:rPr>
        <w:t>He ventilation MR images acquired from a single subject from a single acquisition.</w:t>
      </w:r>
      <w:r>
        <w:rPr>
          <w:noProof/>
        </w:rPr>
        <w:tab/>
      </w:r>
      <w:r>
        <w:rPr>
          <w:noProof/>
        </w:rPr>
        <w:fldChar w:fldCharType="begin"/>
      </w:r>
      <w:r>
        <w:rPr>
          <w:noProof/>
        </w:rPr>
        <w:instrText xml:space="preserve"> PAGEREF _Toc27383017 \h </w:instrText>
      </w:r>
      <w:r>
        <w:rPr>
          <w:noProof/>
        </w:rPr>
      </w:r>
      <w:r>
        <w:rPr>
          <w:noProof/>
        </w:rPr>
        <w:fldChar w:fldCharType="separate"/>
      </w:r>
      <w:r>
        <w:rPr>
          <w:noProof/>
        </w:rPr>
        <w:t>83</w:t>
      </w:r>
      <w:r>
        <w:rPr>
          <w:noProof/>
        </w:rPr>
        <w:fldChar w:fldCharType="end"/>
      </w:r>
    </w:p>
    <w:p w14:paraId="1DF03BBD"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9: EIVt and TLC breathing manoeuvre.</w:t>
      </w:r>
      <w:r>
        <w:rPr>
          <w:noProof/>
        </w:rPr>
        <w:tab/>
      </w:r>
      <w:r>
        <w:rPr>
          <w:noProof/>
        </w:rPr>
        <w:fldChar w:fldCharType="begin"/>
      </w:r>
      <w:r>
        <w:rPr>
          <w:noProof/>
        </w:rPr>
        <w:instrText xml:space="preserve"> PAGEREF _Toc27383018 \h </w:instrText>
      </w:r>
      <w:r>
        <w:rPr>
          <w:noProof/>
        </w:rPr>
      </w:r>
      <w:r>
        <w:rPr>
          <w:noProof/>
        </w:rPr>
        <w:fldChar w:fldCharType="separate"/>
      </w:r>
      <w:r>
        <w:rPr>
          <w:noProof/>
        </w:rPr>
        <w:t>86</w:t>
      </w:r>
      <w:r>
        <w:rPr>
          <w:noProof/>
        </w:rPr>
        <w:fldChar w:fldCharType="end"/>
      </w:r>
    </w:p>
    <w:p w14:paraId="24308DA4"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 xml:space="preserve">10: </w:t>
      </w:r>
      <w:r w:rsidRPr="002D56A1">
        <w:rPr>
          <w:noProof/>
          <w:vertAlign w:val="superscript"/>
        </w:rPr>
        <w:t>3</w:t>
      </w:r>
      <w:r>
        <w:rPr>
          <w:noProof/>
        </w:rPr>
        <w:t xml:space="preserve">He ventilation and </w:t>
      </w:r>
      <w:r w:rsidRPr="002D56A1">
        <w:rPr>
          <w:noProof/>
          <w:vertAlign w:val="superscript"/>
        </w:rPr>
        <w:t>1</w:t>
      </w:r>
      <w:r>
        <w:rPr>
          <w:noProof/>
        </w:rPr>
        <w:t>H anatomical image acquired from the same breath-hold.</w:t>
      </w:r>
      <w:r>
        <w:rPr>
          <w:noProof/>
        </w:rPr>
        <w:tab/>
      </w:r>
      <w:r>
        <w:rPr>
          <w:noProof/>
        </w:rPr>
        <w:fldChar w:fldCharType="begin"/>
      </w:r>
      <w:r>
        <w:rPr>
          <w:noProof/>
        </w:rPr>
        <w:instrText xml:space="preserve"> PAGEREF _Toc27383019 \h </w:instrText>
      </w:r>
      <w:r>
        <w:rPr>
          <w:noProof/>
        </w:rPr>
      </w:r>
      <w:r>
        <w:rPr>
          <w:noProof/>
        </w:rPr>
        <w:fldChar w:fldCharType="separate"/>
      </w:r>
      <w:r>
        <w:rPr>
          <w:noProof/>
        </w:rPr>
        <w:t>87</w:t>
      </w:r>
      <w:r>
        <w:rPr>
          <w:noProof/>
        </w:rPr>
        <w:fldChar w:fldCharType="end"/>
      </w:r>
    </w:p>
    <w:p w14:paraId="75B68718"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11: Screen-shot of the in-house GUI software used to analyse ventilation images.</w:t>
      </w:r>
      <w:r>
        <w:rPr>
          <w:noProof/>
        </w:rPr>
        <w:tab/>
      </w:r>
      <w:r>
        <w:rPr>
          <w:noProof/>
        </w:rPr>
        <w:fldChar w:fldCharType="begin"/>
      </w:r>
      <w:r>
        <w:rPr>
          <w:noProof/>
        </w:rPr>
        <w:instrText xml:space="preserve"> PAGEREF _Toc27383020 \h </w:instrText>
      </w:r>
      <w:r>
        <w:rPr>
          <w:noProof/>
        </w:rPr>
      </w:r>
      <w:r>
        <w:rPr>
          <w:noProof/>
        </w:rPr>
        <w:fldChar w:fldCharType="separate"/>
      </w:r>
      <w:r>
        <w:rPr>
          <w:noProof/>
        </w:rPr>
        <w:t>88</w:t>
      </w:r>
      <w:r>
        <w:rPr>
          <w:noProof/>
        </w:rPr>
        <w:fldChar w:fldCharType="end"/>
      </w:r>
    </w:p>
    <w:p w14:paraId="76699E99"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12: Screen-shot of the software ITK-SNAP.</w:t>
      </w:r>
      <w:r>
        <w:rPr>
          <w:noProof/>
        </w:rPr>
        <w:tab/>
      </w:r>
      <w:r>
        <w:rPr>
          <w:noProof/>
        </w:rPr>
        <w:fldChar w:fldCharType="begin"/>
      </w:r>
      <w:r>
        <w:rPr>
          <w:noProof/>
        </w:rPr>
        <w:instrText xml:space="preserve"> PAGEREF _Toc27383021 \h </w:instrText>
      </w:r>
      <w:r>
        <w:rPr>
          <w:noProof/>
        </w:rPr>
      </w:r>
      <w:r>
        <w:rPr>
          <w:noProof/>
        </w:rPr>
        <w:fldChar w:fldCharType="separate"/>
      </w:r>
      <w:r>
        <w:rPr>
          <w:noProof/>
        </w:rPr>
        <w:t>88</w:t>
      </w:r>
      <w:r>
        <w:rPr>
          <w:noProof/>
        </w:rPr>
        <w:fldChar w:fldCharType="end"/>
      </w:r>
    </w:p>
    <w:p w14:paraId="4CF64F97"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13: Manual editing of the ventilation mask.</w:t>
      </w:r>
      <w:r>
        <w:rPr>
          <w:noProof/>
        </w:rPr>
        <w:tab/>
      </w:r>
      <w:r>
        <w:rPr>
          <w:noProof/>
        </w:rPr>
        <w:fldChar w:fldCharType="begin"/>
      </w:r>
      <w:r>
        <w:rPr>
          <w:noProof/>
        </w:rPr>
        <w:instrText xml:space="preserve"> PAGEREF _Toc27383022 \h </w:instrText>
      </w:r>
      <w:r>
        <w:rPr>
          <w:noProof/>
        </w:rPr>
      </w:r>
      <w:r>
        <w:rPr>
          <w:noProof/>
        </w:rPr>
        <w:fldChar w:fldCharType="separate"/>
      </w:r>
      <w:r>
        <w:rPr>
          <w:noProof/>
        </w:rPr>
        <w:t>89</w:t>
      </w:r>
      <w:r>
        <w:rPr>
          <w:noProof/>
        </w:rPr>
        <w:fldChar w:fldCharType="end"/>
      </w:r>
    </w:p>
    <w:p w14:paraId="20581F03"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 xml:space="preserve">14: Manual editing of the thoracic cavity mask from the </w:t>
      </w:r>
      <w:r w:rsidRPr="002D56A1">
        <w:rPr>
          <w:noProof/>
          <w:vertAlign w:val="superscript"/>
        </w:rPr>
        <w:t>1</w:t>
      </w:r>
      <w:r>
        <w:rPr>
          <w:noProof/>
        </w:rPr>
        <w:t>H MR image.</w:t>
      </w:r>
      <w:r>
        <w:rPr>
          <w:noProof/>
        </w:rPr>
        <w:tab/>
      </w:r>
      <w:r>
        <w:rPr>
          <w:noProof/>
        </w:rPr>
        <w:fldChar w:fldCharType="begin"/>
      </w:r>
      <w:r>
        <w:rPr>
          <w:noProof/>
        </w:rPr>
        <w:instrText xml:space="preserve"> PAGEREF _Toc27383023 \h </w:instrText>
      </w:r>
      <w:r>
        <w:rPr>
          <w:noProof/>
        </w:rPr>
      </w:r>
      <w:r>
        <w:rPr>
          <w:noProof/>
        </w:rPr>
        <w:fldChar w:fldCharType="separate"/>
      </w:r>
      <w:r>
        <w:rPr>
          <w:noProof/>
        </w:rPr>
        <w:t>90</w:t>
      </w:r>
      <w:r>
        <w:rPr>
          <w:noProof/>
        </w:rPr>
        <w:fldChar w:fldCharType="end"/>
      </w:r>
    </w:p>
    <w:p w14:paraId="6FAA70AE"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15: Semi-automated image segmentation and manual editing using in-house GUI software.</w:t>
      </w:r>
      <w:r>
        <w:rPr>
          <w:noProof/>
        </w:rPr>
        <w:tab/>
      </w:r>
      <w:r>
        <w:rPr>
          <w:noProof/>
        </w:rPr>
        <w:fldChar w:fldCharType="begin"/>
      </w:r>
      <w:r>
        <w:rPr>
          <w:noProof/>
        </w:rPr>
        <w:instrText xml:space="preserve"> PAGEREF _Toc27383024 \h </w:instrText>
      </w:r>
      <w:r>
        <w:rPr>
          <w:noProof/>
        </w:rPr>
      </w:r>
      <w:r>
        <w:rPr>
          <w:noProof/>
        </w:rPr>
        <w:fldChar w:fldCharType="separate"/>
      </w:r>
      <w:r>
        <w:rPr>
          <w:noProof/>
        </w:rPr>
        <w:t>91</w:t>
      </w:r>
      <w:r>
        <w:rPr>
          <w:noProof/>
        </w:rPr>
        <w:fldChar w:fldCharType="end"/>
      </w:r>
    </w:p>
    <w:p w14:paraId="78B1C50F"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16: Bland Altman inter-observer comparison for VDP.</w:t>
      </w:r>
      <w:r>
        <w:rPr>
          <w:noProof/>
        </w:rPr>
        <w:tab/>
      </w:r>
      <w:r>
        <w:rPr>
          <w:noProof/>
        </w:rPr>
        <w:fldChar w:fldCharType="begin"/>
      </w:r>
      <w:r>
        <w:rPr>
          <w:noProof/>
        </w:rPr>
        <w:instrText xml:space="preserve"> PAGEREF _Toc27383025 \h </w:instrText>
      </w:r>
      <w:r>
        <w:rPr>
          <w:noProof/>
        </w:rPr>
      </w:r>
      <w:r>
        <w:rPr>
          <w:noProof/>
        </w:rPr>
        <w:fldChar w:fldCharType="separate"/>
      </w:r>
      <w:r>
        <w:rPr>
          <w:noProof/>
        </w:rPr>
        <w:t>92</w:t>
      </w:r>
      <w:r>
        <w:rPr>
          <w:noProof/>
        </w:rPr>
        <w:fldChar w:fldCharType="end"/>
      </w:r>
    </w:p>
    <w:p w14:paraId="56E1C869"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17: ScanIP software flood-fill algorithm to calculate individual ventilation defects.</w:t>
      </w:r>
      <w:r>
        <w:rPr>
          <w:noProof/>
        </w:rPr>
        <w:tab/>
      </w:r>
      <w:r>
        <w:rPr>
          <w:noProof/>
        </w:rPr>
        <w:fldChar w:fldCharType="begin"/>
      </w:r>
      <w:r>
        <w:rPr>
          <w:noProof/>
        </w:rPr>
        <w:instrText xml:space="preserve"> PAGEREF _Toc27383026 \h </w:instrText>
      </w:r>
      <w:r>
        <w:rPr>
          <w:noProof/>
        </w:rPr>
      </w:r>
      <w:r>
        <w:rPr>
          <w:noProof/>
        </w:rPr>
        <w:fldChar w:fldCharType="separate"/>
      </w:r>
      <w:r>
        <w:rPr>
          <w:noProof/>
        </w:rPr>
        <w:t>94</w:t>
      </w:r>
      <w:r>
        <w:rPr>
          <w:noProof/>
        </w:rPr>
        <w:fldChar w:fldCharType="end"/>
      </w:r>
    </w:p>
    <w:p w14:paraId="2ED236A4"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 xml:space="preserve">18: </w:t>
      </w:r>
      <w:r w:rsidRPr="002D56A1">
        <w:rPr>
          <w:noProof/>
          <w:vertAlign w:val="superscript"/>
        </w:rPr>
        <w:t>3</w:t>
      </w:r>
      <w:r>
        <w:rPr>
          <w:noProof/>
        </w:rPr>
        <w:t>He ventilation MRI and associated edited ventilation mask (green).</w:t>
      </w:r>
      <w:r>
        <w:rPr>
          <w:noProof/>
        </w:rPr>
        <w:tab/>
      </w:r>
      <w:r>
        <w:rPr>
          <w:noProof/>
        </w:rPr>
        <w:fldChar w:fldCharType="begin"/>
      </w:r>
      <w:r>
        <w:rPr>
          <w:noProof/>
        </w:rPr>
        <w:instrText xml:space="preserve"> PAGEREF _Toc27383027 \h </w:instrText>
      </w:r>
      <w:r>
        <w:rPr>
          <w:noProof/>
        </w:rPr>
      </w:r>
      <w:r>
        <w:rPr>
          <w:noProof/>
        </w:rPr>
        <w:fldChar w:fldCharType="separate"/>
      </w:r>
      <w:r>
        <w:rPr>
          <w:noProof/>
        </w:rPr>
        <w:t>95</w:t>
      </w:r>
      <w:r>
        <w:rPr>
          <w:noProof/>
        </w:rPr>
        <w:fldChar w:fldCharType="end"/>
      </w:r>
    </w:p>
    <w:p w14:paraId="51870AE4" w14:textId="77777777" w:rsidR="0037662A" w:rsidRDefault="0037662A">
      <w:pPr>
        <w:pStyle w:val="TableofFigures"/>
        <w:tabs>
          <w:tab w:val="right" w:leader="dot" w:pos="9622"/>
        </w:tabs>
        <w:rPr>
          <w:smallCaps w:val="0"/>
          <w:noProof/>
          <w:sz w:val="24"/>
          <w:szCs w:val="24"/>
          <w:lang w:eastAsia="en-GB"/>
        </w:rPr>
      </w:pPr>
      <w:r>
        <w:rPr>
          <w:noProof/>
        </w:rPr>
        <w:lastRenderedPageBreak/>
        <w:t>Figure 2</w:t>
      </w:r>
      <w:r>
        <w:rPr>
          <w:noProof/>
        </w:rPr>
        <w:noBreakHyphen/>
        <w:t xml:space="preserve">19: </w:t>
      </w:r>
      <w:r w:rsidRPr="002D56A1">
        <w:rPr>
          <w:noProof/>
          <w:vertAlign w:val="superscript"/>
        </w:rPr>
        <w:t>1</w:t>
      </w:r>
      <w:r>
        <w:rPr>
          <w:noProof/>
        </w:rPr>
        <w:t>H MRI and associated edited thoracic cavity mask (white).</w:t>
      </w:r>
      <w:r>
        <w:rPr>
          <w:noProof/>
        </w:rPr>
        <w:tab/>
      </w:r>
      <w:r>
        <w:rPr>
          <w:noProof/>
        </w:rPr>
        <w:fldChar w:fldCharType="begin"/>
      </w:r>
      <w:r>
        <w:rPr>
          <w:noProof/>
        </w:rPr>
        <w:instrText xml:space="preserve"> PAGEREF _Toc27383028 \h </w:instrText>
      </w:r>
      <w:r>
        <w:rPr>
          <w:noProof/>
        </w:rPr>
      </w:r>
      <w:r>
        <w:rPr>
          <w:noProof/>
        </w:rPr>
        <w:fldChar w:fldCharType="separate"/>
      </w:r>
      <w:r>
        <w:rPr>
          <w:noProof/>
        </w:rPr>
        <w:t>96</w:t>
      </w:r>
      <w:r>
        <w:rPr>
          <w:noProof/>
        </w:rPr>
        <w:fldChar w:fldCharType="end"/>
      </w:r>
    </w:p>
    <w:p w14:paraId="44B9BA73"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 xml:space="preserve">20: </w:t>
      </w:r>
      <w:r w:rsidRPr="002D56A1">
        <w:rPr>
          <w:noProof/>
          <w:vertAlign w:val="superscript"/>
        </w:rPr>
        <w:t>3</w:t>
      </w:r>
      <w:r>
        <w:rPr>
          <w:noProof/>
        </w:rPr>
        <w:t xml:space="preserve">He and </w:t>
      </w:r>
      <w:r w:rsidRPr="002D56A1">
        <w:rPr>
          <w:noProof/>
          <w:vertAlign w:val="superscript"/>
        </w:rPr>
        <w:t>1</w:t>
      </w:r>
      <w:r>
        <w:rPr>
          <w:noProof/>
        </w:rPr>
        <w:t>H MRI and their resulting masks overlaid.</w:t>
      </w:r>
      <w:r>
        <w:rPr>
          <w:noProof/>
        </w:rPr>
        <w:tab/>
      </w:r>
      <w:r>
        <w:rPr>
          <w:noProof/>
        </w:rPr>
        <w:fldChar w:fldCharType="begin"/>
      </w:r>
      <w:r>
        <w:rPr>
          <w:noProof/>
        </w:rPr>
        <w:instrText xml:space="preserve"> PAGEREF _Toc27383029 \h </w:instrText>
      </w:r>
      <w:r>
        <w:rPr>
          <w:noProof/>
        </w:rPr>
      </w:r>
      <w:r>
        <w:rPr>
          <w:noProof/>
        </w:rPr>
        <w:fldChar w:fldCharType="separate"/>
      </w:r>
      <w:r>
        <w:rPr>
          <w:noProof/>
        </w:rPr>
        <w:t>96</w:t>
      </w:r>
      <w:r>
        <w:rPr>
          <w:noProof/>
        </w:rPr>
        <w:fldChar w:fldCharType="end"/>
      </w:r>
    </w:p>
    <w:p w14:paraId="24329DA7"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21: The calculation of the ventilation heterogeneity index (VH</w:t>
      </w:r>
      <w:r w:rsidRPr="002D56A1">
        <w:rPr>
          <w:noProof/>
          <w:vertAlign w:val="subscript"/>
        </w:rPr>
        <w:t>I</w:t>
      </w:r>
      <w:r>
        <w:rPr>
          <w:noProof/>
        </w:rPr>
        <w:t>).</w:t>
      </w:r>
      <w:r>
        <w:rPr>
          <w:noProof/>
        </w:rPr>
        <w:tab/>
      </w:r>
      <w:r>
        <w:rPr>
          <w:noProof/>
        </w:rPr>
        <w:fldChar w:fldCharType="begin"/>
      </w:r>
      <w:r>
        <w:rPr>
          <w:noProof/>
        </w:rPr>
        <w:instrText xml:space="preserve"> PAGEREF _Toc27383030 \h </w:instrText>
      </w:r>
      <w:r>
        <w:rPr>
          <w:noProof/>
        </w:rPr>
      </w:r>
      <w:r>
        <w:rPr>
          <w:noProof/>
        </w:rPr>
        <w:fldChar w:fldCharType="separate"/>
      </w:r>
      <w:r>
        <w:rPr>
          <w:noProof/>
        </w:rPr>
        <w:t>97</w:t>
      </w:r>
      <w:r>
        <w:rPr>
          <w:noProof/>
        </w:rPr>
        <w:fldChar w:fldCharType="end"/>
      </w:r>
    </w:p>
    <w:p w14:paraId="44D6DB45"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22: Worked reversible-volume index examples.</w:t>
      </w:r>
      <w:r>
        <w:rPr>
          <w:noProof/>
        </w:rPr>
        <w:tab/>
      </w:r>
      <w:r>
        <w:rPr>
          <w:noProof/>
        </w:rPr>
        <w:fldChar w:fldCharType="begin"/>
      </w:r>
      <w:r>
        <w:rPr>
          <w:noProof/>
        </w:rPr>
        <w:instrText xml:space="preserve"> PAGEREF _Toc27383031 \h </w:instrText>
      </w:r>
      <w:r>
        <w:rPr>
          <w:noProof/>
        </w:rPr>
      </w:r>
      <w:r>
        <w:rPr>
          <w:noProof/>
        </w:rPr>
        <w:fldChar w:fldCharType="separate"/>
      </w:r>
      <w:r>
        <w:rPr>
          <w:noProof/>
        </w:rPr>
        <w:t>98</w:t>
      </w:r>
      <w:r>
        <w:rPr>
          <w:noProof/>
        </w:rPr>
        <w:fldChar w:fldCharType="end"/>
      </w:r>
    </w:p>
    <w:p w14:paraId="01A6CA79"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 xml:space="preserve">23: </w:t>
      </w:r>
      <w:r w:rsidRPr="002D56A1">
        <w:rPr>
          <w:noProof/>
          <w:vertAlign w:val="superscript"/>
        </w:rPr>
        <w:t>3</w:t>
      </w:r>
      <w:r>
        <w:rPr>
          <w:noProof/>
        </w:rPr>
        <w:t xml:space="preserve">He MRI, the un-edited defect mask and the edited defect maks overlaid onto the </w:t>
      </w:r>
      <w:r w:rsidRPr="002D56A1">
        <w:rPr>
          <w:noProof/>
          <w:vertAlign w:val="superscript"/>
        </w:rPr>
        <w:t>3</w:t>
      </w:r>
      <w:r>
        <w:rPr>
          <w:noProof/>
        </w:rPr>
        <w:t>He image.</w:t>
      </w:r>
      <w:r>
        <w:rPr>
          <w:noProof/>
        </w:rPr>
        <w:tab/>
      </w:r>
      <w:r>
        <w:rPr>
          <w:noProof/>
        </w:rPr>
        <w:fldChar w:fldCharType="begin"/>
      </w:r>
      <w:r>
        <w:rPr>
          <w:noProof/>
        </w:rPr>
        <w:instrText xml:space="preserve"> PAGEREF _Toc27383032 \h </w:instrText>
      </w:r>
      <w:r>
        <w:rPr>
          <w:noProof/>
        </w:rPr>
      </w:r>
      <w:r>
        <w:rPr>
          <w:noProof/>
        </w:rPr>
        <w:fldChar w:fldCharType="separate"/>
      </w:r>
      <w:r>
        <w:rPr>
          <w:noProof/>
        </w:rPr>
        <w:t>99</w:t>
      </w:r>
      <w:r>
        <w:rPr>
          <w:noProof/>
        </w:rPr>
        <w:fldChar w:fldCharType="end"/>
      </w:r>
    </w:p>
    <w:p w14:paraId="76B246B7"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24: Workflow of ventilation image analysis from one patient.</w:t>
      </w:r>
      <w:r>
        <w:rPr>
          <w:noProof/>
        </w:rPr>
        <w:tab/>
      </w:r>
      <w:r>
        <w:rPr>
          <w:noProof/>
        </w:rPr>
        <w:fldChar w:fldCharType="begin"/>
      </w:r>
      <w:r>
        <w:rPr>
          <w:noProof/>
        </w:rPr>
        <w:instrText xml:space="preserve"> PAGEREF _Toc27383033 \h </w:instrText>
      </w:r>
      <w:r>
        <w:rPr>
          <w:noProof/>
        </w:rPr>
      </w:r>
      <w:r>
        <w:rPr>
          <w:noProof/>
        </w:rPr>
        <w:fldChar w:fldCharType="separate"/>
      </w:r>
      <w:r>
        <w:rPr>
          <w:noProof/>
        </w:rPr>
        <w:t>100</w:t>
      </w:r>
      <w:r>
        <w:rPr>
          <w:noProof/>
        </w:rPr>
        <w:fldChar w:fldCharType="end"/>
      </w:r>
    </w:p>
    <w:p w14:paraId="304FD49E" w14:textId="77777777" w:rsidR="0037662A" w:rsidRDefault="0037662A">
      <w:pPr>
        <w:pStyle w:val="TableofFigures"/>
        <w:tabs>
          <w:tab w:val="right" w:leader="dot" w:pos="9622"/>
        </w:tabs>
        <w:rPr>
          <w:smallCaps w:val="0"/>
          <w:noProof/>
          <w:sz w:val="24"/>
          <w:szCs w:val="24"/>
          <w:lang w:eastAsia="en-GB"/>
        </w:rPr>
      </w:pPr>
      <w:r>
        <w:rPr>
          <w:noProof/>
        </w:rPr>
        <w:t>Figure 2</w:t>
      </w:r>
      <w:r>
        <w:rPr>
          <w:noProof/>
        </w:rPr>
        <w:noBreakHyphen/>
        <w:t xml:space="preserve">25: Example images from different </w:t>
      </w:r>
      <w:r w:rsidRPr="002D56A1">
        <w:rPr>
          <w:noProof/>
          <w:vertAlign w:val="superscript"/>
        </w:rPr>
        <w:t>1</w:t>
      </w:r>
      <w:r>
        <w:rPr>
          <w:noProof/>
        </w:rPr>
        <w:t>H MRI sequences.</w:t>
      </w:r>
      <w:r>
        <w:rPr>
          <w:noProof/>
        </w:rPr>
        <w:tab/>
      </w:r>
      <w:r>
        <w:rPr>
          <w:noProof/>
        </w:rPr>
        <w:fldChar w:fldCharType="begin"/>
      </w:r>
      <w:r>
        <w:rPr>
          <w:noProof/>
        </w:rPr>
        <w:instrText xml:space="preserve"> PAGEREF _Toc27383034 \h </w:instrText>
      </w:r>
      <w:r>
        <w:rPr>
          <w:noProof/>
        </w:rPr>
      </w:r>
      <w:r>
        <w:rPr>
          <w:noProof/>
        </w:rPr>
        <w:fldChar w:fldCharType="separate"/>
      </w:r>
      <w:r>
        <w:rPr>
          <w:noProof/>
        </w:rPr>
        <w:t>103</w:t>
      </w:r>
      <w:r>
        <w:rPr>
          <w:noProof/>
        </w:rPr>
        <w:fldChar w:fldCharType="end"/>
      </w:r>
    </w:p>
    <w:p w14:paraId="019C7344"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1: Representative </w:t>
      </w:r>
      <w:r w:rsidRPr="002D56A1">
        <w:rPr>
          <w:noProof/>
          <w:vertAlign w:val="superscript"/>
        </w:rPr>
        <w:t>3</w:t>
      </w:r>
      <w:r>
        <w:rPr>
          <w:noProof/>
        </w:rPr>
        <w:t>He ventilation MRI images from group 1.</w:t>
      </w:r>
      <w:r>
        <w:rPr>
          <w:noProof/>
        </w:rPr>
        <w:tab/>
      </w:r>
      <w:r>
        <w:rPr>
          <w:noProof/>
        </w:rPr>
        <w:fldChar w:fldCharType="begin"/>
      </w:r>
      <w:r>
        <w:rPr>
          <w:noProof/>
        </w:rPr>
        <w:instrText xml:space="preserve"> PAGEREF _Toc27383035 \h </w:instrText>
      </w:r>
      <w:r>
        <w:rPr>
          <w:noProof/>
        </w:rPr>
      </w:r>
      <w:r>
        <w:rPr>
          <w:noProof/>
        </w:rPr>
        <w:fldChar w:fldCharType="separate"/>
      </w:r>
      <w:r>
        <w:rPr>
          <w:noProof/>
        </w:rPr>
        <w:t>116</w:t>
      </w:r>
      <w:r>
        <w:rPr>
          <w:noProof/>
        </w:rPr>
        <w:fldChar w:fldCharType="end"/>
      </w:r>
    </w:p>
    <w:p w14:paraId="69FE9E37"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2: Representative </w:t>
      </w:r>
      <w:r w:rsidRPr="002D56A1">
        <w:rPr>
          <w:noProof/>
          <w:vertAlign w:val="superscript"/>
        </w:rPr>
        <w:t>3</w:t>
      </w:r>
      <w:r>
        <w:rPr>
          <w:noProof/>
        </w:rPr>
        <w:t>He ventilation MRI images from group 2.</w:t>
      </w:r>
      <w:r>
        <w:rPr>
          <w:noProof/>
        </w:rPr>
        <w:tab/>
      </w:r>
      <w:r>
        <w:rPr>
          <w:noProof/>
        </w:rPr>
        <w:fldChar w:fldCharType="begin"/>
      </w:r>
      <w:r>
        <w:rPr>
          <w:noProof/>
        </w:rPr>
        <w:instrText xml:space="preserve"> PAGEREF _Toc27383036 \h </w:instrText>
      </w:r>
      <w:r>
        <w:rPr>
          <w:noProof/>
        </w:rPr>
      </w:r>
      <w:r>
        <w:rPr>
          <w:noProof/>
        </w:rPr>
        <w:fldChar w:fldCharType="separate"/>
      </w:r>
      <w:r>
        <w:rPr>
          <w:noProof/>
        </w:rPr>
        <w:t>117</w:t>
      </w:r>
      <w:r>
        <w:rPr>
          <w:noProof/>
        </w:rPr>
        <w:fldChar w:fldCharType="end"/>
      </w:r>
    </w:p>
    <w:p w14:paraId="68088BC1"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3: Representative </w:t>
      </w:r>
      <w:r w:rsidRPr="002D56A1">
        <w:rPr>
          <w:noProof/>
          <w:vertAlign w:val="superscript"/>
        </w:rPr>
        <w:t>3</w:t>
      </w:r>
      <w:r>
        <w:rPr>
          <w:noProof/>
        </w:rPr>
        <w:t>He ventilation MRI images from group 3.</w:t>
      </w:r>
      <w:r>
        <w:rPr>
          <w:noProof/>
        </w:rPr>
        <w:tab/>
      </w:r>
      <w:r>
        <w:rPr>
          <w:noProof/>
        </w:rPr>
        <w:fldChar w:fldCharType="begin"/>
      </w:r>
      <w:r>
        <w:rPr>
          <w:noProof/>
        </w:rPr>
        <w:instrText xml:space="preserve"> PAGEREF _Toc27383037 \h </w:instrText>
      </w:r>
      <w:r>
        <w:rPr>
          <w:noProof/>
        </w:rPr>
      </w:r>
      <w:r>
        <w:rPr>
          <w:noProof/>
        </w:rPr>
        <w:fldChar w:fldCharType="separate"/>
      </w:r>
      <w:r>
        <w:rPr>
          <w:noProof/>
        </w:rPr>
        <w:t>118</w:t>
      </w:r>
      <w:r>
        <w:rPr>
          <w:noProof/>
        </w:rPr>
        <w:fldChar w:fldCharType="end"/>
      </w:r>
    </w:p>
    <w:p w14:paraId="2AE6665F"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4: Kruskal-Wallis group comparison for VDP, VH</w:t>
      </w:r>
      <w:r w:rsidRPr="002D56A1">
        <w:rPr>
          <w:noProof/>
          <w:vertAlign w:val="subscript"/>
        </w:rPr>
        <w:t>I</w:t>
      </w:r>
      <w:r>
        <w:rPr>
          <w:noProof/>
        </w:rPr>
        <w:t>, number of defects and largest individual defect.</w:t>
      </w:r>
      <w:r>
        <w:rPr>
          <w:noProof/>
        </w:rPr>
        <w:tab/>
      </w:r>
      <w:r>
        <w:rPr>
          <w:noProof/>
        </w:rPr>
        <w:fldChar w:fldCharType="begin"/>
      </w:r>
      <w:r>
        <w:rPr>
          <w:noProof/>
        </w:rPr>
        <w:instrText xml:space="preserve"> PAGEREF _Toc27383038 \h </w:instrText>
      </w:r>
      <w:r>
        <w:rPr>
          <w:noProof/>
        </w:rPr>
      </w:r>
      <w:r>
        <w:rPr>
          <w:noProof/>
        </w:rPr>
        <w:fldChar w:fldCharType="separate"/>
      </w:r>
      <w:r>
        <w:rPr>
          <w:noProof/>
        </w:rPr>
        <w:t>119</w:t>
      </w:r>
      <w:r>
        <w:rPr>
          <w:noProof/>
        </w:rPr>
        <w:fldChar w:fldCharType="end"/>
      </w:r>
    </w:p>
    <w:p w14:paraId="63F21CA2"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5: Kuskal-Wallis group comparison for LCI, S</w:t>
      </w:r>
      <w:r w:rsidRPr="002D56A1">
        <w:rPr>
          <w:noProof/>
          <w:vertAlign w:val="subscript"/>
        </w:rPr>
        <w:t>cond</w:t>
      </w:r>
      <w:r>
        <w:rPr>
          <w:noProof/>
        </w:rPr>
        <w:t>, S</w:t>
      </w:r>
      <w:r w:rsidRPr="002D56A1">
        <w:rPr>
          <w:noProof/>
          <w:vertAlign w:val="subscript"/>
        </w:rPr>
        <w:t>acin</w:t>
      </w:r>
      <w:r>
        <w:rPr>
          <w:noProof/>
        </w:rPr>
        <w:t xml:space="preserve"> and RV/TLC.</w:t>
      </w:r>
      <w:r>
        <w:rPr>
          <w:noProof/>
        </w:rPr>
        <w:tab/>
      </w:r>
      <w:r>
        <w:rPr>
          <w:noProof/>
        </w:rPr>
        <w:fldChar w:fldCharType="begin"/>
      </w:r>
      <w:r>
        <w:rPr>
          <w:noProof/>
        </w:rPr>
        <w:instrText xml:space="preserve"> PAGEREF _Toc27383039 \h </w:instrText>
      </w:r>
      <w:r>
        <w:rPr>
          <w:noProof/>
        </w:rPr>
      </w:r>
      <w:r>
        <w:rPr>
          <w:noProof/>
        </w:rPr>
        <w:fldChar w:fldCharType="separate"/>
      </w:r>
      <w:r>
        <w:rPr>
          <w:noProof/>
        </w:rPr>
        <w:t>119</w:t>
      </w:r>
      <w:r>
        <w:rPr>
          <w:noProof/>
        </w:rPr>
        <w:fldChar w:fldCharType="end"/>
      </w:r>
    </w:p>
    <w:p w14:paraId="5A414FB0"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6: 3D reconstruction of </w:t>
      </w:r>
      <w:r w:rsidRPr="002D56A1">
        <w:rPr>
          <w:noProof/>
          <w:vertAlign w:val="superscript"/>
        </w:rPr>
        <w:t>3</w:t>
      </w:r>
      <w:r>
        <w:rPr>
          <w:noProof/>
        </w:rPr>
        <w:t>He MRI in two patients with CF, viewed from multiple anatomical angles.</w:t>
      </w:r>
      <w:r>
        <w:rPr>
          <w:noProof/>
        </w:rPr>
        <w:tab/>
      </w:r>
      <w:r>
        <w:rPr>
          <w:noProof/>
        </w:rPr>
        <w:fldChar w:fldCharType="begin"/>
      </w:r>
      <w:r>
        <w:rPr>
          <w:noProof/>
        </w:rPr>
        <w:instrText xml:space="preserve"> PAGEREF _Toc27383040 \h </w:instrText>
      </w:r>
      <w:r>
        <w:rPr>
          <w:noProof/>
        </w:rPr>
      </w:r>
      <w:r>
        <w:rPr>
          <w:noProof/>
        </w:rPr>
        <w:fldChar w:fldCharType="separate"/>
      </w:r>
      <w:r>
        <w:rPr>
          <w:noProof/>
        </w:rPr>
        <w:t>120</w:t>
      </w:r>
      <w:r>
        <w:rPr>
          <w:noProof/>
        </w:rPr>
        <w:fldChar w:fldCharType="end"/>
      </w:r>
    </w:p>
    <w:p w14:paraId="169AEECD"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7: </w:t>
      </w:r>
      <w:r w:rsidRPr="002D56A1">
        <w:rPr>
          <w:noProof/>
          <w:vertAlign w:val="superscript"/>
        </w:rPr>
        <w:t>3</w:t>
      </w:r>
      <w:r>
        <w:rPr>
          <w:noProof/>
        </w:rPr>
        <w:t>He MRI scatter-plots for VDP (top row) and VH</w:t>
      </w:r>
      <w:r w:rsidRPr="002D56A1">
        <w:rPr>
          <w:noProof/>
          <w:vertAlign w:val="subscript"/>
        </w:rPr>
        <w:t>I</w:t>
      </w:r>
      <w:r>
        <w:rPr>
          <w:noProof/>
        </w:rPr>
        <w:t xml:space="preserve"> (bottom row) against LCI, S</w:t>
      </w:r>
      <w:r w:rsidRPr="002D56A1">
        <w:rPr>
          <w:noProof/>
          <w:vertAlign w:val="subscript"/>
        </w:rPr>
        <w:t>acin</w:t>
      </w:r>
      <w:r>
        <w:rPr>
          <w:noProof/>
        </w:rPr>
        <w:t xml:space="preserve"> and FEV</w:t>
      </w:r>
      <w:r w:rsidRPr="002D56A1">
        <w:rPr>
          <w:noProof/>
          <w:vertAlign w:val="subscript"/>
        </w:rPr>
        <w:t>1</w:t>
      </w:r>
      <w:r>
        <w:rPr>
          <w:noProof/>
        </w:rPr>
        <w:t>.</w:t>
      </w:r>
      <w:r>
        <w:rPr>
          <w:noProof/>
        </w:rPr>
        <w:tab/>
      </w:r>
      <w:r>
        <w:rPr>
          <w:noProof/>
        </w:rPr>
        <w:fldChar w:fldCharType="begin"/>
      </w:r>
      <w:r>
        <w:rPr>
          <w:noProof/>
        </w:rPr>
        <w:instrText xml:space="preserve"> PAGEREF _Toc27383041 \h </w:instrText>
      </w:r>
      <w:r>
        <w:rPr>
          <w:noProof/>
        </w:rPr>
      </w:r>
      <w:r>
        <w:rPr>
          <w:noProof/>
        </w:rPr>
        <w:fldChar w:fldCharType="separate"/>
      </w:r>
      <w:r>
        <w:rPr>
          <w:noProof/>
        </w:rPr>
        <w:t>122</w:t>
      </w:r>
      <w:r>
        <w:rPr>
          <w:noProof/>
        </w:rPr>
        <w:fldChar w:fldCharType="end"/>
      </w:r>
    </w:p>
    <w:p w14:paraId="50C7FC79"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8: Scatterplots of S</w:t>
      </w:r>
      <w:r w:rsidRPr="002D56A1">
        <w:rPr>
          <w:noProof/>
          <w:vertAlign w:val="subscript"/>
        </w:rPr>
        <w:t>acin</w:t>
      </w:r>
      <w:r>
        <w:rPr>
          <w:noProof/>
        </w:rPr>
        <w:t xml:space="preserve"> and S</w:t>
      </w:r>
      <w:r w:rsidRPr="002D56A1">
        <w:rPr>
          <w:noProof/>
          <w:vertAlign w:val="subscript"/>
        </w:rPr>
        <w:t>cond</w:t>
      </w:r>
      <w:r>
        <w:rPr>
          <w:noProof/>
        </w:rPr>
        <w:t xml:space="preserve"> with: LCI, VDP and VH</w:t>
      </w:r>
      <w:r w:rsidRPr="002D56A1">
        <w:rPr>
          <w:noProof/>
          <w:vertAlign w:val="subscript"/>
        </w:rPr>
        <w:t>I</w:t>
      </w:r>
      <w:r>
        <w:rPr>
          <w:noProof/>
        </w:rPr>
        <w:t>.</w:t>
      </w:r>
      <w:r>
        <w:rPr>
          <w:noProof/>
        </w:rPr>
        <w:tab/>
      </w:r>
      <w:r>
        <w:rPr>
          <w:noProof/>
        </w:rPr>
        <w:fldChar w:fldCharType="begin"/>
      </w:r>
      <w:r>
        <w:rPr>
          <w:noProof/>
        </w:rPr>
        <w:instrText xml:space="preserve"> PAGEREF _Toc27383042 \h </w:instrText>
      </w:r>
      <w:r>
        <w:rPr>
          <w:noProof/>
        </w:rPr>
      </w:r>
      <w:r>
        <w:rPr>
          <w:noProof/>
        </w:rPr>
        <w:fldChar w:fldCharType="separate"/>
      </w:r>
      <w:r>
        <w:rPr>
          <w:noProof/>
        </w:rPr>
        <w:t>123</w:t>
      </w:r>
      <w:r>
        <w:rPr>
          <w:noProof/>
        </w:rPr>
        <w:fldChar w:fldCharType="end"/>
      </w:r>
    </w:p>
    <w:p w14:paraId="232D8B2B"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9: Scatter-plots of LCI against VDP, low ventilation and total abnormal ventilation.</w:t>
      </w:r>
      <w:r>
        <w:rPr>
          <w:noProof/>
        </w:rPr>
        <w:tab/>
      </w:r>
      <w:r>
        <w:rPr>
          <w:noProof/>
        </w:rPr>
        <w:fldChar w:fldCharType="begin"/>
      </w:r>
      <w:r>
        <w:rPr>
          <w:noProof/>
        </w:rPr>
        <w:instrText xml:space="preserve"> PAGEREF _Toc27383043 \h </w:instrText>
      </w:r>
      <w:r>
        <w:rPr>
          <w:noProof/>
        </w:rPr>
      </w:r>
      <w:r>
        <w:rPr>
          <w:noProof/>
        </w:rPr>
        <w:fldChar w:fldCharType="separate"/>
      </w:r>
      <w:r>
        <w:rPr>
          <w:noProof/>
        </w:rPr>
        <w:t>124</w:t>
      </w:r>
      <w:r>
        <w:rPr>
          <w:noProof/>
        </w:rPr>
        <w:fldChar w:fldCharType="end"/>
      </w:r>
    </w:p>
    <w:p w14:paraId="2540C8F7"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10: Individual patient’s </w:t>
      </w:r>
      <w:r w:rsidRPr="002D56A1">
        <w:rPr>
          <w:noProof/>
          <w:vertAlign w:val="superscript"/>
        </w:rPr>
        <w:t>3</w:t>
      </w:r>
      <w:r>
        <w:rPr>
          <w:noProof/>
        </w:rPr>
        <w:t>He ventilation percentages.</w:t>
      </w:r>
      <w:r>
        <w:rPr>
          <w:noProof/>
        </w:rPr>
        <w:tab/>
      </w:r>
      <w:r>
        <w:rPr>
          <w:noProof/>
        </w:rPr>
        <w:fldChar w:fldCharType="begin"/>
      </w:r>
      <w:r>
        <w:rPr>
          <w:noProof/>
        </w:rPr>
        <w:instrText xml:space="preserve"> PAGEREF _Toc27383044 \h </w:instrText>
      </w:r>
      <w:r>
        <w:rPr>
          <w:noProof/>
        </w:rPr>
      </w:r>
      <w:r>
        <w:rPr>
          <w:noProof/>
        </w:rPr>
        <w:fldChar w:fldCharType="separate"/>
      </w:r>
      <w:r>
        <w:rPr>
          <w:noProof/>
        </w:rPr>
        <w:t>125</w:t>
      </w:r>
      <w:r>
        <w:rPr>
          <w:noProof/>
        </w:rPr>
        <w:fldChar w:fldCharType="end"/>
      </w:r>
    </w:p>
    <w:p w14:paraId="416A6520"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11: The number of ventilation defects and the size of the largest defect: against VDP, LCI and FEV</w:t>
      </w:r>
      <w:r w:rsidRPr="002D56A1">
        <w:rPr>
          <w:noProof/>
          <w:vertAlign w:val="subscript"/>
        </w:rPr>
        <w:t>1</w:t>
      </w:r>
      <w:r>
        <w:rPr>
          <w:noProof/>
        </w:rPr>
        <w:t>.</w:t>
      </w:r>
      <w:r>
        <w:rPr>
          <w:noProof/>
        </w:rPr>
        <w:tab/>
      </w:r>
      <w:r>
        <w:rPr>
          <w:noProof/>
        </w:rPr>
        <w:fldChar w:fldCharType="begin"/>
      </w:r>
      <w:r>
        <w:rPr>
          <w:noProof/>
        </w:rPr>
        <w:instrText xml:space="preserve"> PAGEREF _Toc27383045 \h </w:instrText>
      </w:r>
      <w:r>
        <w:rPr>
          <w:noProof/>
        </w:rPr>
      </w:r>
      <w:r>
        <w:rPr>
          <w:noProof/>
        </w:rPr>
        <w:fldChar w:fldCharType="separate"/>
      </w:r>
      <w:r>
        <w:rPr>
          <w:noProof/>
        </w:rPr>
        <w:t>126</w:t>
      </w:r>
      <w:r>
        <w:rPr>
          <w:noProof/>
        </w:rPr>
        <w:fldChar w:fldCharType="end"/>
      </w:r>
    </w:p>
    <w:p w14:paraId="29B65BB6"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12: Scatter plots of total VDP compared to the size of the 5 largest ventilation defects.</w:t>
      </w:r>
      <w:r>
        <w:rPr>
          <w:noProof/>
        </w:rPr>
        <w:tab/>
      </w:r>
      <w:r>
        <w:rPr>
          <w:noProof/>
        </w:rPr>
        <w:fldChar w:fldCharType="begin"/>
      </w:r>
      <w:r>
        <w:rPr>
          <w:noProof/>
        </w:rPr>
        <w:instrText xml:space="preserve"> PAGEREF _Toc27383046 \h </w:instrText>
      </w:r>
      <w:r>
        <w:rPr>
          <w:noProof/>
        </w:rPr>
      </w:r>
      <w:r>
        <w:rPr>
          <w:noProof/>
        </w:rPr>
        <w:fldChar w:fldCharType="separate"/>
      </w:r>
      <w:r>
        <w:rPr>
          <w:noProof/>
        </w:rPr>
        <w:t>127</w:t>
      </w:r>
      <w:r>
        <w:rPr>
          <w:noProof/>
        </w:rPr>
        <w:fldChar w:fldCharType="end"/>
      </w:r>
    </w:p>
    <w:p w14:paraId="53E91BD9"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13: </w:t>
      </w:r>
      <w:r w:rsidRPr="002D56A1">
        <w:rPr>
          <w:noProof/>
          <w:vertAlign w:val="superscript"/>
        </w:rPr>
        <w:t>3</w:t>
      </w:r>
      <w:r>
        <w:rPr>
          <w:noProof/>
        </w:rPr>
        <w:t>He MRI 3D ventilation reconstruction in nine example patients from groups 1 and 2.</w:t>
      </w:r>
      <w:r>
        <w:rPr>
          <w:noProof/>
        </w:rPr>
        <w:tab/>
      </w:r>
      <w:r>
        <w:rPr>
          <w:noProof/>
        </w:rPr>
        <w:fldChar w:fldCharType="begin"/>
      </w:r>
      <w:r>
        <w:rPr>
          <w:noProof/>
        </w:rPr>
        <w:instrText xml:space="preserve"> PAGEREF _Toc27383047 \h </w:instrText>
      </w:r>
      <w:r>
        <w:rPr>
          <w:noProof/>
        </w:rPr>
      </w:r>
      <w:r>
        <w:rPr>
          <w:noProof/>
        </w:rPr>
        <w:fldChar w:fldCharType="separate"/>
      </w:r>
      <w:r>
        <w:rPr>
          <w:noProof/>
        </w:rPr>
        <w:t>128</w:t>
      </w:r>
      <w:r>
        <w:rPr>
          <w:noProof/>
        </w:rPr>
        <w:fldChar w:fldCharType="end"/>
      </w:r>
    </w:p>
    <w:p w14:paraId="30DE3FA8"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14: </w:t>
      </w:r>
      <w:r w:rsidRPr="002D56A1">
        <w:rPr>
          <w:noProof/>
          <w:vertAlign w:val="superscript"/>
        </w:rPr>
        <w:t>3</w:t>
      </w:r>
      <w:r>
        <w:rPr>
          <w:noProof/>
        </w:rPr>
        <w:t>He MRI 3D ventilation reconstruction in nine patients from group 3.</w:t>
      </w:r>
      <w:r>
        <w:rPr>
          <w:noProof/>
        </w:rPr>
        <w:tab/>
      </w:r>
      <w:r>
        <w:rPr>
          <w:noProof/>
        </w:rPr>
        <w:fldChar w:fldCharType="begin"/>
      </w:r>
      <w:r>
        <w:rPr>
          <w:noProof/>
        </w:rPr>
        <w:instrText xml:space="preserve"> PAGEREF _Toc27383048 \h </w:instrText>
      </w:r>
      <w:r>
        <w:rPr>
          <w:noProof/>
        </w:rPr>
      </w:r>
      <w:r>
        <w:rPr>
          <w:noProof/>
        </w:rPr>
        <w:fldChar w:fldCharType="separate"/>
      </w:r>
      <w:r>
        <w:rPr>
          <w:noProof/>
        </w:rPr>
        <w:t>129</w:t>
      </w:r>
      <w:r>
        <w:rPr>
          <w:noProof/>
        </w:rPr>
        <w:fldChar w:fldCharType="end"/>
      </w:r>
    </w:p>
    <w:p w14:paraId="593CD21E"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15: Scatter plots of LCI and LCI</w:t>
      </w:r>
      <w:r w:rsidRPr="002D56A1">
        <w:rPr>
          <w:noProof/>
          <w:vertAlign w:val="subscript"/>
        </w:rPr>
        <w:t>supine</w:t>
      </w:r>
      <w:r>
        <w:rPr>
          <w:noProof/>
        </w:rPr>
        <w:t xml:space="preserve"> with VDP, low ventilation and total abnormal ventilation</w:t>
      </w:r>
      <w:r>
        <w:rPr>
          <w:noProof/>
        </w:rPr>
        <w:tab/>
      </w:r>
      <w:r>
        <w:rPr>
          <w:noProof/>
        </w:rPr>
        <w:fldChar w:fldCharType="begin"/>
      </w:r>
      <w:r>
        <w:rPr>
          <w:noProof/>
        </w:rPr>
        <w:instrText xml:space="preserve"> PAGEREF _Toc27383049 \h </w:instrText>
      </w:r>
      <w:r>
        <w:rPr>
          <w:noProof/>
        </w:rPr>
      </w:r>
      <w:r>
        <w:rPr>
          <w:noProof/>
        </w:rPr>
        <w:fldChar w:fldCharType="separate"/>
      </w:r>
      <w:r>
        <w:rPr>
          <w:noProof/>
        </w:rPr>
        <w:t>130</w:t>
      </w:r>
      <w:r>
        <w:rPr>
          <w:noProof/>
        </w:rPr>
        <w:fldChar w:fldCharType="end"/>
      </w:r>
    </w:p>
    <w:p w14:paraId="0D55AAAF"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16: Scatterplots of </w:t>
      </w:r>
      <w:r w:rsidRPr="002D56A1">
        <w:rPr>
          <w:noProof/>
          <w:vertAlign w:val="superscript"/>
        </w:rPr>
        <w:t>3</w:t>
      </w:r>
      <w:r>
        <w:rPr>
          <w:noProof/>
        </w:rPr>
        <w:t>He VH</w:t>
      </w:r>
      <w:r w:rsidRPr="002D56A1">
        <w:rPr>
          <w:noProof/>
          <w:vertAlign w:val="subscript"/>
        </w:rPr>
        <w:t>I</w:t>
      </w:r>
      <w:r>
        <w:rPr>
          <w:noProof/>
        </w:rPr>
        <w:t>, with LCI and S</w:t>
      </w:r>
      <w:r w:rsidRPr="002D56A1">
        <w:rPr>
          <w:noProof/>
          <w:vertAlign w:val="subscript"/>
        </w:rPr>
        <w:t>acin</w:t>
      </w:r>
      <w:r>
        <w:rPr>
          <w:noProof/>
        </w:rPr>
        <w:t xml:space="preserve"> in patients with normal FEV</w:t>
      </w:r>
      <w:r w:rsidRPr="002D56A1">
        <w:rPr>
          <w:noProof/>
          <w:vertAlign w:val="subscript"/>
        </w:rPr>
        <w:t>1</w:t>
      </w:r>
      <w:r>
        <w:rPr>
          <w:noProof/>
        </w:rPr>
        <w:t>.</w:t>
      </w:r>
      <w:r>
        <w:rPr>
          <w:noProof/>
        </w:rPr>
        <w:tab/>
      </w:r>
      <w:r>
        <w:rPr>
          <w:noProof/>
        </w:rPr>
        <w:fldChar w:fldCharType="begin"/>
      </w:r>
      <w:r>
        <w:rPr>
          <w:noProof/>
        </w:rPr>
        <w:instrText xml:space="preserve"> PAGEREF _Toc27383050 \h </w:instrText>
      </w:r>
      <w:r>
        <w:rPr>
          <w:noProof/>
        </w:rPr>
      </w:r>
      <w:r>
        <w:rPr>
          <w:noProof/>
        </w:rPr>
        <w:fldChar w:fldCharType="separate"/>
      </w:r>
      <w:r>
        <w:rPr>
          <w:noProof/>
        </w:rPr>
        <w:t>130</w:t>
      </w:r>
      <w:r>
        <w:rPr>
          <w:noProof/>
        </w:rPr>
        <w:fldChar w:fldCharType="end"/>
      </w:r>
    </w:p>
    <w:p w14:paraId="2A81B0A0"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17: </w:t>
      </w:r>
      <w:r w:rsidRPr="002D56A1">
        <w:rPr>
          <w:noProof/>
          <w:vertAlign w:val="superscript"/>
        </w:rPr>
        <w:t>3</w:t>
      </w:r>
      <w:r>
        <w:rPr>
          <w:noProof/>
        </w:rPr>
        <w:t xml:space="preserve">He and </w:t>
      </w:r>
      <w:r w:rsidRPr="002D56A1">
        <w:rPr>
          <w:noProof/>
          <w:vertAlign w:val="superscript"/>
        </w:rPr>
        <w:t>129</w:t>
      </w:r>
      <w:r>
        <w:rPr>
          <w:noProof/>
        </w:rPr>
        <w:t>Xe ventilation MRI performed on the same day in four different patients with CF.</w:t>
      </w:r>
      <w:r>
        <w:rPr>
          <w:noProof/>
        </w:rPr>
        <w:tab/>
      </w:r>
      <w:r>
        <w:rPr>
          <w:noProof/>
        </w:rPr>
        <w:fldChar w:fldCharType="begin"/>
      </w:r>
      <w:r>
        <w:rPr>
          <w:noProof/>
        </w:rPr>
        <w:instrText xml:space="preserve"> PAGEREF _Toc27383051 \h </w:instrText>
      </w:r>
      <w:r>
        <w:rPr>
          <w:noProof/>
        </w:rPr>
      </w:r>
      <w:r>
        <w:rPr>
          <w:noProof/>
        </w:rPr>
        <w:fldChar w:fldCharType="separate"/>
      </w:r>
      <w:r>
        <w:rPr>
          <w:noProof/>
        </w:rPr>
        <w:t>132</w:t>
      </w:r>
      <w:r>
        <w:rPr>
          <w:noProof/>
        </w:rPr>
        <w:fldChar w:fldCharType="end"/>
      </w:r>
    </w:p>
    <w:p w14:paraId="4C61B4AE"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18: Bland - Altman analysis of </w:t>
      </w:r>
      <w:r w:rsidRPr="002D56A1">
        <w:rPr>
          <w:noProof/>
          <w:vertAlign w:val="superscript"/>
        </w:rPr>
        <w:t>3</w:t>
      </w:r>
      <w:r>
        <w:rPr>
          <w:noProof/>
        </w:rPr>
        <w:t xml:space="preserve">He and </w:t>
      </w:r>
      <w:r w:rsidRPr="002D56A1">
        <w:rPr>
          <w:noProof/>
          <w:vertAlign w:val="superscript"/>
        </w:rPr>
        <w:t>129</w:t>
      </w:r>
      <w:r>
        <w:rPr>
          <w:noProof/>
        </w:rPr>
        <w:t>Xe ventilation MRI metrics.</w:t>
      </w:r>
      <w:r>
        <w:rPr>
          <w:noProof/>
        </w:rPr>
        <w:tab/>
      </w:r>
      <w:r>
        <w:rPr>
          <w:noProof/>
        </w:rPr>
        <w:fldChar w:fldCharType="begin"/>
      </w:r>
      <w:r>
        <w:rPr>
          <w:noProof/>
        </w:rPr>
        <w:instrText xml:space="preserve"> PAGEREF _Toc27383052 \h </w:instrText>
      </w:r>
      <w:r>
        <w:rPr>
          <w:noProof/>
        </w:rPr>
      </w:r>
      <w:r>
        <w:rPr>
          <w:noProof/>
        </w:rPr>
        <w:fldChar w:fldCharType="separate"/>
      </w:r>
      <w:r>
        <w:rPr>
          <w:noProof/>
        </w:rPr>
        <w:t>133</w:t>
      </w:r>
      <w:r>
        <w:rPr>
          <w:noProof/>
        </w:rPr>
        <w:fldChar w:fldCharType="end"/>
      </w:r>
    </w:p>
    <w:p w14:paraId="5B5D46C9"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19: Scatter plots of both </w:t>
      </w:r>
      <w:r w:rsidRPr="002D56A1">
        <w:rPr>
          <w:noProof/>
          <w:vertAlign w:val="superscript"/>
        </w:rPr>
        <w:t>3</w:t>
      </w:r>
      <w:r>
        <w:rPr>
          <w:noProof/>
        </w:rPr>
        <w:t xml:space="preserve">He and </w:t>
      </w:r>
      <w:r w:rsidRPr="002D56A1">
        <w:rPr>
          <w:noProof/>
          <w:vertAlign w:val="superscript"/>
        </w:rPr>
        <w:t>129</w:t>
      </w:r>
      <w:r>
        <w:rPr>
          <w:noProof/>
        </w:rPr>
        <w:t>Xe ventilation MR imaging metrics against LCI and FEV</w:t>
      </w:r>
      <w:r w:rsidRPr="002D56A1">
        <w:rPr>
          <w:noProof/>
          <w:vertAlign w:val="subscript"/>
        </w:rPr>
        <w:t>1</w:t>
      </w:r>
      <w:r>
        <w:rPr>
          <w:noProof/>
        </w:rPr>
        <w:t>.</w:t>
      </w:r>
      <w:r>
        <w:rPr>
          <w:noProof/>
        </w:rPr>
        <w:tab/>
      </w:r>
      <w:r>
        <w:rPr>
          <w:noProof/>
        </w:rPr>
        <w:fldChar w:fldCharType="begin"/>
      </w:r>
      <w:r>
        <w:rPr>
          <w:noProof/>
        </w:rPr>
        <w:instrText xml:space="preserve"> PAGEREF _Toc27383053 \h </w:instrText>
      </w:r>
      <w:r>
        <w:rPr>
          <w:noProof/>
        </w:rPr>
      </w:r>
      <w:r>
        <w:rPr>
          <w:noProof/>
        </w:rPr>
        <w:fldChar w:fldCharType="separate"/>
      </w:r>
      <w:r>
        <w:rPr>
          <w:noProof/>
        </w:rPr>
        <w:t>134</w:t>
      </w:r>
      <w:r>
        <w:rPr>
          <w:noProof/>
        </w:rPr>
        <w:fldChar w:fldCharType="end"/>
      </w:r>
    </w:p>
    <w:p w14:paraId="2471631D"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20: </w:t>
      </w:r>
      <w:r w:rsidRPr="002D56A1">
        <w:rPr>
          <w:noProof/>
          <w:vertAlign w:val="superscript"/>
        </w:rPr>
        <w:t>129</w:t>
      </w:r>
      <w:r>
        <w:rPr>
          <w:noProof/>
        </w:rPr>
        <w:t>Xe ventilation MRI from eight healthy children, with a 3D reconstruction for one child.</w:t>
      </w:r>
      <w:r>
        <w:rPr>
          <w:noProof/>
        </w:rPr>
        <w:tab/>
      </w:r>
      <w:r>
        <w:rPr>
          <w:noProof/>
        </w:rPr>
        <w:fldChar w:fldCharType="begin"/>
      </w:r>
      <w:r>
        <w:rPr>
          <w:noProof/>
        </w:rPr>
        <w:instrText xml:space="preserve"> PAGEREF _Toc27383054 \h </w:instrText>
      </w:r>
      <w:r>
        <w:rPr>
          <w:noProof/>
        </w:rPr>
      </w:r>
      <w:r>
        <w:rPr>
          <w:noProof/>
        </w:rPr>
        <w:fldChar w:fldCharType="separate"/>
      </w:r>
      <w:r>
        <w:rPr>
          <w:noProof/>
        </w:rPr>
        <w:t>136</w:t>
      </w:r>
      <w:r>
        <w:rPr>
          <w:noProof/>
        </w:rPr>
        <w:fldChar w:fldCharType="end"/>
      </w:r>
    </w:p>
    <w:p w14:paraId="2CF41E10"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21: 3D SPGR </w:t>
      </w:r>
      <w:r w:rsidRPr="002D56A1">
        <w:rPr>
          <w:noProof/>
          <w:vertAlign w:val="superscript"/>
        </w:rPr>
        <w:t>1</w:t>
      </w:r>
      <w:r>
        <w:rPr>
          <w:noProof/>
        </w:rPr>
        <w:t>H MR images performed at residual volume in two healthy control children (a and b).</w:t>
      </w:r>
      <w:r>
        <w:rPr>
          <w:noProof/>
        </w:rPr>
        <w:tab/>
      </w:r>
      <w:r>
        <w:rPr>
          <w:noProof/>
        </w:rPr>
        <w:fldChar w:fldCharType="begin"/>
      </w:r>
      <w:r>
        <w:rPr>
          <w:noProof/>
        </w:rPr>
        <w:instrText xml:space="preserve"> PAGEREF _Toc27383055 \h </w:instrText>
      </w:r>
      <w:r>
        <w:rPr>
          <w:noProof/>
        </w:rPr>
      </w:r>
      <w:r>
        <w:rPr>
          <w:noProof/>
        </w:rPr>
        <w:fldChar w:fldCharType="separate"/>
      </w:r>
      <w:r>
        <w:rPr>
          <w:noProof/>
        </w:rPr>
        <w:t>136</w:t>
      </w:r>
      <w:r>
        <w:rPr>
          <w:noProof/>
        </w:rPr>
        <w:fldChar w:fldCharType="end"/>
      </w:r>
    </w:p>
    <w:p w14:paraId="2C320D14"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22: Representative </w:t>
      </w:r>
      <w:r w:rsidRPr="002D56A1">
        <w:rPr>
          <w:noProof/>
          <w:vertAlign w:val="superscript"/>
        </w:rPr>
        <w:t>129</w:t>
      </w:r>
      <w:r>
        <w:rPr>
          <w:noProof/>
        </w:rPr>
        <w:t>Xe ventilation MRI from patients with CF and normal FEV</w:t>
      </w:r>
      <w:r w:rsidRPr="002D56A1">
        <w:rPr>
          <w:noProof/>
          <w:vertAlign w:val="subscript"/>
        </w:rPr>
        <w:t>1</w:t>
      </w:r>
      <w:r>
        <w:rPr>
          <w:noProof/>
        </w:rPr>
        <w:t>.</w:t>
      </w:r>
      <w:r>
        <w:rPr>
          <w:noProof/>
        </w:rPr>
        <w:tab/>
      </w:r>
      <w:r>
        <w:rPr>
          <w:noProof/>
        </w:rPr>
        <w:fldChar w:fldCharType="begin"/>
      </w:r>
      <w:r>
        <w:rPr>
          <w:noProof/>
        </w:rPr>
        <w:instrText xml:space="preserve"> PAGEREF _Toc27383056 \h </w:instrText>
      </w:r>
      <w:r>
        <w:rPr>
          <w:noProof/>
        </w:rPr>
      </w:r>
      <w:r>
        <w:rPr>
          <w:noProof/>
        </w:rPr>
        <w:fldChar w:fldCharType="separate"/>
      </w:r>
      <w:r>
        <w:rPr>
          <w:noProof/>
        </w:rPr>
        <w:t>137</w:t>
      </w:r>
      <w:r>
        <w:rPr>
          <w:noProof/>
        </w:rPr>
        <w:fldChar w:fldCharType="end"/>
      </w:r>
    </w:p>
    <w:p w14:paraId="172C73C3"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23: A comparison of </w:t>
      </w:r>
      <w:r w:rsidRPr="002D56A1">
        <w:rPr>
          <w:noProof/>
          <w:vertAlign w:val="superscript"/>
        </w:rPr>
        <w:t>129</w:t>
      </w:r>
      <w:r>
        <w:rPr>
          <w:noProof/>
        </w:rPr>
        <w:t>Xe VDP and VH</w:t>
      </w:r>
      <w:r w:rsidRPr="002D56A1">
        <w:rPr>
          <w:noProof/>
          <w:vertAlign w:val="subscript"/>
        </w:rPr>
        <w:t>I</w:t>
      </w:r>
      <w:r>
        <w:rPr>
          <w:noProof/>
        </w:rPr>
        <w:t xml:space="preserve"> between patients and healthy children.</w:t>
      </w:r>
      <w:r>
        <w:rPr>
          <w:noProof/>
        </w:rPr>
        <w:tab/>
      </w:r>
      <w:r>
        <w:rPr>
          <w:noProof/>
        </w:rPr>
        <w:fldChar w:fldCharType="begin"/>
      </w:r>
      <w:r>
        <w:rPr>
          <w:noProof/>
        </w:rPr>
        <w:instrText xml:space="preserve"> PAGEREF _Toc27383057 \h </w:instrText>
      </w:r>
      <w:r>
        <w:rPr>
          <w:noProof/>
        </w:rPr>
      </w:r>
      <w:r>
        <w:rPr>
          <w:noProof/>
        </w:rPr>
        <w:fldChar w:fldCharType="separate"/>
      </w:r>
      <w:r>
        <w:rPr>
          <w:noProof/>
        </w:rPr>
        <w:t>138</w:t>
      </w:r>
      <w:r>
        <w:rPr>
          <w:noProof/>
        </w:rPr>
        <w:fldChar w:fldCharType="end"/>
      </w:r>
    </w:p>
    <w:p w14:paraId="1F61BBDC"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24: 3D SPGR </w:t>
      </w:r>
      <w:r w:rsidRPr="002D56A1">
        <w:rPr>
          <w:noProof/>
          <w:vertAlign w:val="superscript"/>
        </w:rPr>
        <w:t>1</w:t>
      </w:r>
      <w:r>
        <w:rPr>
          <w:noProof/>
        </w:rPr>
        <w:t>H MRI from one CF subject with normal spirometry over multiple lung slices.</w:t>
      </w:r>
      <w:r>
        <w:rPr>
          <w:noProof/>
        </w:rPr>
        <w:tab/>
      </w:r>
      <w:r>
        <w:rPr>
          <w:noProof/>
        </w:rPr>
        <w:fldChar w:fldCharType="begin"/>
      </w:r>
      <w:r>
        <w:rPr>
          <w:noProof/>
        </w:rPr>
        <w:instrText xml:space="preserve"> PAGEREF _Toc27383058 \h </w:instrText>
      </w:r>
      <w:r>
        <w:rPr>
          <w:noProof/>
        </w:rPr>
      </w:r>
      <w:r>
        <w:rPr>
          <w:noProof/>
        </w:rPr>
        <w:fldChar w:fldCharType="separate"/>
      </w:r>
      <w:r>
        <w:rPr>
          <w:noProof/>
        </w:rPr>
        <w:t>138</w:t>
      </w:r>
      <w:r>
        <w:rPr>
          <w:noProof/>
        </w:rPr>
        <w:fldChar w:fldCharType="end"/>
      </w:r>
    </w:p>
    <w:p w14:paraId="0370AD5C"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25: Representative </w:t>
      </w:r>
      <w:r w:rsidRPr="002D56A1">
        <w:rPr>
          <w:noProof/>
          <w:vertAlign w:val="superscript"/>
        </w:rPr>
        <w:t>129</w:t>
      </w:r>
      <w:r>
        <w:rPr>
          <w:noProof/>
        </w:rPr>
        <w:t xml:space="preserve">Xe, </w:t>
      </w:r>
      <w:r w:rsidRPr="002D56A1">
        <w:rPr>
          <w:noProof/>
          <w:vertAlign w:val="superscript"/>
        </w:rPr>
        <w:t>1</w:t>
      </w:r>
      <w:r>
        <w:rPr>
          <w:noProof/>
        </w:rPr>
        <w:t xml:space="preserve">H 3D SPGR and </w:t>
      </w:r>
      <w:r w:rsidRPr="002D56A1">
        <w:rPr>
          <w:noProof/>
          <w:vertAlign w:val="superscript"/>
        </w:rPr>
        <w:t>1</w:t>
      </w:r>
      <w:r>
        <w:rPr>
          <w:noProof/>
        </w:rPr>
        <w:t>H UTE MR images in five patients with CF (a-e).</w:t>
      </w:r>
      <w:r>
        <w:rPr>
          <w:noProof/>
        </w:rPr>
        <w:tab/>
      </w:r>
      <w:r>
        <w:rPr>
          <w:noProof/>
        </w:rPr>
        <w:fldChar w:fldCharType="begin"/>
      </w:r>
      <w:r>
        <w:rPr>
          <w:noProof/>
        </w:rPr>
        <w:instrText xml:space="preserve"> PAGEREF _Toc27383059 \h </w:instrText>
      </w:r>
      <w:r>
        <w:rPr>
          <w:noProof/>
        </w:rPr>
      </w:r>
      <w:r>
        <w:rPr>
          <w:noProof/>
        </w:rPr>
        <w:fldChar w:fldCharType="separate"/>
      </w:r>
      <w:r>
        <w:rPr>
          <w:noProof/>
        </w:rPr>
        <w:t>139</w:t>
      </w:r>
      <w:r>
        <w:rPr>
          <w:noProof/>
        </w:rPr>
        <w:fldChar w:fldCharType="end"/>
      </w:r>
    </w:p>
    <w:p w14:paraId="14B74C03"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 xml:space="preserve">26: Representative sagittal (a), coronal (b) and axial (c) UTE </w:t>
      </w:r>
      <w:r w:rsidRPr="002D56A1">
        <w:rPr>
          <w:noProof/>
          <w:vertAlign w:val="superscript"/>
        </w:rPr>
        <w:t>1</w:t>
      </w:r>
      <w:r>
        <w:rPr>
          <w:noProof/>
        </w:rPr>
        <w:t>H MRI from one patient with CF.</w:t>
      </w:r>
      <w:r>
        <w:rPr>
          <w:noProof/>
        </w:rPr>
        <w:tab/>
      </w:r>
      <w:r>
        <w:rPr>
          <w:noProof/>
        </w:rPr>
        <w:fldChar w:fldCharType="begin"/>
      </w:r>
      <w:r>
        <w:rPr>
          <w:noProof/>
        </w:rPr>
        <w:instrText xml:space="preserve"> PAGEREF _Toc27383060 \h </w:instrText>
      </w:r>
      <w:r>
        <w:rPr>
          <w:noProof/>
        </w:rPr>
      </w:r>
      <w:r>
        <w:rPr>
          <w:noProof/>
        </w:rPr>
        <w:fldChar w:fldCharType="separate"/>
      </w:r>
      <w:r>
        <w:rPr>
          <w:noProof/>
        </w:rPr>
        <w:t>140</w:t>
      </w:r>
      <w:r>
        <w:rPr>
          <w:noProof/>
        </w:rPr>
        <w:fldChar w:fldCharType="end"/>
      </w:r>
    </w:p>
    <w:p w14:paraId="56EBBB4C"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27: Kruskal-Wallis analysis of CFQ_R for the three separate groups.</w:t>
      </w:r>
      <w:r>
        <w:rPr>
          <w:noProof/>
        </w:rPr>
        <w:tab/>
      </w:r>
      <w:r>
        <w:rPr>
          <w:noProof/>
        </w:rPr>
        <w:fldChar w:fldCharType="begin"/>
      </w:r>
      <w:r>
        <w:rPr>
          <w:noProof/>
        </w:rPr>
        <w:instrText xml:space="preserve"> PAGEREF _Toc27383061 \h </w:instrText>
      </w:r>
      <w:r>
        <w:rPr>
          <w:noProof/>
        </w:rPr>
      </w:r>
      <w:r>
        <w:rPr>
          <w:noProof/>
        </w:rPr>
        <w:fldChar w:fldCharType="separate"/>
      </w:r>
      <w:r>
        <w:rPr>
          <w:noProof/>
        </w:rPr>
        <w:t>141</w:t>
      </w:r>
      <w:r>
        <w:rPr>
          <w:noProof/>
        </w:rPr>
        <w:fldChar w:fldCharType="end"/>
      </w:r>
    </w:p>
    <w:p w14:paraId="2C7D32E5" w14:textId="77777777" w:rsidR="0037662A" w:rsidRDefault="0037662A">
      <w:pPr>
        <w:pStyle w:val="TableofFigures"/>
        <w:tabs>
          <w:tab w:val="right" w:leader="dot" w:pos="9622"/>
        </w:tabs>
        <w:rPr>
          <w:smallCaps w:val="0"/>
          <w:noProof/>
          <w:sz w:val="24"/>
          <w:szCs w:val="24"/>
          <w:lang w:eastAsia="en-GB"/>
        </w:rPr>
      </w:pPr>
      <w:r>
        <w:rPr>
          <w:noProof/>
        </w:rPr>
        <w:t>Figure 3</w:t>
      </w:r>
      <w:r>
        <w:rPr>
          <w:noProof/>
        </w:rPr>
        <w:noBreakHyphen/>
        <w:t>28: Scatter plots for the CFQ_R respiratory domain compared to lung function.</w:t>
      </w:r>
      <w:r>
        <w:rPr>
          <w:noProof/>
        </w:rPr>
        <w:tab/>
      </w:r>
      <w:r>
        <w:rPr>
          <w:noProof/>
        </w:rPr>
        <w:fldChar w:fldCharType="begin"/>
      </w:r>
      <w:r>
        <w:rPr>
          <w:noProof/>
        </w:rPr>
        <w:instrText xml:space="preserve"> PAGEREF _Toc27383062 \h </w:instrText>
      </w:r>
      <w:r>
        <w:rPr>
          <w:noProof/>
        </w:rPr>
      </w:r>
      <w:r>
        <w:rPr>
          <w:noProof/>
        </w:rPr>
        <w:fldChar w:fldCharType="separate"/>
      </w:r>
      <w:r>
        <w:rPr>
          <w:noProof/>
        </w:rPr>
        <w:t>142</w:t>
      </w:r>
      <w:r>
        <w:rPr>
          <w:noProof/>
        </w:rPr>
        <w:fldChar w:fldCharType="end"/>
      </w:r>
    </w:p>
    <w:p w14:paraId="5A163E53"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1: LCI and FRC change from sitting to supine in both cystic fibrosis (CF) and healthy controls (HC).</w:t>
      </w:r>
      <w:r>
        <w:rPr>
          <w:noProof/>
        </w:rPr>
        <w:tab/>
      </w:r>
      <w:r>
        <w:rPr>
          <w:noProof/>
        </w:rPr>
        <w:fldChar w:fldCharType="begin"/>
      </w:r>
      <w:r>
        <w:rPr>
          <w:noProof/>
        </w:rPr>
        <w:instrText xml:space="preserve"> PAGEREF _Toc27383063 \h </w:instrText>
      </w:r>
      <w:r>
        <w:rPr>
          <w:noProof/>
        </w:rPr>
      </w:r>
      <w:r>
        <w:rPr>
          <w:noProof/>
        </w:rPr>
        <w:fldChar w:fldCharType="separate"/>
      </w:r>
      <w:r>
        <w:rPr>
          <w:noProof/>
        </w:rPr>
        <w:t>160</w:t>
      </w:r>
      <w:r>
        <w:rPr>
          <w:noProof/>
        </w:rPr>
        <w:fldChar w:fldCharType="end"/>
      </w:r>
    </w:p>
    <w:p w14:paraId="2261ECC4"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2: Bland-Altman analysis of sitting and supine LCI in children with CF (A) and healthy controls (B).</w:t>
      </w:r>
      <w:r>
        <w:rPr>
          <w:noProof/>
        </w:rPr>
        <w:tab/>
      </w:r>
      <w:r>
        <w:rPr>
          <w:noProof/>
        </w:rPr>
        <w:fldChar w:fldCharType="begin"/>
      </w:r>
      <w:r>
        <w:rPr>
          <w:noProof/>
        </w:rPr>
        <w:instrText xml:space="preserve"> PAGEREF _Toc27383064 \h </w:instrText>
      </w:r>
      <w:r>
        <w:rPr>
          <w:noProof/>
        </w:rPr>
      </w:r>
      <w:r>
        <w:rPr>
          <w:noProof/>
        </w:rPr>
        <w:fldChar w:fldCharType="separate"/>
      </w:r>
      <w:r>
        <w:rPr>
          <w:noProof/>
        </w:rPr>
        <w:t>161</w:t>
      </w:r>
      <w:r>
        <w:rPr>
          <w:noProof/>
        </w:rPr>
        <w:fldChar w:fldCharType="end"/>
      </w:r>
    </w:p>
    <w:p w14:paraId="21C4E349"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3: Scatter plot of the % change in the ‘alveolar’ Vt</w:t>
      </w:r>
      <w:r w:rsidRPr="002D56A1">
        <w:rPr>
          <w:noProof/>
          <w:vertAlign w:val="subscript"/>
        </w:rPr>
        <w:t>alv</w:t>
      </w:r>
      <w:r>
        <w:rPr>
          <w:noProof/>
        </w:rPr>
        <w:t>/FRC</w:t>
      </w:r>
      <w:r w:rsidRPr="002D56A1">
        <w:rPr>
          <w:noProof/>
          <w:vertAlign w:val="subscript"/>
        </w:rPr>
        <w:t>alv</w:t>
      </w:r>
      <w:r>
        <w:rPr>
          <w:noProof/>
        </w:rPr>
        <w:t xml:space="preserve"> with the % change in ‘alveolar’ LCI</w:t>
      </w:r>
      <w:r w:rsidRPr="002D56A1">
        <w:rPr>
          <w:noProof/>
          <w:vertAlign w:val="subscript"/>
        </w:rPr>
        <w:t>alv</w:t>
      </w:r>
      <w:r>
        <w:rPr>
          <w:noProof/>
        </w:rPr>
        <w:tab/>
      </w:r>
      <w:r>
        <w:rPr>
          <w:noProof/>
        </w:rPr>
        <w:fldChar w:fldCharType="begin"/>
      </w:r>
      <w:r>
        <w:rPr>
          <w:noProof/>
        </w:rPr>
        <w:instrText xml:space="preserve"> PAGEREF _Toc27383065 \h </w:instrText>
      </w:r>
      <w:r>
        <w:rPr>
          <w:noProof/>
        </w:rPr>
      </w:r>
      <w:r>
        <w:rPr>
          <w:noProof/>
        </w:rPr>
        <w:fldChar w:fldCharType="separate"/>
      </w:r>
      <w:r>
        <w:rPr>
          <w:noProof/>
        </w:rPr>
        <w:t>163</w:t>
      </w:r>
      <w:r>
        <w:rPr>
          <w:noProof/>
        </w:rPr>
        <w:fldChar w:fldCharType="end"/>
      </w:r>
    </w:p>
    <w:p w14:paraId="19503752"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4: Bland-Altman plots of supine-sitting LCI in different cohorts of CF patients.</w:t>
      </w:r>
      <w:r>
        <w:rPr>
          <w:noProof/>
        </w:rPr>
        <w:tab/>
      </w:r>
      <w:r>
        <w:rPr>
          <w:noProof/>
        </w:rPr>
        <w:fldChar w:fldCharType="begin"/>
      </w:r>
      <w:r>
        <w:rPr>
          <w:noProof/>
        </w:rPr>
        <w:instrText xml:space="preserve"> PAGEREF _Toc27383066 \h </w:instrText>
      </w:r>
      <w:r>
        <w:rPr>
          <w:noProof/>
        </w:rPr>
      </w:r>
      <w:r>
        <w:rPr>
          <w:noProof/>
        </w:rPr>
        <w:fldChar w:fldCharType="separate"/>
      </w:r>
      <w:r>
        <w:rPr>
          <w:noProof/>
        </w:rPr>
        <w:t>164</w:t>
      </w:r>
      <w:r>
        <w:rPr>
          <w:noProof/>
        </w:rPr>
        <w:fldChar w:fldCharType="end"/>
      </w:r>
    </w:p>
    <w:p w14:paraId="3567096D"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5: Ventilation images acquired at EIVt and TLC in four patients with normal spirometry.</w:t>
      </w:r>
      <w:r>
        <w:rPr>
          <w:noProof/>
        </w:rPr>
        <w:tab/>
      </w:r>
      <w:r>
        <w:rPr>
          <w:noProof/>
        </w:rPr>
        <w:fldChar w:fldCharType="begin"/>
      </w:r>
      <w:r>
        <w:rPr>
          <w:noProof/>
        </w:rPr>
        <w:instrText xml:space="preserve"> PAGEREF _Toc27383067 \h </w:instrText>
      </w:r>
      <w:r>
        <w:rPr>
          <w:noProof/>
        </w:rPr>
      </w:r>
      <w:r>
        <w:rPr>
          <w:noProof/>
        </w:rPr>
        <w:fldChar w:fldCharType="separate"/>
      </w:r>
      <w:r>
        <w:rPr>
          <w:noProof/>
        </w:rPr>
        <w:t>174</w:t>
      </w:r>
      <w:r>
        <w:rPr>
          <w:noProof/>
        </w:rPr>
        <w:fldChar w:fldCharType="end"/>
      </w:r>
    </w:p>
    <w:p w14:paraId="4CE15CC2" w14:textId="77777777" w:rsidR="0037662A" w:rsidRDefault="0037662A">
      <w:pPr>
        <w:pStyle w:val="TableofFigures"/>
        <w:tabs>
          <w:tab w:val="right" w:leader="dot" w:pos="9622"/>
        </w:tabs>
        <w:rPr>
          <w:smallCaps w:val="0"/>
          <w:noProof/>
          <w:sz w:val="24"/>
          <w:szCs w:val="24"/>
          <w:lang w:eastAsia="en-GB"/>
        </w:rPr>
      </w:pPr>
      <w:r>
        <w:rPr>
          <w:noProof/>
        </w:rPr>
        <w:lastRenderedPageBreak/>
        <w:t>Figure 4</w:t>
      </w:r>
      <w:r>
        <w:rPr>
          <w:noProof/>
        </w:rPr>
        <w:noBreakHyphen/>
        <w:t>6: Ventilation images acquired at EIVt and TLC in four patients with abnormal spirometry.</w:t>
      </w:r>
      <w:r>
        <w:rPr>
          <w:noProof/>
        </w:rPr>
        <w:tab/>
      </w:r>
      <w:r>
        <w:rPr>
          <w:noProof/>
        </w:rPr>
        <w:fldChar w:fldCharType="begin"/>
      </w:r>
      <w:r>
        <w:rPr>
          <w:noProof/>
        </w:rPr>
        <w:instrText xml:space="preserve"> PAGEREF _Toc27383068 \h </w:instrText>
      </w:r>
      <w:r>
        <w:rPr>
          <w:noProof/>
        </w:rPr>
      </w:r>
      <w:r>
        <w:rPr>
          <w:noProof/>
        </w:rPr>
        <w:fldChar w:fldCharType="separate"/>
      </w:r>
      <w:r>
        <w:rPr>
          <w:noProof/>
        </w:rPr>
        <w:t>174</w:t>
      </w:r>
      <w:r>
        <w:rPr>
          <w:noProof/>
        </w:rPr>
        <w:fldChar w:fldCharType="end"/>
      </w:r>
    </w:p>
    <w:p w14:paraId="7CB06739"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7: Plots depicting the changes from EIVt to TLC in VDP and VH</w:t>
      </w:r>
      <w:r w:rsidRPr="002D56A1">
        <w:rPr>
          <w:noProof/>
          <w:vertAlign w:val="subscript"/>
        </w:rPr>
        <w:t>I</w:t>
      </w:r>
      <w:r>
        <w:rPr>
          <w:noProof/>
        </w:rPr>
        <w:t>.</w:t>
      </w:r>
      <w:r>
        <w:rPr>
          <w:noProof/>
        </w:rPr>
        <w:tab/>
      </w:r>
      <w:r>
        <w:rPr>
          <w:noProof/>
        </w:rPr>
        <w:fldChar w:fldCharType="begin"/>
      </w:r>
      <w:r>
        <w:rPr>
          <w:noProof/>
        </w:rPr>
        <w:instrText xml:space="preserve"> PAGEREF _Toc27383069 \h </w:instrText>
      </w:r>
      <w:r>
        <w:rPr>
          <w:noProof/>
        </w:rPr>
      </w:r>
      <w:r>
        <w:rPr>
          <w:noProof/>
        </w:rPr>
        <w:fldChar w:fldCharType="separate"/>
      </w:r>
      <w:r>
        <w:rPr>
          <w:noProof/>
        </w:rPr>
        <w:t>175</w:t>
      </w:r>
      <w:r>
        <w:rPr>
          <w:noProof/>
        </w:rPr>
        <w:fldChar w:fldCharType="end"/>
      </w:r>
    </w:p>
    <w:p w14:paraId="1674F35D"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8: Spearman correlation of LCI and VDP at both EIVt and TLC, against the reversible-volume index.</w:t>
      </w:r>
      <w:r>
        <w:rPr>
          <w:noProof/>
        </w:rPr>
        <w:tab/>
      </w:r>
      <w:r>
        <w:rPr>
          <w:noProof/>
        </w:rPr>
        <w:fldChar w:fldCharType="begin"/>
      </w:r>
      <w:r>
        <w:rPr>
          <w:noProof/>
        </w:rPr>
        <w:instrText xml:space="preserve"> PAGEREF _Toc27383070 \h </w:instrText>
      </w:r>
      <w:r>
        <w:rPr>
          <w:noProof/>
        </w:rPr>
      </w:r>
      <w:r>
        <w:rPr>
          <w:noProof/>
        </w:rPr>
        <w:fldChar w:fldCharType="separate"/>
      </w:r>
      <w:r>
        <w:rPr>
          <w:noProof/>
        </w:rPr>
        <w:t>175</w:t>
      </w:r>
      <w:r>
        <w:rPr>
          <w:noProof/>
        </w:rPr>
        <w:fldChar w:fldCharType="end"/>
      </w:r>
    </w:p>
    <w:p w14:paraId="1FA901CA"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 xml:space="preserve">9: EIVt and TLC </w:t>
      </w:r>
      <w:r w:rsidRPr="002D56A1">
        <w:rPr>
          <w:noProof/>
          <w:vertAlign w:val="superscript"/>
        </w:rPr>
        <w:t>3</w:t>
      </w:r>
      <w:r>
        <w:rPr>
          <w:noProof/>
        </w:rPr>
        <w:t xml:space="preserve">He MRI and </w:t>
      </w:r>
      <w:r w:rsidRPr="002D56A1">
        <w:rPr>
          <w:noProof/>
          <w:vertAlign w:val="superscript"/>
        </w:rPr>
        <w:t>1</w:t>
      </w:r>
      <w:r>
        <w:rPr>
          <w:noProof/>
        </w:rPr>
        <w:t>H anatomical MR imaging for a patient with CF.</w:t>
      </w:r>
      <w:r>
        <w:rPr>
          <w:noProof/>
        </w:rPr>
        <w:tab/>
      </w:r>
      <w:r>
        <w:rPr>
          <w:noProof/>
        </w:rPr>
        <w:fldChar w:fldCharType="begin"/>
      </w:r>
      <w:r>
        <w:rPr>
          <w:noProof/>
        </w:rPr>
        <w:instrText xml:space="preserve"> PAGEREF _Toc27383071 \h </w:instrText>
      </w:r>
      <w:r>
        <w:rPr>
          <w:noProof/>
        </w:rPr>
      </w:r>
      <w:r>
        <w:rPr>
          <w:noProof/>
        </w:rPr>
        <w:fldChar w:fldCharType="separate"/>
      </w:r>
      <w:r>
        <w:rPr>
          <w:noProof/>
        </w:rPr>
        <w:t>176</w:t>
      </w:r>
      <w:r>
        <w:rPr>
          <w:noProof/>
        </w:rPr>
        <w:fldChar w:fldCharType="end"/>
      </w:r>
    </w:p>
    <w:p w14:paraId="31B67568"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 xml:space="preserve">10: EIVt and TLC </w:t>
      </w:r>
      <w:r w:rsidRPr="002D56A1">
        <w:rPr>
          <w:noProof/>
          <w:vertAlign w:val="superscript"/>
        </w:rPr>
        <w:t>3</w:t>
      </w:r>
      <w:r>
        <w:rPr>
          <w:noProof/>
        </w:rPr>
        <w:t xml:space="preserve">He ventilation MRI comparison with </w:t>
      </w:r>
      <w:r w:rsidRPr="002D56A1">
        <w:rPr>
          <w:noProof/>
          <w:vertAlign w:val="superscript"/>
        </w:rPr>
        <w:t>1</w:t>
      </w:r>
      <w:r>
        <w:rPr>
          <w:noProof/>
        </w:rPr>
        <w:t>H MRI, from three patients with CF.</w:t>
      </w:r>
      <w:r>
        <w:rPr>
          <w:noProof/>
        </w:rPr>
        <w:tab/>
      </w:r>
      <w:r>
        <w:rPr>
          <w:noProof/>
        </w:rPr>
        <w:fldChar w:fldCharType="begin"/>
      </w:r>
      <w:r>
        <w:rPr>
          <w:noProof/>
        </w:rPr>
        <w:instrText xml:space="preserve"> PAGEREF _Toc27383072 \h </w:instrText>
      </w:r>
      <w:r>
        <w:rPr>
          <w:noProof/>
        </w:rPr>
      </w:r>
      <w:r>
        <w:rPr>
          <w:noProof/>
        </w:rPr>
        <w:fldChar w:fldCharType="separate"/>
      </w:r>
      <w:r>
        <w:rPr>
          <w:noProof/>
        </w:rPr>
        <w:t>179</w:t>
      </w:r>
      <w:r>
        <w:rPr>
          <w:noProof/>
        </w:rPr>
        <w:fldChar w:fldCharType="end"/>
      </w:r>
    </w:p>
    <w:p w14:paraId="3FC2D426"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11: Two examples of maximal flow/volume curves and the effect of increasing tidal volume.</w:t>
      </w:r>
      <w:r>
        <w:rPr>
          <w:noProof/>
        </w:rPr>
        <w:tab/>
      </w:r>
      <w:r>
        <w:rPr>
          <w:noProof/>
        </w:rPr>
        <w:fldChar w:fldCharType="begin"/>
      </w:r>
      <w:r>
        <w:rPr>
          <w:noProof/>
        </w:rPr>
        <w:instrText xml:space="preserve"> PAGEREF _Toc27383073 \h </w:instrText>
      </w:r>
      <w:r>
        <w:rPr>
          <w:noProof/>
        </w:rPr>
      </w:r>
      <w:r>
        <w:rPr>
          <w:noProof/>
        </w:rPr>
        <w:fldChar w:fldCharType="separate"/>
      </w:r>
      <w:r>
        <w:rPr>
          <w:noProof/>
        </w:rPr>
        <w:t>182</w:t>
      </w:r>
      <w:r>
        <w:rPr>
          <w:noProof/>
        </w:rPr>
        <w:fldChar w:fldCharType="end"/>
      </w:r>
    </w:p>
    <w:p w14:paraId="30518694"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12: Flow diagram describing the sequence of testing for the CPET protocol.</w:t>
      </w:r>
      <w:r>
        <w:rPr>
          <w:noProof/>
        </w:rPr>
        <w:tab/>
      </w:r>
      <w:r>
        <w:rPr>
          <w:noProof/>
        </w:rPr>
        <w:fldChar w:fldCharType="begin"/>
      </w:r>
      <w:r>
        <w:rPr>
          <w:noProof/>
        </w:rPr>
        <w:instrText xml:space="preserve"> PAGEREF _Toc27383074 \h </w:instrText>
      </w:r>
      <w:r>
        <w:rPr>
          <w:noProof/>
        </w:rPr>
      </w:r>
      <w:r>
        <w:rPr>
          <w:noProof/>
        </w:rPr>
        <w:fldChar w:fldCharType="separate"/>
      </w:r>
      <w:r>
        <w:rPr>
          <w:noProof/>
        </w:rPr>
        <w:t>184</w:t>
      </w:r>
      <w:r>
        <w:rPr>
          <w:noProof/>
        </w:rPr>
        <w:fldChar w:fldCharType="end"/>
      </w:r>
    </w:p>
    <w:p w14:paraId="42A4AE43"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 xml:space="preserve">13: The repeatability of </w:t>
      </w:r>
      <w:r w:rsidRPr="002D56A1">
        <w:rPr>
          <w:noProof/>
          <w:vertAlign w:val="superscript"/>
        </w:rPr>
        <w:t>129</w:t>
      </w:r>
      <w:r>
        <w:rPr>
          <w:noProof/>
        </w:rPr>
        <w:t>Xe VDP on the same day.</w:t>
      </w:r>
      <w:r>
        <w:rPr>
          <w:noProof/>
        </w:rPr>
        <w:tab/>
      </w:r>
      <w:r>
        <w:rPr>
          <w:noProof/>
        </w:rPr>
        <w:fldChar w:fldCharType="begin"/>
      </w:r>
      <w:r>
        <w:rPr>
          <w:noProof/>
        </w:rPr>
        <w:instrText xml:space="preserve"> PAGEREF _Toc27383075 \h </w:instrText>
      </w:r>
      <w:r>
        <w:rPr>
          <w:noProof/>
        </w:rPr>
      </w:r>
      <w:r>
        <w:rPr>
          <w:noProof/>
        </w:rPr>
        <w:fldChar w:fldCharType="separate"/>
      </w:r>
      <w:r>
        <w:rPr>
          <w:noProof/>
        </w:rPr>
        <w:t>187</w:t>
      </w:r>
      <w:r>
        <w:rPr>
          <w:noProof/>
        </w:rPr>
        <w:fldChar w:fldCharType="end"/>
      </w:r>
    </w:p>
    <w:p w14:paraId="42BE19A8"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 xml:space="preserve">14: Representative </w:t>
      </w:r>
      <w:r w:rsidRPr="002D56A1">
        <w:rPr>
          <w:noProof/>
          <w:vertAlign w:val="superscript"/>
        </w:rPr>
        <w:t>129</w:t>
      </w:r>
      <w:r>
        <w:rPr>
          <w:noProof/>
        </w:rPr>
        <w:t>Xe</w:t>
      </w:r>
      <w:r w:rsidRPr="002D56A1">
        <w:rPr>
          <w:rFonts w:ascii="Times" w:hAnsi="Times"/>
          <w:noProof/>
        </w:rPr>
        <w:t xml:space="preserve"> </w:t>
      </w:r>
      <w:r>
        <w:rPr>
          <w:noProof/>
        </w:rPr>
        <w:t>ventilation MR images from six patients (labelled a-f).</w:t>
      </w:r>
      <w:r>
        <w:rPr>
          <w:noProof/>
        </w:rPr>
        <w:tab/>
      </w:r>
      <w:r>
        <w:rPr>
          <w:noProof/>
        </w:rPr>
        <w:fldChar w:fldCharType="begin"/>
      </w:r>
      <w:r>
        <w:rPr>
          <w:noProof/>
        </w:rPr>
        <w:instrText xml:space="preserve"> PAGEREF _Toc27383076 \h </w:instrText>
      </w:r>
      <w:r>
        <w:rPr>
          <w:noProof/>
        </w:rPr>
      </w:r>
      <w:r>
        <w:rPr>
          <w:noProof/>
        </w:rPr>
        <w:fldChar w:fldCharType="separate"/>
      </w:r>
      <w:r>
        <w:rPr>
          <w:noProof/>
        </w:rPr>
        <w:t>187</w:t>
      </w:r>
      <w:r>
        <w:rPr>
          <w:noProof/>
        </w:rPr>
        <w:fldChar w:fldCharType="end"/>
      </w:r>
    </w:p>
    <w:p w14:paraId="11EB094B"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15: Plot depicting VDP values at baseline, repeatability and post-CPET for individual patients.</w:t>
      </w:r>
      <w:r>
        <w:rPr>
          <w:noProof/>
        </w:rPr>
        <w:tab/>
      </w:r>
      <w:r>
        <w:rPr>
          <w:noProof/>
        </w:rPr>
        <w:fldChar w:fldCharType="begin"/>
      </w:r>
      <w:r>
        <w:rPr>
          <w:noProof/>
        </w:rPr>
        <w:instrText xml:space="preserve"> PAGEREF _Toc27383077 \h </w:instrText>
      </w:r>
      <w:r>
        <w:rPr>
          <w:noProof/>
        </w:rPr>
      </w:r>
      <w:r>
        <w:rPr>
          <w:noProof/>
        </w:rPr>
        <w:fldChar w:fldCharType="separate"/>
      </w:r>
      <w:r>
        <w:rPr>
          <w:noProof/>
        </w:rPr>
        <w:t>188</w:t>
      </w:r>
      <w:r>
        <w:rPr>
          <w:noProof/>
        </w:rPr>
        <w:fldChar w:fldCharType="end"/>
      </w:r>
    </w:p>
    <w:p w14:paraId="00D02BC3"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16: Spaghetti-plot depicting the baseline and post CPET values for LCI.</w:t>
      </w:r>
      <w:r>
        <w:rPr>
          <w:noProof/>
        </w:rPr>
        <w:tab/>
      </w:r>
      <w:r>
        <w:rPr>
          <w:noProof/>
        </w:rPr>
        <w:fldChar w:fldCharType="begin"/>
      </w:r>
      <w:r>
        <w:rPr>
          <w:noProof/>
        </w:rPr>
        <w:instrText xml:space="preserve"> PAGEREF _Toc27383078 \h </w:instrText>
      </w:r>
      <w:r>
        <w:rPr>
          <w:noProof/>
        </w:rPr>
      </w:r>
      <w:r>
        <w:rPr>
          <w:noProof/>
        </w:rPr>
        <w:fldChar w:fldCharType="separate"/>
      </w:r>
      <w:r>
        <w:rPr>
          <w:noProof/>
        </w:rPr>
        <w:t>189</w:t>
      </w:r>
      <w:r>
        <w:rPr>
          <w:noProof/>
        </w:rPr>
        <w:fldChar w:fldCharType="end"/>
      </w:r>
    </w:p>
    <w:p w14:paraId="4D2B7D14"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 xml:space="preserve">17: Representative </w:t>
      </w:r>
      <w:r w:rsidRPr="002D56A1">
        <w:rPr>
          <w:noProof/>
          <w:vertAlign w:val="superscript"/>
        </w:rPr>
        <w:t>129</w:t>
      </w:r>
      <w:r>
        <w:rPr>
          <w:noProof/>
        </w:rPr>
        <w:t>Xe</w:t>
      </w:r>
      <w:r w:rsidRPr="002D56A1">
        <w:rPr>
          <w:rFonts w:ascii="Times" w:hAnsi="Times"/>
          <w:noProof/>
        </w:rPr>
        <w:t xml:space="preserve"> </w:t>
      </w:r>
      <w:r>
        <w:rPr>
          <w:noProof/>
        </w:rPr>
        <w:t>ventilation image slices from four patients (a-d) at baseline and post-CPET.</w:t>
      </w:r>
      <w:r>
        <w:rPr>
          <w:noProof/>
        </w:rPr>
        <w:tab/>
      </w:r>
      <w:r>
        <w:rPr>
          <w:noProof/>
        </w:rPr>
        <w:fldChar w:fldCharType="begin"/>
      </w:r>
      <w:r>
        <w:rPr>
          <w:noProof/>
        </w:rPr>
        <w:instrText xml:space="preserve"> PAGEREF _Toc27383079 \h </w:instrText>
      </w:r>
      <w:r>
        <w:rPr>
          <w:noProof/>
        </w:rPr>
      </w:r>
      <w:r>
        <w:rPr>
          <w:noProof/>
        </w:rPr>
        <w:fldChar w:fldCharType="separate"/>
      </w:r>
      <w:r>
        <w:rPr>
          <w:noProof/>
        </w:rPr>
        <w:t>190</w:t>
      </w:r>
      <w:r>
        <w:rPr>
          <w:noProof/>
        </w:rPr>
        <w:fldChar w:fldCharType="end"/>
      </w:r>
    </w:p>
    <w:p w14:paraId="186A4CAC"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 xml:space="preserve">18: Representative </w:t>
      </w:r>
      <w:r w:rsidRPr="002D56A1">
        <w:rPr>
          <w:noProof/>
          <w:vertAlign w:val="superscript"/>
        </w:rPr>
        <w:t>129</w:t>
      </w:r>
      <w:r>
        <w:rPr>
          <w:noProof/>
        </w:rPr>
        <w:t>Xe</w:t>
      </w:r>
      <w:r w:rsidRPr="002D56A1">
        <w:rPr>
          <w:rFonts w:ascii="Times" w:hAnsi="Times"/>
          <w:noProof/>
        </w:rPr>
        <w:t xml:space="preserve"> </w:t>
      </w:r>
      <w:r>
        <w:rPr>
          <w:noProof/>
        </w:rPr>
        <w:t>MRI for two patients with a worsening in ventilation post-CPET.</w:t>
      </w:r>
      <w:r>
        <w:rPr>
          <w:noProof/>
        </w:rPr>
        <w:tab/>
      </w:r>
      <w:r>
        <w:rPr>
          <w:noProof/>
        </w:rPr>
        <w:fldChar w:fldCharType="begin"/>
      </w:r>
      <w:r>
        <w:rPr>
          <w:noProof/>
        </w:rPr>
        <w:instrText xml:space="preserve"> PAGEREF _Toc27383080 \h </w:instrText>
      </w:r>
      <w:r>
        <w:rPr>
          <w:noProof/>
        </w:rPr>
      </w:r>
      <w:r>
        <w:rPr>
          <w:noProof/>
        </w:rPr>
        <w:fldChar w:fldCharType="separate"/>
      </w:r>
      <w:r>
        <w:rPr>
          <w:noProof/>
        </w:rPr>
        <w:t>191</w:t>
      </w:r>
      <w:r>
        <w:rPr>
          <w:noProof/>
        </w:rPr>
        <w:fldChar w:fldCharType="end"/>
      </w:r>
    </w:p>
    <w:p w14:paraId="410C30B6"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 xml:space="preserve">19: </w:t>
      </w:r>
      <w:r w:rsidRPr="002D56A1">
        <w:rPr>
          <w:noProof/>
          <w:vertAlign w:val="superscript"/>
        </w:rPr>
        <w:t>129</w:t>
      </w:r>
      <w:r>
        <w:rPr>
          <w:noProof/>
        </w:rPr>
        <w:t>Xe</w:t>
      </w:r>
      <w:r w:rsidRPr="002D56A1">
        <w:rPr>
          <w:rFonts w:ascii="Times" w:hAnsi="Times"/>
          <w:noProof/>
        </w:rPr>
        <w:t xml:space="preserve"> </w:t>
      </w:r>
      <w:r>
        <w:rPr>
          <w:noProof/>
        </w:rPr>
        <w:t>ventilation image from one patient pre and post-CPET, with the ventilation defects added.</w:t>
      </w:r>
      <w:r>
        <w:rPr>
          <w:noProof/>
        </w:rPr>
        <w:tab/>
      </w:r>
      <w:r>
        <w:rPr>
          <w:noProof/>
        </w:rPr>
        <w:fldChar w:fldCharType="begin"/>
      </w:r>
      <w:r>
        <w:rPr>
          <w:noProof/>
        </w:rPr>
        <w:instrText xml:space="preserve"> PAGEREF _Toc27383081 \h </w:instrText>
      </w:r>
      <w:r>
        <w:rPr>
          <w:noProof/>
        </w:rPr>
      </w:r>
      <w:r>
        <w:rPr>
          <w:noProof/>
        </w:rPr>
        <w:fldChar w:fldCharType="separate"/>
      </w:r>
      <w:r>
        <w:rPr>
          <w:noProof/>
        </w:rPr>
        <w:t>192</w:t>
      </w:r>
      <w:r>
        <w:rPr>
          <w:noProof/>
        </w:rPr>
        <w:fldChar w:fldCharType="end"/>
      </w:r>
    </w:p>
    <w:p w14:paraId="0BB581E0"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 xml:space="preserve">20: </w:t>
      </w:r>
      <w:r w:rsidRPr="002D56A1">
        <w:rPr>
          <w:noProof/>
          <w:vertAlign w:val="superscript"/>
        </w:rPr>
        <w:t>129</w:t>
      </w:r>
      <w:r>
        <w:rPr>
          <w:noProof/>
        </w:rPr>
        <w:t>Xe</w:t>
      </w:r>
      <w:r w:rsidRPr="002D56A1">
        <w:rPr>
          <w:rFonts w:ascii="Times" w:hAnsi="Times"/>
          <w:noProof/>
        </w:rPr>
        <w:t xml:space="preserve"> </w:t>
      </w:r>
      <w:r>
        <w:rPr>
          <w:noProof/>
        </w:rPr>
        <w:t>ventilation image from one patient pre and post-CPET, with the ventilation defects added.</w:t>
      </w:r>
      <w:r>
        <w:rPr>
          <w:noProof/>
        </w:rPr>
        <w:tab/>
      </w:r>
      <w:r>
        <w:rPr>
          <w:noProof/>
        </w:rPr>
        <w:fldChar w:fldCharType="begin"/>
      </w:r>
      <w:r>
        <w:rPr>
          <w:noProof/>
        </w:rPr>
        <w:instrText xml:space="preserve"> PAGEREF _Toc27383082 \h </w:instrText>
      </w:r>
      <w:r>
        <w:rPr>
          <w:noProof/>
        </w:rPr>
      </w:r>
      <w:r>
        <w:rPr>
          <w:noProof/>
        </w:rPr>
        <w:fldChar w:fldCharType="separate"/>
      </w:r>
      <w:r>
        <w:rPr>
          <w:noProof/>
        </w:rPr>
        <w:t>193</w:t>
      </w:r>
      <w:r>
        <w:rPr>
          <w:noProof/>
        </w:rPr>
        <w:fldChar w:fldCharType="end"/>
      </w:r>
    </w:p>
    <w:p w14:paraId="4D4413FD" w14:textId="77777777" w:rsidR="0037662A" w:rsidRDefault="0037662A">
      <w:pPr>
        <w:pStyle w:val="TableofFigures"/>
        <w:tabs>
          <w:tab w:val="right" w:leader="dot" w:pos="9622"/>
        </w:tabs>
        <w:rPr>
          <w:smallCaps w:val="0"/>
          <w:noProof/>
          <w:sz w:val="24"/>
          <w:szCs w:val="24"/>
          <w:lang w:eastAsia="en-GB"/>
        </w:rPr>
      </w:pPr>
      <w:r>
        <w:rPr>
          <w:noProof/>
        </w:rPr>
        <w:t>Figure 4</w:t>
      </w:r>
      <w:r>
        <w:rPr>
          <w:noProof/>
        </w:rPr>
        <w:noBreakHyphen/>
        <w:t>21: Scatter plots showing the relationship of VO</w:t>
      </w:r>
      <w:r w:rsidRPr="002D56A1">
        <w:rPr>
          <w:noProof/>
          <w:vertAlign w:val="subscript"/>
        </w:rPr>
        <w:t>2</w:t>
      </w:r>
      <w:r>
        <w:rPr>
          <w:noProof/>
        </w:rPr>
        <w:t>peak and VO</w:t>
      </w:r>
      <w:r w:rsidRPr="002D56A1">
        <w:rPr>
          <w:noProof/>
          <w:vertAlign w:val="subscript"/>
        </w:rPr>
        <w:t>2</w:t>
      </w:r>
      <w:r>
        <w:rPr>
          <w:noProof/>
        </w:rPr>
        <w:t>AT</w:t>
      </w:r>
      <w:r w:rsidRPr="002D56A1">
        <w:rPr>
          <w:rFonts w:ascii="Times" w:hAnsi="Times"/>
          <w:noProof/>
        </w:rPr>
        <w:t xml:space="preserve"> </w:t>
      </w:r>
      <w:r>
        <w:rPr>
          <w:noProof/>
        </w:rPr>
        <w:t>with VDP, LCI, FEV</w:t>
      </w:r>
      <w:r w:rsidRPr="002D56A1">
        <w:rPr>
          <w:noProof/>
          <w:vertAlign w:val="subscript"/>
        </w:rPr>
        <w:t>1</w:t>
      </w:r>
      <w:r w:rsidRPr="002D56A1">
        <w:rPr>
          <w:rFonts w:ascii="Times" w:hAnsi="Times"/>
          <w:noProof/>
        </w:rPr>
        <w:t xml:space="preserve"> </w:t>
      </w:r>
      <w:r>
        <w:rPr>
          <w:noProof/>
        </w:rPr>
        <w:t>and RV/TLC.</w:t>
      </w:r>
      <w:r>
        <w:rPr>
          <w:noProof/>
        </w:rPr>
        <w:tab/>
      </w:r>
      <w:r>
        <w:rPr>
          <w:noProof/>
        </w:rPr>
        <w:fldChar w:fldCharType="begin"/>
      </w:r>
      <w:r>
        <w:rPr>
          <w:noProof/>
        </w:rPr>
        <w:instrText xml:space="preserve"> PAGEREF _Toc27383083 \h </w:instrText>
      </w:r>
      <w:r>
        <w:rPr>
          <w:noProof/>
        </w:rPr>
      </w:r>
      <w:r>
        <w:rPr>
          <w:noProof/>
        </w:rPr>
        <w:fldChar w:fldCharType="separate"/>
      </w:r>
      <w:r>
        <w:rPr>
          <w:noProof/>
        </w:rPr>
        <w:t>194</w:t>
      </w:r>
      <w:r>
        <w:rPr>
          <w:noProof/>
        </w:rPr>
        <w:fldChar w:fldCharType="end"/>
      </w:r>
    </w:p>
    <w:p w14:paraId="47BFB1CB"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1: The change in FEV</w:t>
      </w:r>
      <w:r w:rsidRPr="002D56A1">
        <w:rPr>
          <w:noProof/>
          <w:vertAlign w:val="subscript"/>
        </w:rPr>
        <w:t>1</w:t>
      </w:r>
      <w:r>
        <w:rPr>
          <w:noProof/>
        </w:rPr>
        <w:t>, FEV</w:t>
      </w:r>
      <w:r w:rsidRPr="002D56A1">
        <w:rPr>
          <w:noProof/>
          <w:vertAlign w:val="subscript"/>
        </w:rPr>
        <w:t>1</w:t>
      </w:r>
      <w:r>
        <w:rPr>
          <w:noProof/>
        </w:rPr>
        <w:t>/FVC, LCI and VDP from visit one to visit two.</w:t>
      </w:r>
      <w:r>
        <w:rPr>
          <w:noProof/>
        </w:rPr>
        <w:tab/>
      </w:r>
      <w:r>
        <w:rPr>
          <w:noProof/>
        </w:rPr>
        <w:fldChar w:fldCharType="begin"/>
      </w:r>
      <w:r>
        <w:rPr>
          <w:noProof/>
        </w:rPr>
        <w:instrText xml:space="preserve"> PAGEREF _Toc27383084 \h </w:instrText>
      </w:r>
      <w:r>
        <w:rPr>
          <w:noProof/>
        </w:rPr>
      </w:r>
      <w:r>
        <w:rPr>
          <w:noProof/>
        </w:rPr>
        <w:fldChar w:fldCharType="separate"/>
      </w:r>
      <w:r>
        <w:rPr>
          <w:noProof/>
        </w:rPr>
        <w:t>205</w:t>
      </w:r>
      <w:r>
        <w:rPr>
          <w:noProof/>
        </w:rPr>
        <w:fldChar w:fldCharType="end"/>
      </w:r>
    </w:p>
    <w:p w14:paraId="20148D44"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2: Representative ventilation MRI from four separate CF subjects.</w:t>
      </w:r>
      <w:r>
        <w:rPr>
          <w:noProof/>
        </w:rPr>
        <w:tab/>
      </w:r>
      <w:r>
        <w:rPr>
          <w:noProof/>
        </w:rPr>
        <w:fldChar w:fldCharType="begin"/>
      </w:r>
      <w:r>
        <w:rPr>
          <w:noProof/>
        </w:rPr>
        <w:instrText xml:space="preserve"> PAGEREF _Toc27383085 \h </w:instrText>
      </w:r>
      <w:r>
        <w:rPr>
          <w:noProof/>
        </w:rPr>
      </w:r>
      <w:r>
        <w:rPr>
          <w:noProof/>
        </w:rPr>
        <w:fldChar w:fldCharType="separate"/>
      </w:r>
      <w:r>
        <w:rPr>
          <w:noProof/>
        </w:rPr>
        <w:t>206</w:t>
      </w:r>
      <w:r>
        <w:rPr>
          <w:noProof/>
        </w:rPr>
        <w:fldChar w:fldCharType="end"/>
      </w:r>
    </w:p>
    <w:p w14:paraId="4F7C3F58"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3: Screen shot from ScanIP software, of the set up required to track ventilation defects over time.</w:t>
      </w:r>
      <w:r>
        <w:rPr>
          <w:noProof/>
        </w:rPr>
        <w:tab/>
      </w:r>
      <w:r>
        <w:rPr>
          <w:noProof/>
        </w:rPr>
        <w:fldChar w:fldCharType="begin"/>
      </w:r>
      <w:r>
        <w:rPr>
          <w:noProof/>
        </w:rPr>
        <w:instrText xml:space="preserve"> PAGEREF _Toc27383086 \h </w:instrText>
      </w:r>
      <w:r>
        <w:rPr>
          <w:noProof/>
        </w:rPr>
      </w:r>
      <w:r>
        <w:rPr>
          <w:noProof/>
        </w:rPr>
        <w:fldChar w:fldCharType="separate"/>
      </w:r>
      <w:r>
        <w:rPr>
          <w:noProof/>
        </w:rPr>
        <w:t>212</w:t>
      </w:r>
      <w:r>
        <w:rPr>
          <w:noProof/>
        </w:rPr>
        <w:fldChar w:fldCharType="end"/>
      </w:r>
    </w:p>
    <w:p w14:paraId="6C970468"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4: One MMAVIC patient imaged at visit one (baseline) and visit two (follow up).</w:t>
      </w:r>
      <w:r>
        <w:rPr>
          <w:noProof/>
        </w:rPr>
        <w:tab/>
      </w:r>
      <w:r>
        <w:rPr>
          <w:noProof/>
        </w:rPr>
        <w:fldChar w:fldCharType="begin"/>
      </w:r>
      <w:r>
        <w:rPr>
          <w:noProof/>
        </w:rPr>
        <w:instrText xml:space="preserve"> PAGEREF _Toc27383087 \h </w:instrText>
      </w:r>
      <w:r>
        <w:rPr>
          <w:noProof/>
        </w:rPr>
      </w:r>
      <w:r>
        <w:rPr>
          <w:noProof/>
        </w:rPr>
        <w:fldChar w:fldCharType="separate"/>
      </w:r>
      <w:r>
        <w:rPr>
          <w:noProof/>
        </w:rPr>
        <w:t>213</w:t>
      </w:r>
      <w:r>
        <w:rPr>
          <w:noProof/>
        </w:rPr>
        <w:fldChar w:fldCharType="end"/>
      </w:r>
    </w:p>
    <w:p w14:paraId="78910A21"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5: </w:t>
      </w:r>
      <w:r w:rsidRPr="002D56A1">
        <w:rPr>
          <w:noProof/>
          <w:vertAlign w:val="superscript"/>
        </w:rPr>
        <w:t>3</w:t>
      </w:r>
      <w:r>
        <w:rPr>
          <w:noProof/>
        </w:rPr>
        <w:t>He MRI metrics at both EIVt and TLC for each patient at each visit.</w:t>
      </w:r>
      <w:r>
        <w:rPr>
          <w:noProof/>
        </w:rPr>
        <w:tab/>
      </w:r>
      <w:r>
        <w:rPr>
          <w:noProof/>
        </w:rPr>
        <w:fldChar w:fldCharType="begin"/>
      </w:r>
      <w:r>
        <w:rPr>
          <w:noProof/>
        </w:rPr>
        <w:instrText xml:space="preserve"> PAGEREF _Toc27383088 \h </w:instrText>
      </w:r>
      <w:r>
        <w:rPr>
          <w:noProof/>
        </w:rPr>
      </w:r>
      <w:r>
        <w:rPr>
          <w:noProof/>
        </w:rPr>
        <w:fldChar w:fldCharType="separate"/>
      </w:r>
      <w:r>
        <w:rPr>
          <w:noProof/>
        </w:rPr>
        <w:t>218</w:t>
      </w:r>
      <w:r>
        <w:rPr>
          <w:noProof/>
        </w:rPr>
        <w:fldChar w:fldCharType="end"/>
      </w:r>
    </w:p>
    <w:p w14:paraId="6F3E9A08"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6: Multiple breath-washout and spirometry metrics for each patient at each visit.</w:t>
      </w:r>
      <w:r>
        <w:rPr>
          <w:noProof/>
        </w:rPr>
        <w:tab/>
      </w:r>
      <w:r>
        <w:rPr>
          <w:noProof/>
        </w:rPr>
        <w:fldChar w:fldCharType="begin"/>
      </w:r>
      <w:r>
        <w:rPr>
          <w:noProof/>
        </w:rPr>
        <w:instrText xml:space="preserve"> PAGEREF _Toc27383089 \h </w:instrText>
      </w:r>
      <w:r>
        <w:rPr>
          <w:noProof/>
        </w:rPr>
      </w:r>
      <w:r>
        <w:rPr>
          <w:noProof/>
        </w:rPr>
        <w:fldChar w:fldCharType="separate"/>
      </w:r>
      <w:r>
        <w:rPr>
          <w:noProof/>
        </w:rPr>
        <w:t>219</w:t>
      </w:r>
      <w:r>
        <w:rPr>
          <w:noProof/>
        </w:rPr>
        <w:fldChar w:fldCharType="end"/>
      </w:r>
    </w:p>
    <w:p w14:paraId="4FA82376"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7: The CFQ-R respiratory domain for each individual patient at each visit.</w:t>
      </w:r>
      <w:r>
        <w:rPr>
          <w:noProof/>
        </w:rPr>
        <w:tab/>
      </w:r>
      <w:r>
        <w:rPr>
          <w:noProof/>
        </w:rPr>
        <w:fldChar w:fldCharType="begin"/>
      </w:r>
      <w:r>
        <w:rPr>
          <w:noProof/>
        </w:rPr>
        <w:instrText xml:space="preserve"> PAGEREF _Toc27383090 \h </w:instrText>
      </w:r>
      <w:r>
        <w:rPr>
          <w:noProof/>
        </w:rPr>
      </w:r>
      <w:r>
        <w:rPr>
          <w:noProof/>
        </w:rPr>
        <w:fldChar w:fldCharType="separate"/>
      </w:r>
      <w:r>
        <w:rPr>
          <w:noProof/>
        </w:rPr>
        <w:t>220</w:t>
      </w:r>
      <w:r>
        <w:rPr>
          <w:noProof/>
        </w:rPr>
        <w:fldChar w:fldCharType="end"/>
      </w:r>
    </w:p>
    <w:p w14:paraId="006537C5"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8: Plot depicting the change from baseline in individual metrics at visit 2 and 3.</w:t>
      </w:r>
      <w:r>
        <w:rPr>
          <w:noProof/>
        </w:rPr>
        <w:tab/>
      </w:r>
      <w:r>
        <w:rPr>
          <w:noProof/>
        </w:rPr>
        <w:fldChar w:fldCharType="begin"/>
      </w:r>
      <w:r>
        <w:rPr>
          <w:noProof/>
        </w:rPr>
        <w:instrText xml:space="preserve"> PAGEREF _Toc27383091 \h </w:instrText>
      </w:r>
      <w:r>
        <w:rPr>
          <w:noProof/>
        </w:rPr>
      </w:r>
      <w:r>
        <w:rPr>
          <w:noProof/>
        </w:rPr>
        <w:fldChar w:fldCharType="separate"/>
      </w:r>
      <w:r>
        <w:rPr>
          <w:noProof/>
        </w:rPr>
        <w:t>221</w:t>
      </w:r>
      <w:r>
        <w:rPr>
          <w:noProof/>
        </w:rPr>
        <w:fldChar w:fldCharType="end"/>
      </w:r>
    </w:p>
    <w:p w14:paraId="46192222"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9: </w:t>
      </w:r>
      <w:r w:rsidRPr="002D56A1">
        <w:rPr>
          <w:noProof/>
          <w:vertAlign w:val="superscript"/>
        </w:rPr>
        <w:t>3</w:t>
      </w:r>
      <w:r>
        <w:rPr>
          <w:noProof/>
        </w:rPr>
        <w:t>He ventilation MRI examples of two patients with normal spirometry values at each visit.</w:t>
      </w:r>
      <w:r>
        <w:rPr>
          <w:noProof/>
        </w:rPr>
        <w:tab/>
      </w:r>
      <w:r>
        <w:rPr>
          <w:noProof/>
        </w:rPr>
        <w:fldChar w:fldCharType="begin"/>
      </w:r>
      <w:r>
        <w:rPr>
          <w:noProof/>
        </w:rPr>
        <w:instrText xml:space="preserve"> PAGEREF _Toc27383092 \h </w:instrText>
      </w:r>
      <w:r>
        <w:rPr>
          <w:noProof/>
        </w:rPr>
      </w:r>
      <w:r>
        <w:rPr>
          <w:noProof/>
        </w:rPr>
        <w:fldChar w:fldCharType="separate"/>
      </w:r>
      <w:r>
        <w:rPr>
          <w:noProof/>
        </w:rPr>
        <w:t>222</w:t>
      </w:r>
      <w:r>
        <w:rPr>
          <w:noProof/>
        </w:rPr>
        <w:fldChar w:fldCharType="end"/>
      </w:r>
    </w:p>
    <w:p w14:paraId="4D3F5A94"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10: </w:t>
      </w:r>
      <w:r w:rsidRPr="002D56A1">
        <w:rPr>
          <w:noProof/>
          <w:vertAlign w:val="superscript"/>
        </w:rPr>
        <w:t>3</w:t>
      </w:r>
      <w:r>
        <w:rPr>
          <w:noProof/>
        </w:rPr>
        <w:t>He ventilation MRI examples of two patients with normal spirometry values at all visits.</w:t>
      </w:r>
      <w:r>
        <w:rPr>
          <w:noProof/>
        </w:rPr>
        <w:tab/>
      </w:r>
      <w:r>
        <w:rPr>
          <w:noProof/>
        </w:rPr>
        <w:fldChar w:fldCharType="begin"/>
      </w:r>
      <w:r>
        <w:rPr>
          <w:noProof/>
        </w:rPr>
        <w:instrText xml:space="preserve"> PAGEREF _Toc27383093 \h </w:instrText>
      </w:r>
      <w:r>
        <w:rPr>
          <w:noProof/>
        </w:rPr>
      </w:r>
      <w:r>
        <w:rPr>
          <w:noProof/>
        </w:rPr>
        <w:fldChar w:fldCharType="separate"/>
      </w:r>
      <w:r>
        <w:rPr>
          <w:noProof/>
        </w:rPr>
        <w:t>222</w:t>
      </w:r>
      <w:r>
        <w:rPr>
          <w:noProof/>
        </w:rPr>
        <w:fldChar w:fldCharType="end"/>
      </w:r>
    </w:p>
    <w:p w14:paraId="1282BB08"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11: </w:t>
      </w:r>
      <w:r w:rsidRPr="002D56A1">
        <w:rPr>
          <w:noProof/>
          <w:vertAlign w:val="superscript"/>
        </w:rPr>
        <w:t>3</w:t>
      </w:r>
      <w:r>
        <w:rPr>
          <w:noProof/>
        </w:rPr>
        <w:t>He ventilation MRI examples of two patients with abnormal FEV</w:t>
      </w:r>
      <w:r w:rsidRPr="002D56A1">
        <w:rPr>
          <w:noProof/>
          <w:vertAlign w:val="subscript"/>
        </w:rPr>
        <w:t>1</w:t>
      </w:r>
      <w:r>
        <w:rPr>
          <w:noProof/>
        </w:rPr>
        <w:t>.</w:t>
      </w:r>
      <w:r>
        <w:rPr>
          <w:noProof/>
        </w:rPr>
        <w:tab/>
      </w:r>
      <w:r>
        <w:rPr>
          <w:noProof/>
        </w:rPr>
        <w:fldChar w:fldCharType="begin"/>
      </w:r>
      <w:r>
        <w:rPr>
          <w:noProof/>
        </w:rPr>
        <w:instrText xml:space="preserve"> PAGEREF _Toc27383094 \h </w:instrText>
      </w:r>
      <w:r>
        <w:rPr>
          <w:noProof/>
        </w:rPr>
      </w:r>
      <w:r>
        <w:rPr>
          <w:noProof/>
        </w:rPr>
        <w:fldChar w:fldCharType="separate"/>
      </w:r>
      <w:r>
        <w:rPr>
          <w:noProof/>
        </w:rPr>
        <w:t>223</w:t>
      </w:r>
      <w:r>
        <w:rPr>
          <w:noProof/>
        </w:rPr>
        <w:fldChar w:fldCharType="end"/>
      </w:r>
    </w:p>
    <w:p w14:paraId="3C4DDE86"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12: Inter-visit Bland-Altman plots for VDP, LCI and FEV</w:t>
      </w:r>
      <w:r w:rsidRPr="002D56A1">
        <w:rPr>
          <w:noProof/>
          <w:vertAlign w:val="subscript"/>
        </w:rPr>
        <w:t>1</w:t>
      </w:r>
      <w:r>
        <w:rPr>
          <w:noProof/>
        </w:rPr>
        <w:t>.</w:t>
      </w:r>
      <w:r>
        <w:rPr>
          <w:noProof/>
        </w:rPr>
        <w:tab/>
      </w:r>
      <w:r>
        <w:rPr>
          <w:noProof/>
        </w:rPr>
        <w:fldChar w:fldCharType="begin"/>
      </w:r>
      <w:r>
        <w:rPr>
          <w:noProof/>
        </w:rPr>
        <w:instrText xml:space="preserve"> PAGEREF _Toc27383095 \h </w:instrText>
      </w:r>
      <w:r>
        <w:rPr>
          <w:noProof/>
        </w:rPr>
      </w:r>
      <w:r>
        <w:rPr>
          <w:noProof/>
        </w:rPr>
        <w:fldChar w:fldCharType="separate"/>
      </w:r>
      <w:r>
        <w:rPr>
          <w:noProof/>
        </w:rPr>
        <w:t>225</w:t>
      </w:r>
      <w:r>
        <w:rPr>
          <w:noProof/>
        </w:rPr>
        <w:fldChar w:fldCharType="end"/>
      </w:r>
    </w:p>
    <w:p w14:paraId="125E9280"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13: The difference (</w:t>
      </w:r>
      <w:r>
        <w:rPr>
          <w:noProof/>
        </w:rPr>
        <w:sym w:font="Symbol" w:char="F044"/>
      </w:r>
      <w:r>
        <w:rPr>
          <w:noProof/>
        </w:rPr>
        <w:t>) in VDP versus the difference in VH</w:t>
      </w:r>
      <w:r w:rsidRPr="002D56A1">
        <w:rPr>
          <w:noProof/>
          <w:vertAlign w:val="subscript"/>
        </w:rPr>
        <w:t>I</w:t>
      </w:r>
      <w:r>
        <w:rPr>
          <w:noProof/>
        </w:rPr>
        <w:t xml:space="preserve"> at EIVt.</w:t>
      </w:r>
      <w:r>
        <w:rPr>
          <w:noProof/>
        </w:rPr>
        <w:tab/>
      </w:r>
      <w:r>
        <w:rPr>
          <w:noProof/>
        </w:rPr>
        <w:fldChar w:fldCharType="begin"/>
      </w:r>
      <w:r>
        <w:rPr>
          <w:noProof/>
        </w:rPr>
        <w:instrText xml:space="preserve"> PAGEREF _Toc27383096 \h </w:instrText>
      </w:r>
      <w:r>
        <w:rPr>
          <w:noProof/>
        </w:rPr>
      </w:r>
      <w:r>
        <w:rPr>
          <w:noProof/>
        </w:rPr>
        <w:fldChar w:fldCharType="separate"/>
      </w:r>
      <w:r>
        <w:rPr>
          <w:noProof/>
        </w:rPr>
        <w:t>227</w:t>
      </w:r>
      <w:r>
        <w:rPr>
          <w:noProof/>
        </w:rPr>
        <w:fldChar w:fldCharType="end"/>
      </w:r>
    </w:p>
    <w:p w14:paraId="5126E77B"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14: Scatter plots of the change in VDP and VHI with the change in LCI.</w:t>
      </w:r>
      <w:r>
        <w:rPr>
          <w:noProof/>
        </w:rPr>
        <w:tab/>
      </w:r>
      <w:r>
        <w:rPr>
          <w:noProof/>
        </w:rPr>
        <w:fldChar w:fldCharType="begin"/>
      </w:r>
      <w:r>
        <w:rPr>
          <w:noProof/>
        </w:rPr>
        <w:instrText xml:space="preserve"> PAGEREF _Toc27383097 \h </w:instrText>
      </w:r>
      <w:r>
        <w:rPr>
          <w:noProof/>
        </w:rPr>
      </w:r>
      <w:r>
        <w:rPr>
          <w:noProof/>
        </w:rPr>
        <w:fldChar w:fldCharType="separate"/>
      </w:r>
      <w:r>
        <w:rPr>
          <w:noProof/>
        </w:rPr>
        <w:t>229</w:t>
      </w:r>
      <w:r>
        <w:rPr>
          <w:noProof/>
        </w:rPr>
        <w:fldChar w:fldCharType="end"/>
      </w:r>
    </w:p>
    <w:p w14:paraId="5C8B2F40"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15: Scatter plot of </w:t>
      </w:r>
      <w:r>
        <w:rPr>
          <w:noProof/>
        </w:rPr>
        <w:sym w:font="Symbol" w:char="F044"/>
      </w:r>
      <w:r>
        <w:rPr>
          <w:noProof/>
        </w:rPr>
        <w:t>VDP from follow up to baseline for VDP at EIVt compared to TLC.</w:t>
      </w:r>
      <w:r>
        <w:rPr>
          <w:noProof/>
        </w:rPr>
        <w:tab/>
      </w:r>
      <w:r>
        <w:rPr>
          <w:noProof/>
        </w:rPr>
        <w:fldChar w:fldCharType="begin"/>
      </w:r>
      <w:r>
        <w:rPr>
          <w:noProof/>
        </w:rPr>
        <w:instrText xml:space="preserve"> PAGEREF _Toc27383098 \h </w:instrText>
      </w:r>
      <w:r>
        <w:rPr>
          <w:noProof/>
        </w:rPr>
      </w:r>
      <w:r>
        <w:rPr>
          <w:noProof/>
        </w:rPr>
        <w:fldChar w:fldCharType="separate"/>
      </w:r>
      <w:r>
        <w:rPr>
          <w:noProof/>
        </w:rPr>
        <w:t>229</w:t>
      </w:r>
      <w:r>
        <w:rPr>
          <w:noProof/>
        </w:rPr>
        <w:fldChar w:fldCharType="end"/>
      </w:r>
    </w:p>
    <w:p w14:paraId="62A094B9"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16: Scatter plot of </w:t>
      </w:r>
      <w:r>
        <w:rPr>
          <w:noProof/>
        </w:rPr>
        <w:sym w:font="Symbol" w:char="F044"/>
      </w:r>
      <w:r>
        <w:rPr>
          <w:noProof/>
        </w:rPr>
        <w:t xml:space="preserve">VDP at EIVt compared to </w:t>
      </w:r>
      <w:r>
        <w:rPr>
          <w:noProof/>
        </w:rPr>
        <w:sym w:font="Symbol" w:char="F044"/>
      </w:r>
      <w:r>
        <w:rPr>
          <w:noProof/>
        </w:rPr>
        <w:t>reversible-volume index (follow up - baseline).</w:t>
      </w:r>
      <w:r>
        <w:rPr>
          <w:noProof/>
        </w:rPr>
        <w:tab/>
      </w:r>
      <w:r>
        <w:rPr>
          <w:noProof/>
        </w:rPr>
        <w:fldChar w:fldCharType="begin"/>
      </w:r>
      <w:r>
        <w:rPr>
          <w:noProof/>
        </w:rPr>
        <w:instrText xml:space="preserve"> PAGEREF _Toc27383099 \h </w:instrText>
      </w:r>
      <w:r>
        <w:rPr>
          <w:noProof/>
        </w:rPr>
      </w:r>
      <w:r>
        <w:rPr>
          <w:noProof/>
        </w:rPr>
        <w:fldChar w:fldCharType="separate"/>
      </w:r>
      <w:r>
        <w:rPr>
          <w:noProof/>
        </w:rPr>
        <w:t>230</w:t>
      </w:r>
      <w:r>
        <w:rPr>
          <w:noProof/>
        </w:rPr>
        <w:fldChar w:fldCharType="end"/>
      </w:r>
    </w:p>
    <w:p w14:paraId="45765B51"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17: </w:t>
      </w:r>
      <w:r>
        <w:rPr>
          <w:noProof/>
        </w:rPr>
        <w:sym w:font="Symbol" w:char="F044"/>
      </w:r>
      <w:r>
        <w:rPr>
          <w:noProof/>
        </w:rPr>
        <w:t>VDP in patients with and without a significant change in LCI and FEV</w:t>
      </w:r>
      <w:r w:rsidRPr="002D56A1">
        <w:rPr>
          <w:noProof/>
          <w:vertAlign w:val="subscript"/>
        </w:rPr>
        <w:t>1</w:t>
      </w:r>
      <w:r>
        <w:rPr>
          <w:noProof/>
        </w:rPr>
        <w:t>.</w:t>
      </w:r>
      <w:r>
        <w:rPr>
          <w:noProof/>
        </w:rPr>
        <w:tab/>
      </w:r>
      <w:r>
        <w:rPr>
          <w:noProof/>
        </w:rPr>
        <w:fldChar w:fldCharType="begin"/>
      </w:r>
      <w:r>
        <w:rPr>
          <w:noProof/>
        </w:rPr>
        <w:instrText xml:space="preserve"> PAGEREF _Toc27383100 \h </w:instrText>
      </w:r>
      <w:r>
        <w:rPr>
          <w:noProof/>
        </w:rPr>
      </w:r>
      <w:r>
        <w:rPr>
          <w:noProof/>
        </w:rPr>
        <w:fldChar w:fldCharType="separate"/>
      </w:r>
      <w:r>
        <w:rPr>
          <w:noProof/>
        </w:rPr>
        <w:t>230</w:t>
      </w:r>
      <w:r>
        <w:rPr>
          <w:noProof/>
        </w:rPr>
        <w:fldChar w:fldCharType="end"/>
      </w:r>
    </w:p>
    <w:p w14:paraId="689A11A8"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18: Ventilation MRI and ventilation defects for a patient with improving lung function over time.</w:t>
      </w:r>
      <w:r>
        <w:rPr>
          <w:noProof/>
        </w:rPr>
        <w:tab/>
      </w:r>
      <w:r>
        <w:rPr>
          <w:noProof/>
        </w:rPr>
        <w:fldChar w:fldCharType="begin"/>
      </w:r>
      <w:r>
        <w:rPr>
          <w:noProof/>
        </w:rPr>
        <w:instrText xml:space="preserve"> PAGEREF _Toc27383101 \h </w:instrText>
      </w:r>
      <w:r>
        <w:rPr>
          <w:noProof/>
        </w:rPr>
      </w:r>
      <w:r>
        <w:rPr>
          <w:noProof/>
        </w:rPr>
        <w:fldChar w:fldCharType="separate"/>
      </w:r>
      <w:r>
        <w:rPr>
          <w:noProof/>
        </w:rPr>
        <w:t>231</w:t>
      </w:r>
      <w:r>
        <w:rPr>
          <w:noProof/>
        </w:rPr>
        <w:fldChar w:fldCharType="end"/>
      </w:r>
    </w:p>
    <w:p w14:paraId="79A4550F"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19: </w:t>
      </w:r>
      <w:r w:rsidRPr="002D56A1">
        <w:rPr>
          <w:noProof/>
          <w:vertAlign w:val="superscript"/>
        </w:rPr>
        <w:t>3</w:t>
      </w:r>
      <w:r>
        <w:rPr>
          <w:noProof/>
        </w:rPr>
        <w:t>He ventilation MRI data from one patient with worsening lung function at three visits.</w:t>
      </w:r>
      <w:r>
        <w:rPr>
          <w:noProof/>
        </w:rPr>
        <w:tab/>
      </w:r>
      <w:r>
        <w:rPr>
          <w:noProof/>
        </w:rPr>
        <w:fldChar w:fldCharType="begin"/>
      </w:r>
      <w:r>
        <w:rPr>
          <w:noProof/>
        </w:rPr>
        <w:instrText xml:space="preserve"> PAGEREF _Toc27383102 \h </w:instrText>
      </w:r>
      <w:r>
        <w:rPr>
          <w:noProof/>
        </w:rPr>
      </w:r>
      <w:r>
        <w:rPr>
          <w:noProof/>
        </w:rPr>
        <w:fldChar w:fldCharType="separate"/>
      </w:r>
      <w:r>
        <w:rPr>
          <w:noProof/>
        </w:rPr>
        <w:t>233</w:t>
      </w:r>
      <w:r>
        <w:rPr>
          <w:noProof/>
        </w:rPr>
        <w:fldChar w:fldCharType="end"/>
      </w:r>
    </w:p>
    <w:p w14:paraId="30602A65"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20: Plot of </w:t>
      </w:r>
      <w:r>
        <w:rPr>
          <w:noProof/>
          <w:lang w:val="en-US"/>
        </w:rPr>
        <w:sym w:font="Symbol" w:char="F044"/>
      </w:r>
      <w:r>
        <w:rPr>
          <w:noProof/>
        </w:rPr>
        <w:t xml:space="preserve">VDP, </w:t>
      </w:r>
      <w:r>
        <w:rPr>
          <w:noProof/>
        </w:rPr>
        <w:sym w:font="Symbol" w:char="F044"/>
      </w:r>
      <w:r>
        <w:rPr>
          <w:noProof/>
        </w:rPr>
        <w:t xml:space="preserve">largest defect and </w:t>
      </w:r>
      <w:r>
        <w:rPr>
          <w:noProof/>
        </w:rPr>
        <w:sym w:font="Symbol" w:char="F044"/>
      </w:r>
      <w:r>
        <w:rPr>
          <w:noProof/>
        </w:rPr>
        <w:t>second largest defect in patients (follow up – baseline).</w:t>
      </w:r>
      <w:r>
        <w:rPr>
          <w:noProof/>
        </w:rPr>
        <w:tab/>
      </w:r>
      <w:r>
        <w:rPr>
          <w:noProof/>
        </w:rPr>
        <w:fldChar w:fldCharType="begin"/>
      </w:r>
      <w:r>
        <w:rPr>
          <w:noProof/>
        </w:rPr>
        <w:instrText xml:space="preserve"> PAGEREF _Toc27383103 \h </w:instrText>
      </w:r>
      <w:r>
        <w:rPr>
          <w:noProof/>
        </w:rPr>
      </w:r>
      <w:r>
        <w:rPr>
          <w:noProof/>
        </w:rPr>
        <w:fldChar w:fldCharType="separate"/>
      </w:r>
      <w:r>
        <w:rPr>
          <w:noProof/>
        </w:rPr>
        <w:t>234</w:t>
      </w:r>
      <w:r>
        <w:rPr>
          <w:noProof/>
        </w:rPr>
        <w:fldChar w:fldCharType="end"/>
      </w:r>
    </w:p>
    <w:p w14:paraId="74472799"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21: </w:t>
      </w:r>
      <w:r w:rsidRPr="002D56A1">
        <w:rPr>
          <w:noProof/>
          <w:vertAlign w:val="superscript"/>
        </w:rPr>
        <w:t>3</w:t>
      </w:r>
      <w:r>
        <w:rPr>
          <w:noProof/>
        </w:rPr>
        <w:t>He ventilation MRI example from a patient with both normal FEV</w:t>
      </w:r>
      <w:r w:rsidRPr="002D56A1">
        <w:rPr>
          <w:noProof/>
          <w:vertAlign w:val="subscript"/>
        </w:rPr>
        <w:t>1</w:t>
      </w:r>
      <w:r>
        <w:rPr>
          <w:noProof/>
        </w:rPr>
        <w:t xml:space="preserve"> and LCI at both visits.</w:t>
      </w:r>
      <w:r>
        <w:rPr>
          <w:noProof/>
        </w:rPr>
        <w:tab/>
      </w:r>
      <w:r>
        <w:rPr>
          <w:noProof/>
        </w:rPr>
        <w:fldChar w:fldCharType="begin"/>
      </w:r>
      <w:r>
        <w:rPr>
          <w:noProof/>
        </w:rPr>
        <w:instrText xml:space="preserve"> PAGEREF _Toc27383104 \h </w:instrText>
      </w:r>
      <w:r>
        <w:rPr>
          <w:noProof/>
        </w:rPr>
      </w:r>
      <w:r>
        <w:rPr>
          <w:noProof/>
        </w:rPr>
        <w:fldChar w:fldCharType="separate"/>
      </w:r>
      <w:r>
        <w:rPr>
          <w:noProof/>
        </w:rPr>
        <w:t>235</w:t>
      </w:r>
      <w:r>
        <w:rPr>
          <w:noProof/>
        </w:rPr>
        <w:fldChar w:fldCharType="end"/>
      </w:r>
    </w:p>
    <w:p w14:paraId="68C720A6"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22: A comparison of </w:t>
      </w:r>
      <w:r w:rsidRPr="002D56A1">
        <w:rPr>
          <w:noProof/>
          <w:vertAlign w:val="superscript"/>
        </w:rPr>
        <w:t>3</w:t>
      </w:r>
      <w:r>
        <w:rPr>
          <w:noProof/>
        </w:rPr>
        <w:t xml:space="preserve">He and </w:t>
      </w:r>
      <w:r w:rsidRPr="002D56A1">
        <w:rPr>
          <w:noProof/>
          <w:vertAlign w:val="superscript"/>
        </w:rPr>
        <w:t>129</w:t>
      </w:r>
      <w:r>
        <w:rPr>
          <w:noProof/>
        </w:rPr>
        <w:t>Xe ventilation MRI for two patients at baseline and follow up.</w:t>
      </w:r>
      <w:r>
        <w:rPr>
          <w:noProof/>
        </w:rPr>
        <w:tab/>
      </w:r>
      <w:r>
        <w:rPr>
          <w:noProof/>
        </w:rPr>
        <w:fldChar w:fldCharType="begin"/>
      </w:r>
      <w:r>
        <w:rPr>
          <w:noProof/>
        </w:rPr>
        <w:instrText xml:space="preserve"> PAGEREF _Toc27383105 \h </w:instrText>
      </w:r>
      <w:r>
        <w:rPr>
          <w:noProof/>
        </w:rPr>
      </w:r>
      <w:r>
        <w:rPr>
          <w:noProof/>
        </w:rPr>
        <w:fldChar w:fldCharType="separate"/>
      </w:r>
      <w:r>
        <w:rPr>
          <w:noProof/>
        </w:rPr>
        <w:t>237</w:t>
      </w:r>
      <w:r>
        <w:rPr>
          <w:noProof/>
        </w:rPr>
        <w:fldChar w:fldCharType="end"/>
      </w:r>
    </w:p>
    <w:p w14:paraId="3A3C7B1D"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23: Bland-Altman analysis of </w:t>
      </w:r>
      <w:r>
        <w:rPr>
          <w:noProof/>
        </w:rPr>
        <w:sym w:font="Symbol" w:char="F044"/>
      </w:r>
      <w:r>
        <w:rPr>
          <w:noProof/>
        </w:rPr>
        <w:t xml:space="preserve">VDP for </w:t>
      </w:r>
      <w:r w:rsidRPr="002D56A1">
        <w:rPr>
          <w:noProof/>
          <w:vertAlign w:val="superscript"/>
        </w:rPr>
        <w:t>129</w:t>
      </w:r>
      <w:r>
        <w:rPr>
          <w:noProof/>
        </w:rPr>
        <w:t xml:space="preserve">Xe – </w:t>
      </w:r>
      <w:r w:rsidRPr="002D56A1">
        <w:rPr>
          <w:noProof/>
          <w:vertAlign w:val="superscript"/>
        </w:rPr>
        <w:t>3</w:t>
      </w:r>
      <w:r>
        <w:rPr>
          <w:noProof/>
        </w:rPr>
        <w:t>He.</w:t>
      </w:r>
      <w:r>
        <w:rPr>
          <w:noProof/>
        </w:rPr>
        <w:tab/>
      </w:r>
      <w:r>
        <w:rPr>
          <w:noProof/>
        </w:rPr>
        <w:fldChar w:fldCharType="begin"/>
      </w:r>
      <w:r>
        <w:rPr>
          <w:noProof/>
        </w:rPr>
        <w:instrText xml:space="preserve"> PAGEREF _Toc27383106 \h </w:instrText>
      </w:r>
      <w:r>
        <w:rPr>
          <w:noProof/>
        </w:rPr>
      </w:r>
      <w:r>
        <w:rPr>
          <w:noProof/>
        </w:rPr>
        <w:fldChar w:fldCharType="separate"/>
      </w:r>
      <w:r>
        <w:rPr>
          <w:noProof/>
        </w:rPr>
        <w:t>237</w:t>
      </w:r>
      <w:r>
        <w:rPr>
          <w:noProof/>
        </w:rPr>
        <w:fldChar w:fldCharType="end"/>
      </w:r>
    </w:p>
    <w:p w14:paraId="3D4BD636" w14:textId="77777777" w:rsidR="0037662A" w:rsidRDefault="0037662A">
      <w:pPr>
        <w:pStyle w:val="TableofFigures"/>
        <w:tabs>
          <w:tab w:val="right" w:leader="dot" w:pos="9622"/>
        </w:tabs>
        <w:rPr>
          <w:smallCaps w:val="0"/>
          <w:noProof/>
          <w:sz w:val="24"/>
          <w:szCs w:val="24"/>
          <w:lang w:eastAsia="en-GB"/>
        </w:rPr>
      </w:pPr>
      <w:r>
        <w:rPr>
          <w:noProof/>
        </w:rPr>
        <w:lastRenderedPageBreak/>
        <w:t>Figure 5</w:t>
      </w:r>
      <w:r>
        <w:rPr>
          <w:noProof/>
        </w:rPr>
        <w:noBreakHyphen/>
        <w:t xml:space="preserve">24: Scatter plot of </w:t>
      </w:r>
      <w:r>
        <w:rPr>
          <w:noProof/>
        </w:rPr>
        <w:sym w:font="Symbol" w:char="F044"/>
      </w:r>
      <w:r>
        <w:rPr>
          <w:noProof/>
        </w:rPr>
        <w:t xml:space="preserve">VDP comparing </w:t>
      </w:r>
      <w:r w:rsidRPr="002D56A1">
        <w:rPr>
          <w:noProof/>
          <w:vertAlign w:val="superscript"/>
        </w:rPr>
        <w:t>3</w:t>
      </w:r>
      <w:r>
        <w:rPr>
          <w:noProof/>
        </w:rPr>
        <w:t xml:space="preserve">He with </w:t>
      </w:r>
      <w:r w:rsidRPr="002D56A1">
        <w:rPr>
          <w:noProof/>
          <w:vertAlign w:val="superscript"/>
        </w:rPr>
        <w:t>129</w:t>
      </w:r>
      <w:r>
        <w:rPr>
          <w:noProof/>
        </w:rPr>
        <w:t>Xe ventilation MRI.</w:t>
      </w:r>
      <w:r>
        <w:rPr>
          <w:noProof/>
        </w:rPr>
        <w:tab/>
      </w:r>
      <w:r>
        <w:rPr>
          <w:noProof/>
        </w:rPr>
        <w:fldChar w:fldCharType="begin"/>
      </w:r>
      <w:r>
        <w:rPr>
          <w:noProof/>
        </w:rPr>
        <w:instrText xml:space="preserve"> PAGEREF _Toc27383107 \h </w:instrText>
      </w:r>
      <w:r>
        <w:rPr>
          <w:noProof/>
        </w:rPr>
      </w:r>
      <w:r>
        <w:rPr>
          <w:noProof/>
        </w:rPr>
        <w:fldChar w:fldCharType="separate"/>
      </w:r>
      <w:r>
        <w:rPr>
          <w:noProof/>
        </w:rPr>
        <w:t>238</w:t>
      </w:r>
      <w:r>
        <w:rPr>
          <w:noProof/>
        </w:rPr>
        <w:fldChar w:fldCharType="end"/>
      </w:r>
    </w:p>
    <w:p w14:paraId="2165A4D2"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25: Scatter plots comparing the difference (</w:t>
      </w:r>
      <w:r w:rsidRPr="00D23EF9">
        <w:rPr>
          <w:noProof/>
        </w:rPr>
        <w:sym w:font="Symbol" w:char="F044"/>
      </w:r>
      <w:r>
        <w:rPr>
          <w:noProof/>
        </w:rPr>
        <w:t xml:space="preserve">) and the % change in </w:t>
      </w:r>
      <w:r w:rsidRPr="002D56A1">
        <w:rPr>
          <w:noProof/>
          <w:vertAlign w:val="superscript"/>
        </w:rPr>
        <w:t>3</w:t>
      </w:r>
      <w:r>
        <w:rPr>
          <w:noProof/>
        </w:rPr>
        <w:t xml:space="preserve">He and </w:t>
      </w:r>
      <w:r w:rsidRPr="002D56A1">
        <w:rPr>
          <w:noProof/>
          <w:vertAlign w:val="superscript"/>
        </w:rPr>
        <w:t>129</w:t>
      </w:r>
      <w:r>
        <w:rPr>
          <w:noProof/>
        </w:rPr>
        <w:t>Xe VDP against LCI.</w:t>
      </w:r>
      <w:r>
        <w:rPr>
          <w:noProof/>
        </w:rPr>
        <w:tab/>
      </w:r>
      <w:r>
        <w:rPr>
          <w:noProof/>
        </w:rPr>
        <w:fldChar w:fldCharType="begin"/>
      </w:r>
      <w:r>
        <w:rPr>
          <w:noProof/>
        </w:rPr>
        <w:instrText xml:space="preserve"> PAGEREF _Toc27383108 \h </w:instrText>
      </w:r>
      <w:r>
        <w:rPr>
          <w:noProof/>
        </w:rPr>
      </w:r>
      <w:r>
        <w:rPr>
          <w:noProof/>
        </w:rPr>
        <w:fldChar w:fldCharType="separate"/>
      </w:r>
      <w:r>
        <w:rPr>
          <w:noProof/>
        </w:rPr>
        <w:t>239</w:t>
      </w:r>
      <w:r>
        <w:rPr>
          <w:noProof/>
        </w:rPr>
        <w:fldChar w:fldCharType="end"/>
      </w:r>
    </w:p>
    <w:p w14:paraId="5370BF8A"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26: Scatter plot of the % change in VH</w:t>
      </w:r>
      <w:r w:rsidRPr="002D56A1">
        <w:rPr>
          <w:noProof/>
          <w:vertAlign w:val="subscript"/>
        </w:rPr>
        <w:t>I</w:t>
      </w:r>
      <w:r>
        <w:rPr>
          <w:noProof/>
        </w:rPr>
        <w:t xml:space="preserve"> for both </w:t>
      </w:r>
      <w:r w:rsidRPr="002D56A1">
        <w:rPr>
          <w:noProof/>
          <w:vertAlign w:val="superscript"/>
        </w:rPr>
        <w:t>3</w:t>
      </w:r>
      <w:r>
        <w:rPr>
          <w:noProof/>
        </w:rPr>
        <w:t xml:space="preserve">He and </w:t>
      </w:r>
      <w:r w:rsidRPr="002D56A1">
        <w:rPr>
          <w:noProof/>
          <w:vertAlign w:val="superscript"/>
        </w:rPr>
        <w:t>129</w:t>
      </w:r>
      <w:r>
        <w:rPr>
          <w:noProof/>
        </w:rPr>
        <w:t>Xe against the % change in LCI.</w:t>
      </w:r>
      <w:r>
        <w:rPr>
          <w:noProof/>
        </w:rPr>
        <w:tab/>
      </w:r>
      <w:r>
        <w:rPr>
          <w:noProof/>
        </w:rPr>
        <w:fldChar w:fldCharType="begin"/>
      </w:r>
      <w:r>
        <w:rPr>
          <w:noProof/>
        </w:rPr>
        <w:instrText xml:space="preserve"> PAGEREF _Toc27383109 \h </w:instrText>
      </w:r>
      <w:r>
        <w:rPr>
          <w:noProof/>
        </w:rPr>
      </w:r>
      <w:r>
        <w:rPr>
          <w:noProof/>
        </w:rPr>
        <w:fldChar w:fldCharType="separate"/>
      </w:r>
      <w:r>
        <w:rPr>
          <w:noProof/>
        </w:rPr>
        <w:t>240</w:t>
      </w:r>
      <w:r>
        <w:rPr>
          <w:noProof/>
        </w:rPr>
        <w:fldChar w:fldCharType="end"/>
      </w:r>
    </w:p>
    <w:p w14:paraId="2770F444"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27: Scatter plots showing the relationship of </w:t>
      </w:r>
      <w:r w:rsidRPr="00D23EF9">
        <w:rPr>
          <w:noProof/>
        </w:rPr>
        <w:sym w:font="Symbol" w:char="F044"/>
      </w:r>
      <w:r>
        <w:rPr>
          <w:noProof/>
        </w:rPr>
        <w:t xml:space="preserve"> </w:t>
      </w:r>
      <w:r w:rsidRPr="002D56A1">
        <w:rPr>
          <w:noProof/>
          <w:vertAlign w:val="superscript"/>
        </w:rPr>
        <w:t>129</w:t>
      </w:r>
      <w:r>
        <w:rPr>
          <w:noProof/>
        </w:rPr>
        <w:t xml:space="preserve">Xe VDP against </w:t>
      </w:r>
      <w:r w:rsidRPr="00D23EF9">
        <w:rPr>
          <w:noProof/>
        </w:rPr>
        <w:sym w:font="Symbol" w:char="F044"/>
      </w:r>
      <w:r>
        <w:rPr>
          <w:noProof/>
        </w:rPr>
        <w:t>: S</w:t>
      </w:r>
      <w:r w:rsidRPr="002D56A1">
        <w:rPr>
          <w:noProof/>
          <w:vertAlign w:val="subscript"/>
        </w:rPr>
        <w:t>cond</w:t>
      </w:r>
      <w:r>
        <w:rPr>
          <w:noProof/>
        </w:rPr>
        <w:t>, S</w:t>
      </w:r>
      <w:r w:rsidRPr="002D56A1">
        <w:rPr>
          <w:noProof/>
          <w:vertAlign w:val="subscript"/>
        </w:rPr>
        <w:t>acin</w:t>
      </w:r>
      <w:r>
        <w:rPr>
          <w:noProof/>
        </w:rPr>
        <w:t>, FEV</w:t>
      </w:r>
      <w:r w:rsidRPr="002D56A1">
        <w:rPr>
          <w:noProof/>
          <w:vertAlign w:val="subscript"/>
        </w:rPr>
        <w:t>1</w:t>
      </w:r>
      <w:r>
        <w:rPr>
          <w:noProof/>
        </w:rPr>
        <w:t xml:space="preserve"> and RV/TLC.</w:t>
      </w:r>
      <w:r>
        <w:rPr>
          <w:noProof/>
        </w:rPr>
        <w:tab/>
      </w:r>
      <w:r>
        <w:rPr>
          <w:noProof/>
        </w:rPr>
        <w:fldChar w:fldCharType="begin"/>
      </w:r>
      <w:r>
        <w:rPr>
          <w:noProof/>
        </w:rPr>
        <w:instrText xml:space="preserve"> PAGEREF _Toc27383110 \h </w:instrText>
      </w:r>
      <w:r>
        <w:rPr>
          <w:noProof/>
        </w:rPr>
      </w:r>
      <w:r>
        <w:rPr>
          <w:noProof/>
        </w:rPr>
        <w:fldChar w:fldCharType="separate"/>
      </w:r>
      <w:r>
        <w:rPr>
          <w:noProof/>
        </w:rPr>
        <w:t>240</w:t>
      </w:r>
      <w:r>
        <w:rPr>
          <w:noProof/>
        </w:rPr>
        <w:fldChar w:fldCharType="end"/>
      </w:r>
    </w:p>
    <w:p w14:paraId="33579418"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28: Bland Altman analysis of the change in </w:t>
      </w:r>
      <w:r w:rsidRPr="002D56A1">
        <w:rPr>
          <w:noProof/>
          <w:vertAlign w:val="superscript"/>
        </w:rPr>
        <w:t>129</w:t>
      </w:r>
      <w:r>
        <w:rPr>
          <w:noProof/>
        </w:rPr>
        <w:t>Xe VDP (follow up – Baseline).</w:t>
      </w:r>
      <w:r>
        <w:rPr>
          <w:noProof/>
        </w:rPr>
        <w:tab/>
      </w:r>
      <w:r>
        <w:rPr>
          <w:noProof/>
        </w:rPr>
        <w:fldChar w:fldCharType="begin"/>
      </w:r>
      <w:r>
        <w:rPr>
          <w:noProof/>
        </w:rPr>
        <w:instrText xml:space="preserve"> PAGEREF _Toc27383111 \h </w:instrText>
      </w:r>
      <w:r>
        <w:rPr>
          <w:noProof/>
        </w:rPr>
      </w:r>
      <w:r>
        <w:rPr>
          <w:noProof/>
        </w:rPr>
        <w:fldChar w:fldCharType="separate"/>
      </w:r>
      <w:r>
        <w:rPr>
          <w:noProof/>
        </w:rPr>
        <w:t>241</w:t>
      </w:r>
      <w:r>
        <w:rPr>
          <w:noProof/>
        </w:rPr>
        <w:fldChar w:fldCharType="end"/>
      </w:r>
    </w:p>
    <w:p w14:paraId="41D929D2"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 xml:space="preserve">29: Plots depicting </w:t>
      </w:r>
      <w:r>
        <w:rPr>
          <w:noProof/>
        </w:rPr>
        <w:sym w:font="Symbol" w:char="F044"/>
      </w:r>
      <w:r w:rsidRPr="002D56A1">
        <w:rPr>
          <w:noProof/>
          <w:vertAlign w:val="superscript"/>
        </w:rPr>
        <w:t>129</w:t>
      </w:r>
      <w:r>
        <w:rPr>
          <w:noProof/>
        </w:rPr>
        <w:t>Xe VDP, the % change in LCI and the change in FEV</w:t>
      </w:r>
      <w:r w:rsidRPr="002D56A1">
        <w:rPr>
          <w:noProof/>
          <w:vertAlign w:val="subscript"/>
        </w:rPr>
        <w:t>1</w:t>
      </w:r>
      <w:r>
        <w:rPr>
          <w:noProof/>
        </w:rPr>
        <w:t xml:space="preserve"> over time.</w:t>
      </w:r>
      <w:r>
        <w:rPr>
          <w:noProof/>
        </w:rPr>
        <w:tab/>
      </w:r>
      <w:r>
        <w:rPr>
          <w:noProof/>
        </w:rPr>
        <w:fldChar w:fldCharType="begin"/>
      </w:r>
      <w:r>
        <w:rPr>
          <w:noProof/>
        </w:rPr>
        <w:instrText xml:space="preserve"> PAGEREF _Toc27383112 \h </w:instrText>
      </w:r>
      <w:r>
        <w:rPr>
          <w:noProof/>
        </w:rPr>
      </w:r>
      <w:r>
        <w:rPr>
          <w:noProof/>
        </w:rPr>
        <w:fldChar w:fldCharType="separate"/>
      </w:r>
      <w:r>
        <w:rPr>
          <w:noProof/>
        </w:rPr>
        <w:t>242</w:t>
      </w:r>
      <w:r>
        <w:rPr>
          <w:noProof/>
        </w:rPr>
        <w:fldChar w:fldCharType="end"/>
      </w:r>
    </w:p>
    <w:p w14:paraId="4326339B"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30: A comparison of Age, LCI and FEV</w:t>
      </w:r>
      <w:r w:rsidRPr="002D56A1">
        <w:rPr>
          <w:noProof/>
          <w:vertAlign w:val="subscript"/>
        </w:rPr>
        <w:t>1</w:t>
      </w:r>
      <w:r>
        <w:rPr>
          <w:noProof/>
        </w:rPr>
        <w:t xml:space="preserve"> between the AJRCCM and MMAVIC cohorts.</w:t>
      </w:r>
      <w:r>
        <w:rPr>
          <w:noProof/>
        </w:rPr>
        <w:tab/>
      </w:r>
      <w:r>
        <w:rPr>
          <w:noProof/>
        </w:rPr>
        <w:fldChar w:fldCharType="begin"/>
      </w:r>
      <w:r>
        <w:rPr>
          <w:noProof/>
        </w:rPr>
        <w:instrText xml:space="preserve"> PAGEREF _Toc27383113 \h </w:instrText>
      </w:r>
      <w:r>
        <w:rPr>
          <w:noProof/>
        </w:rPr>
      </w:r>
      <w:r>
        <w:rPr>
          <w:noProof/>
        </w:rPr>
        <w:fldChar w:fldCharType="separate"/>
      </w:r>
      <w:r>
        <w:rPr>
          <w:noProof/>
        </w:rPr>
        <w:t>247</w:t>
      </w:r>
      <w:r>
        <w:rPr>
          <w:noProof/>
        </w:rPr>
        <w:fldChar w:fldCharType="end"/>
      </w:r>
    </w:p>
    <w:p w14:paraId="2B96A4BD" w14:textId="77777777" w:rsidR="0037662A" w:rsidRDefault="0037662A">
      <w:pPr>
        <w:pStyle w:val="TableofFigures"/>
        <w:tabs>
          <w:tab w:val="right" w:leader="dot" w:pos="9622"/>
        </w:tabs>
        <w:rPr>
          <w:smallCaps w:val="0"/>
          <w:noProof/>
          <w:sz w:val="24"/>
          <w:szCs w:val="24"/>
          <w:lang w:eastAsia="en-GB"/>
        </w:rPr>
      </w:pPr>
      <w:r>
        <w:rPr>
          <w:noProof/>
        </w:rPr>
        <w:t>Figure 5</w:t>
      </w:r>
      <w:r>
        <w:rPr>
          <w:noProof/>
        </w:rPr>
        <w:noBreakHyphen/>
        <w:t>31: Four scenarios of varying degrees of airflow obstruction and the effect on gas diffusivity.</w:t>
      </w:r>
      <w:r>
        <w:rPr>
          <w:noProof/>
        </w:rPr>
        <w:tab/>
      </w:r>
      <w:r>
        <w:rPr>
          <w:noProof/>
        </w:rPr>
        <w:fldChar w:fldCharType="begin"/>
      </w:r>
      <w:r>
        <w:rPr>
          <w:noProof/>
        </w:rPr>
        <w:instrText xml:space="preserve"> PAGEREF _Toc27383114 \h </w:instrText>
      </w:r>
      <w:r>
        <w:rPr>
          <w:noProof/>
        </w:rPr>
      </w:r>
      <w:r>
        <w:rPr>
          <w:noProof/>
        </w:rPr>
        <w:fldChar w:fldCharType="separate"/>
      </w:r>
      <w:r>
        <w:rPr>
          <w:noProof/>
        </w:rPr>
        <w:t>255</w:t>
      </w:r>
      <w:r>
        <w:rPr>
          <w:noProof/>
        </w:rPr>
        <w:fldChar w:fldCharType="end"/>
      </w:r>
    </w:p>
    <w:p w14:paraId="4D3AC1EC"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 xml:space="preserve">1: Representative </w:t>
      </w:r>
      <w:r w:rsidRPr="002D56A1">
        <w:rPr>
          <w:noProof/>
          <w:vertAlign w:val="superscript"/>
        </w:rPr>
        <w:t>3</w:t>
      </w:r>
      <w:r>
        <w:rPr>
          <w:noProof/>
        </w:rPr>
        <w:t>He MRI ventilation slices from the 11 patients with PCD assessed.</w:t>
      </w:r>
      <w:r>
        <w:rPr>
          <w:noProof/>
        </w:rPr>
        <w:tab/>
      </w:r>
      <w:r>
        <w:rPr>
          <w:noProof/>
        </w:rPr>
        <w:fldChar w:fldCharType="begin"/>
      </w:r>
      <w:r>
        <w:rPr>
          <w:noProof/>
        </w:rPr>
        <w:instrText xml:space="preserve"> PAGEREF _Toc27383115 \h </w:instrText>
      </w:r>
      <w:r>
        <w:rPr>
          <w:noProof/>
        </w:rPr>
      </w:r>
      <w:r>
        <w:rPr>
          <w:noProof/>
        </w:rPr>
        <w:fldChar w:fldCharType="separate"/>
      </w:r>
      <w:r>
        <w:rPr>
          <w:noProof/>
        </w:rPr>
        <w:t>268</w:t>
      </w:r>
      <w:r>
        <w:rPr>
          <w:noProof/>
        </w:rPr>
        <w:fldChar w:fldCharType="end"/>
      </w:r>
    </w:p>
    <w:p w14:paraId="622E5DB6"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 xml:space="preserve">2: </w:t>
      </w:r>
      <w:r w:rsidRPr="002D56A1">
        <w:rPr>
          <w:noProof/>
          <w:vertAlign w:val="superscript"/>
        </w:rPr>
        <w:t>3</w:t>
      </w:r>
      <w:r>
        <w:rPr>
          <w:noProof/>
        </w:rPr>
        <w:t xml:space="preserve">He MRI from two patients with PCD and representative </w:t>
      </w:r>
      <w:r w:rsidRPr="002D56A1">
        <w:rPr>
          <w:noProof/>
          <w:vertAlign w:val="superscript"/>
        </w:rPr>
        <w:t>1</w:t>
      </w:r>
      <w:r>
        <w:rPr>
          <w:noProof/>
        </w:rPr>
        <w:t>H MRI and CT slices for patients’ B and J.</w:t>
      </w:r>
      <w:r>
        <w:rPr>
          <w:noProof/>
        </w:rPr>
        <w:tab/>
      </w:r>
      <w:r>
        <w:rPr>
          <w:noProof/>
        </w:rPr>
        <w:fldChar w:fldCharType="begin"/>
      </w:r>
      <w:r>
        <w:rPr>
          <w:noProof/>
        </w:rPr>
        <w:instrText xml:space="preserve"> PAGEREF _Toc27383116 \h </w:instrText>
      </w:r>
      <w:r>
        <w:rPr>
          <w:noProof/>
        </w:rPr>
      </w:r>
      <w:r>
        <w:rPr>
          <w:noProof/>
        </w:rPr>
        <w:fldChar w:fldCharType="separate"/>
      </w:r>
      <w:r>
        <w:rPr>
          <w:noProof/>
        </w:rPr>
        <w:t>269</w:t>
      </w:r>
      <w:r>
        <w:rPr>
          <w:noProof/>
        </w:rPr>
        <w:fldChar w:fldCharType="end"/>
      </w:r>
    </w:p>
    <w:p w14:paraId="27CE0D4C"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3: Spearman correlations between LCI and both VDP and VH</w:t>
      </w:r>
      <w:r w:rsidRPr="002D56A1">
        <w:rPr>
          <w:noProof/>
          <w:vertAlign w:val="subscript"/>
        </w:rPr>
        <w:t>I</w:t>
      </w:r>
      <w:r>
        <w:rPr>
          <w:noProof/>
        </w:rPr>
        <w:t xml:space="preserve"> for the patients with PCD.</w:t>
      </w:r>
      <w:r>
        <w:rPr>
          <w:noProof/>
        </w:rPr>
        <w:tab/>
      </w:r>
      <w:r>
        <w:rPr>
          <w:noProof/>
        </w:rPr>
        <w:fldChar w:fldCharType="begin"/>
      </w:r>
      <w:r>
        <w:rPr>
          <w:noProof/>
        </w:rPr>
        <w:instrText xml:space="preserve"> PAGEREF _Toc27383117 \h </w:instrText>
      </w:r>
      <w:r>
        <w:rPr>
          <w:noProof/>
        </w:rPr>
      </w:r>
      <w:r>
        <w:rPr>
          <w:noProof/>
        </w:rPr>
        <w:fldChar w:fldCharType="separate"/>
      </w:r>
      <w:r>
        <w:rPr>
          <w:noProof/>
        </w:rPr>
        <w:t>270</w:t>
      </w:r>
      <w:r>
        <w:rPr>
          <w:noProof/>
        </w:rPr>
        <w:fldChar w:fldCharType="end"/>
      </w:r>
    </w:p>
    <w:p w14:paraId="26E0F1F4"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4: Spearman correlations for S</w:t>
      </w:r>
      <w:r w:rsidRPr="002D56A1">
        <w:rPr>
          <w:noProof/>
          <w:vertAlign w:val="subscript"/>
        </w:rPr>
        <w:t>acin</w:t>
      </w:r>
      <w:r>
        <w:rPr>
          <w:noProof/>
        </w:rPr>
        <w:t xml:space="preserve"> with both FEV</w:t>
      </w:r>
      <w:r w:rsidRPr="002D56A1">
        <w:rPr>
          <w:noProof/>
          <w:vertAlign w:val="subscript"/>
        </w:rPr>
        <w:t>1</w:t>
      </w:r>
      <w:r>
        <w:rPr>
          <w:noProof/>
        </w:rPr>
        <w:t xml:space="preserve"> (z-score) and VH</w:t>
      </w:r>
      <w:r w:rsidRPr="002D56A1">
        <w:rPr>
          <w:noProof/>
          <w:vertAlign w:val="subscript"/>
        </w:rPr>
        <w:t>I</w:t>
      </w:r>
      <w:r>
        <w:rPr>
          <w:noProof/>
        </w:rPr>
        <w:t xml:space="preserve">  (%) for patients with PCD.</w:t>
      </w:r>
      <w:r>
        <w:rPr>
          <w:noProof/>
        </w:rPr>
        <w:tab/>
      </w:r>
      <w:r>
        <w:rPr>
          <w:noProof/>
        </w:rPr>
        <w:fldChar w:fldCharType="begin"/>
      </w:r>
      <w:r>
        <w:rPr>
          <w:noProof/>
        </w:rPr>
        <w:instrText xml:space="preserve"> PAGEREF _Toc27383118 \h </w:instrText>
      </w:r>
      <w:r>
        <w:rPr>
          <w:noProof/>
        </w:rPr>
      </w:r>
      <w:r>
        <w:rPr>
          <w:noProof/>
        </w:rPr>
        <w:fldChar w:fldCharType="separate"/>
      </w:r>
      <w:r>
        <w:rPr>
          <w:noProof/>
        </w:rPr>
        <w:t>271</w:t>
      </w:r>
      <w:r>
        <w:rPr>
          <w:noProof/>
        </w:rPr>
        <w:fldChar w:fldCharType="end"/>
      </w:r>
    </w:p>
    <w:p w14:paraId="1EAEF336"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5: Spearman correlations for FEV</w:t>
      </w:r>
      <w:r w:rsidRPr="002D56A1">
        <w:rPr>
          <w:noProof/>
          <w:vertAlign w:val="subscript"/>
        </w:rPr>
        <w:t>1</w:t>
      </w:r>
      <w:r>
        <w:rPr>
          <w:noProof/>
        </w:rPr>
        <w:t xml:space="preserve"> (z-score) with both LCI and VDP (%) for patients with PCD.</w:t>
      </w:r>
      <w:r>
        <w:rPr>
          <w:noProof/>
        </w:rPr>
        <w:tab/>
      </w:r>
      <w:r>
        <w:rPr>
          <w:noProof/>
        </w:rPr>
        <w:fldChar w:fldCharType="begin"/>
      </w:r>
      <w:r>
        <w:rPr>
          <w:noProof/>
        </w:rPr>
        <w:instrText xml:space="preserve"> PAGEREF _Toc27383119 \h </w:instrText>
      </w:r>
      <w:r>
        <w:rPr>
          <w:noProof/>
        </w:rPr>
      </w:r>
      <w:r>
        <w:rPr>
          <w:noProof/>
        </w:rPr>
        <w:fldChar w:fldCharType="separate"/>
      </w:r>
      <w:r>
        <w:rPr>
          <w:noProof/>
        </w:rPr>
        <w:t>271</w:t>
      </w:r>
      <w:r>
        <w:rPr>
          <w:noProof/>
        </w:rPr>
        <w:fldChar w:fldCharType="end"/>
      </w:r>
    </w:p>
    <w:p w14:paraId="38B522BA"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6: One-way ANOVA (age and height) and Kruskal-Wallis group comparison of age, height and weight.</w:t>
      </w:r>
      <w:r>
        <w:rPr>
          <w:noProof/>
        </w:rPr>
        <w:tab/>
      </w:r>
      <w:r>
        <w:rPr>
          <w:noProof/>
        </w:rPr>
        <w:fldChar w:fldCharType="begin"/>
      </w:r>
      <w:r>
        <w:rPr>
          <w:noProof/>
        </w:rPr>
        <w:instrText xml:space="preserve"> PAGEREF _Toc27383120 \h </w:instrText>
      </w:r>
      <w:r>
        <w:rPr>
          <w:noProof/>
        </w:rPr>
      </w:r>
      <w:r>
        <w:rPr>
          <w:noProof/>
        </w:rPr>
        <w:fldChar w:fldCharType="separate"/>
      </w:r>
      <w:r>
        <w:rPr>
          <w:noProof/>
        </w:rPr>
        <w:t>279</w:t>
      </w:r>
      <w:r>
        <w:rPr>
          <w:noProof/>
        </w:rPr>
        <w:fldChar w:fldCharType="end"/>
      </w:r>
    </w:p>
    <w:p w14:paraId="180217AF"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7: Kruskal-Wallis group analysis of FEV</w:t>
      </w:r>
      <w:r w:rsidRPr="002D56A1">
        <w:rPr>
          <w:noProof/>
          <w:vertAlign w:val="subscript"/>
        </w:rPr>
        <w:t>1</w:t>
      </w:r>
      <w:r>
        <w:rPr>
          <w:noProof/>
        </w:rPr>
        <w:t>, FVC, LCI, S</w:t>
      </w:r>
      <w:r w:rsidRPr="002D56A1">
        <w:rPr>
          <w:noProof/>
          <w:vertAlign w:val="subscript"/>
        </w:rPr>
        <w:t>cond</w:t>
      </w:r>
      <w:r>
        <w:rPr>
          <w:noProof/>
        </w:rPr>
        <w:t>, VDP and VH</w:t>
      </w:r>
      <w:r w:rsidRPr="002D56A1">
        <w:rPr>
          <w:noProof/>
          <w:vertAlign w:val="subscript"/>
        </w:rPr>
        <w:t>I</w:t>
      </w:r>
      <w:r>
        <w:rPr>
          <w:noProof/>
        </w:rPr>
        <w:t>.</w:t>
      </w:r>
      <w:r>
        <w:rPr>
          <w:noProof/>
        </w:rPr>
        <w:tab/>
      </w:r>
      <w:r>
        <w:rPr>
          <w:noProof/>
        </w:rPr>
        <w:fldChar w:fldCharType="begin"/>
      </w:r>
      <w:r>
        <w:rPr>
          <w:noProof/>
        </w:rPr>
        <w:instrText xml:space="preserve"> PAGEREF _Toc27383121 \h </w:instrText>
      </w:r>
      <w:r>
        <w:rPr>
          <w:noProof/>
        </w:rPr>
      </w:r>
      <w:r>
        <w:rPr>
          <w:noProof/>
        </w:rPr>
        <w:fldChar w:fldCharType="separate"/>
      </w:r>
      <w:r>
        <w:rPr>
          <w:noProof/>
        </w:rPr>
        <w:t>281</w:t>
      </w:r>
      <w:r>
        <w:rPr>
          <w:noProof/>
        </w:rPr>
        <w:fldChar w:fldCharType="end"/>
      </w:r>
    </w:p>
    <w:p w14:paraId="23534D72"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8: Kruskal-Wallis group analysis of gestational age and birth weight.</w:t>
      </w:r>
      <w:r>
        <w:rPr>
          <w:noProof/>
        </w:rPr>
        <w:tab/>
      </w:r>
      <w:r>
        <w:rPr>
          <w:noProof/>
        </w:rPr>
        <w:fldChar w:fldCharType="begin"/>
      </w:r>
      <w:r>
        <w:rPr>
          <w:noProof/>
        </w:rPr>
        <w:instrText xml:space="preserve"> PAGEREF _Toc27383122 \h </w:instrText>
      </w:r>
      <w:r>
        <w:rPr>
          <w:noProof/>
        </w:rPr>
      </w:r>
      <w:r>
        <w:rPr>
          <w:noProof/>
        </w:rPr>
        <w:fldChar w:fldCharType="separate"/>
      </w:r>
      <w:r>
        <w:rPr>
          <w:noProof/>
        </w:rPr>
        <w:t>281</w:t>
      </w:r>
      <w:r>
        <w:rPr>
          <w:noProof/>
        </w:rPr>
        <w:fldChar w:fldCharType="end"/>
      </w:r>
    </w:p>
    <w:p w14:paraId="4DCEE315"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 xml:space="preserve">9: </w:t>
      </w:r>
      <w:r w:rsidRPr="002D56A1">
        <w:rPr>
          <w:noProof/>
          <w:vertAlign w:val="superscript"/>
        </w:rPr>
        <w:t>129</w:t>
      </w:r>
      <w:r>
        <w:rPr>
          <w:noProof/>
        </w:rPr>
        <w:t>Xe ventilation MRI in eight volunteers from group 1.</w:t>
      </w:r>
      <w:r>
        <w:rPr>
          <w:noProof/>
        </w:rPr>
        <w:tab/>
      </w:r>
      <w:r>
        <w:rPr>
          <w:noProof/>
        </w:rPr>
        <w:fldChar w:fldCharType="begin"/>
      </w:r>
      <w:r>
        <w:rPr>
          <w:noProof/>
        </w:rPr>
        <w:instrText xml:space="preserve"> PAGEREF _Toc27383123 \h </w:instrText>
      </w:r>
      <w:r>
        <w:rPr>
          <w:noProof/>
        </w:rPr>
      </w:r>
      <w:r>
        <w:rPr>
          <w:noProof/>
        </w:rPr>
        <w:fldChar w:fldCharType="separate"/>
      </w:r>
      <w:r>
        <w:rPr>
          <w:noProof/>
        </w:rPr>
        <w:t>282</w:t>
      </w:r>
      <w:r>
        <w:rPr>
          <w:noProof/>
        </w:rPr>
        <w:fldChar w:fldCharType="end"/>
      </w:r>
    </w:p>
    <w:p w14:paraId="14EA8036"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 xml:space="preserve">10: </w:t>
      </w:r>
      <w:r w:rsidRPr="002D56A1">
        <w:rPr>
          <w:noProof/>
          <w:vertAlign w:val="superscript"/>
        </w:rPr>
        <w:t>129</w:t>
      </w:r>
      <w:r>
        <w:rPr>
          <w:noProof/>
        </w:rPr>
        <w:t>Xe ventilation MRI from four volunteers in group 2.</w:t>
      </w:r>
      <w:r>
        <w:rPr>
          <w:noProof/>
        </w:rPr>
        <w:tab/>
      </w:r>
      <w:r>
        <w:rPr>
          <w:noProof/>
        </w:rPr>
        <w:fldChar w:fldCharType="begin"/>
      </w:r>
      <w:r>
        <w:rPr>
          <w:noProof/>
        </w:rPr>
        <w:instrText xml:space="preserve"> PAGEREF _Toc27383124 \h </w:instrText>
      </w:r>
      <w:r>
        <w:rPr>
          <w:noProof/>
        </w:rPr>
      </w:r>
      <w:r>
        <w:rPr>
          <w:noProof/>
        </w:rPr>
        <w:fldChar w:fldCharType="separate"/>
      </w:r>
      <w:r>
        <w:rPr>
          <w:noProof/>
        </w:rPr>
        <w:t>282</w:t>
      </w:r>
      <w:r>
        <w:rPr>
          <w:noProof/>
        </w:rPr>
        <w:fldChar w:fldCharType="end"/>
      </w:r>
    </w:p>
    <w:p w14:paraId="03455A75"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11: Scatter plots of the relationship between lung function, MRI metrics and birth weight.</w:t>
      </w:r>
      <w:r>
        <w:rPr>
          <w:noProof/>
        </w:rPr>
        <w:tab/>
      </w:r>
      <w:r>
        <w:rPr>
          <w:noProof/>
        </w:rPr>
        <w:fldChar w:fldCharType="begin"/>
      </w:r>
      <w:r>
        <w:rPr>
          <w:noProof/>
        </w:rPr>
        <w:instrText xml:space="preserve"> PAGEREF _Toc27383125 \h </w:instrText>
      </w:r>
      <w:r>
        <w:rPr>
          <w:noProof/>
        </w:rPr>
      </w:r>
      <w:r>
        <w:rPr>
          <w:noProof/>
        </w:rPr>
        <w:fldChar w:fldCharType="separate"/>
      </w:r>
      <w:r>
        <w:rPr>
          <w:noProof/>
        </w:rPr>
        <w:t>283</w:t>
      </w:r>
      <w:r>
        <w:rPr>
          <w:noProof/>
        </w:rPr>
        <w:fldChar w:fldCharType="end"/>
      </w:r>
    </w:p>
    <w:p w14:paraId="16ABEEE2"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 xml:space="preserve">12: Pre and post physiotherapy </w:t>
      </w:r>
      <w:r w:rsidRPr="002D56A1">
        <w:rPr>
          <w:noProof/>
          <w:vertAlign w:val="superscript"/>
        </w:rPr>
        <w:t>129</w:t>
      </w:r>
      <w:r>
        <w:rPr>
          <w:noProof/>
        </w:rPr>
        <w:t>Xe ventilation MRI.</w:t>
      </w:r>
      <w:r>
        <w:rPr>
          <w:noProof/>
        </w:rPr>
        <w:tab/>
      </w:r>
      <w:r>
        <w:rPr>
          <w:noProof/>
        </w:rPr>
        <w:fldChar w:fldCharType="begin"/>
      </w:r>
      <w:r>
        <w:rPr>
          <w:noProof/>
        </w:rPr>
        <w:instrText xml:space="preserve"> PAGEREF _Toc27383126 \h </w:instrText>
      </w:r>
      <w:r>
        <w:rPr>
          <w:noProof/>
        </w:rPr>
      </w:r>
      <w:r>
        <w:rPr>
          <w:noProof/>
        </w:rPr>
        <w:fldChar w:fldCharType="separate"/>
      </w:r>
      <w:r>
        <w:rPr>
          <w:noProof/>
        </w:rPr>
        <w:t>289</w:t>
      </w:r>
      <w:r>
        <w:rPr>
          <w:noProof/>
        </w:rPr>
        <w:fldChar w:fldCharType="end"/>
      </w:r>
    </w:p>
    <w:p w14:paraId="5CF8064E"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 xml:space="preserve">13: 3D SPGR </w:t>
      </w:r>
      <w:r w:rsidRPr="002D56A1">
        <w:rPr>
          <w:noProof/>
          <w:vertAlign w:val="superscript"/>
        </w:rPr>
        <w:t>1</w:t>
      </w:r>
      <w:r>
        <w:rPr>
          <w:noProof/>
        </w:rPr>
        <w:t>H MRI performed at approximately RV pre and post physiotherapy.</w:t>
      </w:r>
      <w:r>
        <w:rPr>
          <w:noProof/>
        </w:rPr>
        <w:tab/>
      </w:r>
      <w:r>
        <w:rPr>
          <w:noProof/>
        </w:rPr>
        <w:fldChar w:fldCharType="begin"/>
      </w:r>
      <w:r>
        <w:rPr>
          <w:noProof/>
        </w:rPr>
        <w:instrText xml:space="preserve"> PAGEREF _Toc27383127 \h </w:instrText>
      </w:r>
      <w:r>
        <w:rPr>
          <w:noProof/>
        </w:rPr>
      </w:r>
      <w:r>
        <w:rPr>
          <w:noProof/>
        </w:rPr>
        <w:fldChar w:fldCharType="separate"/>
      </w:r>
      <w:r>
        <w:rPr>
          <w:noProof/>
        </w:rPr>
        <w:t>289</w:t>
      </w:r>
      <w:r>
        <w:rPr>
          <w:noProof/>
        </w:rPr>
        <w:fldChar w:fldCharType="end"/>
      </w:r>
    </w:p>
    <w:p w14:paraId="3216C3A4"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 xml:space="preserve">14: Longitudinal </w:t>
      </w:r>
      <w:r w:rsidRPr="002D56A1">
        <w:rPr>
          <w:noProof/>
          <w:vertAlign w:val="superscript"/>
        </w:rPr>
        <w:t>3</w:t>
      </w:r>
      <w:r>
        <w:rPr>
          <w:noProof/>
        </w:rPr>
        <w:t xml:space="preserve">He ventilation MRI from patient B alongside </w:t>
      </w:r>
      <w:r w:rsidRPr="002D56A1">
        <w:rPr>
          <w:noProof/>
          <w:vertAlign w:val="superscript"/>
        </w:rPr>
        <w:t>1</w:t>
      </w:r>
      <w:r>
        <w:rPr>
          <w:noProof/>
        </w:rPr>
        <w:t>H SSFP MRI.</w:t>
      </w:r>
      <w:r>
        <w:rPr>
          <w:noProof/>
        </w:rPr>
        <w:tab/>
      </w:r>
      <w:r>
        <w:rPr>
          <w:noProof/>
        </w:rPr>
        <w:fldChar w:fldCharType="begin"/>
      </w:r>
      <w:r>
        <w:rPr>
          <w:noProof/>
        </w:rPr>
        <w:instrText xml:space="preserve"> PAGEREF _Toc27383128 \h </w:instrText>
      </w:r>
      <w:r>
        <w:rPr>
          <w:noProof/>
        </w:rPr>
      </w:r>
      <w:r>
        <w:rPr>
          <w:noProof/>
        </w:rPr>
        <w:fldChar w:fldCharType="separate"/>
      </w:r>
      <w:r>
        <w:rPr>
          <w:noProof/>
        </w:rPr>
        <w:t>291</w:t>
      </w:r>
      <w:r>
        <w:rPr>
          <w:noProof/>
        </w:rPr>
        <w:fldChar w:fldCharType="end"/>
      </w:r>
    </w:p>
    <w:p w14:paraId="2E5C343C"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15: Baseline MR images performed in February 2019 to review the effects of bronchoscopy.</w:t>
      </w:r>
      <w:r>
        <w:rPr>
          <w:noProof/>
        </w:rPr>
        <w:tab/>
      </w:r>
      <w:r>
        <w:rPr>
          <w:noProof/>
        </w:rPr>
        <w:fldChar w:fldCharType="begin"/>
      </w:r>
      <w:r>
        <w:rPr>
          <w:noProof/>
        </w:rPr>
        <w:instrText xml:space="preserve"> PAGEREF _Toc27383129 \h </w:instrText>
      </w:r>
      <w:r>
        <w:rPr>
          <w:noProof/>
        </w:rPr>
      </w:r>
      <w:r>
        <w:rPr>
          <w:noProof/>
        </w:rPr>
        <w:fldChar w:fldCharType="separate"/>
      </w:r>
      <w:r>
        <w:rPr>
          <w:noProof/>
        </w:rPr>
        <w:t>293</w:t>
      </w:r>
      <w:r>
        <w:rPr>
          <w:noProof/>
        </w:rPr>
        <w:fldChar w:fldCharType="end"/>
      </w:r>
    </w:p>
    <w:p w14:paraId="224CAA7B"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16: Post-bronchoscopy MRI performed in April 2019 to assess the effect of a repeated bronchoscopy.</w:t>
      </w:r>
      <w:r>
        <w:rPr>
          <w:noProof/>
        </w:rPr>
        <w:tab/>
      </w:r>
      <w:r>
        <w:rPr>
          <w:noProof/>
        </w:rPr>
        <w:fldChar w:fldCharType="begin"/>
      </w:r>
      <w:r>
        <w:rPr>
          <w:noProof/>
        </w:rPr>
        <w:instrText xml:space="preserve"> PAGEREF _Toc27383130 \h </w:instrText>
      </w:r>
      <w:r>
        <w:rPr>
          <w:noProof/>
        </w:rPr>
      </w:r>
      <w:r>
        <w:rPr>
          <w:noProof/>
        </w:rPr>
        <w:fldChar w:fldCharType="separate"/>
      </w:r>
      <w:r>
        <w:rPr>
          <w:noProof/>
        </w:rPr>
        <w:t>293</w:t>
      </w:r>
      <w:r>
        <w:rPr>
          <w:noProof/>
        </w:rPr>
        <w:fldChar w:fldCharType="end"/>
      </w:r>
    </w:p>
    <w:p w14:paraId="7234EB80"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 xml:space="preserve">17: Baseline and follow-up </w:t>
      </w:r>
      <w:r w:rsidRPr="002D56A1">
        <w:rPr>
          <w:noProof/>
          <w:vertAlign w:val="superscript"/>
        </w:rPr>
        <w:t>3</w:t>
      </w:r>
      <w:r>
        <w:rPr>
          <w:noProof/>
        </w:rPr>
        <w:t>He MRI from a patient in the original longitudinal study.</w:t>
      </w:r>
      <w:r>
        <w:rPr>
          <w:noProof/>
        </w:rPr>
        <w:tab/>
      </w:r>
      <w:r>
        <w:rPr>
          <w:noProof/>
        </w:rPr>
        <w:fldChar w:fldCharType="begin"/>
      </w:r>
      <w:r>
        <w:rPr>
          <w:noProof/>
        </w:rPr>
        <w:instrText xml:space="preserve"> PAGEREF _Toc27383131 \h </w:instrText>
      </w:r>
      <w:r>
        <w:rPr>
          <w:noProof/>
        </w:rPr>
      </w:r>
      <w:r>
        <w:rPr>
          <w:noProof/>
        </w:rPr>
        <w:fldChar w:fldCharType="separate"/>
      </w:r>
      <w:r>
        <w:rPr>
          <w:noProof/>
        </w:rPr>
        <w:t>294</w:t>
      </w:r>
      <w:r>
        <w:rPr>
          <w:noProof/>
        </w:rPr>
        <w:fldChar w:fldCharType="end"/>
      </w:r>
    </w:p>
    <w:p w14:paraId="733B7DE4"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 xml:space="preserve">18: </w:t>
      </w:r>
      <w:r w:rsidRPr="002D56A1">
        <w:rPr>
          <w:noProof/>
          <w:vertAlign w:val="superscript"/>
        </w:rPr>
        <w:t>129</w:t>
      </w:r>
      <w:r>
        <w:rPr>
          <w:noProof/>
        </w:rPr>
        <w:t>Xe MRI of two patients (D and E) with a diagnosis of Fanconi anaemia.</w:t>
      </w:r>
      <w:r>
        <w:rPr>
          <w:noProof/>
        </w:rPr>
        <w:tab/>
      </w:r>
      <w:r>
        <w:rPr>
          <w:noProof/>
        </w:rPr>
        <w:fldChar w:fldCharType="begin"/>
      </w:r>
      <w:r>
        <w:rPr>
          <w:noProof/>
        </w:rPr>
        <w:instrText xml:space="preserve"> PAGEREF _Toc27383132 \h </w:instrText>
      </w:r>
      <w:r>
        <w:rPr>
          <w:noProof/>
        </w:rPr>
      </w:r>
      <w:r>
        <w:rPr>
          <w:noProof/>
        </w:rPr>
        <w:fldChar w:fldCharType="separate"/>
      </w:r>
      <w:r>
        <w:rPr>
          <w:noProof/>
        </w:rPr>
        <w:t>295</w:t>
      </w:r>
      <w:r>
        <w:rPr>
          <w:noProof/>
        </w:rPr>
        <w:fldChar w:fldCharType="end"/>
      </w:r>
    </w:p>
    <w:p w14:paraId="4C597F5A" w14:textId="77777777" w:rsidR="0037662A" w:rsidRDefault="0037662A">
      <w:pPr>
        <w:pStyle w:val="TableofFigures"/>
        <w:tabs>
          <w:tab w:val="right" w:leader="dot" w:pos="9622"/>
        </w:tabs>
        <w:rPr>
          <w:smallCaps w:val="0"/>
          <w:noProof/>
          <w:sz w:val="24"/>
          <w:szCs w:val="24"/>
          <w:lang w:eastAsia="en-GB"/>
        </w:rPr>
      </w:pPr>
      <w:r>
        <w:rPr>
          <w:noProof/>
        </w:rPr>
        <w:t>Figure 6</w:t>
      </w:r>
      <w:r>
        <w:rPr>
          <w:noProof/>
        </w:rPr>
        <w:noBreakHyphen/>
        <w:t xml:space="preserve">19: Baseline and post two weeks of IV antibiotics </w:t>
      </w:r>
      <w:r w:rsidRPr="002D56A1">
        <w:rPr>
          <w:noProof/>
          <w:vertAlign w:val="superscript"/>
        </w:rPr>
        <w:t>3</w:t>
      </w:r>
      <w:r>
        <w:rPr>
          <w:noProof/>
        </w:rPr>
        <w:t>He MRI in patient F (non-CF bronchiectasis).</w:t>
      </w:r>
      <w:r>
        <w:rPr>
          <w:noProof/>
        </w:rPr>
        <w:tab/>
      </w:r>
      <w:r>
        <w:rPr>
          <w:noProof/>
        </w:rPr>
        <w:fldChar w:fldCharType="begin"/>
      </w:r>
      <w:r>
        <w:rPr>
          <w:noProof/>
        </w:rPr>
        <w:instrText xml:space="preserve"> PAGEREF _Toc27383133 \h </w:instrText>
      </w:r>
      <w:r>
        <w:rPr>
          <w:noProof/>
        </w:rPr>
      </w:r>
      <w:r>
        <w:rPr>
          <w:noProof/>
        </w:rPr>
        <w:fldChar w:fldCharType="separate"/>
      </w:r>
      <w:r>
        <w:rPr>
          <w:noProof/>
        </w:rPr>
        <w:t>296</w:t>
      </w:r>
      <w:r>
        <w:rPr>
          <w:noProof/>
        </w:rPr>
        <w:fldChar w:fldCharType="end"/>
      </w:r>
    </w:p>
    <w:p w14:paraId="20776C59" w14:textId="77777777" w:rsidR="0037662A" w:rsidRDefault="0037662A">
      <w:pPr>
        <w:pStyle w:val="TableofFigures"/>
        <w:tabs>
          <w:tab w:val="right" w:leader="dot" w:pos="9622"/>
        </w:tabs>
        <w:rPr>
          <w:smallCaps w:val="0"/>
          <w:noProof/>
          <w:sz w:val="24"/>
          <w:szCs w:val="24"/>
          <w:lang w:eastAsia="en-GB"/>
        </w:rPr>
      </w:pPr>
      <w:r>
        <w:rPr>
          <w:noProof/>
        </w:rPr>
        <w:t>Figure 7</w:t>
      </w:r>
      <w:r>
        <w:rPr>
          <w:noProof/>
        </w:rPr>
        <w:noBreakHyphen/>
        <w:t xml:space="preserve">1: A visual comparison of </w:t>
      </w:r>
      <w:r w:rsidRPr="002D56A1">
        <w:rPr>
          <w:noProof/>
          <w:vertAlign w:val="superscript"/>
        </w:rPr>
        <w:t>1</w:t>
      </w:r>
      <w:r>
        <w:rPr>
          <w:noProof/>
        </w:rPr>
        <w:t>H</w:t>
      </w:r>
      <w:r w:rsidRPr="002D56A1">
        <w:rPr>
          <w:rFonts w:ascii="Times" w:hAnsi="Times"/>
          <w:noProof/>
        </w:rPr>
        <w:t xml:space="preserve"> </w:t>
      </w:r>
      <w:r>
        <w:rPr>
          <w:noProof/>
        </w:rPr>
        <w:t>UTE MRI and CT in a CF patient.</w:t>
      </w:r>
      <w:r>
        <w:rPr>
          <w:noProof/>
        </w:rPr>
        <w:tab/>
      </w:r>
      <w:r>
        <w:rPr>
          <w:noProof/>
        </w:rPr>
        <w:fldChar w:fldCharType="begin"/>
      </w:r>
      <w:r>
        <w:rPr>
          <w:noProof/>
        </w:rPr>
        <w:instrText xml:space="preserve"> PAGEREF _Toc27383134 \h </w:instrText>
      </w:r>
      <w:r>
        <w:rPr>
          <w:noProof/>
        </w:rPr>
      </w:r>
      <w:r>
        <w:rPr>
          <w:noProof/>
        </w:rPr>
        <w:fldChar w:fldCharType="separate"/>
      </w:r>
      <w:r>
        <w:rPr>
          <w:noProof/>
        </w:rPr>
        <w:t>307</w:t>
      </w:r>
      <w:r>
        <w:rPr>
          <w:noProof/>
        </w:rPr>
        <w:fldChar w:fldCharType="end"/>
      </w:r>
    </w:p>
    <w:p w14:paraId="20846534" w14:textId="77777777" w:rsidR="0037662A" w:rsidRDefault="0037662A">
      <w:pPr>
        <w:pStyle w:val="TableofFigures"/>
        <w:tabs>
          <w:tab w:val="right" w:leader="dot" w:pos="9622"/>
        </w:tabs>
        <w:rPr>
          <w:smallCaps w:val="0"/>
          <w:noProof/>
          <w:sz w:val="24"/>
          <w:szCs w:val="24"/>
          <w:lang w:eastAsia="en-GB"/>
        </w:rPr>
      </w:pPr>
      <w:r>
        <w:rPr>
          <w:noProof/>
        </w:rPr>
        <w:t>Figure 7</w:t>
      </w:r>
      <w:r>
        <w:rPr>
          <w:noProof/>
        </w:rPr>
        <w:noBreakHyphen/>
        <w:t xml:space="preserve">2: A selection of </w:t>
      </w:r>
      <w:r w:rsidRPr="002D56A1">
        <w:rPr>
          <w:noProof/>
          <w:vertAlign w:val="superscript"/>
        </w:rPr>
        <w:t>1</w:t>
      </w:r>
      <w:r>
        <w:rPr>
          <w:noProof/>
        </w:rPr>
        <w:t>H</w:t>
      </w:r>
      <w:r w:rsidRPr="002D56A1">
        <w:rPr>
          <w:rFonts w:ascii="Times" w:hAnsi="Times"/>
          <w:noProof/>
        </w:rPr>
        <w:t xml:space="preserve"> </w:t>
      </w:r>
      <w:r>
        <w:rPr>
          <w:noProof/>
        </w:rPr>
        <w:t>UTE MR images taken from patients with CF and with a range of disease severity.</w:t>
      </w:r>
      <w:r>
        <w:rPr>
          <w:noProof/>
        </w:rPr>
        <w:tab/>
      </w:r>
      <w:r>
        <w:rPr>
          <w:noProof/>
        </w:rPr>
        <w:fldChar w:fldCharType="begin"/>
      </w:r>
      <w:r>
        <w:rPr>
          <w:noProof/>
        </w:rPr>
        <w:instrText xml:space="preserve"> PAGEREF _Toc27383135 \h </w:instrText>
      </w:r>
      <w:r>
        <w:rPr>
          <w:noProof/>
        </w:rPr>
      </w:r>
      <w:r>
        <w:rPr>
          <w:noProof/>
        </w:rPr>
        <w:fldChar w:fldCharType="separate"/>
      </w:r>
      <w:r>
        <w:rPr>
          <w:noProof/>
        </w:rPr>
        <w:t>308</w:t>
      </w:r>
      <w:r>
        <w:rPr>
          <w:noProof/>
        </w:rPr>
        <w:fldChar w:fldCharType="end"/>
      </w:r>
    </w:p>
    <w:p w14:paraId="122B51B0" w14:textId="77777777" w:rsidR="0037662A" w:rsidRDefault="0037662A">
      <w:pPr>
        <w:pStyle w:val="TableofFigures"/>
        <w:tabs>
          <w:tab w:val="right" w:leader="dot" w:pos="9622"/>
        </w:tabs>
        <w:rPr>
          <w:smallCaps w:val="0"/>
          <w:noProof/>
          <w:sz w:val="24"/>
          <w:szCs w:val="24"/>
          <w:lang w:eastAsia="en-GB"/>
        </w:rPr>
      </w:pPr>
      <w:r>
        <w:rPr>
          <w:noProof/>
        </w:rPr>
        <w:t>Figure 7</w:t>
      </w:r>
      <w:r>
        <w:rPr>
          <w:noProof/>
        </w:rPr>
        <w:noBreakHyphen/>
        <w:t xml:space="preserve">3: A comparison of </w:t>
      </w:r>
      <w:r w:rsidRPr="002D56A1">
        <w:rPr>
          <w:noProof/>
          <w:vertAlign w:val="superscript"/>
        </w:rPr>
        <w:t>1</w:t>
      </w:r>
      <w:r>
        <w:rPr>
          <w:noProof/>
        </w:rPr>
        <w:t>H</w:t>
      </w:r>
      <w:r w:rsidRPr="002D56A1">
        <w:rPr>
          <w:rFonts w:ascii="Times" w:hAnsi="Times"/>
          <w:noProof/>
        </w:rPr>
        <w:t xml:space="preserve"> </w:t>
      </w:r>
      <w:r>
        <w:rPr>
          <w:noProof/>
        </w:rPr>
        <w:t xml:space="preserve">UTE and </w:t>
      </w:r>
      <w:r w:rsidRPr="002D56A1">
        <w:rPr>
          <w:noProof/>
          <w:vertAlign w:val="superscript"/>
        </w:rPr>
        <w:t>3</w:t>
      </w:r>
      <w:r>
        <w:rPr>
          <w:noProof/>
        </w:rPr>
        <w:t>He</w:t>
      </w:r>
      <w:r w:rsidRPr="002D56A1">
        <w:rPr>
          <w:rFonts w:ascii="Times" w:hAnsi="Times"/>
          <w:noProof/>
        </w:rPr>
        <w:t xml:space="preserve"> </w:t>
      </w:r>
      <w:r>
        <w:rPr>
          <w:noProof/>
        </w:rPr>
        <w:t>ventilation MRI in a CF patient.</w:t>
      </w:r>
      <w:r>
        <w:rPr>
          <w:noProof/>
        </w:rPr>
        <w:tab/>
      </w:r>
      <w:r>
        <w:rPr>
          <w:noProof/>
        </w:rPr>
        <w:fldChar w:fldCharType="begin"/>
      </w:r>
      <w:r>
        <w:rPr>
          <w:noProof/>
        </w:rPr>
        <w:instrText xml:space="preserve"> PAGEREF _Toc27383136 \h </w:instrText>
      </w:r>
      <w:r>
        <w:rPr>
          <w:noProof/>
        </w:rPr>
      </w:r>
      <w:r>
        <w:rPr>
          <w:noProof/>
        </w:rPr>
        <w:fldChar w:fldCharType="separate"/>
      </w:r>
      <w:r>
        <w:rPr>
          <w:noProof/>
        </w:rPr>
        <w:t>309</w:t>
      </w:r>
      <w:r>
        <w:rPr>
          <w:noProof/>
        </w:rPr>
        <w:fldChar w:fldCharType="end"/>
      </w:r>
    </w:p>
    <w:p w14:paraId="22E97F97" w14:textId="77777777" w:rsidR="0037662A" w:rsidRDefault="0037662A">
      <w:pPr>
        <w:pStyle w:val="TableofFigures"/>
        <w:tabs>
          <w:tab w:val="right" w:leader="dot" w:pos="9622"/>
        </w:tabs>
        <w:rPr>
          <w:smallCaps w:val="0"/>
          <w:noProof/>
          <w:sz w:val="24"/>
          <w:szCs w:val="24"/>
          <w:lang w:eastAsia="en-GB"/>
        </w:rPr>
      </w:pPr>
      <w:r>
        <w:rPr>
          <w:noProof/>
        </w:rPr>
        <w:t>Figure 7</w:t>
      </w:r>
      <w:r>
        <w:rPr>
          <w:noProof/>
        </w:rPr>
        <w:noBreakHyphen/>
        <w:t xml:space="preserve">4: A comparison of </w:t>
      </w:r>
      <w:r w:rsidRPr="002D56A1">
        <w:rPr>
          <w:noProof/>
          <w:vertAlign w:val="superscript"/>
        </w:rPr>
        <w:t>1</w:t>
      </w:r>
      <w:r>
        <w:rPr>
          <w:noProof/>
        </w:rPr>
        <w:t>H</w:t>
      </w:r>
      <w:r w:rsidRPr="002D56A1">
        <w:rPr>
          <w:rFonts w:ascii="Times" w:hAnsi="Times"/>
          <w:noProof/>
        </w:rPr>
        <w:t xml:space="preserve"> </w:t>
      </w:r>
      <w:r>
        <w:rPr>
          <w:noProof/>
        </w:rPr>
        <w:t xml:space="preserve">SSFP and </w:t>
      </w:r>
      <w:r w:rsidRPr="002D56A1">
        <w:rPr>
          <w:noProof/>
          <w:vertAlign w:val="superscript"/>
        </w:rPr>
        <w:t>3</w:t>
      </w:r>
      <w:r>
        <w:rPr>
          <w:noProof/>
        </w:rPr>
        <w:t>He</w:t>
      </w:r>
      <w:r w:rsidRPr="002D56A1">
        <w:rPr>
          <w:rFonts w:ascii="Times" w:hAnsi="Times"/>
          <w:noProof/>
        </w:rPr>
        <w:t xml:space="preserve"> </w:t>
      </w:r>
      <w:r>
        <w:rPr>
          <w:noProof/>
        </w:rPr>
        <w:t>ventilation MRI in two patients with CF (a and b).</w:t>
      </w:r>
      <w:r>
        <w:rPr>
          <w:noProof/>
        </w:rPr>
        <w:tab/>
      </w:r>
      <w:r>
        <w:rPr>
          <w:noProof/>
        </w:rPr>
        <w:fldChar w:fldCharType="begin"/>
      </w:r>
      <w:r>
        <w:rPr>
          <w:noProof/>
        </w:rPr>
        <w:instrText xml:space="preserve"> PAGEREF _Toc27383137 \h </w:instrText>
      </w:r>
      <w:r>
        <w:rPr>
          <w:noProof/>
        </w:rPr>
      </w:r>
      <w:r>
        <w:rPr>
          <w:noProof/>
        </w:rPr>
        <w:fldChar w:fldCharType="separate"/>
      </w:r>
      <w:r>
        <w:rPr>
          <w:noProof/>
        </w:rPr>
        <w:t>309</w:t>
      </w:r>
      <w:r>
        <w:rPr>
          <w:noProof/>
        </w:rPr>
        <w:fldChar w:fldCharType="end"/>
      </w:r>
    </w:p>
    <w:p w14:paraId="72D09599" w14:textId="77777777" w:rsidR="0037662A" w:rsidRDefault="0037662A">
      <w:pPr>
        <w:pStyle w:val="TableofFigures"/>
        <w:tabs>
          <w:tab w:val="right" w:leader="dot" w:pos="9622"/>
        </w:tabs>
        <w:rPr>
          <w:smallCaps w:val="0"/>
          <w:noProof/>
          <w:sz w:val="24"/>
          <w:szCs w:val="24"/>
          <w:lang w:eastAsia="en-GB"/>
        </w:rPr>
      </w:pPr>
      <w:r>
        <w:rPr>
          <w:noProof/>
        </w:rPr>
        <w:t>Figure 7</w:t>
      </w:r>
      <w:r>
        <w:rPr>
          <w:noProof/>
        </w:rPr>
        <w:noBreakHyphen/>
        <w:t xml:space="preserve">5: A comparison of contrast enhanced perfusion (i) and </w:t>
      </w:r>
      <w:r w:rsidRPr="002D56A1">
        <w:rPr>
          <w:noProof/>
          <w:vertAlign w:val="superscript"/>
        </w:rPr>
        <w:t>3</w:t>
      </w:r>
      <w:r>
        <w:rPr>
          <w:noProof/>
        </w:rPr>
        <w:t>He</w:t>
      </w:r>
      <w:r w:rsidRPr="002D56A1">
        <w:rPr>
          <w:rFonts w:ascii="Times" w:hAnsi="Times"/>
          <w:noProof/>
        </w:rPr>
        <w:t xml:space="preserve"> </w:t>
      </w:r>
      <w:r>
        <w:rPr>
          <w:noProof/>
        </w:rPr>
        <w:t>ventilation MRI (ii) in a MMAVIC patient.</w:t>
      </w:r>
      <w:r>
        <w:rPr>
          <w:noProof/>
        </w:rPr>
        <w:tab/>
      </w:r>
      <w:r>
        <w:rPr>
          <w:noProof/>
        </w:rPr>
        <w:fldChar w:fldCharType="begin"/>
      </w:r>
      <w:r>
        <w:rPr>
          <w:noProof/>
        </w:rPr>
        <w:instrText xml:space="preserve"> PAGEREF _Toc27383138 \h </w:instrText>
      </w:r>
      <w:r>
        <w:rPr>
          <w:noProof/>
        </w:rPr>
      </w:r>
      <w:r>
        <w:rPr>
          <w:noProof/>
        </w:rPr>
        <w:fldChar w:fldCharType="separate"/>
      </w:r>
      <w:r>
        <w:rPr>
          <w:noProof/>
        </w:rPr>
        <w:t>310</w:t>
      </w:r>
      <w:r>
        <w:rPr>
          <w:noProof/>
        </w:rPr>
        <w:fldChar w:fldCharType="end"/>
      </w:r>
    </w:p>
    <w:p w14:paraId="4708154E" w14:textId="77777777" w:rsidR="0037662A" w:rsidRDefault="0037662A">
      <w:pPr>
        <w:pStyle w:val="TableofFigures"/>
        <w:tabs>
          <w:tab w:val="right" w:leader="dot" w:pos="9622"/>
        </w:tabs>
        <w:rPr>
          <w:smallCaps w:val="0"/>
          <w:noProof/>
          <w:sz w:val="24"/>
          <w:szCs w:val="24"/>
          <w:lang w:eastAsia="en-GB"/>
        </w:rPr>
      </w:pPr>
      <w:r>
        <w:rPr>
          <w:noProof/>
        </w:rPr>
        <w:t>Figure 7</w:t>
      </w:r>
      <w:r>
        <w:rPr>
          <w:noProof/>
        </w:rPr>
        <w:noBreakHyphen/>
        <w:t xml:space="preserve">6: A comparison of ventilation MRI using PREFUL (a) and </w:t>
      </w:r>
      <w:r w:rsidRPr="002D56A1">
        <w:rPr>
          <w:noProof/>
          <w:vertAlign w:val="superscript"/>
        </w:rPr>
        <w:t>129</w:t>
      </w:r>
      <w:r>
        <w:rPr>
          <w:noProof/>
        </w:rPr>
        <w:t>Xe</w:t>
      </w:r>
      <w:r w:rsidRPr="002D56A1">
        <w:rPr>
          <w:rFonts w:ascii="Times" w:hAnsi="Times"/>
          <w:noProof/>
        </w:rPr>
        <w:t xml:space="preserve"> </w:t>
      </w:r>
      <w:r>
        <w:rPr>
          <w:noProof/>
        </w:rPr>
        <w:t>MRI (b) techniques.</w:t>
      </w:r>
      <w:r>
        <w:rPr>
          <w:noProof/>
        </w:rPr>
        <w:tab/>
      </w:r>
      <w:r>
        <w:rPr>
          <w:noProof/>
        </w:rPr>
        <w:fldChar w:fldCharType="begin"/>
      </w:r>
      <w:r>
        <w:rPr>
          <w:noProof/>
        </w:rPr>
        <w:instrText xml:space="preserve"> PAGEREF _Toc27383139 \h </w:instrText>
      </w:r>
      <w:r>
        <w:rPr>
          <w:noProof/>
        </w:rPr>
      </w:r>
      <w:r>
        <w:rPr>
          <w:noProof/>
        </w:rPr>
        <w:fldChar w:fldCharType="separate"/>
      </w:r>
      <w:r>
        <w:rPr>
          <w:noProof/>
        </w:rPr>
        <w:t>311</w:t>
      </w:r>
      <w:r>
        <w:rPr>
          <w:noProof/>
        </w:rPr>
        <w:fldChar w:fldCharType="end"/>
      </w:r>
    </w:p>
    <w:p w14:paraId="1C261B98" w14:textId="77777777" w:rsidR="0037662A" w:rsidRDefault="0037662A">
      <w:pPr>
        <w:pStyle w:val="TableofFigures"/>
        <w:tabs>
          <w:tab w:val="right" w:leader="dot" w:pos="9622"/>
        </w:tabs>
        <w:rPr>
          <w:smallCaps w:val="0"/>
          <w:noProof/>
          <w:sz w:val="24"/>
          <w:szCs w:val="24"/>
          <w:lang w:eastAsia="en-GB"/>
        </w:rPr>
      </w:pPr>
      <w:r>
        <w:rPr>
          <w:noProof/>
        </w:rPr>
        <w:t>Figure 7</w:t>
      </w:r>
      <w:r>
        <w:rPr>
          <w:noProof/>
        </w:rPr>
        <w:noBreakHyphen/>
        <w:t xml:space="preserve">7: A comparison of ventilation MRI using PREFUL (a) and </w:t>
      </w:r>
      <w:r w:rsidRPr="002D56A1">
        <w:rPr>
          <w:noProof/>
          <w:vertAlign w:val="superscript"/>
        </w:rPr>
        <w:t>129</w:t>
      </w:r>
      <w:r>
        <w:rPr>
          <w:noProof/>
        </w:rPr>
        <w:t>Xe</w:t>
      </w:r>
      <w:r w:rsidRPr="002D56A1">
        <w:rPr>
          <w:rFonts w:ascii="Times" w:hAnsi="Times"/>
          <w:noProof/>
        </w:rPr>
        <w:t xml:space="preserve"> </w:t>
      </w:r>
      <w:r>
        <w:rPr>
          <w:noProof/>
        </w:rPr>
        <w:t>MRI (b) techniques.</w:t>
      </w:r>
      <w:r>
        <w:rPr>
          <w:noProof/>
        </w:rPr>
        <w:tab/>
      </w:r>
      <w:r>
        <w:rPr>
          <w:noProof/>
        </w:rPr>
        <w:fldChar w:fldCharType="begin"/>
      </w:r>
      <w:r>
        <w:rPr>
          <w:noProof/>
        </w:rPr>
        <w:instrText xml:space="preserve"> PAGEREF _Toc27383140 \h </w:instrText>
      </w:r>
      <w:r>
        <w:rPr>
          <w:noProof/>
        </w:rPr>
      </w:r>
      <w:r>
        <w:rPr>
          <w:noProof/>
        </w:rPr>
        <w:fldChar w:fldCharType="separate"/>
      </w:r>
      <w:r>
        <w:rPr>
          <w:noProof/>
        </w:rPr>
        <w:t>312</w:t>
      </w:r>
      <w:r>
        <w:rPr>
          <w:noProof/>
        </w:rPr>
        <w:fldChar w:fldCharType="end"/>
      </w:r>
    </w:p>
    <w:p w14:paraId="7CFD49EA" w14:textId="77777777" w:rsidR="0037662A" w:rsidRDefault="0037662A">
      <w:pPr>
        <w:pStyle w:val="TableofFigures"/>
        <w:tabs>
          <w:tab w:val="right" w:leader="dot" w:pos="9622"/>
        </w:tabs>
        <w:rPr>
          <w:smallCaps w:val="0"/>
          <w:noProof/>
          <w:sz w:val="24"/>
          <w:szCs w:val="24"/>
          <w:lang w:eastAsia="en-GB"/>
        </w:rPr>
      </w:pPr>
      <w:r>
        <w:rPr>
          <w:noProof/>
        </w:rPr>
        <w:t>Figure 7</w:t>
      </w:r>
      <w:r>
        <w:rPr>
          <w:noProof/>
        </w:rPr>
        <w:noBreakHyphen/>
        <w:t>8: Functional and structural MRI acquired from different sequences for one patient with CF.</w:t>
      </w:r>
      <w:r>
        <w:rPr>
          <w:noProof/>
        </w:rPr>
        <w:tab/>
      </w:r>
      <w:r>
        <w:rPr>
          <w:noProof/>
        </w:rPr>
        <w:fldChar w:fldCharType="begin"/>
      </w:r>
      <w:r>
        <w:rPr>
          <w:noProof/>
        </w:rPr>
        <w:instrText xml:space="preserve"> PAGEREF _Toc27383141 \h </w:instrText>
      </w:r>
      <w:r>
        <w:rPr>
          <w:noProof/>
        </w:rPr>
      </w:r>
      <w:r>
        <w:rPr>
          <w:noProof/>
        </w:rPr>
        <w:fldChar w:fldCharType="separate"/>
      </w:r>
      <w:r>
        <w:rPr>
          <w:noProof/>
        </w:rPr>
        <w:t>314</w:t>
      </w:r>
      <w:r>
        <w:rPr>
          <w:noProof/>
        </w:rPr>
        <w:fldChar w:fldCharType="end"/>
      </w:r>
    </w:p>
    <w:p w14:paraId="73231407" w14:textId="529EBAB7" w:rsidR="00410CB7" w:rsidRDefault="00B05D1D" w:rsidP="006717E0">
      <w:pPr>
        <w:sectPr w:rsidR="00410CB7" w:rsidSect="00756F0E">
          <w:pgSz w:w="11900" w:h="16840"/>
          <w:pgMar w:top="1440" w:right="1134" w:bottom="1440" w:left="1134" w:header="964" w:footer="964" w:gutter="0"/>
          <w:cols w:space="720"/>
          <w:docGrid w:linePitch="360"/>
        </w:sectPr>
      </w:pPr>
      <w:r w:rsidRPr="000A016E">
        <w:rPr>
          <w:b/>
          <w:i/>
          <w:iCs/>
          <w:sz w:val="20"/>
          <w:szCs w:val="20"/>
        </w:rPr>
        <w:fldChar w:fldCharType="end"/>
      </w:r>
    </w:p>
    <w:p w14:paraId="55F569D8" w14:textId="474F7EB6" w:rsidR="008E5AE0" w:rsidRPr="0079651E" w:rsidRDefault="003706BA" w:rsidP="006717E0">
      <w:pPr>
        <w:rPr>
          <w:rFonts w:asciiTheme="majorHAnsi" w:hAnsiTheme="majorHAnsi"/>
          <w:b/>
          <w:sz w:val="32"/>
          <w:szCs w:val="32"/>
        </w:rPr>
      </w:pPr>
      <w:r w:rsidRPr="0079651E">
        <w:rPr>
          <w:rFonts w:asciiTheme="majorHAnsi" w:hAnsiTheme="majorHAnsi"/>
          <w:b/>
          <w:sz w:val="32"/>
          <w:szCs w:val="32"/>
        </w:rPr>
        <w:lastRenderedPageBreak/>
        <w:t>List of A</w:t>
      </w:r>
      <w:r w:rsidR="008E5AE0" w:rsidRPr="0079651E">
        <w:rPr>
          <w:rFonts w:asciiTheme="majorHAnsi" w:hAnsiTheme="majorHAnsi"/>
          <w:b/>
          <w:sz w:val="32"/>
          <w:szCs w:val="32"/>
        </w:rPr>
        <w:t>bbreviations</w:t>
      </w:r>
    </w:p>
    <w:p w14:paraId="42EA5870" w14:textId="77777777" w:rsidR="008E5AE0" w:rsidRDefault="008E5AE0" w:rsidP="006717E0"/>
    <w:p w14:paraId="334F99C7" w14:textId="77777777" w:rsidR="008E5AE0" w:rsidRDefault="008E5AE0" w:rsidP="006717E0">
      <w:r w:rsidRPr="00A01E60">
        <w:rPr>
          <w:vertAlign w:val="superscript"/>
        </w:rPr>
        <w:t>3</w:t>
      </w:r>
      <w:r>
        <w:t>He – Helium-3</w:t>
      </w:r>
    </w:p>
    <w:p w14:paraId="0FCB4003" w14:textId="77777777" w:rsidR="008E5AE0" w:rsidRDefault="008E5AE0" w:rsidP="006717E0">
      <w:r w:rsidRPr="00A01E60">
        <w:rPr>
          <w:vertAlign w:val="superscript"/>
        </w:rPr>
        <w:t>129</w:t>
      </w:r>
      <w:r>
        <w:t>Xe – Xenon-129</w:t>
      </w:r>
    </w:p>
    <w:p w14:paraId="036368F8" w14:textId="77777777" w:rsidR="008E5AE0" w:rsidRDefault="008E5AE0" w:rsidP="006717E0">
      <w:r w:rsidRPr="00AE57FE">
        <w:rPr>
          <w:vertAlign w:val="superscript"/>
        </w:rPr>
        <w:t>1</w:t>
      </w:r>
      <w:r>
        <w:t>H – Hydrogen/Proton</w:t>
      </w:r>
    </w:p>
    <w:p w14:paraId="0F94B630" w14:textId="731675AA" w:rsidR="00387661" w:rsidRDefault="00387661" w:rsidP="006717E0">
      <w:r>
        <w:t>ABPA – Allergic Bronchopulmonary Aspergillosis</w:t>
      </w:r>
    </w:p>
    <w:p w14:paraId="17BE9636" w14:textId="77777777" w:rsidR="008E5AE0" w:rsidRDefault="008E5AE0" w:rsidP="006717E0">
      <w:r>
        <w:t>ARTP – Association for Respiratory Technology and Physiology</w:t>
      </w:r>
    </w:p>
    <w:p w14:paraId="42F4F33C" w14:textId="366A1515" w:rsidR="00387661" w:rsidRDefault="00387661" w:rsidP="006717E0">
      <w:r>
        <w:t>BPD – Bronchopulmonary Dysplasia</w:t>
      </w:r>
    </w:p>
    <w:p w14:paraId="05955E3A" w14:textId="77777777" w:rsidR="008E5AE0" w:rsidRDefault="008E5AE0" w:rsidP="006717E0">
      <w:r>
        <w:t>CEV – Cumulative Expired Volume</w:t>
      </w:r>
    </w:p>
    <w:p w14:paraId="4E4C8AEC" w14:textId="77777777" w:rsidR="008E5AE0" w:rsidRDefault="008E5AE0" w:rsidP="006717E0">
      <w:r>
        <w:t>CF – Cystic Fibrosis</w:t>
      </w:r>
    </w:p>
    <w:p w14:paraId="67ED6D81" w14:textId="191BDF50" w:rsidR="00CB2771" w:rsidRDefault="00CB2771" w:rsidP="006717E0">
      <w:r>
        <w:t>CFTR –</w:t>
      </w:r>
      <w:r w:rsidR="00387661">
        <w:t>Cystic fibrosis Transmembrane R</w:t>
      </w:r>
      <w:r>
        <w:t>egulator</w:t>
      </w:r>
    </w:p>
    <w:p w14:paraId="697A4DE2" w14:textId="77777777" w:rsidR="008E5AE0" w:rsidRDefault="008E5AE0" w:rsidP="006717E0">
      <w:r>
        <w:t>CFQ-R – Cystic Fibrosis Questionnaire – Revised</w:t>
      </w:r>
    </w:p>
    <w:p w14:paraId="140AC241" w14:textId="77777777" w:rsidR="008E5AE0" w:rsidRDefault="008E5AE0" w:rsidP="006717E0">
      <w:r>
        <w:t>CO</w:t>
      </w:r>
      <w:r w:rsidRPr="00160753">
        <w:rPr>
          <w:vertAlign w:val="subscript"/>
        </w:rPr>
        <w:t>2</w:t>
      </w:r>
      <w:r>
        <w:t xml:space="preserve"> – Carbon Dioxide</w:t>
      </w:r>
    </w:p>
    <w:p w14:paraId="7BCAE158" w14:textId="77777777" w:rsidR="008E5AE0" w:rsidRDefault="008E5AE0" w:rsidP="006717E0">
      <w:r>
        <w:t>CPET – Cardio-Pulmonary exercise Test</w:t>
      </w:r>
    </w:p>
    <w:p w14:paraId="3133F3D7" w14:textId="77777777" w:rsidR="008E5AE0" w:rsidRDefault="008E5AE0" w:rsidP="006717E0">
      <w:r>
        <w:t>CT – Computed Tomography</w:t>
      </w:r>
    </w:p>
    <w:p w14:paraId="311E5726" w14:textId="47A4D37A" w:rsidR="008E5AE0" w:rsidRDefault="00387661" w:rsidP="006717E0">
      <w:r>
        <w:t>CV – Co-efficient of V</w:t>
      </w:r>
      <w:r w:rsidR="008E5AE0">
        <w:t>ariance</w:t>
      </w:r>
    </w:p>
    <w:p w14:paraId="740210B0" w14:textId="77777777" w:rsidR="008E5AE0" w:rsidRDefault="008E5AE0" w:rsidP="006717E0">
      <w:r>
        <w:t>EIVt – End Inspiratory Tidal Volume</w:t>
      </w:r>
    </w:p>
    <w:p w14:paraId="0E471F82" w14:textId="77777777" w:rsidR="008E5AE0" w:rsidRDefault="008E5AE0" w:rsidP="006717E0">
      <w:r>
        <w:t>ERS – European Respiratory Society</w:t>
      </w:r>
    </w:p>
    <w:p w14:paraId="59908389" w14:textId="77777777" w:rsidR="008E5AE0" w:rsidRDefault="008E5AE0" w:rsidP="006717E0">
      <w:r>
        <w:t>ECFS – European Cystic Fibrosis Society</w:t>
      </w:r>
    </w:p>
    <w:p w14:paraId="1812F949" w14:textId="1B8A0175" w:rsidR="008E5AE0" w:rsidRDefault="008E5AE0" w:rsidP="006717E0">
      <w:r>
        <w:t>FEF</w:t>
      </w:r>
      <w:r w:rsidRPr="00160753">
        <w:rPr>
          <w:vertAlign w:val="subscript"/>
        </w:rPr>
        <w:t xml:space="preserve">25-75 </w:t>
      </w:r>
      <w:r>
        <w:t xml:space="preserve">– Average </w:t>
      </w:r>
      <w:r w:rsidR="00387661">
        <w:t xml:space="preserve">forced </w:t>
      </w:r>
      <w:r>
        <w:t>expiratory flow between 25-75% of the measured FVC</w:t>
      </w:r>
    </w:p>
    <w:p w14:paraId="2AF2292E" w14:textId="77777777" w:rsidR="008E5AE0" w:rsidRDefault="008E5AE0" w:rsidP="006717E0">
      <w:r>
        <w:t>FEV</w:t>
      </w:r>
      <w:r w:rsidRPr="00A01E60">
        <w:rPr>
          <w:vertAlign w:val="subscript"/>
        </w:rPr>
        <w:t>1</w:t>
      </w:r>
      <w:r>
        <w:t xml:space="preserve"> – Forced Expiratory Volume in One Second</w:t>
      </w:r>
    </w:p>
    <w:p w14:paraId="35C6DEEC" w14:textId="3740763B" w:rsidR="00387661" w:rsidRDefault="00387661" w:rsidP="006717E0">
      <w:r>
        <w:t>FD – Fourier Decomposition</w:t>
      </w:r>
    </w:p>
    <w:p w14:paraId="2722A460" w14:textId="77777777" w:rsidR="008E5AE0" w:rsidRDefault="008E5AE0" w:rsidP="006717E0">
      <w:r>
        <w:t>FDS – Fowler Dead-Space</w:t>
      </w:r>
    </w:p>
    <w:p w14:paraId="7708C878" w14:textId="77777777" w:rsidR="008E5AE0" w:rsidRDefault="008E5AE0" w:rsidP="006717E0">
      <w:r>
        <w:t>FGD – Flow Gas Delay</w:t>
      </w:r>
    </w:p>
    <w:p w14:paraId="26FF9C61" w14:textId="77777777" w:rsidR="008E5AE0" w:rsidRDefault="008E5AE0" w:rsidP="006717E0">
      <w:r>
        <w:t>FRC – Functional Residual Capacity</w:t>
      </w:r>
    </w:p>
    <w:p w14:paraId="371F0796" w14:textId="503B80B6" w:rsidR="008E5AE0" w:rsidRDefault="008E5AE0" w:rsidP="006717E0">
      <w:r>
        <w:t>FRC</w:t>
      </w:r>
      <w:r w:rsidR="000E6868" w:rsidRPr="000E6868">
        <w:rPr>
          <w:vertAlign w:val="subscript"/>
        </w:rPr>
        <w:t>pleth</w:t>
      </w:r>
      <w:r>
        <w:t xml:space="preserve"> – Functional Residual Capacity measured from body plethysmography</w:t>
      </w:r>
    </w:p>
    <w:p w14:paraId="3C72D0DF" w14:textId="77777777" w:rsidR="008E5AE0" w:rsidRDefault="008E5AE0" w:rsidP="006717E0">
      <w:r>
        <w:t>FVC – Forced Vital Capacity</w:t>
      </w:r>
    </w:p>
    <w:p w14:paraId="1BC3CA83" w14:textId="77777777" w:rsidR="008E5AE0" w:rsidRDefault="008E5AE0" w:rsidP="006717E0">
      <w:r>
        <w:t>HC – Healthy Control</w:t>
      </w:r>
    </w:p>
    <w:p w14:paraId="413CD2B7" w14:textId="2F0522D6" w:rsidR="008E5AE0" w:rsidRDefault="00387661" w:rsidP="006717E0">
      <w:r>
        <w:t>HRA – Health Research A</w:t>
      </w:r>
      <w:r w:rsidR="008E5AE0">
        <w:t>uthority</w:t>
      </w:r>
    </w:p>
    <w:p w14:paraId="556C8920" w14:textId="6E53B9CF" w:rsidR="008E5AE0" w:rsidRDefault="00387661" w:rsidP="006717E0">
      <w:r>
        <w:t>ICC – Intra-class Correlation C</w:t>
      </w:r>
      <w:r w:rsidR="008E5AE0">
        <w:t>oefficient</w:t>
      </w:r>
    </w:p>
    <w:p w14:paraId="3FD577E0" w14:textId="77777777" w:rsidR="008E5AE0" w:rsidRDefault="008E5AE0" w:rsidP="006717E0">
      <w:r>
        <w:t xml:space="preserve">ISMRM - </w:t>
      </w:r>
      <w:r w:rsidRPr="001106FA">
        <w:t>International Society for Magnetic Resonance in Medicine</w:t>
      </w:r>
    </w:p>
    <w:p w14:paraId="7B64B1C0" w14:textId="77777777" w:rsidR="008E5AE0" w:rsidRDefault="008E5AE0" w:rsidP="006717E0">
      <w:r>
        <w:t>LoA – Limits of Agreement</w:t>
      </w:r>
    </w:p>
    <w:p w14:paraId="610409BC" w14:textId="77777777" w:rsidR="008E5AE0" w:rsidRDefault="008E5AE0" w:rsidP="006717E0">
      <w:r>
        <w:t>LCI – Lung Clearance Index</w:t>
      </w:r>
    </w:p>
    <w:p w14:paraId="72F65C37" w14:textId="77777777" w:rsidR="008E5AE0" w:rsidRDefault="008E5AE0" w:rsidP="006717E0">
      <w:r>
        <w:t>LCI</w:t>
      </w:r>
      <w:r w:rsidRPr="00765C9C">
        <w:rPr>
          <w:vertAlign w:val="subscript"/>
        </w:rPr>
        <w:t>supine</w:t>
      </w:r>
      <w:r>
        <w:rPr>
          <w:vertAlign w:val="subscript"/>
        </w:rPr>
        <w:t xml:space="preserve"> </w:t>
      </w:r>
      <w:r w:rsidRPr="00765C9C">
        <w:t xml:space="preserve">- </w:t>
      </w:r>
      <w:r>
        <w:t>Lung Clearance Index performed supine</w:t>
      </w:r>
    </w:p>
    <w:p w14:paraId="703CB1E6" w14:textId="77777777" w:rsidR="008E5AE0" w:rsidRDefault="008E5AE0" w:rsidP="006717E0">
      <w:r>
        <w:t>LLN – Lower Limit of Normal</w:t>
      </w:r>
    </w:p>
    <w:p w14:paraId="6381B193" w14:textId="77777777" w:rsidR="008E5AE0" w:rsidRDefault="008E5AE0" w:rsidP="006717E0">
      <w:r>
        <w:lastRenderedPageBreak/>
        <w:t>MBW – Multiple Breath Washout</w:t>
      </w:r>
    </w:p>
    <w:p w14:paraId="01863956" w14:textId="77777777" w:rsidR="008E5AE0" w:rsidRDefault="008E5AE0" w:rsidP="006717E0">
      <w:r>
        <w:t>MMAVIC – MRI and MBW to Assess Ventilation In Cystic Fibrosis</w:t>
      </w:r>
    </w:p>
    <w:p w14:paraId="15523F0F" w14:textId="77777777" w:rsidR="008E5AE0" w:rsidRDefault="008E5AE0" w:rsidP="006717E0">
      <w:r>
        <w:t>MRI – Magnetic Resonance Imaging</w:t>
      </w:r>
    </w:p>
    <w:p w14:paraId="0F49D960" w14:textId="77777777" w:rsidR="008E5AE0" w:rsidRDefault="008E5AE0" w:rsidP="006717E0">
      <w:r>
        <w:t>N</w:t>
      </w:r>
      <w:r w:rsidRPr="00160753">
        <w:rPr>
          <w:vertAlign w:val="subscript"/>
        </w:rPr>
        <w:t>2</w:t>
      </w:r>
      <w:r>
        <w:t xml:space="preserve"> - Nitrogen</w:t>
      </w:r>
    </w:p>
    <w:p w14:paraId="1F24FC53" w14:textId="77777777" w:rsidR="008E5AE0" w:rsidRDefault="008E5AE0" w:rsidP="006717E0">
      <w:r>
        <w:t>NACFC – North American Cystic Fibrosis Conference</w:t>
      </w:r>
    </w:p>
    <w:p w14:paraId="68F0C013" w14:textId="77777777" w:rsidR="008E5AE0" w:rsidRDefault="008E5AE0" w:rsidP="006717E0">
      <w:r>
        <w:t>NIHR – National Institute for Health Research</w:t>
      </w:r>
    </w:p>
    <w:p w14:paraId="770578C5" w14:textId="77777777" w:rsidR="008E5AE0" w:rsidRDefault="008E5AE0" w:rsidP="006717E0">
      <w:r>
        <w:t>O</w:t>
      </w:r>
      <w:r w:rsidRPr="00160753">
        <w:rPr>
          <w:vertAlign w:val="subscript"/>
        </w:rPr>
        <w:t>2</w:t>
      </w:r>
      <w:r>
        <w:t xml:space="preserve"> - Oxygen</w:t>
      </w:r>
    </w:p>
    <w:p w14:paraId="27F71A40" w14:textId="77777777" w:rsidR="008E5AE0" w:rsidRDefault="008E5AE0" w:rsidP="006717E0">
      <w:r>
        <w:t>PCD – Primary Ciliary Dyskinesia</w:t>
      </w:r>
    </w:p>
    <w:p w14:paraId="4DB6C651" w14:textId="77777777" w:rsidR="008E5AE0" w:rsidRDefault="008E5AE0" w:rsidP="006717E0">
      <w:r>
        <w:t>PREFUL – Phase Resolved Functional Lung</w:t>
      </w:r>
    </w:p>
    <w:p w14:paraId="77E2ECAF" w14:textId="63768FA1" w:rsidR="008E5AE0" w:rsidRDefault="00387661" w:rsidP="006717E0">
      <w:r>
        <w:t>REC – Research Ethics C</w:t>
      </w:r>
      <w:r w:rsidR="008E5AE0">
        <w:t>ouncil</w:t>
      </w:r>
    </w:p>
    <w:p w14:paraId="579EFEEB" w14:textId="77777777" w:rsidR="008E5AE0" w:rsidRDefault="008E5AE0" w:rsidP="006717E0">
      <w:r>
        <w:t>RHINO – Respiratory Health Outcomes in Neonates</w:t>
      </w:r>
    </w:p>
    <w:p w14:paraId="09A65544" w14:textId="71D4B79C" w:rsidR="008E5AE0" w:rsidRDefault="00387661" w:rsidP="006717E0">
      <w:r>
        <w:t>RHSC – Royal Hospital for Sick C</w:t>
      </w:r>
      <w:r w:rsidR="008E5AE0">
        <w:t>hildren (Edinburgh)</w:t>
      </w:r>
    </w:p>
    <w:p w14:paraId="4D21C7A7" w14:textId="77777777" w:rsidR="008E5AE0" w:rsidRDefault="008E5AE0" w:rsidP="006717E0">
      <w:r>
        <w:t>RV – Residual Volume</w:t>
      </w:r>
    </w:p>
    <w:p w14:paraId="23F5231E" w14:textId="77777777" w:rsidR="008E5AE0" w:rsidRDefault="008E5AE0" w:rsidP="006717E0">
      <w:r>
        <w:t>S</w:t>
      </w:r>
      <w:r w:rsidRPr="00A01E60">
        <w:rPr>
          <w:vertAlign w:val="subscript"/>
        </w:rPr>
        <w:t>acin</w:t>
      </w:r>
      <w:r>
        <w:t xml:space="preserve"> – Convection-diffusion dependent ventilation heterogeneity</w:t>
      </w:r>
    </w:p>
    <w:p w14:paraId="0E50FA63" w14:textId="77777777" w:rsidR="008E5AE0" w:rsidRDefault="008E5AE0" w:rsidP="006717E0">
      <w:r>
        <w:t>S</w:t>
      </w:r>
      <w:r w:rsidRPr="00A01E60">
        <w:rPr>
          <w:vertAlign w:val="subscript"/>
        </w:rPr>
        <w:t>cond</w:t>
      </w:r>
      <w:r>
        <w:t xml:space="preserve"> – Convection-dependent ventilation heterogeneity</w:t>
      </w:r>
    </w:p>
    <w:p w14:paraId="53A25C30" w14:textId="77777777" w:rsidR="008E5AE0" w:rsidRDefault="008E5AE0" w:rsidP="006717E0">
      <w:r>
        <w:t>SCH – Sheffield Children’s Hospital NHS Foundation Trust</w:t>
      </w:r>
    </w:p>
    <w:p w14:paraId="16B78E6F" w14:textId="77777777" w:rsidR="008E5AE0" w:rsidRDefault="008E5AE0" w:rsidP="006717E0">
      <w:r>
        <w:t>STH – Sheffield Teaching Hospitals NHS Foundation Trust</w:t>
      </w:r>
    </w:p>
    <w:p w14:paraId="1ADFE881" w14:textId="77777777" w:rsidR="008E5AE0" w:rsidRDefault="008E5AE0" w:rsidP="006717E0">
      <w:r>
        <w:t>SF</w:t>
      </w:r>
      <w:r w:rsidRPr="002062E8">
        <w:rPr>
          <w:vertAlign w:val="subscript"/>
        </w:rPr>
        <w:t>6</w:t>
      </w:r>
      <w:r>
        <w:t xml:space="preserve"> – Sulphur hexa-flouride</w:t>
      </w:r>
    </w:p>
    <w:p w14:paraId="1AE76ED6" w14:textId="77777777" w:rsidR="008E5AE0" w:rsidRDefault="008E5AE0" w:rsidP="006717E0">
      <w:r>
        <w:t xml:space="preserve">SPGR – Spoiled Gradient Echo </w:t>
      </w:r>
    </w:p>
    <w:p w14:paraId="3B93D6A4" w14:textId="0AD9072D" w:rsidR="008E5AE0" w:rsidRDefault="00387661" w:rsidP="006717E0">
      <w:r>
        <w:t>SSFP – Steady State Free P</w:t>
      </w:r>
      <w:r w:rsidR="008E5AE0">
        <w:t>recession</w:t>
      </w:r>
    </w:p>
    <w:p w14:paraId="319E35AF" w14:textId="77777777" w:rsidR="008E5AE0" w:rsidRDefault="008E5AE0" w:rsidP="006717E0">
      <w:r>
        <w:t>TCV – Thoracic Cavity Volume</w:t>
      </w:r>
    </w:p>
    <w:p w14:paraId="1D7E47D4" w14:textId="77777777" w:rsidR="008E5AE0" w:rsidRDefault="008E5AE0" w:rsidP="006717E0">
      <w:r>
        <w:t>TLC – Total Lung Capacity</w:t>
      </w:r>
    </w:p>
    <w:p w14:paraId="10964DE9" w14:textId="77777777" w:rsidR="008E5AE0" w:rsidRDefault="008E5AE0" w:rsidP="006717E0">
      <w:r>
        <w:t xml:space="preserve">UTE – Ultra-short Echo </w:t>
      </w:r>
    </w:p>
    <w:p w14:paraId="71379877" w14:textId="77777777" w:rsidR="008E5AE0" w:rsidRDefault="008E5AE0" w:rsidP="006717E0">
      <w:r>
        <w:t>VDP - Ventilation Defect Percentage</w:t>
      </w:r>
    </w:p>
    <w:p w14:paraId="7CE10F9A" w14:textId="77777777" w:rsidR="008E5AE0" w:rsidRDefault="008E5AE0" w:rsidP="006717E0">
      <w:r>
        <w:t>Ve – Minute Ventilation</w:t>
      </w:r>
    </w:p>
    <w:p w14:paraId="6120893E" w14:textId="77777777" w:rsidR="008E5AE0" w:rsidRDefault="008E5AE0" w:rsidP="006717E0">
      <w:r>
        <w:t>VH</w:t>
      </w:r>
      <w:r w:rsidRPr="00A01E60">
        <w:rPr>
          <w:vertAlign w:val="subscript"/>
        </w:rPr>
        <w:t>I</w:t>
      </w:r>
      <w:r>
        <w:t xml:space="preserve"> – Ventilation Heterogeneity Index</w:t>
      </w:r>
    </w:p>
    <w:p w14:paraId="383E0AEE" w14:textId="77777777" w:rsidR="008E5AE0" w:rsidRDefault="008E5AE0" w:rsidP="006717E0">
      <w:r>
        <w:t>VO</w:t>
      </w:r>
      <w:r w:rsidRPr="002062E8">
        <w:rPr>
          <w:vertAlign w:val="subscript"/>
        </w:rPr>
        <w:t>2</w:t>
      </w:r>
      <w:r>
        <w:t>AT – Volume of oxygen consumed at the anaerobic threshold</w:t>
      </w:r>
    </w:p>
    <w:p w14:paraId="3F362C85" w14:textId="77777777" w:rsidR="008E5AE0" w:rsidRDefault="008E5AE0" w:rsidP="006717E0">
      <w:r>
        <w:t>VO</w:t>
      </w:r>
      <w:r w:rsidRPr="002062E8">
        <w:rPr>
          <w:vertAlign w:val="subscript"/>
        </w:rPr>
        <w:t>2</w:t>
      </w:r>
      <w:r>
        <w:t>peak – Peak volume of oxygen consumed during maximal exercise</w:t>
      </w:r>
    </w:p>
    <w:p w14:paraId="1C56BEEA" w14:textId="77777777" w:rsidR="008E5AE0" w:rsidRDefault="008E5AE0" w:rsidP="006717E0">
      <w:r>
        <w:t>Vt – Tidal Volume</w:t>
      </w:r>
    </w:p>
    <w:p w14:paraId="46E6CD41" w14:textId="77777777" w:rsidR="008E5AE0" w:rsidRDefault="008E5AE0" w:rsidP="006717E0">
      <w:r>
        <w:t>VV – Ventilated Volume</w:t>
      </w:r>
    </w:p>
    <w:p w14:paraId="1F5D23F0" w14:textId="77777777" w:rsidR="008E5AE0" w:rsidRDefault="008E5AE0" w:rsidP="006717E0"/>
    <w:p w14:paraId="50BE9DB9" w14:textId="77777777" w:rsidR="00622DCF" w:rsidRDefault="00622DCF" w:rsidP="006717E0">
      <w:pPr>
        <w:sectPr w:rsidR="00622DCF" w:rsidSect="00756F0E">
          <w:headerReference w:type="default" r:id="rId13"/>
          <w:pgSz w:w="11900" w:h="16840"/>
          <w:pgMar w:top="1440" w:right="1134" w:bottom="1440" w:left="1134" w:header="964" w:footer="964" w:gutter="0"/>
          <w:cols w:space="720"/>
          <w:docGrid w:linePitch="360"/>
        </w:sectPr>
      </w:pPr>
    </w:p>
    <w:p w14:paraId="1DDC4C6E" w14:textId="22CDEB0A" w:rsidR="008E5AE0" w:rsidRDefault="008E5AE0" w:rsidP="006717E0">
      <w:pPr>
        <w:sectPr w:rsidR="008E5AE0" w:rsidSect="00756F0E">
          <w:pgSz w:w="11900" w:h="16840"/>
          <w:pgMar w:top="1440" w:right="1134" w:bottom="1440" w:left="1134" w:header="964" w:footer="964" w:gutter="0"/>
          <w:cols w:space="720"/>
          <w:docGrid w:linePitch="360"/>
        </w:sectPr>
      </w:pPr>
    </w:p>
    <w:p w14:paraId="421C3E2B" w14:textId="160FA8EF" w:rsidR="00AA51C4" w:rsidRDefault="00AA51C4" w:rsidP="006717E0"/>
    <w:p w14:paraId="5089C1F3" w14:textId="77777777" w:rsidR="00AA51C4" w:rsidRDefault="00AA51C4" w:rsidP="006717E0"/>
    <w:p w14:paraId="4FE2684F" w14:textId="77777777" w:rsidR="00AA51C4" w:rsidRDefault="00AA51C4" w:rsidP="006717E0"/>
    <w:p w14:paraId="3BC88128" w14:textId="77777777" w:rsidR="00AA51C4" w:rsidRDefault="00AA51C4" w:rsidP="006717E0"/>
    <w:p w14:paraId="3ED1B7DC" w14:textId="77777777" w:rsidR="003706BA" w:rsidRPr="00B05D1D" w:rsidRDefault="00AA51C4" w:rsidP="00B05D1D">
      <w:pPr>
        <w:jc w:val="center"/>
        <w:rPr>
          <w:b/>
          <w:i/>
          <w:sz w:val="40"/>
          <w:szCs w:val="40"/>
        </w:rPr>
      </w:pPr>
      <w:r w:rsidRPr="00B05D1D">
        <w:rPr>
          <w:b/>
          <w:i/>
          <w:sz w:val="40"/>
          <w:szCs w:val="40"/>
        </w:rPr>
        <w:t>Chapter 1:</w:t>
      </w:r>
    </w:p>
    <w:p w14:paraId="60162B80" w14:textId="750943FF" w:rsidR="00AA51C4" w:rsidRPr="00B05D1D" w:rsidRDefault="00AA51C4" w:rsidP="00B05D1D">
      <w:pPr>
        <w:jc w:val="center"/>
        <w:rPr>
          <w:b/>
          <w:i/>
          <w:sz w:val="40"/>
          <w:szCs w:val="40"/>
        </w:rPr>
      </w:pPr>
      <w:r w:rsidRPr="00B05D1D">
        <w:rPr>
          <w:b/>
          <w:i/>
          <w:sz w:val="40"/>
          <w:szCs w:val="40"/>
        </w:rPr>
        <w:t>Background and Introduction</w:t>
      </w:r>
    </w:p>
    <w:p w14:paraId="1F1D4CE9" w14:textId="77777777" w:rsidR="00AA51C4" w:rsidRDefault="00AA51C4" w:rsidP="006717E0"/>
    <w:p w14:paraId="7C8F437F" w14:textId="77777777" w:rsidR="00AA51C4" w:rsidRDefault="00AA51C4" w:rsidP="006717E0">
      <w:pPr>
        <w:sectPr w:rsidR="00AA51C4" w:rsidSect="00756F0E">
          <w:footerReference w:type="default" r:id="rId14"/>
          <w:pgSz w:w="11900" w:h="16840"/>
          <w:pgMar w:top="1440" w:right="1134" w:bottom="1440" w:left="1134" w:header="964" w:footer="964" w:gutter="0"/>
          <w:cols w:space="720"/>
          <w:docGrid w:linePitch="360"/>
        </w:sectPr>
      </w:pPr>
    </w:p>
    <w:p w14:paraId="003D37F6" w14:textId="781B0238" w:rsidR="0082381F" w:rsidRPr="00485777" w:rsidRDefault="0082381F" w:rsidP="006717E0">
      <w:pPr>
        <w:pStyle w:val="Heading1"/>
      </w:pPr>
      <w:bookmarkStart w:id="1" w:name="_Toc27382829"/>
      <w:r w:rsidRPr="00485777">
        <w:lastRenderedPageBreak/>
        <w:t>Background and Introduction</w:t>
      </w:r>
      <w:bookmarkEnd w:id="1"/>
    </w:p>
    <w:p w14:paraId="479887F2" w14:textId="77777777" w:rsidR="0082381F" w:rsidRDefault="0082381F" w:rsidP="006717E0"/>
    <w:p w14:paraId="41A435DE" w14:textId="0BFCA961" w:rsidR="0082381F" w:rsidRDefault="0082381F" w:rsidP="006717E0">
      <w:pPr>
        <w:pStyle w:val="Heading2"/>
        <w:numPr>
          <w:ilvl w:val="1"/>
          <w:numId w:val="18"/>
        </w:numPr>
      </w:pPr>
      <w:bookmarkStart w:id="2" w:name="_Toc27382830"/>
      <w:r w:rsidRPr="00485777">
        <w:t>Cystic Fibrosis</w:t>
      </w:r>
      <w:bookmarkEnd w:id="2"/>
    </w:p>
    <w:p w14:paraId="53B35D8A" w14:textId="77777777" w:rsidR="0082381F" w:rsidRDefault="0082381F" w:rsidP="006717E0"/>
    <w:p w14:paraId="23185372" w14:textId="6A349F7A" w:rsidR="0082381F" w:rsidRPr="00DB5769" w:rsidRDefault="0082381F" w:rsidP="006717E0">
      <w:r w:rsidRPr="00DB5769">
        <w:t xml:space="preserve">Cystic Fibrosis (CF) is an autosomal recessive genetic condition that </w:t>
      </w:r>
      <w:r w:rsidR="003877F6" w:rsidRPr="00DB5769">
        <w:t xml:space="preserve">in the UK </w:t>
      </w:r>
      <w:r w:rsidRPr="00DB5769">
        <w:t xml:space="preserve">affects one in 2500 live births. It is a multi-system disease that affects the pulmonary, gastrointestinal, endocrine and metabolic systems, with patients affected from birth </w:t>
      </w:r>
      <w:r w:rsidRPr="00DB5769">
        <w:fldChar w:fldCharType="begin">
          <w:fldData xml:space="preserve">PEVuZE5vdGU+PENpdGU+PEF1dGhvcj5Db2hlbi1DeW1iZXJrbm9oPC9BdXRob3I+PFllYXI+MjAx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YWx0LXBlcmlvZGljYWw+PHBhZ2VzPjE0NjMtNzE8L3BhZ2VzPjx2b2x1bWU+MTgzPC92b2x1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</w:fldData>
        </w:fldChar>
      </w:r>
      <w:r w:rsidR="00677875" w:rsidRPr="00DB5769">
        <w:instrText xml:space="preserve"> ADDIN EN.CITE </w:instrText>
      </w:r>
      <w:r w:rsidR="00677875" w:rsidRPr="00DB5769">
        <w:fldChar w:fldCharType="begin">
          <w:fldData xml:space="preserve">PEVuZE5vdGU+PENpdGU+PEF1dGhvcj5Db2hlbi1DeW1iZXJrbm9oPC9BdXRob3I+PFllYXI+MjAx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YWx0LXBlcmlvZGljYWw+PHBhZ2VzPjE0NjMtNzE8L3BhZ2VzPjx2b2x1bWU+MTgzPC92b2x1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</w:fldData>
        </w:fldChar>
      </w:r>
      <w:r w:rsidR="00677875" w:rsidRPr="00DB5769">
        <w:instrText xml:space="preserve"> ADDIN EN.CITE.DATA </w:instrText>
      </w:r>
      <w:r w:rsidR="00677875" w:rsidRPr="00DB5769">
        <w:fldChar w:fldCharType="end"/>
      </w:r>
      <w:r w:rsidRPr="00DB5769">
        <w:fldChar w:fldCharType="separate"/>
      </w:r>
      <w:r w:rsidR="00677875" w:rsidRPr="00DB5769">
        <w:rPr>
          <w:noProof/>
        </w:rPr>
        <w:t>[1]</w:t>
      </w:r>
      <w:r w:rsidRPr="00DB5769">
        <w:fldChar w:fldCharType="end"/>
      </w:r>
      <w:r w:rsidRPr="00DB5769">
        <w:t>. The disease is caused by a fault to or complete absence of the cystic fibrosis transmembrane conductance regulator (CFTR). CFTR was first discovered over 30 years ago</w:t>
      </w:r>
      <w:r w:rsidR="003877F6" w:rsidRPr="00DB5769">
        <w:t xml:space="preserve"> (the details of which were published in 1989)</w:t>
      </w:r>
      <w:r w:rsidRPr="00DB5769">
        <w:t xml:space="preserve"> </w:t>
      </w:r>
      <w:r w:rsidRPr="00DB5769">
        <w:fldChar w:fldCharType="begin">
          <w:fldData xml:space="preserve">PEVuZE5vdGU+PENpdGU+PEF1dGhvcj5LZXJlbTwvQXV0aG9yPjxZZWFyPjE5ODk8L1llYXI+PFJl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</w:fldData>
        </w:fldChar>
      </w:r>
      <w:r w:rsidR="00677875" w:rsidRPr="00DB5769">
        <w:instrText xml:space="preserve"> ADDIN EN.CITE </w:instrText>
      </w:r>
      <w:r w:rsidR="00677875" w:rsidRPr="00DB5769">
        <w:fldChar w:fldCharType="begin">
          <w:fldData xml:space="preserve">PEVuZE5vdGU+PENpdGU+PEF1dGhvcj5LZXJlbTwvQXV0aG9yPjxZZWFyPjE5ODk8L1llYXI+PFJl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</w:fldData>
        </w:fldChar>
      </w:r>
      <w:r w:rsidR="00677875" w:rsidRPr="00DB5769">
        <w:instrText xml:space="preserve"> ADDIN EN.CITE.DATA </w:instrText>
      </w:r>
      <w:r w:rsidR="00677875" w:rsidRPr="00DB5769">
        <w:fldChar w:fldCharType="end"/>
      </w:r>
      <w:r w:rsidRPr="00DB5769">
        <w:fldChar w:fldCharType="separate"/>
      </w:r>
      <w:r w:rsidR="00677875" w:rsidRPr="00DB5769">
        <w:rPr>
          <w:noProof/>
        </w:rPr>
        <w:t>[2-4]</w:t>
      </w:r>
      <w:r w:rsidRPr="00DB5769">
        <w:fldChar w:fldCharType="end"/>
      </w:r>
      <w:r w:rsidRPr="00DB5769">
        <w:t xml:space="preserve">. Its discovery has allowed for specific targeted treatments to be developed and has resulted in a significant increase in life expectancy </w:t>
      </w:r>
      <w:r w:rsidRPr="00DB5769">
        <w:fldChar w:fldCharType="begin"/>
      </w:r>
      <w:r w:rsidR="00677875" w:rsidRPr="00DB5769">
        <w:instrText xml:space="preserve"> ADDIN EN.CITE &lt;EndNote&gt;&lt;Cite&gt;&lt;Author&gt;Davis&lt;/Author&gt;&lt;Year&gt;2006&lt;/Year&gt;&lt;RecNum&gt;795&lt;/RecNum&gt;&lt;DisplayText&gt;[5]&lt;/DisplayText&gt;&lt;record&gt;&lt;rec-number&gt;795&lt;/rec-number&gt;&lt;foreign-keys&gt;&lt;key app="EN" db-id="pr5wspr9dw2dxne92x4v99s69xa59dv092es" timestamp="1407693520"&gt;795&lt;/key&gt;&lt;/foreign-keys&gt;&lt;ref-type name="Journal Article"&gt;17&lt;/ref-type&gt;&lt;contributors&gt;&lt;authors&gt;&lt;author&gt;Davis, P. B.&lt;/author&gt;&lt;/authors&gt;&lt;/contributors&gt;&lt;auth-address&gt;Department of Pediatrics, Case Western Reserve University School of Medicine at Rainbow Babies&amp;apos; and Children&amp;apos;s Hospital, Cleveland OH 44106, USA. pamela.davis@case.edu&lt;/auth-address&gt;&lt;titles&gt;&lt;title&gt;Cystic fibrosis since 1938&lt;/title&gt;&lt;secondary-title&gt;American Journal of Respiratory and Critical Care Medicine&lt;/secondary-title&gt;&lt;alt-title&gt;American journal of respiratory and critical care medicine&lt;/alt-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alt-periodical&gt;&lt;full-title&gt;American Journal of Respiratory and Critical Care Medicine&lt;/full-title&gt;&lt;abbr-1&gt;Am. J. Respir. Crit. Care Med.&lt;/abbr-1&gt;&lt;abbr-2&gt;Am J Respir Crit Care Med&lt;/abbr-2&gt;&lt;abbr-3&gt;American Journal of Respiratory &amp;amp; Critical Care Medicine&lt;/abbr-3&gt;&lt;/alt-periodical&gt;&lt;pages&gt;475-82&lt;/pages&gt;&lt;volume&gt;173&lt;/volume&gt;&lt;number&gt;5&lt;/number&gt;&lt;edition&gt;2005/08/30&lt;/edition&gt;&lt;keywords&gt;&lt;keyword&gt;*Cystic Fibrosis/complications/diagnosis/therapy&lt;/keyword&gt;&lt;keyword&gt;Humans&lt;/keyword&gt;&lt;/keywords&gt;&lt;dates&gt;&lt;year&gt;2006&lt;/year&gt;&lt;pub-dates&gt;&lt;date&gt;Mar 1&lt;/date&gt;&lt;/pub-dates&gt;&lt;/dates&gt;&lt;isbn&gt;1073-449X (Print)&amp;#xD;1073-449x&lt;/isbn&gt;&lt;accession-num&gt;16126935&lt;/accession-num&gt;&lt;urls&gt;&lt;related-urls&gt;&lt;url&gt;http://www.atsjournals.org/doi/pdf/10.1164/rccm.200505-840OE&lt;/url&gt;&lt;/related-urls&gt;&lt;/urls&gt;&lt;electronic-resource-num&gt;10.1164/rccm.200505-840OE&lt;/electronic-resource-num&gt;&lt;remote-database-provider&gt;NLM&lt;/remote-database-provider&gt;&lt;language&gt;eng&lt;/language&gt;&lt;/record&gt;&lt;/Cite&gt;&lt;/EndNote&gt;</w:instrText>
      </w:r>
      <w:r w:rsidRPr="00DB5769">
        <w:fldChar w:fldCharType="separate"/>
      </w:r>
      <w:r w:rsidR="00677875" w:rsidRPr="00DB5769">
        <w:rPr>
          <w:noProof/>
        </w:rPr>
        <w:t>[5]</w:t>
      </w:r>
      <w:r w:rsidRPr="00DB5769">
        <w:fldChar w:fldCharType="end"/>
      </w:r>
      <w:r w:rsidRPr="00DB5769">
        <w:t xml:space="preserve"> (</w:t>
      </w:r>
      <w:r w:rsidRPr="00DB5769">
        <w:fldChar w:fldCharType="begin"/>
      </w:r>
      <w:r w:rsidRPr="00DB5769">
        <w:instrText xml:space="preserve"> REF _Ref345770493 \h </w:instrText>
      </w:r>
      <w:r w:rsidR="00AB58D0" w:rsidRPr="00DB5769">
        <w:instrText xml:space="preserve"> \* MERGEFORMAT </w:instrText>
      </w:r>
      <w:r w:rsidRPr="00DB5769">
        <w:fldChar w:fldCharType="separate"/>
      </w:r>
      <w:r w:rsidR="00140F11" w:rsidRPr="00FC0E89">
        <w:t xml:space="preserve">Figure </w:t>
      </w:r>
      <w:r w:rsidR="00140F11">
        <w:rPr>
          <w:noProof/>
        </w:rPr>
        <w:t>1</w:t>
      </w:r>
      <w:r w:rsidR="00140F11">
        <w:rPr>
          <w:noProof/>
        </w:rPr>
        <w:noBreakHyphen/>
        <w:t>1</w:t>
      </w:r>
      <w:r w:rsidRPr="00DB5769">
        <w:fldChar w:fldCharType="end"/>
      </w:r>
      <w:r w:rsidRPr="00DB5769">
        <w:t xml:space="preserve">). A recent analysis of survival in people with CF, from UK CF registry data, was performed between the years 2011-2015 </w:t>
      </w:r>
      <w:r w:rsidRPr="00DB5769">
        <w:fldChar w:fldCharType="begin">
          <w:fldData xml:space="preserve">PEVuZE5vdGU+PENpdGU+PEF1dGhvcj5LZW9naDwvQXV0aG9yPjxZZWFyPjIwMTg8L1llYXI+PFJl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</w:fldData>
        </w:fldChar>
      </w:r>
      <w:r w:rsidR="00677875" w:rsidRPr="00DB5769">
        <w:instrText xml:space="preserve"> ADDIN EN.CITE </w:instrText>
      </w:r>
      <w:r w:rsidR="00677875" w:rsidRPr="00DB5769">
        <w:fldChar w:fldCharType="begin">
          <w:fldData xml:space="preserve">PEVuZE5vdGU+PENpdGU+PEF1dGhvcj5LZW9naDwvQXV0aG9yPjxZZWFyPjIwMTg8L1llYXI+PFJl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</w:fldData>
        </w:fldChar>
      </w:r>
      <w:r w:rsidR="00677875" w:rsidRPr="00DB5769">
        <w:instrText xml:space="preserve"> ADDIN EN.CITE.DATA </w:instrText>
      </w:r>
      <w:r w:rsidR="00677875" w:rsidRPr="00DB5769">
        <w:fldChar w:fldCharType="end"/>
      </w:r>
      <w:r w:rsidRPr="00DB5769">
        <w:fldChar w:fldCharType="separate"/>
      </w:r>
      <w:r w:rsidR="00677875" w:rsidRPr="00DB5769">
        <w:rPr>
          <w:noProof/>
        </w:rPr>
        <w:t>[6]</w:t>
      </w:r>
      <w:r w:rsidRPr="00DB5769">
        <w:fldChar w:fldCharType="end"/>
      </w:r>
      <w:r w:rsidRPr="00DB5769">
        <w:t>. The authors reported that the median age of survival for patients (</w:t>
      </w:r>
      <w:r w:rsidR="0058748C" w:rsidRPr="00DB5769">
        <w:t xml:space="preserve">with the genotype </w:t>
      </w:r>
      <w:r w:rsidRPr="00DB5769">
        <w:t xml:space="preserve">F508del homozygous), was 46 years for males and 41 years for females </w:t>
      </w:r>
      <w:r w:rsidRPr="00DB5769">
        <w:fldChar w:fldCharType="begin">
          <w:fldData xml:space="preserve">PEVuZE5vdGU+PENpdGU+PEF1dGhvcj5LZW9naDwvQXV0aG9yPjxZZWFyPjIwMTg8L1llYXI+PFJl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</w:fldData>
        </w:fldChar>
      </w:r>
      <w:r w:rsidR="00677875" w:rsidRPr="00DB5769">
        <w:instrText xml:space="preserve"> ADDIN EN.CITE </w:instrText>
      </w:r>
      <w:r w:rsidR="00677875" w:rsidRPr="00DB5769">
        <w:fldChar w:fldCharType="begin">
          <w:fldData xml:space="preserve">PEVuZE5vdGU+PENpdGU+PEF1dGhvcj5LZW9naDwvQXV0aG9yPjxZZWFyPjIwMTg8L1llYXI+PFJl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</w:fldData>
        </w:fldChar>
      </w:r>
      <w:r w:rsidR="00677875" w:rsidRPr="00DB5769">
        <w:instrText xml:space="preserve"> ADDIN EN.CITE.DATA </w:instrText>
      </w:r>
      <w:r w:rsidR="00677875" w:rsidRPr="00DB5769">
        <w:fldChar w:fldCharType="end"/>
      </w:r>
      <w:r w:rsidRPr="00DB5769">
        <w:fldChar w:fldCharType="separate"/>
      </w:r>
      <w:r w:rsidR="00677875" w:rsidRPr="00DB5769">
        <w:rPr>
          <w:noProof/>
        </w:rPr>
        <w:t>[6]</w:t>
      </w:r>
      <w:r w:rsidRPr="00DB5769">
        <w:fldChar w:fldCharType="end"/>
      </w:r>
      <w:r w:rsidRPr="00DB5769">
        <w:t xml:space="preserve">. The length of survival is directly correlated to the decade of birth. Current estimates suggest that if mortality rates continue to decrease by 2% per year, patients born today will have a median survival age into their 60s </w:t>
      </w:r>
      <w:r w:rsidRPr="00DB5769">
        <w:fldChar w:fldCharType="begin">
          <w:fldData xml:space="preserve">PEVuZE5vdGU+PENpdGU+PEF1dGhvcj5Eb2RnZTwvQXV0aG9yPjxZZWFyPjIwMDc8L1llYXI+PFJl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</w:fldData>
        </w:fldChar>
      </w:r>
      <w:r w:rsidR="00677875" w:rsidRPr="00DB5769">
        <w:instrText xml:space="preserve"> ADDIN EN.CITE </w:instrText>
      </w:r>
      <w:r w:rsidR="00677875" w:rsidRPr="00DB5769">
        <w:fldChar w:fldCharType="begin">
          <w:fldData xml:space="preserve">PEVuZE5vdGU+PENpdGU+PEF1dGhvcj5Eb2RnZTwvQXV0aG9yPjxZZWFyPjIwMDc8L1llYXI+PFJl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</w:fldData>
        </w:fldChar>
      </w:r>
      <w:r w:rsidR="00677875" w:rsidRPr="00DB5769">
        <w:instrText xml:space="preserve"> ADDIN EN.CITE.DATA </w:instrText>
      </w:r>
      <w:r w:rsidR="00677875" w:rsidRPr="00DB5769">
        <w:fldChar w:fldCharType="end"/>
      </w:r>
      <w:r w:rsidRPr="00DB5769">
        <w:fldChar w:fldCharType="separate"/>
      </w:r>
      <w:r w:rsidR="00677875" w:rsidRPr="00DB5769">
        <w:rPr>
          <w:noProof/>
        </w:rPr>
        <w:t>[6, 7]</w:t>
      </w:r>
      <w:r w:rsidRPr="00DB5769">
        <w:fldChar w:fldCharType="end"/>
      </w:r>
      <w:r w:rsidRPr="00DB5769">
        <w:t>.</w:t>
      </w:r>
      <w:r w:rsidR="00DB5769" w:rsidRPr="00DB5769">
        <w:t xml:space="preserve"> </w:t>
      </w:r>
    </w:p>
    <w:p w14:paraId="77460DDC" w14:textId="77777777" w:rsidR="0082381F" w:rsidRDefault="0082381F" w:rsidP="006717E0"/>
    <w:p w14:paraId="558E9BC5" w14:textId="6B280B21" w:rsidR="0082381F" w:rsidRPr="00ED0351" w:rsidRDefault="0082381F" w:rsidP="006717E0">
      <w:r>
        <w:t>There are many mutations to the CFTR gene</w:t>
      </w:r>
      <w:r w:rsidR="0058748C" w:rsidRPr="0058748C">
        <w:t xml:space="preserve"> </w:t>
      </w:r>
      <w:r w:rsidR="0058748C">
        <w:t>that have been identified</w:t>
      </w:r>
      <w:r>
        <w:t xml:space="preserve">, but by far the most common mutation is F508del, which accounts for approximately 70% of CF individuals in the Caucasian population </w:t>
      </w:r>
      <w:r>
        <w:fldChar w:fldCharType="begin">
          <w:fldData xml:space="preserve">PEVuZE5vdGU+PENpdGU+PEF1dGhvcj5HaWJzb248L0F1dGhvcj48WWVhcj4yMDAzPC9ZZWFyPjxS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</w:fldData>
        </w:fldChar>
      </w:r>
      <w:r w:rsidR="00677875">
        <w:instrText xml:space="preserve"> ADDIN EN.CITE </w:instrText>
      </w:r>
      <w:r w:rsidR="00677875">
        <w:fldChar w:fldCharType="begin">
          <w:fldData xml:space="preserve">PEVuZE5vdGU+PENpdGU+PEF1dGhvcj5HaWJzb248L0F1dGhvcj48WWVhcj4yMDAzPC9ZZWFyPjxS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</w:fldData>
        </w:fldChar>
      </w:r>
      <w:r w:rsidR="00677875">
        <w:instrText xml:space="preserve"> ADDIN EN.CITE.DATA </w:instrText>
      </w:r>
      <w:r w:rsidR="00677875">
        <w:fldChar w:fldCharType="end"/>
      </w:r>
      <w:r>
        <w:fldChar w:fldCharType="separate"/>
      </w:r>
      <w:r w:rsidR="00677875">
        <w:rPr>
          <w:noProof/>
        </w:rPr>
        <w:t>[8]</w:t>
      </w:r>
      <w:r>
        <w:fldChar w:fldCharType="end"/>
      </w:r>
      <w:r>
        <w:t xml:space="preserve">. There are 21 other common mutations, which are often found in higher frequencies in specific populations </w:t>
      </w:r>
      <w:r>
        <w:fldChar w:fldCharType="begin">
          <w:fldData xml:space="preserve">PEVuZE5vdGU+PENpdGU+PEF1dGhvcj5LZXJlbTwvQXV0aG9yPjxZZWFyPjE5OTU8L1llYXI+PFJl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</w:fldData>
        </w:fldChar>
      </w:r>
      <w:r w:rsidR="00677875">
        <w:instrText xml:space="preserve"> ADDIN EN.CITE </w:instrText>
      </w:r>
      <w:r w:rsidR="00677875">
        <w:fldChar w:fldCharType="begin">
          <w:fldData xml:space="preserve">PEVuZE5vdGU+PENpdGU+PEF1dGhvcj5LZXJlbTwvQXV0aG9yPjxZZWFyPjE5OTU8L1llYXI+PFJl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</w:fldData>
        </w:fldChar>
      </w:r>
      <w:r w:rsidR="00677875">
        <w:instrText xml:space="preserve"> ADDIN EN.CITE.DATA </w:instrText>
      </w:r>
      <w:r w:rsidR="00677875">
        <w:fldChar w:fldCharType="end"/>
      </w:r>
      <w:r>
        <w:fldChar w:fldCharType="separate"/>
      </w:r>
      <w:r w:rsidR="00677875">
        <w:rPr>
          <w:noProof/>
        </w:rPr>
        <w:t>[9, 10]</w:t>
      </w:r>
      <w:r>
        <w:fldChar w:fldCharType="end"/>
      </w:r>
      <w:r>
        <w:t xml:space="preserve">. There are five major types of alterations in the way that CFTR is structured in CF, labelled Class I – V. Each class affects CFTR in a different way and often specific mutations will have characteristics of more than one class affecting them </w:t>
      </w:r>
      <w:r>
        <w:fldChar w:fldCharType="begin">
          <w:fldData xml:space="preserve">PEVuZE5vdGU+PENpdGU+PEF1dGhvcj5HaWJzb248L0F1dGhvcj48WWVhcj4yMDAzPC9ZZWFyPjxS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</w:fldData>
        </w:fldChar>
      </w:r>
      <w:r w:rsidR="00677875">
        <w:instrText xml:space="preserve"> ADDIN EN.CITE </w:instrText>
      </w:r>
      <w:r w:rsidR="00677875">
        <w:fldChar w:fldCharType="begin">
          <w:fldData xml:space="preserve">PEVuZE5vdGU+PENpdGU+PEF1dGhvcj5HaWJzb248L0F1dGhvcj48WWVhcj4yMDAzPC9ZZWFyPjxS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</w:fldData>
        </w:fldChar>
      </w:r>
      <w:r w:rsidR="00677875">
        <w:instrText xml:space="preserve"> ADDIN EN.CITE.DATA </w:instrText>
      </w:r>
      <w:r w:rsidR="00677875">
        <w:fldChar w:fldCharType="end"/>
      </w:r>
      <w:r>
        <w:fldChar w:fldCharType="separate"/>
      </w:r>
      <w:r w:rsidR="00677875">
        <w:rPr>
          <w:noProof/>
        </w:rPr>
        <w:t>[8]</w:t>
      </w:r>
      <w:r>
        <w:fldChar w:fldCharType="end"/>
      </w:r>
      <w:r>
        <w:t xml:space="preserve">. The mutation class is important as these different classes affect the disease course. For example, patients with class I and II mutations often have lung disease that deteriorates quicker than those with class IV and V mutations </w:t>
      </w:r>
      <w:r>
        <w:fldChar w:fldCharType="begin">
          <w:fldData xml:space="preserve">PEVuZE5vdGU+PENpdGU+PEF1dGhvcj5kZSBHcmFjaWE8L0F1dGhvcj48WWVhcj4yMDA1PC9ZZWFy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1NTgtNjM8L3BhZ2VzPjx2b2x1bWU+NjA8L3ZvbHVtZT48bnVtYmVyPjc8L251bWJl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</w:fldData>
        </w:fldChar>
      </w:r>
      <w:r w:rsidR="00677875">
        <w:instrText xml:space="preserve"> ADDIN EN.CITE </w:instrText>
      </w:r>
      <w:r w:rsidR="00677875">
        <w:fldChar w:fldCharType="begin">
          <w:fldData xml:space="preserve">PEVuZE5vdGU+PENpdGU+PEF1dGhvcj5kZSBHcmFjaWE8L0F1dGhvcj48WWVhcj4yMDA1PC9ZZWFy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1NTgtNjM8L3BhZ2VzPjx2b2x1bWU+NjA8L3ZvbHVtZT48bnVtYmVyPjc8L251bWJl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</w:fldData>
        </w:fldChar>
      </w:r>
      <w:r w:rsidR="00677875">
        <w:instrText xml:space="preserve"> ADDIN EN.CITE.DATA </w:instrText>
      </w:r>
      <w:r w:rsidR="00677875">
        <w:fldChar w:fldCharType="end"/>
      </w:r>
      <w:r>
        <w:fldChar w:fldCharType="separate"/>
      </w:r>
      <w:r w:rsidR="00677875">
        <w:rPr>
          <w:noProof/>
        </w:rPr>
        <w:t>[11]</w:t>
      </w:r>
      <w:r>
        <w:fldChar w:fldCharType="end"/>
      </w:r>
      <w:r>
        <w:t>.</w:t>
      </w:r>
    </w:p>
    <w:p w14:paraId="5AFAAF4E" w14:textId="77777777" w:rsidR="0082381F" w:rsidRDefault="0082381F" w:rsidP="006717E0"/>
    <w:p w14:paraId="5E241BE6" w14:textId="77777777" w:rsidR="0082381F" w:rsidRDefault="0082381F" w:rsidP="006717E0">
      <w:r>
        <w:t>Since the discovery of the CFTR gene there have been major breakthroughs in the therapies available for patients, including the recent developments in CFTR modulators which are the first drugs to directly treat the cause of CF. Another factor in the predicted increase in life expectancy has been the introduction of newborn screening, where babies are tested for CF in the first weeks of life.</w:t>
      </w:r>
    </w:p>
    <w:p w14:paraId="3C9FA611" w14:textId="77777777" w:rsidR="0082381F" w:rsidRDefault="0082381F" w:rsidP="00DB5769">
      <w:pPr>
        <w:jc w:val="center"/>
      </w:pPr>
      <w:r w:rsidRPr="00ED0351">
        <w:rPr>
          <w:noProof/>
          <w:lang w:val="en-US"/>
        </w:rPr>
        <w:lastRenderedPageBreak/>
        <w:drawing>
          <wp:inline distT="0" distB="0" distL="0" distR="0" wp14:anchorId="337FA7D1" wp14:editId="766BD38B">
            <wp:extent cx="4283237" cy="2780779"/>
            <wp:effectExtent l="25400" t="25400" r="34925" b="1333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 survival rates Davis 2006.tiff"/>
                    <pic:cNvPicPr/>
                  </pic:nvPicPr>
                  <pic:blipFill>
                    <a:blip r:embed="rId15">
                      <a:extLst>
                        <a:ext uri="{28A0092B-C50C-407E-A947-70E740481C1C}">
                          <a14:useLocalDpi xmlns:a14="http://schemas.microsoft.com/office/drawing/2010/main" val="0"/>
                        </a:ext>
                      </a:extLst>
                    </a:blip>
                    <a:stretch>
                      <a:fillRect/>
                    </a:stretch>
                  </pic:blipFill>
                  <pic:spPr>
                    <a:xfrm>
                      <a:off x="0" y="0"/>
                      <a:ext cx="4302136" cy="2793049"/>
                    </a:xfrm>
                    <a:prstGeom prst="rect">
                      <a:avLst/>
                    </a:prstGeom>
                    <a:ln>
                      <a:solidFill>
                        <a:schemeClr val="tx1"/>
                      </a:solidFill>
                    </a:ln>
                  </pic:spPr>
                </pic:pic>
              </a:graphicData>
            </a:graphic>
          </wp:inline>
        </w:drawing>
      </w:r>
    </w:p>
    <w:p w14:paraId="0B0FDCA3" w14:textId="16BFA91B" w:rsidR="007B2CCB" w:rsidRDefault="0082381F" w:rsidP="006717E0">
      <w:pPr>
        <w:pStyle w:val="Caption"/>
      </w:pPr>
      <w:bookmarkStart w:id="3" w:name="_Ref345770493"/>
      <w:bookmarkStart w:id="4" w:name="_Toc27382990"/>
      <w:bookmarkStart w:id="5" w:name="_Ref345770481"/>
      <w:bookmarkStart w:id="6" w:name="_Toc345774506"/>
      <w:r w:rsidRPr="00FC0E89">
        <w:t xml:space="preserve">Figure </w:t>
      </w:r>
      <w:fldSimple w:instr=" STYLEREF 1 \s ">
        <w:r w:rsidR="00824FFE">
          <w:rPr>
            <w:noProof/>
          </w:rPr>
          <w:t>1</w:t>
        </w:r>
      </w:fldSimple>
      <w:r w:rsidR="00824FFE">
        <w:noBreakHyphen/>
      </w:r>
      <w:fldSimple w:instr=" SEQ Figure \* ARABIC \s 1 ">
        <w:r w:rsidR="00824FFE">
          <w:rPr>
            <w:noProof/>
          </w:rPr>
          <w:t>1</w:t>
        </w:r>
      </w:fldSimple>
      <w:bookmarkEnd w:id="3"/>
      <w:r w:rsidRPr="00FC0E89">
        <w:t>:</w:t>
      </w:r>
      <w:r>
        <w:t xml:space="preserve"> Median survival data for CF across the decades.</w:t>
      </w:r>
      <w:bookmarkEnd w:id="4"/>
      <w:r>
        <w:t xml:space="preserve"> </w:t>
      </w:r>
    </w:p>
    <w:p w14:paraId="53B2A208" w14:textId="29668FAE" w:rsidR="0082381F" w:rsidRPr="00A709E2" w:rsidRDefault="0082381F" w:rsidP="006717E0">
      <w:pPr>
        <w:pStyle w:val="Subtitle"/>
      </w:pPr>
      <w:r w:rsidRPr="00A709E2">
        <w:t xml:space="preserve">Data presented is for U.S.A patients.  </w:t>
      </w:r>
      <w:r w:rsidR="005E6BBB">
        <w:t xml:space="preserve">There is a clear trend to improving survival throughout the decades for people with CF. </w:t>
      </w:r>
      <w:r w:rsidRPr="00A709E2">
        <w:t xml:space="preserve">Reproduced from Davis </w:t>
      </w:r>
      <w:r w:rsidR="00564288">
        <w:t>et al</w:t>
      </w:r>
      <w:r w:rsidRPr="00A709E2">
        <w:t xml:space="preserve"> </w:t>
      </w:r>
      <w:r w:rsidRPr="00A709E2">
        <w:fldChar w:fldCharType="begin"/>
      </w:r>
      <w:r w:rsidR="00677875" w:rsidRPr="00A709E2">
        <w:instrText xml:space="preserve"> ADDIN EN.CITE &lt;EndNote&gt;&lt;Cite&gt;&lt;Author&gt;Davis&lt;/Author&gt;&lt;Year&gt;2006&lt;/Year&gt;&lt;RecNum&gt;795&lt;/RecNum&gt;&lt;DisplayText&gt;[5]&lt;/DisplayText&gt;&lt;record&gt;&lt;rec-number&gt;795&lt;/rec-number&gt;&lt;foreign-keys&gt;&lt;key app="EN" db-id="pr5wspr9dw2dxne92x4v99s69xa59dv092es" timestamp="1407693520"&gt;795&lt;/key&gt;&lt;/foreign-keys&gt;&lt;ref-type name="Journal Article"&gt;17&lt;/ref-type&gt;&lt;contributors&gt;&lt;authors&gt;&lt;author&gt;Davis, P. B.&lt;/author&gt;&lt;/authors&gt;&lt;/contributors&gt;&lt;auth-address&gt;Department of Pediatrics, Case Western Reserve University School of Medicine at Rainbow Babies&amp;apos; and Children&amp;apos;s Hospital, Cleveland OH 44106, USA. pamela.davis@case.edu&lt;/auth-address&gt;&lt;titles&gt;&lt;title&gt;Cystic fibrosis since 1938&lt;/title&gt;&lt;secondary-title&gt;American Journal of Respiratory and Critical Care Medicine&lt;/secondary-title&gt;&lt;alt-title&gt;American journal of respiratory and critical care medicine&lt;/alt-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alt-periodical&gt;&lt;full-title&gt;American Journal of Respiratory and Critical Care Medicine&lt;/full-title&gt;&lt;abbr-1&gt;Am. J. Respir. Crit. Care Med.&lt;/abbr-1&gt;&lt;abbr-2&gt;Am J Respir Crit Care Med&lt;/abbr-2&gt;&lt;abbr-3&gt;American Journal of Respiratory &amp;amp; Critical Care Medicine&lt;/abbr-3&gt;&lt;/alt-periodical&gt;&lt;pages&gt;475-82&lt;/pages&gt;&lt;volume&gt;173&lt;/volume&gt;&lt;number&gt;5&lt;/number&gt;&lt;edition&gt;2005/08/30&lt;/edition&gt;&lt;keywords&gt;&lt;keyword&gt;*Cystic Fibrosis/complications/diagnosis/therapy&lt;/keyword&gt;&lt;keyword&gt;Humans&lt;/keyword&gt;&lt;/keywords&gt;&lt;dates&gt;&lt;year&gt;2006&lt;/year&gt;&lt;pub-dates&gt;&lt;date&gt;Mar 1&lt;/date&gt;&lt;/pub-dates&gt;&lt;/dates&gt;&lt;isbn&gt;1073-449X (Print)&amp;#xD;1073-449x&lt;/isbn&gt;&lt;accession-num&gt;16126935&lt;/accession-num&gt;&lt;urls&gt;&lt;related-urls&gt;&lt;url&gt;http://www.atsjournals.org/doi/pdf/10.1164/rccm.200505-840OE&lt;/url&gt;&lt;/related-urls&gt;&lt;/urls&gt;&lt;electronic-resource-num&gt;10.1164/rccm.200505-840OE&lt;/electronic-resource-num&gt;&lt;remote-database-provider&gt;NLM&lt;/remote-database-provider&gt;&lt;language&gt;eng&lt;/language&gt;&lt;/record&gt;&lt;/Cite&gt;&lt;/EndNote&gt;</w:instrText>
      </w:r>
      <w:r w:rsidRPr="00A709E2">
        <w:fldChar w:fldCharType="separate"/>
      </w:r>
      <w:r w:rsidR="00677875" w:rsidRPr="00A709E2">
        <w:rPr>
          <w:noProof/>
        </w:rPr>
        <w:t>[5]</w:t>
      </w:r>
      <w:r w:rsidRPr="00A709E2">
        <w:fldChar w:fldCharType="end"/>
      </w:r>
      <w:r w:rsidRPr="00A709E2">
        <w:t>.</w:t>
      </w:r>
      <w:bookmarkEnd w:id="5"/>
      <w:bookmarkEnd w:id="6"/>
      <w:r w:rsidR="00290084">
        <w:t xml:space="preserve"> </w:t>
      </w:r>
      <w:r w:rsidR="00290084" w:rsidRPr="00290084">
        <w:t>Rep</w:t>
      </w:r>
      <w:r w:rsidR="005C0626">
        <w:t>roduced</w:t>
      </w:r>
      <w:r w:rsidR="00290084" w:rsidRPr="00290084">
        <w:t xml:space="preserve"> with permission of the American Thoracic Society. Copyright © 2019 American Thoracic Society.</w:t>
      </w:r>
    </w:p>
    <w:p w14:paraId="06FEEE2B" w14:textId="77777777" w:rsidR="0082381F" w:rsidRDefault="0082381F" w:rsidP="006717E0"/>
    <w:p w14:paraId="7D039240" w14:textId="3AC1B53D" w:rsidR="0082381F" w:rsidRDefault="0082381F" w:rsidP="006717E0">
      <w:r>
        <w:t xml:space="preserve">The effects of CFTR dysfunction are most profound within the lung of people with CF, reflected by lung disease being the primary cause of morbidity and mortality. CFTR dysfunction, chronic inflammation and poor nutritional status however also has a presence throughout the body in different organs, especially in modern times where patients are living longer. Commonly, in addition to lung disease, people with CF may also have a diagnosis of pancreatic insufficiency, diabetes, bone disease, arthropathy, depression, chronic kidney disease, liver disease and sinus disease, amongst others </w:t>
      </w:r>
      <w:r>
        <w:fldChar w:fldCharType="begin"/>
      </w:r>
      <w:r w:rsidR="00677875">
        <w:instrText xml:space="preserve"> ADDIN EN.CITE &lt;EndNote&gt;&lt;Cite&gt;&lt;Author&gt;Plant&lt;/Author&gt;&lt;Year&gt;2014&lt;/Year&gt;&lt;RecNum&gt;3546&lt;/RecNum&gt;&lt;DisplayText&gt;[12]&lt;/DisplayText&gt;&lt;record&gt;&lt;rec-number&gt;3546&lt;/rec-number&gt;&lt;foreign-keys&gt;&lt;key app="EN" db-id="pr5wspr9dw2dxne92x4v99s69xa59dv092es" timestamp="1570608997"&gt;3546&lt;/key&gt;&lt;/foreign-keys&gt;&lt;ref-type name="Journal Article"&gt;17&lt;/ref-type&gt;&lt;contributors&gt;&lt;authors&gt;&lt;author&gt;Plant, B.&lt;/author&gt;&lt;author&gt;Parkins, M.&lt;/author&gt;&lt;/authors&gt;&lt;/contributors&gt;&lt;titles&gt;&lt;title&gt;Extrapulmonary manifestations of cystic fibrosis&lt;/title&gt;&lt;secondary-title&gt;European Respiratory Society Monograph&lt;/secondary-title&gt;&lt;/titles&gt;&lt;periodical&gt;&lt;full-title&gt;European Respiratory Society Monograph&lt;/full-title&gt;&lt;/periodical&gt;&lt;pages&gt;219 - 235&lt;/pages&gt;&lt;volume&gt;Cystic Fibrosis&lt;/volume&gt;&lt;dates&gt;&lt;year&gt;2014&lt;/year&gt;&lt;/dates&gt;&lt;urls&gt;&lt;/urls&gt;&lt;/record&gt;&lt;/Cite&gt;&lt;/EndNote&gt;</w:instrText>
      </w:r>
      <w:r>
        <w:fldChar w:fldCharType="separate"/>
      </w:r>
      <w:r w:rsidR="00677875">
        <w:rPr>
          <w:noProof/>
        </w:rPr>
        <w:t>[12]</w:t>
      </w:r>
      <w:r>
        <w:fldChar w:fldCharType="end"/>
      </w:r>
      <w:r>
        <w:t xml:space="preserve">. Prevalence of these extra-pulmonary complications is higher for certain complications. For example, by the age of 30 years, approximately 35% of the CF population have sinus disease and approximately 30% have diabetes </w:t>
      </w:r>
      <w:r>
        <w:fldChar w:fldCharType="begin">
          <w:fldData xml:space="preserve">PEVuZE5vdGU+PENpdGU+PEF1dGhvcj5RdW9uPC9BdXRob3I+PFllYXI+MjAxMjwvWWVhcj48UmVj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=
</w:fldData>
        </w:fldChar>
      </w:r>
      <w:r w:rsidR="00677875">
        <w:instrText xml:space="preserve"> ADDIN EN.CITE </w:instrText>
      </w:r>
      <w:r w:rsidR="00677875">
        <w:fldChar w:fldCharType="begin">
          <w:fldData xml:space="preserve">PEVuZE5vdGU+PENpdGU+PEF1dGhvcj5RdW9uPC9BdXRob3I+PFllYXI+MjAxMjwvWWVhcj48UmVj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=
</w:fldData>
        </w:fldChar>
      </w:r>
      <w:r w:rsidR="00677875">
        <w:instrText xml:space="preserve"> ADDIN EN.CITE.DATA </w:instrText>
      </w:r>
      <w:r w:rsidR="00677875">
        <w:fldChar w:fldCharType="end"/>
      </w:r>
      <w:r>
        <w:fldChar w:fldCharType="separate"/>
      </w:r>
      <w:r w:rsidR="00677875">
        <w:rPr>
          <w:noProof/>
        </w:rPr>
        <w:t>[13]</w:t>
      </w:r>
      <w:r>
        <w:fldChar w:fldCharType="end"/>
      </w:r>
      <w:r>
        <w:t xml:space="preserve">. In contrast, the prevalence of liver disease is lower at age 30 years, affecting approximately 5% of the population </w:t>
      </w:r>
      <w:r>
        <w:fldChar w:fldCharType="begin">
          <w:fldData xml:space="preserve">PEVuZE5vdGU+PENpdGU+PEF1dGhvcj5RdW9uPC9BdXRob3I+PFllYXI+MjAxMjwvWWVhcj48UmVj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=
</w:fldData>
        </w:fldChar>
      </w:r>
      <w:r w:rsidR="00677875">
        <w:instrText xml:space="preserve"> ADDIN EN.CITE </w:instrText>
      </w:r>
      <w:r w:rsidR="00677875">
        <w:fldChar w:fldCharType="begin">
          <w:fldData xml:space="preserve">PEVuZE5vdGU+PENpdGU+PEF1dGhvcj5RdW9uPC9BdXRob3I+PFllYXI+MjAxMjwvWWVhcj48UmVj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=
</w:fldData>
        </w:fldChar>
      </w:r>
      <w:r w:rsidR="00677875">
        <w:instrText xml:space="preserve"> ADDIN EN.CITE.DATA </w:instrText>
      </w:r>
      <w:r w:rsidR="00677875">
        <w:fldChar w:fldCharType="end"/>
      </w:r>
      <w:r>
        <w:fldChar w:fldCharType="separate"/>
      </w:r>
      <w:r w:rsidR="00677875">
        <w:rPr>
          <w:noProof/>
        </w:rPr>
        <w:t>[13]</w:t>
      </w:r>
      <w:r>
        <w:fldChar w:fldCharType="end"/>
      </w:r>
      <w:r>
        <w:t xml:space="preserve">. </w:t>
      </w:r>
    </w:p>
    <w:p w14:paraId="0D0EAF05" w14:textId="77777777" w:rsidR="0082381F" w:rsidRPr="00CC0E4A" w:rsidRDefault="0082381F" w:rsidP="006717E0"/>
    <w:p w14:paraId="075CF969" w14:textId="5A462BAF" w:rsidR="0082381F" w:rsidRDefault="0082381F" w:rsidP="006717E0">
      <w:pPr>
        <w:pStyle w:val="Heading3"/>
        <w:numPr>
          <w:ilvl w:val="2"/>
          <w:numId w:val="18"/>
        </w:numPr>
      </w:pPr>
      <w:bookmarkStart w:id="7" w:name="_Toc27382831"/>
      <w:r>
        <w:t>Pathophysiology of CF lung disease</w:t>
      </w:r>
      <w:bookmarkEnd w:id="7"/>
    </w:p>
    <w:p w14:paraId="14D8D32A" w14:textId="77777777" w:rsidR="0082381F" w:rsidRDefault="0082381F" w:rsidP="006717E0"/>
    <w:p w14:paraId="0A2DBFB7" w14:textId="6CB89C3F" w:rsidR="006F12DF" w:rsidRDefault="006F12DF" w:rsidP="006F12DF">
      <w:r w:rsidRPr="006F12DF">
        <w:t xml:space="preserve">CFTR gene mutations cause the absence or dysfunction of the protein responsible for regulating ion transport across the apical membrane of epithelia. CFTR dysfunction and the resultant failure in ion transport channels across the airway membrane, leads to airway surface liquid depletion, causing thick and viscous mucus to accumulate in the airways </w:t>
      </w:r>
      <w:r w:rsidRPr="006F12DF">
        <w:fldChar w:fldCharType="begin"/>
      </w:r>
      <w:r w:rsidRPr="006F12DF">
        <w:instrText xml:space="preserve"> ADDIN EN.CITE &lt;EndNote&gt;&lt;Cite&gt;&lt;Author&gt;Donaldson&lt;/Author&gt;&lt;Year&gt;2003&lt;/Year&gt;&lt;RecNum&gt;797&lt;/RecNum&gt;&lt;DisplayText&gt;[14]&lt;/DisplayText&gt;&lt;record&gt;&lt;rec-number&gt;797&lt;/rec-number&gt;&lt;foreign-keys&gt;&lt;key app="EN" db-id="pr5wspr9dw2dxne92x4v99s69xa59dv092es" timestamp="1407694000"&gt;797&lt;/key&gt;&lt;/foreign-keys&gt;&lt;ref-type name="Journal Article"&gt;17&lt;/ref-type&gt;&lt;contributors&gt;&lt;authors&gt;&lt;author&gt;Donaldson, S. H.&lt;/author&gt;&lt;author&gt;Boucher, R. C.&lt;/author&gt;&lt;/authors&gt;&lt;/contributors&gt;&lt;auth-address&gt;Department of Medicine, University of North Carolina at Chapel Hill, 27599, USA. scott_donaldson@med.unc.edu&lt;/auth-address&gt;&lt;titles&gt;&lt;title&gt;Update on pathogenesis of cystic fibrosis lung disease&lt;/title&gt;&lt;secondary-title&gt;Curr Opin Pulm Med&lt;/secondary-title&gt;&lt;alt-title&gt;Current opinion in pulmonary medicine&lt;/alt-title&gt;&lt;/titles&gt;&lt;periodical&gt;&lt;full-title&gt;Current Opinion in Pulmonary Medicine&lt;/full-title&gt;&lt;abbr-1&gt;Curr. Opin. Pulm. Med.&lt;/abbr-1&gt;&lt;abbr-2&gt;Curr Opin Pulm Med&lt;/abbr-2&gt;&lt;/periodical&gt;&lt;alt-periodical&gt;&lt;full-title&gt;Current Opinion in Pulmonary Medicine&lt;/full-title&gt;&lt;abbr-1&gt;Curr. Opin. Pulm. Med.&lt;/abbr-1&gt;&lt;abbr-2&gt;Curr Opin Pulm Med&lt;/abbr-2&gt;&lt;/alt-periodical&gt;&lt;pages&gt;486-91&lt;/pages&gt;&lt;volume&gt;9&lt;/volume&gt;&lt;number&gt;6&lt;/number&gt;&lt;edition&gt;2003/10/10&lt;/edition&gt;&lt;keywords&gt;&lt;keyword&gt;Cystic Fibrosis/genetics/*physiopathology&lt;/keyword&gt;&lt;keyword&gt;Cystic Fibrosis Transmembrane Conductance Regulator/genetics/*physiology&lt;/keyword&gt;&lt;keyword&gt;Humans&lt;/keyword&gt;&lt;keyword&gt;Ion Transport/*physiology&lt;/keyword&gt;&lt;keyword&gt;Mucus/physiology&lt;/keyword&gt;&lt;keyword&gt;Respiratory Mucosa/physiopathology&lt;/keyword&gt;&lt;/keywords&gt;&lt;dates&gt;&lt;year&gt;2003&lt;/year&gt;&lt;pub-dates&gt;&lt;date&gt;Nov&lt;/date&gt;&lt;/pub-dates&gt;&lt;/dates&gt;&lt;isbn&gt;1070-5287 (Print)&amp;#xD;1070-5287 (Linking)&lt;/isbn&gt;&lt;accession-num&gt;14534400&lt;/accession-num&gt;&lt;urls&gt;&lt;related-urls&gt;&lt;url&gt;https://www.ncbi.nlm.nih.gov/pubmed/14534400&lt;/url&gt;&lt;/related-urls&gt;&lt;/urls&gt;&lt;remote-database-provider&gt;NLM&lt;/remote-database-provider&gt;&lt;language&gt;eng&lt;/language&gt;&lt;/record&gt;&lt;/Cite&gt;&lt;/EndNote&gt;</w:instrText>
      </w:r>
      <w:r w:rsidRPr="006F12DF">
        <w:fldChar w:fldCharType="separate"/>
      </w:r>
      <w:r w:rsidRPr="006F12DF">
        <w:t>[14]</w:t>
      </w:r>
      <w:r w:rsidRPr="006F12DF">
        <w:fldChar w:fldCharType="end"/>
      </w:r>
      <w:r w:rsidRPr="006F12DF">
        <w:t xml:space="preserve">. Different CFTR gene mutations cause different CFTR abnormalities to occur. For example, in patients with the F508del mutation, the CFTR is absent from the cell membrane, but also has a gating defect present, such that chloride cannot pass </w:t>
      </w:r>
      <w:r w:rsidRPr="006F12DF">
        <w:lastRenderedPageBreak/>
        <w:t>through. Whilst for patients with the G551D mutation, the CFTR is present in the cell surface, but the channel does not effectively allow chloride transport to occur.</w:t>
      </w:r>
    </w:p>
    <w:p w14:paraId="1765F8AC" w14:textId="77777777" w:rsidR="00226809" w:rsidRDefault="00226809" w:rsidP="006F12DF"/>
    <w:p w14:paraId="51FECB01" w14:textId="77777777" w:rsidR="00226809" w:rsidRDefault="00226809" w:rsidP="00226809">
      <w:pPr>
        <w:keepNext/>
        <w:jc w:val="center"/>
      </w:pPr>
      <w:r>
        <w:rPr>
          <w:noProof/>
          <w:lang w:val="en-US"/>
        </w:rPr>
        <w:drawing>
          <wp:inline distT="0" distB="0" distL="0" distR="0" wp14:anchorId="226CAD26" wp14:editId="3ABA1E7F">
            <wp:extent cx="4548121" cy="2190011"/>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FTR cartoon.png"/>
                    <pic:cNvPicPr/>
                  </pic:nvPicPr>
                  <pic:blipFill>
                    <a:blip r:embed="rId16">
                      <a:extLst>
                        <a:ext uri="{28A0092B-C50C-407E-A947-70E740481C1C}">
                          <a14:useLocalDpi xmlns:a14="http://schemas.microsoft.com/office/drawing/2010/main" val="0"/>
                        </a:ext>
                      </a:extLst>
                    </a:blip>
                    <a:stretch>
                      <a:fillRect/>
                    </a:stretch>
                  </pic:blipFill>
                  <pic:spPr>
                    <a:xfrm>
                      <a:off x="0" y="0"/>
                      <a:ext cx="4557280" cy="2194421"/>
                    </a:xfrm>
                    <a:prstGeom prst="rect">
                      <a:avLst/>
                    </a:prstGeom>
                  </pic:spPr>
                </pic:pic>
              </a:graphicData>
            </a:graphic>
          </wp:inline>
        </w:drawing>
      </w:r>
    </w:p>
    <w:p w14:paraId="3E01A0A6" w14:textId="5FAC41D5" w:rsidR="00226809" w:rsidRDefault="00226809" w:rsidP="00226809">
      <w:pPr>
        <w:pStyle w:val="Caption"/>
        <w:jc w:val="left"/>
      </w:pPr>
      <w:bookmarkStart w:id="8" w:name="_Toc27382991"/>
      <w:r>
        <w:t xml:space="preserve">Figure </w:t>
      </w:r>
      <w:fldSimple w:instr=" STYLEREF 1 \s ">
        <w:r w:rsidR="00824FFE">
          <w:rPr>
            <w:noProof/>
          </w:rPr>
          <w:t>1</w:t>
        </w:r>
      </w:fldSimple>
      <w:r w:rsidR="00824FFE">
        <w:noBreakHyphen/>
      </w:r>
      <w:fldSimple w:instr=" SEQ Figure \* ARABIC \s 1 ">
        <w:r w:rsidR="00824FFE">
          <w:rPr>
            <w:noProof/>
          </w:rPr>
          <w:t>2</w:t>
        </w:r>
      </w:fldSimple>
      <w:r>
        <w:t>: CFTR in health and in a CF airway.</w:t>
      </w:r>
      <w:bookmarkEnd w:id="8"/>
    </w:p>
    <w:p w14:paraId="7CC670FE" w14:textId="29827066" w:rsidR="00226809" w:rsidRPr="00683325" w:rsidRDefault="00226809" w:rsidP="00226809">
      <w:pPr>
        <w:pStyle w:val="Subtitle"/>
      </w:pPr>
      <w:r>
        <w:t xml:space="preserve">Image a) shows the location and role of CFTR in normal airway epithelia. It is located in the apical cell membrane, functioning as an anion channel </w:t>
      </w:r>
      <w:r w:rsidR="00683325">
        <w:t>which mediates the secretion of Cl</w:t>
      </w:r>
      <w:r w:rsidR="00683325" w:rsidRPr="00683325">
        <w:rPr>
          <w:vertAlign w:val="superscript"/>
        </w:rPr>
        <w:t>-</w:t>
      </w:r>
      <w:r w:rsidR="00683325">
        <w:t>/HCO</w:t>
      </w:r>
      <w:r w:rsidR="00683325" w:rsidRPr="00683325">
        <w:rPr>
          <w:vertAlign w:val="subscript"/>
        </w:rPr>
        <w:t>3</w:t>
      </w:r>
      <w:r w:rsidR="00683325">
        <w:rPr>
          <w:vertAlign w:val="subscript"/>
        </w:rPr>
        <w:t xml:space="preserve"> </w:t>
      </w:r>
      <w:r w:rsidR="00683325" w:rsidRPr="00683325">
        <w:t>and fluid.</w:t>
      </w:r>
      <w:r w:rsidR="00683325">
        <w:t xml:space="preserve"> CFTR controls the absorption of Na</w:t>
      </w:r>
      <w:r w:rsidR="00683325" w:rsidRPr="00683325">
        <w:rPr>
          <w:vertAlign w:val="superscript"/>
        </w:rPr>
        <w:t>+</w:t>
      </w:r>
      <w:r w:rsidR="00683325">
        <w:t xml:space="preserve"> and fluid mediated by the amiloride-sensitive epithelial Na+ channel (ENaC). The proper hydration of the airway surface is essential </w:t>
      </w:r>
      <w:r w:rsidR="00D03A87">
        <w:t xml:space="preserve">for mucus clearance </w:t>
      </w:r>
      <w:r w:rsidR="00683325">
        <w:t xml:space="preserve">and is controlled by coordinated absorption and secretion of salt and water. Image b) depicts the basic effect of CFTR dysfunction in the CF airway. </w:t>
      </w:r>
      <w:r w:rsidR="00D03A87">
        <w:t>There are a variety of mechanisms causing this dysfunction, including deficient synthesis, processing, gating, conductance or reduced stability of CFTR anion channels. Ultimately the effect of CFTR dysfunction is the dehydration of the preciliary and mucus layers of the airway.</w:t>
      </w:r>
      <w:r w:rsidR="005F0D45">
        <w:t xml:space="preserve"> The result of which is</w:t>
      </w:r>
      <w:r w:rsidR="00D03A87">
        <w:t xml:space="preserve"> impaired mucus transport. </w:t>
      </w:r>
      <w:r w:rsidR="00560701">
        <w:t>Re</w:t>
      </w:r>
      <w:r w:rsidR="005C0626">
        <w:t>produced</w:t>
      </w:r>
      <w:r w:rsidR="00560701">
        <w:t xml:space="preserve"> with permission from</w:t>
      </w:r>
      <w:r w:rsidR="005C0626">
        <w:t xml:space="preserve"> Mall et al </w:t>
      </w:r>
      <w:r w:rsidR="00560701">
        <w:t xml:space="preserve"> </w:t>
      </w:r>
      <w:r w:rsidR="005C0626">
        <w:fldChar w:fldCharType="begin"/>
      </w:r>
      <w:r w:rsidR="005C0626">
        <w:instrText xml:space="preserve"> ADDIN EN.CITE &lt;EndNote&gt;&lt;Cite&gt;&lt;Author&gt;Mall&lt;/Author&gt;&lt;Year&gt;2014&lt;/Year&gt;&lt;RecNum&gt;1449&lt;/RecNum&gt;&lt;DisplayText&gt;[15]&lt;/DisplayText&gt;&lt;record&gt;&lt;rec-number&gt;1449&lt;/rec-number&gt;&lt;foreign-keys&gt;&lt;key app="EN" db-id="pr5wspr9dw2dxne92x4v99s69xa59dv092es" timestamp="1433853694"&gt;1449&lt;/key&gt;&lt;/foreign-keys&gt;&lt;ref-type name="Book"&gt;6&lt;/ref-type&gt;&lt;contributors&gt;&lt;authors&gt;&lt;author&gt;Mall, M. A.&lt;/author&gt;&lt;author&gt;Boucher, R. C&lt;/author&gt;&lt;/authors&gt;&lt;secondary-authors&gt;&lt;author&gt;Mall, Marcus A. Elborn J. Stuart&lt;/author&gt;&lt;/secondary-authors&gt;&lt;/contributors&gt;&lt;titles&gt;&lt;title&gt;Cystic Fibrosis&lt;/title&gt;&lt;/titles&gt;&lt;pages&gt;332&lt;/pages&gt;&lt;dates&gt;&lt;year&gt;2014&lt;/year&gt;&lt;pub-dates&gt;&lt;date&gt;2014-05-31 17:00:00&lt;/date&gt;&lt;/pub-dates&gt;&lt;/dates&gt;&lt;publisher&gt;European Respiratory Society&lt;/publisher&gt;&lt;isbn&gt;9781849840514&lt;/isbn&gt;&lt;work-type&gt;10.1183/1025448x.erm6414&lt;/work-type&gt;&lt;urls&gt;&lt;related-urls&gt;&lt;url&gt;http://erspublications.com/content/9781849840514/9781849840514&lt;/url&gt;&lt;/related-urls&gt;&lt;/urls&gt;&lt;/record&gt;&lt;/Cite&gt;&lt;/EndNote&gt;</w:instrText>
      </w:r>
      <w:r w:rsidR="005C0626">
        <w:fldChar w:fldCharType="separate"/>
      </w:r>
      <w:r w:rsidR="005C0626">
        <w:rPr>
          <w:noProof/>
        </w:rPr>
        <w:t>[15]</w:t>
      </w:r>
      <w:r w:rsidR="005C0626">
        <w:fldChar w:fldCharType="end"/>
      </w:r>
      <w:r w:rsidR="005C0626">
        <w:t>.</w:t>
      </w:r>
    </w:p>
    <w:p w14:paraId="1A085461" w14:textId="77777777" w:rsidR="00226809" w:rsidRPr="00226809" w:rsidRDefault="00226809" w:rsidP="00226809"/>
    <w:p w14:paraId="5D29B791" w14:textId="5C1B24FA" w:rsidR="0082381F" w:rsidRPr="00ED0351" w:rsidRDefault="0082381F" w:rsidP="006717E0">
      <w:r w:rsidRPr="00ED0351">
        <w:t xml:space="preserve">This mucus is then difficult to remove from the airway, leading to localised infection that subsequently causes an exaggerated inflammatory response, in turn leading to further inflammation and the development of airway bronchiectasis </w:t>
      </w:r>
      <w:r w:rsidRPr="00ED0351">
        <w:fldChar w:fldCharType="begin">
          <w:fldData xml:space="preserve">PEVuZE5vdGU+PENpdGU+PEF1dGhvcj5HaWJzb248L0F1dGhvcj48WWVhcj4yMDAzPC9ZZWFyPjxS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</w:fldData>
        </w:fldChar>
      </w:r>
      <w:r w:rsidR="00677875">
        <w:instrText xml:space="preserve"> ADDIN EN.CITE </w:instrText>
      </w:r>
      <w:r w:rsidR="00677875">
        <w:fldChar w:fldCharType="begin">
          <w:fldData xml:space="preserve">PEVuZE5vdGU+PENpdGU+PEF1dGhvcj5HaWJzb248L0F1dGhvcj48WWVhcj4yMDAzPC9ZZWFyPjxS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</w:fldData>
        </w:fldChar>
      </w:r>
      <w:r w:rsidR="00677875">
        <w:instrText xml:space="preserve"> ADDIN EN.CITE.DATA </w:instrText>
      </w:r>
      <w:r w:rsidR="00677875">
        <w:fldChar w:fldCharType="end"/>
      </w:r>
      <w:r w:rsidRPr="00ED0351">
        <w:fldChar w:fldCharType="separate"/>
      </w:r>
      <w:r w:rsidR="00677875">
        <w:rPr>
          <w:noProof/>
        </w:rPr>
        <w:t>[8]</w:t>
      </w:r>
      <w:r w:rsidRPr="00ED0351">
        <w:fldChar w:fldCharType="end"/>
      </w:r>
      <w:r w:rsidRPr="00ED0351">
        <w:t xml:space="preserve">. </w:t>
      </w:r>
      <w:r>
        <w:t>Once established, t</w:t>
      </w:r>
      <w:r w:rsidRPr="00ED0351">
        <w:t xml:space="preserve">he process is irreversible and causes </w:t>
      </w:r>
      <w:r>
        <w:t>bronchiectasis</w:t>
      </w:r>
      <w:r w:rsidRPr="00ED0351">
        <w:t xml:space="preserve"> of the airways and airflow limitation. </w:t>
      </w:r>
      <w:r>
        <w:t>A</w:t>
      </w:r>
      <w:r w:rsidRPr="00ED0351">
        <w:t xml:space="preserve">irways </w:t>
      </w:r>
      <w:r>
        <w:t>become</w:t>
      </w:r>
      <w:r w:rsidRPr="00ED0351">
        <w:t xml:space="preserve"> susceptible to </w:t>
      </w:r>
      <w:r>
        <w:t xml:space="preserve">obstruction by </w:t>
      </w:r>
      <w:r w:rsidRPr="00ED0351">
        <w:t xml:space="preserve">mucus plugging and </w:t>
      </w:r>
      <w:r>
        <w:t xml:space="preserve">dynamic </w:t>
      </w:r>
      <w:r w:rsidRPr="00ED0351">
        <w:t xml:space="preserve">collapse, causing ventilation </w:t>
      </w:r>
      <w:r>
        <w:t xml:space="preserve">heterogeneity, </w:t>
      </w:r>
      <w:r w:rsidRPr="00ED0351">
        <w:t>gas trapping and hyperinflation of the lung</w:t>
      </w:r>
      <w:r>
        <w:t>s</w:t>
      </w:r>
      <w:r w:rsidRPr="00ED0351">
        <w:t xml:space="preserve">. As </w:t>
      </w:r>
      <w:r>
        <w:t>lung</w:t>
      </w:r>
      <w:r w:rsidRPr="00ED0351">
        <w:t xml:space="preserve"> disease progresses airflow limitation worsens as the airways continue to narrow, with gas trapping and static hyperinflation an increasing factor </w:t>
      </w:r>
      <w:r w:rsidRPr="00ED0351">
        <w:fldChar w:fldCharType="begin">
          <w:fldData xml:space="preserve">PEVuZE5vdGU+PENpdGU+PEF1dGhvcj5HaWJzb248L0F1dGhvcj48WWVhcj4yMDAzPC9ZZWFyPjxS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</w:fldData>
        </w:fldChar>
      </w:r>
      <w:r w:rsidR="00677875">
        <w:instrText xml:space="preserve"> ADDIN EN.CITE </w:instrText>
      </w:r>
      <w:r w:rsidR="00677875">
        <w:fldChar w:fldCharType="begin">
          <w:fldData xml:space="preserve">PEVuZE5vdGU+PENpdGU+PEF1dGhvcj5HaWJzb248L0F1dGhvcj48WWVhcj4yMDAzPC9ZZWFyPjxS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</w:fldData>
        </w:fldChar>
      </w:r>
      <w:r w:rsidR="00677875">
        <w:instrText xml:space="preserve"> ADDIN EN.CITE.DATA </w:instrText>
      </w:r>
      <w:r w:rsidR="00677875">
        <w:fldChar w:fldCharType="end"/>
      </w:r>
      <w:r w:rsidRPr="00ED0351">
        <w:fldChar w:fldCharType="separate"/>
      </w:r>
      <w:r w:rsidR="00677875">
        <w:rPr>
          <w:noProof/>
        </w:rPr>
        <w:t>[8]</w:t>
      </w:r>
      <w:r w:rsidRPr="00ED0351">
        <w:fldChar w:fldCharType="end"/>
      </w:r>
      <w:r w:rsidRPr="00ED0351">
        <w:t xml:space="preserve">. These factors cause an increased load on the respiratory system that the patient experiences as increasing breathlessness, both at rest and during exercise </w:t>
      </w:r>
      <w:r w:rsidRPr="00ED0351">
        <w:fldChar w:fldCharType="begin">
          <w:fldData xml:space="preserve">PEVuZE5vdGU+PENpdGU+PEF1dGhvcj5SZWlsbHk8L0F1dGhvcj48WWVhcj4yMDExPC9ZZWFyPjxS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</w:fldData>
        </w:fldChar>
      </w:r>
      <w:r w:rsidR="005C0626">
        <w:instrText xml:space="preserve"> ADDIN EN.CITE </w:instrText>
      </w:r>
      <w:r w:rsidR="005C0626">
        <w:fldChar w:fldCharType="begin">
          <w:fldData xml:space="preserve">PEVuZE5vdGU+PENpdGU+PEF1dGhvcj5SZWlsbHk8L0F1dGhvcj48WWVhcj4yMDExPC9ZZWFyPjxS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</w:fldData>
        </w:fldChar>
      </w:r>
      <w:r w:rsidR="005C0626">
        <w:instrText xml:space="preserve"> ADDIN EN.CITE.DATA </w:instrText>
      </w:r>
      <w:r w:rsidR="005C0626">
        <w:fldChar w:fldCharType="end"/>
      </w:r>
      <w:r w:rsidRPr="00ED0351">
        <w:fldChar w:fldCharType="separate"/>
      </w:r>
      <w:r w:rsidR="005C0626">
        <w:rPr>
          <w:noProof/>
        </w:rPr>
        <w:t>[16]</w:t>
      </w:r>
      <w:r w:rsidRPr="00ED0351">
        <w:fldChar w:fldCharType="end"/>
      </w:r>
      <w:r w:rsidRPr="00ED0351">
        <w:t>.  Eventually lung disease progresses to a point where the patient is unable to ventilate adequately</w:t>
      </w:r>
      <w:r w:rsidR="0058748C">
        <w:t xml:space="preserve"> and respiratory failure occurs.</w:t>
      </w:r>
      <w:r w:rsidR="00226809">
        <w:t xml:space="preserve"> </w:t>
      </w:r>
      <w:r w:rsidR="0058748C">
        <w:t>This is</w:t>
      </w:r>
      <w:r w:rsidRPr="00ED0351">
        <w:t xml:space="preserve"> the primary cause of mortality in CF </w:t>
      </w:r>
      <w:r w:rsidRPr="00ED0351">
        <w:fldChar w:fldCharType="begin"/>
      </w:r>
      <w:r w:rsidR="005C0626">
        <w:instrText xml:space="preserve"> ADDIN EN.CITE &lt;EndNote&gt;&lt;Cite&gt;&lt;Author&gt;Kerem&lt;/Author&gt;&lt;Year&gt;2005&lt;/Year&gt;&lt;RecNum&gt;598&lt;/RecNum&gt;&lt;DisplayText&gt;[17]&lt;/DisplayText&gt;&lt;record&gt;&lt;rec-number&gt;598&lt;/rec-number&gt;&lt;foreign-keys&gt;&lt;key app="EN" db-id="pr5wspr9dw2dxne92x4v99s69xa59dv092es" timestamp="1463662556"&gt;598&lt;/key&gt;&lt;key app="ENWeb" db-id=""&gt;0&lt;/key&gt;&lt;/foreign-keys&gt;&lt;ref-type name="Journal Article"&gt;17&lt;/ref-type&gt;&lt;contributors&gt;&lt;authors&gt;&lt;author&gt;Kerem, E.&lt;/author&gt;&lt;author&gt;Conway, S.&lt;/author&gt;&lt;author&gt;Elborn, S.&lt;/author&gt;&lt;author&gt;Heijerman, H.&lt;/author&gt;&lt;/authors&gt;&lt;/contributors&gt;&lt;auth-address&gt;Department of Pediatrics and CF center, Mount Scopus, Jerusalem 91240, Israel. ek@cc.huji.ac.il&lt;/auth-address&gt;&lt;titles&gt;&lt;title&gt;Standards of care for patients with cystic fibrosis: a European consensus&lt;/title&gt;&lt;secondary-title&gt;Journal of Cystic Fibrosis&lt;/secondary-title&gt;&lt;alt-title&gt;Journal of cystic fibrosis : official journal of the European Cystic Fibrosis Society&lt;/alt-title&gt;&lt;/titles&gt;&lt;periodical&gt;&lt;full-title&gt;Journal of Cystic Fibrosis&lt;/full-title&gt;&lt;/periodical&gt;&lt;alt-periodical&gt;&lt;full-title&gt;J Cyst Fibros&lt;/full-title&gt;&lt;abbr-1&gt;Journal of cystic fibrosis : official journal of the European Cystic Fibrosis Society&lt;/abbr-1&gt;&lt;/alt-periodical&gt;&lt;pages&gt;7-26&lt;/pages&gt;&lt;volume&gt;4&lt;/volume&gt;&lt;number&gt;1&lt;/number&gt;&lt;edition&gt;2005/03/09&lt;/edition&gt;&lt;keywords&gt;&lt;keyword&gt;Cystic Fibrosis/*therapy&lt;/keyword&gt;&lt;keyword&gt;Delivery of Health Care/*standards&lt;/keyword&gt;&lt;keyword&gt;Europe&lt;/keyword&gt;&lt;keyword&gt;Humans&lt;/keyword&gt;&lt;keyword&gt;Practice Guidelines as Topic&lt;/keyword&gt;&lt;/keywords&gt;&lt;dates&gt;&lt;year&gt;2005&lt;/year&gt;&lt;pub-dates&gt;&lt;date&gt;Mar&lt;/date&gt;&lt;/pub-dates&gt;&lt;/dates&gt;&lt;isbn&gt;1569-1993 (Print)&amp;#xD;1569-1993&lt;/isbn&gt;&lt;accession-num&gt;15752677&lt;/accession-num&gt;&lt;urls&gt;&lt;related-urls&gt;&lt;url&gt;http://ac.els-cdn.com/S1569199304002139/1-s2.0-S1569199304002139-main.pdf?_tid=b87f2956-db73-11e3-8847-00000aab0f02&amp;amp;acdnat=1400077761_1c94ecb96a3385a99c89f30bb7a6d8b8&lt;/url&gt;&lt;/related-urls&gt;&lt;/urls&gt;&lt;electronic-resource-num&gt;10.1016/j.jcf.2004.12.002&lt;/electronic-resource-num&gt;&lt;remote-database-provider&gt;NLM&lt;/remote-database-provider&gt;&lt;language&gt;eng&lt;/language&gt;&lt;/record&gt;&lt;/Cite&gt;&lt;/EndNote&gt;</w:instrText>
      </w:r>
      <w:r w:rsidRPr="00ED0351">
        <w:fldChar w:fldCharType="separate"/>
      </w:r>
      <w:r w:rsidR="005C0626">
        <w:rPr>
          <w:noProof/>
        </w:rPr>
        <w:t>[17]</w:t>
      </w:r>
      <w:r w:rsidRPr="00ED0351">
        <w:fldChar w:fldCharType="end"/>
      </w:r>
      <w:r w:rsidRPr="00ED0351">
        <w:t xml:space="preserve">. </w:t>
      </w:r>
      <w:r w:rsidR="00226809">
        <w:t xml:space="preserve">This ‘vicious’ cycle of disease is depicted in </w:t>
      </w:r>
      <w:r w:rsidR="00226809">
        <w:fldChar w:fldCharType="begin"/>
      </w:r>
      <w:r w:rsidR="00226809">
        <w:instrText xml:space="preserve"> REF _Ref22793314 \h </w:instrText>
      </w:r>
      <w:r w:rsidR="00226809">
        <w:fldChar w:fldCharType="separate"/>
      </w:r>
      <w:r w:rsidR="00140F11">
        <w:t xml:space="preserve">Figure </w:t>
      </w:r>
      <w:r w:rsidR="00140F11">
        <w:rPr>
          <w:noProof/>
        </w:rPr>
        <w:t>1</w:t>
      </w:r>
      <w:r w:rsidR="00140F11">
        <w:noBreakHyphen/>
      </w:r>
      <w:r w:rsidR="00140F11">
        <w:rPr>
          <w:noProof/>
        </w:rPr>
        <w:t>3</w:t>
      </w:r>
      <w:r w:rsidR="00226809">
        <w:fldChar w:fldCharType="end"/>
      </w:r>
      <w:r w:rsidR="00226809">
        <w:t xml:space="preserve">. </w:t>
      </w:r>
      <w:r w:rsidRPr="00ED0351">
        <w:t>The accurate assessment of early lung disease in CF is therefore imperative in order to maintain lung health.</w:t>
      </w:r>
    </w:p>
    <w:p w14:paraId="24741031" w14:textId="7D28AF1E" w:rsidR="003706BA" w:rsidRDefault="003706BA" w:rsidP="006717E0"/>
    <w:p w14:paraId="139DEB77" w14:textId="77777777" w:rsidR="0082381F" w:rsidRDefault="0082381F" w:rsidP="006717E0">
      <w:r>
        <w:rPr>
          <w:noProof/>
          <w:lang w:val="en-US"/>
        </w:rPr>
        <w:lastRenderedPageBreak/>
        <w:drawing>
          <wp:inline distT="0" distB="0" distL="0" distR="0" wp14:anchorId="4D84C13D" wp14:editId="78F6244A">
            <wp:extent cx="5755640" cy="3234690"/>
            <wp:effectExtent l="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cade of disease.png"/>
                    <pic:cNvPicPr/>
                  </pic:nvPicPr>
                  <pic:blipFill>
                    <a:blip r:embed="rId17">
                      <a:extLst>
                        <a:ext uri="{28A0092B-C50C-407E-A947-70E740481C1C}">
                          <a14:useLocalDpi xmlns:a14="http://schemas.microsoft.com/office/drawing/2010/main" val="0"/>
                        </a:ext>
                      </a:extLst>
                    </a:blip>
                    <a:stretch>
                      <a:fillRect/>
                    </a:stretch>
                  </pic:blipFill>
                  <pic:spPr>
                    <a:xfrm>
                      <a:off x="0" y="0"/>
                      <a:ext cx="5755640" cy="3234690"/>
                    </a:xfrm>
                    <a:prstGeom prst="rect">
                      <a:avLst/>
                    </a:prstGeom>
                  </pic:spPr>
                </pic:pic>
              </a:graphicData>
            </a:graphic>
          </wp:inline>
        </w:drawing>
      </w:r>
    </w:p>
    <w:p w14:paraId="2CDD7E09" w14:textId="2F1433A3" w:rsidR="00DF2511" w:rsidRDefault="0082381F" w:rsidP="006717E0">
      <w:pPr>
        <w:pStyle w:val="Caption"/>
      </w:pPr>
      <w:bookmarkStart w:id="9" w:name="_Ref22793314"/>
      <w:bookmarkStart w:id="10" w:name="_Ref22793298"/>
      <w:bookmarkStart w:id="11" w:name="_Toc27382992"/>
      <w:r>
        <w:t xml:space="preserve">Figure </w:t>
      </w:r>
      <w:fldSimple w:instr=" STYLEREF 1 \s ">
        <w:r w:rsidR="00824FFE">
          <w:rPr>
            <w:noProof/>
          </w:rPr>
          <w:t>1</w:t>
        </w:r>
      </w:fldSimple>
      <w:r w:rsidR="00824FFE">
        <w:noBreakHyphen/>
      </w:r>
      <w:fldSimple w:instr=" SEQ Figure \* ARABIC \s 1 ">
        <w:r w:rsidR="00824FFE">
          <w:rPr>
            <w:noProof/>
          </w:rPr>
          <w:t>3</w:t>
        </w:r>
      </w:fldSimple>
      <w:bookmarkEnd w:id="9"/>
      <w:r>
        <w:t>: The ‘vicious cycle’ of lung disease in CF.</w:t>
      </w:r>
      <w:bookmarkEnd w:id="10"/>
      <w:bookmarkEnd w:id="11"/>
      <w:r>
        <w:t xml:space="preserve"> </w:t>
      </w:r>
    </w:p>
    <w:p w14:paraId="2C5EE888" w14:textId="13559D8A" w:rsidR="0082381F" w:rsidRDefault="0082381F" w:rsidP="006717E0">
      <w:pPr>
        <w:pStyle w:val="Subtitle"/>
      </w:pPr>
      <w:r>
        <w:t xml:space="preserve">Impaired mucociliary clearance causes a build up of mucus in the airways. This allows bacterial colonisation within the airways. Bacterial colonisation causes localised inflammation, which in turn leads to deterioration of the airway wall. This causes bronchiectasis to occur within the airway, which further impairs mucociliary clearance and hinders mucus removal. This cycle continues throughout the course of CF lung disease, and eventually causes respiratory failure. Reproduced with permission from Horsley </w:t>
      </w:r>
      <w:r w:rsidR="00564288">
        <w:t>et al</w:t>
      </w:r>
      <w:r>
        <w:t xml:space="preserve"> </w:t>
      </w:r>
      <w:r>
        <w:fldChar w:fldCharType="begin"/>
      </w:r>
      <w:r w:rsidR="005C0626">
        <w:instrText xml:space="preserve"> ADDIN EN.CITE &lt;EndNote&gt;&lt;Cite&gt;&lt;Author&gt;Horsley&lt;/Author&gt;&lt;Year&gt;2015&lt;/Year&gt;&lt;RecNum&gt;3548&lt;/RecNum&gt;&lt;DisplayText&gt;[18]&lt;/DisplayText&gt;&lt;record&gt;&lt;rec-number&gt;3548&lt;/rec-number&gt;&lt;foreign-keys&gt;&lt;key app="EN" db-id="pr5wspr9dw2dxne92x4v99s69xa59dv092es" timestamp="1570611580"&gt;3548&lt;/key&gt;&lt;/foreign-keys&gt;&lt;ref-type name="Book"&gt;6&lt;/ref-type&gt;&lt;contributors&gt;&lt;authors&gt;&lt;author&gt;Horsley, A.&lt;/author&gt;&lt;author&gt;Cunningham, S.&lt;/author&gt;&lt;author&gt;Innes, J. A.&lt;/author&gt;&lt;/authors&gt;&lt;/contributors&gt;&lt;titles&gt;&lt;title&gt;Cystic Fibrosis&lt;/title&gt;&lt;/titles&gt;&lt;volume&gt;1&lt;/volume&gt;&lt;edition&gt;Second&lt;/edition&gt;&lt;dates&gt;&lt;year&gt;2015&lt;/year&gt;&lt;/dates&gt;&lt;pub-location&gt;Oxford&lt;/pub-location&gt;&lt;publisher&gt;Oxford University Press&lt;/publisher&gt;&lt;urls&gt;&lt;/urls&gt;&lt;/record&gt;&lt;/Cite&gt;&lt;/EndNote&gt;</w:instrText>
      </w:r>
      <w:r>
        <w:fldChar w:fldCharType="separate"/>
      </w:r>
      <w:r w:rsidR="005C0626">
        <w:rPr>
          <w:noProof/>
        </w:rPr>
        <w:t>[18]</w:t>
      </w:r>
      <w:r>
        <w:fldChar w:fldCharType="end"/>
      </w:r>
      <w:r>
        <w:t>.</w:t>
      </w:r>
    </w:p>
    <w:p w14:paraId="500B7B01" w14:textId="77777777" w:rsidR="0082381F" w:rsidRDefault="0082381F" w:rsidP="006717E0"/>
    <w:p w14:paraId="637AA7C8" w14:textId="77777777" w:rsidR="0082381F" w:rsidRDefault="0082381F" w:rsidP="006717E0">
      <w:pPr>
        <w:pStyle w:val="Heading4"/>
      </w:pPr>
      <w:r>
        <w:t>The ‘small’ airways</w:t>
      </w:r>
    </w:p>
    <w:p w14:paraId="73839C5D" w14:textId="77777777" w:rsidR="0082381F" w:rsidRDefault="0082381F" w:rsidP="006717E0"/>
    <w:p w14:paraId="1B128D87" w14:textId="189031B9" w:rsidR="0082381F" w:rsidRDefault="0082381F" w:rsidP="006717E0">
      <w:r>
        <w:t xml:space="preserve">Lung disease in CF originates in the small airways </w:t>
      </w:r>
      <w:r>
        <w:fldChar w:fldCharType="begin"/>
      </w:r>
      <w:r w:rsidR="005C0626">
        <w:instrText xml:space="preserve"> ADDIN EN.CITE &lt;EndNote&gt;&lt;Cite&gt;&lt;Author&gt;Tiddens&lt;/Author&gt;&lt;Year&gt;2010&lt;/Year&gt;&lt;RecNum&gt;3195&lt;/RecNum&gt;&lt;DisplayText&gt;[19]&lt;/DisplayText&gt;&lt;record&gt;&lt;rec-number&gt;3195&lt;/rec-number&gt;&lt;foreign-keys&gt;&lt;key app="EN" db-id="pr5wspr9dw2dxne92x4v99s69xa59dv092es" timestamp="1512148268"&gt;3195&lt;/key&gt;&lt;/foreign-keys&gt;&lt;ref-type name="Journal Article"&gt;17&lt;/ref-type&gt;&lt;contributors&gt;&lt;authors&gt;&lt;author&gt;Tiddens, H. A. W. M.&lt;/author&gt;&lt;author&gt;Donaldson, S. H.&lt;/author&gt;&lt;author&gt;Rosenfeld, M.&lt;/author&gt;&lt;author&gt;Paré, P. D.&lt;/author&gt;&lt;/authors&gt;&lt;/contributors&gt;&lt;titles&gt;&lt;title&gt;Cystic fibrosis lung disease starts in the small airways: Can we treat it more effectively?&lt;/title&gt;&lt;secondary-title&gt;Pediatr Pulmonol&lt;/secondary-title&gt;&lt;/titles&gt;&lt;periodical&gt;&lt;full-title&gt;Pediatr Pulmonol&lt;/full-title&gt;&lt;abbr-1&gt;Pediatric pulmonology&lt;/abbr-1&gt;&lt;/periodical&gt;&lt;volume&gt;45&lt;/volume&gt;&lt;dates&gt;&lt;year&gt;2010&lt;/year&gt;&lt;/dates&gt;&lt;label&gt;Tiddens2010&lt;/label&gt;&lt;urls&gt;&lt;related-urls&gt;&lt;url&gt;https://doi.org/10.1002/ppul.21154&lt;/url&gt;&lt;url&gt;http://onlinelibrary.wiley.com/store/10.1002/ppul.21154/asset/21154_ftp.pdf?v=1&amp;amp;t=jao61scc&amp;amp;s=9ec8ba6738b98a9af6df846a7c894c900b86294d&lt;/url&gt;&lt;/related-urls&gt;&lt;/urls&gt;&lt;electronic-resource-num&gt;10.1002/ppul.21154&lt;/electronic-resource-num&gt;&lt;/record&gt;&lt;/Cite&gt;&lt;/EndNote&gt;</w:instrText>
      </w:r>
      <w:r>
        <w:fldChar w:fldCharType="separate"/>
      </w:r>
      <w:r w:rsidR="005C0626">
        <w:rPr>
          <w:noProof/>
        </w:rPr>
        <w:t>[19]</w:t>
      </w:r>
      <w:r>
        <w:fldChar w:fldCharType="end"/>
      </w:r>
      <w:r>
        <w:t>, which refers to airways with an internal diameter of &lt;2mm and occur at generation eight and beyond (</w:t>
      </w:r>
      <w:r>
        <w:fldChar w:fldCharType="begin"/>
      </w:r>
      <w:r>
        <w:instrText xml:space="preserve"> REF _Ref432237012 \h </w:instrText>
      </w:r>
      <w:r>
        <w:fldChar w:fldCharType="separate"/>
      </w:r>
      <w:r w:rsidR="00140F11" w:rsidRPr="00DB5769">
        <w:t xml:space="preserve">Figure </w:t>
      </w:r>
      <w:r w:rsidR="00140F11">
        <w:rPr>
          <w:noProof/>
        </w:rPr>
        <w:t>1</w:t>
      </w:r>
      <w:r w:rsidR="00140F11">
        <w:noBreakHyphen/>
      </w:r>
      <w:r w:rsidR="00140F11">
        <w:rPr>
          <w:noProof/>
        </w:rPr>
        <w:t>5</w:t>
      </w:r>
      <w:r>
        <w:fldChar w:fldCharType="end"/>
      </w:r>
      <w:r>
        <w:t xml:space="preserve">). These airways in total equate to approximately 95% of the total lung volume, but only 10-20% of total airways resistance </w:t>
      </w:r>
      <w:r>
        <w:fldChar w:fldCharType="begin">
          <w:fldData xml:space="preserve">PEVuZE5vdGU+PENpdGU+PEF1dGhvcj5NYWNrbGVtPC9BdXRob3I+PFllYXI+MTk5ODwvWWVhcj48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1lcmljYW4gSm91cm5hbCBvZiBSZXNwaXJhdG9yeSBhbmQgQ3JpdGljYWwgQ2FyZSBN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</w:fldData>
        </w:fldChar>
      </w:r>
      <w:r w:rsidR="005C0626">
        <w:instrText xml:space="preserve"> ADDIN EN.CITE </w:instrText>
      </w:r>
      <w:r w:rsidR="005C0626">
        <w:fldChar w:fldCharType="begin">
          <w:fldData xml:space="preserve">PEVuZE5vdGU+PENpdGU+PEF1dGhvcj5NYWNrbGVtPC9BdXRob3I+PFllYXI+MTk5ODwvWWVhcj48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1lcmljYW4gSm91cm5hbCBvZiBSZXNwaXJhdG9yeSBhbmQgQ3JpdGljYWwgQ2FyZSBN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</w:fldData>
        </w:fldChar>
      </w:r>
      <w:r w:rsidR="005C0626">
        <w:instrText xml:space="preserve"> ADDIN EN.CITE.DATA </w:instrText>
      </w:r>
      <w:r w:rsidR="005C0626">
        <w:fldChar w:fldCharType="end"/>
      </w:r>
      <w:r>
        <w:fldChar w:fldCharType="separate"/>
      </w:r>
      <w:r w:rsidR="005C0626">
        <w:rPr>
          <w:noProof/>
        </w:rPr>
        <w:t>[20]</w:t>
      </w:r>
      <w:r>
        <w:fldChar w:fldCharType="end"/>
      </w:r>
      <w:r>
        <w:t xml:space="preserve">. As airways approach the periphery, the airways become thinner and the proportion of smooth muscle increases, as does the number of mucus secreting cells in the airway wall </w:t>
      </w:r>
      <w:r>
        <w:fldChar w:fldCharType="begin">
          <w:fldData xml:space="preserve">PEVuZE5vdGU+PENpdGU+PEF1dGhvcj5XZWliZWw8L0F1dGhvcj48WWVhcj4yMDA1PC9ZZWFyPjxS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</w:fldData>
        </w:fldChar>
      </w:r>
      <w:r w:rsidR="005C0626">
        <w:instrText xml:space="preserve"> ADDIN EN.CITE </w:instrText>
      </w:r>
      <w:r w:rsidR="005C0626">
        <w:fldChar w:fldCharType="begin">
          <w:fldData xml:space="preserve">PEVuZE5vdGU+PENpdGU+PEF1dGhvcj5XZWliZWw8L0F1dGhvcj48WWVhcj4yMDA1PC9ZZWFyPjxS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</w:fldData>
        </w:fldChar>
      </w:r>
      <w:r w:rsidR="005C0626">
        <w:instrText xml:space="preserve"> ADDIN EN.CITE.DATA </w:instrText>
      </w:r>
      <w:r w:rsidR="005C0626">
        <w:fldChar w:fldCharType="end"/>
      </w:r>
      <w:r>
        <w:fldChar w:fldCharType="separate"/>
      </w:r>
      <w:r w:rsidR="005C0626">
        <w:rPr>
          <w:noProof/>
        </w:rPr>
        <w:t>[21]</w:t>
      </w:r>
      <w:r>
        <w:fldChar w:fldCharType="end"/>
      </w:r>
      <w:r>
        <w:t xml:space="preserve">. CFTR dysfunction in the small airways results in ion transport defects, which lead to a reduced volume of the pre-ciliary airway lining and dehydration of secreted mucus lining the airways </w:t>
      </w:r>
      <w:r>
        <w:fldChar w:fldCharType="begin">
          <w:fldData xml:space="preserve">PEVuZE5vdGU+PENpdGU+PEF1dGhvcj5UaWRkZW5zPC9BdXRob3I+PFllYXI+MjAxMDwvWWVhcj48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</w:fldData>
        </w:fldChar>
      </w:r>
      <w:r w:rsidR="005C0626">
        <w:instrText xml:space="preserve"> ADDIN EN.CITE </w:instrText>
      </w:r>
      <w:r w:rsidR="005C0626">
        <w:fldChar w:fldCharType="begin">
          <w:fldData xml:space="preserve">PEVuZE5vdGU+PENpdGU+PEF1dGhvcj5UaWRkZW5zPC9BdXRob3I+PFllYXI+MjAxMDwvWWVhcj48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</w:fldData>
        </w:fldChar>
      </w:r>
      <w:r w:rsidR="005C0626">
        <w:instrText xml:space="preserve"> ADDIN EN.CITE.DATA </w:instrText>
      </w:r>
      <w:r w:rsidR="005C0626">
        <w:fldChar w:fldCharType="end"/>
      </w:r>
      <w:r>
        <w:fldChar w:fldCharType="separate"/>
      </w:r>
      <w:r w:rsidR="005C0626">
        <w:rPr>
          <w:noProof/>
        </w:rPr>
        <w:t>[14, 19]</w:t>
      </w:r>
      <w:r>
        <w:fldChar w:fldCharType="end"/>
      </w:r>
      <w:r>
        <w:t>. This results in reduced airway surface liquid and the consequence is mucus stasis and localised airways obstruction. This failure of the mucociliary escalator causes localised chronic infection and inflammation. The described process is progressive throughout the small airways in the lung and is heterogeneous in nature. When compared to</w:t>
      </w:r>
      <w:r w:rsidR="00A371AF">
        <w:t xml:space="preserve"> a</w:t>
      </w:r>
      <w:r>
        <w:t xml:space="preserve"> healthy small airway, a diseased small airway in the CF lung has reduced internal diameter, both during inspiration and expiration. This obstruction is partly due to the processes described, but also due to increased airway surface tension, which causes the lining of the airways to ‘stick’ together </w:t>
      </w:r>
      <w:r>
        <w:fldChar w:fldCharType="begin"/>
      </w:r>
      <w:r w:rsidR="005C0626">
        <w:instrText xml:space="preserve"> ADDIN EN.CITE &lt;EndNote&gt;&lt;Cite&gt;&lt;Author&gt;Tiddens&lt;/Author&gt;&lt;Year&gt;2010&lt;/Year&gt;&lt;RecNum&gt;3195&lt;/RecNum&gt;&lt;DisplayText&gt;[19]&lt;/DisplayText&gt;&lt;record&gt;&lt;rec-number&gt;3195&lt;/rec-number&gt;&lt;foreign-keys&gt;&lt;key app="EN" db-id="pr5wspr9dw2dxne92x4v99s69xa59dv092es" timestamp="1512148268"&gt;3195&lt;/key&gt;&lt;/foreign-keys&gt;&lt;ref-type name="Journal Article"&gt;17&lt;/ref-type&gt;&lt;contributors&gt;&lt;authors&gt;&lt;author&gt;Tiddens, H. A. W. M.&lt;/author&gt;&lt;author&gt;Donaldson, S. H.&lt;/author&gt;&lt;author&gt;Rosenfeld, M.&lt;/author&gt;&lt;author&gt;Paré, P. D.&lt;/author&gt;&lt;/authors&gt;&lt;/contributors&gt;&lt;titles&gt;&lt;title&gt;Cystic fibrosis lung disease starts in the small airways: Can we treat it more effectively?&lt;/title&gt;&lt;secondary-title&gt;Pediatr Pulmonol&lt;/secondary-title&gt;&lt;/titles&gt;&lt;periodical&gt;&lt;full-title&gt;Pediatr Pulmonol&lt;/full-title&gt;&lt;abbr-1&gt;Pediatric pulmonology&lt;/abbr-1&gt;&lt;/periodical&gt;&lt;volume&gt;45&lt;/volume&gt;&lt;dates&gt;&lt;year&gt;2010&lt;/year&gt;&lt;/dates&gt;&lt;label&gt;Tiddens2010&lt;/label&gt;&lt;urls&gt;&lt;related-urls&gt;&lt;url&gt;https://doi.org/10.1002/ppul.21154&lt;/url&gt;&lt;url&gt;http://onlinelibrary.wiley.com/store/10.1002/ppul.21154/asset/21154_ftp.pdf?v=1&amp;amp;t=jao61scc&amp;amp;s=9ec8ba6738b98a9af6df846a7c894c900b86294d&lt;/url&gt;&lt;/related-urls&gt;&lt;/urls&gt;&lt;electronic-resource-num&gt;10.1002/ppul.21154&lt;/electronic-resource-num&gt;&lt;/record&gt;&lt;/Cite&gt;&lt;/EndNote&gt;</w:instrText>
      </w:r>
      <w:r>
        <w:fldChar w:fldCharType="separate"/>
      </w:r>
      <w:r w:rsidR="005C0626">
        <w:rPr>
          <w:noProof/>
        </w:rPr>
        <w:t>[19]</w:t>
      </w:r>
      <w:r>
        <w:fldChar w:fldCharType="end"/>
      </w:r>
      <w:r>
        <w:t xml:space="preserve">.  This process is shown in </w:t>
      </w:r>
      <w:r>
        <w:fldChar w:fldCharType="begin"/>
      </w:r>
      <w:r>
        <w:instrText xml:space="preserve"> REF _Ref432250120 \h </w:instrText>
      </w:r>
      <w:r>
        <w:fldChar w:fldCharType="separate"/>
      </w:r>
      <w:r w:rsidR="00140F11">
        <w:t xml:space="preserve">Figure </w:t>
      </w:r>
      <w:r w:rsidR="00140F11">
        <w:rPr>
          <w:noProof/>
        </w:rPr>
        <w:t>1</w:t>
      </w:r>
      <w:r w:rsidR="00140F11">
        <w:noBreakHyphen/>
      </w:r>
      <w:r w:rsidR="00140F11">
        <w:rPr>
          <w:noProof/>
        </w:rPr>
        <w:t>4</w:t>
      </w:r>
      <w:r>
        <w:fldChar w:fldCharType="end"/>
      </w:r>
      <w:r>
        <w:t>.</w:t>
      </w:r>
    </w:p>
    <w:p w14:paraId="31CC43B1" w14:textId="77777777" w:rsidR="0082381F" w:rsidRDefault="0082381F" w:rsidP="006717E0"/>
    <w:p w14:paraId="044DBA5E" w14:textId="77777777" w:rsidR="0082381F" w:rsidRDefault="0082381F" w:rsidP="00DB5769">
      <w:pPr>
        <w:jc w:val="center"/>
      </w:pPr>
      <w:r>
        <w:rPr>
          <w:noProof/>
          <w:lang w:val="en-US"/>
        </w:rPr>
        <w:lastRenderedPageBreak/>
        <w:drawing>
          <wp:inline distT="0" distB="0" distL="0" distR="0" wp14:anchorId="15DB10A3" wp14:editId="0403E8B7">
            <wp:extent cx="3547583" cy="3594159"/>
            <wp:effectExtent l="0" t="0" r="889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 airways_Tiddens 2010.tiff"/>
                    <pic:cNvPicPr/>
                  </pic:nvPicPr>
                  <pic:blipFill>
                    <a:blip r:embed="rId18">
                      <a:extLst>
                        <a:ext uri="{28A0092B-C50C-407E-A947-70E740481C1C}">
                          <a14:useLocalDpi xmlns:a14="http://schemas.microsoft.com/office/drawing/2010/main" val="0"/>
                        </a:ext>
                      </a:extLst>
                    </a:blip>
                    <a:stretch>
                      <a:fillRect/>
                    </a:stretch>
                  </pic:blipFill>
                  <pic:spPr>
                    <a:xfrm>
                      <a:off x="0" y="0"/>
                      <a:ext cx="3555985" cy="3602671"/>
                    </a:xfrm>
                    <a:prstGeom prst="rect">
                      <a:avLst/>
                    </a:prstGeom>
                  </pic:spPr>
                </pic:pic>
              </a:graphicData>
            </a:graphic>
          </wp:inline>
        </w:drawing>
      </w:r>
    </w:p>
    <w:p w14:paraId="44DA37CE" w14:textId="3B3C949D" w:rsidR="00971B73" w:rsidRDefault="0082381F" w:rsidP="006717E0">
      <w:pPr>
        <w:pStyle w:val="Caption"/>
      </w:pPr>
      <w:bookmarkStart w:id="12" w:name="_Ref432250120"/>
      <w:bookmarkStart w:id="13" w:name="_Toc27382993"/>
      <w:r>
        <w:t xml:space="preserve">Figure </w:t>
      </w:r>
      <w:fldSimple w:instr=" STYLEREF 1 \s ">
        <w:r w:rsidR="00824FFE">
          <w:rPr>
            <w:noProof/>
          </w:rPr>
          <w:t>1</w:t>
        </w:r>
      </w:fldSimple>
      <w:r w:rsidR="00824FFE">
        <w:noBreakHyphen/>
      </w:r>
      <w:fldSimple w:instr=" SEQ Figure \* ARABIC \s 1 ">
        <w:r w:rsidR="00824FFE">
          <w:rPr>
            <w:noProof/>
          </w:rPr>
          <w:t>4</w:t>
        </w:r>
      </w:fldSimple>
      <w:bookmarkEnd w:id="12"/>
      <w:r>
        <w:t>: Cross-sectional view of a small airway in health (A and B) and in CF (C and D).</w:t>
      </w:r>
      <w:bookmarkEnd w:id="13"/>
      <w:r>
        <w:t xml:space="preserve"> </w:t>
      </w:r>
    </w:p>
    <w:p w14:paraId="34F34C31" w14:textId="1E1E21BB" w:rsidR="0082381F" w:rsidRPr="00971B73" w:rsidRDefault="0082381F" w:rsidP="006717E0">
      <w:pPr>
        <w:pStyle w:val="Subtitle"/>
      </w:pPr>
      <w:r w:rsidRPr="00971B73">
        <w:t xml:space="preserve">The healthy small airway evident in A is shown at end-expiration. The folding structure of the airway is evident with the liquid lining following the epithelium. The liquid lining does not touch the next fold in the airway wall. In image B, the same airway is fully distended as a result of full inspiration. The elasticity of the healthy airway allows for the increase in the cross-sectional diameter of the airway. The CF airway shown at end-expiration in image C shows the </w:t>
      </w:r>
      <w:r w:rsidR="006431F7" w:rsidRPr="00971B73">
        <w:t>effect</w:t>
      </w:r>
      <w:r w:rsidRPr="00971B73">
        <w:t xml:space="preserve"> of the altered airway surface liquid and increased mucus in the airway. The epithelial folds within the airway are now ‘stuck’ together and when compared to the healthy airway (A), has a narrower internal diameter. When the CF airway undergoes full inspiration, as shown in D, the folds in the airway never fully open due to increased airway surface tension. The result of this again is narrowed internal airway diameter, when compared to the healthy airway shown in B. Image reproduced with permission from Tiddens </w:t>
      </w:r>
      <w:r w:rsidR="00564288">
        <w:t>et al</w:t>
      </w:r>
      <w:r w:rsidRPr="00971B73">
        <w:t xml:space="preserve"> </w:t>
      </w:r>
      <w:r w:rsidRPr="00971B73">
        <w:fldChar w:fldCharType="begin"/>
      </w:r>
      <w:r w:rsidR="005C0626">
        <w:instrText xml:space="preserve"> ADDIN EN.CITE &lt;EndNote&gt;&lt;Cite&gt;&lt;Author&gt;Tiddens&lt;/Author&gt;&lt;Year&gt;2010&lt;/Year&gt;&lt;RecNum&gt;3195&lt;/RecNum&gt;&lt;DisplayText&gt;[19]&lt;/DisplayText&gt;&lt;record&gt;&lt;rec-number&gt;3195&lt;/rec-number&gt;&lt;foreign-keys&gt;&lt;key app="EN" db-id="pr5wspr9dw2dxne92x4v99s69xa59dv092es" timestamp="1512148268"&gt;3195&lt;/key&gt;&lt;/foreign-keys&gt;&lt;ref-type name="Journal Article"&gt;17&lt;/ref-type&gt;&lt;contributors&gt;&lt;authors&gt;&lt;author&gt;Tiddens, H. A. W. M.&lt;/author&gt;&lt;author&gt;Donaldson, S. H.&lt;/author&gt;&lt;author&gt;Rosenfeld, M.&lt;/author&gt;&lt;author&gt;Paré, P. D.&lt;/author&gt;&lt;/authors&gt;&lt;/contributors&gt;&lt;titles&gt;&lt;title&gt;Cystic fibrosis lung disease starts in the small airways: Can we treat it more effectively?&lt;/title&gt;&lt;secondary-title&gt;Pediatr Pulmonol&lt;/secondary-title&gt;&lt;/titles&gt;&lt;periodical&gt;&lt;full-title&gt;Pediatr Pulmonol&lt;/full-title&gt;&lt;abbr-1&gt;Pediatric pulmonology&lt;/abbr-1&gt;&lt;/periodical&gt;&lt;volume&gt;45&lt;/volume&gt;&lt;dates&gt;&lt;year&gt;2010&lt;/year&gt;&lt;/dates&gt;&lt;label&gt;Tiddens2010&lt;/label&gt;&lt;urls&gt;&lt;related-urls&gt;&lt;url&gt;https://doi.org/10.1002/ppul.21154&lt;/url&gt;&lt;url&gt;http://onlinelibrary.wiley.com/store/10.1002/ppul.21154/asset/21154_ftp.pdf?v=1&amp;amp;t=jao61scc&amp;amp;s=9ec8ba6738b98a9af6df846a7c894c900b86294d&lt;/url&gt;&lt;/related-urls&gt;&lt;/urls&gt;&lt;electronic-resource-num&gt;10.1002/ppul.21154&lt;/electronic-resource-num&gt;&lt;/record&gt;&lt;/Cite&gt;&lt;/EndNote&gt;</w:instrText>
      </w:r>
      <w:r w:rsidRPr="00971B73">
        <w:fldChar w:fldCharType="separate"/>
      </w:r>
      <w:r w:rsidR="005C0626">
        <w:rPr>
          <w:noProof/>
        </w:rPr>
        <w:t>[19]</w:t>
      </w:r>
      <w:r w:rsidRPr="00971B73">
        <w:fldChar w:fldCharType="end"/>
      </w:r>
      <w:r w:rsidRPr="00971B73">
        <w:t>.</w:t>
      </w:r>
    </w:p>
    <w:p w14:paraId="74BEB56F" w14:textId="78AF47FB" w:rsidR="00DB5769" w:rsidRDefault="00DB5769">
      <w:pPr>
        <w:spacing w:line="240" w:lineRule="auto"/>
        <w:ind w:right="0"/>
        <w:jc w:val="left"/>
      </w:pPr>
    </w:p>
    <w:p w14:paraId="53436805" w14:textId="3E31E743" w:rsidR="0082381F" w:rsidRDefault="0082381F" w:rsidP="006717E0">
      <w:pPr>
        <w:pStyle w:val="Heading3"/>
        <w:numPr>
          <w:ilvl w:val="2"/>
          <w:numId w:val="18"/>
        </w:numPr>
      </w:pPr>
      <w:bookmarkStart w:id="14" w:name="_Toc27382832"/>
      <w:r>
        <w:t>Treatment</w:t>
      </w:r>
      <w:bookmarkEnd w:id="14"/>
    </w:p>
    <w:p w14:paraId="5BFA7C07" w14:textId="77777777" w:rsidR="0082381F" w:rsidRDefault="0082381F" w:rsidP="006717E0"/>
    <w:p w14:paraId="02132F69" w14:textId="77777777" w:rsidR="00B77738" w:rsidRPr="00B77738" w:rsidRDefault="00B77738" w:rsidP="00B77738">
      <w:r w:rsidRPr="00B77738">
        <w:t xml:space="preserve">One of the major reasons for the increase in life expectancy in patients with CF has been the development of improved treatments in recent years. Traditionally treatment options for patients fall into three broad categories </w:t>
      </w:r>
      <w:r w:rsidRPr="00B77738">
        <w:fldChar w:fldCharType="begin">
          <w:fldData xml:space="preserve">PEVuZE5vdGU+PENpdGU+PEF1dGhvcj5SYWZlZXE8L0F1dGhvcj48WWVhcj4yMDE3PC9ZZWFyPjxS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</w:fldData>
        </w:fldChar>
      </w:r>
      <w:r w:rsidRPr="00B77738">
        <w:instrText xml:space="preserve"> ADDIN EN.CITE </w:instrText>
      </w:r>
      <w:r w:rsidRPr="00B77738">
        <w:fldChar w:fldCharType="begin">
          <w:fldData xml:space="preserve">PEVuZE5vdGU+PENpdGU+PEF1dGhvcj5SYWZlZXE8L0F1dGhvcj48WWVhcj4yMDE3PC9ZZWFyPjxS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</w:fldData>
        </w:fldChar>
      </w:r>
      <w:r w:rsidRPr="00B77738">
        <w:instrText xml:space="preserve"> ADDIN EN.CITE.DATA </w:instrText>
      </w:r>
      <w:r w:rsidRPr="00B77738">
        <w:fldChar w:fldCharType="end"/>
      </w:r>
      <w:r w:rsidRPr="00B77738">
        <w:fldChar w:fldCharType="separate"/>
      </w:r>
      <w:r w:rsidRPr="00B77738">
        <w:t>[22]</w:t>
      </w:r>
      <w:r w:rsidRPr="00B77738">
        <w:fldChar w:fldCharType="end"/>
      </w:r>
      <w:r w:rsidRPr="00B77738">
        <w:t>.</w:t>
      </w:r>
      <w:r w:rsidRPr="00B77738">
        <w:rPr>
          <w:b/>
        </w:rPr>
        <w:t xml:space="preserve"> </w:t>
      </w:r>
      <w:r w:rsidRPr="00C77C47">
        <w:t>First,</w:t>
      </w:r>
      <w:r w:rsidRPr="00B77738">
        <w:t xml:space="preserve"> are the treatments aimed at preventing and controlling current infection (i.e. antibiotics). These treatments may be given via oral, nebulised or intra-venous routes into the body and are usually dependent on the types of pathogens present in the lungs of the patient. For example, tobramycin is administered in order to treat and suppress Pseudomonas aeruginosa specifically </w:t>
      </w:r>
      <w:r w:rsidRPr="00B77738">
        <w:fldChar w:fldCharType="begin"/>
      </w:r>
      <w:r w:rsidRPr="00B77738">
        <w:instrText xml:space="preserve"> ADDIN EN.CITE &lt;EndNote&gt;&lt;Cite&gt;&lt;Author&gt;Ratjen&lt;/Author&gt;&lt;Year&gt;2001&lt;/Year&gt;&lt;RecNum&gt;3518&lt;/RecNum&gt;&lt;DisplayText&gt;[23]&lt;/DisplayText&gt;&lt;record&gt;&lt;rec-number&gt;3518&lt;/rec-number&gt;&lt;foreign-keys&gt;&lt;key app="EN" db-id="pr5wspr9dw2dxne92x4v99s69xa59dv092es" timestamp="1566489196"&gt;3518&lt;/key&gt;&lt;/foreign-keys&gt;&lt;ref-type name="Journal Article"&gt;17&lt;/ref-type&gt;&lt;contributors&gt;&lt;authors&gt;&lt;author&gt;Ratjen, F.&lt;/author&gt;&lt;author&gt;Doring, G.&lt;/author&gt;&lt;author&gt;Nikolaizik, W. H.&lt;/author&gt;&lt;/authors&gt;&lt;/contributors&gt;&lt;titles&gt;&lt;title&gt;Effect of inhaled tobramycin on early Pseudomonas aeruginosa colonisation in patients with cystic fibrosis&lt;/title&gt;&lt;secondary-title&gt;Lancet&lt;/secondary-title&gt;&lt;alt-title&gt;Lancet (London, England)&lt;/alt-title&gt;&lt;/titles&gt;&lt;periodical&gt;&lt;full-title&gt;Lancet&lt;/full-title&gt;&lt;abbr-1&gt;Lancet&lt;/abbr-1&gt;&lt;abbr-2&gt;Lancet&lt;/abbr-2&gt;&lt;/periodical&gt;&lt;pages&gt;983-4&lt;/pages&gt;&lt;volume&gt;358&lt;/volume&gt;&lt;number&gt;9286&lt;/number&gt;&lt;edition&gt;2001/10/05&lt;/edition&gt;&lt;keywords&gt;&lt;keyword&gt;Administration, Inhalation&lt;/keyword&gt;&lt;keyword&gt;Adolescent&lt;/keyword&gt;&lt;keyword&gt;Adult&lt;/keyword&gt;&lt;keyword&gt;Anti-Bacterial Agents/administration &amp;amp; dosage/*therapeutic use&lt;/keyword&gt;&lt;keyword&gt;Child&lt;/keyword&gt;&lt;keyword&gt;Child, Preschool&lt;/keyword&gt;&lt;keyword&gt;Cystic Fibrosis/*microbiology&lt;/keyword&gt;&lt;keyword&gt;Humans&lt;/keyword&gt;&lt;keyword&gt;Infant&lt;/keyword&gt;&lt;keyword&gt;Lung Diseases/microbiology/*prevention &amp;amp; control&lt;/keyword&gt;&lt;keyword&gt;Pseudomonas Infections/*prevention &amp;amp; control&lt;/keyword&gt;&lt;keyword&gt;Pseudomonas aeruginosa/drug effects/pathogenicity&lt;/keyword&gt;&lt;keyword&gt;Sputum/microbiology&lt;/keyword&gt;&lt;keyword&gt;Tobramycin/administration &amp;amp; dosage/*therapeutic use&lt;/keyword&gt;&lt;/keywords&gt;&lt;dates&gt;&lt;year&gt;2001&lt;/year&gt;&lt;pub-dates&gt;&lt;date&gt;Sep 22&lt;/date&gt;&lt;/pub-dates&gt;&lt;/dates&gt;&lt;isbn&gt;0140-6736 (Print)&amp;#xD;0140-6736&lt;/isbn&gt;&lt;accession-num&gt;11583754&lt;/accession-num&gt;&lt;urls&gt;&lt;/urls&gt;&lt;electronic-resource-num&gt;10.1016/s0140-6736(01)06124-4&lt;/electronic-resource-num&gt;&lt;remote-database-provider&gt;NLM&lt;/remote-database-provider&gt;&lt;language&gt;eng&lt;/language&gt;&lt;/record&gt;&lt;/Cite&gt;&lt;/EndNote&gt;</w:instrText>
      </w:r>
      <w:r w:rsidRPr="00B77738">
        <w:fldChar w:fldCharType="separate"/>
      </w:r>
      <w:r w:rsidRPr="00B77738">
        <w:t>[23]</w:t>
      </w:r>
      <w:r w:rsidRPr="00B77738">
        <w:fldChar w:fldCharType="end"/>
      </w:r>
      <w:r w:rsidRPr="00B77738">
        <w:t xml:space="preserve">. Antibiotics are used in CF to prevent exacerbations and to prevent and eradicate microbiological colonisation within the lung. As such the use of antibiotics is often aggressive in order to prevent disease and to maintain lung function. </w:t>
      </w:r>
      <w:r w:rsidRPr="00C77C47">
        <w:t>Second,</w:t>
      </w:r>
      <w:r w:rsidRPr="00B77738">
        <w:t xml:space="preserve"> are the class of treatments that attempt to reduce airway inflammation such as non-steroid anti-inflammatory drugs, inhaled and systemic steroids </w:t>
      </w:r>
      <w:r w:rsidRPr="00B77738">
        <w:fldChar w:fldCharType="begin">
          <w:fldData xml:space="preserve">PEVuZE5vdGU+PENpdGU+PEF1dGhvcj5GbHVtZTwvQXV0aG9yPjxZZWFyPjIwMDc8L1llYXI+PFJl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WVyaWNhbiBKb3VybmFsIG9mIFJlc3Bp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</w:fldData>
        </w:fldChar>
      </w:r>
      <w:r w:rsidRPr="00B77738">
        <w:instrText xml:space="preserve"> ADDIN EN.CITE </w:instrText>
      </w:r>
      <w:r w:rsidRPr="00B77738">
        <w:fldChar w:fldCharType="begin">
          <w:fldData xml:space="preserve">PEVuZE5vdGU+PENpdGU+PEF1dGhvcj5GbHVtZTwvQXV0aG9yPjxZZWFyPjIwMDc8L1llYXI+PFJl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WVyaWNhbiBKb3VybmFsIG9mIFJlc3Bp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</w:fldData>
        </w:fldChar>
      </w:r>
      <w:r w:rsidRPr="00B77738">
        <w:instrText xml:space="preserve"> ADDIN EN.CITE.DATA </w:instrText>
      </w:r>
      <w:r w:rsidRPr="00B77738">
        <w:fldChar w:fldCharType="end"/>
      </w:r>
      <w:r w:rsidRPr="00B77738">
        <w:fldChar w:fldCharType="separate"/>
      </w:r>
      <w:r w:rsidRPr="00B77738">
        <w:t>[24]</w:t>
      </w:r>
      <w:r w:rsidRPr="00B77738">
        <w:fldChar w:fldCharType="end"/>
      </w:r>
      <w:r w:rsidRPr="00B77738">
        <w:t xml:space="preserve">. Third, are those that aid with mucus clearance, which come in different forms. Nebulised deoxyribonuclease (DNase) </w:t>
      </w:r>
      <w:r w:rsidRPr="00B77738">
        <w:fldChar w:fldCharType="begin">
          <w:fldData xml:space="preserve">PEVuZE5vdGU+PENpdGU+PEF1dGhvcj5GdWNoczwvQXV0aG9yPjxZZWFyPjE5OTQ8L1llYXI+PFJl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</w:fldData>
        </w:fldChar>
      </w:r>
      <w:r w:rsidRPr="00B77738">
        <w:instrText xml:space="preserve"> ADDIN EN.CITE </w:instrText>
      </w:r>
      <w:r w:rsidRPr="00B77738">
        <w:fldChar w:fldCharType="begin">
          <w:fldData xml:space="preserve">PEVuZE5vdGU+PENpdGU+PEF1dGhvcj5GdWNoczwvQXV0aG9yPjxZZWFyPjE5OTQ8L1llYXI+PFJl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</w:fldData>
        </w:fldChar>
      </w:r>
      <w:r w:rsidRPr="00B77738">
        <w:instrText xml:space="preserve"> ADDIN EN.CITE.DATA </w:instrText>
      </w:r>
      <w:r w:rsidRPr="00B77738">
        <w:fldChar w:fldCharType="end"/>
      </w:r>
      <w:r w:rsidRPr="00B77738">
        <w:fldChar w:fldCharType="separate"/>
      </w:r>
      <w:r w:rsidRPr="00B77738">
        <w:t>[25]</w:t>
      </w:r>
      <w:r w:rsidRPr="00B77738">
        <w:fldChar w:fldCharType="end"/>
      </w:r>
      <w:r w:rsidRPr="00B77738">
        <w:t xml:space="preserve"> and nebulised hypertonic saline </w:t>
      </w:r>
      <w:r w:rsidRPr="00B77738">
        <w:fldChar w:fldCharType="begin">
          <w:fldData xml:space="preserve">PEVuZE5vdGU+PENpdGU+PEF1dGhvcj5FbGtpbnM8L0F1dGhvcj48WWVhcj4yMDA2PC9ZZWFyPjxS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</w:fldData>
        </w:fldChar>
      </w:r>
      <w:r w:rsidRPr="00B77738">
        <w:instrText xml:space="preserve"> ADDIN EN.CITE </w:instrText>
      </w:r>
      <w:r w:rsidRPr="00B77738">
        <w:fldChar w:fldCharType="begin">
          <w:fldData xml:space="preserve">PEVuZE5vdGU+PENpdGU+PEF1dGhvcj5FbGtpbnM8L0F1dGhvcj48WWVhcj4yMDA2PC9ZZWFyPjxS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</w:fldData>
        </w:fldChar>
      </w:r>
      <w:r w:rsidRPr="00B77738">
        <w:instrText xml:space="preserve"> ADDIN EN.CITE.DATA </w:instrText>
      </w:r>
      <w:r w:rsidRPr="00B77738">
        <w:fldChar w:fldCharType="end"/>
      </w:r>
      <w:r w:rsidRPr="00B77738">
        <w:fldChar w:fldCharType="separate"/>
      </w:r>
      <w:r w:rsidRPr="00B77738">
        <w:t>[26]</w:t>
      </w:r>
      <w:r w:rsidRPr="00B77738">
        <w:fldChar w:fldCharType="end"/>
      </w:r>
      <w:r w:rsidRPr="00B77738">
        <w:t xml:space="preserve"> aid in the breakdown and </w:t>
      </w:r>
      <w:r w:rsidRPr="00B77738">
        <w:lastRenderedPageBreak/>
        <w:t xml:space="preserve">movement of the thick sticky mucus prevalent in the CF lung. Physiotherapy techniques, including primary techniques such as positive end expiratory pressure, and secondary techniques such as exercise, are aimed at moving mucus proximally in order to be cleared. Anti-inflammatory treatments are also commonly given, such as Azithromycin. The exact mechanisms of azithromycin are not fully clear, however the administration of it has been shown to reduce exacerbations and improve lung function </w:t>
      </w:r>
      <w:r w:rsidRPr="00B77738">
        <w:fldChar w:fldCharType="begin">
          <w:fldData xml:space="preserve">PEVuZE5vdGU+PENpdGU+PEF1dGhvcj5TYWltYW48L0F1dGhvcj48WWVhcj4yMDEwPC9ZZWFyPjxS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E3MDctMTU8L3BhZ2VzPjx2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MTc0OS01NjwvcGFnZXM+PHZvbHVtZT4yOTA8L3ZvbHVtZT48bnVtYmVyPjEzPC9udW1iZXI+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</w:fldData>
        </w:fldChar>
      </w:r>
      <w:r w:rsidRPr="00B77738">
        <w:instrText xml:space="preserve"> ADDIN EN.CITE </w:instrText>
      </w:r>
      <w:r w:rsidRPr="00B77738">
        <w:fldChar w:fldCharType="begin">
          <w:fldData xml:space="preserve">PEVuZE5vdGU+PENpdGU+PEF1dGhvcj5TYWltYW48L0F1dGhvcj48WWVhcj4yMDEwPC9ZZWFyPjxS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E3MDctMTU8L3BhZ2VzPjx2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MTc0OS01NjwvcGFnZXM+PHZvbHVtZT4yOTA8L3ZvbHVtZT48bnVtYmVyPjEzPC9udW1iZXI+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</w:fldData>
        </w:fldChar>
      </w:r>
      <w:r w:rsidRPr="00B77738">
        <w:instrText xml:space="preserve"> ADDIN EN.CITE.DATA </w:instrText>
      </w:r>
      <w:r w:rsidRPr="00B77738">
        <w:fldChar w:fldCharType="end"/>
      </w:r>
      <w:r w:rsidRPr="00B77738">
        <w:fldChar w:fldCharType="separate"/>
      </w:r>
      <w:r w:rsidRPr="00B77738">
        <w:t>[27-29]</w:t>
      </w:r>
      <w:r w:rsidRPr="00B77738">
        <w:fldChar w:fldCharType="end"/>
      </w:r>
      <w:r w:rsidRPr="00B77738">
        <w:t xml:space="preserve">.   </w:t>
      </w:r>
    </w:p>
    <w:p w14:paraId="12691AB8" w14:textId="1D7536A0" w:rsidR="004E52E6" w:rsidRDefault="004E52E6" w:rsidP="006717E0"/>
    <w:p w14:paraId="16151D5A" w14:textId="77777777" w:rsidR="00B77738" w:rsidRPr="00B77738" w:rsidRDefault="00B77738" w:rsidP="00B77738">
      <w:r w:rsidRPr="00B77738">
        <w:t xml:space="preserve">CF is characterised by the presence of thick sticky mucus in the airways, the removal of which forms the basis of preventing progressive lung disease. The removal of mucus is aided by mucolytics, which aim to reduce the viscosity of the mucus and chest physiotherapy, which aids in moving the mucus more proximally </w:t>
      </w:r>
      <w:r w:rsidRPr="00B77738">
        <w:fldChar w:fldCharType="begin"/>
      </w:r>
      <w:r w:rsidRPr="00B77738">
        <w:instrText xml:space="preserve"> ADDIN EN.CITE &lt;EndNote&gt;&lt;Cite&gt;&lt;Author&gt;Cohen-Cymberknoh&lt;/Author&gt;&lt;Year&gt;2014&lt;/Year&gt;&lt;RecNum&gt;3565&lt;/RecNum&gt;&lt;DisplayText&gt;[30]&lt;/DisplayText&gt;&lt;record&gt;&lt;rec-number&gt;3565&lt;/rec-number&gt;&lt;foreign-keys&gt;&lt;key app="EN" db-id="pr5wspr9dw2dxne92x4v99s69xa59dv092es" timestamp="1575999415"&gt;3565&lt;/key&gt;&lt;/foreign-keys&gt;&lt;ref-type name="Book"&gt;6&lt;/ref-type&gt;&lt;contributors&gt;&lt;authors&gt;&lt;author&gt;Cohen-Cymberknoh, M.&lt;/author&gt;&lt;author&gt;Shoseyov, D.&lt;/author&gt;&lt;author&gt;Kerem, E.&lt;/author&gt;&lt;/authors&gt;&lt;/contributors&gt;&lt;titles&gt;&lt;title&gt;Standards of Care for Patients with Cystic Fibrosis&lt;/title&gt;&lt;secondary-title&gt;Cystic Fibrosis&lt;/secondary-title&gt;&lt;/titles&gt;&lt;section&gt;246-261&lt;/section&gt;&lt;dates&gt;&lt;year&gt;2014&lt;/year&gt;&lt;/dates&gt;&lt;publisher&gt;European Respiratory Society&lt;/publisher&gt;&lt;urls&gt;&lt;/urls&gt;&lt;/record&gt;&lt;/Cite&gt;&lt;/EndNote&gt;</w:instrText>
      </w:r>
      <w:r w:rsidRPr="00B77738">
        <w:fldChar w:fldCharType="separate"/>
      </w:r>
      <w:r w:rsidRPr="00B77738">
        <w:t>[30]</w:t>
      </w:r>
      <w:r w:rsidRPr="00B77738">
        <w:fldChar w:fldCharType="end"/>
      </w:r>
      <w:r w:rsidRPr="00B77738">
        <w:t xml:space="preserve">. Airway clearance in the form of chest physiotherapy is an integral treatment for CF. Options include mechanical breathing devices including positive expiratory pressure (PEP) masks, flutter and acapella devices, which cause positive pressure and vibrations during expiration to promote the proximal movement of mucus. Other techniques include active cycle of breathing techniques and autogenic drainage </w:t>
      </w:r>
      <w:r w:rsidRPr="00B77738">
        <w:fldChar w:fldCharType="begin"/>
      </w:r>
      <w:r w:rsidRPr="00B77738">
        <w:instrText xml:space="preserve"> ADDIN EN.CITE &lt;EndNote&gt;&lt;Cite&gt;&lt;Author&gt;Cohen-Cymberknoh&lt;/Author&gt;&lt;Year&gt;2014&lt;/Year&gt;&lt;RecNum&gt;3565&lt;/RecNum&gt;&lt;DisplayText&gt;[30]&lt;/DisplayText&gt;&lt;record&gt;&lt;rec-number&gt;3565&lt;/rec-number&gt;&lt;foreign-keys&gt;&lt;key app="EN" db-id="pr5wspr9dw2dxne92x4v99s69xa59dv092es" timestamp="1575999415"&gt;3565&lt;/key&gt;&lt;/foreign-keys&gt;&lt;ref-type name="Book"&gt;6&lt;/ref-type&gt;&lt;contributors&gt;&lt;authors&gt;&lt;author&gt;Cohen-Cymberknoh, M.&lt;/author&gt;&lt;author&gt;Shoseyov, D.&lt;/author&gt;&lt;author&gt;Kerem, E.&lt;/author&gt;&lt;/authors&gt;&lt;/contributors&gt;&lt;titles&gt;&lt;title&gt;Standards of Care for Patients with Cystic Fibrosis&lt;/title&gt;&lt;secondary-title&gt;Cystic Fibrosis&lt;/secondary-title&gt;&lt;/titles&gt;&lt;section&gt;246-261&lt;/section&gt;&lt;dates&gt;&lt;year&gt;2014&lt;/year&gt;&lt;/dates&gt;&lt;publisher&gt;European Respiratory Society&lt;/publisher&gt;&lt;urls&gt;&lt;/urls&gt;&lt;/record&gt;&lt;/Cite&gt;&lt;/EndNote&gt;</w:instrText>
      </w:r>
      <w:r w:rsidRPr="00B77738">
        <w:fldChar w:fldCharType="separate"/>
      </w:r>
      <w:r w:rsidRPr="00B77738">
        <w:t>[30]</w:t>
      </w:r>
      <w:r w:rsidRPr="00B77738">
        <w:fldChar w:fldCharType="end"/>
      </w:r>
      <w:r w:rsidRPr="00B77738">
        <w:t xml:space="preserve">. These techniques are tailored to the specific needs of the patient, however there is little evidence as to the enhanced effectiveness of one technique over another </w:t>
      </w:r>
      <w:r w:rsidRPr="00B77738">
        <w:fldChar w:fldCharType="begin"/>
      </w:r>
      <w:r w:rsidRPr="00B77738">
        <w:instrText xml:space="preserve"> ADDIN EN.CITE &lt;EndNote&gt;&lt;Cite&gt;&lt;Author&gt;Main&lt;/Author&gt;&lt;Year&gt;2013&lt;/Year&gt;&lt;RecNum&gt;3466&lt;/RecNum&gt;&lt;DisplayText&gt;[31]&lt;/DisplayText&gt;&lt;record&gt;&lt;rec-number&gt;3466&lt;/rec-number&gt;&lt;foreign-keys&gt;&lt;key app="EN" db-id="pr5wspr9dw2dxne92x4v99s69xa59dv092es" timestamp="1557742652"&gt;3466&lt;/key&gt;&lt;/foreign-keys&gt;&lt;ref-type name="Journal Article"&gt;17&lt;/ref-type&gt;&lt;contributors&gt;&lt;authors&gt;&lt;author&gt;Main, E.&lt;/author&gt;&lt;/authors&gt;&lt;/contributors&gt;&lt;titles&gt;&lt;title&gt;Airway clearance research in CF: the &amp;apos;perfect storm&amp;apos; of strong preference and effortful participation in long-term, non-blinded studies&lt;/title&gt;&lt;secondary-title&gt;Thorax&lt;/secondary-title&gt;&lt;alt-title&gt;Thorax&lt;/alt-title&gt;&lt;/titles&gt;&lt;periodical&gt;&lt;full-title&gt;Thorax&lt;/full-title&gt;&lt;abbr-1&gt;Thorax&lt;/abbr-1&gt;&lt;/periodical&gt;&lt;alt-periodical&gt;&lt;full-title&gt;Thorax&lt;/full-title&gt;&lt;abbr-1&gt;Thorax&lt;/abbr-1&gt;&lt;/alt-periodical&gt;&lt;pages&gt;701-2&lt;/pages&gt;&lt;volume&gt;68&lt;/volume&gt;&lt;number&gt;8&lt;/number&gt;&lt;edition&gt;2013/04/02&lt;/edition&gt;&lt;keywords&gt;&lt;keyword&gt;Chest Wall Oscillation/*methods&lt;/keyword&gt;&lt;keyword&gt;Cystic Fibrosis/*therapy&lt;/keyword&gt;&lt;keyword&gt;Female&lt;/keyword&gt;&lt;keyword&gt;Humans&lt;/keyword&gt;&lt;keyword&gt;*Laryngeal Masks&lt;/keyword&gt;&lt;keyword&gt;Male&lt;/keyword&gt;&lt;keyword&gt;Positive-Pressure Respiration/*instrumentation&lt;/keyword&gt;&lt;keyword&gt;Cystic Fibrosis&lt;/keyword&gt;&lt;keyword&gt;Respiratory Infection&lt;/keyword&gt;&lt;/keywords&gt;&lt;dates&gt;&lt;year&gt;2013&lt;/year&gt;&lt;pub-dates&gt;&lt;date&gt;Aug&lt;/date&gt;&lt;/pub-dates&gt;&lt;/dates&gt;&lt;isbn&gt;0040-6376&lt;/isbn&gt;&lt;accession-num&gt;23542462&lt;/accession-num&gt;&lt;urls&gt;&lt;related-urls&gt;&lt;url&gt;https://thorax.bmj.com/content/thoraxjnl/68/8/701.full.pdf&lt;/url&gt;&lt;/related-urls&gt;&lt;/urls&gt;&lt;electronic-resource-num&gt;10.1136/thoraxjnl-2012-203054&lt;/electronic-resource-num&gt;&lt;remote-database-provider&gt;NLM&lt;/remote-database-provider&gt;&lt;language&gt;eng&lt;/language&gt;&lt;/record&gt;&lt;/Cite&gt;&lt;/EndNote&gt;</w:instrText>
      </w:r>
      <w:r w:rsidRPr="00B77738">
        <w:fldChar w:fldCharType="separate"/>
      </w:r>
      <w:r w:rsidRPr="00B77738">
        <w:t>[31]</w:t>
      </w:r>
      <w:r w:rsidRPr="00B77738">
        <w:fldChar w:fldCharType="end"/>
      </w:r>
      <w:r w:rsidRPr="00B77738">
        <w:t xml:space="preserve">. Exercise is also recommended as an aid to physiotherapy. To enable the movement of mucus proximally, the aim of mucolytics is to reduce the mucus viscosity. Treatment options include DNase, hypertonic saline and Mannitol, which reduce the viscosity by degrading the DNA present (in the case of DNase) and by hydrating the mucus (in the case of hypertonic saline and Mannitol). Recent data suggests that the initiation of hypertonic saline in infants can reduce the rate of decline in lung function in infants </w:t>
      </w:r>
      <w:r w:rsidRPr="00B77738">
        <w:fldChar w:fldCharType="begin">
          <w:fldData xml:space="preserve">PEVuZE5vdGU+PENpdGU+PEF1dGhvcj5TdGFobDwvQXV0aG9yPjxZZWFyPjIwMTk8L1llYXI+PFJl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WVyaWNh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</w:fldData>
        </w:fldChar>
      </w:r>
      <w:r w:rsidRPr="00B77738">
        <w:instrText xml:space="preserve"> ADDIN EN.CITE </w:instrText>
      </w:r>
      <w:r w:rsidRPr="00B77738">
        <w:fldChar w:fldCharType="begin">
          <w:fldData xml:space="preserve">PEVuZE5vdGU+PENpdGU+PEF1dGhvcj5TdGFobDwvQXV0aG9yPjxZZWFyPjIwMTk8L1llYXI+PFJl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WVyaWNh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</w:fldData>
        </w:fldChar>
      </w:r>
      <w:r w:rsidRPr="00B77738">
        <w:instrText xml:space="preserve"> ADDIN EN.CITE.DATA </w:instrText>
      </w:r>
      <w:r w:rsidRPr="00B77738">
        <w:fldChar w:fldCharType="end"/>
      </w:r>
      <w:r w:rsidRPr="00B77738">
        <w:fldChar w:fldCharType="separate"/>
      </w:r>
      <w:r w:rsidRPr="00B77738">
        <w:t>[32]</w:t>
      </w:r>
      <w:r w:rsidRPr="00B77738">
        <w:fldChar w:fldCharType="end"/>
      </w:r>
      <w:r w:rsidRPr="00B77738">
        <w:t>.</w:t>
      </w:r>
    </w:p>
    <w:p w14:paraId="2CADDB4C" w14:textId="77777777" w:rsidR="0082381F" w:rsidRDefault="0082381F" w:rsidP="006717E0"/>
    <w:p w14:paraId="24C2AB42" w14:textId="61E08252" w:rsidR="0082381F" w:rsidRDefault="00B77738" w:rsidP="00B77738">
      <w:r w:rsidRPr="00B77738">
        <w:rPr>
          <w:b/>
        </w:rPr>
        <w:t>More</w:t>
      </w:r>
      <w:r w:rsidRPr="00B77738">
        <w:t xml:space="preserve"> recently there has been development of therapies aimed at correcting the basic defect in the CFTR protein itself. These drugs target the primary cause of disease in CF and potentially offer the most significant advances in the treatments available for patients. These drugs are specific to the mutation class present within an individual with CF and therefore one drug does not treat all patients. The common goal of these types of drug however, is restoring (even partially) function of the CFTR protein in the airways. The first of these drugs to be approved was in 2012 and called Ivacaftor. Ivacaftor is a CFTR potentiator, currently available for children aged two years and greater with the rare class III mutation G551D. The G551D mutation accounts for approximately 4% of CFTR mutations and results in defective channel gating across the membrane with little to no anion transport </w:t>
      </w:r>
      <w:r w:rsidRPr="00B77738">
        <w:fldChar w:fldCharType="begin">
          <w:fldData xml:space="preserve">PEVuZE5vdGU+PENpdGU+PEF1dGhvcj5Sb3dlPC9BdXRob3I+PFllYXI+MjAxNDwvWWVhcj48UmVj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ZXJpY2FuIEpvdXJuYWwgb2YgUmVzcGlyYXRvcnkgYW5kIENyaXRpY2FsIENhcmUgTWVkaWNp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</w:fldData>
        </w:fldChar>
      </w:r>
      <w:r w:rsidRPr="00B77738">
        <w:instrText xml:space="preserve"> ADDIN EN.CITE </w:instrText>
      </w:r>
      <w:r w:rsidRPr="00B77738">
        <w:fldChar w:fldCharType="begin">
          <w:fldData xml:space="preserve">PEVuZE5vdGU+PENpdGU+PEF1dGhvcj5Sb3dlPC9BdXRob3I+PFllYXI+MjAxNDwvWWVhcj48UmVj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ZXJpY2FuIEpvdXJuYWwgb2YgUmVzcGlyYXRvcnkgYW5kIENyaXRpY2FsIENhcmUgTWVkaWNp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</w:fldData>
        </w:fldChar>
      </w:r>
      <w:r w:rsidRPr="00B77738">
        <w:instrText xml:space="preserve"> ADDIN EN.CITE.DATA </w:instrText>
      </w:r>
      <w:r w:rsidRPr="00B77738">
        <w:fldChar w:fldCharType="end"/>
      </w:r>
      <w:r w:rsidRPr="00B77738">
        <w:fldChar w:fldCharType="separate"/>
      </w:r>
      <w:r w:rsidRPr="00B77738">
        <w:t>[33]</w:t>
      </w:r>
      <w:r w:rsidRPr="00B77738">
        <w:fldChar w:fldCharType="end"/>
      </w:r>
      <w:r w:rsidRPr="00B77738">
        <w:t>. Ivacaftor improves the transport of chloride through the faulty channel by binding to the channel itself. This in turn restores the CFTR gating function. In large multi-centre trials Ivacaftor demonstrated significant improvements in FEV</w:t>
      </w:r>
      <w:r w:rsidRPr="00B77738">
        <w:rPr>
          <w:vertAlign w:val="subscript"/>
        </w:rPr>
        <w:t>1</w:t>
      </w:r>
      <w:r w:rsidRPr="00B77738">
        <w:t xml:space="preserve">, body weight, quality of life and sweat chloride </w:t>
      </w:r>
      <w:r w:rsidRPr="00B77738">
        <w:fldChar w:fldCharType="begin">
          <w:fldData xml:space="preserve">PEVuZE5vdGU+PENpdGU+PEF1dGhvcj5EYXZpZXM8L0F1dGhvcj48WWVhcj4yMDEzPC9ZZWFyPjxS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1lcmljYW4gSm91cm5hbCBvZiBSZXNwaXJhdG9yeSBhbmQgQ3JpdGljYWwgQ2FyZSBNZWRp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</w:fldData>
        </w:fldChar>
      </w:r>
      <w:r w:rsidRPr="00B77738">
        <w:instrText xml:space="preserve"> ADDIN EN.CITE </w:instrText>
      </w:r>
      <w:r w:rsidRPr="00B77738">
        <w:fldChar w:fldCharType="begin">
          <w:fldData xml:space="preserve">PEVuZE5vdGU+PENpdGU+PEF1dGhvcj5EYXZpZXM8L0F1dGhvcj48WWVhcj4yMDEzPC9ZZWFyPjxS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1lcmljYW4gSm91cm5hbCBvZiBSZXNwaXJhdG9yeSBhbmQgQ3JpdGljYWwgQ2FyZSBNZWRp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</w:fldData>
        </w:fldChar>
      </w:r>
      <w:r w:rsidRPr="00B77738">
        <w:instrText xml:space="preserve"> ADDIN EN.CITE.DATA </w:instrText>
      </w:r>
      <w:r w:rsidRPr="00B77738">
        <w:fldChar w:fldCharType="end"/>
      </w:r>
      <w:r w:rsidRPr="00B77738">
        <w:fldChar w:fldCharType="separate"/>
      </w:r>
      <w:r w:rsidRPr="00B77738">
        <w:t>[33-35]</w:t>
      </w:r>
      <w:r w:rsidRPr="00B77738">
        <w:fldChar w:fldCharType="end"/>
      </w:r>
      <w:r>
        <w:t>.</w:t>
      </w:r>
    </w:p>
    <w:p w14:paraId="5B30C2BD" w14:textId="77777777" w:rsidR="0082381F" w:rsidRDefault="0082381F" w:rsidP="006717E0"/>
    <w:p w14:paraId="5006696C" w14:textId="77777777" w:rsidR="00B77738" w:rsidRDefault="00B77738" w:rsidP="00B77738">
      <w:r w:rsidRPr="00B77738">
        <w:t xml:space="preserve">The second drug licensed was a combination of Ivacaftor and the CFTR corrector Lumacaftor. On its own Lumacaftor demonstrated no significant clinical improvements </w:t>
      </w:r>
      <w:r w:rsidRPr="00B77738">
        <w:fldChar w:fldCharType="begin">
          <w:fldData xml:space="preserve">PEVuZE5vdGU+PENpdGU+PEF1dGhvcj5DbGFuY3k8L0F1dGhvcj48WWVhcj4yMDEyPC9ZZWFyPjxS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yLTg8L3BhZ2VzPjx2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</w:fldData>
        </w:fldChar>
      </w:r>
      <w:r w:rsidRPr="00B77738">
        <w:instrText xml:space="preserve"> ADDIN EN.CITE </w:instrText>
      </w:r>
      <w:r w:rsidRPr="00B77738">
        <w:fldChar w:fldCharType="begin">
          <w:fldData xml:space="preserve">PEVuZE5vdGU+PENpdGU+PEF1dGhvcj5DbGFuY3k8L0F1dGhvcj48WWVhcj4yMDEyPC9ZZWFyPjxS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yLTg8L3BhZ2VzPjx2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</w:fldData>
        </w:fldChar>
      </w:r>
      <w:r w:rsidRPr="00B77738">
        <w:instrText xml:space="preserve"> ADDIN EN.CITE.DATA </w:instrText>
      </w:r>
      <w:r w:rsidRPr="00B77738">
        <w:fldChar w:fldCharType="end"/>
      </w:r>
      <w:r w:rsidRPr="00B77738">
        <w:fldChar w:fldCharType="separate"/>
      </w:r>
      <w:r w:rsidRPr="00B77738">
        <w:t>[36]</w:t>
      </w:r>
      <w:r w:rsidRPr="00B77738">
        <w:fldChar w:fldCharType="end"/>
      </w:r>
      <w:r w:rsidRPr="00B77738">
        <w:t>, but when combined with Ivacaftor in patients homozygous for F508del showed clinical improvements. These improvements included increase in lung function, as measured by the forced expiratory volume in one second (FEV</w:t>
      </w:r>
      <w:r w:rsidRPr="00B77738">
        <w:rPr>
          <w:vertAlign w:val="subscript"/>
        </w:rPr>
        <w:t>1</w:t>
      </w:r>
      <w:r w:rsidRPr="00B77738">
        <w:t xml:space="preserve">), reduced exacerbations and hospital admissions and an increase in BMI and quality of life </w:t>
      </w:r>
      <w:r w:rsidRPr="00B77738">
        <w:fldChar w:fldCharType="begin">
          <w:fldData xml:space="preserve">PEVuZE5vdGU+PENpdGU+PEF1dGhvcj5XYWlud3JpZ2h0PC9BdXRob3I+PFllYXI+MjAxNTwvWWVh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</w:fldData>
        </w:fldChar>
      </w:r>
      <w:r w:rsidRPr="00B77738">
        <w:instrText xml:space="preserve"> ADDIN EN.CITE </w:instrText>
      </w:r>
      <w:r w:rsidRPr="00B77738">
        <w:fldChar w:fldCharType="begin">
          <w:fldData xml:space="preserve">PEVuZE5vdGU+PENpdGU+PEF1dGhvcj5XYWlud3JpZ2h0PC9BdXRob3I+PFllYXI+MjAxNTwvWWVh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</w:fldData>
        </w:fldChar>
      </w:r>
      <w:r w:rsidRPr="00B77738">
        <w:instrText xml:space="preserve"> ADDIN EN.CITE.DATA </w:instrText>
      </w:r>
      <w:r w:rsidRPr="00B77738">
        <w:fldChar w:fldCharType="end"/>
      </w:r>
      <w:r w:rsidRPr="00B77738">
        <w:fldChar w:fldCharType="separate"/>
      </w:r>
      <w:r w:rsidRPr="00B77738">
        <w:t>[37]</w:t>
      </w:r>
      <w:r w:rsidRPr="00B77738">
        <w:fldChar w:fldCharType="end"/>
      </w:r>
      <w:r w:rsidRPr="00B77738">
        <w:t xml:space="preserve">. Further to this, a drug combination of Ivacaftor and a second CFTR corrector called Tezacaftor has shown similar results in patients homozygous for F508del and in those with one F508del and one residual function mutation </w:t>
      </w:r>
      <w:r w:rsidRPr="00B77738">
        <w:fldChar w:fldCharType="begin">
          <w:fldData xml:space="preserve">PEVuZE5vdGU+PENpdGU+PEF1dGhvcj5UYXlsb3ItQ291c2FyPC9BdXRob3I+PFllYXI+MjAxNzwv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</w:fldData>
        </w:fldChar>
      </w:r>
      <w:r w:rsidRPr="00B77738">
        <w:instrText xml:space="preserve"> ADDIN EN.CITE </w:instrText>
      </w:r>
      <w:r w:rsidRPr="00B77738">
        <w:fldChar w:fldCharType="begin">
          <w:fldData xml:space="preserve">PEVuZE5vdGU+PENpdGU+PEF1dGhvcj5UYXlsb3ItQ291c2FyPC9BdXRob3I+PFllYXI+MjAxNzwv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</w:fldData>
        </w:fldChar>
      </w:r>
      <w:r w:rsidRPr="00B77738">
        <w:instrText xml:space="preserve"> ADDIN EN.CITE.DATA </w:instrText>
      </w:r>
      <w:r w:rsidRPr="00B77738">
        <w:fldChar w:fldCharType="end"/>
      </w:r>
      <w:r w:rsidRPr="00B77738">
        <w:fldChar w:fldCharType="separate"/>
      </w:r>
      <w:r w:rsidRPr="00B77738">
        <w:t>[38, 39]</w:t>
      </w:r>
      <w:r w:rsidRPr="00B77738">
        <w:fldChar w:fldCharType="end"/>
      </w:r>
      <w:r w:rsidRPr="00B77738">
        <w:t xml:space="preserve">. For the 90% of patients with a copy of the F508del mutation, the CFTR abnormality causes a severe trafficking and processing defect, which result in decreased quantity and function of the CFTR protein at the cell surface </w:t>
      </w:r>
      <w:r w:rsidRPr="00B77738">
        <w:fldChar w:fldCharType="begin">
          <w:fldData xml:space="preserve">PEVuZE5vdGU+PENpdGU+PEF1dGhvcj5EYXZpZXM8L0F1dGhvcj48WWVhcj4yMDE4PC9ZZWFyPjxS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</w:fldData>
        </w:fldChar>
      </w:r>
      <w:r w:rsidRPr="00B77738">
        <w:instrText xml:space="preserve"> ADDIN EN.CITE </w:instrText>
      </w:r>
      <w:r w:rsidRPr="00B77738">
        <w:fldChar w:fldCharType="begin">
          <w:fldData xml:space="preserve">PEVuZE5vdGU+PENpdGU+PEF1dGhvcj5EYXZpZXM8L0F1dGhvcj48WWVhcj4yMDE4PC9ZZWFyPjxS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</w:fldData>
        </w:fldChar>
      </w:r>
      <w:r w:rsidRPr="00B77738">
        <w:instrText xml:space="preserve"> ADDIN EN.CITE.DATA </w:instrText>
      </w:r>
      <w:r w:rsidRPr="00B77738">
        <w:fldChar w:fldCharType="end"/>
      </w:r>
      <w:r w:rsidRPr="00B77738">
        <w:fldChar w:fldCharType="separate"/>
      </w:r>
      <w:r w:rsidRPr="00B77738">
        <w:t>[40]</w:t>
      </w:r>
      <w:r w:rsidRPr="00B77738">
        <w:fldChar w:fldCharType="end"/>
      </w:r>
      <w:r w:rsidRPr="00B77738">
        <w:t>. Lumacaftor and Tezacaftor are correctors that both work to increase the quantity of functional CFTR at the cell surface. This is achieved by binding the F508del CFTR protein and augmenting intracellular processing and trafficking. The combination of increased CFTR epression and enhanced channel opening (due to Ivacaftor) are clinically effective in patients with two copies of the F508del mutation, albeit substantially less so that Ivacaftor alone in patients with the G551D mutation.</w:t>
      </w:r>
    </w:p>
    <w:p w14:paraId="6F6F4805" w14:textId="77777777" w:rsidR="0082381F" w:rsidRDefault="0082381F" w:rsidP="006717E0"/>
    <w:p w14:paraId="2BBD19A9" w14:textId="07593C18" w:rsidR="00992490" w:rsidRPr="00992490" w:rsidRDefault="00992490" w:rsidP="00992490">
      <w:r w:rsidRPr="00992490">
        <w:t xml:space="preserve">Most recently in 2019 have been the results of two phase III trials of a triple combination of Ivacaftor, Tezacaftor and a second CFTR corrector VX-445 </w:t>
      </w:r>
      <w:r w:rsidRPr="00992490">
        <w:fldChar w:fldCharType="begin">
          <w:fldData xml:space="preserve">PEVuZE5vdGU+PENpdGU+PEF1dGhvcj5LZWF0aW5nPC9BdXRob3I+PFllYXI+MjAxODwvWWVhcj48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=
</w:fldData>
        </w:fldChar>
      </w:r>
      <w:r w:rsidR="00B86FC1">
        <w:instrText xml:space="preserve"> ADDIN EN.CITE </w:instrText>
      </w:r>
      <w:r w:rsidR="00B86FC1">
        <w:fldChar w:fldCharType="begin">
          <w:fldData xml:space="preserve">PEVuZE5vdGU+PENpdGU+PEF1dGhvcj5LZWF0aW5nPC9BdXRob3I+PFllYXI+MjAxODwvWWVhcj48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=
</w:fldData>
        </w:fldChar>
      </w:r>
      <w:r w:rsidR="00B86FC1">
        <w:instrText xml:space="preserve"> ADDIN EN.CITE.DATA </w:instrText>
      </w:r>
      <w:r w:rsidR="00B86FC1">
        <w:fldChar w:fldCharType="end"/>
      </w:r>
      <w:r w:rsidRPr="00992490">
        <w:fldChar w:fldCharType="separate"/>
      </w:r>
      <w:r w:rsidR="00B86FC1">
        <w:rPr>
          <w:noProof/>
        </w:rPr>
        <w:t>[41-43]</w:t>
      </w:r>
      <w:r w:rsidRPr="00992490">
        <w:fldChar w:fldCharType="end"/>
      </w:r>
      <w:r w:rsidRPr="00992490">
        <w:t>. This “triple therapy” therefore consists of two correctors and a potentiator. The addition of this new corrector further increases the quantity of functional CFTR at the cell surface, which in addition to the corrector and the potentiator already described above, restores CFTR function in patients with only a single copy of the F508del gene. The results of these two trials are especially promising as they both demonstrated significant increases in FEV</w:t>
      </w:r>
      <w:r w:rsidRPr="00992490">
        <w:rPr>
          <w:vertAlign w:val="subscript"/>
        </w:rPr>
        <w:t>1</w:t>
      </w:r>
      <w:r w:rsidRPr="00992490">
        <w:t xml:space="preserve">, reduction in sweat chloride and improvement in quality of life in patients either homozygous for F508del or with only one F508del gene. This is significant as these drug combinations have the potential to therefore treat nearly 90% of patients with CF. </w:t>
      </w:r>
    </w:p>
    <w:p w14:paraId="540EC7DC" w14:textId="77777777" w:rsidR="0082381F" w:rsidRDefault="0082381F" w:rsidP="006717E0"/>
    <w:p w14:paraId="4B34DFE2" w14:textId="6AF240B6" w:rsidR="0082381F" w:rsidRDefault="0082381F" w:rsidP="006717E0">
      <w:r>
        <w:t>These new CFTR modulating therapies are exciting for the treatment of patients with CF, but expensive to purchase</w:t>
      </w:r>
      <w:r w:rsidR="00992490">
        <w:t xml:space="preserve"> (Ivacaftor is approximately £100,000 per patient, per year in the UK)</w:t>
      </w:r>
      <w:r>
        <w:t>. One factor that contributes to the development cost</w:t>
      </w:r>
      <w:r w:rsidR="00E347EB">
        <w:t>,</w:t>
      </w:r>
      <w:r>
        <w:t xml:space="preserve"> is the need for large numbers of patients to demonstrate an</w:t>
      </w:r>
      <w:r w:rsidR="00E347EB">
        <w:t xml:space="preserve"> effect in the primary outcome,</w:t>
      </w:r>
      <w:r>
        <w:t xml:space="preserve"> </w:t>
      </w:r>
      <w:r w:rsidR="00DF2511">
        <w:t>FEV</w:t>
      </w:r>
      <w:r w:rsidR="00DF2511">
        <w:rPr>
          <w:vertAlign w:val="subscript"/>
        </w:rPr>
        <w:t>1</w:t>
      </w:r>
      <w:r>
        <w:t xml:space="preserve">. </w:t>
      </w:r>
      <w:r w:rsidR="00E347EB">
        <w:t>With improved patient care, m</w:t>
      </w:r>
      <w:r>
        <w:t xml:space="preserve">ore patients than before have </w:t>
      </w:r>
      <w:r w:rsidR="00DF2511">
        <w:t>FEV</w:t>
      </w:r>
      <w:r w:rsidR="00DF2511">
        <w:rPr>
          <w:vertAlign w:val="subscript"/>
        </w:rPr>
        <w:t>1</w:t>
      </w:r>
      <w:r>
        <w:t xml:space="preserve"> values within the normal range and therefore to show an improvement in </w:t>
      </w:r>
      <w:r w:rsidR="00DF2511">
        <w:t>FEV</w:t>
      </w:r>
      <w:r w:rsidR="00DF2511">
        <w:rPr>
          <w:vertAlign w:val="subscript"/>
        </w:rPr>
        <w:t>1</w:t>
      </w:r>
      <w:r>
        <w:t xml:space="preserve"> is difficult. More sensitive markers of lung disease, that are robust, are sought in order to reduce the number of patients required to show a treatment response in these expensive treatments.</w:t>
      </w:r>
      <w:r w:rsidR="003706BA">
        <w:t xml:space="preserve"> </w:t>
      </w:r>
      <w:r>
        <w:br w:type="page"/>
      </w:r>
    </w:p>
    <w:p w14:paraId="467DB47F" w14:textId="0BA664A6" w:rsidR="0082381F" w:rsidRDefault="0082381F" w:rsidP="006717E0">
      <w:pPr>
        <w:pStyle w:val="Heading2"/>
        <w:numPr>
          <w:ilvl w:val="1"/>
          <w:numId w:val="18"/>
        </w:numPr>
      </w:pPr>
      <w:bookmarkStart w:id="15" w:name="_Toc27382833"/>
      <w:r>
        <w:lastRenderedPageBreak/>
        <w:t>Measuring lung function in CF</w:t>
      </w:r>
      <w:bookmarkEnd w:id="15"/>
    </w:p>
    <w:p w14:paraId="5F824C58" w14:textId="77777777" w:rsidR="0082381F" w:rsidRDefault="0082381F" w:rsidP="00030709"/>
    <w:p w14:paraId="24B7AE80" w14:textId="7709BABA" w:rsidR="0082381F" w:rsidRDefault="0082381F" w:rsidP="006717E0">
      <w:r>
        <w:t>CF lung disease is primarily a disease of the airways. The airways in the human lung are a dichotomous, asymmetrically branching structure that’s divides approximately 23 times. Starting with the trachea, the first airway division occurs at the carina</w:t>
      </w:r>
      <w:r w:rsidR="00E347EB">
        <w:t xml:space="preserve"> and divides into the left and right main bronchus. W</w:t>
      </w:r>
      <w:r>
        <w:t xml:space="preserve">ith each further </w:t>
      </w:r>
      <w:r w:rsidR="00E347EB">
        <w:t>division,</w:t>
      </w:r>
      <w:r>
        <w:t xml:space="preserve"> the airways become smaller and narrower in diameter (</w:t>
      </w:r>
      <w:r>
        <w:fldChar w:fldCharType="begin"/>
      </w:r>
      <w:r>
        <w:instrText xml:space="preserve"> REF _Ref432237012 \h </w:instrText>
      </w:r>
      <w:r>
        <w:fldChar w:fldCharType="separate"/>
      </w:r>
      <w:r w:rsidR="00140F11" w:rsidRPr="00DB5769">
        <w:t xml:space="preserve">Figure </w:t>
      </w:r>
      <w:r w:rsidR="00140F11">
        <w:rPr>
          <w:noProof/>
        </w:rPr>
        <w:t>1</w:t>
      </w:r>
      <w:r w:rsidR="00140F11">
        <w:noBreakHyphen/>
      </w:r>
      <w:r w:rsidR="00140F11">
        <w:rPr>
          <w:noProof/>
        </w:rPr>
        <w:t>5</w:t>
      </w:r>
      <w:r>
        <w:fldChar w:fldCharType="end"/>
      </w:r>
      <w:r>
        <w:t xml:space="preserve"> </w:t>
      </w:r>
      <w:r>
        <w:fldChar w:fldCharType="begin">
          <w:fldData xml:space="preserve">PEVuZE5vdGU+PENpdGU+PEF1dGhvcj5XZWliZWw8L0F1dGhvcj48WWVhcj4yMDA1PC9ZZWFyPjxS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</w:fldData>
        </w:fldChar>
      </w:r>
      <w:r w:rsidR="005C0626">
        <w:instrText xml:space="preserve"> ADDIN EN.CITE </w:instrText>
      </w:r>
      <w:r w:rsidR="005C0626">
        <w:fldChar w:fldCharType="begin">
          <w:fldData xml:space="preserve">PEVuZE5vdGU+PENpdGU+PEF1dGhvcj5XZWliZWw8L0F1dGhvcj48WWVhcj4yMDA1PC9ZZWFyPjxS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</w:fldData>
        </w:fldChar>
      </w:r>
      <w:r w:rsidR="005C0626">
        <w:instrText xml:space="preserve"> ADDIN EN.CITE.DATA </w:instrText>
      </w:r>
      <w:r w:rsidR="005C0626">
        <w:fldChar w:fldCharType="end"/>
      </w:r>
      <w:r>
        <w:fldChar w:fldCharType="separate"/>
      </w:r>
      <w:r w:rsidR="005C0626">
        <w:rPr>
          <w:noProof/>
        </w:rPr>
        <w:t>[21]</w:t>
      </w:r>
      <w:r>
        <w:fldChar w:fldCharType="end"/>
      </w:r>
      <w:r>
        <w:t xml:space="preserve">). At each divide in the airways, the cross-sectional area of the </w:t>
      </w:r>
      <w:r w:rsidR="00E347EB">
        <w:t xml:space="preserve">combined </w:t>
      </w:r>
      <w:r>
        <w:t xml:space="preserve">airways increases exponentially and </w:t>
      </w:r>
      <w:r w:rsidR="00E347EB">
        <w:t>consequentially,</w:t>
      </w:r>
      <w:r>
        <w:t xml:space="preserve"> the contribution of each generation to total airway resistance rapidly decreases </w:t>
      </w:r>
      <w:r>
        <w:fldChar w:fldCharType="begin">
          <w:fldData xml:space="preserve">PEVuZE5vdGU+PENpdGU+PEF1dGhvcj5Ib2dnPC9BdXRob3I+PFllYXI+MjAwNDwvWWVhcj48UmVj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</w:fldData>
        </w:fldChar>
      </w:r>
      <w:r w:rsidR="00B86FC1">
        <w:instrText xml:space="preserve"> ADDIN EN.CITE </w:instrText>
      </w:r>
      <w:r w:rsidR="00B86FC1">
        <w:fldChar w:fldCharType="begin">
          <w:fldData xml:space="preserve">PEVuZE5vdGU+PENpdGU+PEF1dGhvcj5Ib2dnPC9BdXRob3I+PFllYXI+MjAwNDwvWWVhcj48UmVj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</w:fldData>
        </w:fldChar>
      </w:r>
      <w:r w:rsidR="00B86FC1">
        <w:instrText xml:space="preserve"> ADDIN EN.CITE.DATA </w:instrText>
      </w:r>
      <w:r w:rsidR="00B86FC1">
        <w:fldChar w:fldCharType="end"/>
      </w:r>
      <w:r>
        <w:fldChar w:fldCharType="separate"/>
      </w:r>
      <w:r w:rsidR="00B86FC1">
        <w:rPr>
          <w:noProof/>
        </w:rPr>
        <w:t>[44]</w:t>
      </w:r>
      <w:r>
        <w:fldChar w:fldCharType="end"/>
      </w:r>
      <w:r>
        <w:t xml:space="preserve">. The smallest </w:t>
      </w:r>
      <w:r w:rsidR="00065C87">
        <w:t xml:space="preserve">respiratory </w:t>
      </w:r>
      <w:r>
        <w:t>bronchioles present within the lung are encircled by smooth muscle and are prone to collapse during expiration. In CF, lung disease originates in these small airways, which become prone to mucus, inflammation and smooth muscle hyperplasia. The result is a narrowing of the internal diameter of the airways, which causes localised increased airways resistance and increased ventilation heterogeneity. As disease progresses, this process occurs throughout the small airways and progressively moves proximally through the conducting airways. Accurately measuring these disease processes with lung function testing can help to understand the underlying severity of the lung disease.</w:t>
      </w:r>
      <w:r w:rsidR="00E347EB">
        <w:t xml:space="preserve"> The following sections give a brief overview of the lung function tests that have been commonly employed in the clinical management of patients with CF</w:t>
      </w:r>
      <w:r w:rsidR="00E347EB" w:rsidRPr="00E347EB">
        <w:t xml:space="preserve"> </w:t>
      </w:r>
      <w:r w:rsidR="00E347EB">
        <w:t xml:space="preserve">and those utilised in research. </w:t>
      </w:r>
    </w:p>
    <w:p w14:paraId="35AE38DF" w14:textId="4C4DE11D" w:rsidR="00DB5769" w:rsidRDefault="00DB5769">
      <w:pPr>
        <w:spacing w:line="240" w:lineRule="auto"/>
        <w:ind w:right="0"/>
        <w:jc w:val="left"/>
      </w:pPr>
      <w:r>
        <w:br w:type="page"/>
      </w:r>
    </w:p>
    <w:p w14:paraId="77C88AB7" w14:textId="77777777" w:rsidR="0082381F" w:rsidRDefault="0082381F" w:rsidP="00DB5769">
      <w:pPr>
        <w:jc w:val="center"/>
      </w:pPr>
      <w:r>
        <w:rPr>
          <w:noProof/>
          <w:lang w:val="en-US"/>
        </w:rPr>
        <w:lastRenderedPageBreak/>
        <w:drawing>
          <wp:inline distT="0" distB="0" distL="0" distR="0" wp14:anchorId="52105B7C" wp14:editId="58927F3C">
            <wp:extent cx="2631863" cy="4010145"/>
            <wp:effectExtent l="0" t="0" r="1016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ibel lung tree.tiff"/>
                    <pic:cNvPicPr/>
                  </pic:nvPicPr>
                  <pic:blipFill>
                    <a:blip r:embed="rId19">
                      <a:extLst>
                        <a:ext uri="{28A0092B-C50C-407E-A947-70E740481C1C}">
                          <a14:useLocalDpi xmlns:a14="http://schemas.microsoft.com/office/drawing/2010/main" val="0"/>
                        </a:ext>
                      </a:extLst>
                    </a:blip>
                    <a:stretch>
                      <a:fillRect/>
                    </a:stretch>
                  </pic:blipFill>
                  <pic:spPr>
                    <a:xfrm>
                      <a:off x="0" y="0"/>
                      <a:ext cx="2632177" cy="4010623"/>
                    </a:xfrm>
                    <a:prstGeom prst="rect">
                      <a:avLst/>
                    </a:prstGeom>
                  </pic:spPr>
                </pic:pic>
              </a:graphicData>
            </a:graphic>
          </wp:inline>
        </w:drawing>
      </w:r>
    </w:p>
    <w:p w14:paraId="4C0740DD" w14:textId="5564640A" w:rsidR="00DF2511" w:rsidRPr="00DB5769" w:rsidRDefault="0082381F" w:rsidP="006717E0">
      <w:pPr>
        <w:pStyle w:val="Caption"/>
      </w:pPr>
      <w:bookmarkStart w:id="16" w:name="_Ref432237012"/>
      <w:bookmarkStart w:id="17" w:name="_Toc27382994"/>
      <w:r w:rsidRPr="00DB5769">
        <w:t xml:space="preserve">Figure </w:t>
      </w:r>
      <w:fldSimple w:instr=" STYLEREF 1 \s ">
        <w:r w:rsidR="00824FFE">
          <w:rPr>
            <w:noProof/>
          </w:rPr>
          <w:t>1</w:t>
        </w:r>
      </w:fldSimple>
      <w:r w:rsidR="00824FFE">
        <w:noBreakHyphen/>
      </w:r>
      <w:fldSimple w:instr=" SEQ Figure \* ARABIC \s 1 ">
        <w:r w:rsidR="00824FFE">
          <w:rPr>
            <w:noProof/>
          </w:rPr>
          <w:t>5</w:t>
        </w:r>
      </w:fldSimple>
      <w:bookmarkEnd w:id="16"/>
      <w:r w:rsidRPr="00DB5769">
        <w:t>: The branching structure of airways in the lung.</w:t>
      </w:r>
      <w:bookmarkEnd w:id="17"/>
      <w:r w:rsidRPr="00DB5769">
        <w:t xml:space="preserve"> </w:t>
      </w:r>
    </w:p>
    <w:p w14:paraId="637E882A" w14:textId="0FEED635" w:rsidR="0082381F" w:rsidRDefault="0082381F" w:rsidP="006717E0">
      <w:pPr>
        <w:pStyle w:val="Subtitle"/>
      </w:pPr>
      <w:r>
        <w:t>The airways branch in successive dichotomous divisions from the trachea down to the intra-acinar airways, which occur from approximately the 16</w:t>
      </w:r>
      <w:r w:rsidRPr="00C378AF">
        <w:rPr>
          <w:vertAlign w:val="superscript"/>
        </w:rPr>
        <w:t>th</w:t>
      </w:r>
      <w:r>
        <w:t xml:space="preserve"> airway division onwards. With each successive division, the total cross-sectional area increases exponentially and as a result, the contribution of each successive division to airways resistance, decreases exponentially. Image reproduced with permission from Weibel </w:t>
      </w:r>
      <w:r w:rsidR="00564288">
        <w:t>et al</w:t>
      </w:r>
      <w:r>
        <w:t xml:space="preserve"> </w:t>
      </w:r>
      <w:r>
        <w:fldChar w:fldCharType="begin">
          <w:fldData xml:space="preserve">PEVuZE5vdGU+PENpdGU+PEF1dGhvcj5XZWliZWw8L0F1dGhvcj48WWVhcj4yMDA1PC9ZZWFyPjxS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</w:fldData>
        </w:fldChar>
      </w:r>
      <w:r w:rsidR="005C0626">
        <w:instrText xml:space="preserve"> ADDIN EN.CITE </w:instrText>
      </w:r>
      <w:r w:rsidR="005C0626">
        <w:fldChar w:fldCharType="begin">
          <w:fldData xml:space="preserve">PEVuZE5vdGU+PENpdGU+PEF1dGhvcj5XZWliZWw8L0F1dGhvcj48WWVhcj4yMDA1PC9ZZWFyPjxS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</w:fldData>
        </w:fldChar>
      </w:r>
      <w:r w:rsidR="005C0626">
        <w:instrText xml:space="preserve"> ADDIN EN.CITE.DATA </w:instrText>
      </w:r>
      <w:r w:rsidR="005C0626">
        <w:fldChar w:fldCharType="end"/>
      </w:r>
      <w:r>
        <w:fldChar w:fldCharType="separate"/>
      </w:r>
      <w:r w:rsidR="005C0626">
        <w:rPr>
          <w:noProof/>
        </w:rPr>
        <w:t>[21]</w:t>
      </w:r>
      <w:r>
        <w:fldChar w:fldCharType="end"/>
      </w:r>
      <w:r>
        <w:t>.</w:t>
      </w:r>
    </w:p>
    <w:p w14:paraId="083A8C80" w14:textId="77777777" w:rsidR="0082381F" w:rsidRPr="00EC66F3" w:rsidRDefault="0082381F" w:rsidP="006717E0"/>
    <w:p w14:paraId="492CCACA" w14:textId="14858E9F" w:rsidR="0082381F" w:rsidRDefault="0082381F" w:rsidP="006717E0">
      <w:pPr>
        <w:pStyle w:val="Heading3"/>
        <w:numPr>
          <w:ilvl w:val="2"/>
          <w:numId w:val="18"/>
        </w:numPr>
      </w:pPr>
      <w:bookmarkStart w:id="18" w:name="_Toc27382834"/>
      <w:r>
        <w:t>Spirometry</w:t>
      </w:r>
      <w:bookmarkEnd w:id="18"/>
    </w:p>
    <w:p w14:paraId="566C7B60" w14:textId="77777777" w:rsidR="0082381F" w:rsidRDefault="0082381F" w:rsidP="006717E0"/>
    <w:p w14:paraId="1AC60378" w14:textId="49783E9B" w:rsidR="0082381F" w:rsidRDefault="0082381F" w:rsidP="006717E0">
      <w:r w:rsidRPr="00ED0351">
        <w:t xml:space="preserve">The test of </w:t>
      </w:r>
      <w:r>
        <w:t>lung</w:t>
      </w:r>
      <w:r w:rsidRPr="00ED0351">
        <w:t xml:space="preserve"> function most commonly deployed in the daily management of CF is spirometry. Spirometry is a quick, relatively </w:t>
      </w:r>
      <w:r>
        <w:t>simple</w:t>
      </w:r>
      <w:r w:rsidRPr="00ED0351">
        <w:t xml:space="preserve"> and highly reproducible breathing test to perform </w:t>
      </w:r>
      <w:r w:rsidRPr="00ED0351">
        <w:fldChar w:fldCharType="begin">
          <w:fldData xml:space="preserve">PEVuZE5vdGU+PENpdGU+PEF1dGhvcj5NaWxsZXI8L0F1dGhvcj48WWVhcj4yMDA1PC9ZZWFyPjxS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zE5LTM4PC9wYWdlcz48dm9sdW1l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</w:fldData>
        </w:fldChar>
      </w:r>
      <w:r w:rsidR="00B86FC1">
        <w:instrText xml:space="preserve"> ADDIN EN.CITE </w:instrText>
      </w:r>
      <w:r w:rsidR="00B86FC1">
        <w:fldChar w:fldCharType="begin">
          <w:fldData xml:space="preserve">PEVuZE5vdGU+PENpdGU+PEF1dGhvcj5NaWxsZXI8L0F1dGhvcj48WWVhcj4yMDA1PC9ZZWFyPjxS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zE5LTM4PC9wYWdlcz48dm9sdW1l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</w:fldData>
        </w:fldChar>
      </w:r>
      <w:r w:rsidR="00B86FC1">
        <w:instrText xml:space="preserve"> ADDIN EN.CITE.DATA </w:instrText>
      </w:r>
      <w:r w:rsidR="00B86FC1">
        <w:fldChar w:fldCharType="end"/>
      </w:r>
      <w:r w:rsidRPr="00ED0351">
        <w:fldChar w:fldCharType="separate"/>
      </w:r>
      <w:r w:rsidR="00B86FC1">
        <w:rPr>
          <w:noProof/>
        </w:rPr>
        <w:t>[45]</w:t>
      </w:r>
      <w:r w:rsidRPr="00ED0351">
        <w:fldChar w:fldCharType="end"/>
      </w:r>
      <w:r w:rsidRPr="00ED0351">
        <w:t>. It involves the test subject breathing through a flow or volume measuring device</w:t>
      </w:r>
      <w:r>
        <w:t>,</w:t>
      </w:r>
      <w:r w:rsidRPr="00ED0351">
        <w:t xml:space="preserve"> whilst wearing a nose peg to ensure mouth breathing. The subject first must inhale to total lung capacity before forcefully ‘</w:t>
      </w:r>
      <w:r w:rsidR="00065C87">
        <w:t>exhaling’</w:t>
      </w:r>
      <w:r w:rsidRPr="00ED0351">
        <w:t xml:space="preserve"> the air out of their lungs, with the effort maintained until the patient reaches their residual lung volume</w:t>
      </w:r>
      <w:r>
        <w:t xml:space="preserve"> </w:t>
      </w:r>
      <w:r>
        <w:fldChar w:fldCharType="begin"/>
      </w:r>
      <w:r w:rsidR="00B86FC1">
        <w:instrText xml:space="preserve"> ADDIN EN.CITE &lt;EndNote&gt;&lt;Cite&gt;&lt;Author&gt;BTS&lt;/Author&gt;&lt;Year&gt;1994&lt;/Year&gt;&lt;RecNum&gt;690&lt;/RecNum&gt;&lt;DisplayText&gt;[46]&lt;/DisplayText&gt;&lt;record&gt;&lt;rec-number&gt;690&lt;/rec-number&gt;&lt;foreign-keys&gt;&lt;key app="EN" db-id="pr5wspr9dw2dxne92x4v99s69xa59dv092es" timestamp="1403533609"&gt;690&lt;/key&gt;&lt;/foreign-keys&gt;&lt;ref-type name="Journal Article"&gt;17&lt;/ref-type&gt;&lt;contributors&gt;&lt;authors&gt;&lt;author&gt;BTS&lt;/author&gt;&lt;/authors&gt;&lt;/contributors&gt;&lt;titles&gt;&lt;title&gt;Guidelines for the measurement of respiratory function. Recommendations of the British Thoracic Society and the Association of Respiratory Technicians and Physiologists&lt;/title&gt;&lt;secondary-title&gt;Respiratory Medicine&lt;/secondary-title&gt;&lt;alt-title&gt;Respiratory medicine&lt;/alt-title&gt;&lt;/titles&gt;&lt;periodical&gt;&lt;full-title&gt;Respiratory Medicine&lt;/full-title&gt;&lt;/periodical&gt;&lt;alt-periodical&gt;&lt;full-title&gt;Respiratory Medicine&lt;/full-title&gt;&lt;/alt-periodical&gt;&lt;pages&gt;165-94&lt;/pages&gt;&lt;volume&gt;88&lt;/volume&gt;&lt;number&gt;3&lt;/number&gt;&lt;edition&gt;1994/03/01&lt;/edition&gt;&lt;keywords&gt;&lt;keyword&gt;Female&lt;/keyword&gt;&lt;keyword&gt;Humans&lt;/keyword&gt;&lt;keyword&gt;Lung/physiopathology&lt;/keyword&gt;&lt;keyword&gt;Lung Diseases/physiopathology&lt;/keyword&gt;&lt;keyword&gt;Male&lt;/keyword&gt;&lt;keyword&gt;*Respiratory Function Tests&lt;/keyword&gt;&lt;/keywords&gt;&lt;dates&gt;&lt;year&gt;1994&lt;/year&gt;&lt;pub-dates&gt;&lt;date&gt;Mar&lt;/date&gt;&lt;/pub-dates&gt;&lt;/dates&gt;&lt;isbn&gt;0954-6111 (Print)&amp;#xD;0954-6111&lt;/isbn&gt;&lt;accession-num&gt;8209067&lt;/accession-num&gt;&lt;urls&gt;&lt;related-urls&gt;&lt;url&gt;http://ac.els-cdn.com/S0954611105803464/1-s2.0-S0954611105803464-main.pdf?_tid=837f984c-fae2-11e3-b4cc-00000aab0f27&amp;amp;acdnat=1403533833_d39ad80ca785393b93b8fbb0797a670d&lt;/url&gt;&lt;/related-urls&gt;&lt;/urls&gt;&lt;remote-database-provider&gt;NLM&lt;/remote-database-provider&gt;&lt;language&gt;eng&lt;/language&gt;&lt;/record&gt;&lt;/Cite&gt;&lt;/EndNote&gt;</w:instrText>
      </w:r>
      <w:r>
        <w:fldChar w:fldCharType="separate"/>
      </w:r>
      <w:r w:rsidR="00B86FC1">
        <w:rPr>
          <w:noProof/>
        </w:rPr>
        <w:t>[46]</w:t>
      </w:r>
      <w:r>
        <w:fldChar w:fldCharType="end"/>
      </w:r>
      <w:r w:rsidRPr="00ED0351">
        <w:t xml:space="preserve">. The test is performed most commonly using devices that measure </w:t>
      </w:r>
      <w:r>
        <w:t>(</w:t>
      </w:r>
      <w:r w:rsidRPr="00ED0351">
        <w:t>air</w:t>
      </w:r>
      <w:r>
        <w:t>)</w:t>
      </w:r>
      <w:r w:rsidRPr="00ED0351">
        <w:t>flow and calculate volume with a real time graphic of flow against volume plotted (</w:t>
      </w:r>
      <w:r w:rsidRPr="00ED0351">
        <w:fldChar w:fldCharType="begin"/>
      </w:r>
      <w:r w:rsidRPr="00ED0351">
        <w:instrText xml:space="preserve"> REF _Ref345664963 \h </w:instrText>
      </w:r>
      <w:r w:rsidRPr="00ED0351">
        <w:fldChar w:fldCharType="separate"/>
      </w:r>
      <w:r w:rsidR="00140F11" w:rsidRPr="00FC0E89">
        <w:t xml:space="preserve">Figure </w:t>
      </w:r>
      <w:r w:rsidR="00140F11">
        <w:rPr>
          <w:noProof/>
        </w:rPr>
        <w:t>1</w:t>
      </w:r>
      <w:r w:rsidR="00140F11">
        <w:noBreakHyphen/>
      </w:r>
      <w:r w:rsidR="00140F11">
        <w:rPr>
          <w:noProof/>
        </w:rPr>
        <w:t>6</w:t>
      </w:r>
      <w:r w:rsidRPr="00ED0351">
        <w:fldChar w:fldCharType="end"/>
      </w:r>
      <w:r w:rsidRPr="00ED0351">
        <w:t xml:space="preserve">). These flow-volume ‘curves’ have a very distinctive shape in health, </w:t>
      </w:r>
      <w:r>
        <w:t xml:space="preserve">and </w:t>
      </w:r>
      <w:r w:rsidRPr="00ED0351">
        <w:t xml:space="preserve">different disease types </w:t>
      </w:r>
      <w:r w:rsidR="00E347EB">
        <w:t>have</w:t>
      </w:r>
      <w:r w:rsidRPr="00ED0351">
        <w:t xml:space="preserve"> a very distinctive flow/volume </w:t>
      </w:r>
      <w:r w:rsidR="00E347EB">
        <w:t>pattern</w:t>
      </w:r>
      <w:r w:rsidRPr="00ED0351">
        <w:t xml:space="preserve">. CF is a disease characterised by airflow obstruction and typically produces a </w:t>
      </w:r>
      <w:r w:rsidR="00E347EB">
        <w:t xml:space="preserve">flow/volume </w:t>
      </w:r>
      <w:r w:rsidRPr="00ED0351">
        <w:t>curve that is similar to other airflow obstruction diseases</w:t>
      </w:r>
      <w:r>
        <w:t>,</w:t>
      </w:r>
      <w:r w:rsidRPr="00ED0351">
        <w:t xml:space="preserve"> such as asthma or COPD. These </w:t>
      </w:r>
      <w:r>
        <w:t xml:space="preserve">obstructive </w:t>
      </w:r>
      <w:r w:rsidRPr="00ED0351">
        <w:t xml:space="preserve">conditions produce a concave expiratory flow-volume shape due to the </w:t>
      </w:r>
      <w:r>
        <w:t xml:space="preserve">resistance to </w:t>
      </w:r>
      <w:r w:rsidRPr="00ED0351">
        <w:t xml:space="preserve">airflow associated with these conditions. In obstructive lung diseases the airways are </w:t>
      </w:r>
      <w:r w:rsidRPr="00ED0351">
        <w:lastRenderedPageBreak/>
        <w:t>narrowed</w:t>
      </w:r>
      <w:r>
        <w:t>,</w:t>
      </w:r>
      <w:r w:rsidRPr="00ED0351">
        <w:t xml:space="preserve"> </w:t>
      </w:r>
      <w:r>
        <w:t>therefore there is a reduction in</w:t>
      </w:r>
      <w:r w:rsidRPr="00ED0351">
        <w:t xml:space="preserve"> flow during the spirometric effort and therefore the volume of air expelled in any given time is </w:t>
      </w:r>
      <w:r>
        <w:t xml:space="preserve">usually </w:t>
      </w:r>
      <w:r w:rsidRPr="00ED0351">
        <w:t xml:space="preserve">reduced </w:t>
      </w:r>
      <w:r w:rsidRPr="00ED0351">
        <w:fldChar w:fldCharType="begin"/>
      </w:r>
      <w:r w:rsidR="00B86FC1">
        <w:instrText xml:space="preserve"> ADDIN EN.CITE &lt;EndNote&gt;&lt;Cite&gt;&lt;Author&gt;Quanjer&lt;/Author&gt;&lt;Year&gt;2014&lt;/Year&gt;&lt;RecNum&gt;692&lt;/RecNum&gt;&lt;DisplayText&gt;[47]&lt;/DisplayText&gt;&lt;record&gt;&lt;rec-number&gt;692&lt;/rec-number&gt;&lt;foreign-keys&gt;&lt;key app="EN" db-id="pr5wspr9dw2dxne92x4v99s69xa59dv092es" timestamp="1403863370"&gt;692&lt;/key&gt;&lt;/foreign-keys&gt;&lt;ref-type name="Journal Article"&gt;17&lt;/ref-type&gt;&lt;contributors&gt;&lt;authors&gt;&lt;author&gt;Quanjer, P. H.&lt;/author&gt;&lt;author&gt;Pretto, J. J.&lt;/author&gt;&lt;author&gt;Brazzale, D. J.&lt;/author&gt;&lt;author&gt;Boros, P. W.&lt;/author&gt;&lt;/authors&gt;&lt;/contributors&gt;&lt;auth-address&gt;Erasmus Medical Centre, Erasmus University, Rotterdam.&lt;/auth-address&gt;&lt;titles&gt;&lt;title&gt;Grading the severity of airways obstruction: new wine in new bottles&lt;/title&gt;&lt;secondary-title&gt;European Respiratory Journal&lt;/secondary-title&gt;&lt;alt-title&gt;The European respiratory journal&lt;/alt-title&gt;&lt;/titles&gt;&lt;periodical&gt;&lt;full-title&gt;European Respiratory Journal&lt;/full-title&gt;&lt;/periodical&gt;&lt;alt-periodical&gt;&lt;full-title&gt;Eur Respir J&lt;/full-title&gt;&lt;abbr-1&gt;The European respiratory journal&lt;/abbr-1&gt;&lt;/alt-periodical&gt;&lt;pages&gt;505-12&lt;/pages&gt;&lt;volume&gt;43&lt;/volume&gt;&lt;number&gt;2&lt;/number&gt;&lt;edition&gt;2013/08/31&lt;/edition&gt;&lt;dates&gt;&lt;year&gt;2014&lt;/year&gt;&lt;pub-dates&gt;&lt;date&gt;Feb&lt;/date&gt;&lt;/pub-dates&gt;&lt;/dates&gt;&lt;isbn&gt;0903-1936&lt;/isbn&gt;&lt;accession-num&gt;23988764&lt;/accession-num&gt;&lt;urls&gt;&lt;related-urls&gt;&lt;url&gt;http://erj.ersjournals.com/content/43/2/505.full.pdf&lt;/url&gt;&lt;/related-urls&gt;&lt;/urls&gt;&lt;electronic-resource-num&gt;10.1183/09031936.00086313&lt;/electronic-resource-num&gt;&lt;remote-database-provider&gt;NLM&lt;/remote-database-provider&gt;&lt;language&gt;eng&lt;/language&gt;&lt;/record&gt;&lt;/Cite&gt;&lt;/EndNote&gt;</w:instrText>
      </w:r>
      <w:r w:rsidRPr="00ED0351">
        <w:fldChar w:fldCharType="separate"/>
      </w:r>
      <w:r w:rsidR="00B86FC1">
        <w:rPr>
          <w:noProof/>
        </w:rPr>
        <w:t>[47]</w:t>
      </w:r>
      <w:r w:rsidRPr="00ED0351">
        <w:fldChar w:fldCharType="end"/>
      </w:r>
      <w:r w:rsidRPr="00ED0351">
        <w:t xml:space="preserve">. </w:t>
      </w:r>
    </w:p>
    <w:p w14:paraId="19875038" w14:textId="77777777" w:rsidR="00DB5769" w:rsidRPr="00ED0351" w:rsidRDefault="00DB5769" w:rsidP="006717E0"/>
    <w:p w14:paraId="77FAD9E5" w14:textId="43EA3E5C" w:rsidR="0082381F" w:rsidRPr="00ED0351" w:rsidRDefault="0082381F" w:rsidP="006717E0">
      <w:pPr>
        <w:pStyle w:val="Heading3"/>
        <w:numPr>
          <w:ilvl w:val="2"/>
          <w:numId w:val="18"/>
        </w:numPr>
      </w:pPr>
      <w:bookmarkStart w:id="19" w:name="_Toc345773001"/>
      <w:bookmarkStart w:id="20" w:name="_Toc27382835"/>
      <w:r w:rsidRPr="00ED0351">
        <w:t>Spirometr</w:t>
      </w:r>
      <w:r>
        <w:t>y o</w:t>
      </w:r>
      <w:r w:rsidRPr="00ED0351">
        <w:t>utcomes in CF</w:t>
      </w:r>
      <w:bookmarkEnd w:id="19"/>
      <w:bookmarkEnd w:id="20"/>
    </w:p>
    <w:p w14:paraId="6D861E73" w14:textId="77777777" w:rsidR="0082381F" w:rsidRPr="00ED0351" w:rsidRDefault="0082381F" w:rsidP="006717E0"/>
    <w:p w14:paraId="4D4B1025" w14:textId="3639CBCA" w:rsidR="0082381F" w:rsidRPr="00ED0351" w:rsidRDefault="0082381F" w:rsidP="006717E0">
      <w:r w:rsidRPr="00ED0351">
        <w:t>The two most important quantitative outcomes from spirometry are the forced expiratory volume in one second (</w:t>
      </w:r>
      <w:r w:rsidR="00DF2511">
        <w:t>FEV</w:t>
      </w:r>
      <w:r w:rsidR="00DF2511">
        <w:rPr>
          <w:vertAlign w:val="subscript"/>
        </w:rPr>
        <w:t>1</w:t>
      </w:r>
      <w:r w:rsidRPr="00ED0351">
        <w:t xml:space="preserve">) and the forced vital capacity (FVC). </w:t>
      </w:r>
      <w:r w:rsidR="00DF2511">
        <w:t>FEV</w:t>
      </w:r>
      <w:r w:rsidR="00DF2511">
        <w:rPr>
          <w:vertAlign w:val="subscript"/>
        </w:rPr>
        <w:t>1</w:t>
      </w:r>
      <w:r w:rsidRPr="00ED0351">
        <w:t xml:space="preserve"> is calculated as the amount of air forcefully exhaled from</w:t>
      </w:r>
      <w:r>
        <w:t xml:space="preserve"> a lung volume of</w:t>
      </w:r>
      <w:r w:rsidRPr="00ED0351">
        <w:t xml:space="preserve"> total lung capacity</w:t>
      </w:r>
      <w:r>
        <w:t>,</w:t>
      </w:r>
      <w:r w:rsidRPr="00ED0351">
        <w:t xml:space="preserve"> in one second. FVC is calculated as the total volume of air exhaled forcefully from total lung capacity to residual volume. In health and in mild CF lung disease </w:t>
      </w:r>
      <w:r w:rsidR="00DF2511">
        <w:t>FEV</w:t>
      </w:r>
      <w:r w:rsidR="00DF2511">
        <w:rPr>
          <w:vertAlign w:val="subscript"/>
        </w:rPr>
        <w:t>1</w:t>
      </w:r>
      <w:r w:rsidRPr="00ED0351">
        <w:t xml:space="preserve"> and FVC remain within the normal range when compared to a healthy control population </w:t>
      </w:r>
      <w:r w:rsidRPr="00ED0351">
        <w:fldChar w:fldCharType="begin"/>
      </w:r>
      <w:r w:rsidR="00B86FC1">
        <w:instrText xml:space="preserve"> ADDIN EN.CITE &lt;EndNote&gt;&lt;Cite&gt;&lt;Author&gt;Quanjer&lt;/Author&gt;&lt;Year&gt;2013&lt;/Year&gt;&lt;RecNum&gt;1039&lt;/RecNum&gt;&lt;DisplayText&gt;[48]&lt;/DisplayText&gt;&lt;record&gt;&lt;rec-number&gt;1039&lt;/rec-number&gt;&lt;foreign-keys&gt;&lt;key app="EN" db-id="pr5wspr9dw2dxne92x4v99s69xa59dv092es" timestamp="1413558834"&gt;1039&lt;/key&gt;&lt;/foreign-keys&gt;&lt;ref-type name="Journal Article"&gt;17&lt;/ref-type&gt;&lt;contributors&gt;&lt;authors&gt;&lt;author&gt;Quanjer, P. H.&lt;/author&gt;&lt;author&gt;Bush, A.&lt;/author&gt;&lt;author&gt;Aurora, P.&lt;/author&gt;&lt;/authors&gt;&lt;/contributors&gt;&lt;titles&gt;&lt;title&gt;Flow-to-volume &amp;quot;dysanapsis&amp;quot; in cystic fibrosis&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erican Journal of Respiratory and Critical Care Medicine&lt;/full-title&gt;&lt;abbr-1&gt;Am. J. Respir. Crit. Care Med.&lt;/abbr-1&gt;&lt;abbr-2&gt;Am J Respir Crit Care Med&lt;/abbr-2&gt;&lt;abbr-3&gt;American Journal of Respiratory &amp;amp; Critical Care Medicine&lt;/abbr-3&gt;&lt;/alt-periodical&gt;&lt;pages&gt;891&lt;/pages&gt;&lt;volume&gt;187&lt;/volume&gt;&lt;number&gt;8&lt;/number&gt;&lt;edition&gt;2013/04/17&lt;/edition&gt;&lt;keywords&gt;&lt;keyword&gt;Airway Obstruction/*etiology&lt;/keyword&gt;&lt;keyword&gt;Cystic Fibrosis/*complications/*surgery&lt;/keyword&gt;&lt;keyword&gt;Female&lt;/keyword&gt;&lt;keyword&gt;Humans&lt;/keyword&gt;&lt;keyword&gt;Male&lt;/keyword&gt;&lt;/keywords&gt;&lt;dates&gt;&lt;year&gt;2013&lt;/year&gt;&lt;pub-dates&gt;&lt;date&gt;Apr 15&lt;/date&gt;&lt;/pub-dates&gt;&lt;/dates&gt;&lt;isbn&gt;1073-449x&lt;/isbn&gt;&lt;accession-num&gt;23586384&lt;/accession-num&gt;&lt;urls&gt;&lt;related-urls&gt;&lt;url&gt;http://www.atsjournals.org/doi/pdf/10.1164/rccm.201209-1725LE&lt;/url&gt;&lt;/related-urls&gt;&lt;/urls&gt;&lt;electronic-resource-num&gt;10.1164/rccm.201209-1725LE&lt;/electronic-resource-num&gt;&lt;remote-database-provider&gt;NLM&lt;/remote-database-provider&gt;&lt;language&gt;eng&lt;/language&gt;&lt;/record&gt;&lt;/Cite&gt;&lt;/EndNote&gt;</w:instrText>
      </w:r>
      <w:r w:rsidRPr="00ED0351">
        <w:fldChar w:fldCharType="separate"/>
      </w:r>
      <w:r w:rsidR="00B86FC1">
        <w:rPr>
          <w:noProof/>
        </w:rPr>
        <w:t>[48]</w:t>
      </w:r>
      <w:r w:rsidRPr="00ED0351">
        <w:fldChar w:fldCharType="end"/>
      </w:r>
      <w:r w:rsidRPr="00ED0351">
        <w:t xml:space="preserve">. During the progression of CF lung disease FVC </w:t>
      </w:r>
      <w:r>
        <w:t xml:space="preserve">typically </w:t>
      </w:r>
      <w:r w:rsidRPr="00ED0351">
        <w:t>remains within the normal range until lung disease is severe and widespread</w:t>
      </w:r>
      <w:r>
        <w:t xml:space="preserve"> </w:t>
      </w:r>
      <w:r>
        <w:fldChar w:fldCharType="begin">
          <w:fldData xml:space="preserve">PEVuZE5vdGU+PENpdGU+PEF1dGhvcj5QZWxsZWdyaW5vPC9BdXRob3I+PFllYXI+MjAwNTwvWWVh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</w:fldData>
        </w:fldChar>
      </w:r>
      <w:r w:rsidR="00B86FC1">
        <w:instrText xml:space="preserve"> ADDIN EN.CITE </w:instrText>
      </w:r>
      <w:r w:rsidR="00B86FC1">
        <w:fldChar w:fldCharType="begin">
          <w:fldData xml:space="preserve">PEVuZE5vdGU+PENpdGU+PEF1dGhvcj5QZWxsZWdyaW5vPC9BdXRob3I+PFllYXI+MjAwNTwvWWVh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</w:fldData>
        </w:fldChar>
      </w:r>
      <w:r w:rsidR="00B86FC1">
        <w:instrText xml:space="preserve"> ADDIN EN.CITE.DATA </w:instrText>
      </w:r>
      <w:r w:rsidR="00B86FC1">
        <w:fldChar w:fldCharType="end"/>
      </w:r>
      <w:r>
        <w:fldChar w:fldCharType="separate"/>
      </w:r>
      <w:r w:rsidR="00B86FC1">
        <w:rPr>
          <w:noProof/>
        </w:rPr>
        <w:t>[49]</w:t>
      </w:r>
      <w:r>
        <w:fldChar w:fldCharType="end"/>
      </w:r>
      <w:r w:rsidRPr="00ED0351">
        <w:t>. A reduction in FVC in CF is usually a marker of significant gas trapping</w:t>
      </w:r>
      <w:r w:rsidR="0023690B" w:rsidRPr="0023690B">
        <w:t xml:space="preserve"> </w:t>
      </w:r>
      <w:r w:rsidR="0023690B">
        <w:t xml:space="preserve">within the </w:t>
      </w:r>
      <w:r w:rsidR="0023690B" w:rsidRPr="00ED0351">
        <w:t>lung</w:t>
      </w:r>
      <w:r w:rsidRPr="00ED0351">
        <w:t xml:space="preserve">. In contrast, </w:t>
      </w:r>
      <w:r w:rsidR="00DF2511">
        <w:t>FEV</w:t>
      </w:r>
      <w:r w:rsidR="00DF2511">
        <w:rPr>
          <w:vertAlign w:val="subscript"/>
        </w:rPr>
        <w:t>1</w:t>
      </w:r>
      <w:r w:rsidRPr="00ED0351">
        <w:t xml:space="preserve"> declines with worsening lung disease</w:t>
      </w:r>
      <w:r>
        <w:t xml:space="preserve"> and</w:t>
      </w:r>
      <w:r w:rsidRPr="00ED0351">
        <w:t xml:space="preserve"> the ratio of </w:t>
      </w:r>
      <w:r w:rsidR="00DF2511">
        <w:t>FEV</w:t>
      </w:r>
      <w:r w:rsidR="00DF2511">
        <w:rPr>
          <w:vertAlign w:val="subscript"/>
        </w:rPr>
        <w:t>1</w:t>
      </w:r>
      <w:r w:rsidRPr="00ED0351">
        <w:t>/FVC also declines</w:t>
      </w:r>
      <w:r>
        <w:t xml:space="preserve">. The process that causes reduced </w:t>
      </w:r>
      <w:r w:rsidR="00DF2511">
        <w:t>FEV</w:t>
      </w:r>
      <w:r w:rsidR="00DF2511">
        <w:rPr>
          <w:vertAlign w:val="subscript"/>
        </w:rPr>
        <w:t>1</w:t>
      </w:r>
      <w:r>
        <w:t>/FVC also</w:t>
      </w:r>
      <w:r w:rsidRPr="00ED0351">
        <w:t xml:space="preserve"> produc</w:t>
      </w:r>
      <w:r>
        <w:t>es</w:t>
      </w:r>
      <w:r w:rsidRPr="00ED0351">
        <w:t xml:space="preserve"> a concave shape on the </w:t>
      </w:r>
      <w:r>
        <w:t xml:space="preserve">expiratory arm of the spirometry </w:t>
      </w:r>
      <w:r w:rsidRPr="00ED0351">
        <w:t>flow/volume curve. Clinically</w:t>
      </w:r>
      <w:r>
        <w:t>,</w:t>
      </w:r>
      <w:r w:rsidRPr="00ED0351">
        <w:t xml:space="preserve"> an </w:t>
      </w:r>
      <w:r w:rsidR="00DF2511">
        <w:t>FEV</w:t>
      </w:r>
      <w:r w:rsidR="00DF2511">
        <w:rPr>
          <w:vertAlign w:val="subscript"/>
        </w:rPr>
        <w:t>1</w:t>
      </w:r>
      <w:r w:rsidRPr="00ED0351">
        <w:t xml:space="preserve">/FVC value below the lower limit of normal is diagnostic for airflow obstruction and is a characteristic of CF lung disease </w:t>
      </w:r>
      <w:r w:rsidRPr="00ED0351">
        <w:fldChar w:fldCharType="begin"/>
      </w:r>
      <w:r w:rsidR="00B86FC1">
        <w:instrText xml:space="preserve"> ADDIN EN.CITE &lt;EndNote&gt;&lt;Cite&gt;&lt;Author&gt;Quanjer&lt;/Author&gt;&lt;Year&gt;2014&lt;/Year&gt;&lt;RecNum&gt;692&lt;/RecNum&gt;&lt;DisplayText&gt;[47]&lt;/DisplayText&gt;&lt;record&gt;&lt;rec-number&gt;692&lt;/rec-number&gt;&lt;foreign-keys&gt;&lt;key app="EN" db-id="pr5wspr9dw2dxne92x4v99s69xa59dv092es" timestamp="1403863370"&gt;692&lt;/key&gt;&lt;/foreign-keys&gt;&lt;ref-type name="Journal Article"&gt;17&lt;/ref-type&gt;&lt;contributors&gt;&lt;authors&gt;&lt;author&gt;Quanjer, P. H.&lt;/author&gt;&lt;author&gt;Pretto, J. J.&lt;/author&gt;&lt;author&gt;Brazzale, D. J.&lt;/author&gt;&lt;author&gt;Boros, P. W.&lt;/author&gt;&lt;/authors&gt;&lt;/contributors&gt;&lt;auth-address&gt;Erasmus Medical Centre, Erasmus University, Rotterdam.&lt;/auth-address&gt;&lt;titles&gt;&lt;title&gt;Grading the severity of airways obstruction: new wine in new bottles&lt;/title&gt;&lt;secondary-title&gt;European Respiratory Journal&lt;/secondary-title&gt;&lt;alt-title&gt;The European respiratory journal&lt;/alt-title&gt;&lt;/titles&gt;&lt;periodical&gt;&lt;full-title&gt;European Respiratory Journal&lt;/full-title&gt;&lt;/periodical&gt;&lt;alt-periodical&gt;&lt;full-title&gt;Eur Respir J&lt;/full-title&gt;&lt;abbr-1&gt;The European respiratory journal&lt;/abbr-1&gt;&lt;/alt-periodical&gt;&lt;pages&gt;505-12&lt;/pages&gt;&lt;volume&gt;43&lt;/volume&gt;&lt;number&gt;2&lt;/number&gt;&lt;edition&gt;2013/08/31&lt;/edition&gt;&lt;dates&gt;&lt;year&gt;2014&lt;/year&gt;&lt;pub-dates&gt;&lt;date&gt;Feb&lt;/date&gt;&lt;/pub-dates&gt;&lt;/dates&gt;&lt;isbn&gt;0903-1936&lt;/isbn&gt;&lt;accession-num&gt;23988764&lt;/accession-num&gt;&lt;urls&gt;&lt;related-urls&gt;&lt;url&gt;http://erj.ersjournals.com/content/43/2/505.full.pdf&lt;/url&gt;&lt;/related-urls&gt;&lt;/urls&gt;&lt;electronic-resource-num&gt;10.1183/09031936.00086313&lt;/electronic-resource-num&gt;&lt;remote-database-provider&gt;NLM&lt;/remote-database-provider&gt;&lt;language&gt;eng&lt;/language&gt;&lt;/record&gt;&lt;/Cite&gt;&lt;/EndNote&gt;</w:instrText>
      </w:r>
      <w:r w:rsidRPr="00ED0351">
        <w:fldChar w:fldCharType="separate"/>
      </w:r>
      <w:r w:rsidR="00B86FC1">
        <w:rPr>
          <w:noProof/>
        </w:rPr>
        <w:t>[47]</w:t>
      </w:r>
      <w:r w:rsidRPr="00ED0351">
        <w:fldChar w:fldCharType="end"/>
      </w:r>
      <w:r w:rsidRPr="00ED0351">
        <w:t xml:space="preserve">. </w:t>
      </w:r>
    </w:p>
    <w:p w14:paraId="53B74AB6" w14:textId="77777777" w:rsidR="0082381F" w:rsidRPr="00ED0351" w:rsidRDefault="0082381F" w:rsidP="006717E0"/>
    <w:p w14:paraId="39B9F7D7" w14:textId="504D8C47" w:rsidR="0082381F" w:rsidRPr="00ED0351" w:rsidRDefault="0082381F" w:rsidP="006717E0">
      <w:r w:rsidRPr="00ED0351">
        <w:t xml:space="preserve">Spirometry is therefore recommended </w:t>
      </w:r>
      <w:r w:rsidRPr="00ED0351">
        <w:fldChar w:fldCharType="begin"/>
      </w:r>
      <w:r w:rsidR="005C0626">
        <w:instrText xml:space="preserve"> ADDIN EN.CITE &lt;EndNote&gt;&lt;Cite&gt;&lt;Author&gt;Kerem&lt;/Author&gt;&lt;Year&gt;2005&lt;/Year&gt;&lt;RecNum&gt;598&lt;/RecNum&gt;&lt;DisplayText&gt;[17]&lt;/DisplayText&gt;&lt;record&gt;&lt;rec-number&gt;598&lt;/rec-number&gt;&lt;foreign-keys&gt;&lt;key app="EN" db-id="pr5wspr9dw2dxne92x4v99s69xa59dv092es" timestamp="1463662556"&gt;598&lt;/key&gt;&lt;key app="ENWeb" db-id=""&gt;0&lt;/key&gt;&lt;/foreign-keys&gt;&lt;ref-type name="Journal Article"&gt;17&lt;/ref-type&gt;&lt;contributors&gt;&lt;authors&gt;&lt;author&gt;Kerem, E.&lt;/author&gt;&lt;author&gt;Conway, S.&lt;/author&gt;&lt;author&gt;Elborn, S.&lt;/author&gt;&lt;author&gt;Heijerman, H.&lt;/author&gt;&lt;/authors&gt;&lt;/contributors&gt;&lt;auth-address&gt;Department of Pediatrics and CF center, Mount Scopus, Jerusalem 91240, Israel. ek@cc.huji.ac.il&lt;/auth-address&gt;&lt;titles&gt;&lt;title&gt;Standards of care for patients with cystic fibrosis: a European consensus&lt;/title&gt;&lt;secondary-title&gt;Journal of Cystic Fibrosis&lt;/secondary-title&gt;&lt;alt-title&gt;Journal of cystic fibrosis : official journal of the European Cystic Fibrosis Society&lt;/alt-title&gt;&lt;/titles&gt;&lt;periodical&gt;&lt;full-title&gt;Journal of Cystic Fibrosis&lt;/full-title&gt;&lt;/periodical&gt;&lt;alt-periodical&gt;&lt;full-title&gt;J Cyst Fibros&lt;/full-title&gt;&lt;abbr-1&gt;Journal of cystic fibrosis : official journal of the European Cystic Fibrosis Society&lt;/abbr-1&gt;&lt;/alt-periodical&gt;&lt;pages&gt;7-26&lt;/pages&gt;&lt;volume&gt;4&lt;/volume&gt;&lt;number&gt;1&lt;/number&gt;&lt;edition&gt;2005/03/09&lt;/edition&gt;&lt;keywords&gt;&lt;keyword&gt;Cystic Fibrosis/*therapy&lt;/keyword&gt;&lt;keyword&gt;Delivery of Health Care/*standards&lt;/keyword&gt;&lt;keyword&gt;Europe&lt;/keyword&gt;&lt;keyword&gt;Humans&lt;/keyword&gt;&lt;keyword&gt;Practice Guidelines as Topic&lt;/keyword&gt;&lt;/keywords&gt;&lt;dates&gt;&lt;year&gt;2005&lt;/year&gt;&lt;pub-dates&gt;&lt;date&gt;Mar&lt;/date&gt;&lt;/pub-dates&gt;&lt;/dates&gt;&lt;isbn&gt;1569-1993 (Print)&amp;#xD;1569-1993&lt;/isbn&gt;&lt;accession-num&gt;15752677&lt;/accession-num&gt;&lt;urls&gt;&lt;related-urls&gt;&lt;url&gt;http://ac.els-cdn.com/S1569199304002139/1-s2.0-S1569199304002139-main.pdf?_tid=b87f2956-db73-11e3-8847-00000aab0f02&amp;amp;acdnat=1400077761_1c94ecb96a3385a99c89f30bb7a6d8b8&lt;/url&gt;&lt;/related-urls&gt;&lt;/urls&gt;&lt;electronic-resource-num&gt;10.1016/j.jcf.2004.12.002&lt;/electronic-resource-num&gt;&lt;remote-database-provider&gt;NLM&lt;/remote-database-provider&gt;&lt;language&gt;eng&lt;/language&gt;&lt;/record&gt;&lt;/Cite&gt;&lt;/EndNote&gt;</w:instrText>
      </w:r>
      <w:r w:rsidRPr="00ED0351">
        <w:fldChar w:fldCharType="separate"/>
      </w:r>
      <w:r w:rsidR="005C0626">
        <w:rPr>
          <w:noProof/>
        </w:rPr>
        <w:t>[17]</w:t>
      </w:r>
      <w:r w:rsidRPr="00ED0351">
        <w:fldChar w:fldCharType="end"/>
      </w:r>
      <w:r w:rsidRPr="00ED0351">
        <w:t xml:space="preserve"> and performed on a regular basis in all CF patients old enough to perform the measurement (usually form the age of 3-4 years) </w:t>
      </w:r>
      <w:r w:rsidRPr="00ED0351">
        <w:fldChar w:fldCharType="begin">
          <w:fldData xml:space="preserve">PEVuZE5vdGU+PENpdGU+PEF1dGhvcj5TdG9ja3M8L0F1dGhvcj48WWVhcj4yMDEyPC9ZZWFyPjxS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</w:fldData>
        </w:fldChar>
      </w:r>
      <w:r w:rsidR="00B86FC1">
        <w:instrText xml:space="preserve"> ADDIN EN.CITE </w:instrText>
      </w:r>
      <w:r w:rsidR="00B86FC1">
        <w:fldChar w:fldCharType="begin">
          <w:fldData xml:space="preserve">PEVuZE5vdGU+PENpdGU+PEF1dGhvcj5TdG9ja3M8L0F1dGhvcj48WWVhcj4yMDEyPC9ZZWFyPjxS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</w:fldData>
        </w:fldChar>
      </w:r>
      <w:r w:rsidR="00B86FC1">
        <w:instrText xml:space="preserve"> ADDIN EN.CITE.DATA </w:instrText>
      </w:r>
      <w:r w:rsidR="00B86FC1">
        <w:fldChar w:fldCharType="end"/>
      </w:r>
      <w:r w:rsidRPr="00ED0351">
        <w:fldChar w:fldCharType="separate"/>
      </w:r>
      <w:r w:rsidR="00B86FC1">
        <w:rPr>
          <w:noProof/>
        </w:rPr>
        <w:t>[50]</w:t>
      </w:r>
      <w:r w:rsidRPr="00ED0351">
        <w:fldChar w:fldCharType="end"/>
      </w:r>
      <w:r w:rsidRPr="00ED0351">
        <w:t xml:space="preserve">. Results are </w:t>
      </w:r>
      <w:r>
        <w:t>assessed</w:t>
      </w:r>
      <w:r w:rsidRPr="00ED0351">
        <w:t xml:space="preserve"> against a reference population and expressed either as a percentage of the predicted for the individual, or as z-scores</w:t>
      </w:r>
      <w:r>
        <w:t>,</w:t>
      </w:r>
      <w:r w:rsidRPr="00ED0351">
        <w:t xml:space="preserve"> which re</w:t>
      </w:r>
      <w:r>
        <w:t>duces</w:t>
      </w:r>
      <w:r w:rsidRPr="00ED0351">
        <w:t xml:space="preserve"> bias with relation to age, sex, height and ethnicity </w:t>
      </w:r>
      <w:r w:rsidRPr="00ED0351">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 </w:instrText>
      </w:r>
      <w:r w:rsidR="00B86FC1">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DATA </w:instrText>
      </w:r>
      <w:r w:rsidR="00B86FC1">
        <w:fldChar w:fldCharType="end"/>
      </w:r>
      <w:r w:rsidRPr="00ED0351">
        <w:fldChar w:fldCharType="separate"/>
      </w:r>
      <w:r w:rsidR="00B86FC1">
        <w:rPr>
          <w:noProof/>
        </w:rPr>
        <w:t>[51]</w:t>
      </w:r>
      <w:r w:rsidRPr="00ED0351">
        <w:fldChar w:fldCharType="end"/>
      </w:r>
      <w:r w:rsidRPr="00ED0351">
        <w:t xml:space="preserve">. Results are trended longitudinally with a reduction in </w:t>
      </w:r>
      <w:r w:rsidR="00DF2511">
        <w:t>FEV</w:t>
      </w:r>
      <w:r w:rsidR="00DF2511">
        <w:rPr>
          <w:vertAlign w:val="subscript"/>
        </w:rPr>
        <w:t>1</w:t>
      </w:r>
      <w:r w:rsidRPr="00ED0351">
        <w:t xml:space="preserve"> </w:t>
      </w:r>
      <w:r>
        <w:t xml:space="preserve">z score </w:t>
      </w:r>
      <w:r w:rsidRPr="00ED0351">
        <w:t xml:space="preserve">being a sign of worsening lung disease. </w:t>
      </w:r>
    </w:p>
    <w:p w14:paraId="2E65D723" w14:textId="77777777" w:rsidR="0082381F" w:rsidRPr="00ED0351" w:rsidRDefault="0082381F" w:rsidP="006717E0"/>
    <w:p w14:paraId="13FB2000" w14:textId="0AACE6F1" w:rsidR="0082381F" w:rsidRPr="00ED0351" w:rsidRDefault="0082381F" w:rsidP="006717E0">
      <w:pPr>
        <w:pStyle w:val="Heading3"/>
        <w:numPr>
          <w:ilvl w:val="2"/>
          <w:numId w:val="18"/>
        </w:numPr>
      </w:pPr>
      <w:bookmarkStart w:id="21" w:name="_Toc345773002"/>
      <w:bookmarkStart w:id="22" w:name="_Toc27382836"/>
      <w:r w:rsidRPr="00ED0351">
        <w:t>Spirometry limitations</w:t>
      </w:r>
      <w:bookmarkEnd w:id="21"/>
      <w:bookmarkEnd w:id="22"/>
    </w:p>
    <w:p w14:paraId="24076204" w14:textId="77777777" w:rsidR="0082381F" w:rsidRPr="00ED0351" w:rsidRDefault="0082381F" w:rsidP="006717E0"/>
    <w:p w14:paraId="4A47E7E7" w14:textId="075EA815" w:rsidR="0082381F" w:rsidRPr="00ED0351" w:rsidRDefault="0082381F" w:rsidP="006717E0">
      <w:r w:rsidRPr="00ED0351">
        <w:t>Spirometry does however have limitations. Accurate results are</w:t>
      </w:r>
      <w:r w:rsidR="00C061A8">
        <w:t>:</w:t>
      </w:r>
      <w:r w:rsidRPr="00ED0351">
        <w:t xml:space="preserve"> heavily effort dependent, requir</w:t>
      </w:r>
      <w:r>
        <w:t>e</w:t>
      </w:r>
      <w:r w:rsidRPr="00ED0351">
        <w:t xml:space="preserve"> patient motivation and co-operation </w:t>
      </w:r>
      <w:r w:rsidRPr="00ED0351">
        <w:fldChar w:fldCharType="begin">
          <w:fldData xml:space="preserve">PEVuZE5vdGU+PENpdGU+PEF1dGhvcj5NaWxsZXI8L0F1dGhvcj48WWVhcj4yMDA1PC9ZZWFyPjxS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zE5LTM4PC9wYWdlcz48dm9sdW1l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</w:fldData>
        </w:fldChar>
      </w:r>
      <w:r w:rsidR="00B86FC1">
        <w:instrText xml:space="preserve"> ADDIN EN.CITE </w:instrText>
      </w:r>
      <w:r w:rsidR="00B86FC1">
        <w:fldChar w:fldCharType="begin">
          <w:fldData xml:space="preserve">PEVuZE5vdGU+PENpdGU+PEF1dGhvcj5NaWxsZXI8L0F1dGhvcj48WWVhcj4yMDA1PC9ZZWFyPjxS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zE5LTM4PC9wYWdlcz48dm9sdW1l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</w:fldData>
        </w:fldChar>
      </w:r>
      <w:r w:rsidR="00B86FC1">
        <w:instrText xml:space="preserve"> ADDIN EN.CITE.DATA </w:instrText>
      </w:r>
      <w:r w:rsidR="00B86FC1">
        <w:fldChar w:fldCharType="end"/>
      </w:r>
      <w:r w:rsidRPr="00ED0351">
        <w:fldChar w:fldCharType="separate"/>
      </w:r>
      <w:r w:rsidR="00B86FC1">
        <w:rPr>
          <w:noProof/>
        </w:rPr>
        <w:t>[45]</w:t>
      </w:r>
      <w:r w:rsidRPr="00ED0351">
        <w:fldChar w:fldCharType="end"/>
      </w:r>
      <w:r w:rsidRPr="00ED0351">
        <w:t xml:space="preserve"> and</w:t>
      </w:r>
      <w:r>
        <w:t xml:space="preserve"> spirometry</w:t>
      </w:r>
      <w:r w:rsidRPr="00ED0351">
        <w:t xml:space="preserve"> is insensitive to small airway changes in CF patients</w:t>
      </w:r>
      <w:r>
        <w:t xml:space="preserve"> </w:t>
      </w:r>
      <w:r>
        <w:fldChar w:fldCharType="begin">
          <w:fldData xml:space="preserve">PEVuZE5vdGU+PENpdGU+PEF1dGhvcj5BdXJvcmE8L0F1dGhvcj48WWVhcj4yMDA0PC9ZZWFyPjxS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wNjgtNzM8L3BhZ2Vz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</w:fldData>
        </w:fldChar>
      </w:r>
      <w:r w:rsidR="00B86FC1">
        <w:instrText xml:space="preserve"> ADDIN EN.CITE </w:instrText>
      </w:r>
      <w:r w:rsidR="00B86FC1">
        <w:fldChar w:fldCharType="begin">
          <w:fldData xml:space="preserve">PEVuZE5vdGU+PENpdGU+PEF1dGhvcj5BdXJvcmE8L0F1dGhvcj48WWVhcj4yMDA0PC9ZZWFyPjxS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wNjgtNzM8L3BhZ2Vz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</w:fldData>
        </w:fldChar>
      </w:r>
      <w:r w:rsidR="00B86FC1">
        <w:instrText xml:space="preserve"> ADDIN EN.CITE.DATA </w:instrText>
      </w:r>
      <w:r w:rsidR="00B86FC1">
        <w:fldChar w:fldCharType="end"/>
      </w:r>
      <w:r>
        <w:fldChar w:fldCharType="separate"/>
      </w:r>
      <w:r w:rsidR="00B86FC1">
        <w:rPr>
          <w:noProof/>
        </w:rPr>
        <w:t>[52]</w:t>
      </w:r>
      <w:r>
        <w:fldChar w:fldCharType="end"/>
      </w:r>
      <w:r w:rsidRPr="00ED0351">
        <w:t xml:space="preserve">. High-resolution computed tomography (HRCT) studies have shown that patients with a normal </w:t>
      </w:r>
      <w:r w:rsidR="00DF2511">
        <w:t>FEV</w:t>
      </w:r>
      <w:r w:rsidR="00DF2511">
        <w:rPr>
          <w:vertAlign w:val="subscript"/>
        </w:rPr>
        <w:t>1</w:t>
      </w:r>
      <w:r w:rsidRPr="00ED0351">
        <w:t xml:space="preserve"> may have substantial bronchiectasis, peri-bronchial thickening, air trapping and mucus plugging </w:t>
      </w:r>
      <w:r w:rsidRPr="00ED0351">
        <w:fldChar w:fldCharType="begin">
          <w:fldData xml:space="preserve">PEVuZE5vdGU+PENpdGU+PEF1dGhvcj5Ccm9keTwvQXV0aG9yPjxZZWFyPjIwMDQ8L1llYXI+PFJl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</w:fldData>
        </w:fldChar>
      </w:r>
      <w:r w:rsidR="00B86FC1">
        <w:instrText xml:space="preserve"> ADDIN EN.CITE </w:instrText>
      </w:r>
      <w:r w:rsidR="00B86FC1">
        <w:fldChar w:fldCharType="begin">
          <w:fldData xml:space="preserve">PEVuZE5vdGU+PENpdGU+PEF1dGhvcj5Ccm9keTwvQXV0aG9yPjxZZWFyPjIwMDQ8L1llYXI+PFJl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</w:fldData>
        </w:fldChar>
      </w:r>
      <w:r w:rsidR="00B86FC1">
        <w:instrText xml:space="preserve"> ADDIN EN.CITE.DATA </w:instrText>
      </w:r>
      <w:r w:rsidR="00B86FC1">
        <w:fldChar w:fldCharType="end"/>
      </w:r>
      <w:r w:rsidRPr="00ED0351">
        <w:fldChar w:fldCharType="separate"/>
      </w:r>
      <w:r w:rsidR="00B86FC1">
        <w:rPr>
          <w:noProof/>
        </w:rPr>
        <w:t>[53]</w:t>
      </w:r>
      <w:r w:rsidRPr="00ED0351">
        <w:fldChar w:fldCharType="end"/>
      </w:r>
      <w:r w:rsidRPr="00ED0351">
        <w:t xml:space="preserve">. HRCT however has limited sensitivity to early regional lung function changes and its ionising radiation dose limits its regular use. </w:t>
      </w:r>
    </w:p>
    <w:p w14:paraId="43986874" w14:textId="77777777" w:rsidR="0082381F" w:rsidRPr="00ED0351" w:rsidRDefault="0082381F" w:rsidP="006717E0"/>
    <w:p w14:paraId="48EBF452" w14:textId="40CEEF16" w:rsidR="0082381F" w:rsidRDefault="0082381F" w:rsidP="006717E0">
      <w:r w:rsidRPr="00ED0351">
        <w:t xml:space="preserve">Due to improvements in CF management, </w:t>
      </w:r>
      <w:r w:rsidR="00DF2511">
        <w:t>FEV</w:t>
      </w:r>
      <w:r w:rsidR="00DF2511">
        <w:rPr>
          <w:vertAlign w:val="subscript"/>
        </w:rPr>
        <w:t>1</w:t>
      </w:r>
      <w:r w:rsidRPr="00ED0351">
        <w:t xml:space="preserve"> often remains within the normal range until early adulthood, with an annual decline of typically 1-2% </w:t>
      </w:r>
      <w:r w:rsidRPr="00ED0351">
        <w:fldChar w:fldCharType="begin"/>
      </w:r>
      <w:r w:rsidR="00B86FC1">
        <w:instrText xml:space="preserve"> ADDIN EN.CITE &lt;EndNote&gt;&lt;Cite&gt;&lt;Author&gt;Que&lt;/Author&gt;&lt;Year&gt;2006&lt;/Year&gt;&lt;RecNum&gt;3070&lt;/RecNum&gt;&lt;DisplayText&gt;[54]&lt;/DisplayText&gt;&lt;record&gt;&lt;rec-number&gt;3070&lt;/rec-number&gt;&lt;foreign-keys&gt;&lt;key app="EN" db-id="pr5wspr9dw2dxne92x4v99s69xa59dv092es" timestamp="1484053525"&gt;3070&lt;/key&gt;&lt;/foreign-keys&gt;&lt;ref-type name="Journal Article"&gt;17&lt;/ref-type&gt;&lt;contributors&gt;&lt;authors&gt;&lt;author&gt;Que, C.&lt;/author&gt;&lt;author&gt;Cullinan, P.&lt;/author&gt;&lt;author&gt;Geddes, D.&lt;/author&gt;&lt;/authors&gt;&lt;/contributors&gt;&lt;auth-address&gt;Respiratory Medicine, Royal Brompton Hospital, Sydney Street, London SW3 6NP, UK.&lt;/auth-address&gt;&lt;titles&gt;&lt;title&gt;Improving rate of decline of FEV1 in young adults with cystic fibrosis&lt;/title&gt;&lt;secondary-title&gt;Thorax&lt;/secondary-title&gt;&lt;alt-title&gt;Thorax&lt;/alt-title&gt;&lt;/titles&gt;&lt;periodical&gt;&lt;full-title&gt;Thorax&lt;/full-title&gt;&lt;abbr-1&gt;Thorax&lt;/abbr-1&gt;&lt;/periodical&gt;&lt;alt-periodical&gt;&lt;full-title&gt;Thorax&lt;/full-title&gt;&lt;abbr-1&gt;Thorax&lt;/abbr-1&gt;&lt;/alt-periodical&gt;&lt;pages&gt;155-7&lt;/pages&gt;&lt;volume&gt;61&lt;/volume&gt;&lt;number&gt;2&lt;/number&gt;&lt;edition&gt;2005/12/31&lt;/edition&gt;&lt;keywords&gt;&lt;keyword&gt;Adolescent&lt;/keyword&gt;&lt;keyword&gt;Adult&lt;/keyword&gt;&lt;keyword&gt;Analysis of Variance&lt;/keyword&gt;&lt;keyword&gt;Body Height&lt;/keyword&gt;&lt;keyword&gt;Child&lt;/keyword&gt;&lt;keyword&gt;Child, Preschool&lt;/keyword&gt;&lt;keyword&gt;Cohort Studies&lt;/keyword&gt;&lt;keyword&gt;Cystic Fibrosis/*physiopathology&lt;/keyword&gt;&lt;keyword&gt;Female&lt;/keyword&gt;&lt;keyword&gt;Forced Expiratory Volume/physiology&lt;/keyword&gt;&lt;keyword&gt;Humans&lt;/keyword&gt;&lt;keyword&gt;Male&lt;/keyword&gt;&lt;keyword&gt;Vital Capacity/physiology&lt;/keyword&gt;&lt;/keywords&gt;&lt;dates&gt;&lt;year&gt;2006&lt;/year&gt;&lt;pub-dates&gt;&lt;date&gt;Feb&lt;/date&gt;&lt;/pub-dates&gt;&lt;/dates&gt;&lt;isbn&gt;0040-6376 (Print)&amp;#xD;0040-6376&lt;/isbn&gt;&lt;accession-num&gt;16384880&lt;/accession-num&gt;&lt;urls&gt;&lt;related-urls&gt;&lt;url&gt;https://www.ncbi.nlm.nih.gov/pmc/articles/PMC2104571/pdf/155.pdf&lt;/url&gt;&lt;/related-urls&gt;&lt;/urls&gt;&lt;custom2&gt;PMC2104571&lt;/custom2&gt;&lt;electronic-resource-num&gt;10.1136/thx.2005.043372&lt;/electronic-resource-num&gt;&lt;remote-database-provider&gt;NLM&lt;/remote-database-provider&gt;&lt;language&gt;eng&lt;/language&gt;&lt;/record&gt;&lt;/Cite&gt;&lt;/EndNote&gt;</w:instrText>
      </w:r>
      <w:r w:rsidRPr="00ED0351">
        <w:fldChar w:fldCharType="separate"/>
      </w:r>
      <w:r w:rsidR="00B86FC1">
        <w:rPr>
          <w:noProof/>
        </w:rPr>
        <w:t>[54]</w:t>
      </w:r>
      <w:r w:rsidRPr="00ED0351">
        <w:fldChar w:fldCharType="end"/>
      </w:r>
      <w:r w:rsidR="00C061A8">
        <w:t>,</w:t>
      </w:r>
      <w:r w:rsidRPr="00ED0351">
        <w:t xml:space="preserve"> which is close to the natural daily variance of the measurement </w:t>
      </w:r>
      <w:r w:rsidRPr="00ED0351">
        <w:fldChar w:fldCharType="begin"/>
      </w:r>
      <w:r w:rsidR="00B86FC1">
        <w:instrText xml:space="preserve"> ADDIN EN.CITE &lt;EndNote&gt;&lt;Cite&gt;&lt;Author&gt;Davies&lt;/Author&gt;&lt;Year&gt;2009&lt;/Year&gt;&lt;RecNum&gt;729&lt;/RecNum&gt;&lt;DisplayText&gt;[55]&lt;/DisplayText&gt;&lt;record&gt;&lt;rec-number&gt;729&lt;/rec-number&gt;&lt;foreign-keys&gt;&lt;key app="EN" db-id="pr5wspr9dw2dxne92x4v99s69xa59dv092es" timestamp="1407163868"&gt;729&lt;/key&gt;&lt;/foreign-keys&gt;&lt;ref-type name="Journal Article"&gt;17&lt;/ref-type&gt;&lt;contributors&gt;&lt;authors&gt;&lt;author&gt;Davies, J. C.&lt;/author&gt;&lt;author&gt;Alton, E. W.&lt;/author&gt;&lt;/authors&gt;&lt;/contributors&gt;&lt;auth-address&gt;Department of Gene Therapy, Imperial College, Emmanuel Kaye Building, Manresa Road, London SW3 6NP, United Kingdom. j.c.davies@imperial.ac.uk&lt;/auth-address&gt;&lt;titles&gt;&lt;title&gt;Monitoring respiratory disease severity in cystic fibrosis&lt;/title&gt;&lt;secondary-title&gt;Respiratory Care&lt;/secondary-title&gt;&lt;alt-title&gt;Respiratory care&lt;/alt-title&gt;&lt;/titles&gt;&lt;periodical&gt;&lt;full-title&gt;Respiratory Care&lt;/full-title&gt;&lt;abbr-1&gt;Respir. Care&lt;/abbr-1&gt;&lt;abbr-2&gt;Respir Care&lt;/abbr-2&gt;&lt;/periodical&gt;&lt;alt-periodical&gt;&lt;full-title&gt;Respiratory Care&lt;/full-title&gt;&lt;abbr-1&gt;Respir. Care&lt;/abbr-1&gt;&lt;abbr-2&gt;Respir Care&lt;/abbr-2&gt;&lt;/alt-periodical&gt;&lt;pages&gt;606-17&lt;/pages&gt;&lt;volume&gt;54&lt;/volume&gt;&lt;number&gt;5&lt;/number&gt;&lt;edition&gt;2009/04/28&lt;/edition&gt;&lt;keywords&gt;&lt;keyword&gt;Cystic Fibrosis/*diagnosis&lt;/keyword&gt;&lt;keyword&gt;Diagnostic Imaging/*methods&lt;/keyword&gt;&lt;keyword&gt;Humans&lt;/keyword&gt;&lt;keyword&gt;Monitoring, Physiologic/*methods&lt;/keyword&gt;&lt;keyword&gt;Plethysmography&lt;/keyword&gt;&lt;keyword&gt;*Respiratory Physiological Phenomena&lt;/keyword&gt;&lt;keyword&gt;Spirometry/methods&lt;/keyword&gt;&lt;/keywords&gt;&lt;dates&gt;&lt;year&gt;2009&lt;/year&gt;&lt;pub-dates&gt;&lt;date&gt;May&lt;/date&gt;&lt;/pub-dates&gt;&lt;/dates&gt;&lt;isbn&gt;0020-1324 (Print)&amp;#xD;0020-1324&lt;/isbn&gt;&lt;accession-num&gt;19393105&lt;/accession-num&gt;&lt;urls&gt;&lt;related-urls&gt;&lt;url&gt;http://rc.rcjournal.com/content/54/5/606.full.pdf&lt;/url&gt;&lt;/related-urls&gt;&lt;/urls&gt;&lt;remote-database-provider&gt;NLM&lt;/remote-database-provider&gt;&lt;language&gt;eng&lt;/language&gt;&lt;/record&gt;&lt;/Cite&gt;&lt;/EndNote&gt;</w:instrText>
      </w:r>
      <w:r w:rsidRPr="00ED0351">
        <w:fldChar w:fldCharType="separate"/>
      </w:r>
      <w:r w:rsidR="00B86FC1">
        <w:rPr>
          <w:noProof/>
        </w:rPr>
        <w:t>[55]</w:t>
      </w:r>
      <w:r w:rsidRPr="00ED0351">
        <w:fldChar w:fldCharType="end"/>
      </w:r>
      <w:r w:rsidRPr="00ED0351">
        <w:t xml:space="preserve">. This makes </w:t>
      </w:r>
      <w:r w:rsidR="00DF2511">
        <w:t>FEV</w:t>
      </w:r>
      <w:r w:rsidR="00DF2511">
        <w:rPr>
          <w:vertAlign w:val="subscript"/>
        </w:rPr>
        <w:t>1</w:t>
      </w:r>
      <w:r w:rsidRPr="00ED0351">
        <w:t xml:space="preserve"> insensitive to longitudinal and small lung function changes, </w:t>
      </w:r>
      <w:r w:rsidRPr="00ED0351">
        <w:lastRenderedPageBreak/>
        <w:t xml:space="preserve">and reduces the power of the measurement to detect therapy response. The </w:t>
      </w:r>
      <w:r>
        <w:t>European Medicines Agency (EMA)</w:t>
      </w:r>
      <w:r w:rsidRPr="00ED0351">
        <w:t xml:space="preserve"> recognises </w:t>
      </w:r>
      <w:r>
        <w:t xml:space="preserve">that </w:t>
      </w:r>
      <w:r w:rsidR="00DF2511">
        <w:t>FEV</w:t>
      </w:r>
      <w:r w:rsidR="00DF2511">
        <w:rPr>
          <w:vertAlign w:val="subscript"/>
        </w:rPr>
        <w:t>1</w:t>
      </w:r>
      <w:r w:rsidRPr="00ED0351">
        <w:t xml:space="preserve"> is insensitive as a primary endpoint for CF lung function assessment and that alternative assessments are required </w:t>
      </w:r>
      <w:r>
        <w:t xml:space="preserve">in order to effectively manage the lung health of subjects with CF </w:t>
      </w:r>
      <w:r w:rsidRPr="00ED0351">
        <w:fldChar w:fldCharType="begin"/>
      </w:r>
      <w:r w:rsidR="00B86FC1">
        <w:instrText xml:space="preserve"> ADDIN EN.CITE &lt;EndNote&gt;&lt;Cite&gt;&lt;Author&gt;EMA&lt;/Author&gt;&lt;Year&gt;2012&lt;/Year&gt;&lt;RecNum&gt;1401&lt;/RecNum&gt;&lt;DisplayText&gt;[56]&lt;/DisplayText&gt;&lt;record&gt;&lt;rec-number&gt;1401&lt;/rec-number&gt;&lt;foreign-keys&gt;&lt;key app="EN" db-id="pr5wspr9dw2dxne92x4v99s69xa59dv092es" timestamp="1433234985"&gt;1401&lt;/key&gt;&lt;/foreign-keys&gt;&lt;ref-type name="Report"&gt;27&lt;/ref-type&gt;&lt;contributors&gt;&lt;authors&gt;&lt;author&gt;EMA&lt;/author&gt;&lt;/authors&gt;&lt;tertiary-authors&gt;&lt;author&gt;European Medicines Agency&lt;/author&gt;&lt;/tertiary-authors&gt;&lt;/contributors&gt;&lt;titles&gt;&lt;title&gt;European Medicines Agency: Report of the workshop on endpoints for cystic fibrosis clinical trials&lt;/title&gt;&lt;/titles&gt;&lt;dates&gt;&lt;year&gt;2012&lt;/year&gt;&lt;/dates&gt;&lt;pub-location&gt;London&lt;/pub-location&gt;&lt;urls&gt;&lt;related-urls&gt;&lt;url&gt;http://www.ema.europa.eu/docs/en_GB/document_library/Report/2012/12/WC500136159.pdf&lt;/url&gt;&lt;/related-urls&gt;&lt;/urls&gt;&lt;/record&gt;&lt;/Cite&gt;&lt;/EndNote&gt;</w:instrText>
      </w:r>
      <w:r w:rsidRPr="00ED0351">
        <w:fldChar w:fldCharType="separate"/>
      </w:r>
      <w:r w:rsidR="00B86FC1">
        <w:rPr>
          <w:noProof/>
        </w:rPr>
        <w:t>[56]</w:t>
      </w:r>
      <w:r w:rsidRPr="00ED0351">
        <w:fldChar w:fldCharType="end"/>
      </w:r>
      <w:r w:rsidRPr="00ED0351">
        <w:t xml:space="preserve">. </w:t>
      </w:r>
    </w:p>
    <w:p w14:paraId="771D4065" w14:textId="77777777" w:rsidR="00DB5769" w:rsidRPr="00ED0351" w:rsidRDefault="00DB5769" w:rsidP="006717E0"/>
    <w:p w14:paraId="2DDC88CD" w14:textId="77777777" w:rsidR="0082381F" w:rsidRPr="00ED0351" w:rsidRDefault="0082381F" w:rsidP="00065C87">
      <w:pPr>
        <w:jc w:val="center"/>
      </w:pPr>
      <w:r w:rsidRPr="00ED0351">
        <w:rPr>
          <w:noProof/>
          <w:lang w:val="en-US"/>
        </w:rPr>
        <w:drawing>
          <wp:inline distT="0" distB="0" distL="0" distR="0" wp14:anchorId="0727FCD0" wp14:editId="3BE85A80">
            <wp:extent cx="5624195" cy="198501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ro examples.tiff"/>
                    <pic:cNvPicPr/>
                  </pic:nvPicPr>
                  <pic:blipFill>
                    <a:blip r:embed="rId20">
                      <a:extLst>
                        <a:ext uri="{28A0092B-C50C-407E-A947-70E740481C1C}">
                          <a14:useLocalDpi xmlns:a14="http://schemas.microsoft.com/office/drawing/2010/main" val="0"/>
                        </a:ext>
                      </a:extLst>
                    </a:blip>
                    <a:stretch>
                      <a:fillRect/>
                    </a:stretch>
                  </pic:blipFill>
                  <pic:spPr>
                    <a:xfrm>
                      <a:off x="0" y="0"/>
                      <a:ext cx="5624195" cy="1985010"/>
                    </a:xfrm>
                    <a:prstGeom prst="rect">
                      <a:avLst/>
                    </a:prstGeom>
                    <a:ln w="3175" cmpd="sng">
                      <a:noFill/>
                    </a:ln>
                  </pic:spPr>
                </pic:pic>
              </a:graphicData>
            </a:graphic>
          </wp:inline>
        </w:drawing>
      </w:r>
    </w:p>
    <w:p w14:paraId="17808C94" w14:textId="2BD1985E" w:rsidR="00DF2511" w:rsidRDefault="0082381F" w:rsidP="006717E0">
      <w:pPr>
        <w:pStyle w:val="Caption"/>
      </w:pPr>
      <w:bookmarkStart w:id="23" w:name="_Ref345664963"/>
      <w:bookmarkStart w:id="24" w:name="_Toc27382995"/>
      <w:bookmarkStart w:id="25" w:name="_Toc345774507"/>
      <w:r w:rsidRPr="00FC0E89">
        <w:t xml:space="preserve">Figure </w:t>
      </w:r>
      <w:fldSimple w:instr=" STYLEREF 1 \s ">
        <w:r w:rsidR="00824FFE">
          <w:rPr>
            <w:noProof/>
          </w:rPr>
          <w:t>1</w:t>
        </w:r>
      </w:fldSimple>
      <w:r w:rsidR="00824FFE">
        <w:noBreakHyphen/>
      </w:r>
      <w:fldSimple w:instr=" SEQ Figure \* ARABIC \s 1 ">
        <w:r w:rsidR="00824FFE">
          <w:rPr>
            <w:noProof/>
          </w:rPr>
          <w:t>6</w:t>
        </w:r>
      </w:fldSimple>
      <w:bookmarkEnd w:id="23"/>
      <w:r w:rsidRPr="00FC0E89">
        <w:t>:</w:t>
      </w:r>
      <w:r w:rsidRPr="00ED0351">
        <w:t xml:space="preserve"> Example</w:t>
      </w:r>
      <w:r>
        <w:t>s of spirometry expiratory flow-</w:t>
      </w:r>
      <w:r w:rsidRPr="00ED0351">
        <w:t>volume curves.</w:t>
      </w:r>
      <w:bookmarkEnd w:id="24"/>
      <w:r w:rsidRPr="00ED0351">
        <w:t xml:space="preserve"> </w:t>
      </w:r>
    </w:p>
    <w:p w14:paraId="0078ED21" w14:textId="2C51AEEB" w:rsidR="0082381F" w:rsidRDefault="0082381F" w:rsidP="006717E0">
      <w:pPr>
        <w:pStyle w:val="Subtitle"/>
      </w:pPr>
      <w:r w:rsidRPr="00ED0351">
        <w:t xml:space="preserve">Flow is continuously plotted against expired volume to create an expiratory curve. The shape of the curve is important, obstructive lung diseases such as CF exhibit a concave shape as seen in example C. Example A is from a healthy subject, note there is no concavity to the shape of the curve with a relatively linear </w:t>
      </w:r>
      <w:r w:rsidR="0023690B">
        <w:t xml:space="preserve">and proportional </w:t>
      </w:r>
      <w:r w:rsidRPr="00ED0351">
        <w:t xml:space="preserve">decline of flow versus volume after an initial sharp peak. The relationship between </w:t>
      </w:r>
      <w:r w:rsidR="00DF2511">
        <w:t>FEV</w:t>
      </w:r>
      <w:r w:rsidR="00DF2511">
        <w:rPr>
          <w:vertAlign w:val="subscript"/>
        </w:rPr>
        <w:t>1</w:t>
      </w:r>
      <w:r w:rsidRPr="00ED0351">
        <w:t xml:space="preserve"> and FVC in healthy subjects is such that the majority of the lung volume is emptied within the first second, with the ratio of </w:t>
      </w:r>
      <w:r w:rsidR="00DF2511">
        <w:t>FEV</w:t>
      </w:r>
      <w:r w:rsidR="00DF2511">
        <w:rPr>
          <w:vertAlign w:val="subscript"/>
        </w:rPr>
        <w:t>1</w:t>
      </w:r>
      <w:r w:rsidRPr="00ED0351">
        <w:t xml:space="preserve">/FVC being approx. 60-90% depending on the age of the subject </w:t>
      </w:r>
      <w:r w:rsidRPr="00ED0351">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 </w:instrText>
      </w:r>
      <w:r w:rsidR="00B86FC1">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DATA </w:instrText>
      </w:r>
      <w:r w:rsidR="00B86FC1">
        <w:fldChar w:fldCharType="end"/>
      </w:r>
      <w:r w:rsidRPr="00ED0351">
        <w:fldChar w:fldCharType="separate"/>
      </w:r>
      <w:r w:rsidR="00B86FC1">
        <w:rPr>
          <w:noProof/>
        </w:rPr>
        <w:t>[51]</w:t>
      </w:r>
      <w:r w:rsidRPr="00ED0351">
        <w:fldChar w:fldCharType="end"/>
      </w:r>
      <w:r w:rsidRPr="00ED0351">
        <w:t>. Example B is from a patient with CF and normal spirometric values. This subject however had an abnormal HRCT and abnormal lung clearance index, highlighting the limitations of spirometry at assessing early lung disease. In example C, due to obstructive airways disease</w:t>
      </w:r>
      <w:r>
        <w:t>,</w:t>
      </w:r>
      <w:r w:rsidRPr="00ED0351">
        <w:t xml:space="preserve"> the ratio of </w:t>
      </w:r>
      <w:r w:rsidR="00DF2511">
        <w:t>FEV</w:t>
      </w:r>
      <w:r w:rsidR="00DF2511">
        <w:rPr>
          <w:vertAlign w:val="subscript"/>
        </w:rPr>
        <w:t>1</w:t>
      </w:r>
      <w:r w:rsidRPr="00ED0351">
        <w:t xml:space="preserve">/FVC has declined. The clinical spirometric definition of airflow obstruction is an </w:t>
      </w:r>
      <w:r w:rsidR="00DF2511">
        <w:t>FEV</w:t>
      </w:r>
      <w:r w:rsidR="00DF2511">
        <w:rPr>
          <w:vertAlign w:val="subscript"/>
        </w:rPr>
        <w:t>1</w:t>
      </w:r>
      <w:r w:rsidRPr="00ED0351">
        <w:t xml:space="preserve">/FVC below the lower limit of normal for any individual </w:t>
      </w:r>
      <w:r w:rsidRPr="00ED0351">
        <w:fldChar w:fldCharType="begin"/>
      </w:r>
      <w:r w:rsidR="00B86FC1">
        <w:instrText xml:space="preserve"> ADDIN EN.CITE &lt;EndNote&gt;&lt;Cite&gt;&lt;Author&gt;Quanjer&lt;/Author&gt;&lt;Year&gt;2014&lt;/Year&gt;&lt;RecNum&gt;692&lt;/RecNum&gt;&lt;DisplayText&gt;[47]&lt;/DisplayText&gt;&lt;record&gt;&lt;rec-number&gt;692&lt;/rec-number&gt;&lt;foreign-keys&gt;&lt;key app="EN" db-id="pr5wspr9dw2dxne92x4v99s69xa59dv092es" timestamp="1403863370"&gt;692&lt;/key&gt;&lt;/foreign-keys&gt;&lt;ref-type name="Journal Article"&gt;17&lt;/ref-type&gt;&lt;contributors&gt;&lt;authors&gt;&lt;author&gt;Quanjer, P. H.&lt;/author&gt;&lt;author&gt;Pretto, J. J.&lt;/author&gt;&lt;author&gt;Brazzale, D. J.&lt;/author&gt;&lt;author&gt;Boros, P. W.&lt;/author&gt;&lt;/authors&gt;&lt;/contributors&gt;&lt;auth-address&gt;Erasmus Medical Centre, Erasmus University, Rotterdam.&lt;/auth-address&gt;&lt;titles&gt;&lt;title&gt;Grading the severity of airways obstruction: new wine in new bottles&lt;/title&gt;&lt;secondary-title&gt;European Respiratory Journal&lt;/secondary-title&gt;&lt;alt-title&gt;The European respiratory journal&lt;/alt-title&gt;&lt;/titles&gt;&lt;periodical&gt;&lt;full-title&gt;European Respiratory Journal&lt;/full-title&gt;&lt;/periodical&gt;&lt;alt-periodical&gt;&lt;full-title&gt;Eur Respir J&lt;/full-title&gt;&lt;abbr-1&gt;The European respiratory journal&lt;/abbr-1&gt;&lt;/alt-periodical&gt;&lt;pages&gt;505-12&lt;/pages&gt;&lt;volume&gt;43&lt;/volume&gt;&lt;number&gt;2&lt;/number&gt;&lt;edition&gt;2013/08/31&lt;/edition&gt;&lt;dates&gt;&lt;year&gt;2014&lt;/year&gt;&lt;pub-dates&gt;&lt;date&gt;Feb&lt;/date&gt;&lt;/pub-dates&gt;&lt;/dates&gt;&lt;isbn&gt;0903-1936&lt;/isbn&gt;&lt;accession-num&gt;23988764&lt;/accession-num&gt;&lt;urls&gt;&lt;related-urls&gt;&lt;url&gt;http://erj.ersjournals.com/content/43/2/505.full.pdf&lt;/url&gt;&lt;/related-urls&gt;&lt;/urls&gt;&lt;electronic-resource-num&gt;10.1183/09031936.00086313&lt;/electronic-resource-num&gt;&lt;remote-database-provider&gt;NLM&lt;/remote-database-provider&gt;&lt;language&gt;eng&lt;/language&gt;&lt;/record&gt;&lt;/Cite&gt;&lt;/EndNote&gt;</w:instrText>
      </w:r>
      <w:r w:rsidRPr="00ED0351">
        <w:fldChar w:fldCharType="separate"/>
      </w:r>
      <w:r w:rsidR="00B86FC1">
        <w:rPr>
          <w:noProof/>
        </w:rPr>
        <w:t>[47]</w:t>
      </w:r>
      <w:r w:rsidRPr="00ED0351">
        <w:fldChar w:fldCharType="end"/>
      </w:r>
      <w:r w:rsidRPr="00ED0351">
        <w:t>.</w:t>
      </w:r>
      <w:r>
        <w:t xml:space="preserve"> The pattern exhibited in C) is typical for more advanced CF lung disease.</w:t>
      </w:r>
      <w:bookmarkEnd w:id="25"/>
    </w:p>
    <w:p w14:paraId="704F9267" w14:textId="3278FEF8" w:rsidR="00DF2511" w:rsidRDefault="00DF2511" w:rsidP="006717E0"/>
    <w:p w14:paraId="06E558EF" w14:textId="0321D454" w:rsidR="0082381F" w:rsidRDefault="0082381F" w:rsidP="006717E0">
      <w:pPr>
        <w:pStyle w:val="Heading3"/>
        <w:numPr>
          <w:ilvl w:val="2"/>
          <w:numId w:val="18"/>
        </w:numPr>
      </w:pPr>
      <w:bookmarkStart w:id="26" w:name="_Toc27382837"/>
      <w:r>
        <w:t>Other pulmonary function tests</w:t>
      </w:r>
      <w:bookmarkEnd w:id="26"/>
    </w:p>
    <w:p w14:paraId="279186F1" w14:textId="77777777" w:rsidR="0082381F" w:rsidRPr="00F96655" w:rsidRDefault="0082381F" w:rsidP="006717E0"/>
    <w:p w14:paraId="14F29548" w14:textId="77777777" w:rsidR="0082381F" w:rsidRDefault="0082381F" w:rsidP="006717E0">
      <w:pPr>
        <w:pStyle w:val="Heading4"/>
      </w:pPr>
      <w:r>
        <w:t>Body plethysmography</w:t>
      </w:r>
    </w:p>
    <w:p w14:paraId="3955BACE" w14:textId="77777777" w:rsidR="0082381F" w:rsidRDefault="0082381F" w:rsidP="006717E0"/>
    <w:p w14:paraId="28EC4DE6" w14:textId="78559A8C" w:rsidR="0082381F" w:rsidRDefault="0082381F" w:rsidP="006717E0">
      <w:r>
        <w:t xml:space="preserve">Body plethysmography, as well as inert gas dilution tests, have been traditionally utilised in the pulmonary function laboratory to assess static lung volumes </w:t>
      </w:r>
      <w:r>
        <w:fldChar w:fldCharType="begin">
          <w:fldData xml:space="preserve">PEVuZE5vdGU+PENpdGU+PEF1dGhvcj5XYW5nZXI8L0F1dGhvcj48WWVhcj4yMDA1PC9ZZWFyPjxS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1MTEtMjI8L3BhZ2VzPjx2b2x1bWU+MjY8L3ZvbHVtZT48bnVt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</w:fldData>
        </w:fldChar>
      </w:r>
      <w:r w:rsidR="00B86FC1">
        <w:instrText xml:space="preserve"> ADDIN EN.CITE </w:instrText>
      </w:r>
      <w:r w:rsidR="00B86FC1">
        <w:fldChar w:fldCharType="begin">
          <w:fldData xml:space="preserve">PEVuZE5vdGU+PENpdGU+PEF1dGhvcj5XYW5nZXI8L0F1dGhvcj48WWVhcj4yMDA1PC9ZZWFyPjxS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1MTEtMjI8L3BhZ2VzPjx2b2x1bWU+MjY8L3ZvbHVtZT48bnVt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</w:fldData>
        </w:fldChar>
      </w:r>
      <w:r w:rsidR="00B86FC1">
        <w:instrText xml:space="preserve"> ADDIN EN.CITE.DATA </w:instrText>
      </w:r>
      <w:r w:rsidR="00B86FC1">
        <w:fldChar w:fldCharType="end"/>
      </w:r>
      <w:r>
        <w:fldChar w:fldCharType="separate"/>
      </w:r>
      <w:r w:rsidR="00B86FC1">
        <w:rPr>
          <w:noProof/>
        </w:rPr>
        <w:t>[57]</w:t>
      </w:r>
      <w:r>
        <w:fldChar w:fldCharType="end"/>
      </w:r>
      <w:r>
        <w:t xml:space="preserve">. In obstructed lung diseases such as CF, body plethysmography is considered the gold standard method. Gas dilution techniques can only measure the accessible compartments of the lung, therefore </w:t>
      </w:r>
      <w:r w:rsidR="00C061A8">
        <w:t xml:space="preserve">for </w:t>
      </w:r>
      <w:r>
        <w:t xml:space="preserve">a patient with severe airflow obstruction, or with completely occluded airways, gas dilution techniques </w:t>
      </w:r>
      <w:r w:rsidR="00C061A8">
        <w:t xml:space="preserve">would </w:t>
      </w:r>
      <w:r>
        <w:t xml:space="preserve">underestimate the lung volumes </w:t>
      </w:r>
      <w:r>
        <w:fldChar w:fldCharType="begin">
          <w:fldData xml:space="preserve">PEVuZE5vdGU+PENpdGU+PEF1dGhvcj5QZWxsZWdyaW5vPC9BdXRob3I+PFllYXI+MjAwNTwvWWVh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</w:fldData>
        </w:fldChar>
      </w:r>
      <w:r w:rsidR="00B86FC1">
        <w:instrText xml:space="preserve"> ADDIN EN.CITE </w:instrText>
      </w:r>
      <w:r w:rsidR="00B86FC1">
        <w:fldChar w:fldCharType="begin">
          <w:fldData xml:space="preserve">PEVuZE5vdGU+PENpdGU+PEF1dGhvcj5QZWxsZWdyaW5vPC9BdXRob3I+PFllYXI+MjAwNTwvWWVh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</w:fldData>
        </w:fldChar>
      </w:r>
      <w:r w:rsidR="00B86FC1">
        <w:instrText xml:space="preserve"> ADDIN EN.CITE.DATA </w:instrText>
      </w:r>
      <w:r w:rsidR="00B86FC1">
        <w:fldChar w:fldCharType="end"/>
      </w:r>
      <w:r>
        <w:fldChar w:fldCharType="separate"/>
      </w:r>
      <w:r w:rsidR="00B86FC1">
        <w:rPr>
          <w:noProof/>
        </w:rPr>
        <w:t>[49]</w:t>
      </w:r>
      <w:r>
        <w:fldChar w:fldCharType="end"/>
      </w:r>
      <w:r>
        <w:t>. Body plethysmography</w:t>
      </w:r>
      <w:r w:rsidR="00C061A8">
        <w:t>,</w:t>
      </w:r>
      <w:r>
        <w:t xml:space="preserve"> in contrast</w:t>
      </w:r>
      <w:r w:rsidR="00C061A8">
        <w:t>,</w:t>
      </w:r>
      <w:r>
        <w:t xml:space="preserve"> measures all of the gas within the thorax and therefore it is possible to gain accurate measurements of total lung capacity (TLC), functional residual capacity (FRC) and residual volume (RV) amongst others. These three metrics are perhaps the most important in assessing obstructive lung disease. An increase in RV in the presence of a maintained TLC (RV/TLC) indicates increased gas trapping caused by end-expiratory airway closure. An increased FRC </w:t>
      </w:r>
      <w:r>
        <w:lastRenderedPageBreak/>
        <w:t xml:space="preserve">in the presence of a maintained TLC (FRC/TLC) indicates that the patient’s lungs have become hyper-inflated. An awareness of these two ratios in CF is important, as any significant increase in either means that the load on the respiratory system will have increased </w:t>
      </w:r>
      <w:r>
        <w:fldChar w:fldCharType="begin">
          <w:fldData xml:space="preserve">PEVuZE5vdGU+PENpdGU+PEF1dGhvcj5TbWl0aDwvQXV0aG9yPjxZZWFyPjIwMTc8L1llYXI+PFJl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</w:fldData>
        </w:fldChar>
      </w:r>
      <w:r w:rsidR="00B86FC1">
        <w:instrText xml:space="preserve"> ADDIN EN.CITE </w:instrText>
      </w:r>
      <w:r w:rsidR="00B86FC1">
        <w:fldChar w:fldCharType="begin">
          <w:fldData xml:space="preserve">PEVuZE5vdGU+PENpdGU+PEF1dGhvcj5TbWl0aDwvQXV0aG9yPjxZZWFyPjIwMTc8L1llYXI+PFJl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</w:fldData>
        </w:fldChar>
      </w:r>
      <w:r w:rsidR="00B86FC1">
        <w:instrText xml:space="preserve"> ADDIN EN.CITE.DATA </w:instrText>
      </w:r>
      <w:r w:rsidR="00B86FC1">
        <w:fldChar w:fldCharType="end"/>
      </w:r>
      <w:r>
        <w:fldChar w:fldCharType="separate"/>
      </w:r>
      <w:r w:rsidR="00B86FC1">
        <w:rPr>
          <w:noProof/>
        </w:rPr>
        <w:t>[58]</w:t>
      </w:r>
      <w:r>
        <w:fldChar w:fldCharType="end"/>
      </w:r>
      <w:r>
        <w:t xml:space="preserve">. The patient will feel this increase in the form of breathlessness and possibly reduced exercise tolerance </w:t>
      </w:r>
      <w:r>
        <w:fldChar w:fldCharType="begin">
          <w:fldData xml:space="preserve">PEVuZE5vdGU+PENpdGU+PEF1dGhvcj5TbWl0aDwvQXV0aG9yPjxZZWFyPjIwMTc8L1llYXI+PFJl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jI0MC02PC9wYWdlcz48dm9sdW1lPjY2PC92b2x1bWU+PG51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</w:fldData>
        </w:fldChar>
      </w:r>
      <w:r w:rsidR="00B86FC1">
        <w:instrText xml:space="preserve"> ADDIN EN.CITE </w:instrText>
      </w:r>
      <w:r w:rsidR="00B86FC1">
        <w:fldChar w:fldCharType="begin">
          <w:fldData xml:space="preserve">PEVuZE5vdGU+PENpdGU+PEF1dGhvcj5TbWl0aDwvQXV0aG9yPjxZZWFyPjIwMTc8L1llYXI+PFJl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jI0MC02PC9wYWdlcz48dm9sdW1lPjY2PC92b2x1bWU+PG51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</w:fldData>
        </w:fldChar>
      </w:r>
      <w:r w:rsidR="00B86FC1">
        <w:instrText xml:space="preserve"> ADDIN EN.CITE.DATA </w:instrText>
      </w:r>
      <w:r w:rsidR="00B86FC1">
        <w:fldChar w:fldCharType="end"/>
      </w:r>
      <w:r>
        <w:fldChar w:fldCharType="separate"/>
      </w:r>
      <w:r w:rsidR="00B86FC1">
        <w:rPr>
          <w:noProof/>
        </w:rPr>
        <w:t>[16, 58-60]</w:t>
      </w:r>
      <w:r>
        <w:fldChar w:fldCharType="end"/>
      </w:r>
      <w:r>
        <w:t>.</w:t>
      </w:r>
    </w:p>
    <w:p w14:paraId="0C753AF6" w14:textId="77777777" w:rsidR="0082381F" w:rsidRDefault="0082381F" w:rsidP="006717E0"/>
    <w:p w14:paraId="0863B102" w14:textId="030F7116" w:rsidR="0082381F" w:rsidRDefault="0082381F" w:rsidP="006717E0">
      <w:r>
        <w:t xml:space="preserve">Despite this, measurement of static lung volumes is not commonly utilised in the management of CF. Body plethysmography equipment is relatively expensive and requires specialist operators to ensure accurate results are made, due to increased measurement complexity when compared to spirometry. Retrospective analysis of body plethysmography data in CF has also shown that, when compared to </w:t>
      </w:r>
      <w:r w:rsidR="00DF2511">
        <w:t>FEV</w:t>
      </w:r>
      <w:r w:rsidR="00DF2511">
        <w:rPr>
          <w:vertAlign w:val="subscript"/>
        </w:rPr>
        <w:t>1</w:t>
      </w:r>
      <w:r>
        <w:t xml:space="preserve">, it has lower prognostic value to predict morbidity and mortality  </w:t>
      </w:r>
      <w:r>
        <w:fldChar w:fldCharType="begin">
          <w:fldData xml:space="preserve">PEVuZE5vdGU+PENpdGU+PEF1dGhvcj5Sb3NlbnRoYWw8L0F1dGhvcj48WWVhcj4yMDA4PC9ZZWFy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</w:fldData>
        </w:fldChar>
      </w:r>
      <w:r w:rsidR="00B86FC1">
        <w:instrText xml:space="preserve"> ADDIN EN.CITE </w:instrText>
      </w:r>
      <w:r w:rsidR="00B86FC1">
        <w:fldChar w:fldCharType="begin">
          <w:fldData xml:space="preserve">PEVuZE5vdGU+PENpdGU+PEF1dGhvcj5Sb3NlbnRoYWw8L0F1dGhvcj48WWVhcj4yMDA4PC9ZZWFy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</w:fldData>
        </w:fldChar>
      </w:r>
      <w:r w:rsidR="00B86FC1">
        <w:instrText xml:space="preserve"> ADDIN EN.CITE.DATA </w:instrText>
      </w:r>
      <w:r w:rsidR="00B86FC1">
        <w:fldChar w:fldCharType="end"/>
      </w:r>
      <w:r>
        <w:fldChar w:fldCharType="separate"/>
      </w:r>
      <w:r w:rsidR="00B86FC1">
        <w:rPr>
          <w:noProof/>
        </w:rPr>
        <w:t>[61, 62]</w:t>
      </w:r>
      <w:r>
        <w:fldChar w:fldCharType="end"/>
      </w:r>
      <w:r>
        <w:t>.</w:t>
      </w:r>
    </w:p>
    <w:p w14:paraId="738A51B2" w14:textId="77777777" w:rsidR="0082381F" w:rsidRDefault="0082381F" w:rsidP="006717E0"/>
    <w:p w14:paraId="1C6D0DCE" w14:textId="77777777" w:rsidR="0082381F" w:rsidRDefault="0082381F" w:rsidP="006717E0">
      <w:pPr>
        <w:pStyle w:val="Heading4"/>
      </w:pPr>
      <w:r>
        <w:t>Gas transfer</w:t>
      </w:r>
    </w:p>
    <w:p w14:paraId="1EB7604B" w14:textId="77777777" w:rsidR="0082381F" w:rsidRDefault="0082381F" w:rsidP="006717E0"/>
    <w:p w14:paraId="7BF5E985" w14:textId="4F79AB87" w:rsidR="0082381F" w:rsidRDefault="0082381F" w:rsidP="006717E0">
      <w:r>
        <w:t xml:space="preserve">The transfer factor of the lung for carbon monoxide (TLco) is also a commonly utilised test of pulmonary function in the laboratory. In a single inhalation of test gas (a mixture commonly of carbon monoxide, methane and air) and a breath-hold of 10 seconds, the efficiency of the lungs at transporting gases across the alveolar-capillary membrane can be determined </w:t>
      </w:r>
      <w:r>
        <w:fldChar w:fldCharType="begin"/>
      </w:r>
      <w:r w:rsidR="00B86FC1">
        <w:instrText xml:space="preserve"> ADDIN EN.CITE &lt;EndNote&gt;&lt;Cite&gt;&lt;Author&gt;Graham&lt;/Author&gt;&lt;Year&gt;2017&lt;/Year&gt;&lt;RecNum&gt;3151&lt;/RecNum&gt;&lt;DisplayText&gt;[63]&lt;/DisplayText&gt;&lt;record&gt;&lt;rec-number&gt;3151&lt;/rec-number&gt;&lt;foreign-keys&gt;&lt;key app="EN" db-id="pr5wspr9dw2dxne92x4v99s69xa59dv092es" timestamp="1495528244"&gt;3151&lt;/key&gt;&lt;/foreign-keys&gt;&lt;ref-type name="Journal Article"&gt;17&lt;/ref-type&gt;&lt;contributors&gt;&lt;authors&gt;&lt;author&gt;Graham, Brian L.&lt;/author&gt;&lt;author&gt;Brusasco, Vito&lt;/author&gt;&lt;author&gt;Burgos, Felip&lt;/author&gt;&lt;author&gt;Cooper, Brendan G.&lt;/author&gt;&lt;author&gt;Jensen, Robert&lt;/author&gt;&lt;author&gt;Kendrick, Adrian&lt;/author&gt;&lt;author&gt;MacIntyre, Neil R.&lt;/author&gt;&lt;author&gt;Thompson, Bruce R.&lt;/author&gt;&lt;author&gt;Wanger, Jack&lt;/author&gt;&lt;/authors&gt;&lt;/contributors&gt;&lt;titles&gt;&lt;title&gt;2017 ERS/ATS standards for single-breath carbon monoxide uptake in the lung&lt;/title&gt;&lt;secondary-title&gt;European Respiratory Journal&lt;/secondary-title&gt;&lt;/titles&gt;&lt;periodical&gt;&lt;full-title&gt;European Respiratory Journal&lt;/full-title&gt;&lt;/periodical&gt;&lt;volume&gt;49&lt;/volume&gt;&lt;number&gt;1&lt;/number&gt;&lt;dates&gt;&lt;year&gt;2017&lt;/year&gt;&lt;/dates&gt;&lt;work-type&gt;10.1183/13993003.00016-2016&lt;/work-type&gt;&lt;urls&gt;&lt;related-urls&gt;&lt;url&gt;http://erj.ersjournals.com/content/49/1/1600016.abstract&lt;/url&gt;&lt;/related-urls&gt;&lt;/urls&gt;&lt;/record&gt;&lt;/Cite&gt;&lt;/EndNote&gt;</w:instrText>
      </w:r>
      <w:r>
        <w:fldChar w:fldCharType="separate"/>
      </w:r>
      <w:r w:rsidR="00B86FC1">
        <w:rPr>
          <w:noProof/>
        </w:rPr>
        <w:t>[63]</w:t>
      </w:r>
      <w:r>
        <w:fldChar w:fldCharType="end"/>
      </w:r>
      <w:r>
        <w:t xml:space="preserve">. It has a widespread value in assessing groups of patients where the alveolar tissue or pulmonary vasculature are directly affected such as interstitial lung diseases, however it is rarely deployed in the management of CF. CF is predominantly a disease of the </w:t>
      </w:r>
      <w:r w:rsidR="004F6B14">
        <w:t xml:space="preserve">small </w:t>
      </w:r>
      <w:r>
        <w:t xml:space="preserve">airways and therefore the alveolar-capillary membrane is usually maintained </w:t>
      </w:r>
      <w:r>
        <w:fldChar w:fldCharType="begin">
          <w:fldData xml:space="preserve">PEVuZE5vdGU+PENpdGU+PEF1dGhvcj5QZWxsZWdyaW5vPC9BdXRob3I+PFllYXI+MjAwNTwvWWVh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</w:fldData>
        </w:fldChar>
      </w:r>
      <w:r w:rsidR="00B86FC1">
        <w:instrText xml:space="preserve"> ADDIN EN.CITE </w:instrText>
      </w:r>
      <w:r w:rsidR="00B86FC1">
        <w:fldChar w:fldCharType="begin">
          <w:fldData xml:space="preserve">PEVuZE5vdGU+PENpdGU+PEF1dGhvcj5QZWxsZWdyaW5vPC9BdXRob3I+PFllYXI+MjAwNTwvWWVh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</w:fldData>
        </w:fldChar>
      </w:r>
      <w:r w:rsidR="00B86FC1">
        <w:instrText xml:space="preserve"> ADDIN EN.CITE.DATA </w:instrText>
      </w:r>
      <w:r w:rsidR="00B86FC1">
        <w:fldChar w:fldCharType="end"/>
      </w:r>
      <w:r>
        <w:fldChar w:fldCharType="separate"/>
      </w:r>
      <w:r w:rsidR="00B86FC1">
        <w:rPr>
          <w:noProof/>
        </w:rPr>
        <w:t>[49]</w:t>
      </w:r>
      <w:r>
        <w:fldChar w:fldCharType="end"/>
      </w:r>
      <w:r>
        <w:t xml:space="preserve">. When measured with TLco, there is often a reduction in the values, but this is due to the degree of underlying ventilation heterogeneity. TLco relies on having even gas mixing occurring after a single inhalation of test gas, however in obstructed lung diseases this will not occur and therefore the TLco value will be reduced, due to a reduced alveolar volume. In this situation the transfer factor constant (Kco) is usually normal </w:t>
      </w:r>
      <w:r>
        <w:fldChar w:fldCharType="begin"/>
      </w:r>
      <w:r w:rsidR="00B86FC1">
        <w:instrText xml:space="preserve"> ADDIN EN.CITE &lt;EndNote&gt;&lt;Cite&gt;&lt;Author&gt;Espiritu&lt;/Author&gt;&lt;Year&gt;2003&lt;/Year&gt;&lt;RecNum&gt;732&lt;/RecNum&gt;&lt;DisplayText&gt;[64]&lt;/DisplayText&gt;&lt;record&gt;&lt;rec-number&gt;732&lt;/rec-number&gt;&lt;foreign-keys&gt;&lt;key app="EN" db-id="pr5wspr9dw2dxne92x4v99s69xa59dv092es" timestamp="1407163868"&gt;732&lt;/key&gt;&lt;/foreign-keys&gt;&lt;ref-type name="Journal Article"&gt;17&lt;/ref-type&gt;&lt;contributors&gt;&lt;authors&gt;&lt;author&gt;Espiritu, J. D.&lt;/author&gt;&lt;author&gt;Ruppel, G.&lt;/author&gt;&lt;author&gt;Shrestha, Y.&lt;/author&gt;&lt;author&gt;Kleinhenz, M. E.&lt;/author&gt;&lt;/authors&gt;&lt;/contributors&gt;&lt;auth-address&gt;Adult Cystic Fibrosis Program, Division of Pulmonary Critical Care, and Occupational Medicine, Saint Louis University Health Sciences Center, Missouri, USA. jrde2068@yahoo.com&lt;/auth-address&gt;&lt;titles&gt;&lt;title&gt;The diffusing capacity in adult cystic fibrosis&lt;/title&gt;&lt;secondary-title&gt;Respir Med&lt;/secondary-title&gt;&lt;alt-title&gt;Respiratory medicine&lt;/alt-title&gt;&lt;/titles&gt;&lt;periodical&gt;&lt;full-title&gt;Respiratory Medicine&lt;/full-title&gt;&lt;abbr-1&gt;Respir. Med.&lt;/abbr-1&gt;&lt;abbr-2&gt;Respir Med&lt;/abbr-2&gt;&lt;/periodical&gt;&lt;alt-periodical&gt;&lt;full-title&gt;Respiratory Medicine&lt;/full-title&gt;&lt;/alt-periodical&gt;&lt;pages&gt;606-11&lt;/pages&gt;&lt;volume&gt;97&lt;/volume&gt;&lt;number&gt;6&lt;/number&gt;&lt;edition&gt;2003/06/20&lt;/edition&gt;&lt;keywords&gt;&lt;keyword&gt;Adult&lt;/keyword&gt;&lt;keyword&gt;Carbon Monoxide/*physiology&lt;/keyword&gt;&lt;keyword&gt;Cystic Fibrosis/*physiopathology&lt;/keyword&gt;&lt;keyword&gt;Female&lt;/keyword&gt;&lt;keyword&gt;Forced Expiratory Volume/physiology&lt;/keyword&gt;&lt;keyword&gt;Humans&lt;/keyword&gt;&lt;keyword&gt;Male&lt;/keyword&gt;&lt;keyword&gt;Plethysmography&lt;/keyword&gt;&lt;keyword&gt;Pulmonary Diffusing Capacity/*physiology&lt;/keyword&gt;&lt;keyword&gt;Vital Capacity/physiology&lt;/keyword&gt;&lt;/keywords&gt;&lt;dates&gt;&lt;year&gt;2003&lt;/year&gt;&lt;pub-dates&gt;&lt;date&gt;Jun&lt;/date&gt;&lt;/pub-dates&gt;&lt;/dates&gt;&lt;isbn&gt;0954-6111 (Print)&amp;#xD;0954-6111&lt;/isbn&gt;&lt;accession-num&gt;12814143&lt;/accession-num&gt;&lt;urls&gt;&lt;related-urls&gt;&lt;url&gt;http://ac.els-cdn.com/S0954611103914879/1-s2.0-S0954611103914879-main.pdf?_tid=f4aa0dca-1be6-11e4-81cb-00000aacb35d&amp;amp;acdnat=1407164129_448cdf18fbec5bfd29bcf719bf4640f9&lt;/url&gt;&lt;/related-urls&gt;&lt;/urls&gt;&lt;remote-database-provider&gt;NLM&lt;/remote-database-provider&gt;&lt;language&gt;eng&lt;/language&gt;&lt;/record&gt;&lt;/Cite&gt;&lt;/EndNote&gt;</w:instrText>
      </w:r>
      <w:r>
        <w:fldChar w:fldCharType="separate"/>
      </w:r>
      <w:r w:rsidR="00B86FC1">
        <w:rPr>
          <w:noProof/>
        </w:rPr>
        <w:t>[64]</w:t>
      </w:r>
      <w:r>
        <w:fldChar w:fldCharType="end"/>
      </w:r>
      <w:r>
        <w:t xml:space="preserve">. </w:t>
      </w:r>
    </w:p>
    <w:p w14:paraId="240C9013" w14:textId="77777777" w:rsidR="0082381F" w:rsidRDefault="0082381F" w:rsidP="006717E0"/>
    <w:p w14:paraId="10FFED04" w14:textId="77777777" w:rsidR="0082381F" w:rsidRDefault="0082381F" w:rsidP="006717E0">
      <w:pPr>
        <w:pStyle w:val="Heading4"/>
      </w:pPr>
      <w:r>
        <w:t>Forced oscillation techniques</w:t>
      </w:r>
    </w:p>
    <w:p w14:paraId="45346A33" w14:textId="77777777" w:rsidR="0082381F" w:rsidRDefault="0082381F" w:rsidP="006717E0"/>
    <w:p w14:paraId="06DB05C4" w14:textId="626C9088" w:rsidR="0082381F" w:rsidRPr="009C5B6A" w:rsidRDefault="0082381F" w:rsidP="006717E0">
      <w:r>
        <w:t xml:space="preserve">Forced oscillation techniques (FOT) are performed during tidal breathing, making them especially applicable to children where forced manoeuvres can sometimes be </w:t>
      </w:r>
      <w:r w:rsidR="0023690B">
        <w:t>challenging</w:t>
      </w:r>
      <w:r>
        <w:t xml:space="preserve">. FOT involves the delivery of forced oscillations (the frequency spectrum is typically between 5 - 35 Hz) superimposed onto the breathing cycle, via a loud-speaker </w:t>
      </w:r>
      <w:r>
        <w:fldChar w:fldCharType="begin"/>
      </w:r>
      <w:r w:rsidR="00B86FC1">
        <w:instrText xml:space="preserve"> ADDIN EN.CITE &lt;EndNote&gt;&lt;Cite&gt;&lt;Author&gt;Oostveen&lt;/Author&gt;&lt;Year&gt;2003&lt;/Year&gt;&lt;RecNum&gt;127&lt;/RecNum&gt;&lt;DisplayText&gt;[65]&lt;/DisplayText&gt;&lt;record&gt;&lt;rec-number&gt;127&lt;/rec-number&gt;&lt;foreign-keys&gt;&lt;key app="EN" db-id="pr5wspr9dw2dxne92x4v99s69xa59dv092es" timestamp="1383164323"&gt;127&lt;/key&gt;&lt;key app="ENWeb" db-id=""&gt;0&lt;/key&gt;&lt;/foreign-keys&gt;&lt;ref-type name="Journal Article"&gt;17&lt;/ref-type&gt;&lt;contributors&gt;&lt;authors&gt;&lt;author&gt;Oostveen, E.&lt;/author&gt;&lt;author&gt;MacLeod, D.&lt;/author&gt;&lt;author&gt;Lorino, H.&lt;/author&gt;&lt;author&gt;Farre, R.&lt;/author&gt;&lt;author&gt;Hantos, Z.&lt;/author&gt;&lt;author&gt;Desager, K.&lt;/author&gt;&lt;author&gt;Marchal, F.&lt;/author&gt;&lt;/authors&gt;&lt;/contributors&gt;&lt;titles&gt;&lt;title&gt;The forced oscillation technique in clinical practice: methodology, recommendations and future developments&lt;/title&gt;&lt;secondary-title&gt;European Respiratory Journal&lt;/secondary-title&gt;&lt;/titles&gt;&lt;periodical&gt;&lt;full-title&gt;European Respiratory Journal&lt;/full-title&gt;&lt;/periodical&gt;&lt;pages&gt;1026-1041&lt;/pages&gt;&lt;volume&gt;22&lt;/volume&gt;&lt;number&gt;6&lt;/number&gt;&lt;dates&gt;&lt;year&gt;2003&lt;/year&gt;&lt;/dates&gt;&lt;isbn&gt;0903-1936&amp;#xD;1399-3003&lt;/isbn&gt;&lt;urls&gt;&lt;related-urls&gt;&lt;url&gt;http://erj.ersjournals.com/content/22/6/1026.full.pdf&lt;/url&gt;&lt;/related-urls&gt;&lt;/urls&gt;&lt;electronic-resource-num&gt;10.1183/09031936.03.00089403&lt;/electronic-resource-num&gt;&lt;/record&gt;&lt;/Cite&gt;&lt;/EndNote&gt;</w:instrText>
      </w:r>
      <w:r>
        <w:fldChar w:fldCharType="separate"/>
      </w:r>
      <w:r w:rsidR="00B86FC1">
        <w:rPr>
          <w:noProof/>
        </w:rPr>
        <w:t>[65]</w:t>
      </w:r>
      <w:r>
        <w:fldChar w:fldCharType="end"/>
      </w:r>
      <w:r>
        <w:t>. A sinusoidal pressure wave is typically delivered from the loud-speaker through a mouthpiece to the respiratory tract during tidal breathing. Small oscillating pressure and flow waves are superimposed onto the tidal breathing, from which the respiratory impedance can be calculated, which is composed of two components, the resistance and the reactance. In CF</w:t>
      </w:r>
      <w:r w:rsidR="0023690B">
        <w:t>, due to airways obstruction,</w:t>
      </w:r>
      <w:r>
        <w:t xml:space="preserve"> resistance of the respiratory system theoretically </w:t>
      </w:r>
      <w:r>
        <w:lastRenderedPageBreak/>
        <w:t xml:space="preserve">should be increased. Reactance refers to the ‘stiffness’ of the respiratory system and there is some evidence in CF to suggest that this may be lower than healthy controls </w:t>
      </w:r>
      <w:r>
        <w:fldChar w:fldCharType="begin">
          <w:fldData xml:space="preserve">PEVuZE5vdGU+PENpdGU+PEF1dGhvcj5HYW5nZWxsPC9BdXRob3I+PFllYXI+MjAwNzwvWWVhcj48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ODkyLTc8L3Bh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=
</w:fldData>
        </w:fldChar>
      </w:r>
      <w:r w:rsidR="00B86FC1">
        <w:instrText xml:space="preserve"> ADDIN EN.CITE </w:instrText>
      </w:r>
      <w:r w:rsidR="00B86FC1">
        <w:fldChar w:fldCharType="begin">
          <w:fldData xml:space="preserve">PEVuZE5vdGU+PENpdGU+PEF1dGhvcj5HYW5nZWxsPC9BdXRob3I+PFllYXI+MjAwNzwvWWVhcj48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ODkyLTc8L3Bh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=
</w:fldData>
        </w:fldChar>
      </w:r>
      <w:r w:rsidR="00B86FC1">
        <w:instrText xml:space="preserve"> ADDIN EN.CITE.DATA </w:instrText>
      </w:r>
      <w:r w:rsidR="00B86FC1">
        <w:fldChar w:fldCharType="end"/>
      </w:r>
      <w:r>
        <w:fldChar w:fldCharType="separate"/>
      </w:r>
      <w:r w:rsidR="00B86FC1">
        <w:rPr>
          <w:noProof/>
        </w:rPr>
        <w:t>[66]</w:t>
      </w:r>
      <w:r>
        <w:fldChar w:fldCharType="end"/>
      </w:r>
      <w:r>
        <w:t xml:space="preserve">. The lower the frequency output from the FOT test, the further down the respiratory tree the signal theoretically samples from. Therefore, at 5Hz the signal represents peripheral airways and at 35Hz, represents more proximal conducting airways. In children with CF and heterogeneous small airways obstruction, there would be longer time-constants measured at 5Hz, compared to someone with normal airways </w:t>
      </w:r>
      <w:r>
        <w:fldChar w:fldCharType="begin">
          <w:fldData xml:space="preserve">PEVuZE5vdGU+PENpdGU+PEF1dGhvcj5TYWthcnlhPC9BdXRob3I+PFllYXI+MjAxNjwvWWVhcj48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</w:fldData>
        </w:fldChar>
      </w:r>
      <w:r w:rsidR="00B86FC1">
        <w:instrText xml:space="preserve"> ADDIN EN.CITE </w:instrText>
      </w:r>
      <w:r w:rsidR="00B86FC1">
        <w:fldChar w:fldCharType="begin">
          <w:fldData xml:space="preserve">PEVuZE5vdGU+PENpdGU+PEF1dGhvcj5TYWthcnlhPC9BdXRob3I+PFllYXI+MjAxNjwvWWVhcj48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</w:fldData>
        </w:fldChar>
      </w:r>
      <w:r w:rsidR="00B86FC1">
        <w:instrText xml:space="preserve"> ADDIN EN.CITE.DATA </w:instrText>
      </w:r>
      <w:r w:rsidR="00B86FC1">
        <w:fldChar w:fldCharType="end"/>
      </w:r>
      <w:r>
        <w:fldChar w:fldCharType="separate"/>
      </w:r>
      <w:r w:rsidR="00B86FC1">
        <w:rPr>
          <w:noProof/>
        </w:rPr>
        <w:t>[67, 68]</w:t>
      </w:r>
      <w:r>
        <w:fldChar w:fldCharType="end"/>
      </w:r>
      <w:r>
        <w:t xml:space="preserve">. There is limited evidence to suggest that some children with CF have abnormal FOT values compared to controls </w:t>
      </w:r>
      <w:r>
        <w:fldChar w:fldCharType="begin">
          <w:fldData xml:space="preserve">PEVuZE5vdGU+PENpdGU+PEF1dGhvcj5HYW5nZWxsPC9BdXRob3I+PFllYXI+MjAwNzwvWWVhcj48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ODkyLTc8L3Bh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=
</w:fldData>
        </w:fldChar>
      </w:r>
      <w:r w:rsidR="00B86FC1">
        <w:instrText xml:space="preserve"> ADDIN EN.CITE </w:instrText>
      </w:r>
      <w:r w:rsidR="00B86FC1">
        <w:fldChar w:fldCharType="begin">
          <w:fldData xml:space="preserve">PEVuZE5vdGU+PENpdGU+PEF1dGhvcj5HYW5nZWxsPC9BdXRob3I+PFllYXI+MjAwNzwvWWVhcj48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ODkyLTc8L3Bh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=
</w:fldData>
        </w:fldChar>
      </w:r>
      <w:r w:rsidR="00B86FC1">
        <w:instrText xml:space="preserve"> ADDIN EN.CITE.DATA </w:instrText>
      </w:r>
      <w:r w:rsidR="00B86FC1">
        <w:fldChar w:fldCharType="end"/>
      </w:r>
      <w:r>
        <w:fldChar w:fldCharType="separate"/>
      </w:r>
      <w:r w:rsidR="00B86FC1">
        <w:rPr>
          <w:noProof/>
        </w:rPr>
        <w:t>[66]</w:t>
      </w:r>
      <w:r>
        <w:fldChar w:fldCharType="end"/>
      </w:r>
      <w:r>
        <w:t xml:space="preserve">, but these signals do not track in a longitudinal fashion and do not respond positively to treatment </w:t>
      </w:r>
      <w:r>
        <w:fldChar w:fldCharType="begin">
          <w:fldData xml:space="preserve">PEVuZE5vdGU+PENpdGU+PEF1dGhvcj5HYW5nZWxsPC9BdXRob3I+PFllYXI+MjAwNzwvWWVhcj48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xNTktNjM8L3BhZ2VzPjx2b2x1bWU+NjA8L3ZvbHVtZT48bnVtYmVyPjI8L251bWJl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ODkxLTU8L3BhZ2VzPjx2b2x1bWU+MTA8L3ZvbHVtZT48bnVtYmVyPjQ8L251bWJl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YWJici0xPkFtZXJpY2Fu
IGpvdXJuYWwgb2YgcmVzcGlyYXRvcnkgYW5kIGNyaXRpY2FsIGNhcmUgbWVkaWNpbmU8L2FiYnIt
MT48L3BlcmlvZGljYWw+PGFsdC1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YWx0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</w:fldData>
        </w:fldChar>
      </w:r>
      <w:r w:rsidR="00B86FC1">
        <w:instrText xml:space="preserve"> ADDIN EN.CITE </w:instrText>
      </w:r>
      <w:r w:rsidR="00B86FC1">
        <w:fldChar w:fldCharType="begin">
          <w:fldData xml:space="preserve">PEVuZE5vdGU+PENpdGU+PEF1dGhvcj5HYW5nZWxsPC9BdXRob3I+PFllYXI+MjAwNzwvWWVhcj48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xNTktNjM8L3BhZ2VzPjx2b2x1bWU+NjA8L3ZvbHVtZT48bnVtYmVyPjI8L251bWJl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ODkxLTU8L3BhZ2VzPjx2b2x1bWU+MTA8L3ZvbHVtZT48bnVtYmVyPjQ8L251bWJl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YWJici0xPkFtZXJpY2Fu
IGpvdXJuYWwgb2YgcmVzcGlyYXRvcnkgYW5kIGNyaXRpY2FsIGNhcmUgbWVkaWNpbmU8L2FiYnIt
MT48L3BlcmlvZGljYWw+PGFsdC1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YWx0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</w:fldData>
        </w:fldChar>
      </w:r>
      <w:r w:rsidR="00B86FC1">
        <w:instrText xml:space="preserve"> ADDIN EN.CITE.DATA </w:instrText>
      </w:r>
      <w:r w:rsidR="00B86FC1">
        <w:fldChar w:fldCharType="end"/>
      </w:r>
      <w:r>
        <w:fldChar w:fldCharType="separate"/>
      </w:r>
      <w:r w:rsidR="00B86FC1">
        <w:rPr>
          <w:noProof/>
        </w:rPr>
        <w:t>[66, 69-73]</w:t>
      </w:r>
      <w:r>
        <w:fldChar w:fldCharType="end"/>
      </w:r>
      <w:r>
        <w:t>.</w:t>
      </w:r>
      <w:r w:rsidRPr="00A23697">
        <w:t xml:space="preserve"> </w:t>
      </w:r>
      <w:r>
        <w:t xml:space="preserve">In practice however there are little data supporting the use of FOT as marker of early lung disease in CF and is therefore not currently utilised outside of research </w:t>
      </w:r>
      <w:r>
        <w:fldChar w:fldCharType="begin"/>
      </w:r>
      <w:r w:rsidR="00B86FC1">
        <w:instrText xml:space="preserve"> ADDIN EN.CITE &lt;EndNote&gt;&lt;Cite&gt;&lt;Author&gt;Ramsey&lt;/Author&gt;&lt;Year&gt;2015&lt;/Year&gt;&lt;RecNum&gt;1637&lt;/RecNum&gt;&lt;DisplayText&gt;[74]&lt;/DisplayText&gt;&lt;record&gt;&lt;rec-number&gt;1637&lt;/rec-number&gt;&lt;foreign-keys&gt;&lt;key app="EN" db-id="pr5wspr9dw2dxne92x4v99s69xa59dv092es" timestamp="1448963150"&gt;1637&lt;/key&gt;&lt;/foreign-keys&gt;&lt;ref-type name="Journal Article"&gt;17&lt;/ref-type&gt;&lt;contributors&gt;&lt;authors&gt;&lt;author&gt;Ramsey, Kathryn A.&lt;/author&gt;&lt;author&gt;Ranganathan, Sarath C.&lt;/author&gt;&lt;author&gt;Gangell, Catherine L.&lt;/author&gt;&lt;author&gt;Turkovic, Lidija&lt;/author&gt;&lt;author&gt;Park, Judy&lt;/author&gt;&lt;author&gt;Skoric, Billy&lt;/author&gt;&lt;author&gt;Stick, Stephen M.&lt;/author&gt;&lt;author&gt;Sly, Peter D.&lt;/author&gt;&lt;author&gt;Hall, Graham L.&lt;/author&gt;&lt;/authors&gt;&lt;/contributors&gt;&lt;titles&gt;&lt;title&gt;Impact of lung disease on respiratory impedance in young children with cystic fibrosis&lt;/title&gt;&lt;secondary-title&gt;European Respiratory Journal&lt;/secondary-title&gt;&lt;/titles&gt;&lt;periodical&gt;&lt;full-title&gt;European Respiratory Journal&lt;/full-title&gt;&lt;/periodical&gt;&lt;pages&gt;1672-1679&lt;/pages&gt;&lt;volume&gt;46&lt;/volume&gt;&lt;number&gt;6&lt;/number&gt;&lt;dates&gt;&lt;year&gt;2015&lt;/year&gt;&lt;/dates&gt;&lt;work-type&gt;10.1183/13993003.00156-2015&lt;/work-type&gt;&lt;urls&gt;&lt;related-urls&gt;&lt;url&gt;http://erj.ersjournals.com/content/46/6/1672.abstract&lt;/url&gt;&lt;url&gt;http://erj.ersjournals.com/content/erj/46/6/1672.full.pdf&lt;/url&gt;&lt;/related-urls&gt;&lt;/urls&gt;&lt;/record&gt;&lt;/Cite&gt;&lt;/EndNote&gt;</w:instrText>
      </w:r>
      <w:r>
        <w:fldChar w:fldCharType="separate"/>
      </w:r>
      <w:r w:rsidR="00B86FC1">
        <w:rPr>
          <w:noProof/>
        </w:rPr>
        <w:t>[74]</w:t>
      </w:r>
      <w:r>
        <w:fldChar w:fldCharType="end"/>
      </w:r>
      <w:r>
        <w:t>.</w:t>
      </w:r>
    </w:p>
    <w:p w14:paraId="1B78DE83" w14:textId="77777777" w:rsidR="0082381F" w:rsidRPr="00662C35" w:rsidRDefault="0082381F" w:rsidP="006717E0"/>
    <w:p w14:paraId="06FD04CF" w14:textId="43C97744" w:rsidR="0082381F" w:rsidRDefault="0082381F" w:rsidP="006717E0">
      <w:pPr>
        <w:pStyle w:val="Heading3"/>
        <w:numPr>
          <w:ilvl w:val="2"/>
          <w:numId w:val="18"/>
        </w:numPr>
      </w:pPr>
      <w:bookmarkStart w:id="27" w:name="_Toc27382838"/>
      <w:r>
        <w:t>Exercise testing</w:t>
      </w:r>
      <w:bookmarkEnd w:id="27"/>
    </w:p>
    <w:p w14:paraId="33AE3C09" w14:textId="77777777" w:rsidR="0082381F" w:rsidRDefault="0082381F" w:rsidP="006717E0"/>
    <w:p w14:paraId="3E420002" w14:textId="22CF0AEB" w:rsidR="0082381F" w:rsidRDefault="0082381F" w:rsidP="006717E0">
      <w:r>
        <w:t xml:space="preserve">It is increasingly recognised that exercise is an important component of the management of people with CF. There has been repeated evidence in the last 30 years that patients with </w:t>
      </w:r>
      <w:r w:rsidR="0023690B">
        <w:t xml:space="preserve">CF and </w:t>
      </w:r>
      <w:r>
        <w:t xml:space="preserve">increased levels of fitness have better outcomes than those with poorer fitness levels </w:t>
      </w:r>
      <w:r>
        <w:fldChar w:fldCharType="begin">
          <w:fldData xml:space="preserve">PEVuZE5vdGU+PENpdGU+PEF1dGhvcj5OaXhvbjwvQXV0aG9yPjxZZWFyPjE5OTI8L1llYXI+PFJl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NTAtNDwvcGFnZXM+PHZvbHVtZT42MDwvdm9sdW1lPjxudW1iZXI+MTwvbnVt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cGVyaW9kaWNhbD48cGFn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yOTEtMzwvcGFnZXM+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</w:fldData>
        </w:fldChar>
      </w:r>
      <w:r w:rsidR="00B86FC1">
        <w:instrText xml:space="preserve"> ADDIN EN.CITE </w:instrText>
      </w:r>
      <w:r w:rsidR="00B86FC1">
        <w:fldChar w:fldCharType="begin">
          <w:fldData xml:space="preserve">PEVuZE5vdGU+PENpdGU+PEF1dGhvcj5OaXhvbjwvQXV0aG9yPjxZZWFyPjE5OTI8L1llYXI+PFJl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NTAtNDwvcGFnZXM+PHZvbHVtZT42MDwvdm9sdW1lPjxudW1iZXI+MTwvbnVt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cGVyaW9kaWNhbD48cGFn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yOTEtMzwvcGFnZXM+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</w:fldData>
        </w:fldChar>
      </w:r>
      <w:r w:rsidR="00B86FC1">
        <w:instrText xml:space="preserve"> ADDIN EN.CITE.DATA </w:instrText>
      </w:r>
      <w:r w:rsidR="00B86FC1">
        <w:fldChar w:fldCharType="end"/>
      </w:r>
      <w:r>
        <w:fldChar w:fldCharType="separate"/>
      </w:r>
      <w:r w:rsidR="00B86FC1">
        <w:rPr>
          <w:noProof/>
        </w:rPr>
        <w:t>[75-78]</w:t>
      </w:r>
      <w:r>
        <w:fldChar w:fldCharType="end"/>
      </w:r>
      <w:r>
        <w:t xml:space="preserve">. Formal exercise testing is often recommended and performed routinely in patients with CF </w:t>
      </w:r>
      <w:r>
        <w:fldChar w:fldCharType="begin">
          <w:fldData xml:space="preserve">PEVuZE5vdGU+PENpdGU+PEF1dGhvcj5WaWxsYW51ZXZhPC9BdXRob3I+PFllYXI+MjAxNzwvWWVh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</w:fldData>
        </w:fldChar>
      </w:r>
      <w:r w:rsidR="00B86FC1">
        <w:instrText xml:space="preserve"> ADDIN EN.CITE </w:instrText>
      </w:r>
      <w:r w:rsidR="00B86FC1">
        <w:fldChar w:fldCharType="begin">
          <w:fldData xml:space="preserve">PEVuZE5vdGU+PENpdGU+PEF1dGhvcj5WaWxsYW51ZXZhPC9BdXRob3I+PFllYXI+MjAxNzwvWWVh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</w:fldData>
        </w:fldChar>
      </w:r>
      <w:r w:rsidR="00B86FC1">
        <w:instrText xml:space="preserve"> ADDIN EN.CITE.DATA </w:instrText>
      </w:r>
      <w:r w:rsidR="00B86FC1">
        <w:fldChar w:fldCharType="end"/>
      </w:r>
      <w:r>
        <w:fldChar w:fldCharType="separate"/>
      </w:r>
      <w:r w:rsidR="00B86FC1">
        <w:rPr>
          <w:noProof/>
        </w:rPr>
        <w:t>[79]</w:t>
      </w:r>
      <w:r>
        <w:fldChar w:fldCharType="end"/>
      </w:r>
      <w:r>
        <w:t>. Exercise testing can be divided into two types</w:t>
      </w:r>
      <w:r w:rsidR="00F55DC5">
        <w:t>:</w:t>
      </w:r>
      <w:r>
        <w:t xml:space="preserve"> field and laboratory based exercise tests. </w:t>
      </w:r>
    </w:p>
    <w:p w14:paraId="0507254C" w14:textId="77777777" w:rsidR="0082381F" w:rsidRDefault="0082381F" w:rsidP="006717E0"/>
    <w:p w14:paraId="7E2E7C8B" w14:textId="7BE298C2" w:rsidR="0082381F" w:rsidRDefault="0082381F" w:rsidP="006717E0">
      <w:r>
        <w:t>The recognised gold standard for the assessment of exercise capacity and the physiological response to exercise is the cardio-pulmonary exercise test (CPET). CPET is a laboratory based exercise test performed on either a treadmill or cycle ergometer. It involves the patient exercising at a progressively increasing work rate adjusted for the patient’s base-level of fitness. The aim is to g</w:t>
      </w:r>
      <w:r w:rsidR="00564288">
        <w:rPr>
          <w:i/>
        </w:rPr>
        <w:t>et al</w:t>
      </w:r>
      <w:r>
        <w:t xml:space="preserve">l patients to </w:t>
      </w:r>
      <w:r w:rsidR="0023690B">
        <w:t xml:space="preserve">achieve maximal levels of exertion and to </w:t>
      </w:r>
      <w:r>
        <w:t xml:space="preserve">complete the protocol in 9-12 minutes. Test completion occurs when the patient has achieved maximal exertion, which is </w:t>
      </w:r>
      <w:r w:rsidR="0023690B">
        <w:t>assessed</w:t>
      </w:r>
      <w:r>
        <w:t xml:space="preserve"> </w:t>
      </w:r>
      <w:r w:rsidR="0023690B">
        <w:t>by</w:t>
      </w:r>
      <w:r>
        <w:t xml:space="preserve"> one of or a combination of</w:t>
      </w:r>
      <w:r w:rsidR="00F55DC5">
        <w:t>:</w:t>
      </w:r>
      <w:r>
        <w:t xml:space="preserve"> heart rate, respiratory exchange ratio (RER), breathing reserve and relative perceived exertion. Patients are attached to a metabolic cart, which directly measures ECG, </w:t>
      </w:r>
      <w:r w:rsidR="0023690B">
        <w:t xml:space="preserve">breath by breath </w:t>
      </w:r>
      <w:r>
        <w:t xml:space="preserve">ventilation, oxygen and carbon dioxide consumption and production, blood pressure and pulse oximetry. From these measurements, a large number of metrics are derived and monitored during the course of the test. </w:t>
      </w:r>
    </w:p>
    <w:p w14:paraId="586CD994" w14:textId="77777777" w:rsidR="0082381F" w:rsidRDefault="0082381F" w:rsidP="006717E0"/>
    <w:p w14:paraId="62E3F0FC" w14:textId="158DCF8D" w:rsidR="0082381F" w:rsidRDefault="0082381F" w:rsidP="006717E0">
      <w:r>
        <w:t>The most commonly reported metric derived from CPET is the maximal volume of oxygen consumed at peak exercise (V</w:t>
      </w:r>
      <w:r w:rsidR="00DF2511">
        <w:t>O</w:t>
      </w:r>
      <w:r w:rsidR="00DF2511">
        <w:rPr>
          <w:vertAlign w:val="subscript"/>
        </w:rPr>
        <w:t>2</w:t>
      </w:r>
      <w:r>
        <w:t xml:space="preserve">peak), which is a marker of aerobic </w:t>
      </w:r>
      <w:r w:rsidR="0023690B">
        <w:t>capacity</w:t>
      </w:r>
      <w:r>
        <w:t>. CF patients with higher levels of V</w:t>
      </w:r>
      <w:r w:rsidR="00DF2511">
        <w:t>O</w:t>
      </w:r>
      <w:r w:rsidR="00DF2511">
        <w:rPr>
          <w:vertAlign w:val="subscript"/>
        </w:rPr>
        <w:t>2</w:t>
      </w:r>
      <w:r>
        <w:t xml:space="preserve">peak have been shown to have better outcomes (such as </w:t>
      </w:r>
      <w:r w:rsidR="0023690B">
        <w:t xml:space="preserve">reduced </w:t>
      </w:r>
      <w:r>
        <w:t xml:space="preserve">exacerbation rates requiring hospitalisation </w:t>
      </w:r>
      <w:r>
        <w:fldChar w:fldCharType="begin"/>
      </w:r>
      <w:r w:rsidR="00B86FC1">
        <w:instrText xml:space="preserve"> ADDIN EN.CITE &lt;EndNote&gt;&lt;Cite&gt;&lt;Author&gt;Perez&lt;/Author&gt;&lt;Year&gt;2014&lt;/Year&gt;&lt;RecNum&gt;709&lt;/RecNum&gt;&lt;DisplayText&gt;[80]&lt;/DisplayText&gt;&lt;record&gt;&lt;rec-number&gt;709&lt;/rec-number&gt;&lt;foreign-keys&gt;&lt;key app="EN" db-id="pr5wspr9dw2dxne92x4v99s69xa59dv092es" timestamp="1405958161"&gt;709&lt;/key&gt;&lt;/foreign-keys&gt;&lt;ref-type name="Journal Article"&gt;17&lt;/ref-type&gt;&lt;contributors&gt;&lt;authors&gt;&lt;author&gt;Perez, M.&lt;/author&gt;&lt;author&gt;Groeneveld, I. F.&lt;/author&gt;&lt;author&gt;Santana-Sosa, E.&lt;/author&gt;&lt;author&gt;Fiuza-Luces, C.&lt;/author&gt;&lt;author&gt;Gonzalez-Saiz, L.&lt;/author&gt;&lt;author&gt;Villa-Asensi, J. R.&lt;/author&gt;&lt;author&gt;Lopez-Mojares, L. M.&lt;/author&gt;&lt;author&gt;Rubio, M.&lt;/author&gt;&lt;author&gt;Lucia, A.&lt;/author&gt;&lt;/authors&gt;&lt;/contributors&gt;&lt;auth-address&gt;School of Doctorate Studies and Research, European University of Madrid, Madrid, Spain.&lt;/auth-address&gt;&lt;titles&gt;&lt;title&gt;Aerobic fitness is associated with lower risk of hospitalization in children with cystic fibrosis&lt;/title&gt;&lt;secondary-title&gt;Pediatric Pulmonology&lt;/secondary-title&gt;&lt;alt-title&gt;Pediatric pulmonology&lt;/alt-title&gt;&lt;/titles&gt;&lt;periodical&gt;&lt;full-title&gt;Pediatric Pulmonology&lt;/full-title&gt;&lt;abbr-1&gt;Pediatr. Pulmonol.&lt;/abbr-1&gt;&lt;abbr-2&gt;Pediatr Pulmonol&lt;/abbr-2&gt;&lt;/periodical&gt;&lt;alt-periodical&gt;&lt;full-title&gt;Pediatric Pulmonology&lt;/full-title&gt;&lt;abbr-1&gt;Pediatr. Pulmonol.&lt;/abbr-1&gt;&lt;abbr-2&gt;Pediatr Pulmonol&lt;/abbr-2&gt;&lt;/alt-periodical&gt;&lt;pages&gt;641-9&lt;/pages&gt;&lt;volume&gt;49&lt;/volume&gt;&lt;number&gt;7&lt;/number&gt;&lt;edition&gt;2013/09/11&lt;/edition&gt;&lt;keywords&gt;&lt;keyword&gt;children&lt;/keyword&gt;&lt;keyword&gt;cystic fibrosis&lt;/keyword&gt;&lt;keyword&gt;fitness&lt;/keyword&gt;&lt;keyword&gt;hospitalization&lt;/keyword&gt;&lt;keyword&gt;peak oxygen uptake&lt;/keyword&gt;&lt;/keywords&gt;&lt;dates&gt;&lt;year&gt;2014&lt;/year&gt;&lt;pub-dates&gt;&lt;date&gt;Jul&lt;/date&gt;&lt;/pub-dates&gt;&lt;/dates&gt;&lt;isbn&gt;1099-0496&lt;/isbn&gt;&lt;accession-num&gt;24019231&lt;/accession-num&gt;&lt;urls&gt;&lt;related-urls&gt;&lt;url&gt;http://onlinelibrary.wiley.com/store/10.1002/ppul.22878/asset/ppul22878.pdf?v=1&amp;amp;t=hxvz6xtc&amp;amp;s=598ee7ebac4eef58df31d21a46be88838b512852&lt;/url&gt;&lt;/related-urls&gt;&lt;/urls&gt;&lt;electronic-resource-num&gt;10.1002/ppul.22878&lt;/electronic-resource-num&gt;&lt;remote-database-provider&gt;NLM&lt;/remote-database-provider&gt;&lt;language&gt;eng&lt;/language&gt;&lt;/record&gt;&lt;/Cite&gt;&lt;/EndNote&gt;</w:instrText>
      </w:r>
      <w:r>
        <w:fldChar w:fldCharType="separate"/>
      </w:r>
      <w:r w:rsidR="00B86FC1">
        <w:rPr>
          <w:noProof/>
        </w:rPr>
        <w:t>[80]</w:t>
      </w:r>
      <w:r>
        <w:fldChar w:fldCharType="end"/>
      </w:r>
      <w:r>
        <w:t xml:space="preserve"> and mortality </w:t>
      </w:r>
      <w:r>
        <w:fldChar w:fldCharType="begin">
          <w:fldData xml:space="preserve">PEVuZE5vdGU+PENpdGU+PEF1dGhvcj5OaXhvbjwvQXV0aG9yPjxZZWFyPjE5OTI8L1llYXI+PFJl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I5MS0zPC9wYWdlcz48dm9sdW1lPjUyPC92b2x1bWU+PG51bWJlcj4zPC9udW1iZXI+PGVkaXRp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1MC00PC9wYWdlcz48dm9sdW1lPjYwPC92b2x1bWU+PG51bWJlcj4xPC9udW1iZXI+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</w:fldData>
        </w:fldChar>
      </w:r>
      <w:r w:rsidR="00B86FC1">
        <w:instrText xml:space="preserve"> ADDIN EN.CITE </w:instrText>
      </w:r>
      <w:r w:rsidR="00B86FC1">
        <w:fldChar w:fldCharType="begin">
          <w:fldData xml:space="preserve">PEVuZE5vdGU+PENpdGU+PEF1dGhvcj5OaXhvbjwvQXV0aG9yPjxZZWFyPjE5OTI8L1llYXI+PFJl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I5MS0zPC9wYWdlcz48dm9sdW1lPjUyPC92b2x1bWU+PG51bWJlcj4zPC9udW1iZXI+PGVkaXRp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1MC00PC9wYWdlcz48dm9sdW1lPjYwPC92b2x1bWU+PG51bWJlcj4xPC9udW1iZXI+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</w:fldData>
        </w:fldChar>
      </w:r>
      <w:r w:rsidR="00B86FC1">
        <w:instrText xml:space="preserve"> ADDIN EN.CITE.DATA </w:instrText>
      </w:r>
      <w:r w:rsidR="00B86FC1">
        <w:fldChar w:fldCharType="end"/>
      </w:r>
      <w:r>
        <w:fldChar w:fldCharType="separate"/>
      </w:r>
      <w:r w:rsidR="00B86FC1">
        <w:rPr>
          <w:noProof/>
        </w:rPr>
        <w:t>[75-78, 81, 82]</w:t>
      </w:r>
      <w:r>
        <w:fldChar w:fldCharType="end"/>
      </w:r>
      <w:r>
        <w:t>) than those with reduced V</w:t>
      </w:r>
      <w:r w:rsidR="00DF2511">
        <w:t>O</w:t>
      </w:r>
      <w:r w:rsidR="00DF2511">
        <w:rPr>
          <w:vertAlign w:val="subscript"/>
        </w:rPr>
        <w:t>2</w:t>
      </w:r>
      <w:r>
        <w:t>peak.  V</w:t>
      </w:r>
      <w:r w:rsidR="00DF2511">
        <w:t>O</w:t>
      </w:r>
      <w:r w:rsidR="00DF2511">
        <w:rPr>
          <w:vertAlign w:val="subscript"/>
        </w:rPr>
        <w:t>2</w:t>
      </w:r>
      <w:r>
        <w:t xml:space="preserve">peak has also been shown to be a better predictor of mortality than </w:t>
      </w:r>
      <w:r w:rsidR="00DF2511">
        <w:t>FEV</w:t>
      </w:r>
      <w:r w:rsidR="00DF2511">
        <w:rPr>
          <w:vertAlign w:val="subscript"/>
        </w:rPr>
        <w:t>1</w:t>
      </w:r>
      <w:r>
        <w:t xml:space="preserve"> </w:t>
      </w:r>
      <w:r>
        <w:fldChar w:fldCharType="begin">
          <w:fldData xml:space="preserve">PEVuZE5vdGU+PENpdGU+PEF1dGhvcj5OaXhvbjwvQXV0aG9yPjxZZWFyPjE5OTI8L1llYXI+PFJl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Mjkx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UwLTQ8L3BhZ2VzPjx2b2x1bWU+NjA8L3ZvbHVtZT48bnVtYmVyPjE8L251bWJlcj48ZWRp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</w:fldData>
        </w:fldChar>
      </w:r>
      <w:r w:rsidR="00B86FC1">
        <w:instrText xml:space="preserve"> ADDIN EN.CITE </w:instrText>
      </w:r>
      <w:r w:rsidR="00B86FC1">
        <w:fldChar w:fldCharType="begin">
          <w:fldData xml:space="preserve">PEVuZE5vdGU+PENpdGU+PEF1dGhvcj5OaXhvbjwvQXV0aG9yPjxZZWFyPjE5OTI8L1llYXI+PFJl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Mjkx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UwLTQ8L3BhZ2VzPjx2b2x1bWU+NjA8L3ZvbHVtZT48bnVtYmVyPjE8L251bWJlcj48ZWRp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</w:fldData>
        </w:fldChar>
      </w:r>
      <w:r w:rsidR="00B86FC1">
        <w:instrText xml:space="preserve"> ADDIN EN.CITE.DATA </w:instrText>
      </w:r>
      <w:r w:rsidR="00B86FC1">
        <w:fldChar w:fldCharType="end"/>
      </w:r>
      <w:r>
        <w:fldChar w:fldCharType="separate"/>
      </w:r>
      <w:r w:rsidR="00B86FC1">
        <w:rPr>
          <w:noProof/>
        </w:rPr>
        <w:t>[75-78, 82]</w:t>
      </w:r>
      <w:r>
        <w:fldChar w:fldCharType="end"/>
      </w:r>
      <w:r>
        <w:t>. As well as V</w:t>
      </w:r>
      <w:r w:rsidR="00DF2511">
        <w:t>O</w:t>
      </w:r>
      <w:r w:rsidR="00DF2511">
        <w:rPr>
          <w:vertAlign w:val="subscript"/>
        </w:rPr>
        <w:t>2</w:t>
      </w:r>
      <w:r>
        <w:t>peak, the V</w:t>
      </w:r>
      <w:r w:rsidR="00DF2511">
        <w:t>O</w:t>
      </w:r>
      <w:r w:rsidR="00DF2511">
        <w:rPr>
          <w:vertAlign w:val="subscript"/>
        </w:rPr>
        <w:t>2</w:t>
      </w:r>
      <w:r>
        <w:t xml:space="preserve"> at </w:t>
      </w:r>
      <w:r>
        <w:lastRenderedPageBreak/>
        <w:t>anaerobic threshold (V</w:t>
      </w:r>
      <w:r w:rsidR="00DF2511">
        <w:t>O</w:t>
      </w:r>
      <w:r w:rsidR="00DF2511">
        <w:rPr>
          <w:vertAlign w:val="subscript"/>
        </w:rPr>
        <w:t>2</w:t>
      </w:r>
      <w:r>
        <w:t xml:space="preserve">AT), the ratio of ventilation to both the volume of </w:t>
      </w:r>
      <w:r w:rsidR="00DF2511">
        <w:t>CO</w:t>
      </w:r>
      <w:r w:rsidR="00DF2511">
        <w:rPr>
          <w:vertAlign w:val="subscript"/>
        </w:rPr>
        <w:t>2</w:t>
      </w:r>
      <w:r>
        <w:t xml:space="preserve"> and </w:t>
      </w:r>
      <w:r w:rsidR="00DF2511">
        <w:t>O</w:t>
      </w:r>
      <w:r w:rsidR="00DF2511">
        <w:rPr>
          <w:vertAlign w:val="subscript"/>
        </w:rPr>
        <w:t>2</w:t>
      </w:r>
      <w:r>
        <w:t xml:space="preserve"> consumed (Ve/V</w:t>
      </w:r>
      <w:r w:rsidR="00DF2511">
        <w:t>CO</w:t>
      </w:r>
      <w:r w:rsidR="00DF2511">
        <w:rPr>
          <w:vertAlign w:val="subscript"/>
        </w:rPr>
        <w:t>2</w:t>
      </w:r>
      <w:r>
        <w:t xml:space="preserve"> and Ve/V</w:t>
      </w:r>
      <w:r w:rsidR="00DF2511">
        <w:t>O</w:t>
      </w:r>
      <w:r w:rsidR="00DF2511">
        <w:rPr>
          <w:vertAlign w:val="subscript"/>
        </w:rPr>
        <w:t>2</w:t>
      </w:r>
      <w:r>
        <w:t xml:space="preserve"> respectively) at peak exercise and the maximal Watts produced (on cycle ergometer only) at peak exercise, were also related to mortality </w:t>
      </w:r>
      <w:r>
        <w:fldChar w:fldCharType="begin"/>
      </w:r>
      <w:r w:rsidR="00B86FC1">
        <w:instrText xml:space="preserve"> ADDIN EN.CITE &lt;EndNote&gt;&lt;Cite&gt;&lt;Author&gt;Hebestreit&lt;/Author&gt;&lt;Year&gt;2019&lt;/Year&gt;&lt;RecNum&gt;3460&lt;/RecNum&gt;&lt;DisplayText&gt;[77]&lt;/DisplayText&gt;&lt;record&gt;&lt;rec-number&gt;3460&lt;/rec-number&gt;&lt;foreign-keys&gt;&lt;key app="EN" db-id="pr5wspr9dw2dxne92x4v99s69xa59dv092es" timestamp="1556792784"&gt;3460&lt;/key&gt;&lt;/foreign-keys&gt;&lt;ref-type name="Journal Article"&gt;17&lt;/ref-type&gt;&lt;contributors&gt;&lt;authors&gt;&lt;author&gt;Helge Hebestreit&lt;/author&gt;&lt;author&gt;Erik H. J. Hulzebos&lt;/author&gt;&lt;author&gt;Jane E. Schneiderman&lt;/author&gt;&lt;author&gt;Chantal Karila&lt;/author&gt;&lt;author&gt;Steven R. Boas&lt;/author&gt;&lt;author&gt;Susi Kriemler&lt;/author&gt;&lt;author&gt;Tiffany Dwyer&lt;/author&gt;&lt;author&gt;Margareta Sahlberg&lt;/author&gt;&lt;author&gt;Don S. Urquhart&lt;/author&gt;&lt;author&gt;Larry C. Lands&lt;/author&gt;&lt;author&gt;Felix Ratjen&lt;/author&gt;&lt;author&gt;Tim Takken&lt;/author&gt;&lt;author&gt;Liobou Varanistkaya&lt;/author&gt;&lt;author&gt;Viktoria Rücker&lt;/author&gt;&lt;author&gt;Alexandra Hebestreit&lt;/author&gt;&lt;author&gt;Jakob Usemann&lt;/author&gt;&lt;author&gt;Thomas Radtke&lt;/author&gt;&lt;/authors&gt;&lt;/contributors&gt;&lt;titles&gt;&lt;title&gt;Cardiopulmonary Exercise Testing Provides Additional Prognostic Information in Cystic Fibrosis&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987-995&lt;/pages&gt;&lt;volume&gt;199&lt;/volume&gt;&lt;number&gt;8&lt;/number&gt;&lt;keywords&gt;&lt;keyword&gt;cystic fibrosis,prognosis,peak oxygen uptake,exercise testing,lung transplantation&lt;/keyword&gt;&lt;/keywords&gt;&lt;dates&gt;&lt;year&gt;2019&lt;/year&gt;&lt;/dates&gt;&lt;accession-num&gt;30321487&lt;/accession-num&gt;&lt;urls&gt;&lt;related-urls&gt;&lt;url&gt;https://www.atsjournals.org/doi/abs/10.1164/rccm.201806-1110OC&lt;/url&gt;&lt;/related-urls&gt;&lt;/urls&gt;&lt;electronic-resource-num&gt;10.1164/rccm.201806-1110OC&lt;/electronic-resource-num&gt;&lt;/record&gt;&lt;/Cite&gt;&lt;/EndNote&gt;</w:instrText>
      </w:r>
      <w:r>
        <w:fldChar w:fldCharType="separate"/>
      </w:r>
      <w:r w:rsidR="00B86FC1">
        <w:rPr>
          <w:noProof/>
        </w:rPr>
        <w:t>[77]</w:t>
      </w:r>
      <w:r>
        <w:fldChar w:fldCharType="end"/>
      </w:r>
      <w:r>
        <w:t>.</w:t>
      </w:r>
    </w:p>
    <w:p w14:paraId="54BD94F3" w14:textId="77777777" w:rsidR="00DB5769" w:rsidRDefault="00DB5769" w:rsidP="006717E0"/>
    <w:p w14:paraId="7E10B3D4" w14:textId="3F0B3DF1" w:rsidR="0082381F" w:rsidRDefault="0082381F" w:rsidP="006717E0">
      <w:r>
        <w:t>A formal CPET however can give more information than merely predictors of prognosis. Exercise limitation in CF is a complex phenomenon caused by a multitude of factors, namely</w:t>
      </w:r>
      <w:r w:rsidR="00F55DC5">
        <w:t>:</w:t>
      </w:r>
      <w:r>
        <w:t xml:space="preserve"> peripheral muscle weakness, deconditioning, increased load on the respiratory system causing exertional dyspnoea and exercise induced hyperinflation or bronchoconstriction, ventilation-perfusion mismatch and airways obstruction </w:t>
      </w:r>
      <w:r>
        <w:fldChar w:fldCharType="begin"/>
      </w:r>
      <w:r w:rsidR="00B86FC1">
        <w:instrText xml:space="preserve"> ADDIN EN.CITE &lt;EndNote&gt;&lt;Cite&gt;&lt;Author&gt;Almajed&lt;/Author&gt;&lt;Year&gt;2012&lt;/Year&gt;&lt;RecNum&gt;806&lt;/RecNum&gt;&lt;DisplayText&gt;[83]&lt;/DisplayText&gt;&lt;record&gt;&lt;rec-number&gt;806&lt;/rec-number&gt;&lt;foreign-keys&gt;&lt;key app="EN" db-id="pr5wspr9dw2dxne92x4v99s69xa59dv092es" timestamp="1407766409"&gt;806&lt;/key&gt;&lt;/foreign-keys&gt;&lt;ref-type name="Journal Article"&gt;17&lt;/ref-type&gt;&lt;contributors&gt;&lt;authors&gt;&lt;author&gt;Almajed, A.&lt;/author&gt;&lt;author&gt;Lands, L. C.&lt;/author&gt;&lt;/authors&gt;&lt;/contributors&gt;&lt;auth-address&gt;Division of Pediatric Respiratory Medicine, Department of Pdiatrics, Montreal Children&amp;apos;s Hospital-McGill University Health Centre, 2300 Tupper Street, Room D380, Montreal, Quebec, Canada, H3H 1P3.&lt;/auth-address&gt;&lt;titles&gt;&lt;title&gt;The evolution of exercise capacity and its limiting factors in cystic fibrosis&lt;/title&gt;&lt;secondary-title&gt;Paediatric Respiratory Reviews&lt;/secondary-title&gt;&lt;alt-title&gt;Paediatric respiratory reviews&lt;/alt-title&gt;&lt;/titles&gt;&lt;periodical&gt;&lt;full-title&gt;Paediatric Respiratory Reviews&lt;/full-title&gt;&lt;abbr-1&gt;Paediatr. Respir. Rev.&lt;/abbr-1&gt;&lt;abbr-2&gt;Paediatr Respir Rev&lt;/abbr-2&gt;&lt;/periodical&gt;&lt;alt-periodical&gt;&lt;full-title&gt;Paediatric Respiratory Reviews&lt;/full-title&gt;&lt;abbr-1&gt;Paediatr. Respir. Rev.&lt;/abbr-1&gt;&lt;abbr-2&gt;Paediatr Respir Rev&lt;/abbr-2&gt;&lt;/alt-periodical&gt;&lt;pages&gt;195-9&lt;/pages&gt;&lt;volume&gt;13&lt;/volume&gt;&lt;number&gt;4&lt;/number&gt;&lt;edition&gt;2012/10/17&lt;/edition&gt;&lt;keywords&gt;&lt;keyword&gt;Age Factors&lt;/keyword&gt;&lt;keyword&gt;Cystic Fibrosis/*complications/*physiopathology&lt;/keyword&gt;&lt;keyword&gt;Exercise Tolerance/*physiology&lt;/keyword&gt;&lt;keyword&gt;Humans&lt;/keyword&gt;&lt;/keywords&gt;&lt;dates&gt;&lt;year&gt;2012&lt;/year&gt;&lt;pub-dates&gt;&lt;date&gt;Dec&lt;/date&gt;&lt;/pub-dates&gt;&lt;/dates&gt;&lt;isbn&gt;1526-0542&lt;/isbn&gt;&lt;accession-num&gt;23069115&lt;/accession-num&gt;&lt;urls&gt;&lt;related-urls&gt;&lt;url&gt;http://ac.els-cdn.com/S1526054212000024/1-s2.0-S1526054212000024-main.pdf?_tid=c3f49d14-2161-11e4-84fb-00000aacb35f&amp;amp;acdnat=1407766631_958889bb964f00bac907b4e3d366d6be&lt;/url&gt;&lt;/related-urls&gt;&lt;/urls&gt;&lt;electronic-resource-num&gt;10.1016/j.prrv.2012.01.001&lt;/electronic-resource-num&gt;&lt;remote-database-provider&gt;NLM&lt;/remote-database-provider&gt;&lt;language&gt;eng&lt;/language&gt;&lt;/record&gt;&lt;/Cite&gt;&lt;/EndNote&gt;</w:instrText>
      </w:r>
      <w:r>
        <w:fldChar w:fldCharType="separate"/>
      </w:r>
      <w:r w:rsidR="00B86FC1">
        <w:rPr>
          <w:noProof/>
        </w:rPr>
        <w:t>[83]</w:t>
      </w:r>
      <w:r>
        <w:fldChar w:fldCharType="end"/>
      </w:r>
      <w:r>
        <w:t xml:space="preserve">. Determining which of these factors is influencing exercise performance for an individual patient is important to assess. CPET can discriminate between these factors, as well as unexpected factors such as poor chronotropic response </w:t>
      </w:r>
      <w:r>
        <w:fldChar w:fldCharType="begin">
          <w:fldData xml:space="preserve">PEVuZE5vdGU+PENpdGU+PEF1dGhvcj5VcnF1aGFydDwvQXV0aG9yPjxZZWFyPjIwMTg8L1llYXI+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</w:fldData>
        </w:fldChar>
      </w:r>
      <w:r w:rsidR="00B86FC1">
        <w:instrText xml:space="preserve"> ADDIN EN.CITE </w:instrText>
      </w:r>
      <w:r w:rsidR="00B86FC1">
        <w:fldChar w:fldCharType="begin">
          <w:fldData xml:space="preserve">PEVuZE5vdGU+PENpdGU+PEF1dGhvcj5VcnF1aGFydDwvQXV0aG9yPjxZZWFyPjIwMTg8L1llYXI+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</w:fldData>
        </w:fldChar>
      </w:r>
      <w:r w:rsidR="00B86FC1">
        <w:instrText xml:space="preserve"> ADDIN EN.CITE.DATA </w:instrText>
      </w:r>
      <w:r w:rsidR="00B86FC1">
        <w:fldChar w:fldCharType="end"/>
      </w:r>
      <w:r>
        <w:fldChar w:fldCharType="separate"/>
      </w:r>
      <w:r w:rsidR="00B86FC1">
        <w:rPr>
          <w:noProof/>
        </w:rPr>
        <w:t>[84]</w:t>
      </w:r>
      <w:r>
        <w:fldChar w:fldCharType="end"/>
      </w:r>
      <w:r>
        <w:t xml:space="preserve">. The analysis of breath by breath patterns and the trend of metrics over the course of the exercise test allows for the determination of a patient’s fitness and also to diagnose the likely cause of exercise limitation. Identifying the cause of limitation can then be utilised in clinical management to guide exercise strategies </w:t>
      </w:r>
      <w:r>
        <w:fldChar w:fldCharType="begin">
          <w:fldData xml:space="preserve">PEVuZE5vdGU+PENpdGU+PEF1dGhvcj5WaWxsYW51ZXZhPC9BdXRob3I+PFllYXI+MjAxNzwvWWVh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</w:fldData>
        </w:fldChar>
      </w:r>
      <w:r w:rsidR="00B86FC1">
        <w:instrText xml:space="preserve"> ADDIN EN.CITE </w:instrText>
      </w:r>
      <w:r w:rsidR="00B86FC1">
        <w:fldChar w:fldCharType="begin">
          <w:fldData xml:space="preserve">PEVuZE5vdGU+PENpdGU+PEF1dGhvcj5WaWxsYW51ZXZhPC9BdXRob3I+PFllYXI+MjAxNzwvWWVh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</w:fldData>
        </w:fldChar>
      </w:r>
      <w:r w:rsidR="00B86FC1">
        <w:instrText xml:space="preserve"> ADDIN EN.CITE.DATA </w:instrText>
      </w:r>
      <w:r w:rsidR="00B86FC1">
        <w:fldChar w:fldCharType="end"/>
      </w:r>
      <w:r>
        <w:fldChar w:fldCharType="separate"/>
      </w:r>
      <w:r w:rsidR="00B86FC1">
        <w:rPr>
          <w:noProof/>
        </w:rPr>
        <w:t>[79]</w:t>
      </w:r>
      <w:r>
        <w:fldChar w:fldCharType="end"/>
      </w:r>
      <w:r>
        <w:t>.</w:t>
      </w:r>
    </w:p>
    <w:p w14:paraId="61CFD9C7" w14:textId="77777777" w:rsidR="0082381F" w:rsidRDefault="0082381F" w:rsidP="006717E0"/>
    <w:p w14:paraId="7DE29A9B" w14:textId="76F2B0FF" w:rsidR="0082381F" w:rsidRDefault="0082381F" w:rsidP="006717E0">
      <w:r>
        <w:t xml:space="preserve">In contrast, field exercise tests involve minimal equipment and usually involve the patient either walking or running freely without being attached to many medical devices. The most commonly used field exercise test is the modified incremental shuttle-walking test </w:t>
      </w:r>
      <w:r>
        <w:fldChar w:fldCharType="begin">
          <w:fldData xml:space="preserve">PEVuZE5vdGU+PENpdGU+PEF1dGhvcj5TaW5naDwvQXV0aG9yPjxZZWFyPjE5OTI8L1llYXI+PFJl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xNjY2LTcxPC9wYWdlcz48dm9sdW1lPjExNzwvdm9sdW1lPjxudW1iZXI+NjwvbnVtYmVy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==
</w:fldData>
        </w:fldChar>
      </w:r>
      <w:r w:rsidR="00B86FC1">
        <w:instrText xml:space="preserve"> ADDIN EN.CITE </w:instrText>
      </w:r>
      <w:r w:rsidR="00B86FC1">
        <w:fldChar w:fldCharType="begin">
          <w:fldData xml:space="preserve">PEVuZE5vdGU+PENpdGU+PEF1dGhvcj5TaW5naDwvQXV0aG9yPjxZZWFyPjE5OTI8L1llYXI+PFJl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xNjY2LTcxPC9wYWdlcz48dm9sdW1lPjExNzwvdm9sdW1lPjxudW1iZXI+NjwvbnVtYmVy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==
</w:fldData>
        </w:fldChar>
      </w:r>
      <w:r w:rsidR="00B86FC1">
        <w:instrText xml:space="preserve"> ADDIN EN.CITE.DATA </w:instrText>
      </w:r>
      <w:r w:rsidR="00B86FC1">
        <w:fldChar w:fldCharType="end"/>
      </w:r>
      <w:r>
        <w:fldChar w:fldCharType="separate"/>
      </w:r>
      <w:r w:rsidR="00B86FC1">
        <w:rPr>
          <w:noProof/>
        </w:rPr>
        <w:t>[85-87]</w:t>
      </w:r>
      <w:r>
        <w:fldChar w:fldCharType="end"/>
      </w:r>
      <w:r>
        <w:t xml:space="preserve">, which involves walking between two markers, 10 metres apart, to a progressively increasing tempo. The aim is to achieve the maximal distance possible and there are data to suggest that the levels of exertion achieved during this are comparable to the levels achieved during formal laboratory based exercise tests </w:t>
      </w:r>
      <w:r>
        <w:fldChar w:fldCharType="begin"/>
      </w:r>
      <w:r w:rsidR="00B86FC1">
        <w:instrText xml:space="preserve"> ADDIN EN.CITE &lt;EndNote&gt;&lt;Cite&gt;&lt;Author&gt;Singh&lt;/Author&gt;&lt;Year&gt;1994&lt;/Year&gt;&lt;RecNum&gt;603&lt;/RecNum&gt;&lt;DisplayText&gt;[88]&lt;/DisplayText&gt;&lt;record&gt;&lt;rec-number&gt;603&lt;/rec-number&gt;&lt;foreign-keys&gt;&lt;key app="EN" db-id="pr5wspr9dw2dxne92x4v99s69xa59dv092es" timestamp="1400668077"&gt;603&lt;/key&gt;&lt;/foreign-keys&gt;&lt;ref-type name="Journal Article"&gt;17&lt;/ref-type&gt;&lt;contributors&gt;&lt;authors&gt;&lt;author&gt;Singh, S. J.&lt;/author&gt;&lt;author&gt;Morgan, M. D.&lt;/author&gt;&lt;author&gt;Hardman, A. E.&lt;/author&gt;&lt;author&gt;Rowe, C.&lt;/author&gt;&lt;author&gt;Bardsley, P. A.&lt;/author&gt;&lt;/authors&gt;&lt;/contributors&gt;&lt;auth-address&gt;Dept of Respiratory Medicine, Glenfield General Hospital, Leicester, UK.&lt;/auth-address&gt;&lt;titles&gt;&lt;title&gt;Comparison of oxygen uptake during a conventional treadmill test and the shuttle walking test in chronic airflow limitation&lt;/title&gt;&lt;secondary-title&gt;European Respiratory Journal&lt;/secondary-title&gt;&lt;alt-title&gt;The European respiratory journal&lt;/alt-title&gt;&lt;/titles&gt;&lt;periodical&gt;&lt;full-title&gt;European Respiratory Journal&lt;/full-title&gt;&lt;/periodical&gt;&lt;alt-periodical&gt;&lt;full-title&gt;Eur Respir J&lt;/full-title&gt;&lt;abbr-1&gt;The European respiratory journal&lt;/abbr-1&gt;&lt;/alt-periodical&gt;&lt;pages&gt;2016-20&lt;/pages&gt;&lt;volume&gt;7&lt;/volume&gt;&lt;number&gt;11&lt;/number&gt;&lt;edition&gt;1994/11/01&lt;/edition&gt;&lt;keywords&gt;&lt;keyword&gt;*Exercise Test/instrumentation/methods&lt;/keyword&gt;&lt;keyword&gt;Exercise Tolerance/physiology&lt;/keyword&gt;&lt;keyword&gt;Female&lt;/keyword&gt;&lt;keyword&gt;Humans&lt;/keyword&gt;&lt;keyword&gt;Lung Diseases, Obstructive/*diagnosis/physiopathology&lt;/keyword&gt;&lt;keyword&gt;Male&lt;/keyword&gt;&lt;keyword&gt;Middle Aged&lt;/keyword&gt;&lt;keyword&gt;Oxygen Consumption/*physiology&lt;/keyword&gt;&lt;keyword&gt;Reproducibility of Results&lt;/keyword&gt;&lt;keyword&gt;Walking/physiology&lt;/keyword&gt;&lt;/keywords&gt;&lt;dates&gt;&lt;year&gt;1994&lt;/year&gt;&lt;pub-dates&gt;&lt;date&gt;Nov&lt;/date&gt;&lt;/pub-dates&gt;&lt;/dates&gt;&lt;isbn&gt;0903-1936 (Print)&amp;#xD;0903-1936&lt;/isbn&gt;&lt;accession-num&gt;7875275&lt;/accession-num&gt;&lt;urls&gt;&lt;related-urls&gt;&lt;url&gt;http://erj.ersjournals.com/content/7/11/2016.full.pdf&lt;/url&gt;&lt;/related-urls&gt;&lt;/urls&gt;&lt;remote-database-provider&gt;NLM&lt;/remote-database-provider&gt;&lt;language&gt;eng&lt;/language&gt;&lt;/record&gt;&lt;/Cite&gt;&lt;/EndNote&gt;</w:instrText>
      </w:r>
      <w:r>
        <w:fldChar w:fldCharType="separate"/>
      </w:r>
      <w:r w:rsidR="00B86FC1">
        <w:rPr>
          <w:noProof/>
        </w:rPr>
        <w:t>[88]</w:t>
      </w:r>
      <w:r>
        <w:fldChar w:fldCharType="end"/>
      </w:r>
      <w:r>
        <w:t xml:space="preserve">. Other field tests commonly employed are the 6-minute walking test, the three-minute and incremental step test </w:t>
      </w:r>
      <w:r>
        <w:fldChar w:fldCharType="begin"/>
      </w:r>
      <w:r w:rsidR="00B86FC1">
        <w:instrText xml:space="preserve"> ADDIN EN.CITE &lt;EndNote&gt;&lt;Cite&gt;&lt;Author&gt;Urquhart&lt;/Author&gt;&lt;Year&gt;2011&lt;/Year&gt;&lt;RecNum&gt;741&lt;/RecNum&gt;&lt;DisplayText&gt;[89]&lt;/DisplayText&gt;&lt;record&gt;&lt;rec-number&gt;741&lt;/rec-number&gt;&lt;foreign-keys&gt;&lt;key app="EN" db-id="pr5wspr9dw2dxne92x4v99s69xa59dv092es" timestamp="1407238798"&gt;741&lt;/key&gt;&lt;/foreign-keys&gt;&lt;ref-type name="Journal Article"&gt;17&lt;/ref-type&gt;&lt;contributors&gt;&lt;authors&gt;&lt;author&gt;Urquhart, DS&lt;/author&gt;&lt;/authors&gt;&lt;/contributors&gt;&lt;titles&gt;&lt;title&gt;Exercise testing in cystic fibrosis: why (and how)?&lt;/title&gt;&lt;secondary-title&gt;Journal of the Royal Society of Medicine&lt;/secondary-title&gt;&lt;/titles&gt;&lt;periodical&gt;&lt;full-title&gt;Journal of the Royal Society of Medicine&lt;/full-title&gt;&lt;abbr-1&gt;J. R. Soc. Med.&lt;/abbr-1&gt;&lt;abbr-2&gt;J R Soc Med&lt;/abbr-2&gt;&lt;/periodical&gt;&lt;pages&gt;S6-S14&lt;/pages&gt;&lt;volume&gt;104&lt;/volume&gt;&lt;number&gt;suppl 1&lt;/number&gt;&lt;dates&gt;&lt;year&gt;2011&lt;/year&gt;&lt;pub-dates&gt;&lt;date&gt;July 1, 2011&lt;/date&gt;&lt;/pub-dates&gt;&lt;/dates&gt;&lt;urls&gt;&lt;related-urls&gt;&lt;url&gt;http://jrs.sagepub.com/content/104/suppl_1/S6.short&lt;/url&gt;&lt;url&gt;http://jrs.sagepub.com/content/104/suppl_1/S6.full.pdf&lt;/url&gt;&lt;/related-urls&gt;&lt;/urls&gt;&lt;electronic-resource-num&gt;10.1258/jrsm.2011.s11102&lt;/electronic-resource-num&gt;&lt;/record&gt;&lt;/Cite&gt;&lt;/EndNote&gt;</w:instrText>
      </w:r>
      <w:r>
        <w:fldChar w:fldCharType="separate"/>
      </w:r>
      <w:r w:rsidR="00B86FC1">
        <w:rPr>
          <w:noProof/>
        </w:rPr>
        <w:t>[89]</w:t>
      </w:r>
      <w:r>
        <w:fldChar w:fldCharType="end"/>
      </w:r>
      <w:r>
        <w:t xml:space="preserve">. Unlike laboratory based exercise tests, field tests can be easily performed in a variety of settings making them useful in day to day patient management. This flexibility comes at the expense of detail however, with limited clinical information being derived as to the patient’s health status. </w:t>
      </w:r>
    </w:p>
    <w:p w14:paraId="79521B0D" w14:textId="77777777" w:rsidR="0082381F" w:rsidRDefault="0082381F" w:rsidP="006717E0"/>
    <w:p w14:paraId="28E29606" w14:textId="5E3DDCDE" w:rsidR="0082381F" w:rsidRPr="00DB5769" w:rsidRDefault="0082381F" w:rsidP="006717E0">
      <w:r>
        <w:t xml:space="preserve">Exercise is also being increasingly recognised as being important for chest physiotherapy. Whether exercise can replace chest physiotherapy was also recently recognised as one of the most important questions to patients with CF </w:t>
      </w:r>
      <w:r>
        <w:fldChar w:fldCharType="begin">
          <w:fldData xml:space="preserve">PEVuZE5vdGU+PENpdGU+PEF1dGhvcj5Sb3dib3RoYW08L0F1dGhvcj48WWVhcj4yMDE4PC9ZZWFy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</w:fldData>
        </w:fldChar>
      </w:r>
      <w:r w:rsidR="00B86FC1">
        <w:instrText xml:space="preserve"> ADDIN EN.CITE </w:instrText>
      </w:r>
      <w:r w:rsidR="00B86FC1">
        <w:fldChar w:fldCharType="begin">
          <w:fldData xml:space="preserve">PEVuZE5vdGU+PENpdGU+PEF1dGhvcj5Sb3dib3RoYW08L0F1dGhvcj48WWVhcj4yMDE4PC9ZZWFy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</w:fldData>
        </w:fldChar>
      </w:r>
      <w:r w:rsidR="00B86FC1">
        <w:instrText xml:space="preserve"> ADDIN EN.CITE.DATA </w:instrText>
      </w:r>
      <w:r w:rsidR="00B86FC1">
        <w:fldChar w:fldCharType="end"/>
      </w:r>
      <w:r>
        <w:fldChar w:fldCharType="separate"/>
      </w:r>
      <w:r w:rsidR="00B86FC1">
        <w:rPr>
          <w:noProof/>
        </w:rPr>
        <w:t>[90]</w:t>
      </w:r>
      <w:r>
        <w:fldChar w:fldCharType="end"/>
      </w:r>
      <w:r>
        <w:t xml:space="preserve">. Exercise increases ventilation and also in some sports will cause the chest to move around with exertion. These two factors may play a role in aiding mucus to move distally within the lungs in order to be coughed up. A recent study showed that a short amount of exercise on a treadmill increased mucus production, but that this was not the same as if performing conventional chest physiotherapy </w:t>
      </w:r>
      <w:r>
        <w:fldChar w:fldCharType="begin"/>
      </w:r>
      <w:r w:rsidR="00B86FC1">
        <w:instrText xml:space="preserve"> ADDIN EN.CITE &lt;EndNote&gt;&lt;Cite&gt;&lt;Author&gt;Dwyer&lt;/Author&gt;&lt;Year&gt;2019&lt;/Year&gt;&lt;RecNum&gt;3463&lt;/RecNum&gt;&lt;DisplayText&gt;[91]&lt;/DisplayText&gt;&lt;record&gt;&lt;rec-number&gt;3463&lt;/rec-number&gt;&lt;foreign-keys&gt;&lt;key app="EN" db-id="pr5wspr9dw2dxne92x4v99s69xa59dv092es" timestamp="1557405731"&gt;3463&lt;/key&gt;&lt;/foreign-keys&gt;&lt;ref-type name="Journal Article"&gt;17&lt;/ref-type&gt;&lt;contributors&gt;&lt;authors&gt;&lt;author&gt;Dwyer, Tiffany J.&lt;/author&gt;&lt;author&gt;Daviskas, Evangelia&lt;/author&gt;&lt;author&gt;Zainuldin, Rahizan&lt;/author&gt;&lt;author&gt;Verschuer, Jordan&lt;/author&gt;&lt;author&gt;Eberl, Stefan&lt;/author&gt;&lt;author&gt;Bye, Peter T.P.&lt;/author&gt;&lt;author&gt;Alison, Jennifer A.&lt;/author&gt;&lt;/authors&gt;&lt;/contributors&gt;&lt;titles&gt;&lt;title&gt;Effects of exercise and airway clearance (PEP) on mucus clearance in cystic fibrosis: a randomised cross-over trial&lt;/title&gt;&lt;secondary-title&gt;European Respiratory Journal&lt;/secondary-title&gt;&lt;/titles&gt;&lt;periodical&gt;&lt;full-title&gt;European Respiratory Journal&lt;/full-title&gt;&lt;/periodical&gt;&lt;pages&gt;1801793&lt;/pages&gt;&lt;dates&gt;&lt;year&gt;2019&lt;/year&gt;&lt;/dates&gt;&lt;urls&gt;&lt;related-urls&gt;&lt;url&gt;https://erj.ersjournals.com/content/erj/early/2019/01/23/13993003.01793-2018.full.pdf&lt;/url&gt;&lt;url&gt;https://erj.ersjournals.com/content/erj/53/4/1801793.full.pdf&lt;/url&gt;&lt;/related-urls&gt;&lt;/urls&gt;&lt;electronic-resource-num&gt;10.1183/13993003.01793-2018&lt;/electronic-resource-num&gt;&lt;/record&gt;&lt;/Cite&gt;&lt;/EndNote&gt;</w:instrText>
      </w:r>
      <w:r>
        <w:fldChar w:fldCharType="separate"/>
      </w:r>
      <w:r w:rsidR="00B86FC1">
        <w:rPr>
          <w:noProof/>
        </w:rPr>
        <w:t>[91]</w:t>
      </w:r>
      <w:r>
        <w:fldChar w:fldCharType="end"/>
      </w:r>
      <w:r>
        <w:t xml:space="preserve">. This study however does support the use of exercise as a mode of improving lung function as do studies that have demonstrated both an increased </w:t>
      </w:r>
      <w:r w:rsidR="00DF2511">
        <w:t>FEV</w:t>
      </w:r>
      <w:r w:rsidR="00DF2511">
        <w:rPr>
          <w:vertAlign w:val="subscript"/>
        </w:rPr>
        <w:t>1</w:t>
      </w:r>
      <w:r>
        <w:t xml:space="preserve"> and decreased LCI post exercise </w:t>
      </w:r>
      <w:r>
        <w:fldChar w:fldCharType="begin">
          <w:fldData xml:space="preserve">PEVuZE5vdGU+PENpdGU+PEF1dGhvcj5UdWNrZXI8L0F1dGhvcj48WWVhcj4yMDE3PC9ZZWFyPjxS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</w:fldData>
        </w:fldChar>
      </w:r>
      <w:r w:rsidR="00B86FC1">
        <w:instrText xml:space="preserve"> ADDIN EN.CITE </w:instrText>
      </w:r>
      <w:r w:rsidR="00B86FC1">
        <w:fldChar w:fldCharType="begin">
          <w:fldData xml:space="preserve">PEVuZE5vdGU+PENpdGU+PEF1dGhvcj5UdWNrZXI8L0F1dGhvcj48WWVhcj4yMDE3PC9ZZWFyPjxS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</w:fldData>
        </w:fldChar>
      </w:r>
      <w:r w:rsidR="00B86FC1">
        <w:instrText xml:space="preserve"> ADDIN EN.CITE.DATA </w:instrText>
      </w:r>
      <w:r w:rsidR="00B86FC1">
        <w:fldChar w:fldCharType="end"/>
      </w:r>
      <w:r>
        <w:fldChar w:fldCharType="separate"/>
      </w:r>
      <w:r w:rsidR="00B86FC1">
        <w:rPr>
          <w:noProof/>
        </w:rPr>
        <w:t>[92]</w:t>
      </w:r>
      <w:r>
        <w:fldChar w:fldCharType="end"/>
      </w:r>
      <w:r>
        <w:t xml:space="preserve">. When exercise has been applied prospectively to trials however, patient outcomes have not necessarily improved post exercise prescription </w:t>
      </w:r>
      <w:r>
        <w:fldChar w:fldCharType="begin">
          <w:fldData xml:space="preserve">PEVuZE5vdGU+PENpdGU+PEF1dGhvcj5XYXJkPC9BdXRob3I+PFllYXI+MjAxODwvWWVhcj48UmVj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</w:fldData>
        </w:fldChar>
      </w:r>
      <w:r w:rsidR="00B86FC1">
        <w:instrText xml:space="preserve"> ADDIN EN.CITE </w:instrText>
      </w:r>
      <w:r w:rsidR="00B86FC1">
        <w:fldChar w:fldCharType="begin">
          <w:fldData xml:space="preserve">PEVuZE5vdGU+PENpdGU+PEF1dGhvcj5XYXJkPC9BdXRob3I+PFllYXI+MjAxODwvWWVhcj48UmVj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</w:fldData>
        </w:fldChar>
      </w:r>
      <w:r w:rsidR="00B86FC1">
        <w:instrText xml:space="preserve"> ADDIN EN.CITE.DATA </w:instrText>
      </w:r>
      <w:r w:rsidR="00B86FC1">
        <w:fldChar w:fldCharType="end"/>
      </w:r>
      <w:r>
        <w:fldChar w:fldCharType="separate"/>
      </w:r>
      <w:r w:rsidR="00B86FC1">
        <w:rPr>
          <w:noProof/>
        </w:rPr>
        <w:t>[93-95]</w:t>
      </w:r>
      <w:r>
        <w:fldChar w:fldCharType="end"/>
      </w:r>
      <w:r>
        <w:t>.</w:t>
      </w:r>
      <w:r>
        <w:br w:type="page"/>
      </w:r>
    </w:p>
    <w:p w14:paraId="17A22692" w14:textId="787FD113" w:rsidR="0082381F" w:rsidRDefault="0082381F" w:rsidP="006717E0">
      <w:pPr>
        <w:pStyle w:val="Heading2"/>
        <w:numPr>
          <w:ilvl w:val="1"/>
          <w:numId w:val="18"/>
        </w:numPr>
      </w:pPr>
      <w:bookmarkStart w:id="28" w:name="_Toc27382839"/>
      <w:r>
        <w:lastRenderedPageBreak/>
        <w:t>Multiple Breath Washout</w:t>
      </w:r>
      <w:bookmarkEnd w:id="28"/>
    </w:p>
    <w:p w14:paraId="42AE5FF8" w14:textId="77777777" w:rsidR="0082381F" w:rsidRDefault="0082381F" w:rsidP="006717E0"/>
    <w:p w14:paraId="36A47806" w14:textId="6B0AA463" w:rsidR="0082381F" w:rsidRDefault="0082381F" w:rsidP="006717E0">
      <w:pPr>
        <w:pStyle w:val="Heading3"/>
        <w:numPr>
          <w:ilvl w:val="2"/>
          <w:numId w:val="18"/>
        </w:numPr>
      </w:pPr>
      <w:bookmarkStart w:id="29" w:name="_Toc27382840"/>
      <w:r>
        <w:t>Background</w:t>
      </w:r>
      <w:bookmarkEnd w:id="29"/>
    </w:p>
    <w:p w14:paraId="5E9D4A3B" w14:textId="77777777" w:rsidR="0082381F" w:rsidRDefault="0082381F" w:rsidP="006717E0"/>
    <w:p w14:paraId="5335A149" w14:textId="5A3FE86B" w:rsidR="0082381F" w:rsidRPr="00ED0351" w:rsidRDefault="0082381F" w:rsidP="006717E0">
      <w:r w:rsidRPr="00ED0351">
        <w:t xml:space="preserve">Multiple breath washout (MBW) is a lung function test that measures the </w:t>
      </w:r>
      <w:r>
        <w:t>efficiency</w:t>
      </w:r>
      <w:r w:rsidRPr="00ED0351">
        <w:t xml:space="preserve"> of ventilation within the lung </w:t>
      </w:r>
      <w:r w:rsidRPr="00ED0351">
        <w:fldChar w:fldCharType="begin">
          <w:fldData xml:space="preserve">PEVuZE5vdGU+PENpdGU+PEF1dGhvcj5Ib3JzbGV5PC9BdXRob3I+PFllYXI+MjAxNTwvWWVhcj48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</w:fldData>
        </w:fldChar>
      </w:r>
      <w:r w:rsidR="00B86FC1">
        <w:instrText xml:space="preserve"> ADDIN EN.CITE </w:instrText>
      </w:r>
      <w:r w:rsidR="00B86FC1">
        <w:fldChar w:fldCharType="begin">
          <w:fldData xml:space="preserve">PEVuZE5vdGU+PENpdGU+PEF1dGhvcj5Ib3JzbGV5PC9BdXRob3I+PFllYXI+MjAxNTwvWWVhcj48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</w:fldData>
        </w:fldChar>
      </w:r>
      <w:r w:rsidR="00B86FC1">
        <w:instrText xml:space="preserve"> ADDIN EN.CITE.DATA </w:instrText>
      </w:r>
      <w:r w:rsidR="00B86FC1">
        <w:fldChar w:fldCharType="end"/>
      </w:r>
      <w:r w:rsidRPr="00ED0351">
        <w:fldChar w:fldCharType="separate"/>
      </w:r>
      <w:r w:rsidR="00B86FC1">
        <w:rPr>
          <w:noProof/>
        </w:rPr>
        <w:t>[96]</w:t>
      </w:r>
      <w:r w:rsidRPr="00ED0351">
        <w:fldChar w:fldCharType="end"/>
      </w:r>
      <w:r w:rsidRPr="00ED0351">
        <w:t>. In a normal, healthy lung there is a degree of heterogeneity to gas mixing within the lung. This is in part due to the asynchronous nature of the branching of the airways</w:t>
      </w:r>
      <w:r>
        <w:t xml:space="preserve"> (</w:t>
      </w:r>
      <w:r>
        <w:fldChar w:fldCharType="begin"/>
      </w:r>
      <w:r>
        <w:instrText xml:space="preserve"> REF _Ref432250120 \h </w:instrText>
      </w:r>
      <w:r>
        <w:fldChar w:fldCharType="separate"/>
      </w:r>
      <w:r w:rsidR="00140F11">
        <w:t xml:space="preserve">Figure </w:t>
      </w:r>
      <w:r w:rsidR="00140F11">
        <w:rPr>
          <w:noProof/>
        </w:rPr>
        <w:t>1</w:t>
      </w:r>
      <w:r w:rsidR="00140F11">
        <w:noBreakHyphen/>
      </w:r>
      <w:r w:rsidR="00140F11">
        <w:rPr>
          <w:noProof/>
        </w:rPr>
        <w:t>4</w:t>
      </w:r>
      <w:r>
        <w:fldChar w:fldCharType="end"/>
      </w:r>
      <w:r>
        <w:t>),</w:t>
      </w:r>
      <w:r w:rsidRPr="00ED0351">
        <w:t xml:space="preserve"> particularly in the terminal bronchioles, but also due to the presence of gravitational gradients </w:t>
      </w:r>
      <w:r>
        <w:t>which</w:t>
      </w:r>
      <w:r w:rsidRPr="00ED0351">
        <w:t xml:space="preserve"> preferentially distribute gas with each </w:t>
      </w:r>
      <w:r>
        <w:t xml:space="preserve">inspired </w:t>
      </w:r>
      <w:r w:rsidRPr="00ED0351">
        <w:t xml:space="preserve">breath to the dependent lung </w:t>
      </w:r>
      <w:r w:rsidRPr="00ED0351">
        <w:fldChar w:fldCharType="begin"/>
      </w:r>
      <w:r w:rsidR="00B86FC1">
        <w:instrText xml:space="preserve"> ADDIN EN.CITE &lt;EndNote&gt;&lt;Cite&gt;&lt;Author&gt;Verbanck&lt;/Author&gt;&lt;Year&gt;2011&lt;/Year&gt;&lt;RecNum&gt;1379&lt;/RecNum&gt;&lt;DisplayText&gt;[97]&lt;/DisplayText&gt;&lt;record&gt;&lt;rec-number&gt;1379&lt;/rec-number&gt;&lt;foreign-keys&gt;&lt;key app="EN" db-id="pr5wspr9dw2dxne92x4v99s69xa59dv092es" timestamp="1430414674"&gt;1379&lt;/key&gt;&lt;/foreign-keys&gt;&lt;ref-type name="Journal Article"&gt;17&lt;/ref-type&gt;&lt;contributors&gt;&lt;authors&gt;&lt;author&gt;Verbanck, S.&lt;/author&gt;&lt;author&gt;Paiva, M.&lt;/author&gt;&lt;/authors&gt;&lt;/contributors&gt;&lt;auth-address&gt;Respiratory Division, University Hospital, UZ Brussel, Brussels, Belgium. sylvia.verbanck@uzbrussel.be&lt;/auth-address&gt;&lt;titles&gt;&lt;title&gt;Gas mixing in the airways and airspaces&lt;/title&gt;&lt;secondary-title&gt;Compr Physiol&lt;/secondary-title&gt;&lt;/titles&gt;&lt;periodical&gt;&lt;full-title&gt;Compr Physiol&lt;/full-title&gt;&lt;abbr-1&gt;Comprehensive Physiology&lt;/abbr-1&gt;&lt;/periodical&gt;&lt;pages&gt;809-34&lt;/pages&gt;&lt;volume&gt;1&lt;/volume&gt;&lt;number&gt;2&lt;/number&gt;&lt;edition&gt;2011/04/01&lt;/edition&gt;&lt;keywords&gt;&lt;keyword&gt;Animals&lt;/keyword&gt;&lt;keyword&gt;Gases/ metabolism&lt;/keyword&gt;&lt;keyword&gt;Humans&lt;/keyword&gt;&lt;keyword&gt;Lung/ metabolism&lt;/keyword&gt;&lt;keyword&gt;Lung Diseases/metabolism&lt;/keyword&gt;&lt;keyword&gt;Models, Biological&lt;/keyword&gt;&lt;/keywords&gt;&lt;dates&gt;&lt;year&gt;2011&lt;/year&gt;&lt;pub-dates&gt;&lt;date&gt;Apr&lt;/date&gt;&lt;/pub-dates&gt;&lt;/dates&gt;&lt;isbn&gt;2040-4603 (Electronic)&amp;#xD;2040-4603 (Linking)&lt;/isbn&gt;&lt;accession-num&gt;23737204&lt;/accession-num&gt;&lt;urls&gt;&lt;related-urls&gt;&lt;url&gt;http://onlinelibrary.wiley.com/doi/10.1002/cphy.c100018/abstract&lt;/url&gt;&lt;/related-urls&gt;&lt;/urls&gt;&lt;electronic-resource-num&gt;10.1002/cphy.c100018&lt;/electronic-resource-num&gt;&lt;remote-database-provider&gt;NLM&lt;/remote-database-provider&gt;&lt;language&gt;eng&lt;/language&gt;&lt;/record&gt;&lt;/Cite&gt;&lt;/EndNote&gt;</w:instrText>
      </w:r>
      <w:r w:rsidRPr="00ED0351">
        <w:fldChar w:fldCharType="separate"/>
      </w:r>
      <w:r w:rsidR="00B86FC1">
        <w:rPr>
          <w:noProof/>
        </w:rPr>
        <w:t>[97]</w:t>
      </w:r>
      <w:r w:rsidRPr="00ED0351">
        <w:fldChar w:fldCharType="end"/>
      </w:r>
      <w:r w:rsidRPr="00ED0351">
        <w:t>. Lung disease that affects the airways</w:t>
      </w:r>
      <w:r>
        <w:t>,</w:t>
      </w:r>
      <w:r w:rsidRPr="00ED0351">
        <w:t xml:space="preserve"> causing narrowing of the internal airway diameter</w:t>
      </w:r>
      <w:r>
        <w:t>,</w:t>
      </w:r>
      <w:r w:rsidRPr="00ED0351">
        <w:t xml:space="preserve"> will increase the degree of abnormal gas mixing within the lung and cause increased </w:t>
      </w:r>
      <w:r>
        <w:t>ventilation heterogeneity</w:t>
      </w:r>
      <w:r w:rsidRPr="00ED0351">
        <w:t xml:space="preserve"> </w:t>
      </w:r>
      <w:r w:rsidRPr="00ED0351">
        <w:fldChar w:fldCharType="begin"/>
      </w:r>
      <w:r w:rsidR="00B86FC1">
        <w:instrText xml:space="preserve"> ADDIN EN.CITE &lt;EndNote&gt;&lt;Cite&gt;&lt;Author&gt;Robinson&lt;/Author&gt;&lt;Year&gt;2010&lt;/Year&gt;&lt;RecNum&gt;10&lt;/RecNum&gt;&lt;DisplayText&gt;[98]&lt;/DisplayText&gt;&lt;record&gt;&lt;rec-number&gt;10&lt;/rec-number&gt;&lt;foreign-keys&gt;&lt;key app="EN" db-id="pr5wspr9dw2dxne92x4v99s69xa59dv092es" timestamp="1383143022"&gt;10&lt;/key&gt;&lt;key app="ENWeb" db-id=""&gt;0&lt;/key&gt;&lt;/foreign-keys&gt;&lt;ref-type name="Journal Article"&gt;17&lt;/ref-type&gt;&lt;contributors&gt;&lt;authors&gt;&lt;author&gt;Robinson, P. D.&lt;/author&gt;&lt;author&gt;Latzin, P.&lt;/author&gt;&lt;author&gt;Gustafsson, P. M.&lt;/author&gt;&lt;/authors&gt;&lt;/contributors&gt;&lt;titles&gt;&lt;title&gt;Multiple-breath washout&lt;/title&gt;&lt;secondary-title&gt;European Respiratory Monograph&lt;/secondary-title&gt;&lt;/titles&gt;&lt;periodical&gt;&lt;full-title&gt;European Respiratory Monograph&lt;/full-title&gt;&lt;/periodical&gt;&lt;pages&gt;87-104&lt;/pages&gt;&lt;dates&gt;&lt;year&gt;2010&lt;/year&gt;&lt;/dates&gt;&lt;isbn&gt;1025448X&amp;#xD;20756674&lt;/isbn&gt;&lt;urls&gt;&lt;/urls&gt;&lt;electronic-resource-num&gt;10.1183/1025448x.00011909&lt;/electronic-resource-num&gt;&lt;/record&gt;&lt;/Cite&gt;&lt;/EndNote&gt;</w:instrText>
      </w:r>
      <w:r w:rsidRPr="00ED0351">
        <w:fldChar w:fldCharType="separate"/>
      </w:r>
      <w:r w:rsidR="00B86FC1">
        <w:rPr>
          <w:noProof/>
        </w:rPr>
        <w:t>[98]</w:t>
      </w:r>
      <w:r w:rsidRPr="00ED0351">
        <w:fldChar w:fldCharType="end"/>
      </w:r>
      <w:r w:rsidRPr="00ED0351">
        <w:t>. Lung diseases that affect the airways such as CF have a heterogeneous pattern to the progression of lung disease</w:t>
      </w:r>
      <w:r>
        <w:t>,</w:t>
      </w:r>
      <w:r w:rsidRPr="00ED0351">
        <w:t xml:space="preserve"> which originates in the smallest airways. This makes early disease assessment difficult to measure using standard pulmonary function tests</w:t>
      </w:r>
      <w:r>
        <w:t>,</w:t>
      </w:r>
      <w:r w:rsidRPr="00ED0351">
        <w:t xml:space="preserve"> as </w:t>
      </w:r>
      <w:r>
        <w:t xml:space="preserve">physiological disturbance caused by </w:t>
      </w:r>
      <w:r w:rsidRPr="00ED0351">
        <w:t xml:space="preserve">these small heterogeneous diseased areas become diluted </w:t>
      </w:r>
      <w:r>
        <w:t>by</w:t>
      </w:r>
      <w:r w:rsidRPr="00ED0351">
        <w:t xml:space="preserve"> the healthy lung signal </w:t>
      </w:r>
      <w:r w:rsidRPr="00ED0351">
        <w:fldChar w:fldCharType="begin"/>
      </w:r>
      <w:r w:rsidR="00B86FC1">
        <w:instrText xml:space="preserve"> ADDIN EN.CITE &lt;EndNote&gt;&lt;Cite&gt;&lt;Author&gt;Robinson&lt;/Author&gt;&lt;Year&gt;2010&lt;/Year&gt;&lt;RecNum&gt;10&lt;/RecNum&gt;&lt;DisplayText&gt;[98]&lt;/DisplayText&gt;&lt;record&gt;&lt;rec-number&gt;10&lt;/rec-number&gt;&lt;foreign-keys&gt;&lt;key app="EN" db-id="pr5wspr9dw2dxne92x4v99s69xa59dv092es" timestamp="1383143022"&gt;10&lt;/key&gt;&lt;key app="ENWeb" db-id=""&gt;0&lt;/key&gt;&lt;/foreign-keys&gt;&lt;ref-type name="Journal Article"&gt;17&lt;/ref-type&gt;&lt;contributors&gt;&lt;authors&gt;&lt;author&gt;Robinson, P. D.&lt;/author&gt;&lt;author&gt;Latzin, P.&lt;/author&gt;&lt;author&gt;Gustafsson, P. M.&lt;/author&gt;&lt;/authors&gt;&lt;/contributors&gt;&lt;titles&gt;&lt;title&gt;Multiple-breath washout&lt;/title&gt;&lt;secondary-title&gt;European Respiratory Monograph&lt;/secondary-title&gt;&lt;/titles&gt;&lt;periodical&gt;&lt;full-title&gt;European Respiratory Monograph&lt;/full-title&gt;&lt;/periodical&gt;&lt;pages&gt;87-104&lt;/pages&gt;&lt;dates&gt;&lt;year&gt;2010&lt;/year&gt;&lt;/dates&gt;&lt;isbn&gt;1025448X&amp;#xD;20756674&lt;/isbn&gt;&lt;urls&gt;&lt;/urls&gt;&lt;electronic-resource-num&gt;10.1183/1025448x.00011909&lt;/electronic-resource-num&gt;&lt;/record&gt;&lt;/Cite&gt;&lt;/EndNote&gt;</w:instrText>
      </w:r>
      <w:r w:rsidRPr="00ED0351">
        <w:fldChar w:fldCharType="separate"/>
      </w:r>
      <w:r w:rsidR="00B86FC1">
        <w:rPr>
          <w:noProof/>
        </w:rPr>
        <w:t>[98]</w:t>
      </w:r>
      <w:r w:rsidRPr="00ED0351">
        <w:fldChar w:fldCharType="end"/>
      </w:r>
      <w:r w:rsidRPr="00ED0351">
        <w:t xml:space="preserve">. </w:t>
      </w:r>
    </w:p>
    <w:p w14:paraId="4B793DEB" w14:textId="77777777" w:rsidR="0082381F" w:rsidRDefault="0082381F" w:rsidP="006717E0"/>
    <w:p w14:paraId="05493665" w14:textId="0A7683D5" w:rsidR="0082381F" w:rsidRDefault="0082381F" w:rsidP="006717E0">
      <w:pPr>
        <w:pStyle w:val="Heading3"/>
        <w:numPr>
          <w:ilvl w:val="2"/>
          <w:numId w:val="18"/>
        </w:numPr>
      </w:pPr>
      <w:bookmarkStart w:id="30" w:name="_Toc27382841"/>
      <w:bookmarkStart w:id="31" w:name="_Toc345773004"/>
      <w:r>
        <w:t>Performing MBW</w:t>
      </w:r>
      <w:bookmarkEnd w:id="30"/>
      <w:r>
        <w:t xml:space="preserve"> </w:t>
      </w:r>
      <w:bookmarkEnd w:id="31"/>
    </w:p>
    <w:p w14:paraId="64B861E2" w14:textId="77777777" w:rsidR="0082381F" w:rsidRPr="00ED0351" w:rsidRDefault="0082381F" w:rsidP="006717E0"/>
    <w:p w14:paraId="109006DA" w14:textId="56C0C86B" w:rsidR="0082381F" w:rsidRPr="00D876F4" w:rsidRDefault="0082381F" w:rsidP="006717E0">
      <w:r w:rsidRPr="00ED0351">
        <w:t>In recent years</w:t>
      </w:r>
      <w:r w:rsidR="00C061A8">
        <w:t>,</w:t>
      </w:r>
      <w:r w:rsidRPr="00ED0351">
        <w:t xml:space="preserve"> MBW has re-emerged as a sensitive lung function test for measuring disease in the small airways </w:t>
      </w:r>
      <w:r w:rsidRPr="00ED0351">
        <w:fldChar w:fldCharType="begin"/>
      </w:r>
      <w:r w:rsidR="00B86FC1">
        <w:instrText xml:space="preserve"> ADDIN EN.CITE &lt;EndNote&gt;&lt;Cite&gt;&lt;Author&gt;Robinson&lt;/Author&gt;&lt;Year&gt;2010&lt;/Year&gt;&lt;RecNum&gt;10&lt;/RecNum&gt;&lt;DisplayText&gt;[98]&lt;/DisplayText&gt;&lt;record&gt;&lt;rec-number&gt;10&lt;/rec-number&gt;&lt;foreign-keys&gt;&lt;key app="EN" db-id="pr5wspr9dw2dxne92x4v99s69xa59dv092es" timestamp="1383143022"&gt;10&lt;/key&gt;&lt;key app="ENWeb" db-id=""&gt;0&lt;/key&gt;&lt;/foreign-keys&gt;&lt;ref-type name="Journal Article"&gt;17&lt;/ref-type&gt;&lt;contributors&gt;&lt;authors&gt;&lt;author&gt;Robinson, P. D.&lt;/author&gt;&lt;author&gt;Latzin, P.&lt;/author&gt;&lt;author&gt;Gustafsson, P. M.&lt;/author&gt;&lt;/authors&gt;&lt;/contributors&gt;&lt;titles&gt;&lt;title&gt;Multiple-breath washout&lt;/title&gt;&lt;secondary-title&gt;European Respiratory Monograph&lt;/secondary-title&gt;&lt;/titles&gt;&lt;periodical&gt;&lt;full-title&gt;European Respiratory Monograph&lt;/full-title&gt;&lt;/periodical&gt;&lt;pages&gt;87-104&lt;/pages&gt;&lt;dates&gt;&lt;year&gt;2010&lt;/year&gt;&lt;/dates&gt;&lt;isbn&gt;1025448X&amp;#xD;20756674&lt;/isbn&gt;&lt;urls&gt;&lt;/urls&gt;&lt;electronic-resource-num&gt;10.1183/1025448x.00011909&lt;/electronic-resource-num&gt;&lt;/record&gt;&lt;/Cite&gt;&lt;/EndNote&gt;</w:instrText>
      </w:r>
      <w:r w:rsidRPr="00ED0351">
        <w:fldChar w:fldCharType="separate"/>
      </w:r>
      <w:r w:rsidR="00B86FC1">
        <w:rPr>
          <w:noProof/>
        </w:rPr>
        <w:t>[98]</w:t>
      </w:r>
      <w:r w:rsidRPr="00ED0351">
        <w:fldChar w:fldCharType="end"/>
      </w:r>
      <w:r w:rsidRPr="00ED0351">
        <w:t>. MBW involves a subject breathing tidally through a mouthpiece</w:t>
      </w:r>
      <w:r w:rsidR="00200920">
        <w:t>,</w:t>
      </w:r>
      <w:r w:rsidRPr="00ED0351">
        <w:t xml:space="preserve"> connected to a flow-measuring device</w:t>
      </w:r>
      <w:r w:rsidR="00200920">
        <w:t>,</w:t>
      </w:r>
      <w:r w:rsidRPr="00ED0351">
        <w:t xml:space="preserve"> with a nose peg in place to ensure mouth breathing. The aim of MBW is to record the ‘wash-out’ of a</w:t>
      </w:r>
      <w:r>
        <w:t>n inert</w:t>
      </w:r>
      <w:r w:rsidRPr="00ED0351">
        <w:t xml:space="preserve"> tracer gas from the lungs through this measuring set up. This is usually performed </w:t>
      </w:r>
      <w:r>
        <w:t>using one of</w:t>
      </w:r>
      <w:r w:rsidRPr="00ED0351">
        <w:t xml:space="preserve"> two different </w:t>
      </w:r>
      <w:r>
        <w:t>methods</w:t>
      </w:r>
      <w:r w:rsidRPr="00ED0351">
        <w:t xml:space="preserve"> that produce comparable outcomes </w:t>
      </w:r>
      <w:r w:rsidRPr="00ED0351">
        <w:fldChar w:fldCharType="begin">
          <w:fldData xml:space="preserve">PEVuZE5vdGU+PENpdGU+PEF1dGhvcj5Sb2JpbnNvbjwvQXV0aG9yPjxZZWFyPjIwMTM8L1llYXI+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NTA3LTIyPC9wYWdlcz48dm9sdW1lPjQxPC92b2x1bWU+PG51bWJlcj4zPC9udW1i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</w:fldData>
        </w:fldChar>
      </w:r>
      <w:r w:rsidR="00B86FC1">
        <w:instrText xml:space="preserve"> ADDIN EN.CITE </w:instrText>
      </w:r>
      <w:r w:rsidR="00B86FC1">
        <w:fldChar w:fldCharType="begin">
          <w:fldData xml:space="preserve">PEVuZE5vdGU+PENpdGU+PEF1dGhvcj5Sb2JpbnNvbjwvQXV0aG9yPjxZZWFyPjIwMTM8L1llYXI+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NTA3LTIyPC9wYWdlcz48dm9sdW1lPjQxPC92b2x1bWU+PG51bWJlcj4zPC9udW1i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</w:fldData>
        </w:fldChar>
      </w:r>
      <w:r w:rsidR="00B86FC1">
        <w:instrText xml:space="preserve"> ADDIN EN.CITE.DATA </w:instrText>
      </w:r>
      <w:r w:rsidR="00B86FC1">
        <w:fldChar w:fldCharType="end"/>
      </w:r>
      <w:r w:rsidRPr="00ED0351">
        <w:fldChar w:fldCharType="separate"/>
      </w:r>
      <w:r w:rsidR="00B86FC1">
        <w:rPr>
          <w:noProof/>
        </w:rPr>
        <w:t>[99]</w:t>
      </w:r>
      <w:r w:rsidRPr="00ED0351">
        <w:fldChar w:fldCharType="end"/>
      </w:r>
      <w:r w:rsidRPr="00ED0351">
        <w:t xml:space="preserve">. The first of which </w:t>
      </w:r>
      <w:r>
        <w:t xml:space="preserve">initially </w:t>
      </w:r>
      <w:r w:rsidRPr="00ED0351">
        <w:t xml:space="preserve">involves the </w:t>
      </w:r>
      <w:r>
        <w:t>‘wash-in’ of the inert gas sulphu</w:t>
      </w:r>
      <w:r w:rsidRPr="00ED0351">
        <w:t>r-hexafluoride (</w:t>
      </w:r>
      <w:r w:rsidR="005E6BBB">
        <w:t>SF</w:t>
      </w:r>
      <w:r w:rsidR="005E6BBB">
        <w:rPr>
          <w:vertAlign w:val="subscript"/>
        </w:rPr>
        <w:t>6</w:t>
      </w:r>
      <w:r w:rsidRPr="00ED0351">
        <w:t xml:space="preserve">) into the lung during tidal breathing. This is </w:t>
      </w:r>
      <w:r>
        <w:t>achieved</w:t>
      </w:r>
      <w:r w:rsidRPr="00ED0351">
        <w:t xml:space="preserve"> by attaching a flow-past circuit to the distal end of the flow-measuring device. This flow-past circuit is attached to a gas cylinder delivering </w:t>
      </w:r>
      <w:r>
        <w:t xml:space="preserve">a continuous </w:t>
      </w:r>
      <w:r w:rsidR="0023690B">
        <w:t>flow of approximately 10-12 L</w:t>
      </w:r>
      <w:r w:rsidRPr="00ED0351">
        <w:t xml:space="preserve">pm, </w:t>
      </w:r>
      <w:r>
        <w:t>which contains</w:t>
      </w:r>
      <w:r w:rsidRPr="00ED0351">
        <w:t xml:space="preserve"> either 4% </w:t>
      </w:r>
      <w:r w:rsidRPr="00ED0351">
        <w:fldChar w:fldCharType="begin"/>
      </w:r>
      <w:r w:rsidR="00B86FC1">
        <w:instrText xml:space="preserve"> ADDIN EN.CITE &lt;EndNote&gt;&lt;Cite&gt;&lt;Author&gt;Gustafsson&lt;/Author&gt;&lt;Year&gt;2003&lt;/Year&gt;&lt;RecNum&gt;804&lt;/RecNum&gt;&lt;DisplayText&gt;[100]&lt;/DisplayText&gt;&lt;record&gt;&lt;rec-number&gt;804&lt;/rec-number&gt;&lt;foreign-keys&gt;&lt;key app="EN" db-id="pr5wspr9dw2dxne92x4v99s69xa59dv092es" timestamp="1407700454"&gt;804&lt;/key&gt;&lt;/foreign-keys&gt;&lt;ref-type name="Journal Article"&gt;17&lt;/ref-type&gt;&lt;contributors&gt;&lt;authors&gt;&lt;author&gt;Gustafsson, P. M.&lt;/author&gt;&lt;author&gt;Aurora, P.&lt;/author&gt;&lt;author&gt;Lindblad, A.&lt;/author&gt;&lt;/authors&gt;&lt;/contributors&gt;&lt;auth-address&gt;Dept of Pediatric Clinical Physiology, Queen Silvia Children&amp;apos;s Hospital, Goteborg, Sweden. pmgmed@artech.se&lt;/auth-address&gt;&lt;titles&gt;&lt;title&gt;Evaluation of ventilation maldistribution as an early indicator of lung disease in children with cystic fibrosis&lt;/title&gt;&lt;secondary-title&gt;European Respiratory Journal&lt;/secondary-title&gt;&lt;alt-title&gt;The European respiratory journal&lt;/alt-title&gt;&lt;/titles&gt;&lt;periodical&gt;&lt;full-title&gt;European Respiratory Journal&lt;/full-title&gt;&lt;/periodical&gt;&lt;alt-periodical&gt;&lt;full-title&gt;Eur Respir J&lt;/full-title&gt;&lt;abbr-1&gt;The European respiratory journal&lt;/abbr-1&gt;&lt;/alt-periodical&gt;&lt;pages&gt;972-9&lt;/pages&gt;&lt;volume&gt;22&lt;/volume&gt;&lt;number&gt;6&lt;/number&gt;&lt;edition&gt;2003/12/19&lt;/edition&gt;&lt;keywords&gt;&lt;keyword&gt;Adolescent&lt;/keyword&gt;&lt;keyword&gt;Child&lt;/keyword&gt;&lt;keyword&gt;Child, Preschool&lt;/keyword&gt;&lt;keyword&gt;Cohort Studies&lt;/keyword&gt;&lt;keyword&gt;Cross-Sectional Studies&lt;/keyword&gt;&lt;keyword&gt;Cystic Fibrosis/*diagnosis/*physiopathology&lt;/keyword&gt;&lt;keyword&gt;Female&lt;/keyword&gt;&lt;keyword&gt;Humans&lt;/keyword&gt;&lt;keyword&gt;Male&lt;/keyword&gt;&lt;keyword&gt;Pulmonary Ventilation/*physiology&lt;/keyword&gt;&lt;keyword&gt;Respiratory Function Tests/methods&lt;/keyword&gt;&lt;keyword&gt;Spirometry/methods&lt;/keyword&gt;&lt;/keywords&gt;&lt;dates&gt;&lt;year&gt;2003&lt;/year&gt;&lt;pub-dates&gt;&lt;date&gt;Dec&lt;/date&gt;&lt;/pub-dates&gt;&lt;/dates&gt;&lt;isbn&gt;0903-1936 (Print)&amp;#xD;0903-1936&lt;/isbn&gt;&lt;accession-num&gt;14680088&lt;/accession-num&gt;&lt;urls&gt;&lt;related-urls&gt;&lt;url&gt;http://erj.ersjournals.com/content/22/6/972.full.pdf&lt;/url&gt;&lt;/related-urls&gt;&lt;/urls&gt;&lt;remote-database-provider&gt;NLM&lt;/remote-database-provider&gt;&lt;language&gt;eng&lt;/language&gt;&lt;/record&gt;&lt;/Cite&gt;&lt;/EndNote&gt;</w:instrText>
      </w:r>
      <w:r w:rsidRPr="00ED0351">
        <w:fldChar w:fldCharType="separate"/>
      </w:r>
      <w:r w:rsidR="00B86FC1">
        <w:rPr>
          <w:noProof/>
        </w:rPr>
        <w:t>[100]</w:t>
      </w:r>
      <w:r w:rsidRPr="00ED0351">
        <w:fldChar w:fldCharType="end"/>
      </w:r>
      <w:r w:rsidRPr="00ED0351">
        <w:t xml:space="preserve"> or 0.2% </w:t>
      </w:r>
      <w:r w:rsidR="005E6BBB">
        <w:t>SF</w:t>
      </w:r>
      <w:r w:rsidR="005E6BBB">
        <w:rPr>
          <w:vertAlign w:val="subscript"/>
        </w:rPr>
        <w:t>6</w:t>
      </w:r>
      <w:r w:rsidRPr="00ED0351">
        <w:t xml:space="preserve"> </w:t>
      </w:r>
      <w:r w:rsidRPr="00ED035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rsidRPr="00ED0351">
        <w:fldChar w:fldCharType="separate"/>
      </w:r>
      <w:r w:rsidR="00B86FC1">
        <w:rPr>
          <w:noProof/>
        </w:rPr>
        <w:t>[101]</w:t>
      </w:r>
      <w:r w:rsidRPr="00ED0351">
        <w:fldChar w:fldCharType="end"/>
      </w:r>
      <w:r w:rsidRPr="00ED0351">
        <w:t xml:space="preserve"> in a balance of air. With this circuit in place, the subject breathes in a fraction of the test gas through the flow-past circuit and flow measuring device with each tidal breath taken. After a number of breaths</w:t>
      </w:r>
      <w:r w:rsidR="00200920">
        <w:t>,</w:t>
      </w:r>
      <w:r w:rsidRPr="00ED0351">
        <w:t xml:space="preserve"> the concentration of </w:t>
      </w:r>
      <w:r w:rsidR="005E6BBB">
        <w:t>SF</w:t>
      </w:r>
      <w:r w:rsidR="005E6BBB">
        <w:rPr>
          <w:vertAlign w:val="subscript"/>
        </w:rPr>
        <w:t>6</w:t>
      </w:r>
      <w:r w:rsidRPr="00ED0351">
        <w:t xml:space="preserve"> within the lung will rise such that the difference between inspiratory </w:t>
      </w:r>
      <w:r w:rsidR="005E6BBB">
        <w:t>SF</w:t>
      </w:r>
      <w:r w:rsidR="005E6BBB">
        <w:rPr>
          <w:vertAlign w:val="subscript"/>
        </w:rPr>
        <w:t>6</w:t>
      </w:r>
      <w:r w:rsidRPr="00ED0351">
        <w:t xml:space="preserve"> and expiratory </w:t>
      </w:r>
      <w:r w:rsidR="005E6BBB">
        <w:t>SF</w:t>
      </w:r>
      <w:r w:rsidR="005E6BBB">
        <w:rPr>
          <w:vertAlign w:val="subscript"/>
        </w:rPr>
        <w:t>6</w:t>
      </w:r>
      <w:r w:rsidRPr="00ED0351">
        <w:t xml:space="preserve"> becomes narrower. The wash-in is complete when the inspiratory and expiratory concentrations are </w:t>
      </w:r>
      <w:r>
        <w:t>in equilibrium</w:t>
      </w:r>
      <w:r w:rsidRPr="00ED0351">
        <w:t xml:space="preserve">. At this </w:t>
      </w:r>
      <w:r w:rsidR="00200920" w:rsidRPr="00ED0351">
        <w:t>stage,</w:t>
      </w:r>
      <w:r w:rsidRPr="00ED0351">
        <w:t xml:space="preserve"> the flow-past circuit is removed from the subject dur</w:t>
      </w:r>
      <w:r>
        <w:t>ing a tidal</w:t>
      </w:r>
      <w:r w:rsidRPr="00ED0351">
        <w:t xml:space="preserve"> exhalation and the ‘wash-out’ stage begins. The wash-out involves the subject continuing to breathe normal atmospheric air tidally through the flow-measuring device</w:t>
      </w:r>
      <w:r w:rsidR="0023690B">
        <w:t>. Tidally breathing air,</w:t>
      </w:r>
      <w:r>
        <w:t xml:space="preserve"> dilut</w:t>
      </w:r>
      <w:r w:rsidR="0023690B">
        <w:t>es (and ‘washes out’)</w:t>
      </w:r>
      <w:r>
        <w:t xml:space="preserve"> the </w:t>
      </w:r>
      <w:r w:rsidR="005E6BBB">
        <w:t>SF</w:t>
      </w:r>
      <w:r w:rsidR="005E6BBB">
        <w:rPr>
          <w:vertAlign w:val="subscript"/>
        </w:rPr>
        <w:t>6</w:t>
      </w:r>
      <w:r>
        <w:t xml:space="preserve"> within the lung with each breath</w:t>
      </w:r>
      <w:r w:rsidR="0023690B">
        <w:t>,</w:t>
      </w:r>
      <w:r w:rsidRPr="00ED0351">
        <w:t xml:space="preserve"> until the end-tidal exhaled concentration of </w:t>
      </w:r>
      <w:r w:rsidR="005E6BBB">
        <w:t>SF</w:t>
      </w:r>
      <w:r w:rsidR="005E6BBB">
        <w:rPr>
          <w:vertAlign w:val="subscript"/>
        </w:rPr>
        <w:t>6</w:t>
      </w:r>
      <w:r w:rsidRPr="00ED0351">
        <w:t xml:space="preserve"> is &lt; 1/40</w:t>
      </w:r>
      <w:r w:rsidRPr="00ED0351">
        <w:rPr>
          <w:vertAlign w:val="superscript"/>
        </w:rPr>
        <w:t>th</w:t>
      </w:r>
      <w:r w:rsidRPr="00ED0351">
        <w:t xml:space="preserve"> of the initial washed-in concentration</w:t>
      </w:r>
      <w:r>
        <w:t xml:space="preserve"> (</w:t>
      </w:r>
      <w:r>
        <w:fldChar w:fldCharType="begin"/>
      </w:r>
      <w:r>
        <w:instrText xml:space="preserve"> REF _Ref21601829 \h </w:instrText>
      </w:r>
      <w:r>
        <w:fldChar w:fldCharType="separate"/>
      </w:r>
      <w:r w:rsidR="00140F11">
        <w:t xml:space="preserve">Figure </w:t>
      </w:r>
      <w:r w:rsidR="00140F11">
        <w:rPr>
          <w:noProof/>
        </w:rPr>
        <w:t>1</w:t>
      </w:r>
      <w:r w:rsidR="00140F11">
        <w:noBreakHyphen/>
      </w:r>
      <w:r w:rsidR="00140F11">
        <w:rPr>
          <w:noProof/>
        </w:rPr>
        <w:t>7</w:t>
      </w:r>
      <w:r>
        <w:fldChar w:fldCharType="end"/>
      </w:r>
      <w:r>
        <w:t>)</w:t>
      </w:r>
      <w:r w:rsidRPr="00ED0351">
        <w:t>.</w:t>
      </w:r>
      <w:r>
        <w:t xml:space="preserve"> There are currently two types of analyser </w:t>
      </w:r>
      <w:r>
        <w:lastRenderedPageBreak/>
        <w:t xml:space="preserve">utilised to measure MBW using </w:t>
      </w:r>
      <w:r w:rsidR="005E6BBB">
        <w:t>SF</w:t>
      </w:r>
      <w:r w:rsidR="005E6BBB">
        <w:rPr>
          <w:vertAlign w:val="subscript"/>
        </w:rPr>
        <w:t>6</w:t>
      </w:r>
      <w:r>
        <w:t xml:space="preserve">. Historically, early studies on MBW in CF were performed using a mass-spectrometer to analyse the </w:t>
      </w:r>
      <w:r w:rsidR="005E6BBB">
        <w:t>SF</w:t>
      </w:r>
      <w:r w:rsidR="005E6BBB">
        <w:rPr>
          <w:vertAlign w:val="subscript"/>
        </w:rPr>
        <w:t>6</w:t>
      </w:r>
      <w:r>
        <w:t xml:space="preserve"> signal </w:t>
      </w:r>
      <w:r>
        <w:fldChar w:fldCharType="begin">
          <w:fldData xml:space="preserve">PEVuZE5vdGU+PENpdGU+PEF1dGhvcj5BdXJvcmE8L0F1dGhvcj48WWVhcj4yMDA0PC9ZZWFyPjxS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</w:fldData>
        </w:fldChar>
      </w:r>
      <w:r w:rsidR="00B86FC1">
        <w:instrText xml:space="preserve"> ADDIN EN.CITE </w:instrText>
      </w:r>
      <w:r w:rsidR="00B86FC1">
        <w:fldChar w:fldCharType="begin">
          <w:fldData xml:space="preserve">PEVuZE5vdGU+PENpdGU+PEF1dGhvcj5BdXJvcmE8L0F1dGhvcj48WWVhcj4yMDA0PC9ZZWFyPjxS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</w:fldData>
        </w:fldChar>
      </w:r>
      <w:r w:rsidR="00B86FC1">
        <w:instrText xml:space="preserve"> ADDIN EN.CITE.DATA </w:instrText>
      </w:r>
      <w:r w:rsidR="00B86FC1">
        <w:fldChar w:fldCharType="end"/>
      </w:r>
      <w:r>
        <w:fldChar w:fldCharType="separate"/>
      </w:r>
      <w:r w:rsidR="00B86FC1">
        <w:rPr>
          <w:noProof/>
        </w:rPr>
        <w:t>[52, 102]</w:t>
      </w:r>
      <w:r>
        <w:fldChar w:fldCharType="end"/>
      </w:r>
      <w:r>
        <w:t xml:space="preserve">. This approach, whilst recognised as the gold standard, became impractical due to the cost and </w:t>
      </w:r>
      <w:r w:rsidR="0023690B">
        <w:t xml:space="preserve">lack of commercial availability </w:t>
      </w:r>
      <w:r>
        <w:t xml:space="preserve">of the equipment. In order to counter this Horsley </w:t>
      </w:r>
      <w:r w:rsidR="00564288">
        <w:rPr>
          <w:i/>
        </w:rPr>
        <w:t>et al</w:t>
      </w:r>
      <w:r>
        <w:t xml:space="preserve"> developed an MBW system utilising a modified Innocor device, that analysed </w:t>
      </w:r>
      <w:r w:rsidR="005E6BBB">
        <w:t>SF</w:t>
      </w:r>
      <w:r w:rsidR="005E6BBB">
        <w:rPr>
          <w:vertAlign w:val="subscript"/>
        </w:rPr>
        <w:t>6</w:t>
      </w:r>
      <w:r>
        <w:t xml:space="preserve"> using a photoacoustic analyser </w:t>
      </w:r>
      <w:r>
        <w:fldChar w:fldCharType="begin"/>
      </w:r>
      <w:r w:rsidR="00B86FC1">
        <w:instrText xml:space="preserve"> ADDIN EN.CITE &lt;EndNote&gt;&lt;Cite&gt;&lt;Author&gt;Horsley&lt;/Author&gt;&lt;Year&gt;2008&lt;/Year&gt;&lt;RecNum&gt;3199&lt;/RecNum&gt;&lt;DisplayText&gt;[103]&lt;/DisplayText&gt;&lt;record&gt;&lt;rec-number&gt;3199&lt;/rec-number&gt;&lt;foreign-keys&gt;&lt;key app="EN" db-id="pr5wspr9dw2dxne92x4v99s69xa59dv092es" timestamp="1512148268"&gt;3199&lt;/key&gt;&lt;/foreign-keys&gt;&lt;ref-type name="Journal Article"&gt;17&lt;/ref-type&gt;&lt;contributors&gt;&lt;authors&gt;&lt;author&gt;Horsley, A. R.&lt;/author&gt;&lt;author&gt;Gustafsson, P. M.&lt;/author&gt;&lt;author&gt;Macleod, K.&lt;/author&gt;&lt;author&gt;Saunders, C.&lt;/author&gt;&lt;author&gt;Greening, A. P.&lt;/author&gt;&lt;author&gt;Porteous, D.&lt;/author&gt;&lt;/authors&gt;&lt;/contributors&gt;&lt;titles&gt;&lt;title&gt;Lung clearance index is a sensitive, repeatable and practical measure of airways disease in adults with cystic fibrosis&lt;/title&gt;&lt;secondary-title&gt;Thorax&lt;/secondary-title&gt;&lt;/titles&gt;&lt;periodical&gt;&lt;full-title&gt;Thorax&lt;/full-title&gt;&lt;abbr-1&gt;Thorax&lt;/abbr-1&gt;&lt;/periodical&gt;&lt;volume&gt;63&lt;/volume&gt;&lt;dates&gt;&lt;year&gt;2008&lt;/year&gt;&lt;/dates&gt;&lt;label&gt;Horsley2008&lt;/label&gt;&lt;urls&gt;&lt;related-urls&gt;&lt;url&gt;https://doi.org/10.1136/thx.2007.082628&lt;/url&gt;&lt;url&gt;http://thorax.bmj.com/content/thoraxjnl/63/2/135.full.pdf&lt;/url&gt;&lt;/related-urls&gt;&lt;/urls&gt;&lt;electronic-resource-num&gt;10.1136/thx.2007.082628&lt;/electronic-resource-num&gt;&lt;/record&gt;&lt;/Cite&gt;&lt;/EndNote&gt;</w:instrText>
      </w:r>
      <w:r>
        <w:fldChar w:fldCharType="separate"/>
      </w:r>
      <w:r w:rsidR="00B86FC1">
        <w:rPr>
          <w:noProof/>
        </w:rPr>
        <w:t>[103]</w:t>
      </w:r>
      <w:r>
        <w:fldChar w:fldCharType="end"/>
      </w:r>
      <w:r>
        <w:t xml:space="preserve">. This device had the added advantage that the concentration of </w:t>
      </w:r>
      <w:r w:rsidR="005E6BBB">
        <w:t>SF</w:t>
      </w:r>
      <w:r w:rsidR="005E6BBB">
        <w:rPr>
          <w:vertAlign w:val="subscript"/>
        </w:rPr>
        <w:t>6</w:t>
      </w:r>
      <w:r>
        <w:t xml:space="preserve"> required fell from the 4% required by the mass spectrometer technique, down to 0.2%. The modified Innocor device has since been utilised in many research publications, at different institutions </w:t>
      </w:r>
      <w:r>
        <w:fldChar w:fldCharType="begin">
          <w:fldData xml:space="preserve">PC9rZXl3b3JkPjxrZXl3b3JkPkluZmFudDwva2V5d29yZD48a2V5d29yZD5MdW5nL3BoeXNpb3Bh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</w:fldData>
        </w:fldChar>
      </w:r>
      <w:r w:rsidR="00B86FC1">
        <w:instrText xml:space="preserve"> ADDIN EN.CITE </w:instrText>
      </w:r>
      <w:r w:rsidR="00B86FC1">
        <w:fldChar w:fldCharType="begin">
          <w:fldData xml:space="preserve">PEVuZE5vdGU+PENpdGU+PEF1dGhvcj5TbWl0aDwvQXV0aG9yPjxZZWFyPjIwMTc8L1llYXI+PFJl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5lMDE4ODI3NTwvcGFnZXM+PHZvbHVtZT4xMjwvdm9sdW1lPjxu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xMzIzLTEzMzI8L3BhZ2VzPjx2b2x1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GVkaXRpb24+MjAx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UzMi05PC9wYWdlcz48dm9sdW1lPjY4PC92b2x1bWU+PG51bWJlcj42PC9udW1iZXI+PGtl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==
</w:fldData>
        </w:fldChar>
      </w:r>
      <w:r w:rsidR="00B86FC1">
        <w:instrText xml:space="preserve"> ADDIN EN.CITE.DATA </w:instrText>
      </w:r>
      <w:r w:rsidR="00B86FC1">
        <w:fldChar w:fldCharType="end"/>
      </w:r>
      <w:r w:rsidR="00B86FC1">
        <w:fldChar w:fldCharType="begin">
          <w:fldData xml:space="preserve">PC9rZXl3b3JkPjxrZXl3b3JkPkluZmFudDwva2V5d29yZD48a2V5d29yZD5MdW5nL3BoeXNpb3Bh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</w:fldData>
        </w:fldChar>
      </w:r>
      <w:r w:rsidR="00B86FC1">
        <w:instrText xml:space="preserve"> ADDIN EN.CITE.DATA </w:instrText>
      </w:r>
      <w:r w:rsidR="00B86FC1">
        <w:fldChar w:fldCharType="end"/>
      </w:r>
      <w:r>
        <w:fldChar w:fldCharType="separate"/>
      </w:r>
      <w:r w:rsidR="00B86FC1">
        <w:rPr>
          <w:noProof/>
        </w:rPr>
        <w:t>[96, 101, 104-117]</w:t>
      </w:r>
      <w:r>
        <w:fldChar w:fldCharType="end"/>
      </w:r>
      <w:r>
        <w:t xml:space="preserve">. The modified Innocor device, described originally by Horsley </w:t>
      </w:r>
      <w:r w:rsidR="00564288">
        <w:rPr>
          <w:i/>
        </w:rPr>
        <w:t>et al</w:t>
      </w:r>
      <w:r>
        <w:t xml:space="preserve">, is the method employed throughout this thesis and is described in detail in </w:t>
      </w:r>
      <w:r w:rsidR="00DF2511">
        <w:t xml:space="preserve">Chapter </w:t>
      </w:r>
      <w:r w:rsidR="00DF2511">
        <w:fldChar w:fldCharType="begin"/>
      </w:r>
      <w:r w:rsidR="00DF2511">
        <w:instrText xml:space="preserve"> REF _Ref21771161 \r \h </w:instrText>
      </w:r>
      <w:r w:rsidR="00DF2511">
        <w:fldChar w:fldCharType="separate"/>
      </w:r>
      <w:r w:rsidR="00140F11">
        <w:t>2.2.3</w:t>
      </w:r>
      <w:r w:rsidR="00DF2511">
        <w:fldChar w:fldCharType="end"/>
      </w:r>
      <w:r w:rsidR="00DF2511">
        <w:t xml:space="preserve"> (</w:t>
      </w:r>
      <w:r w:rsidR="00DF2511">
        <w:fldChar w:fldCharType="begin"/>
      </w:r>
      <w:r w:rsidR="00DF2511">
        <w:instrText xml:space="preserve"> REF _Ref21771161 \h </w:instrText>
      </w:r>
      <w:r w:rsidR="00DF2511">
        <w:fldChar w:fldCharType="separate"/>
      </w:r>
      <w:r w:rsidR="00140F11">
        <w:t>Multiple breath Washout</w:t>
      </w:r>
      <w:r w:rsidR="00DF2511">
        <w:fldChar w:fldCharType="end"/>
      </w:r>
      <w:r w:rsidR="00DF2511">
        <w:t>, p</w:t>
      </w:r>
      <w:r w:rsidR="00DF2511">
        <w:fldChar w:fldCharType="begin"/>
      </w:r>
      <w:r w:rsidR="00DF2511">
        <w:instrText xml:space="preserve"> PAGEREF _Ref21771161 \h </w:instrText>
      </w:r>
      <w:r w:rsidR="00DF2511">
        <w:fldChar w:fldCharType="separate"/>
      </w:r>
      <w:r w:rsidR="00140F11">
        <w:rPr>
          <w:noProof/>
        </w:rPr>
        <w:t>73</w:t>
      </w:r>
      <w:r w:rsidR="00DF2511">
        <w:fldChar w:fldCharType="end"/>
      </w:r>
      <w:r w:rsidR="00DF2511">
        <w:t>)</w:t>
      </w:r>
      <w:r>
        <w:rPr>
          <w:b/>
        </w:rPr>
        <w:t>.</w:t>
      </w:r>
    </w:p>
    <w:p w14:paraId="00639451" w14:textId="66DA4F07" w:rsidR="00DF2511" w:rsidRDefault="00DF2511" w:rsidP="006717E0"/>
    <w:p w14:paraId="073DA6F8" w14:textId="77777777" w:rsidR="0082381F" w:rsidRDefault="0082381F" w:rsidP="006717E0">
      <w:r>
        <w:rPr>
          <w:noProof/>
          <w:lang w:val="en-US"/>
        </w:rPr>
        <w:drawing>
          <wp:inline distT="0" distB="0" distL="0" distR="0" wp14:anchorId="24D9ACAF" wp14:editId="4DC28EAA">
            <wp:extent cx="6294002" cy="2915073"/>
            <wp:effectExtent l="0" t="0" r="571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19-10-10 at 11.59.40.png"/>
                    <pic:cNvPicPr/>
                  </pic:nvPicPr>
                  <pic:blipFill>
                    <a:blip r:embed="rId21">
                      <a:extLst>
                        <a:ext uri="{28A0092B-C50C-407E-A947-70E740481C1C}">
                          <a14:useLocalDpi xmlns:a14="http://schemas.microsoft.com/office/drawing/2010/main" val="0"/>
                        </a:ext>
                      </a:extLst>
                    </a:blip>
                    <a:stretch>
                      <a:fillRect/>
                    </a:stretch>
                  </pic:blipFill>
                  <pic:spPr>
                    <a:xfrm>
                      <a:off x="0" y="0"/>
                      <a:ext cx="6315080" cy="2924835"/>
                    </a:xfrm>
                    <a:prstGeom prst="rect">
                      <a:avLst/>
                    </a:prstGeom>
                    <a:ln w="3175" cmpd="sng">
                      <a:noFill/>
                    </a:ln>
                  </pic:spPr>
                </pic:pic>
              </a:graphicData>
            </a:graphic>
          </wp:inline>
        </w:drawing>
      </w:r>
    </w:p>
    <w:p w14:paraId="55059186" w14:textId="019F5BE4" w:rsidR="00DF2511" w:rsidRDefault="0082381F" w:rsidP="006717E0">
      <w:pPr>
        <w:pStyle w:val="Caption"/>
      </w:pPr>
      <w:bookmarkStart w:id="32" w:name="_Ref21601829"/>
      <w:bookmarkStart w:id="33" w:name="_Toc27382996"/>
      <w:r>
        <w:t xml:space="preserve">Figure </w:t>
      </w:r>
      <w:fldSimple w:instr=" STYLEREF 1 \s ">
        <w:r w:rsidR="00824FFE">
          <w:rPr>
            <w:noProof/>
          </w:rPr>
          <w:t>1</w:t>
        </w:r>
      </w:fldSimple>
      <w:r w:rsidR="00824FFE">
        <w:noBreakHyphen/>
      </w:r>
      <w:fldSimple w:instr=" SEQ Figure \* ARABIC \s 1 ">
        <w:r w:rsidR="00824FFE">
          <w:rPr>
            <w:noProof/>
          </w:rPr>
          <w:t>7</w:t>
        </w:r>
      </w:fldSimple>
      <w:bookmarkEnd w:id="32"/>
      <w:r>
        <w:t>: A</w:t>
      </w:r>
      <w:r w:rsidR="00DF2511">
        <w:t>n example</w:t>
      </w:r>
      <w:r>
        <w:t xml:space="preserve"> multiple breath </w:t>
      </w:r>
      <w:r w:rsidR="00DF2511">
        <w:t xml:space="preserve">wash-in and </w:t>
      </w:r>
      <w:r>
        <w:t>wash</w:t>
      </w:r>
      <w:r w:rsidR="00DF2511">
        <w:t>-</w:t>
      </w:r>
      <w:r>
        <w:t>out curve.</w:t>
      </w:r>
      <w:bookmarkEnd w:id="33"/>
      <w:r>
        <w:t xml:space="preserve"> </w:t>
      </w:r>
    </w:p>
    <w:p w14:paraId="633B2CC5" w14:textId="14E0B4CC" w:rsidR="0082381F" w:rsidRDefault="0082381F" w:rsidP="006717E0">
      <w:pPr>
        <w:pStyle w:val="Subtitle"/>
      </w:pPr>
      <w:r>
        <w:t xml:space="preserve">Displayed are the tidal breathing (flow), the exhaled </w:t>
      </w:r>
      <w:r w:rsidR="00DF2511">
        <w:t>CO</w:t>
      </w:r>
      <w:r w:rsidR="00DF2511">
        <w:rPr>
          <w:vertAlign w:val="subscript"/>
        </w:rPr>
        <w:t>2</w:t>
      </w:r>
      <w:r>
        <w:t xml:space="preserve"> with each tidal breath and the inhaled and exhaled concentration of </w:t>
      </w:r>
      <w:r w:rsidR="005E6BBB">
        <w:t>SF</w:t>
      </w:r>
      <w:r w:rsidR="005E6BBB">
        <w:rPr>
          <w:vertAlign w:val="subscript"/>
        </w:rPr>
        <w:t>6</w:t>
      </w:r>
      <w:r>
        <w:t xml:space="preserve"> with each breath. During the first period of the test, and up until the point marked with the black arrow, the patient is breathing in a gas mixture containing 0.2% </w:t>
      </w:r>
      <w:r w:rsidR="005E6BBB">
        <w:t>SF</w:t>
      </w:r>
      <w:r w:rsidR="005E6BBB">
        <w:rPr>
          <w:vertAlign w:val="subscript"/>
        </w:rPr>
        <w:t>6</w:t>
      </w:r>
      <w:r>
        <w:t xml:space="preserve"> in air. At the point indicated by the black arrow, the inspiratory and expiratory concentrations have reached an equilibrium. At this point, the flow-past circuit used to deliver the gas mixture is disconnected and the subject begins to breath room air. From this point onwards there is a progressive fall in the expired </w:t>
      </w:r>
      <w:r w:rsidR="005E6BBB">
        <w:t>SF</w:t>
      </w:r>
      <w:r w:rsidR="005E6BBB">
        <w:rPr>
          <w:vertAlign w:val="subscript"/>
        </w:rPr>
        <w:t>6</w:t>
      </w:r>
      <w:r>
        <w:t xml:space="preserve"> concentration with each breath. The end of the MBW test occurs when the expired concentration of </w:t>
      </w:r>
      <w:r w:rsidR="005E6BBB">
        <w:t>SF</w:t>
      </w:r>
      <w:r w:rsidR="005E6BBB">
        <w:rPr>
          <w:vertAlign w:val="subscript"/>
        </w:rPr>
        <w:t>6</w:t>
      </w:r>
      <w:r>
        <w:t xml:space="preserve"> drops below 1/40</w:t>
      </w:r>
      <w:r w:rsidRPr="00793540">
        <w:rPr>
          <w:vertAlign w:val="superscript"/>
        </w:rPr>
        <w:t>th</w:t>
      </w:r>
      <w:r>
        <w:t xml:space="preserve"> of the starting concentration, this starting point is where the gas mixture was disconnected (black arrow).</w:t>
      </w:r>
    </w:p>
    <w:p w14:paraId="70315E04" w14:textId="77777777" w:rsidR="0082381F" w:rsidRPr="00ED0351" w:rsidRDefault="0082381F" w:rsidP="006717E0"/>
    <w:p w14:paraId="30F0B5EA" w14:textId="3ACC3C0C" w:rsidR="0082381F" w:rsidRDefault="0082381F" w:rsidP="006717E0">
      <w:r w:rsidRPr="00ED0351">
        <w:t>The second method commonly deployed involves the wash-out of the resident nitrogen (</w:t>
      </w:r>
      <w:r w:rsidR="005E6BBB">
        <w:rPr>
          <w:color w:val="000000" w:themeColor="text1"/>
        </w:rPr>
        <w:t>N</w:t>
      </w:r>
      <w:r w:rsidR="005E6BBB">
        <w:rPr>
          <w:color w:val="000000" w:themeColor="text1"/>
          <w:vertAlign w:val="subscript"/>
        </w:rPr>
        <w:t>2</w:t>
      </w:r>
      <w:r w:rsidRPr="00ED0351">
        <w:t>) from the lungs by tidally breathing in 100% oxygen (</w:t>
      </w:r>
      <w:r w:rsidR="00DF2511">
        <w:t>O</w:t>
      </w:r>
      <w:r w:rsidR="00DF2511">
        <w:rPr>
          <w:vertAlign w:val="subscript"/>
        </w:rPr>
        <w:t>2</w:t>
      </w:r>
      <w:r w:rsidRPr="00ED0351">
        <w:t xml:space="preserve">) </w:t>
      </w:r>
      <w:r w:rsidRPr="00ED0351">
        <w:fldChar w:fldCharType="begin">
          <w:fldData xml:space="preserve">PEVuZE5vdGU+PENpdGU+PEF1dGhvcj5Db3VyaWVsPC9BdXRob3I+PFllYXI+MTk4NTwvWWVhcj48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</w:fldData>
        </w:fldChar>
      </w:r>
      <w:r w:rsidR="00B86FC1">
        <w:instrText xml:space="preserve"> ADDIN EN.CITE </w:instrText>
      </w:r>
      <w:r w:rsidR="00B86FC1">
        <w:fldChar w:fldCharType="begin">
          <w:fldData xml:space="preserve">PEVuZE5vdGU+PENpdGU+PEF1dGhvcj5Db3VyaWVsPC9BdXRob3I+PFllYXI+MTk4NTwvWWVhcj48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</w:fldData>
        </w:fldChar>
      </w:r>
      <w:r w:rsidR="00B86FC1">
        <w:instrText xml:space="preserve"> ADDIN EN.CITE.DATA </w:instrText>
      </w:r>
      <w:r w:rsidR="00B86FC1">
        <w:fldChar w:fldCharType="end"/>
      </w:r>
      <w:r w:rsidRPr="00ED0351">
        <w:fldChar w:fldCharType="separate"/>
      </w:r>
      <w:r w:rsidR="00B86FC1">
        <w:rPr>
          <w:noProof/>
        </w:rPr>
        <w:t>[118-120]</w:t>
      </w:r>
      <w:r w:rsidRPr="00ED0351">
        <w:fldChar w:fldCharType="end"/>
      </w:r>
      <w:r w:rsidRPr="00ED0351">
        <w:t xml:space="preserve">. As with the </w:t>
      </w:r>
      <w:r w:rsidR="005E6BBB">
        <w:t>SF</w:t>
      </w:r>
      <w:r w:rsidR="005E6BBB">
        <w:rPr>
          <w:vertAlign w:val="subscript"/>
        </w:rPr>
        <w:t>6</w:t>
      </w:r>
      <w:r>
        <w:t xml:space="preserve"> method</w:t>
      </w:r>
      <w:r w:rsidR="007F0FF7">
        <w:t>,</w:t>
      </w:r>
      <w:r>
        <w:t xml:space="preserve"> the wash</w:t>
      </w:r>
      <w:r w:rsidRPr="00ED0351">
        <w:t xml:space="preserve">out is complete when the end-tidal </w:t>
      </w:r>
      <w:r w:rsidR="005E6BBB">
        <w:rPr>
          <w:color w:val="000000" w:themeColor="text1"/>
        </w:rPr>
        <w:t>N</w:t>
      </w:r>
      <w:r w:rsidR="005E6BBB">
        <w:rPr>
          <w:color w:val="000000" w:themeColor="text1"/>
          <w:vertAlign w:val="subscript"/>
        </w:rPr>
        <w:t>2</w:t>
      </w:r>
      <w:r w:rsidRPr="00ED0351">
        <w:t xml:space="preserve"> concentration is &lt;1/40</w:t>
      </w:r>
      <w:r w:rsidRPr="00ED0351">
        <w:rPr>
          <w:vertAlign w:val="superscript"/>
        </w:rPr>
        <w:t>th</w:t>
      </w:r>
      <w:r w:rsidRPr="00ED0351">
        <w:t xml:space="preserve"> of the initial </w:t>
      </w:r>
      <w:r w:rsidR="005E6BBB">
        <w:rPr>
          <w:color w:val="000000" w:themeColor="text1"/>
        </w:rPr>
        <w:t>N</w:t>
      </w:r>
      <w:r w:rsidR="005E6BBB">
        <w:rPr>
          <w:color w:val="000000" w:themeColor="text1"/>
          <w:vertAlign w:val="subscript"/>
        </w:rPr>
        <w:t>2</w:t>
      </w:r>
      <w:r w:rsidRPr="00ED0351">
        <w:t xml:space="preserve"> concentration within the lung. </w:t>
      </w:r>
      <w:r>
        <w:t xml:space="preserve">Unlike the methods for assessing </w:t>
      </w:r>
      <w:r w:rsidR="005E6BBB">
        <w:t>SF</w:t>
      </w:r>
      <w:r w:rsidR="005E6BBB">
        <w:rPr>
          <w:vertAlign w:val="subscript"/>
        </w:rPr>
        <w:t>6</w:t>
      </w:r>
      <w:r>
        <w:t xml:space="preserve">, </w:t>
      </w:r>
      <w:r w:rsidR="005E6BBB">
        <w:rPr>
          <w:color w:val="000000" w:themeColor="text1"/>
        </w:rPr>
        <w:t>N</w:t>
      </w:r>
      <w:r w:rsidR="005E6BBB">
        <w:rPr>
          <w:color w:val="000000" w:themeColor="text1"/>
          <w:vertAlign w:val="subscript"/>
        </w:rPr>
        <w:t>2</w:t>
      </w:r>
      <w:r>
        <w:t xml:space="preserve"> MBW machines do not directly measure </w:t>
      </w:r>
      <w:r w:rsidR="005E6BBB">
        <w:rPr>
          <w:color w:val="000000" w:themeColor="text1"/>
        </w:rPr>
        <w:t>N</w:t>
      </w:r>
      <w:r w:rsidR="005E6BBB">
        <w:rPr>
          <w:color w:val="000000" w:themeColor="text1"/>
          <w:vertAlign w:val="subscript"/>
        </w:rPr>
        <w:t>2</w:t>
      </w:r>
      <w:r>
        <w:t>. Instead</w:t>
      </w:r>
      <w:r w:rsidR="007F0FF7">
        <w:t>,</w:t>
      </w:r>
      <w:r>
        <w:t xml:space="preserve"> exhaled </w:t>
      </w:r>
      <w:r w:rsidR="00DF2511">
        <w:t>O</w:t>
      </w:r>
      <w:r w:rsidR="00DF2511">
        <w:rPr>
          <w:vertAlign w:val="subscript"/>
        </w:rPr>
        <w:t>2</w:t>
      </w:r>
      <w:r>
        <w:t xml:space="preserve"> and </w:t>
      </w:r>
      <w:r w:rsidR="00DF2511">
        <w:t>CO</w:t>
      </w:r>
      <w:r w:rsidR="00DF2511">
        <w:rPr>
          <w:vertAlign w:val="subscript"/>
        </w:rPr>
        <w:t>2</w:t>
      </w:r>
      <w:r>
        <w:t xml:space="preserve"> are calculated and </w:t>
      </w:r>
      <w:r w:rsidR="005E6BBB">
        <w:rPr>
          <w:color w:val="000000" w:themeColor="text1"/>
        </w:rPr>
        <w:t>N</w:t>
      </w:r>
      <w:r w:rsidR="005E6BBB">
        <w:rPr>
          <w:color w:val="000000" w:themeColor="text1"/>
          <w:vertAlign w:val="subscript"/>
        </w:rPr>
        <w:t>2</w:t>
      </w:r>
      <w:r>
        <w:t xml:space="preserve"> is then derived. In recent years </w:t>
      </w:r>
      <w:r w:rsidR="005E6BBB">
        <w:rPr>
          <w:color w:val="000000" w:themeColor="text1"/>
        </w:rPr>
        <w:t>N</w:t>
      </w:r>
      <w:r w:rsidR="005E6BBB">
        <w:rPr>
          <w:color w:val="000000" w:themeColor="text1"/>
          <w:vertAlign w:val="subscript"/>
        </w:rPr>
        <w:t>2</w:t>
      </w:r>
      <w:r>
        <w:t xml:space="preserve"> MBW equipment have become more common in research studies and in clinical practice. An </w:t>
      </w:r>
      <w:r w:rsidR="005E6BBB">
        <w:rPr>
          <w:color w:val="000000" w:themeColor="text1"/>
        </w:rPr>
        <w:t>N</w:t>
      </w:r>
      <w:r w:rsidR="005E6BBB">
        <w:rPr>
          <w:color w:val="000000" w:themeColor="text1"/>
          <w:vertAlign w:val="subscript"/>
        </w:rPr>
        <w:t>2</w:t>
      </w:r>
      <w:r>
        <w:t xml:space="preserve"> MBW test is attractive, as it only </w:t>
      </w:r>
      <w:r>
        <w:lastRenderedPageBreak/>
        <w:t xml:space="preserve">requires an oxygen supply to perform the test, which can often be performed from wall-based oxygen, which reduces the cost. Despite this, </w:t>
      </w:r>
      <w:r w:rsidR="005E6BBB">
        <w:rPr>
          <w:color w:val="000000" w:themeColor="text1"/>
        </w:rPr>
        <w:t>N</w:t>
      </w:r>
      <w:r w:rsidR="005E6BBB">
        <w:rPr>
          <w:color w:val="000000" w:themeColor="text1"/>
          <w:vertAlign w:val="subscript"/>
        </w:rPr>
        <w:t>2</w:t>
      </w:r>
      <w:r>
        <w:t xml:space="preserve"> washout systems do not necessarily measure in the same way and are not inter-changeable </w:t>
      </w:r>
      <w:r>
        <w:fldChar w:fldCharType="begin"/>
      </w:r>
      <w:r w:rsidR="00B86FC1">
        <w:instrText xml:space="preserve"> ADDIN EN.CITE &lt;EndNote&gt;&lt;Cite&gt;&lt;Author&gt;Poncin&lt;/Author&gt;&lt;Year&gt;2016&lt;/Year&gt;&lt;RecNum&gt;1780&lt;/RecNum&gt;&lt;DisplayText&gt;[121]&lt;/DisplayText&gt;&lt;record&gt;&lt;rec-number&gt;1780&lt;/rec-number&gt;&lt;foreign-keys&gt;&lt;key app="EN" db-id="pr5wspr9dw2dxne92x4v99s69xa59dv092es" timestamp="1480930124"&gt;1780&lt;/key&gt;&lt;/foreign-keys&gt;&lt;ref-type name="Journal Article"&gt;17&lt;/ref-type&gt;&lt;contributors&gt;&lt;authors&gt;&lt;author&gt;Poncin, William&lt;/author&gt;&lt;author&gt;Singer, Florian&lt;/author&gt;&lt;author&gt;Aubriot, Anne-Sophie&lt;/author&gt;&lt;author&gt;Lebecque, Patrick&lt;/author&gt;&lt;/authors&gt;&lt;/contributors&gt;&lt;titles&gt;&lt;title&gt;Agreement between multiple-breath nitrogen washout systems in children and adults&lt;/title&gt;&lt;secondary-title&gt;Journal of Cystic Fibrosis&lt;/secondary-title&gt;&lt;/titles&gt;&lt;periodical&gt;&lt;full-title&gt;Journal of Cystic Fibrosis&lt;/full-title&gt;&lt;/periodical&gt;&lt;dates&gt;&lt;year&gt;2016&lt;/year&gt;&lt;/dates&gt;&lt;publisher&gt;Elsevier&lt;/publisher&gt;&lt;isbn&gt;1569-1993&lt;/isbn&gt;&lt;urls&gt;&lt;related-urls&gt;&lt;url&gt;http://dx.doi.org/10.1016/j.jcf.2016.11.004&lt;/url&gt;&lt;url&gt;http://ac.els-cdn.com/S1569199316306622/1-s2.0-S1569199316306622-main.pdf?_tid=42212a34-bacd-11e6-b9f7-00000aacb35e&amp;amp;acdnat=1480930322_b5973c32998fed23d1a97b44a957d0be&lt;/url&gt;&lt;/related-urls&gt;&lt;/urls&gt;&lt;electronic-resource-num&gt;10.1016/j.jcf.2016.11.004&lt;/electronic-resource-num&gt;&lt;access-date&gt;2016/12/05&lt;/access-date&gt;&lt;/record&gt;&lt;/Cite&gt;&lt;/EndNote&gt;</w:instrText>
      </w:r>
      <w:r>
        <w:fldChar w:fldCharType="separate"/>
      </w:r>
      <w:r w:rsidR="00B86FC1">
        <w:rPr>
          <w:noProof/>
        </w:rPr>
        <w:t>[121]</w:t>
      </w:r>
      <w:r>
        <w:fldChar w:fldCharType="end"/>
      </w:r>
      <w:r>
        <w:t>.</w:t>
      </w:r>
    </w:p>
    <w:p w14:paraId="1D7FB298" w14:textId="77777777" w:rsidR="0082381F" w:rsidRDefault="0082381F" w:rsidP="006717E0"/>
    <w:p w14:paraId="46F329DD" w14:textId="6675B30E" w:rsidR="000F6B8C" w:rsidRDefault="0082381F" w:rsidP="006717E0">
      <w:r w:rsidRPr="00ED0351">
        <w:t xml:space="preserve">Both of these methods generate outcome metrics that measure the degree of </w:t>
      </w:r>
      <w:r>
        <w:t>ventilation heterogeneity</w:t>
      </w:r>
      <w:r w:rsidRPr="00ED0351">
        <w:t xml:space="preserve"> within the lung. The most commonly used is called the lung clearance index (LCI) and is a global marker of the overall degree of </w:t>
      </w:r>
      <w:r>
        <w:t>ventilation heterogeneity</w:t>
      </w:r>
      <w:r w:rsidRPr="00ED0351">
        <w:t>. It is calculated as the cumulative exhaled</w:t>
      </w:r>
      <w:r>
        <w:t xml:space="preserve"> volume of gas required to wash</w:t>
      </w:r>
      <w:r w:rsidRPr="00ED0351">
        <w:t>out the tracer gas to &lt;1/40</w:t>
      </w:r>
      <w:r w:rsidRPr="00ED0351">
        <w:rPr>
          <w:vertAlign w:val="superscript"/>
        </w:rPr>
        <w:t>th</w:t>
      </w:r>
      <w:r w:rsidRPr="00ED0351">
        <w:t xml:space="preserve"> of the initial concentration, divided by the </w:t>
      </w:r>
      <w:r>
        <w:t xml:space="preserve">lung volume at </w:t>
      </w:r>
      <w:r w:rsidRPr="00ED0351">
        <w:t>functional residual capacity (FRC).</w:t>
      </w:r>
      <w:r>
        <w:t xml:space="preserve"> LCI has become the primary metric in the assessment of CF lung disease.</w:t>
      </w:r>
    </w:p>
    <w:p w14:paraId="4C6308E9" w14:textId="77777777" w:rsidR="000F6B8C" w:rsidRDefault="000F6B8C" w:rsidP="006717E0">
      <w:r>
        <w:br w:type="page"/>
      </w:r>
    </w:p>
    <w:p w14:paraId="209C5117" w14:textId="5E07B4CF" w:rsidR="0082381F" w:rsidRDefault="0082381F" w:rsidP="006717E0">
      <w:pPr>
        <w:pStyle w:val="Heading2"/>
        <w:numPr>
          <w:ilvl w:val="1"/>
          <w:numId w:val="18"/>
        </w:numPr>
      </w:pPr>
      <w:bookmarkStart w:id="34" w:name="_Toc345773005"/>
      <w:bookmarkStart w:id="35" w:name="_Ref21775480"/>
      <w:bookmarkStart w:id="36" w:name="_Ref21775499"/>
      <w:bookmarkStart w:id="37" w:name="_Ref21775513"/>
      <w:bookmarkStart w:id="38" w:name="_Toc27382842"/>
      <w:r>
        <w:lastRenderedPageBreak/>
        <w:t>Lung Clearance Index in CF</w:t>
      </w:r>
      <w:bookmarkEnd w:id="34"/>
      <w:bookmarkEnd w:id="35"/>
      <w:bookmarkEnd w:id="36"/>
      <w:bookmarkEnd w:id="37"/>
      <w:bookmarkEnd w:id="38"/>
    </w:p>
    <w:p w14:paraId="27DFA138" w14:textId="77777777" w:rsidR="0082381F" w:rsidRDefault="0082381F" w:rsidP="006717E0"/>
    <w:p w14:paraId="4938AE38" w14:textId="28B151E9" w:rsidR="0082381F" w:rsidRPr="00D7206A" w:rsidRDefault="0082381F" w:rsidP="006717E0">
      <w:pPr>
        <w:pStyle w:val="Heading3"/>
        <w:numPr>
          <w:ilvl w:val="2"/>
          <w:numId w:val="18"/>
        </w:numPr>
      </w:pPr>
      <w:bookmarkStart w:id="39" w:name="_Toc345773006"/>
      <w:bookmarkStart w:id="40" w:name="_Toc27382843"/>
      <w:r>
        <w:t>Early LCI Studies</w:t>
      </w:r>
      <w:bookmarkEnd w:id="39"/>
      <w:bookmarkEnd w:id="40"/>
    </w:p>
    <w:p w14:paraId="1E80821F" w14:textId="77777777" w:rsidR="0082381F" w:rsidRPr="00ED0351" w:rsidRDefault="0082381F" w:rsidP="006717E0"/>
    <w:p w14:paraId="430CA8B1" w14:textId="695A4414" w:rsidR="0082381F" w:rsidRPr="00ED0351" w:rsidRDefault="0082381F" w:rsidP="006717E0">
      <w:r w:rsidRPr="00ED0351">
        <w:t xml:space="preserve">The measurement of </w:t>
      </w:r>
      <w:r>
        <w:t>LCI</w:t>
      </w:r>
      <w:r w:rsidRPr="00ED0351">
        <w:t xml:space="preserve"> was first described in </w:t>
      </w:r>
      <w:r>
        <w:t xml:space="preserve">the </w:t>
      </w:r>
      <w:r w:rsidRPr="00ED0351">
        <w:t>1960s as a practical assessment of ventilation distribution</w:t>
      </w:r>
      <w:r w:rsidR="001439B3">
        <w:t>,</w:t>
      </w:r>
      <w:r w:rsidRPr="00ED0351">
        <w:t xml:space="preserve"> with a suggestion that it may have potential benefit in ‘broncho-active’ substances in man </w:t>
      </w:r>
      <w:r w:rsidRPr="00ED0351">
        <w:fldChar w:fldCharType="begin"/>
      </w:r>
      <w:r w:rsidR="00B86FC1">
        <w:instrText xml:space="preserve"> ADDIN EN.CITE &lt;EndNote&gt;&lt;Cite&gt;&lt;Author&gt;Bouhuys&lt;/Author&gt;&lt;Year&gt;1961&lt;/Year&gt;&lt;RecNum&gt;3052&lt;/RecNum&gt;&lt;DisplayText&gt;[119]&lt;/DisplayText&gt;&lt;record&gt;&lt;rec-number&gt;3052&lt;/rec-number&gt;&lt;foreign-keys&gt;&lt;key app="EN" db-id="pr5wspr9dw2dxne92x4v99s69xa59dv092es" timestamp="1482329778"&gt;3052&lt;/key&gt;&lt;/foreign-keys&gt;&lt;ref-type name="Journal Article"&gt;17&lt;/ref-type&gt;&lt;contributors&gt;&lt;authors&gt;&lt;author&gt;Bouhuys, A.&lt;/author&gt;&lt;author&gt;Lichtneckert, S.&lt;/author&gt;&lt;author&gt;Lundgren, C.&lt;/author&gt;&lt;author&gt;Lundin, G.&lt;/author&gt;&lt;/authors&gt;&lt;/contributors&gt;&lt;titles&gt;&lt;title&gt;Voluntary changes in breathing pattern and N2 clearance from lungs&lt;/title&gt;&lt;secondary-title&gt;J Appl Physiol&lt;/secondary-title&gt;&lt;alt-title&gt;Journal of applied physiology&lt;/alt-title&gt;&lt;/titles&gt;&lt;periodical&gt;&lt;full-title&gt;Journal of Applied Physiology&lt;/full-title&gt;&lt;abbr-1&gt;J. Appl. Physiol.&lt;/abbr-1&gt;&lt;abbr-2&gt;J Appl Physiol&lt;/abbr-2&gt;&lt;/periodical&gt;&lt;alt-periodical&gt;&lt;full-title&gt;Journal of Applied Physiology&lt;/full-title&gt;&lt;abbr-1&gt;J. Appl. Physiol.&lt;/abbr-1&gt;&lt;abbr-2&gt;J Appl Physiol&lt;/abbr-2&gt;&lt;/alt-periodical&gt;&lt;pages&gt;1039-42&lt;/pages&gt;&lt;volume&gt;16&lt;/volume&gt;&lt;edition&gt;1961/11/01&lt;/edition&gt;&lt;keywords&gt;&lt;keyword&gt;*Cell Respiration&lt;/keyword&gt;&lt;keyword&gt;Kinetics&lt;/keyword&gt;&lt;keyword&gt;Nitrogen/*metabolism&lt;/keyword&gt;&lt;keyword&gt;Respiration/*physiology&lt;/keyword&gt;&lt;keyword&gt;*NITROGEN/metabolism&lt;/keyword&gt;&lt;keyword&gt;*RESPIRATION/physiology&lt;/keyword&gt;&lt;/keywords&gt;&lt;dates&gt;&lt;year&gt;1961&lt;/year&gt;&lt;pub-dates&gt;&lt;date&gt;Nov&lt;/date&gt;&lt;/pub-dates&gt;&lt;/dates&gt;&lt;isbn&gt;0021-8987 (Print)&amp;#xD;0021-8987&lt;/isbn&gt;&lt;accession-num&gt;13871796&lt;/accession-num&gt;&lt;urls&gt;&lt;related-urls&gt;&lt;url&gt;http://jap.physiology.org/content/jap/16/6/1039.full.pdf&lt;/url&gt;&lt;/related-urls&gt;&lt;/urls&gt;&lt;remote-database-provider&gt;NLM&lt;/remote-database-provider&gt;&lt;language&gt;eng&lt;/language&gt;&lt;/record&gt;&lt;/Cite&gt;&lt;/EndNote&gt;</w:instrText>
      </w:r>
      <w:r w:rsidRPr="00ED0351">
        <w:fldChar w:fldCharType="separate"/>
      </w:r>
      <w:r w:rsidR="00B86FC1">
        <w:rPr>
          <w:noProof/>
        </w:rPr>
        <w:t>[119]</w:t>
      </w:r>
      <w:r w:rsidRPr="00ED0351">
        <w:fldChar w:fldCharType="end"/>
      </w:r>
      <w:r w:rsidRPr="00ED0351">
        <w:t>. Despite this</w:t>
      </w:r>
      <w:r w:rsidR="001439B3">
        <w:t>,</w:t>
      </w:r>
      <w:r w:rsidRPr="00ED0351">
        <w:t xml:space="preserve"> it wasn’t until the 1980s that LCI and other indices of ventilation heterogeneity were first assessed in CF. Several studies in the 1980’s and 1990’s demonstrated that patients with CF when compared to normal subjects had elevated indices of </w:t>
      </w:r>
      <w:r>
        <w:t>ventilation heterogeneity</w:t>
      </w:r>
      <w:r w:rsidRPr="00ED0351">
        <w:t xml:space="preserve"> </w:t>
      </w:r>
      <w:r w:rsidRPr="00ED0351">
        <w:fldChar w:fldCharType="begin">
          <w:fldData xml:space="preserve">PEVuZE5vdGU+PENpdGU+PEF1dGhvcj5Db3VyaWVsPC9BdXRob3I+PFllYXI+MTk4NTwvWWVhcj48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</w:fldData>
        </w:fldChar>
      </w:r>
      <w:r w:rsidR="00B86FC1">
        <w:instrText xml:space="preserve"> ADDIN EN.CITE </w:instrText>
      </w:r>
      <w:r w:rsidR="00B86FC1">
        <w:fldChar w:fldCharType="begin">
          <w:fldData xml:space="preserve">PEVuZE5vdGU+PENpdGU+PEF1dGhvcj5Db3VyaWVsPC9BdXRob3I+PFllYXI+MTk4NTwvWWVhcj48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</w:fldData>
        </w:fldChar>
      </w:r>
      <w:r w:rsidR="00B86FC1">
        <w:instrText xml:space="preserve"> ADDIN EN.CITE.DATA </w:instrText>
      </w:r>
      <w:r w:rsidR="00B86FC1">
        <w:fldChar w:fldCharType="end"/>
      </w:r>
      <w:r w:rsidRPr="00ED0351">
        <w:fldChar w:fldCharType="separate"/>
      </w:r>
      <w:r w:rsidR="00B86FC1">
        <w:rPr>
          <w:noProof/>
        </w:rPr>
        <w:t>[118, 122-124]</w:t>
      </w:r>
      <w:r w:rsidRPr="00ED0351">
        <w:fldChar w:fldCharType="end"/>
      </w:r>
      <w:r w:rsidRPr="00ED0351">
        <w:t xml:space="preserve"> when using MBW to assess ventilation distribution characteristics</w:t>
      </w:r>
      <w:r w:rsidR="002A3438">
        <w:t>.</w:t>
      </w:r>
      <w:r w:rsidRPr="00ED0351">
        <w:t xml:space="preserve"> These studies however concluded that measuring MBW in patients and children in particular</w:t>
      </w:r>
      <w:r w:rsidR="002A3438">
        <w:t>,</w:t>
      </w:r>
      <w:r w:rsidRPr="00ED0351">
        <w:t xml:space="preserve"> was very challenging and should be left to experienced paediatric research laboratories only. T</w:t>
      </w:r>
      <w:r>
        <w:t>hey</w:t>
      </w:r>
      <w:r w:rsidRPr="00ED0351">
        <w:t xml:space="preserve"> were performed in small samples of patients with a broad range of disease severity and were therefore unable to recommend a specific use for the test. The other limitation of these early studies was that the machinery required to perform MBW </w:t>
      </w:r>
      <w:r>
        <w:t xml:space="preserve">(mass spectrometer) </w:t>
      </w:r>
      <w:r w:rsidRPr="00ED0351">
        <w:t xml:space="preserve">was </w:t>
      </w:r>
      <w:r w:rsidR="0023690B">
        <w:t>custom-built</w:t>
      </w:r>
      <w:r w:rsidRPr="00ED0351">
        <w:t>, expensive and therefore impractical</w:t>
      </w:r>
      <w:r>
        <w:t xml:space="preserve"> for widespread use</w:t>
      </w:r>
      <w:r w:rsidRPr="00ED0351">
        <w:t xml:space="preserve">. </w:t>
      </w:r>
    </w:p>
    <w:p w14:paraId="57B06870" w14:textId="77777777" w:rsidR="0082381F" w:rsidRDefault="0082381F" w:rsidP="006717E0"/>
    <w:p w14:paraId="25A37E3C" w14:textId="2DBA1198" w:rsidR="0082381F" w:rsidRDefault="0082381F" w:rsidP="006717E0">
      <w:pPr>
        <w:pStyle w:val="Heading3"/>
        <w:numPr>
          <w:ilvl w:val="2"/>
          <w:numId w:val="18"/>
        </w:numPr>
      </w:pPr>
      <w:bookmarkStart w:id="41" w:name="_Toc345773007"/>
      <w:bookmarkStart w:id="42" w:name="_Toc27382844"/>
      <w:r>
        <w:t>LCI to assess early lung disease</w:t>
      </w:r>
      <w:bookmarkEnd w:id="41"/>
      <w:bookmarkEnd w:id="42"/>
    </w:p>
    <w:p w14:paraId="0C2E8CB5" w14:textId="77777777" w:rsidR="0082381F" w:rsidRPr="00ED0351" w:rsidRDefault="0082381F" w:rsidP="006717E0"/>
    <w:p w14:paraId="70D8A51D" w14:textId="308B15F4" w:rsidR="0082381F" w:rsidRPr="00ED0351" w:rsidRDefault="0082381F" w:rsidP="006717E0">
      <w:r w:rsidRPr="00ED0351">
        <w:t>LCI received a resurgence in interest with the development of an MBW system utilising mass spectrometry in the early 2000’s</w:t>
      </w:r>
      <w:r w:rsidR="002A3438">
        <w:t>.</w:t>
      </w:r>
      <w:r w:rsidRPr="00ED0351">
        <w:t xml:space="preserve"> </w:t>
      </w:r>
      <w:r w:rsidR="002A3438">
        <w:t>Two</w:t>
      </w:r>
      <w:r w:rsidRPr="00ED0351">
        <w:t xml:space="preserve"> publications </w:t>
      </w:r>
      <w:r>
        <w:t xml:space="preserve">subsequently </w:t>
      </w:r>
      <w:r w:rsidRPr="00ED0351">
        <w:t>highlight</w:t>
      </w:r>
      <w:r w:rsidR="002A3438">
        <w:t>ed</w:t>
      </w:r>
      <w:r w:rsidRPr="00ED0351">
        <w:t xml:space="preserve"> the use of LCI in mild CF lung disease.</w:t>
      </w:r>
      <w:r>
        <w:t xml:space="preserve"> Gustaffson </w:t>
      </w:r>
      <w:r w:rsidR="00564288">
        <w:rPr>
          <w:i/>
        </w:rPr>
        <w:t>et al</w:t>
      </w:r>
      <w:r w:rsidRPr="00ED0351">
        <w:t xml:space="preserve"> </w:t>
      </w:r>
      <w:r>
        <w:fldChar w:fldCharType="begin"/>
      </w:r>
      <w:r w:rsidR="00B86FC1">
        <w:instrText xml:space="preserve"> ADDIN EN.CITE &lt;EndNote&gt;&lt;Cite&gt;&lt;Author&gt;Gustafsson&lt;/Author&gt;&lt;Year&gt;2003&lt;/Year&gt;&lt;RecNum&gt;804&lt;/RecNum&gt;&lt;DisplayText&gt;[100]&lt;/DisplayText&gt;&lt;record&gt;&lt;rec-number&gt;804&lt;/rec-number&gt;&lt;foreign-keys&gt;&lt;key app="EN" db-id="pr5wspr9dw2dxne92x4v99s69xa59dv092es" timestamp="1407700454"&gt;804&lt;/key&gt;&lt;/foreign-keys&gt;&lt;ref-type name="Journal Article"&gt;17&lt;/ref-type&gt;&lt;contributors&gt;&lt;authors&gt;&lt;author&gt;Gustafsson, P. M.&lt;/author&gt;&lt;author&gt;Aurora, P.&lt;/author&gt;&lt;author&gt;Lindblad, A.&lt;/author&gt;&lt;/authors&gt;&lt;/contributors&gt;&lt;auth-address&gt;Dept of Pediatric Clinical Physiology, Queen Silvia Children&amp;apos;s Hospital, Goteborg, Sweden. pmgmed@artech.se&lt;/auth-address&gt;&lt;titles&gt;&lt;title&gt;Evaluation of ventilation maldistribution as an early indicator of lung disease in children with cystic fibrosis&lt;/title&gt;&lt;secondary-title&gt;European Respiratory Journal&lt;/secondary-title&gt;&lt;alt-title&gt;The European respiratory journal&lt;/alt-title&gt;&lt;/titles&gt;&lt;periodical&gt;&lt;full-title&gt;European Respiratory Journal&lt;/full-title&gt;&lt;/periodical&gt;&lt;alt-periodical&gt;&lt;full-title&gt;Eur Respir J&lt;/full-title&gt;&lt;abbr-1&gt;The European respiratory journal&lt;/abbr-1&gt;&lt;/alt-periodical&gt;&lt;pages&gt;972-9&lt;/pages&gt;&lt;volume&gt;22&lt;/volume&gt;&lt;number&gt;6&lt;/number&gt;&lt;edition&gt;2003/12/19&lt;/edition&gt;&lt;keywords&gt;&lt;keyword&gt;Adolescent&lt;/keyword&gt;&lt;keyword&gt;Child&lt;/keyword&gt;&lt;keyword&gt;Child, Preschool&lt;/keyword&gt;&lt;keyword&gt;Cohort Studies&lt;/keyword&gt;&lt;keyword&gt;Cross-Sectional Studies&lt;/keyword&gt;&lt;keyword&gt;Cystic Fibrosis/*diagnosis/*physiopathology&lt;/keyword&gt;&lt;keyword&gt;Female&lt;/keyword&gt;&lt;keyword&gt;Humans&lt;/keyword&gt;&lt;keyword&gt;Male&lt;/keyword&gt;&lt;keyword&gt;Pulmonary Ventilation/*physiology&lt;/keyword&gt;&lt;keyword&gt;Respiratory Function Tests/methods&lt;/keyword&gt;&lt;keyword&gt;Spirometry/methods&lt;/keyword&gt;&lt;/keywords&gt;&lt;dates&gt;&lt;year&gt;2003&lt;/year&gt;&lt;pub-dates&gt;&lt;date&gt;Dec&lt;/date&gt;&lt;/pub-dates&gt;&lt;/dates&gt;&lt;isbn&gt;0903-1936 (Print)&amp;#xD;0903-1936&lt;/isbn&gt;&lt;accession-num&gt;14680088&lt;/accession-num&gt;&lt;urls&gt;&lt;related-urls&gt;&lt;url&gt;http://erj.ersjournals.com/content/22/6/972.full.pdf&lt;/url&gt;&lt;/related-urls&gt;&lt;/urls&gt;&lt;remote-database-provider&gt;NLM&lt;/remote-database-provider&gt;&lt;language&gt;eng&lt;/language&gt;&lt;/record&gt;&lt;/Cite&gt;&lt;/EndNote&gt;</w:instrText>
      </w:r>
      <w:r>
        <w:fldChar w:fldCharType="separate"/>
      </w:r>
      <w:r w:rsidR="00B86FC1">
        <w:rPr>
          <w:noProof/>
        </w:rPr>
        <w:t>[100]</w:t>
      </w:r>
      <w:r>
        <w:fldChar w:fldCharType="end"/>
      </w:r>
      <w:r w:rsidRPr="00ED0351">
        <w:t xml:space="preserve"> hypothesised that because CF lung disease is thought to originate in the peripheral airways and that spirometry poorly reflects these areas, a test of ventilation distribution such as MBW would better assess early peripheral airways disease. The authors recruited 43 children with CF and 28 healthy children without CF from the Swedish population. Of the 43 children with CF, 10 had abnormal spirometry where as 27 had abnormal LCI, suggesting that children with CF and normal spirometry have increased </w:t>
      </w:r>
      <w:r>
        <w:t>ventilation heterogeneity</w:t>
      </w:r>
      <w:r w:rsidRPr="00ED0351">
        <w:t xml:space="preserve">. These results were </w:t>
      </w:r>
      <w:r>
        <w:t>replicated</w:t>
      </w:r>
      <w:r w:rsidRPr="00ED0351">
        <w:t xml:space="preserve"> by further research published a year later from a group in London </w:t>
      </w:r>
      <w:r w:rsidRPr="00ED0351">
        <w:fldChar w:fldCharType="begin">
          <w:fldData xml:space="preserve">PEVuZE5vdGU+PENpdGU+PEF1dGhvcj5BdXJvcmE8L0F1dGhvcj48WWVhcj4yMDA0PC9ZZWFyPjxS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wNjgtNzM8L3BhZ2Vz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</w:fldData>
        </w:fldChar>
      </w:r>
      <w:r w:rsidR="00B86FC1">
        <w:instrText xml:space="preserve"> ADDIN EN.CITE </w:instrText>
      </w:r>
      <w:r w:rsidR="00B86FC1">
        <w:fldChar w:fldCharType="begin">
          <w:fldData xml:space="preserve">PEVuZE5vdGU+PENpdGU+PEF1dGhvcj5BdXJvcmE8L0F1dGhvcj48WWVhcj4yMDA0PC9ZZWFyPjxS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wNjgtNzM8L3BhZ2Vz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</w:fldData>
        </w:fldChar>
      </w:r>
      <w:r w:rsidR="00B86FC1">
        <w:instrText xml:space="preserve"> ADDIN EN.CITE.DATA </w:instrText>
      </w:r>
      <w:r w:rsidR="00B86FC1">
        <w:fldChar w:fldCharType="end"/>
      </w:r>
      <w:r w:rsidRPr="00ED0351">
        <w:fldChar w:fldCharType="separate"/>
      </w:r>
      <w:r w:rsidR="00B86FC1">
        <w:rPr>
          <w:noProof/>
        </w:rPr>
        <w:t>[52]</w:t>
      </w:r>
      <w:r w:rsidRPr="00ED0351">
        <w:fldChar w:fldCharType="end"/>
      </w:r>
      <w:r w:rsidRPr="00ED0351">
        <w:t xml:space="preserve"> using the same equipment as Gustafsson and colleagues. They confirmed the findings from the Swedish cohort, demonstrating again that LCI is often abnormal in CF patients with normal </w:t>
      </w:r>
      <w:r w:rsidRPr="003447D6">
        <w:t>spirometry (</w:t>
      </w:r>
      <w:r w:rsidRPr="003447D6">
        <w:fldChar w:fldCharType="begin"/>
      </w:r>
      <w:r w:rsidRPr="003447D6">
        <w:instrText xml:space="preserve"> REF _Ref345681315 \h </w:instrText>
      </w:r>
      <w:r w:rsidRPr="003447D6">
        <w:fldChar w:fldCharType="separate"/>
      </w:r>
      <w:r w:rsidR="00140F11" w:rsidRPr="003D0CC0">
        <w:t xml:space="preserve">Figure </w:t>
      </w:r>
      <w:r w:rsidR="00140F11">
        <w:rPr>
          <w:noProof/>
        </w:rPr>
        <w:t>1</w:t>
      </w:r>
      <w:r w:rsidR="00140F11">
        <w:noBreakHyphen/>
      </w:r>
      <w:r w:rsidR="00140F11">
        <w:rPr>
          <w:noProof/>
        </w:rPr>
        <w:t>8</w:t>
      </w:r>
      <w:r w:rsidRPr="003447D6">
        <w:fldChar w:fldCharType="end"/>
      </w:r>
      <w:r w:rsidRPr="003447D6">
        <w:t>).</w:t>
      </w:r>
      <w:r w:rsidRPr="00ED0351">
        <w:t xml:space="preserve"> They also demonstrated that LCI has good within-session reproducibility and correlates well with spirometric indices. These two studies highlighted the potential of MBW and LCI to assess early lung disease in children with CF. They demonstrated a method that was practical and reproducible, that LCI was raised in comparison to healthy controls and correlated well with spirometry, but most importantly was raised often in those with normal spirometry.</w:t>
      </w:r>
    </w:p>
    <w:p w14:paraId="42432D91" w14:textId="77777777" w:rsidR="0082381F" w:rsidRPr="00ED0351" w:rsidRDefault="0082381F" w:rsidP="006717E0"/>
    <w:p w14:paraId="2637DA09" w14:textId="77777777" w:rsidR="0082381F" w:rsidRPr="00ED0351" w:rsidRDefault="0082381F" w:rsidP="007249C5">
      <w:pPr>
        <w:jc w:val="center"/>
      </w:pPr>
      <w:r w:rsidRPr="00ED0351">
        <w:rPr>
          <w:noProof/>
          <w:lang w:val="en-US"/>
        </w:rPr>
        <w:lastRenderedPageBreak/>
        <w:drawing>
          <wp:inline distT="0" distB="0" distL="0" distR="0" wp14:anchorId="3BE7E879" wp14:editId="5AD01617">
            <wp:extent cx="4172855" cy="2893241"/>
            <wp:effectExtent l="25400" t="25400" r="18415" b="279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rora LCI FEV1 comparison.tiff"/>
                    <pic:cNvPicPr/>
                  </pic:nvPicPr>
                  <pic:blipFill>
                    <a:blip r:embed="rId22">
                      <a:extLst>
                        <a:ext uri="{28A0092B-C50C-407E-A947-70E740481C1C}">
                          <a14:useLocalDpi xmlns:a14="http://schemas.microsoft.com/office/drawing/2010/main" val="0"/>
                        </a:ext>
                      </a:extLst>
                    </a:blip>
                    <a:stretch>
                      <a:fillRect/>
                    </a:stretch>
                  </pic:blipFill>
                  <pic:spPr>
                    <a:xfrm>
                      <a:off x="0" y="0"/>
                      <a:ext cx="4175924" cy="2895369"/>
                    </a:xfrm>
                    <a:prstGeom prst="rect">
                      <a:avLst/>
                    </a:prstGeom>
                    <a:ln>
                      <a:solidFill>
                        <a:srgbClr val="000000"/>
                      </a:solidFill>
                    </a:ln>
                  </pic:spPr>
                </pic:pic>
              </a:graphicData>
            </a:graphic>
          </wp:inline>
        </w:drawing>
      </w:r>
    </w:p>
    <w:p w14:paraId="130E0F23" w14:textId="37AA4A97" w:rsidR="00DF2511" w:rsidRDefault="0082381F" w:rsidP="006717E0">
      <w:pPr>
        <w:pStyle w:val="Caption"/>
      </w:pPr>
      <w:bookmarkStart w:id="43" w:name="_Ref345681315"/>
      <w:bookmarkStart w:id="44" w:name="_Toc27382997"/>
      <w:bookmarkStart w:id="45" w:name="_Toc345774508"/>
      <w:r w:rsidRPr="003D0CC0">
        <w:t xml:space="preserve">Figure </w:t>
      </w:r>
      <w:fldSimple w:instr=" STYLEREF 1 \s ">
        <w:r w:rsidR="00824FFE">
          <w:rPr>
            <w:noProof/>
          </w:rPr>
          <w:t>1</w:t>
        </w:r>
      </w:fldSimple>
      <w:r w:rsidR="00824FFE">
        <w:noBreakHyphen/>
      </w:r>
      <w:fldSimple w:instr=" SEQ Figure \* ARABIC \s 1 ">
        <w:r w:rsidR="00824FFE">
          <w:rPr>
            <w:noProof/>
          </w:rPr>
          <w:t>8</w:t>
        </w:r>
      </w:fldSimple>
      <w:bookmarkEnd w:id="43"/>
      <w:r w:rsidRPr="003D0CC0">
        <w:t>:</w:t>
      </w:r>
      <w:r w:rsidRPr="00ED0351">
        <w:t xml:space="preserve"> </w:t>
      </w:r>
      <w:r>
        <w:t xml:space="preserve">The relationship of LCI to </w:t>
      </w:r>
      <w:r w:rsidR="00DF2511">
        <w:t>FEV</w:t>
      </w:r>
      <w:r w:rsidR="00DF2511">
        <w:rPr>
          <w:vertAlign w:val="subscript"/>
        </w:rPr>
        <w:t>1</w:t>
      </w:r>
      <w:r>
        <w:t xml:space="preserve"> in children with CF.</w:t>
      </w:r>
      <w:bookmarkEnd w:id="44"/>
      <w:r>
        <w:t xml:space="preserve"> </w:t>
      </w:r>
    </w:p>
    <w:p w14:paraId="47B45440" w14:textId="7BD75AA8" w:rsidR="0082381F" w:rsidRPr="00ED0351" w:rsidRDefault="0082381F" w:rsidP="006717E0">
      <w:pPr>
        <w:pStyle w:val="Subtitle"/>
      </w:pPr>
      <w:r w:rsidRPr="00ED0351">
        <w:t>Data obtained from 22 children with CF (black diamonds) and 33 health</w:t>
      </w:r>
      <w:r>
        <w:t>y children (open diamonds). These</w:t>
      </w:r>
      <w:r w:rsidRPr="00ED0351">
        <w:t xml:space="preserve"> data demonstra</w:t>
      </w:r>
      <w:r>
        <w:t>te</w:t>
      </w:r>
      <w:r w:rsidRPr="00ED0351">
        <w:t xml:space="preserve"> the utility of LCI in assessing early lung disease. All healthy controls have an </w:t>
      </w:r>
      <w:r w:rsidR="00DF2511">
        <w:t>FEV</w:t>
      </w:r>
      <w:r w:rsidR="00DF2511">
        <w:rPr>
          <w:vertAlign w:val="subscript"/>
        </w:rPr>
        <w:t>1</w:t>
      </w:r>
      <w:r w:rsidRPr="00ED0351">
        <w:t xml:space="preserve"> within the normal range (&gt;-2 z-scores</w:t>
      </w:r>
      <w:r w:rsidR="00537BE6">
        <w:t>, depicted by the vertical dashed line</w:t>
      </w:r>
      <w:r w:rsidRPr="00ED0351">
        <w:t>) and an LCI value of &lt;7.7</w:t>
      </w:r>
      <w:r w:rsidR="00537BE6">
        <w:t xml:space="preserve"> (depicted by the horizontal dashed line)</w:t>
      </w:r>
      <w:r w:rsidRPr="00ED0351">
        <w:t xml:space="preserve">. All CF patients had LCI values greater than healthy children, with a </w:t>
      </w:r>
      <w:r>
        <w:t>near-</w:t>
      </w:r>
      <w:r w:rsidRPr="00ED0351">
        <w:t xml:space="preserve">linear trend between increasing LCI and decreasing </w:t>
      </w:r>
      <w:r w:rsidR="00DF2511">
        <w:t>FEV</w:t>
      </w:r>
      <w:r w:rsidR="00DF2511">
        <w:rPr>
          <w:vertAlign w:val="subscript"/>
        </w:rPr>
        <w:t>1</w:t>
      </w:r>
      <w:r w:rsidRPr="00ED0351">
        <w:t xml:space="preserve"> z-score (i.e. worsening lung disease). The most important feature of this data is that 10 of the children with CF and raised LCI had normal </w:t>
      </w:r>
      <w:r w:rsidR="00DF2511">
        <w:t>FEV</w:t>
      </w:r>
      <w:r w:rsidR="00DF2511">
        <w:rPr>
          <w:vertAlign w:val="subscript"/>
        </w:rPr>
        <w:t>1</w:t>
      </w:r>
      <w:r w:rsidRPr="00ED0351">
        <w:t>.</w:t>
      </w:r>
      <w:bookmarkEnd w:id="45"/>
      <w:r>
        <w:t xml:space="preserve"> Image reproduced</w:t>
      </w:r>
      <w:r w:rsidR="005C0626">
        <w:t xml:space="preserve"> with permission </w:t>
      </w:r>
      <w:r>
        <w:t xml:space="preserve"> from Aurora </w:t>
      </w:r>
      <w:r w:rsidR="00564288">
        <w:t>et al</w:t>
      </w:r>
      <w:r>
        <w:t xml:space="preserve"> </w:t>
      </w:r>
      <w:r>
        <w:fldChar w:fldCharType="begin">
          <w:fldData xml:space="preserve">PEVuZE5vdGU+PENpdGU+PEF1dGhvcj5BdXJvcmE8L0F1dGhvcj48WWVhcj4yMDA0PC9ZZWFyPjxS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wNjgtNzM8L3BhZ2Vz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</w:fldData>
        </w:fldChar>
      </w:r>
      <w:r w:rsidR="00B86FC1">
        <w:instrText xml:space="preserve"> ADDIN EN.CITE </w:instrText>
      </w:r>
      <w:r w:rsidR="00B86FC1">
        <w:fldChar w:fldCharType="begin">
          <w:fldData xml:space="preserve">PEVuZE5vdGU+PENpdGU+PEF1dGhvcj5BdXJvcmE8L0F1dGhvcj48WWVhcj4yMDA0PC9ZZWFyPjxS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wNjgtNzM8L3BhZ2Vz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</w:fldData>
        </w:fldChar>
      </w:r>
      <w:r w:rsidR="00B86FC1">
        <w:instrText xml:space="preserve"> ADDIN EN.CITE.DATA </w:instrText>
      </w:r>
      <w:r w:rsidR="00B86FC1">
        <w:fldChar w:fldCharType="end"/>
      </w:r>
      <w:r>
        <w:fldChar w:fldCharType="separate"/>
      </w:r>
      <w:r w:rsidR="00B86FC1">
        <w:rPr>
          <w:noProof/>
        </w:rPr>
        <w:t>[52]</w:t>
      </w:r>
      <w:r>
        <w:fldChar w:fldCharType="end"/>
      </w:r>
      <w:r>
        <w:t>.</w:t>
      </w:r>
    </w:p>
    <w:p w14:paraId="6C10F1F1" w14:textId="77777777" w:rsidR="0082381F" w:rsidRDefault="0082381F" w:rsidP="006717E0"/>
    <w:p w14:paraId="611E8A75" w14:textId="49041F0B" w:rsidR="0082381F" w:rsidRDefault="0082381F" w:rsidP="006717E0">
      <w:pPr>
        <w:pStyle w:val="Heading3"/>
        <w:numPr>
          <w:ilvl w:val="2"/>
          <w:numId w:val="18"/>
        </w:numPr>
      </w:pPr>
      <w:bookmarkStart w:id="46" w:name="_Toc345773008"/>
      <w:bookmarkStart w:id="47" w:name="_Toc27382845"/>
      <w:r>
        <w:t>LCI throughout life</w:t>
      </w:r>
      <w:bookmarkEnd w:id="46"/>
      <w:bookmarkEnd w:id="47"/>
    </w:p>
    <w:p w14:paraId="6BB29786" w14:textId="77777777" w:rsidR="0082381F" w:rsidRPr="00ED0351" w:rsidRDefault="0082381F" w:rsidP="006717E0"/>
    <w:p w14:paraId="3D6BD489" w14:textId="5FA4FD04" w:rsidR="0082381F" w:rsidRPr="00ED0351" w:rsidRDefault="0082381F" w:rsidP="006717E0">
      <w:r>
        <w:t>Following</w:t>
      </w:r>
      <w:r w:rsidRPr="00ED0351">
        <w:t xml:space="preserve"> these reports, the utility of LCI as a clinical tool in assessing CF lung disease has gained significant momentum. LCI has consistently shown to be raised in CF when compared to healthy controls </w:t>
      </w:r>
      <w:r w:rsidRPr="00ED0351">
        <w:fldChar w:fldCharType="begin">
          <w:fldData xml:space="preserve">PEVuZE5vdGU+PENpdGU+PEF1dGhvcj5Ib3JzbGV5PC9BdXRob3I+PFllYXI+MjAwODwvWWVhcj48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cGFnZXM+MTMyMy0xMzMy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SwgMTA2LCAxMjVdPC9EaXNwbGF5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cGFnZXM+MTMyMy0xMzMy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</w:fldData>
        </w:fldChar>
      </w:r>
      <w:r w:rsidR="00B86FC1">
        <w:instrText xml:space="preserve"> ADDIN EN.CITE.DATA </w:instrText>
      </w:r>
      <w:r w:rsidR="00B86FC1">
        <w:fldChar w:fldCharType="end"/>
      </w:r>
      <w:r w:rsidRPr="00ED0351">
        <w:fldChar w:fldCharType="separate"/>
      </w:r>
      <w:r w:rsidR="00B86FC1">
        <w:rPr>
          <w:noProof/>
        </w:rPr>
        <w:t>[101, 106, 125]</w:t>
      </w:r>
      <w:r w:rsidRPr="00ED0351">
        <w:fldChar w:fldCharType="end"/>
      </w:r>
      <w:r w:rsidRPr="00ED0351">
        <w:t xml:space="preserve"> and </w:t>
      </w:r>
      <w:r w:rsidR="00537BE6" w:rsidRPr="00ED0351">
        <w:t xml:space="preserve">often </w:t>
      </w:r>
      <w:r w:rsidRPr="00ED0351">
        <w:t xml:space="preserve">raised in those with normal spirometry. Increasing </w:t>
      </w:r>
      <w:r>
        <w:t>ventilation heterogeneity</w:t>
      </w:r>
      <w:r w:rsidRPr="00ED0351">
        <w:t xml:space="preserve"> appears to start very early in life in CF</w:t>
      </w:r>
      <w:r w:rsidR="002A3438">
        <w:t>.</w:t>
      </w:r>
      <w:r w:rsidRPr="00ED0351">
        <w:t xml:space="preserve"> </w:t>
      </w:r>
      <w:r>
        <w:t xml:space="preserve">Lum </w:t>
      </w:r>
      <w:r w:rsidR="00564288">
        <w:rPr>
          <w:i/>
        </w:rPr>
        <w:t>et al</w:t>
      </w:r>
      <w:r w:rsidRPr="00ED0351">
        <w:t xml:space="preserve"> </w:t>
      </w:r>
      <w:r>
        <w:fldChar w:fldCharType="begin">
          <w:fldData xml:space="preserve">PEVuZE5vdGU+PENpdGU+PEF1dGhvcj5MdW08L0F1dGhvcj48WWVhcj4yMDA3PC9ZZWFyPjxSZWNO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MzQxLTc8L3BhZ2VzPjx2b2x1bWU+NjI8L3ZvbHVtZT48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</w:fldData>
        </w:fldChar>
      </w:r>
      <w:r w:rsidR="00B86FC1">
        <w:instrText xml:space="preserve"> ADDIN EN.CITE </w:instrText>
      </w:r>
      <w:r w:rsidR="00B86FC1">
        <w:fldChar w:fldCharType="begin">
          <w:fldData xml:space="preserve">PEVuZE5vdGU+PENpdGU+PEF1dGhvcj5MdW08L0F1dGhvcj48WWVhcj4yMDA3PC9ZZWFyPjxSZWNO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MzQxLTc8L3BhZ2VzPjx2b2x1bWU+NjI8L3ZvbHVtZT48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</w:fldData>
        </w:fldChar>
      </w:r>
      <w:r w:rsidR="00B86FC1">
        <w:instrText xml:space="preserve"> ADDIN EN.CITE.DATA </w:instrText>
      </w:r>
      <w:r w:rsidR="00B86FC1">
        <w:fldChar w:fldCharType="end"/>
      </w:r>
      <w:r>
        <w:fldChar w:fldCharType="separate"/>
      </w:r>
      <w:r w:rsidR="00B86FC1">
        <w:rPr>
          <w:noProof/>
        </w:rPr>
        <w:t>[126]</w:t>
      </w:r>
      <w:r>
        <w:fldChar w:fldCharType="end"/>
      </w:r>
      <w:r w:rsidRPr="00ED0351">
        <w:t xml:space="preserve"> </w:t>
      </w:r>
      <w:r w:rsidR="00537BE6">
        <w:t>reported</w:t>
      </w:r>
      <w:r w:rsidRPr="00ED0351">
        <w:t xml:space="preserve"> that as early as 3 months </w:t>
      </w:r>
      <w:r w:rsidR="00537BE6">
        <w:t xml:space="preserve">of age, </w:t>
      </w:r>
      <w:r w:rsidRPr="00ED0351">
        <w:t xml:space="preserve">there is evidence of increased </w:t>
      </w:r>
      <w:r>
        <w:t>ventilation heterogeneity</w:t>
      </w:r>
      <w:r w:rsidRPr="00ED0351">
        <w:t xml:space="preserve"> in CF</w:t>
      </w:r>
      <w:r w:rsidR="00537BE6">
        <w:t>, when</w:t>
      </w:r>
      <w:r w:rsidRPr="00ED0351">
        <w:t xml:space="preserve"> compared to healthy controls</w:t>
      </w:r>
      <w:r w:rsidR="00537BE6">
        <w:t>. This raised</w:t>
      </w:r>
      <w:r w:rsidRPr="00ED0351">
        <w:t xml:space="preserve"> </w:t>
      </w:r>
      <w:r w:rsidR="00537BE6">
        <w:t>LCI value</w:t>
      </w:r>
      <w:r w:rsidRPr="00ED0351">
        <w:t xml:space="preserve"> in CF infants</w:t>
      </w:r>
      <w:r w:rsidR="002A3438">
        <w:t>,</w:t>
      </w:r>
      <w:r w:rsidRPr="00ED0351">
        <w:t xml:space="preserve"> </w:t>
      </w:r>
      <w:r w:rsidR="00537BE6">
        <w:t xml:space="preserve">continued to be observed </w:t>
      </w:r>
      <w:r w:rsidRPr="00ED0351">
        <w:t xml:space="preserve">up to the age of 2 years. </w:t>
      </w:r>
      <w:r>
        <w:t>A</w:t>
      </w:r>
      <w:r w:rsidRPr="00ED0351">
        <w:t xml:space="preserve"> study of 47 infants with CF </w:t>
      </w:r>
      <w:r>
        <w:t xml:space="preserve">by Belessis </w:t>
      </w:r>
      <w:r w:rsidR="00564288">
        <w:rPr>
          <w:i/>
        </w:rPr>
        <w:t>et al</w:t>
      </w:r>
      <w:r>
        <w:t xml:space="preserve"> </w:t>
      </w:r>
      <w:r>
        <w:fldChar w:fldCharType="begin">
          <w:fldData xml:space="preserve">PEVuZE5vdGU+PENpdGU+PEF1dGhvcj5CZWxlc3NpczwvQXV0aG9yPjxZZWFyPjIwMTI8L1llYXI+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YWx0LXBlcmlv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</w:fldData>
        </w:fldChar>
      </w:r>
      <w:r w:rsidR="00B86FC1">
        <w:instrText xml:space="preserve"> ADDIN EN.CITE </w:instrText>
      </w:r>
      <w:r w:rsidR="00B86FC1">
        <w:fldChar w:fldCharType="begin">
          <w:fldData xml:space="preserve">PEVuZE5vdGU+PENpdGU+PEF1dGhvcj5CZWxlc3NpczwvQXV0aG9yPjxZZWFyPjIwMTI8L1llYXI+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YWx0LXBlcmlv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</w:fldData>
        </w:fldChar>
      </w:r>
      <w:r w:rsidR="00B86FC1">
        <w:instrText xml:space="preserve"> ADDIN EN.CITE.DATA </w:instrText>
      </w:r>
      <w:r w:rsidR="00B86FC1">
        <w:fldChar w:fldCharType="end"/>
      </w:r>
      <w:r>
        <w:fldChar w:fldCharType="separate"/>
      </w:r>
      <w:r w:rsidR="00B86FC1">
        <w:rPr>
          <w:noProof/>
        </w:rPr>
        <w:t>[127]</w:t>
      </w:r>
      <w:r>
        <w:fldChar w:fldCharType="end"/>
      </w:r>
      <w:r>
        <w:t xml:space="preserve"> </w:t>
      </w:r>
      <w:r w:rsidRPr="00ED0351">
        <w:t xml:space="preserve">demonstrated </w:t>
      </w:r>
      <w:r>
        <w:t xml:space="preserve">that </w:t>
      </w:r>
      <w:r w:rsidRPr="00ED0351">
        <w:t xml:space="preserve">14 of these children without clinical symptoms had raised LCI, these patients were associated with having greater levels of inflammation </w:t>
      </w:r>
      <w:r>
        <w:t>and</w:t>
      </w:r>
      <w:r w:rsidRPr="00ED0351">
        <w:t xml:space="preserve"> also with the presence of </w:t>
      </w:r>
      <w:r w:rsidRPr="00042794">
        <w:rPr>
          <w:i/>
          <w:iCs/>
        </w:rPr>
        <w:t>Pseudomonas aeruginosa</w:t>
      </w:r>
      <w:r w:rsidRPr="00ED0351">
        <w:t>. Having recruited healthy infant control</w:t>
      </w:r>
      <w:r>
        <w:t>s to compare to the CF subjects</w:t>
      </w:r>
      <w:r w:rsidRPr="00ED0351">
        <w:t xml:space="preserve"> </w:t>
      </w:r>
      <w:r>
        <w:t>(</w:t>
      </w:r>
      <w:r w:rsidR="00537BE6">
        <w:t>a challenge as these infants need to be sedated to perform the measurement</w:t>
      </w:r>
      <w:r>
        <w:t>)</w:t>
      </w:r>
      <w:r w:rsidRPr="00ED0351">
        <w:t xml:space="preserve">, strengthened these two studies. Performing lung function of any description in this age range however remains challenging and limited to highly specialist research centres </w:t>
      </w:r>
      <w:r w:rsidRPr="00ED0351">
        <w:fldChar w:fldCharType="begin"/>
      </w:r>
      <w:r w:rsidR="00B86FC1">
        <w:instrText xml:space="preserve"> ADDIN EN.CITE &lt;EndNote&gt;&lt;Cite&gt;&lt;Author&gt;Duncan&lt;/Author&gt;&lt;Year&gt;2014&lt;/Year&gt;&lt;RecNum&gt;686&lt;/RecNum&gt;&lt;DisplayText&gt;[128]&lt;/DisplayText&gt;&lt;record&gt;&lt;rec-number&gt;686&lt;/rec-number&gt;&lt;foreign-keys&gt;&lt;key app="EN" db-id="pr5wspr9dw2dxne92x4v99s69xa59dv092es" timestamp="1402859740"&gt;686&lt;/key&gt;&lt;/foreign-keys&gt;&lt;ref-type name="Journal Article"&gt;17&lt;/ref-type&gt;&lt;contributors&gt;&lt;authors&gt;&lt;author&gt;Duncan, Julie A.&lt;/author&gt;&lt;author&gt;Aurora, Paul&lt;/author&gt;&lt;/authors&gt;&lt;/contributors&gt;&lt;titles&gt;&lt;title&gt;Monitoring early lung disease in cystic fibrosis: where are we now?&lt;/title&gt;&lt;secondary-title&gt;Breathe&lt;/secondary-title&gt;&lt;/titles&gt;&lt;periodical&gt;&lt;full-title&gt;Breathe&lt;/full-title&gt;&lt;/periodical&gt;&lt;pages&gt;34-47&lt;/pages&gt;&lt;volume&gt;10&lt;/volume&gt;&lt;number&gt;1&lt;/number&gt;&lt;dates&gt;&lt;year&gt;2014&lt;/year&gt;&lt;pub-dates&gt;&lt;date&gt;March 1, 2014&lt;/date&gt;&lt;/pub-dates&gt;&lt;/dates&gt;&lt;urls&gt;&lt;related-urls&gt;&lt;url&gt;http://breathe.ersjournals.com/content/10/1/34.abstract&lt;/url&gt;&lt;url&gt;http://breathe.ersjournals.com/content/10/1/34.full.pdf&lt;/url&gt;&lt;/related-urls&gt;&lt;/urls&gt;&lt;electronic-resource-num&gt;10.1183/20734735.010813&lt;/electronic-resource-num&gt;&lt;/record&gt;&lt;/Cite&gt;&lt;/EndNote&gt;</w:instrText>
      </w:r>
      <w:r w:rsidRPr="00ED0351">
        <w:fldChar w:fldCharType="separate"/>
      </w:r>
      <w:r w:rsidR="00B86FC1">
        <w:rPr>
          <w:noProof/>
        </w:rPr>
        <w:t>[128]</w:t>
      </w:r>
      <w:r w:rsidRPr="00ED0351">
        <w:fldChar w:fldCharType="end"/>
      </w:r>
      <w:r>
        <w:t xml:space="preserve">, </w:t>
      </w:r>
      <w:r w:rsidRPr="00ED0351">
        <w:t xml:space="preserve">however the knowledge of early lung function abnormalities enables appropriate interventions to be administered. These practical difficulties are reduced in pre-school children </w:t>
      </w:r>
      <w:r>
        <w:t xml:space="preserve">as sedation is not required to achieve results and appropriate distraction can be achieved </w:t>
      </w:r>
      <w:r>
        <w:fldChar w:fldCharType="begin"/>
      </w:r>
      <w:r w:rsidR="00B86FC1">
        <w:instrText xml:space="preserve"> ADDIN EN.CITE &lt;EndNote&gt;&lt;Cite&gt;&lt;Author&gt;Duncan&lt;/Author&gt;&lt;Year&gt;2014&lt;/Year&gt;&lt;RecNum&gt;686&lt;/RecNum&gt;&lt;DisplayText&gt;[128]&lt;/DisplayText&gt;&lt;record&gt;&lt;rec-number&gt;686&lt;/rec-number&gt;&lt;foreign-keys&gt;&lt;key app="EN" db-id="pr5wspr9dw2dxne92x4v99s69xa59dv092es" timestamp="1402859740"&gt;686&lt;/key&gt;&lt;/foreign-keys&gt;&lt;ref-type name="Journal Article"&gt;17&lt;/ref-type&gt;&lt;contributors&gt;&lt;authors&gt;&lt;author&gt;Duncan, Julie A.&lt;/author&gt;&lt;author&gt;Aurora, Paul&lt;/author&gt;&lt;/authors&gt;&lt;/contributors&gt;&lt;titles&gt;&lt;title&gt;Monitoring early lung disease in cystic fibrosis: where are we now?&lt;/title&gt;&lt;secondary-title&gt;Breathe&lt;/secondary-title&gt;&lt;/titles&gt;&lt;periodical&gt;&lt;full-title&gt;Breathe&lt;/full-title&gt;&lt;/periodical&gt;&lt;pages&gt;34-47&lt;/pages&gt;&lt;volume&gt;10&lt;/volume&gt;&lt;number&gt;1&lt;/number&gt;&lt;dates&gt;&lt;year&gt;2014&lt;/year&gt;&lt;pub-dates&gt;&lt;date&gt;March 1, 2014&lt;/date&gt;&lt;/pub-dates&gt;&lt;/dates&gt;&lt;urls&gt;&lt;related-urls&gt;&lt;url&gt;http://breathe.ersjournals.com/content/10/1/34.abstract&lt;/url&gt;&lt;url&gt;http://breathe.ersjournals.com/content/10/1/34.full.pdf&lt;/url&gt;&lt;/related-urls&gt;&lt;/urls&gt;&lt;electronic-resource-num&gt;10.1183/20734735.010813&lt;/electronic-resource-num&gt;&lt;/record&gt;&lt;/Cite&gt;&lt;/EndNote&gt;</w:instrText>
      </w:r>
      <w:r>
        <w:fldChar w:fldCharType="separate"/>
      </w:r>
      <w:r w:rsidR="00B86FC1">
        <w:rPr>
          <w:noProof/>
        </w:rPr>
        <w:t>[128]</w:t>
      </w:r>
      <w:r>
        <w:fldChar w:fldCharType="end"/>
      </w:r>
      <w:r w:rsidRPr="00ED0351">
        <w:t xml:space="preserve">. </w:t>
      </w:r>
      <w:r>
        <w:t xml:space="preserve">Aurora </w:t>
      </w:r>
      <w:r w:rsidR="00564288">
        <w:rPr>
          <w:i/>
        </w:rPr>
        <w:t>et al</w:t>
      </w:r>
      <w:r>
        <w:t xml:space="preserve"> </w:t>
      </w:r>
      <w:r>
        <w:fldChar w:fldCharType="begin">
          <w:fldData xml:space="preserve">PEVuZE5vdGU+PENpdGU+PEF1dGhvcj5BdXJvcmE8L0F1dGhvcj48WWVhcj4yMDA1PC9ZZWFyPjxS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xhYmJy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==
</w:fldData>
        </w:fldChar>
      </w:r>
      <w:r w:rsidR="00B86FC1">
        <w:instrText xml:space="preserve"> ADDIN EN.CITE </w:instrText>
      </w:r>
      <w:r w:rsidR="00B86FC1">
        <w:fldChar w:fldCharType="begin">
          <w:fldData xml:space="preserve">PEVuZE5vdGU+PENpdGU+PEF1dGhvcj5BdXJvcmE8L0F1dGhvcj48WWVhcj4yMDA1PC9ZZWFyPjxS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xhYmJy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==
</w:fldData>
        </w:fldChar>
      </w:r>
      <w:r w:rsidR="00B86FC1">
        <w:instrText xml:space="preserve"> ADDIN EN.CITE.DATA </w:instrText>
      </w:r>
      <w:r w:rsidR="00B86FC1">
        <w:fldChar w:fldCharType="end"/>
      </w:r>
      <w:r>
        <w:fldChar w:fldCharType="separate"/>
      </w:r>
      <w:r w:rsidR="00B86FC1">
        <w:rPr>
          <w:noProof/>
        </w:rPr>
        <w:t>[129]</w:t>
      </w:r>
      <w:r>
        <w:fldChar w:fldCharType="end"/>
      </w:r>
      <w:r w:rsidRPr="00ED0351">
        <w:t xml:space="preserve"> demonstrated the feasibility in pre-school children (aged 2-5 years), describing a set-up utilising a </w:t>
      </w:r>
      <w:r w:rsidRPr="00ED0351">
        <w:lastRenderedPageBreak/>
        <w:t>facemask and video distraction</w:t>
      </w:r>
      <w:r>
        <w:t xml:space="preserve"> to aid successful assessment</w:t>
      </w:r>
      <w:r w:rsidRPr="00ED0351">
        <w:t xml:space="preserve">. The results from this study again confirmed pre-school children often have raised LCI in the presence of normal spirometry, but also that those CF patients chronically colonised with </w:t>
      </w:r>
      <w:r w:rsidRPr="00034F57">
        <w:rPr>
          <w:i/>
          <w:iCs/>
        </w:rPr>
        <w:t>Pseudomonas aeruginosa</w:t>
      </w:r>
      <w:r w:rsidRPr="00ED0351">
        <w:t xml:space="preserve"> had higher LCI compared to CF patients </w:t>
      </w:r>
      <w:r>
        <w:t xml:space="preserve">not infected with </w:t>
      </w:r>
      <w:r w:rsidRPr="00034F57">
        <w:rPr>
          <w:i/>
          <w:iCs/>
        </w:rPr>
        <w:t>Pseudomonas</w:t>
      </w:r>
      <w:r w:rsidR="00537BE6">
        <w:rPr>
          <w:i/>
          <w:iCs/>
        </w:rPr>
        <w:t xml:space="preserve"> aeruginosa</w:t>
      </w:r>
      <w:r w:rsidRPr="00ED0351">
        <w:t xml:space="preserve">. </w:t>
      </w:r>
    </w:p>
    <w:p w14:paraId="6CC55220" w14:textId="77777777" w:rsidR="0082381F" w:rsidRPr="00ED0351" w:rsidRDefault="0082381F" w:rsidP="006717E0"/>
    <w:p w14:paraId="68EC84F7" w14:textId="4F9E1559" w:rsidR="0082381F" w:rsidRPr="00ED0351" w:rsidRDefault="0082381F" w:rsidP="006717E0">
      <w:r w:rsidRPr="00ED0351">
        <w:t xml:space="preserve">As the median survival age for CF patients increases the number of adult patients with normal spirometry </w:t>
      </w:r>
      <w:r>
        <w:t xml:space="preserve">has </w:t>
      </w:r>
      <w:r w:rsidRPr="00ED0351">
        <w:t>also increased. This has led to an increased interest in measuring MBW in the adult population with two large studies in particular demonstrating results similar to those found in paediatric studies.</w:t>
      </w:r>
      <w:r>
        <w:t xml:space="preserve"> Horsley </w:t>
      </w:r>
      <w:r w:rsidR="00564288">
        <w:rPr>
          <w:i/>
        </w:rPr>
        <w:t>et al</w:t>
      </w:r>
      <w:r w:rsidRPr="00ED0351">
        <w:t xml:space="preserve"> </w:t>
      </w:r>
      <w:r>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fldChar w:fldCharType="separate"/>
      </w:r>
      <w:r w:rsidR="00B86FC1">
        <w:rPr>
          <w:noProof/>
        </w:rPr>
        <w:t>[101]</w:t>
      </w:r>
      <w:r>
        <w:fldChar w:fldCharType="end"/>
      </w:r>
      <w:r>
        <w:t xml:space="preserve"> </w:t>
      </w:r>
      <w:r w:rsidRPr="00ED0351">
        <w:t>and</w:t>
      </w:r>
      <w:r>
        <w:t xml:space="preserve"> O’Neill </w:t>
      </w:r>
      <w:r w:rsidR="00564288">
        <w:rPr>
          <w:i/>
        </w:rPr>
        <w:t>et al</w:t>
      </w:r>
      <w:r w:rsidRPr="00ED0351">
        <w:t xml:space="preserve"> </w:t>
      </w:r>
      <w:r>
        <w:fldChar w:fldCharType="begin">
          <w:fldData xml:space="preserve">PEVuZE5vdGU+PENpdGU+PEF1dGhvcj5PJmFwb3M7TmVpbGw8L0F1dGhvcj48WWVhcj4yMDE2PC9Z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xMzIzLTEzMzI8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</w:fldData>
        </w:fldChar>
      </w:r>
      <w:r w:rsidR="00B86FC1">
        <w:instrText xml:space="preserve"> ADDIN EN.CITE </w:instrText>
      </w:r>
      <w:r w:rsidR="00B86FC1">
        <w:fldChar w:fldCharType="begin">
          <w:fldData xml:space="preserve">PEVuZE5vdGU+PENpdGU+PEF1dGhvcj5PJmFwb3M7TmVpbGw8L0F1dGhvcj48WWVhcj4yMDE2PC9Z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xMzIzLTEzMzI8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</w:fldData>
        </w:fldChar>
      </w:r>
      <w:r w:rsidR="00B86FC1">
        <w:instrText xml:space="preserve"> ADDIN EN.CITE.DATA </w:instrText>
      </w:r>
      <w:r w:rsidR="00B86FC1">
        <w:fldChar w:fldCharType="end"/>
      </w:r>
      <w:r>
        <w:fldChar w:fldCharType="separate"/>
      </w:r>
      <w:r w:rsidR="00B86FC1">
        <w:rPr>
          <w:noProof/>
        </w:rPr>
        <w:t>[106]</w:t>
      </w:r>
      <w:r>
        <w:fldChar w:fldCharType="end"/>
      </w:r>
      <w:r>
        <w:t xml:space="preserve"> </w:t>
      </w:r>
      <w:r w:rsidRPr="00ED0351">
        <w:t>studied 33 and 110 adults with CF respectively and compared to populations of 48 and 61 healthy controls respectively. Both studies demonstrated the feasibility of measuring MBW in adult populations and that LCI is raised prior to abnormalities seen on spirometry</w:t>
      </w:r>
      <w:r>
        <w:t>.</w:t>
      </w:r>
    </w:p>
    <w:p w14:paraId="54B5F4EF" w14:textId="77777777" w:rsidR="0082381F" w:rsidRDefault="0082381F" w:rsidP="006717E0"/>
    <w:p w14:paraId="1C101EE7" w14:textId="68139D8E" w:rsidR="0082381F" w:rsidRDefault="0082381F" w:rsidP="006717E0">
      <w:pPr>
        <w:pStyle w:val="Heading3"/>
        <w:numPr>
          <w:ilvl w:val="2"/>
          <w:numId w:val="18"/>
        </w:numPr>
      </w:pPr>
      <w:bookmarkStart w:id="48" w:name="_Toc27382846"/>
      <w:r>
        <w:t>Evidence for use in CF clinical trials</w:t>
      </w:r>
      <w:bookmarkEnd w:id="48"/>
    </w:p>
    <w:p w14:paraId="317E4329" w14:textId="77777777" w:rsidR="0082381F" w:rsidRDefault="0082381F" w:rsidP="006717E0"/>
    <w:p w14:paraId="53E33B0F" w14:textId="77777777" w:rsidR="0082381F" w:rsidRPr="00ED0351" w:rsidRDefault="0082381F" w:rsidP="006717E0">
      <w:pPr>
        <w:rPr>
          <w:rStyle w:val="s1"/>
        </w:rPr>
      </w:pPr>
      <w:r w:rsidRPr="00ED0351">
        <w:rPr>
          <w:rStyle w:val="s1"/>
        </w:rPr>
        <w:t xml:space="preserve">One of the major clinical barriers to the uptake of MBW and LCI in the general CF population is due to </w:t>
      </w:r>
      <w:r>
        <w:rPr>
          <w:rStyle w:val="s1"/>
        </w:rPr>
        <w:t>studies demonstrating</w:t>
      </w:r>
      <w:r w:rsidRPr="00ED0351">
        <w:rPr>
          <w:rStyle w:val="s1"/>
        </w:rPr>
        <w:t xml:space="preserve"> that LCI gives an unpredictable response to interventional trials</w:t>
      </w:r>
      <w:r>
        <w:rPr>
          <w:rStyle w:val="s1"/>
        </w:rPr>
        <w:t xml:space="preserve"> in patients with acute exacerbations and with more severe disease</w:t>
      </w:r>
      <w:r w:rsidRPr="00ED0351">
        <w:rPr>
          <w:rStyle w:val="s1"/>
        </w:rPr>
        <w:t>. The potential of LCI as a clinical outcome in CF encouraged numerous studies to utilise LCI as a</w:t>
      </w:r>
      <w:r>
        <w:rPr>
          <w:rStyle w:val="s1"/>
        </w:rPr>
        <w:t>n</w:t>
      </w:r>
      <w:r w:rsidRPr="00ED0351">
        <w:rPr>
          <w:rStyle w:val="s1"/>
        </w:rPr>
        <w:t xml:space="preserve"> outcome</w:t>
      </w:r>
      <w:r>
        <w:rPr>
          <w:rStyle w:val="s1"/>
        </w:rPr>
        <w:t xml:space="preserve"> measure</w:t>
      </w:r>
      <w:r w:rsidRPr="00ED0351">
        <w:rPr>
          <w:rStyle w:val="s1"/>
        </w:rPr>
        <w:t xml:space="preserve"> in clinical trials. </w:t>
      </w:r>
    </w:p>
    <w:p w14:paraId="4F5D8D02" w14:textId="77777777" w:rsidR="0082381F" w:rsidRPr="00ED0351" w:rsidRDefault="0082381F" w:rsidP="006717E0">
      <w:pPr>
        <w:rPr>
          <w:rStyle w:val="s1"/>
        </w:rPr>
      </w:pPr>
    </w:p>
    <w:p w14:paraId="52F76868" w14:textId="578B595E" w:rsidR="0082381F" w:rsidRPr="00ED0351" w:rsidRDefault="0082381F" w:rsidP="006717E0">
      <w:pPr>
        <w:rPr>
          <w:rStyle w:val="s1"/>
        </w:rPr>
      </w:pPr>
      <w:r w:rsidRPr="00ED0351">
        <w:rPr>
          <w:rStyle w:val="s1"/>
        </w:rPr>
        <w:t>In response to new</w:t>
      </w:r>
      <w:r>
        <w:rPr>
          <w:rStyle w:val="s1"/>
        </w:rPr>
        <w:t>ly initiated</w:t>
      </w:r>
      <w:r w:rsidRPr="00ED0351">
        <w:rPr>
          <w:rStyle w:val="s1"/>
        </w:rPr>
        <w:t xml:space="preserve"> therapies</w:t>
      </w:r>
      <w:r>
        <w:rPr>
          <w:rStyle w:val="s1"/>
        </w:rPr>
        <w:t>,</w:t>
      </w:r>
      <w:r w:rsidRPr="00ED0351">
        <w:rPr>
          <w:rStyle w:val="s1"/>
        </w:rPr>
        <w:t xml:space="preserve"> various studies have demonstrated that LCI is a useful marker to detect improvements in </w:t>
      </w:r>
      <w:r>
        <w:t>ventilation heterogeneity</w:t>
      </w:r>
      <w:r w:rsidRPr="00ED0351">
        <w:rPr>
          <w:rStyle w:val="s1"/>
        </w:rPr>
        <w:t>.</w:t>
      </w:r>
      <w:r>
        <w:rPr>
          <w:rStyle w:val="s1"/>
        </w:rPr>
        <w:t xml:space="preserve"> Amin </w:t>
      </w:r>
      <w:r w:rsidR="00564288">
        <w:rPr>
          <w:i/>
        </w:rPr>
        <w:t>et al</w:t>
      </w:r>
      <w:r w:rsidRPr="00ED0351">
        <w:rPr>
          <w:rStyle w:val="s1"/>
        </w:rPr>
        <w:t xml:space="preserve"> </w:t>
      </w:r>
      <w:r>
        <w:rPr>
          <w:rStyle w:val="s1"/>
        </w:rPr>
        <w:fldChar w:fldCharType="begin">
          <w:fldData xml:space="preserve">PEVuZE5vdGU+PENpdGU+PEF1dGhvcj5BbWluPC9BdXRob3I+PFllYXI+MjAxMDwvWWVhcj48UmVj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cGFnZXM+Mzc5LTgzPC9wYWdlcz48dm9sdW1lPjY1PC92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</w:fldData>
        </w:fldChar>
      </w:r>
      <w:r w:rsidR="00B86FC1">
        <w:rPr>
          <w:rStyle w:val="s1"/>
        </w:rPr>
        <w:instrText xml:space="preserve"> ADDIN EN.CITE </w:instrText>
      </w:r>
      <w:r w:rsidR="00B86FC1">
        <w:rPr>
          <w:rStyle w:val="s1"/>
        </w:rPr>
        <w:fldChar w:fldCharType="begin">
          <w:fldData xml:space="preserve">PEVuZE5vdGU+PENpdGU+PEF1dGhvcj5BbWluPC9BdXRob3I+PFllYXI+MjAxMDwvWWVhcj48UmVj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cGFnZXM+Mzc5LTgzPC9wYWdlcz48dm9sdW1lPjY1PC92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</w:fldData>
        </w:fldChar>
      </w:r>
      <w:r w:rsidR="00B86FC1">
        <w:rPr>
          <w:rStyle w:val="s1"/>
        </w:rPr>
        <w:instrText xml:space="preserve"> ADDIN EN.CITE.DATA </w:instrText>
      </w:r>
      <w:r w:rsidR="00B86FC1">
        <w:rPr>
          <w:rStyle w:val="s1"/>
        </w:rPr>
      </w:r>
      <w:r w:rsidR="00B86FC1">
        <w:rPr>
          <w:rStyle w:val="s1"/>
        </w:rPr>
        <w:fldChar w:fldCharType="end"/>
      </w:r>
      <w:r>
        <w:rPr>
          <w:rStyle w:val="s1"/>
        </w:rPr>
      </w:r>
      <w:r>
        <w:rPr>
          <w:rStyle w:val="s1"/>
        </w:rPr>
        <w:fldChar w:fldCharType="separate"/>
      </w:r>
      <w:r w:rsidR="00B86FC1">
        <w:rPr>
          <w:rStyle w:val="s1"/>
          <w:noProof/>
        </w:rPr>
        <w:t>[130]</w:t>
      </w:r>
      <w:r>
        <w:rPr>
          <w:rStyle w:val="s1"/>
        </w:rPr>
        <w:fldChar w:fldCharType="end"/>
      </w:r>
      <w:r>
        <w:rPr>
          <w:rStyle w:val="s1"/>
        </w:rPr>
        <w:t xml:space="preserve"> </w:t>
      </w:r>
      <w:r w:rsidRPr="00ED0351">
        <w:rPr>
          <w:rStyle w:val="s1"/>
        </w:rPr>
        <w:t xml:space="preserve">demonstrated in a randomised crossover trial involving hypertonic saline </w:t>
      </w:r>
      <w:r>
        <w:rPr>
          <w:rStyle w:val="s1"/>
        </w:rPr>
        <w:t>in comparison</w:t>
      </w:r>
      <w:r w:rsidRPr="00ED0351">
        <w:rPr>
          <w:rStyle w:val="s1"/>
        </w:rPr>
        <w:t xml:space="preserve"> to isotonic saline, that LCI significantly decreased </w:t>
      </w:r>
      <w:r w:rsidR="00C105CB">
        <w:rPr>
          <w:rStyle w:val="s1"/>
        </w:rPr>
        <w:t>four</w:t>
      </w:r>
      <w:r w:rsidRPr="00ED0351">
        <w:rPr>
          <w:rStyle w:val="s1"/>
        </w:rPr>
        <w:t xml:space="preserve"> weeks post the administration of hypertonic saline.</w:t>
      </w:r>
      <w:r>
        <w:rPr>
          <w:rStyle w:val="s1"/>
        </w:rPr>
        <w:t xml:space="preserve"> This finding was emphasised by Ellemunter </w:t>
      </w:r>
      <w:r w:rsidR="00564288">
        <w:rPr>
          <w:i/>
        </w:rPr>
        <w:t>et al</w:t>
      </w:r>
      <w:r>
        <w:rPr>
          <w:rStyle w:val="s1"/>
        </w:rPr>
        <w:t xml:space="preserve"> </w:t>
      </w:r>
      <w:r>
        <w:rPr>
          <w:rStyle w:val="s1"/>
        </w:rPr>
        <w:fldChar w:fldCharType="begin">
          <w:fldData xml:space="preserve">PEVuZE5vdGU+PENpdGU+PEF1dGhvcj5FbGxlbXVudGVyPC9BdXRob3I+PFllYXI+MjAxNTwvWWVh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</w:fldData>
        </w:fldChar>
      </w:r>
      <w:r w:rsidR="00B86FC1">
        <w:rPr>
          <w:rStyle w:val="s1"/>
        </w:rPr>
        <w:instrText xml:space="preserve"> ADDIN EN.CITE </w:instrText>
      </w:r>
      <w:r w:rsidR="00B86FC1">
        <w:rPr>
          <w:rStyle w:val="s1"/>
        </w:rPr>
        <w:fldChar w:fldCharType="begin">
          <w:fldData xml:space="preserve">PEVuZE5vdGU+PENpdGU+PEF1dGhvcj5FbGxlbXVudGVyPC9BdXRob3I+PFllYXI+MjAxNTwvWWVh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</w:fldData>
        </w:fldChar>
      </w:r>
      <w:r w:rsidR="00B86FC1">
        <w:rPr>
          <w:rStyle w:val="s1"/>
        </w:rPr>
        <w:instrText xml:space="preserve"> ADDIN EN.CITE.DATA </w:instrText>
      </w:r>
      <w:r w:rsidR="00B86FC1">
        <w:rPr>
          <w:rStyle w:val="s1"/>
        </w:rPr>
      </w:r>
      <w:r w:rsidR="00B86FC1">
        <w:rPr>
          <w:rStyle w:val="s1"/>
        </w:rPr>
        <w:fldChar w:fldCharType="end"/>
      </w:r>
      <w:r>
        <w:rPr>
          <w:rStyle w:val="s1"/>
        </w:rPr>
      </w:r>
      <w:r>
        <w:rPr>
          <w:rStyle w:val="s1"/>
        </w:rPr>
        <w:fldChar w:fldCharType="separate"/>
      </w:r>
      <w:r w:rsidR="00B86FC1">
        <w:rPr>
          <w:rStyle w:val="s1"/>
          <w:noProof/>
        </w:rPr>
        <w:t>[131]</w:t>
      </w:r>
      <w:r>
        <w:rPr>
          <w:rStyle w:val="s1"/>
        </w:rPr>
        <w:fldChar w:fldCharType="end"/>
      </w:r>
      <w:r>
        <w:rPr>
          <w:rStyle w:val="s1"/>
        </w:rPr>
        <w:t xml:space="preserve"> </w:t>
      </w:r>
      <w:r w:rsidRPr="00ED0351">
        <w:rPr>
          <w:rStyle w:val="s1"/>
        </w:rPr>
        <w:t>in a longitudinal assessment</w:t>
      </w:r>
      <w:r>
        <w:rPr>
          <w:rStyle w:val="s1"/>
        </w:rPr>
        <w:t xml:space="preserve"> of 40 month </w:t>
      </w:r>
      <w:r w:rsidRPr="00ED0351">
        <w:rPr>
          <w:rStyle w:val="s1"/>
        </w:rPr>
        <w:t xml:space="preserve">mean duration post </w:t>
      </w:r>
      <w:r>
        <w:rPr>
          <w:rStyle w:val="s1"/>
        </w:rPr>
        <w:t>initiation</w:t>
      </w:r>
      <w:r w:rsidRPr="00ED0351">
        <w:rPr>
          <w:rStyle w:val="s1"/>
        </w:rPr>
        <w:t xml:space="preserve"> of hypertonic saline. This study demonstrated that the reduction in LCI described by Amin (2010) was maintained over this </w:t>
      </w:r>
      <w:r w:rsidR="0055068F" w:rsidRPr="00ED0351">
        <w:rPr>
          <w:rStyle w:val="s1"/>
        </w:rPr>
        <w:t>40-month</w:t>
      </w:r>
      <w:r w:rsidRPr="00ED0351">
        <w:rPr>
          <w:rStyle w:val="s1"/>
        </w:rPr>
        <w:t xml:space="preserve"> period. In both studies LCI decreased</w:t>
      </w:r>
      <w:r>
        <w:rPr>
          <w:rStyle w:val="s1"/>
        </w:rPr>
        <w:t xml:space="preserve"> in the treatment arm,</w:t>
      </w:r>
      <w:r w:rsidRPr="00ED0351">
        <w:rPr>
          <w:rStyle w:val="s1"/>
        </w:rPr>
        <w:t xml:space="preserve"> demonstrating improved </w:t>
      </w:r>
      <w:r>
        <w:t>ventilation heterogeneity</w:t>
      </w:r>
      <w:r w:rsidRPr="00ED0351">
        <w:rPr>
          <w:rStyle w:val="s1"/>
        </w:rPr>
        <w:t xml:space="preserve">, </w:t>
      </w:r>
      <w:r>
        <w:rPr>
          <w:rStyle w:val="s1"/>
        </w:rPr>
        <w:t xml:space="preserve">whilst </w:t>
      </w:r>
      <w:r w:rsidRPr="00ED0351">
        <w:rPr>
          <w:rStyle w:val="s1"/>
        </w:rPr>
        <w:t xml:space="preserve">in contrast the more traditional outcome marker </w:t>
      </w:r>
      <w:r w:rsidR="00DF2511">
        <w:t>FEV</w:t>
      </w:r>
      <w:r w:rsidR="00DF2511">
        <w:rPr>
          <w:vertAlign w:val="subscript"/>
        </w:rPr>
        <w:t>1</w:t>
      </w:r>
      <w:r w:rsidRPr="00ED0351">
        <w:rPr>
          <w:rStyle w:val="s1"/>
        </w:rPr>
        <w:t xml:space="preserve"> did not significantly change.</w:t>
      </w:r>
      <w:r>
        <w:rPr>
          <w:rStyle w:val="s1"/>
        </w:rPr>
        <w:t xml:space="preserve"> Amin </w:t>
      </w:r>
      <w:r w:rsidR="00564288">
        <w:rPr>
          <w:i/>
        </w:rPr>
        <w:t>et al</w:t>
      </w:r>
      <w:r w:rsidRPr="00ED0351">
        <w:rPr>
          <w:rStyle w:val="s1"/>
        </w:rPr>
        <w:t xml:space="preserve"> </w:t>
      </w:r>
      <w:r>
        <w:rPr>
          <w:rStyle w:val="s1"/>
        </w:rPr>
        <w:fldChar w:fldCharType="begin">
          <w:fldData xml:space="preserve">PEVuZE5vdGU+PENpdGU+PEF1dGhvcj5BbWluPC9BdXRob3I+PFllYXI+MjAxMTwvWWVhcj48UmVj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</w:fldData>
        </w:fldChar>
      </w:r>
      <w:r w:rsidR="00B86FC1">
        <w:rPr>
          <w:rStyle w:val="s1"/>
        </w:rPr>
        <w:instrText xml:space="preserve"> ADDIN EN.CITE </w:instrText>
      </w:r>
      <w:r w:rsidR="00B86FC1">
        <w:rPr>
          <w:rStyle w:val="s1"/>
        </w:rPr>
        <w:fldChar w:fldCharType="begin">
          <w:fldData xml:space="preserve">PEVuZE5vdGU+PENpdGU+PEF1dGhvcj5BbWluPC9BdXRob3I+PFllYXI+MjAxMTwvWWVhcj48UmVj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</w:fldData>
        </w:fldChar>
      </w:r>
      <w:r w:rsidR="00B86FC1">
        <w:rPr>
          <w:rStyle w:val="s1"/>
        </w:rPr>
        <w:instrText xml:space="preserve"> ADDIN EN.CITE.DATA </w:instrText>
      </w:r>
      <w:r w:rsidR="00B86FC1">
        <w:rPr>
          <w:rStyle w:val="s1"/>
        </w:rPr>
      </w:r>
      <w:r w:rsidR="00B86FC1">
        <w:rPr>
          <w:rStyle w:val="s1"/>
        </w:rPr>
        <w:fldChar w:fldCharType="end"/>
      </w:r>
      <w:r>
        <w:rPr>
          <w:rStyle w:val="s1"/>
        </w:rPr>
      </w:r>
      <w:r>
        <w:rPr>
          <w:rStyle w:val="s1"/>
        </w:rPr>
        <w:fldChar w:fldCharType="separate"/>
      </w:r>
      <w:r w:rsidR="00B86FC1">
        <w:rPr>
          <w:rStyle w:val="s1"/>
          <w:noProof/>
        </w:rPr>
        <w:t>[132]</w:t>
      </w:r>
      <w:r>
        <w:rPr>
          <w:rStyle w:val="s1"/>
        </w:rPr>
        <w:fldChar w:fldCharType="end"/>
      </w:r>
      <w:r>
        <w:rPr>
          <w:rStyle w:val="s1"/>
        </w:rPr>
        <w:t xml:space="preserve"> </w:t>
      </w:r>
      <w:r w:rsidRPr="00ED0351">
        <w:rPr>
          <w:rStyle w:val="s1"/>
        </w:rPr>
        <w:t>measured LCI in a randomised crossover trial of dornase alfa versus placebo</w:t>
      </w:r>
      <w:r>
        <w:rPr>
          <w:rStyle w:val="s1"/>
        </w:rPr>
        <w:t>,</w:t>
      </w:r>
      <w:r w:rsidRPr="00ED0351">
        <w:rPr>
          <w:rStyle w:val="s1"/>
        </w:rPr>
        <w:t xml:space="preserve"> where again LCI improved </w:t>
      </w:r>
      <w:r>
        <w:rPr>
          <w:rStyle w:val="s1"/>
        </w:rPr>
        <w:t>despite no change in</w:t>
      </w:r>
      <w:r w:rsidRPr="00ED0351">
        <w:rPr>
          <w:rStyle w:val="s1"/>
        </w:rPr>
        <w:t xml:space="preserve"> </w:t>
      </w:r>
      <w:r w:rsidR="00DF2511">
        <w:t>FEV</w:t>
      </w:r>
      <w:r w:rsidR="00DF2511">
        <w:rPr>
          <w:vertAlign w:val="subscript"/>
        </w:rPr>
        <w:t>1</w:t>
      </w:r>
      <w:r>
        <w:rPr>
          <w:rStyle w:val="s1"/>
        </w:rPr>
        <w:t>. I</w:t>
      </w:r>
      <w:r w:rsidRPr="00ED0351">
        <w:rPr>
          <w:rStyle w:val="s1"/>
        </w:rPr>
        <w:t>n a randomised crossover trial of Ivacaftor/</w:t>
      </w:r>
      <w:r>
        <w:rPr>
          <w:rStyle w:val="s1"/>
        </w:rPr>
        <w:t xml:space="preserve">Lumacaftor combination therapy, </w:t>
      </w:r>
      <w:r w:rsidRPr="00ED0351">
        <w:rPr>
          <w:rStyle w:val="s1"/>
        </w:rPr>
        <w:t xml:space="preserve">LCI showed large decreases without change in </w:t>
      </w:r>
      <w:r w:rsidR="00DF2511">
        <w:t>FEV</w:t>
      </w:r>
      <w:r w:rsidR="00DF2511">
        <w:rPr>
          <w:vertAlign w:val="subscript"/>
        </w:rPr>
        <w:t>1</w:t>
      </w:r>
      <w:r w:rsidRPr="00ED0351">
        <w:rPr>
          <w:rStyle w:val="s1"/>
        </w:rPr>
        <w:t xml:space="preserve"> </w:t>
      </w:r>
      <w:r w:rsidRPr="00ED0351">
        <w:rPr>
          <w:rStyle w:val="s1"/>
        </w:rPr>
        <w:fldChar w:fldCharType="begin">
          <w:fldData xml:space="preserve">PEVuZE5vdGU+PENpdGU+PEF1dGhvcj5EYXZpZXM8L0F1dGhvcj48WWVhcj4yMDEzPC9ZZWFyPjxS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==
</w:fldData>
        </w:fldChar>
      </w:r>
      <w:r w:rsidR="00B86FC1">
        <w:rPr>
          <w:rStyle w:val="s1"/>
        </w:rPr>
        <w:instrText xml:space="preserve"> ADDIN EN.CITE </w:instrText>
      </w:r>
      <w:r w:rsidR="00B86FC1">
        <w:rPr>
          <w:rStyle w:val="s1"/>
        </w:rPr>
        <w:fldChar w:fldCharType="begin">
          <w:fldData xml:space="preserve">PEVuZE5vdGU+PENpdGU+PEF1dGhvcj5EYXZpZXM8L0F1dGhvcj48WWVhcj4yMDEzPC9ZZWFyPjxS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==
</w:fldData>
        </w:fldChar>
      </w:r>
      <w:r w:rsidR="00B86FC1">
        <w:rPr>
          <w:rStyle w:val="s1"/>
        </w:rPr>
        <w:instrText xml:space="preserve"> ADDIN EN.CITE.DATA </w:instrText>
      </w:r>
      <w:r w:rsidR="00B86FC1">
        <w:rPr>
          <w:rStyle w:val="s1"/>
        </w:rPr>
      </w:r>
      <w:r w:rsidR="00B86FC1">
        <w:rPr>
          <w:rStyle w:val="s1"/>
        </w:rPr>
        <w:fldChar w:fldCharType="end"/>
      </w:r>
      <w:r w:rsidRPr="00ED0351">
        <w:rPr>
          <w:rStyle w:val="s1"/>
        </w:rPr>
      </w:r>
      <w:r w:rsidRPr="00ED0351">
        <w:rPr>
          <w:rStyle w:val="s1"/>
        </w:rPr>
        <w:fldChar w:fldCharType="separate"/>
      </w:r>
      <w:r w:rsidR="00B86FC1">
        <w:rPr>
          <w:rStyle w:val="s1"/>
          <w:noProof/>
        </w:rPr>
        <w:t>[114]</w:t>
      </w:r>
      <w:r w:rsidRPr="00ED0351">
        <w:rPr>
          <w:rStyle w:val="s1"/>
        </w:rPr>
        <w:fldChar w:fldCharType="end"/>
      </w:r>
      <w:r w:rsidRPr="00ED0351">
        <w:rPr>
          <w:rStyle w:val="s1"/>
        </w:rPr>
        <w:t>. These 4 studies were all performed on CF subjects with predominantly mild lung disease</w:t>
      </w:r>
      <w:r>
        <w:rPr>
          <w:rStyle w:val="s1"/>
        </w:rPr>
        <w:t xml:space="preserve">, a population in whom </w:t>
      </w:r>
      <w:r w:rsidRPr="00ED0351">
        <w:rPr>
          <w:rStyle w:val="s1"/>
        </w:rPr>
        <w:t>LCI is particularly effective at assessing lung disease. Studies involving more severe patients and during acute exacerbations do not demonstrate this LCI response so clearly.</w:t>
      </w:r>
    </w:p>
    <w:p w14:paraId="786D4016" w14:textId="77777777" w:rsidR="0082381F" w:rsidRPr="00ED0351" w:rsidRDefault="0082381F" w:rsidP="006717E0">
      <w:pPr>
        <w:rPr>
          <w:rStyle w:val="s1"/>
        </w:rPr>
      </w:pPr>
    </w:p>
    <w:p w14:paraId="124071D3" w14:textId="399FD336" w:rsidR="0082381F" w:rsidRPr="00ED0351" w:rsidRDefault="0082381F" w:rsidP="006717E0">
      <w:pPr>
        <w:rPr>
          <w:rStyle w:val="s1"/>
        </w:rPr>
      </w:pPr>
      <w:r w:rsidRPr="00ED0351">
        <w:rPr>
          <w:rStyle w:val="s1"/>
        </w:rPr>
        <w:lastRenderedPageBreak/>
        <w:t>In response to an acute exacerbation</w:t>
      </w:r>
      <w:r>
        <w:rPr>
          <w:rStyle w:val="s1"/>
        </w:rPr>
        <w:t>,</w:t>
      </w:r>
      <w:r w:rsidRPr="00ED0351">
        <w:rPr>
          <w:rStyle w:val="s1"/>
        </w:rPr>
        <w:t xml:space="preserve"> CF patients will often receive a course of intra-venous (IV) antibiotics</w:t>
      </w:r>
      <w:r>
        <w:rPr>
          <w:rStyle w:val="s1"/>
        </w:rPr>
        <w:t>, typically lasting</w:t>
      </w:r>
      <w:r w:rsidRPr="00ED0351">
        <w:rPr>
          <w:rStyle w:val="s1"/>
        </w:rPr>
        <w:t xml:space="preserve"> </w:t>
      </w:r>
      <w:r w:rsidR="00C105CB">
        <w:rPr>
          <w:rStyle w:val="s1"/>
        </w:rPr>
        <w:t>two</w:t>
      </w:r>
      <w:r w:rsidRPr="00ED0351">
        <w:rPr>
          <w:rStyle w:val="s1"/>
        </w:rPr>
        <w:t xml:space="preserve"> weeks. At the beginning of an acute exacerbation there is usually deterioration in lung functi</w:t>
      </w:r>
      <w:r>
        <w:rPr>
          <w:rStyle w:val="s1"/>
        </w:rPr>
        <w:t>on that should improve post IVs.</w:t>
      </w:r>
      <w:r w:rsidRPr="00ED0351">
        <w:rPr>
          <w:rStyle w:val="s1"/>
        </w:rPr>
        <w:t xml:space="preserve"> </w:t>
      </w:r>
      <w:r>
        <w:rPr>
          <w:rStyle w:val="s1"/>
        </w:rPr>
        <w:t>T</w:t>
      </w:r>
      <w:r w:rsidRPr="00ED0351">
        <w:rPr>
          <w:rStyle w:val="s1"/>
        </w:rPr>
        <w:t xml:space="preserve">his assessment is usually based on </w:t>
      </w:r>
      <w:r w:rsidR="00DF2511">
        <w:t>FEV</w:t>
      </w:r>
      <w:r w:rsidR="00DF2511">
        <w:rPr>
          <w:vertAlign w:val="subscript"/>
        </w:rPr>
        <w:t>1</w:t>
      </w:r>
      <w:r>
        <w:rPr>
          <w:rStyle w:val="s1"/>
        </w:rPr>
        <w:t xml:space="preserve">, </w:t>
      </w:r>
      <w:r w:rsidRPr="00ED0351">
        <w:rPr>
          <w:rStyle w:val="s1"/>
        </w:rPr>
        <w:t>where there is often a significant increase</w:t>
      </w:r>
      <w:r>
        <w:rPr>
          <w:rStyle w:val="s1"/>
        </w:rPr>
        <w:t xml:space="preserve"> with treatment</w:t>
      </w:r>
      <w:r w:rsidRPr="00ED0351">
        <w:rPr>
          <w:rStyle w:val="s1"/>
        </w:rPr>
        <w:t xml:space="preserve"> </w:t>
      </w:r>
      <w:r w:rsidRPr="00ED0351">
        <w:rPr>
          <w:rStyle w:val="s1"/>
        </w:rPr>
        <w:fldChar w:fldCharType="begin">
          <w:fldData xml:space="preserve">PEVuZE5vdGU+PENpdGU+PEF1dGhvcj5Ib3JzbGV5PC9BdXRob3I+PFllYXI+MjAxMzwvWWVhcj48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1MzItOTwvcGFnZXM+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</w:fldData>
        </w:fldChar>
      </w:r>
      <w:r w:rsidR="00B86FC1">
        <w:rPr>
          <w:rStyle w:val="s1"/>
        </w:rPr>
        <w:instrText xml:space="preserve"> ADDIN EN.CITE </w:instrText>
      </w:r>
      <w:r w:rsidR="00B86FC1">
        <w:rPr>
          <w:rStyle w:val="s1"/>
        </w:rPr>
        <w:fldChar w:fldCharType="begin">
          <w:fldData xml:space="preserve">PEVuZE5vdGU+PENpdGU+PEF1dGhvcj5Ib3JzbGV5PC9BdXRob3I+PFllYXI+MjAxMzwvWWVhcj48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1MzItOTwvcGFnZXM+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</w:fldData>
        </w:fldChar>
      </w:r>
      <w:r w:rsidR="00B86FC1">
        <w:rPr>
          <w:rStyle w:val="s1"/>
        </w:rPr>
        <w:instrText xml:space="preserve"> ADDIN EN.CITE.DATA </w:instrText>
      </w:r>
      <w:r w:rsidR="00B86FC1">
        <w:rPr>
          <w:rStyle w:val="s1"/>
        </w:rPr>
      </w:r>
      <w:r w:rsidR="00B86FC1">
        <w:rPr>
          <w:rStyle w:val="s1"/>
        </w:rPr>
        <w:fldChar w:fldCharType="end"/>
      </w:r>
      <w:r w:rsidRPr="00ED0351">
        <w:rPr>
          <w:rStyle w:val="s1"/>
        </w:rPr>
      </w:r>
      <w:r w:rsidRPr="00ED0351">
        <w:rPr>
          <w:rStyle w:val="s1"/>
        </w:rPr>
        <w:fldChar w:fldCharType="separate"/>
      </w:r>
      <w:r w:rsidR="00B86FC1">
        <w:rPr>
          <w:rStyle w:val="s1"/>
          <w:noProof/>
        </w:rPr>
        <w:t>[113]</w:t>
      </w:r>
      <w:r w:rsidRPr="00ED0351">
        <w:rPr>
          <w:rStyle w:val="s1"/>
        </w:rPr>
        <w:fldChar w:fldCharType="end"/>
      </w:r>
      <w:r>
        <w:rPr>
          <w:rStyle w:val="s1"/>
        </w:rPr>
        <w:t>.</w:t>
      </w:r>
      <w:r w:rsidRPr="00ED0351">
        <w:rPr>
          <w:rStyle w:val="s1"/>
        </w:rPr>
        <w:t xml:space="preserve"> </w:t>
      </w:r>
      <w:r>
        <w:rPr>
          <w:rStyle w:val="s1"/>
        </w:rPr>
        <w:t>S</w:t>
      </w:r>
      <w:r w:rsidRPr="00ED0351">
        <w:rPr>
          <w:rStyle w:val="s1"/>
        </w:rPr>
        <w:t xml:space="preserve">tudies with LCI however show a heterogeneous response to IV therapy. Several studies have demonstrated that there are statistically significant group </w:t>
      </w:r>
      <w:r>
        <w:rPr>
          <w:rStyle w:val="s1"/>
        </w:rPr>
        <w:t>improvements</w:t>
      </w:r>
      <w:r w:rsidRPr="00ED0351">
        <w:rPr>
          <w:rStyle w:val="s1"/>
        </w:rPr>
        <w:t xml:space="preserve"> in LCI</w:t>
      </w:r>
      <w:r>
        <w:rPr>
          <w:rStyle w:val="s1"/>
        </w:rPr>
        <w:t>,</w:t>
      </w:r>
      <w:r w:rsidRPr="00ED0351">
        <w:rPr>
          <w:rStyle w:val="s1"/>
        </w:rPr>
        <w:t xml:space="preserve"> post IV therapy, but on an individual patient basis the change in LCI is variable and often increased post IVs</w:t>
      </w:r>
      <w:r>
        <w:rPr>
          <w:rStyle w:val="s1"/>
        </w:rPr>
        <w:t>,</w:t>
      </w:r>
      <w:r w:rsidRPr="00ED0351">
        <w:rPr>
          <w:rStyle w:val="s1"/>
        </w:rPr>
        <w:t xml:space="preserve"> despite an improvement in </w:t>
      </w:r>
      <w:r w:rsidR="00DF2511">
        <w:t>FEV</w:t>
      </w:r>
      <w:r w:rsidR="00DF2511">
        <w:rPr>
          <w:vertAlign w:val="subscript"/>
        </w:rPr>
        <w:t>1</w:t>
      </w:r>
      <w:r w:rsidRPr="00ED0351">
        <w:rPr>
          <w:rStyle w:val="s1"/>
        </w:rPr>
        <w:t xml:space="preserve"> </w:t>
      </w:r>
      <w:r w:rsidRPr="00ED0351">
        <w:rPr>
          <w:rStyle w:val="s1"/>
        </w:rPr>
        <w:fldChar w:fldCharType="begin">
          <w:fldData xml:space="preserve">PEVuZE5vdGU+PENpdGU+PEF1dGhvcj5Sb2JpbnNvbjwvQXV0aG9yPjxZZWFyPjIwMDk8L1llYXI+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1MzItOTwvcGFnZXM+PHZvbHVtZT42ODwvdm9sdW1lPjxudW1iZXI+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</w:fldData>
        </w:fldChar>
      </w:r>
      <w:r w:rsidR="00B86FC1">
        <w:rPr>
          <w:rStyle w:val="s1"/>
        </w:rPr>
        <w:instrText xml:space="preserve"> ADDIN EN.CITE </w:instrText>
      </w:r>
      <w:r w:rsidR="00B86FC1">
        <w:rPr>
          <w:rStyle w:val="s1"/>
        </w:rPr>
        <w:fldChar w:fldCharType="begin">
          <w:fldData xml:space="preserve">PEVuZE5vdGU+PENpdGU+PEF1dGhvcj5Sb2JpbnNvbjwvQXV0aG9yPjxZZWFyPjIwMDk8L1llYXI+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1MzItOTwvcGFnZXM+PHZvbHVtZT42ODwvdm9sdW1lPjxudW1iZXI+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</w:fldData>
        </w:fldChar>
      </w:r>
      <w:r w:rsidR="00B86FC1">
        <w:rPr>
          <w:rStyle w:val="s1"/>
        </w:rPr>
        <w:instrText xml:space="preserve"> ADDIN EN.CITE.DATA </w:instrText>
      </w:r>
      <w:r w:rsidR="00B86FC1">
        <w:rPr>
          <w:rStyle w:val="s1"/>
        </w:rPr>
      </w:r>
      <w:r w:rsidR="00B86FC1">
        <w:rPr>
          <w:rStyle w:val="s1"/>
        </w:rPr>
        <w:fldChar w:fldCharType="end"/>
      </w:r>
      <w:r w:rsidRPr="00ED0351">
        <w:rPr>
          <w:rStyle w:val="s1"/>
        </w:rPr>
      </w:r>
      <w:r w:rsidRPr="00ED0351">
        <w:rPr>
          <w:rStyle w:val="s1"/>
        </w:rPr>
        <w:fldChar w:fldCharType="separate"/>
      </w:r>
      <w:r w:rsidR="00B86FC1">
        <w:rPr>
          <w:rStyle w:val="s1"/>
          <w:noProof/>
        </w:rPr>
        <w:t>[113, 133, 134]</w:t>
      </w:r>
      <w:r w:rsidRPr="00ED0351">
        <w:rPr>
          <w:rStyle w:val="s1"/>
        </w:rPr>
        <w:fldChar w:fldCharType="end"/>
      </w:r>
      <w:r w:rsidRPr="00ED0351">
        <w:rPr>
          <w:rStyle w:val="s1"/>
        </w:rPr>
        <w:t>. This was also the case in a study looking at the effects of 30</w:t>
      </w:r>
      <w:r>
        <w:rPr>
          <w:rStyle w:val="s1"/>
        </w:rPr>
        <w:t xml:space="preserve"> </w:t>
      </w:r>
      <w:r w:rsidRPr="00ED0351">
        <w:rPr>
          <w:rStyle w:val="s1"/>
        </w:rPr>
        <w:t xml:space="preserve">minutes concentrated </w:t>
      </w:r>
      <w:r>
        <w:rPr>
          <w:rStyle w:val="s1"/>
        </w:rPr>
        <w:t xml:space="preserve">chest </w:t>
      </w:r>
      <w:r w:rsidRPr="00ED0351">
        <w:rPr>
          <w:rStyle w:val="s1"/>
        </w:rPr>
        <w:t xml:space="preserve">physiotherapy on the measurement of LCI where a significant improvement in </w:t>
      </w:r>
      <w:r w:rsidR="00DF2511">
        <w:t>FEV</w:t>
      </w:r>
      <w:r w:rsidR="00DF2511">
        <w:rPr>
          <w:vertAlign w:val="subscript"/>
        </w:rPr>
        <w:t>1</w:t>
      </w:r>
      <w:r w:rsidRPr="00ED0351">
        <w:rPr>
          <w:rStyle w:val="s1"/>
        </w:rPr>
        <w:t xml:space="preserve"> was achieved but not in LCI, which often increased </w:t>
      </w:r>
      <w:r w:rsidRPr="00ED0351">
        <w:rPr>
          <w:rStyle w:val="s1"/>
        </w:rPr>
        <w:fldChar w:fldCharType="begin">
          <w:fldData xml:space="preserve">PEVuZE5vdGU+PENpdGU+PEF1dGhvcj5QZmxlZ2VyPC9BdXRob3I+PFllYXI+MjAxNTwvWWVhcj48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==
</w:fldData>
        </w:fldChar>
      </w:r>
      <w:r w:rsidR="00B86FC1">
        <w:rPr>
          <w:rStyle w:val="s1"/>
        </w:rPr>
        <w:instrText xml:space="preserve"> ADDIN EN.CITE </w:instrText>
      </w:r>
      <w:r w:rsidR="00B86FC1">
        <w:rPr>
          <w:rStyle w:val="s1"/>
        </w:rPr>
        <w:fldChar w:fldCharType="begin">
          <w:fldData xml:space="preserve">PEVuZE5vdGU+PENpdGU+PEF1dGhvcj5QZmxlZ2VyPC9BdXRob3I+PFllYXI+MjAxNTwvWWVhcj48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==
</w:fldData>
        </w:fldChar>
      </w:r>
      <w:r w:rsidR="00B86FC1">
        <w:rPr>
          <w:rStyle w:val="s1"/>
        </w:rPr>
        <w:instrText xml:space="preserve"> ADDIN EN.CITE.DATA </w:instrText>
      </w:r>
      <w:r w:rsidR="00B86FC1">
        <w:rPr>
          <w:rStyle w:val="s1"/>
        </w:rPr>
      </w:r>
      <w:r w:rsidR="00B86FC1">
        <w:rPr>
          <w:rStyle w:val="s1"/>
        </w:rPr>
        <w:fldChar w:fldCharType="end"/>
      </w:r>
      <w:r w:rsidRPr="00ED0351">
        <w:rPr>
          <w:rStyle w:val="s1"/>
        </w:rPr>
      </w:r>
      <w:r w:rsidRPr="00ED0351">
        <w:rPr>
          <w:rStyle w:val="s1"/>
        </w:rPr>
        <w:fldChar w:fldCharType="separate"/>
      </w:r>
      <w:r w:rsidR="00B86FC1">
        <w:rPr>
          <w:rStyle w:val="s1"/>
          <w:noProof/>
        </w:rPr>
        <w:t>[135]</w:t>
      </w:r>
      <w:r w:rsidRPr="00ED0351">
        <w:rPr>
          <w:rStyle w:val="s1"/>
        </w:rPr>
        <w:fldChar w:fldCharType="end"/>
      </w:r>
      <w:r w:rsidRPr="00ED0351">
        <w:rPr>
          <w:rStyle w:val="s1"/>
        </w:rPr>
        <w:t xml:space="preserve">. In contrast to these studies, </w:t>
      </w:r>
      <w:r>
        <w:rPr>
          <w:rStyle w:val="s1"/>
        </w:rPr>
        <w:t xml:space="preserve">Hatziagorou </w:t>
      </w:r>
      <w:r w:rsidR="00564288">
        <w:rPr>
          <w:i/>
        </w:rPr>
        <w:t>et al</w:t>
      </w:r>
      <w:r>
        <w:rPr>
          <w:rStyle w:val="s1"/>
        </w:rPr>
        <w:t xml:space="preserve"> </w:t>
      </w:r>
      <w:r>
        <w:rPr>
          <w:rStyle w:val="s1"/>
        </w:rPr>
        <w:fldChar w:fldCharType="begin"/>
      </w:r>
      <w:r w:rsidR="00B86FC1">
        <w:rPr>
          <w:rStyle w:val="s1"/>
        </w:rPr>
        <w:instrText xml:space="preserve"> ADDIN EN.CITE &lt;EndNote&gt;&lt;Cite&gt;&lt;Author&gt;Hatziagorou&lt;/Author&gt;&lt;Year&gt;2015&lt;/Year&gt;&lt;RecNum&gt;1601&lt;/RecNum&gt;&lt;DisplayText&gt;[136]&lt;/DisplayText&gt;&lt;record&gt;&lt;rec-number&gt;1601&lt;/rec-number&gt;&lt;foreign-keys&gt;&lt;key app="EN" db-id="pr5wspr9dw2dxne92x4v99s69xa59dv092es" timestamp="1447075842"&gt;1601&lt;/key&gt;&lt;/foreign-keys&gt;&lt;ref-type name="Journal Article"&gt;17&lt;/ref-type&gt;&lt;contributors&gt;&lt;authors&gt;&lt;author&gt;Hatziagorou, E.&lt;/author&gt;&lt;author&gt;Avramidou, V.&lt;/author&gt;&lt;author&gt;Kirvassilis, F.&lt;/author&gt;&lt;author&gt;Tsanakas, J.&lt;/author&gt;&lt;/authors&gt;&lt;/contributors&gt;&lt;auth-address&gt;3 Pediatric Department, Pediatric Pulmonology Unit, Aristotle University of Thessaloniki, Thessaloniki, Greece.&lt;/auth-address&gt;&lt;titles&gt;&lt;title&gt;Use of lung clearance index to assess the response to intravenous treatment in cystic fibrosis&lt;/title&gt;&lt;secondary-title&gt;Hippokratia&lt;/secondary-title&gt;&lt;alt-title&gt;Hippokratia&lt;/alt-title&gt;&lt;/titles&gt;&lt;periodical&gt;&lt;full-title&gt;Hippokratia&lt;/full-title&gt;&lt;abbr-1&gt;Hippokratia&lt;/abbr-1&gt;&lt;/periodical&gt;&lt;alt-periodical&gt;&lt;full-title&gt;Hippokratia&lt;/full-title&gt;&lt;abbr-1&gt;Hippokratia&lt;/abbr-1&gt;&lt;/alt-periodical&gt;&lt;pages&gt;47-52&lt;/pages&gt;&lt;volume&gt;19&lt;/volume&gt;&lt;number&gt;1&lt;/number&gt;&lt;edition&gt;2015/10/06&lt;/edition&gt;&lt;keywords&gt;&lt;keyword&gt;cystic fibrosis&lt;/keyword&gt;&lt;keyword&gt;evaluation of intervention&lt;/keyword&gt;&lt;keyword&gt;intravenous treatment&lt;/keyword&gt;&lt;keyword&gt;lung clearance index&lt;/keyword&gt;&lt;keyword&gt;pulmonary exacerbation&lt;/keyword&gt;&lt;/keywords&gt;&lt;dates&gt;&lt;year&gt;2015&lt;/year&gt;&lt;pub-dates&gt;&lt;date&gt;Jan-Mar&lt;/date&gt;&lt;/pub-dates&gt;&lt;/dates&gt;&lt;isbn&gt;1108-4189 (Print)&amp;#xD;1108-4189&lt;/isbn&gt;&lt;accession-num&gt;26435647&lt;/accession-num&gt;&lt;urls&gt;&lt;related-urls&gt;&lt;url&gt;http://www.ncbi.nlm.nih.gov/pmc/articles/PMC4574587/pdf/hippokratia-19-47.pdf&lt;/url&gt;&lt;/related-urls&gt;&lt;/urls&gt;&lt;custom2&gt;Pmc4574587&lt;/custom2&gt;&lt;remote-database-provider&gt;NLM&lt;/remote-database-provider&gt;&lt;language&gt;eng&lt;/language&gt;&lt;/record&gt;&lt;/Cite&gt;&lt;/EndNote&gt;</w:instrText>
      </w:r>
      <w:r>
        <w:rPr>
          <w:rStyle w:val="s1"/>
        </w:rPr>
        <w:fldChar w:fldCharType="separate"/>
      </w:r>
      <w:r w:rsidR="00B86FC1">
        <w:rPr>
          <w:rStyle w:val="s1"/>
          <w:noProof/>
        </w:rPr>
        <w:t>[136]</w:t>
      </w:r>
      <w:r>
        <w:rPr>
          <w:rStyle w:val="s1"/>
        </w:rPr>
        <w:fldChar w:fldCharType="end"/>
      </w:r>
      <w:r>
        <w:rPr>
          <w:rStyle w:val="s1"/>
        </w:rPr>
        <w:t xml:space="preserve"> demonstrated in CF</w:t>
      </w:r>
      <w:r w:rsidRPr="00ED0351">
        <w:rPr>
          <w:rStyle w:val="s1"/>
        </w:rPr>
        <w:t xml:space="preserve"> subjects treated </w:t>
      </w:r>
      <w:r>
        <w:rPr>
          <w:rStyle w:val="s1"/>
        </w:rPr>
        <w:t xml:space="preserve">either </w:t>
      </w:r>
      <w:r w:rsidRPr="00ED0351">
        <w:rPr>
          <w:rStyle w:val="s1"/>
        </w:rPr>
        <w:t xml:space="preserve">for an acute exacerbation or for an elective admission of IV therapy </w:t>
      </w:r>
      <w:r>
        <w:rPr>
          <w:rStyle w:val="s1"/>
        </w:rPr>
        <w:t xml:space="preserve">that </w:t>
      </w:r>
      <w:r w:rsidRPr="00ED0351">
        <w:rPr>
          <w:rStyle w:val="s1"/>
        </w:rPr>
        <w:t>there was a homogenous response</w:t>
      </w:r>
      <w:r>
        <w:rPr>
          <w:rStyle w:val="s1"/>
        </w:rPr>
        <w:t>,</w:t>
      </w:r>
      <w:r w:rsidRPr="00ED0351">
        <w:rPr>
          <w:rStyle w:val="s1"/>
        </w:rPr>
        <w:t xml:space="preserve"> with LCI decreasing in the majority of individuals, whilst </w:t>
      </w:r>
      <w:r>
        <w:rPr>
          <w:rStyle w:val="s1"/>
        </w:rPr>
        <w:t xml:space="preserve">Vanderhelst </w:t>
      </w:r>
      <w:r w:rsidR="00564288">
        <w:rPr>
          <w:i/>
        </w:rPr>
        <w:t>et al</w:t>
      </w:r>
      <w:r>
        <w:rPr>
          <w:rStyle w:val="s1"/>
        </w:rPr>
        <w:t xml:space="preserve"> </w:t>
      </w:r>
      <w:r w:rsidRPr="00ED0351">
        <w:rPr>
          <w:rStyle w:val="s1"/>
        </w:rPr>
        <w:fldChar w:fldCharType="begin">
          <w:fldData xml:space="preserve">PEVuZE5vdGU+PENpdGU+PEF1dGhvcj5WYW5kZXJoZWxzdDwvQXV0aG9yPjxZZWFyPjIwMTU8L1ll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</w:fldData>
        </w:fldChar>
      </w:r>
      <w:r w:rsidR="00B86FC1">
        <w:rPr>
          <w:rStyle w:val="s1"/>
        </w:rPr>
        <w:instrText xml:space="preserve"> ADDIN EN.CITE </w:instrText>
      </w:r>
      <w:r w:rsidR="00B86FC1">
        <w:rPr>
          <w:rStyle w:val="s1"/>
        </w:rPr>
        <w:fldChar w:fldCharType="begin">
          <w:fldData xml:space="preserve">PEVuZE5vdGU+PENpdGU+PEF1dGhvcj5WYW5kZXJoZWxzdDwvQXV0aG9yPjxZZWFyPjIwMTU8L1ll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</w:fldData>
        </w:fldChar>
      </w:r>
      <w:r w:rsidR="00B86FC1">
        <w:rPr>
          <w:rStyle w:val="s1"/>
        </w:rPr>
        <w:instrText xml:space="preserve"> ADDIN EN.CITE.DATA </w:instrText>
      </w:r>
      <w:r w:rsidR="00B86FC1">
        <w:rPr>
          <w:rStyle w:val="s1"/>
        </w:rPr>
      </w:r>
      <w:r w:rsidR="00B86FC1">
        <w:rPr>
          <w:rStyle w:val="s1"/>
        </w:rPr>
        <w:fldChar w:fldCharType="end"/>
      </w:r>
      <w:r w:rsidRPr="00ED0351">
        <w:rPr>
          <w:rStyle w:val="s1"/>
        </w:rPr>
      </w:r>
      <w:r w:rsidRPr="00ED0351">
        <w:rPr>
          <w:rStyle w:val="s1"/>
        </w:rPr>
        <w:fldChar w:fldCharType="separate"/>
      </w:r>
      <w:r w:rsidR="00B86FC1">
        <w:rPr>
          <w:rStyle w:val="s1"/>
          <w:noProof/>
        </w:rPr>
        <w:t>[137]</w:t>
      </w:r>
      <w:r w:rsidRPr="00ED0351">
        <w:rPr>
          <w:rStyle w:val="s1"/>
        </w:rPr>
        <w:fldChar w:fldCharType="end"/>
      </w:r>
      <w:r>
        <w:rPr>
          <w:rStyle w:val="s1"/>
        </w:rPr>
        <w:t xml:space="preserve"> </w:t>
      </w:r>
      <w:r w:rsidRPr="00ED0351">
        <w:rPr>
          <w:rStyle w:val="s1"/>
        </w:rPr>
        <w:t>demonstrated that in severe CF there was a significant decrease in</w:t>
      </w:r>
      <w:r w:rsidR="00C105CB">
        <w:rPr>
          <w:rStyle w:val="s1"/>
        </w:rPr>
        <w:t xml:space="preserve"> </w:t>
      </w:r>
      <w:r w:rsidR="00C105CB">
        <w:t>S</w:t>
      </w:r>
      <w:r w:rsidR="00C105CB">
        <w:rPr>
          <w:vertAlign w:val="subscript"/>
        </w:rPr>
        <w:t>acin</w:t>
      </w:r>
      <w:r w:rsidR="00C105CB" w:rsidRPr="00C105CB">
        <w:rPr>
          <w:rStyle w:val="s1"/>
        </w:rPr>
        <w:t xml:space="preserve"> </w:t>
      </w:r>
      <w:r w:rsidR="00C105CB" w:rsidRPr="00ED0351">
        <w:rPr>
          <w:rStyle w:val="s1"/>
        </w:rPr>
        <w:t>to IV therapy</w:t>
      </w:r>
      <w:r w:rsidR="00C105CB">
        <w:rPr>
          <w:rStyle w:val="s1"/>
        </w:rPr>
        <w:t>. S</w:t>
      </w:r>
      <w:r w:rsidR="00C105CB" w:rsidRPr="00C105CB">
        <w:rPr>
          <w:rStyle w:val="s1"/>
          <w:vertAlign w:val="subscript"/>
        </w:rPr>
        <w:t>acin</w:t>
      </w:r>
      <w:r w:rsidR="00C105CB">
        <w:rPr>
          <w:rStyle w:val="s1"/>
        </w:rPr>
        <w:t xml:space="preserve"> is a metric derived from MBW that theoretically assesses ventilation heterogeneity arising at the level of the entrance to the acinus (it is described in more detail in section </w:t>
      </w:r>
      <w:r w:rsidR="00C105CB">
        <w:rPr>
          <w:rStyle w:val="s1"/>
        </w:rPr>
        <w:fldChar w:fldCharType="begin"/>
      </w:r>
      <w:r w:rsidR="00C105CB">
        <w:rPr>
          <w:rStyle w:val="s1"/>
        </w:rPr>
        <w:instrText xml:space="preserve"> REF _Ref21855070 \r \h </w:instrText>
      </w:r>
      <w:r w:rsidR="00C105CB">
        <w:rPr>
          <w:rStyle w:val="s1"/>
        </w:rPr>
      </w:r>
      <w:r w:rsidR="00C105CB">
        <w:rPr>
          <w:rStyle w:val="s1"/>
        </w:rPr>
        <w:fldChar w:fldCharType="separate"/>
      </w:r>
      <w:r w:rsidR="00140F11">
        <w:rPr>
          <w:rStyle w:val="s1"/>
        </w:rPr>
        <w:t>1.4.6</w:t>
      </w:r>
      <w:r w:rsidR="00C105CB">
        <w:rPr>
          <w:rStyle w:val="s1"/>
        </w:rPr>
        <w:fldChar w:fldCharType="end"/>
      </w:r>
      <w:r w:rsidR="00C105CB">
        <w:rPr>
          <w:rStyle w:val="s1"/>
        </w:rPr>
        <w:t xml:space="preserve"> (</w:t>
      </w:r>
      <w:r w:rsidR="00C105CB">
        <w:rPr>
          <w:rStyle w:val="s1"/>
        </w:rPr>
        <w:fldChar w:fldCharType="begin"/>
      </w:r>
      <w:r w:rsidR="00C105CB">
        <w:rPr>
          <w:rStyle w:val="s1"/>
        </w:rPr>
        <w:instrText xml:space="preserve"> REF _Ref21855076 \h </w:instrText>
      </w:r>
      <w:r w:rsidR="00C105CB">
        <w:rPr>
          <w:rStyle w:val="s1"/>
        </w:rPr>
      </w:r>
      <w:r w:rsidR="00C105CB">
        <w:rPr>
          <w:rStyle w:val="s1"/>
        </w:rPr>
        <w:fldChar w:fldCharType="separate"/>
      </w:r>
      <w:r w:rsidR="00140F11">
        <w:t>Future Research for MBW in CF</w:t>
      </w:r>
      <w:r w:rsidR="00C105CB">
        <w:rPr>
          <w:rStyle w:val="s1"/>
        </w:rPr>
        <w:fldChar w:fldCharType="end"/>
      </w:r>
      <w:r w:rsidR="00C105CB">
        <w:rPr>
          <w:rStyle w:val="s1"/>
        </w:rPr>
        <w:t>, p</w:t>
      </w:r>
      <w:r w:rsidR="00C105CB">
        <w:rPr>
          <w:rStyle w:val="s1"/>
        </w:rPr>
        <w:fldChar w:fldCharType="begin"/>
      </w:r>
      <w:r w:rsidR="00C105CB">
        <w:rPr>
          <w:rStyle w:val="s1"/>
        </w:rPr>
        <w:instrText xml:space="preserve"> PAGEREF _Ref21855079 \h </w:instrText>
      </w:r>
      <w:r w:rsidR="00C105CB">
        <w:rPr>
          <w:rStyle w:val="s1"/>
        </w:rPr>
      </w:r>
      <w:r w:rsidR="00C105CB">
        <w:rPr>
          <w:rStyle w:val="s1"/>
        </w:rPr>
        <w:fldChar w:fldCharType="separate"/>
      </w:r>
      <w:r w:rsidR="00140F11">
        <w:rPr>
          <w:rStyle w:val="s1"/>
          <w:noProof/>
        </w:rPr>
        <w:t>41</w:t>
      </w:r>
      <w:r w:rsidR="00C105CB">
        <w:rPr>
          <w:rStyle w:val="s1"/>
        </w:rPr>
        <w:fldChar w:fldCharType="end"/>
      </w:r>
      <w:r w:rsidR="00C105CB">
        <w:rPr>
          <w:rStyle w:val="s1"/>
        </w:rPr>
        <w:t xml:space="preserve">) and in Chapter </w:t>
      </w:r>
      <w:r w:rsidR="00C105CB">
        <w:rPr>
          <w:rStyle w:val="s1"/>
        </w:rPr>
        <w:fldChar w:fldCharType="begin"/>
      </w:r>
      <w:r w:rsidR="00C105CB">
        <w:rPr>
          <w:rStyle w:val="s1"/>
        </w:rPr>
        <w:instrText xml:space="preserve"> REF _Ref21771161 \r \h </w:instrText>
      </w:r>
      <w:r w:rsidR="00C105CB">
        <w:rPr>
          <w:rStyle w:val="s1"/>
        </w:rPr>
      </w:r>
      <w:r w:rsidR="00C105CB">
        <w:rPr>
          <w:rStyle w:val="s1"/>
        </w:rPr>
        <w:fldChar w:fldCharType="separate"/>
      </w:r>
      <w:r w:rsidR="00140F11">
        <w:rPr>
          <w:rStyle w:val="s1"/>
        </w:rPr>
        <w:t>2.2.3</w:t>
      </w:r>
      <w:r w:rsidR="00C105CB">
        <w:rPr>
          <w:rStyle w:val="s1"/>
        </w:rPr>
        <w:fldChar w:fldCharType="end"/>
      </w:r>
      <w:r w:rsidR="00C105CB">
        <w:rPr>
          <w:rStyle w:val="s1"/>
        </w:rPr>
        <w:t xml:space="preserve"> (</w:t>
      </w:r>
      <w:r w:rsidR="00C105CB">
        <w:rPr>
          <w:rStyle w:val="s1"/>
        </w:rPr>
        <w:fldChar w:fldCharType="begin"/>
      </w:r>
      <w:r w:rsidR="00C105CB">
        <w:rPr>
          <w:rStyle w:val="s1"/>
        </w:rPr>
        <w:instrText xml:space="preserve"> REF _Ref21855133 \h </w:instrText>
      </w:r>
      <w:r w:rsidR="00C105CB">
        <w:rPr>
          <w:rStyle w:val="s1"/>
        </w:rPr>
      </w:r>
      <w:r w:rsidR="00C105CB">
        <w:rPr>
          <w:rStyle w:val="s1"/>
        </w:rPr>
        <w:fldChar w:fldCharType="separate"/>
      </w:r>
      <w:r w:rsidR="00140F11">
        <w:t>Phase III slope metrics - S</w:t>
      </w:r>
      <w:r w:rsidR="00140F11">
        <w:rPr>
          <w:vertAlign w:val="subscript"/>
        </w:rPr>
        <w:t>cond</w:t>
      </w:r>
      <w:r w:rsidR="00140F11" w:rsidRPr="00857D2C">
        <w:t xml:space="preserve"> and </w:t>
      </w:r>
      <w:r w:rsidR="00140F11">
        <w:t>S</w:t>
      </w:r>
      <w:r w:rsidR="00140F11">
        <w:rPr>
          <w:vertAlign w:val="subscript"/>
        </w:rPr>
        <w:t>acin</w:t>
      </w:r>
      <w:r w:rsidR="00C105CB">
        <w:rPr>
          <w:rStyle w:val="s1"/>
        </w:rPr>
        <w:fldChar w:fldCharType="end"/>
      </w:r>
      <w:r w:rsidR="00C105CB">
        <w:rPr>
          <w:rStyle w:val="s1"/>
        </w:rPr>
        <w:t>, p</w:t>
      </w:r>
      <w:r w:rsidR="00C105CB">
        <w:rPr>
          <w:rStyle w:val="s1"/>
        </w:rPr>
        <w:fldChar w:fldCharType="begin"/>
      </w:r>
      <w:r w:rsidR="00C105CB">
        <w:rPr>
          <w:rStyle w:val="s1"/>
        </w:rPr>
        <w:instrText xml:space="preserve"> PAGEREF _Ref21855133 \h </w:instrText>
      </w:r>
      <w:r w:rsidR="00C105CB">
        <w:rPr>
          <w:rStyle w:val="s1"/>
        </w:rPr>
      </w:r>
      <w:r w:rsidR="00C105CB">
        <w:rPr>
          <w:rStyle w:val="s1"/>
        </w:rPr>
        <w:fldChar w:fldCharType="separate"/>
      </w:r>
      <w:r w:rsidR="00140F11">
        <w:rPr>
          <w:rStyle w:val="s1"/>
          <w:noProof/>
        </w:rPr>
        <w:t>79</w:t>
      </w:r>
      <w:r w:rsidR="00C105CB">
        <w:rPr>
          <w:rStyle w:val="s1"/>
        </w:rPr>
        <w:fldChar w:fldCharType="end"/>
      </w:r>
      <w:r w:rsidR="00C105CB">
        <w:rPr>
          <w:rStyle w:val="s1"/>
        </w:rPr>
        <w:t>)). The reduction in S</w:t>
      </w:r>
      <w:r w:rsidR="00C105CB" w:rsidRPr="00C105CB">
        <w:rPr>
          <w:rStyle w:val="s1"/>
          <w:vertAlign w:val="subscript"/>
        </w:rPr>
        <w:t>acin</w:t>
      </w:r>
      <w:r w:rsidR="00C105CB">
        <w:rPr>
          <w:rStyle w:val="s1"/>
        </w:rPr>
        <w:t xml:space="preserve"> post IV therapy,</w:t>
      </w:r>
      <w:r w:rsidRPr="00ED0351">
        <w:rPr>
          <w:rStyle w:val="s1"/>
        </w:rPr>
        <w:t xml:space="preserve"> suggest</w:t>
      </w:r>
      <w:r w:rsidR="00C105CB">
        <w:rPr>
          <w:rStyle w:val="s1"/>
        </w:rPr>
        <w:t>ed</w:t>
      </w:r>
      <w:r w:rsidRPr="00ED0351">
        <w:rPr>
          <w:rStyle w:val="s1"/>
        </w:rPr>
        <w:t xml:space="preserve"> that the effect of the therapy is focused within the airways at the level of the entrance to the acinus. The explanation given for this heterogeneous response to IV therapy is that during the c</w:t>
      </w:r>
      <w:r>
        <w:rPr>
          <w:rStyle w:val="s1"/>
        </w:rPr>
        <w:t>ours</w:t>
      </w:r>
      <w:r w:rsidRPr="00ED0351">
        <w:rPr>
          <w:rStyle w:val="s1"/>
        </w:rPr>
        <w:t xml:space="preserve">e of the therapy mucus is cleared and inflammation reduced within the airways of the CF lung. In doing so, </w:t>
      </w:r>
      <w:r>
        <w:rPr>
          <w:rStyle w:val="s1"/>
        </w:rPr>
        <w:t xml:space="preserve">in those patients with more advanced disease, </w:t>
      </w:r>
      <w:r w:rsidRPr="00ED0351">
        <w:rPr>
          <w:rStyle w:val="s1"/>
        </w:rPr>
        <w:t>the IV therapy opens airways and areas of the lung previously poorly ventilated</w:t>
      </w:r>
      <w:r>
        <w:rPr>
          <w:rStyle w:val="s1"/>
        </w:rPr>
        <w:t xml:space="preserve"> which</w:t>
      </w:r>
      <w:r w:rsidRPr="00ED0351">
        <w:rPr>
          <w:rStyle w:val="s1"/>
        </w:rPr>
        <w:t xml:space="preserve"> are likely to have greater localised disease and therefore overall gas mixing is worsened due to ventilating larger areas of diseased lung. </w:t>
      </w:r>
      <w:r w:rsidR="00DF2511">
        <w:t>FEV</w:t>
      </w:r>
      <w:r w:rsidR="00DF2511">
        <w:rPr>
          <w:vertAlign w:val="subscript"/>
        </w:rPr>
        <w:t>1</w:t>
      </w:r>
      <w:r w:rsidRPr="00ED0351">
        <w:rPr>
          <w:rStyle w:val="s1"/>
        </w:rPr>
        <w:t xml:space="preserve"> increases as the overall lung volume improves but in doing so gas mixing within the lung becomes more heterogeneous </w:t>
      </w:r>
      <w:r w:rsidRPr="00ED0351">
        <w:rPr>
          <w:rStyle w:val="s1"/>
        </w:rPr>
        <w:fldChar w:fldCharType="begin">
          <w:fldData xml:space="preserve">PEVuZE5vdGU+PENpdGU+PEF1dGhvcj5IYWxsPC9BdXRob3I+PFllYXI+MjAxMTwvWWVhcj48UmVj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BhZ2VzPjc1Ny05PC9w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</w:fldData>
        </w:fldChar>
      </w:r>
      <w:r w:rsidR="00B86FC1">
        <w:rPr>
          <w:rStyle w:val="s1"/>
        </w:rPr>
        <w:instrText xml:space="preserve"> ADDIN EN.CITE </w:instrText>
      </w:r>
      <w:r w:rsidR="00B86FC1">
        <w:rPr>
          <w:rStyle w:val="s1"/>
        </w:rPr>
        <w:fldChar w:fldCharType="begin">
          <w:fldData xml:space="preserve">PEVuZE5vdGU+PENpdGU+PEF1dGhvcj5IYWxsPC9BdXRob3I+PFllYXI+MjAxMTwvWWVhcj48UmVj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BhZ2VzPjc1Ny05PC9w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</w:fldData>
        </w:fldChar>
      </w:r>
      <w:r w:rsidR="00B86FC1">
        <w:rPr>
          <w:rStyle w:val="s1"/>
        </w:rPr>
        <w:instrText xml:space="preserve"> ADDIN EN.CITE.DATA </w:instrText>
      </w:r>
      <w:r w:rsidR="00B86FC1">
        <w:rPr>
          <w:rStyle w:val="s1"/>
        </w:rPr>
      </w:r>
      <w:r w:rsidR="00B86FC1">
        <w:rPr>
          <w:rStyle w:val="s1"/>
        </w:rPr>
        <w:fldChar w:fldCharType="end"/>
      </w:r>
      <w:r w:rsidRPr="00ED0351">
        <w:rPr>
          <w:rStyle w:val="s1"/>
        </w:rPr>
      </w:r>
      <w:r w:rsidRPr="00ED0351">
        <w:rPr>
          <w:rStyle w:val="s1"/>
        </w:rPr>
        <w:fldChar w:fldCharType="separate"/>
      </w:r>
      <w:r w:rsidR="00B86FC1">
        <w:rPr>
          <w:rStyle w:val="s1"/>
          <w:noProof/>
        </w:rPr>
        <w:t>[138]</w:t>
      </w:r>
      <w:r w:rsidRPr="00ED0351">
        <w:rPr>
          <w:rStyle w:val="s1"/>
        </w:rPr>
        <w:fldChar w:fldCharType="end"/>
      </w:r>
      <w:r w:rsidRPr="00ED0351">
        <w:rPr>
          <w:rStyle w:val="s1"/>
        </w:rPr>
        <w:t xml:space="preserve">. </w:t>
      </w:r>
    </w:p>
    <w:p w14:paraId="4D5B596F" w14:textId="77777777" w:rsidR="0082381F" w:rsidRPr="00ED0351" w:rsidRDefault="0082381F" w:rsidP="006717E0">
      <w:pPr>
        <w:rPr>
          <w:rStyle w:val="s1"/>
        </w:rPr>
      </w:pPr>
    </w:p>
    <w:p w14:paraId="4482D07D" w14:textId="1D0117E4" w:rsidR="0082381F" w:rsidRPr="00ED0351" w:rsidRDefault="0082381F" w:rsidP="006717E0">
      <w:r w:rsidRPr="00ED0351">
        <w:t xml:space="preserve">LCI in clinical practice </w:t>
      </w:r>
      <w:r>
        <w:t>is</w:t>
      </w:r>
      <w:r w:rsidRPr="00ED0351">
        <w:t xml:space="preserve"> therefore </w:t>
      </w:r>
      <w:r>
        <w:t>found to be</w:t>
      </w:r>
      <w:r w:rsidRPr="00ED0351">
        <w:t xml:space="preserve"> most useful in patients with predominantly mild lung disease</w:t>
      </w:r>
      <w:r>
        <w:t>.</w:t>
      </w:r>
      <w:r w:rsidRPr="00ED0351">
        <w:t xml:space="preserve"> </w:t>
      </w:r>
      <w:r>
        <w:t>LCI</w:t>
      </w:r>
      <w:r w:rsidRPr="00ED0351">
        <w:t xml:space="preserve"> is more sensitive than spirometry at detecting mild lung disease and is also responsive to therapies when spirometry is not. There is a need for more studies into patients with more severe disease to better understand the heterogeneous response often seen. Comparisons with imaging studies where localised regional lung function information can be assessed may help to better understand the variability of LCI in this more severe group of patients </w:t>
      </w:r>
      <w:r w:rsidRPr="00ED0351">
        <w:fldChar w:fldCharType="begin">
          <w:fldData xml:space="preserve">PEVuZE5vdGU+PENpdGU+PEF1dGhvcj5Ib3JzbGV5PC9BdXRob3I+PFllYXI+MjAxNTwvWWVhcj48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</w:fldData>
        </w:fldChar>
      </w:r>
      <w:r w:rsidR="00B86FC1">
        <w:instrText xml:space="preserve"> ADDIN EN.CITE </w:instrText>
      </w:r>
      <w:r w:rsidR="00B86FC1">
        <w:fldChar w:fldCharType="begin">
          <w:fldData xml:space="preserve">PEVuZE5vdGU+PENpdGU+PEF1dGhvcj5Ib3JzbGV5PC9BdXRob3I+PFllYXI+MjAxNTwvWWVhcj48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</w:fldData>
        </w:fldChar>
      </w:r>
      <w:r w:rsidR="00B86FC1">
        <w:instrText xml:space="preserve"> ADDIN EN.CITE.DATA </w:instrText>
      </w:r>
      <w:r w:rsidR="00B86FC1">
        <w:fldChar w:fldCharType="end"/>
      </w:r>
      <w:r w:rsidRPr="00ED0351">
        <w:fldChar w:fldCharType="separate"/>
      </w:r>
      <w:r w:rsidR="00B86FC1">
        <w:rPr>
          <w:noProof/>
        </w:rPr>
        <w:t>[96]</w:t>
      </w:r>
      <w:r w:rsidRPr="00ED0351">
        <w:fldChar w:fldCharType="end"/>
      </w:r>
      <w:r w:rsidRPr="00ED0351">
        <w:t>.</w:t>
      </w:r>
    </w:p>
    <w:p w14:paraId="69852B17" w14:textId="77777777" w:rsidR="0082381F" w:rsidRPr="00ED0351" w:rsidRDefault="0082381F" w:rsidP="006717E0"/>
    <w:p w14:paraId="34D30FD6" w14:textId="282F43D3" w:rsidR="0082381F" w:rsidRPr="00ED0351" w:rsidRDefault="0082381F" w:rsidP="006717E0">
      <w:pPr>
        <w:pStyle w:val="Heading3"/>
        <w:numPr>
          <w:ilvl w:val="2"/>
          <w:numId w:val="18"/>
        </w:numPr>
      </w:pPr>
      <w:bookmarkStart w:id="49" w:name="_Toc345773010"/>
      <w:bookmarkStart w:id="50" w:name="_Toc27382847"/>
      <w:r w:rsidRPr="00ED0351">
        <w:t>Barriers to Clinical Uptake of MBW</w:t>
      </w:r>
      <w:bookmarkEnd w:id="49"/>
      <w:bookmarkEnd w:id="50"/>
    </w:p>
    <w:p w14:paraId="20134F99" w14:textId="77777777" w:rsidR="0082381F" w:rsidRPr="00ED0351" w:rsidRDefault="0082381F" w:rsidP="006717E0"/>
    <w:p w14:paraId="1FE165AB" w14:textId="372F3E71" w:rsidR="0082381F" w:rsidRPr="00ED0351" w:rsidRDefault="0082381F" w:rsidP="006717E0">
      <w:r w:rsidRPr="00ED0351">
        <w:t>The publication of the 2013 standardisation document should have been the catalyst to allow MBW use in a clinical setting</w:t>
      </w:r>
      <w:r>
        <w:t xml:space="preserve"> </w:t>
      </w:r>
      <w:r>
        <w:fldChar w:fldCharType="begin">
          <w:fldData xml:space="preserve">PEVuZE5vdGU+PENpdGU+PEF1dGhvcj5Sb2JpbnNvbjwvQXV0aG9yPjxZZWFyPjIwMTM8L1llYXI+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NTA3LTIyPC9wYWdlcz48dm9sdW1lPjQxPC92b2x1bWU+PG51bWJlcj4zPC9udW1i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</w:fldData>
        </w:fldChar>
      </w:r>
      <w:r w:rsidR="00B86FC1">
        <w:instrText xml:space="preserve"> ADDIN EN.CITE </w:instrText>
      </w:r>
      <w:r w:rsidR="00B86FC1">
        <w:fldChar w:fldCharType="begin">
          <w:fldData xml:space="preserve">PEVuZE5vdGU+PENpdGU+PEF1dGhvcj5Sb2JpbnNvbjwvQXV0aG9yPjxZZWFyPjIwMTM8L1llYXI+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NTA3LTIyPC9wYWdlcz48dm9sdW1lPjQxPC92b2x1bWU+PG51bWJlcj4zPC9udW1i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</w:fldData>
        </w:fldChar>
      </w:r>
      <w:r w:rsidR="00B86FC1">
        <w:instrText xml:space="preserve"> ADDIN EN.CITE.DATA </w:instrText>
      </w:r>
      <w:r w:rsidR="00B86FC1">
        <w:fldChar w:fldCharType="end"/>
      </w:r>
      <w:r>
        <w:fldChar w:fldCharType="separate"/>
      </w:r>
      <w:r w:rsidR="00B86FC1">
        <w:rPr>
          <w:noProof/>
        </w:rPr>
        <w:t>[99]</w:t>
      </w:r>
      <w:r>
        <w:fldChar w:fldCharType="end"/>
      </w:r>
      <w:r w:rsidRPr="00ED0351">
        <w:t>. The document outlined the outcome markers</w:t>
      </w:r>
      <w:r>
        <w:t xml:space="preserve"> produced</w:t>
      </w:r>
      <w:r w:rsidRPr="00ED0351">
        <w:t xml:space="preserve">, standardisation </w:t>
      </w:r>
      <w:r w:rsidRPr="00ED0351">
        <w:lastRenderedPageBreak/>
        <w:t xml:space="preserve">of how to record the outcomes and the current technology to date available to perform MBW. The technology available to perform MBW however possibly remains the major barrier to clinical uptake. More recently there has been a push from the CF research community to move towards MBW technology utilising </w:t>
      </w:r>
      <w:r w:rsidR="005E6BBB">
        <w:rPr>
          <w:color w:val="000000" w:themeColor="text1"/>
        </w:rPr>
        <w:t>N</w:t>
      </w:r>
      <w:r w:rsidR="005E6BBB">
        <w:rPr>
          <w:color w:val="000000" w:themeColor="text1"/>
          <w:vertAlign w:val="subscript"/>
        </w:rPr>
        <w:t>2</w:t>
      </w:r>
      <w:r w:rsidRPr="00ED0351">
        <w:t xml:space="preserve"> washout as its methodology</w:t>
      </w:r>
      <w:r>
        <w:t xml:space="preserve"> </w:t>
      </w:r>
      <w:r>
        <w:fldChar w:fldCharType="begin"/>
      </w:r>
      <w:r w:rsidR="00B86FC1">
        <w:instrText xml:space="preserve"> ADDIN EN.CITE &lt;EndNote&gt;&lt;Cite&gt;&lt;Author&gt;Subbarao&lt;/Author&gt;&lt;Year&gt;2015&lt;/Year&gt;&lt;RecNum&gt;3072&lt;/RecNum&gt;&lt;DisplayText&gt;[139]&lt;/DisplayText&gt;&lt;record&gt;&lt;rec-number&gt;51&lt;/rec-number&gt;&lt;foreign-keys&gt;&lt;key app="EN" db-id="ts0fwrt24s92tnepd9dpfe29tz29e22z9zp9" timestamp="1484155308"&gt;51&lt;/key&gt;&lt;/foreign-keys&gt;&lt;ref-type name="Journal Article"&gt;17&lt;/ref-type&gt;&lt;contributors&gt;&lt;authors&gt;&lt;author&gt;Subbarao, Padmaja&lt;/author&gt;&lt;author&gt;Milla, Carlos&lt;/author&gt;&lt;author&gt;Aurora, Paul&lt;/author&gt;&lt;author&gt;Davies, Jane C.&lt;/author&gt;&lt;author&gt;Davis, Stephanie D.&lt;/author&gt;&lt;author&gt;Hall, Graham L.&lt;/author&gt;&lt;author&gt;Heltshe, Sonya&lt;/author&gt;&lt;author&gt;Latzin, Philipp&lt;/author&gt;&lt;author&gt;Lindblad, Anders&lt;/author&gt;&lt;author&gt;Pittman, Jessica E.&lt;/author&gt;&lt;author&gt;Robinson, Paul D.&lt;/author&gt;&lt;author&gt;Rosenfeld, Margaret&lt;/author&gt;&lt;author&gt;Singer, Florian&lt;/author&gt;&lt;author&gt;Starner, Tim D.&lt;/author&gt;&lt;author&gt;Ratjen, Felix&lt;/author&gt;&lt;author&gt;Morgan, Wayne&lt;/author&gt;&lt;/authors&gt;&lt;/contributors&gt;&lt;titles&gt;&lt;title&gt;Multiple-Breath Washout as a Lung Function Test in Cystic Fibrosis. A Cystic Fibrosis Foundation Workshop Report&lt;/title&gt;&lt;secondary-title&gt;Annals of the American Thoracic Society&lt;/secondary-title&gt;&lt;/titles&gt;&lt;periodical&gt;&lt;full-title&gt;Annals of the American Thoracic Society&lt;/full-title&gt;&lt;/periodical&gt;&lt;pages&gt;932-939&lt;/pages&gt;&lt;volume&gt;12&lt;/volume&gt;&lt;number&gt;6&lt;/number&gt;&lt;dates&gt;&lt;year&gt;2015&lt;/year&gt;&lt;pub-dates&gt;&lt;date&gt;2015/06/01&lt;/date&gt;&lt;/pub-dates&gt;&lt;/dates&gt;&lt;publisher&gt;American Thoracic Society - AJRCCM&lt;/publisher&gt;&lt;isbn&gt;2329-6933&lt;/isbn&gt;&lt;urls&gt;&lt;related-urls&gt;&lt;url&gt;http://dx.doi.org/10.1513/AnnalsATS.201501-021FR&lt;/url&gt;&lt;/related-urls&gt;&lt;/urls&gt;&lt;electronic-resource-num&gt;10.1513/AnnalsATS.201501-021FR&lt;/electronic-resource-num&gt;&lt;access-date&gt;2017/01/10&lt;/access-date&gt;&lt;/record&gt;&lt;/Cite&gt;&lt;/EndNote&gt;</w:instrText>
      </w:r>
      <w:r>
        <w:fldChar w:fldCharType="separate"/>
      </w:r>
      <w:r w:rsidR="00B86FC1">
        <w:rPr>
          <w:noProof/>
        </w:rPr>
        <w:t>[139]</w:t>
      </w:r>
      <w:r>
        <w:fldChar w:fldCharType="end"/>
      </w:r>
      <w:r w:rsidRPr="00ED0351">
        <w:t>. There are several sound reasons for this. Firstly</w:t>
      </w:r>
      <w:r>
        <w:t>,</w:t>
      </w:r>
      <w:r w:rsidRPr="00ED0351">
        <w:t xml:space="preserve"> the test can be delivered cheaply, secondly </w:t>
      </w:r>
      <w:r w:rsidR="005E6BBB">
        <w:rPr>
          <w:color w:val="000000" w:themeColor="text1"/>
        </w:rPr>
        <w:t>N</w:t>
      </w:r>
      <w:r w:rsidR="005E6BBB">
        <w:rPr>
          <w:color w:val="000000" w:themeColor="text1"/>
          <w:vertAlign w:val="subscript"/>
        </w:rPr>
        <w:t>2</w:t>
      </w:r>
      <w:r w:rsidRPr="00ED0351">
        <w:t xml:space="preserve"> MBW machines rely on 100% </w:t>
      </w:r>
      <w:r w:rsidR="00DF2511">
        <w:t>O</w:t>
      </w:r>
      <w:r w:rsidR="00DF2511">
        <w:rPr>
          <w:vertAlign w:val="subscript"/>
        </w:rPr>
        <w:t>2</w:t>
      </w:r>
      <w:r w:rsidRPr="00ED0351">
        <w:t xml:space="preserve"> which most hospital rooms now have delivered through wall gas supply and thirdly </w:t>
      </w:r>
      <w:r w:rsidR="005E6BBB">
        <w:rPr>
          <w:color w:val="000000" w:themeColor="text1"/>
        </w:rPr>
        <w:t>N</w:t>
      </w:r>
      <w:r w:rsidR="005E6BBB">
        <w:rPr>
          <w:color w:val="000000" w:themeColor="text1"/>
          <w:vertAlign w:val="subscript"/>
        </w:rPr>
        <w:t>2</w:t>
      </w:r>
      <w:r w:rsidRPr="00ED0351">
        <w:t xml:space="preserve"> machines have had significant commercial development. There are however several issues that still need resolving.</w:t>
      </w:r>
    </w:p>
    <w:p w14:paraId="250616BB" w14:textId="77777777" w:rsidR="0082381F" w:rsidRPr="00ED0351" w:rsidRDefault="0082381F" w:rsidP="006717E0"/>
    <w:p w14:paraId="75A2D3F4" w14:textId="24D0D27D" w:rsidR="0082381F" w:rsidRDefault="0082381F" w:rsidP="006717E0">
      <w:r w:rsidRPr="00ED0351">
        <w:t xml:space="preserve">A major issue for the utility of </w:t>
      </w:r>
      <w:r w:rsidR="005E6BBB">
        <w:rPr>
          <w:color w:val="000000" w:themeColor="text1"/>
        </w:rPr>
        <w:t>N</w:t>
      </w:r>
      <w:r w:rsidR="005E6BBB">
        <w:rPr>
          <w:color w:val="000000" w:themeColor="text1"/>
          <w:vertAlign w:val="subscript"/>
        </w:rPr>
        <w:t>2</w:t>
      </w:r>
      <w:r w:rsidRPr="00ED0351">
        <w:t xml:space="preserve"> washout as the methodology of choice is that the original work showing the utility of MBW and LCI in CF was performed using machinery that utilised </w:t>
      </w:r>
      <w:r w:rsidR="005E6BBB">
        <w:t>SF</w:t>
      </w:r>
      <w:r w:rsidR="005E6BBB">
        <w:rPr>
          <w:vertAlign w:val="subscript"/>
        </w:rPr>
        <w:t>6</w:t>
      </w:r>
      <w:r w:rsidRPr="00ED0351">
        <w:t xml:space="preserve"> as its methodology. </w:t>
      </w:r>
      <w:r w:rsidR="005E6BBB">
        <w:t>SF</w:t>
      </w:r>
      <w:r w:rsidR="005E6BBB">
        <w:rPr>
          <w:vertAlign w:val="subscript"/>
        </w:rPr>
        <w:t>6</w:t>
      </w:r>
      <w:r w:rsidRPr="00ED0351">
        <w:t xml:space="preserve"> and </w:t>
      </w:r>
      <w:r w:rsidR="005E6BBB">
        <w:rPr>
          <w:color w:val="000000" w:themeColor="text1"/>
        </w:rPr>
        <w:t>N</w:t>
      </w:r>
      <w:r w:rsidR="005E6BBB">
        <w:rPr>
          <w:color w:val="000000" w:themeColor="text1"/>
          <w:vertAlign w:val="subscript"/>
        </w:rPr>
        <w:t>2</w:t>
      </w:r>
      <w:r w:rsidRPr="00ED0351">
        <w:t xml:space="preserve"> have very different gaseous properties with </w:t>
      </w:r>
      <w:r w:rsidR="005E6BBB">
        <w:t>SF</w:t>
      </w:r>
      <w:r w:rsidR="005E6BBB">
        <w:rPr>
          <w:vertAlign w:val="subscript"/>
        </w:rPr>
        <w:t>6</w:t>
      </w:r>
      <w:r w:rsidRPr="00ED0351">
        <w:t xml:space="preserve"> being a much denser gas and therefore will mix within the lung differently to </w:t>
      </w:r>
      <w:r w:rsidR="005E6BBB">
        <w:rPr>
          <w:color w:val="000000" w:themeColor="text1"/>
        </w:rPr>
        <w:t>N</w:t>
      </w:r>
      <w:r w:rsidR="005E6BBB">
        <w:rPr>
          <w:color w:val="000000" w:themeColor="text1"/>
          <w:vertAlign w:val="subscript"/>
        </w:rPr>
        <w:t>2</w:t>
      </w:r>
      <w:r w:rsidRPr="00ED0351">
        <w:t xml:space="preserve">. There is therefore only a poor comparison between LCI performed on the same individual using both methods with </w:t>
      </w:r>
      <w:r w:rsidR="005E6BBB">
        <w:rPr>
          <w:color w:val="000000" w:themeColor="text1"/>
        </w:rPr>
        <w:t>N</w:t>
      </w:r>
      <w:r w:rsidR="005E6BBB">
        <w:rPr>
          <w:color w:val="000000" w:themeColor="text1"/>
          <w:vertAlign w:val="subscript"/>
        </w:rPr>
        <w:t>2</w:t>
      </w:r>
      <w:r w:rsidRPr="00ED0351">
        <w:t xml:space="preserve"> LCI values being considerably larger than for </w:t>
      </w:r>
      <w:r w:rsidR="005E6BBB">
        <w:t>SF</w:t>
      </w:r>
      <w:r w:rsidR="005E6BBB">
        <w:rPr>
          <w:vertAlign w:val="subscript"/>
        </w:rPr>
        <w:t>6</w:t>
      </w:r>
      <w:r>
        <w:rPr>
          <w:vertAlign w:val="subscript"/>
        </w:rPr>
        <w:t xml:space="preserve"> </w:t>
      </w:r>
      <w:r w:rsidRPr="00EF2A6C">
        <w:fldChar w:fldCharType="begin"/>
      </w:r>
      <w:r w:rsidR="00B86FC1">
        <w:instrText xml:space="preserve"> ADDIN EN.CITE &lt;EndNote&gt;&lt;Cite&gt;&lt;Author&gt;Ratjen&lt;/Author&gt;&lt;Year&gt;2012&lt;/Year&gt;&lt;RecNum&gt;1160&lt;/RecNum&gt;&lt;DisplayText&gt;[140]&lt;/DisplayText&gt;&lt;record&gt;&lt;rec-number&gt;1160&lt;/rec-number&gt;&lt;foreign-keys&gt;&lt;key app="EN" db-id="pr5wspr9dw2dxne92x4v99s69xa59dv092es" timestamp="1415110348"&gt;1160&lt;/key&gt;&lt;/foreign-keys&gt;&lt;ref-type name="Journal Article"&gt;17&lt;/ref-type&gt;&lt;contributors&gt;&lt;authors&gt;&lt;author&gt;Ratjen, Felix&lt;/author&gt;&lt;author&gt;Salazar, Juliana&lt;/author&gt;&lt;author&gt;Gibney, Karyn&lt;/author&gt;&lt;author&gt;Jensen, Renee&lt;/author&gt;&lt;author&gt;Gustafsson, Per&lt;/author&gt;&lt;author&gt;Subbarao, Padmaja&lt;/author&gt;&lt;author&gt;Stanojevic, Sanja&lt;/author&gt;&lt;/authors&gt;&lt;/contributors&gt;&lt;titles&gt;&lt;title&gt;Validation of multiple breath washout technology in healthy children and children with CF&lt;/title&gt;&lt;secondary-title&gt;European Respiratory Journal&lt;/secondary-title&gt;&lt;/titles&gt;&lt;periodical&gt;&lt;full-title&gt;European Respiratory Journal&lt;/full-title&gt;&lt;/periodical&gt;&lt;volume&gt;40&lt;/volume&gt;&lt;number&gt;Suppl 56&lt;/number&gt;&lt;dates&gt;&lt;year&gt;2012&lt;/year&gt;&lt;pub-dates&gt;&lt;date&gt;September 1, 2012&lt;/date&gt;&lt;/pub-dates&gt;&lt;/dates&gt;&lt;urls&gt;&lt;related-urls&gt;&lt;url&gt;http://erj.ersjournals.com/content/40/Suppl_56/P4603.abstract&lt;/url&gt;&lt;/related-urls&gt;&lt;/urls&gt;&lt;/record&gt;&lt;/Cite&gt;&lt;/EndNote&gt;</w:instrText>
      </w:r>
      <w:r w:rsidRPr="00EF2A6C">
        <w:fldChar w:fldCharType="separate"/>
      </w:r>
      <w:r w:rsidR="00B86FC1">
        <w:rPr>
          <w:noProof/>
        </w:rPr>
        <w:t>[140]</w:t>
      </w:r>
      <w:r w:rsidRPr="00EF2A6C">
        <w:fldChar w:fldCharType="end"/>
      </w:r>
      <w:r w:rsidRPr="00ED0351">
        <w:t xml:space="preserve">. This therefore limits reference data from </w:t>
      </w:r>
      <w:r w:rsidR="005E6BBB">
        <w:t>SF</w:t>
      </w:r>
      <w:r w:rsidR="005E6BBB">
        <w:rPr>
          <w:vertAlign w:val="subscript"/>
        </w:rPr>
        <w:t>6</w:t>
      </w:r>
      <w:r w:rsidRPr="00ED0351">
        <w:t xml:space="preserve"> studies being utilised in </w:t>
      </w:r>
      <w:r w:rsidR="005E6BBB">
        <w:rPr>
          <w:color w:val="000000" w:themeColor="text1"/>
        </w:rPr>
        <w:t>N</w:t>
      </w:r>
      <w:r w:rsidR="005E6BBB">
        <w:rPr>
          <w:color w:val="000000" w:themeColor="text1"/>
          <w:vertAlign w:val="subscript"/>
        </w:rPr>
        <w:t>2</w:t>
      </w:r>
      <w:r w:rsidRPr="00ED0351">
        <w:t xml:space="preserve"> methodology, an issue that is being addressed with new large scale observational and longitudinal </w:t>
      </w:r>
      <w:r w:rsidR="005E6BBB">
        <w:rPr>
          <w:color w:val="000000" w:themeColor="text1"/>
        </w:rPr>
        <w:t>N</w:t>
      </w:r>
      <w:r w:rsidR="005E6BBB">
        <w:rPr>
          <w:color w:val="000000" w:themeColor="text1"/>
          <w:vertAlign w:val="subscript"/>
        </w:rPr>
        <w:t>2</w:t>
      </w:r>
      <w:r w:rsidRPr="00ED0351">
        <w:t xml:space="preserve"> LCI studies</w:t>
      </w:r>
      <w:r>
        <w:t xml:space="preserve"> </w:t>
      </w:r>
      <w:r>
        <w:fldChar w:fldCharType="begin"/>
      </w:r>
      <w:r w:rsidR="00B86FC1">
        <w:instrText xml:space="preserve"> ADDIN EN.CITE &lt;EndNote&gt;&lt;Cite&gt;&lt;Author&gt;Subbarao&lt;/Author&gt;&lt;Year&gt;2015&lt;/Year&gt;&lt;RecNum&gt;3072&lt;/RecNum&gt;&lt;DisplayText&gt;[139]&lt;/DisplayText&gt;&lt;record&gt;&lt;rec-number&gt;51&lt;/rec-number&gt;&lt;foreign-keys&gt;&lt;key app="EN" db-id="ts0fwrt24s92tnepd9dpfe29tz29e22z9zp9" timestamp="1484155308"&gt;51&lt;/key&gt;&lt;/foreign-keys&gt;&lt;ref-type name="Journal Article"&gt;17&lt;/ref-type&gt;&lt;contributors&gt;&lt;authors&gt;&lt;author&gt;Subbarao, Padmaja&lt;/author&gt;&lt;author&gt;Milla, Carlos&lt;/author&gt;&lt;author&gt;Aurora, Paul&lt;/author&gt;&lt;author&gt;Davies, Jane C.&lt;/author&gt;&lt;author&gt;Davis, Stephanie D.&lt;/author&gt;&lt;author&gt;Hall, Graham L.&lt;/author&gt;&lt;author&gt;Heltshe, Sonya&lt;/author&gt;&lt;author&gt;Latzin, Philipp&lt;/author&gt;&lt;author&gt;Lindblad, Anders&lt;/author&gt;&lt;author&gt;Pittman, Jessica E.&lt;/author&gt;&lt;author&gt;Robinson, Paul D.&lt;/author&gt;&lt;author&gt;Rosenfeld, Margaret&lt;/author&gt;&lt;author&gt;Singer, Florian&lt;/author&gt;&lt;author&gt;Starner, Tim D.&lt;/author&gt;&lt;author&gt;Ratjen, Felix&lt;/author&gt;&lt;author&gt;Morgan, Wayne&lt;/author&gt;&lt;/authors&gt;&lt;/contributors&gt;&lt;titles&gt;&lt;title&gt;Multiple-Breath Washout as a Lung Function Test in Cystic Fibrosis. A Cystic Fibrosis Foundation Workshop Report&lt;/title&gt;&lt;secondary-title&gt;Annals of the American Thoracic Society&lt;/secondary-title&gt;&lt;/titles&gt;&lt;periodical&gt;&lt;full-title&gt;Annals of the American Thoracic Society&lt;/full-title&gt;&lt;/periodical&gt;&lt;pages&gt;932-939&lt;/pages&gt;&lt;volume&gt;12&lt;/volume&gt;&lt;number&gt;6&lt;/number&gt;&lt;dates&gt;&lt;year&gt;2015&lt;/year&gt;&lt;pub-dates&gt;&lt;date&gt;2015/06/01&lt;/date&gt;&lt;/pub-dates&gt;&lt;/dates&gt;&lt;publisher&gt;American Thoracic Society - AJRCCM&lt;/publisher&gt;&lt;isbn&gt;2329-6933&lt;/isbn&gt;&lt;urls&gt;&lt;related-urls&gt;&lt;url&gt;http://dx.doi.org/10.1513/AnnalsATS.201501-021FR&lt;/url&gt;&lt;/related-urls&gt;&lt;/urls&gt;&lt;electronic-resource-num&gt;10.1513/AnnalsATS.201501-021FR&lt;/electronic-resource-num&gt;&lt;access-date&gt;2017/01/10&lt;/access-date&gt;&lt;/record&gt;&lt;/Cite&gt;&lt;/EndNote&gt;</w:instrText>
      </w:r>
      <w:r>
        <w:fldChar w:fldCharType="separate"/>
      </w:r>
      <w:r w:rsidR="00B86FC1">
        <w:rPr>
          <w:noProof/>
        </w:rPr>
        <w:t>[139]</w:t>
      </w:r>
      <w:r>
        <w:fldChar w:fldCharType="end"/>
      </w:r>
      <w:r w:rsidRPr="00ED0351">
        <w:t xml:space="preserve">. One explanation for the increased </w:t>
      </w:r>
      <w:r w:rsidR="005E6BBB">
        <w:rPr>
          <w:color w:val="000000" w:themeColor="text1"/>
        </w:rPr>
        <w:t>N</w:t>
      </w:r>
      <w:r w:rsidR="005E6BBB">
        <w:rPr>
          <w:color w:val="000000" w:themeColor="text1"/>
          <w:vertAlign w:val="subscript"/>
        </w:rPr>
        <w:t>2</w:t>
      </w:r>
      <w:r w:rsidRPr="00ED0351">
        <w:t xml:space="preserve"> LCI </w:t>
      </w:r>
      <w:r>
        <w:t xml:space="preserve">when </w:t>
      </w:r>
      <w:r w:rsidRPr="00ED0351">
        <w:t xml:space="preserve">compared to </w:t>
      </w:r>
      <w:r w:rsidR="005E6BBB">
        <w:t>SF</w:t>
      </w:r>
      <w:r w:rsidR="005E6BBB">
        <w:rPr>
          <w:vertAlign w:val="subscript"/>
        </w:rPr>
        <w:t>6</w:t>
      </w:r>
      <w:r w:rsidRPr="00ED0351">
        <w:t xml:space="preserve"> is the role of </w:t>
      </w:r>
      <w:r w:rsidR="005E6BBB">
        <w:rPr>
          <w:color w:val="000000" w:themeColor="text1"/>
        </w:rPr>
        <w:t>N</w:t>
      </w:r>
      <w:r w:rsidR="005E6BBB">
        <w:rPr>
          <w:color w:val="000000" w:themeColor="text1"/>
          <w:vertAlign w:val="subscript"/>
        </w:rPr>
        <w:t>2</w:t>
      </w:r>
      <w:r w:rsidRPr="00ED0351">
        <w:t xml:space="preserve"> excretion from lung tissue, which is a natural process occurring continuously. This extra </w:t>
      </w:r>
      <w:r w:rsidR="005E6BBB">
        <w:rPr>
          <w:color w:val="000000" w:themeColor="text1"/>
        </w:rPr>
        <w:t>N</w:t>
      </w:r>
      <w:r w:rsidR="005E6BBB">
        <w:rPr>
          <w:color w:val="000000" w:themeColor="text1"/>
          <w:vertAlign w:val="subscript"/>
        </w:rPr>
        <w:t>2</w:t>
      </w:r>
      <w:r w:rsidRPr="00ED0351">
        <w:t xml:space="preserve"> excreted </w:t>
      </w:r>
      <w:r>
        <w:t xml:space="preserve">from lung tissue </w:t>
      </w:r>
      <w:r w:rsidRPr="00ED0351">
        <w:t xml:space="preserve">into the surrounding gas spaces has the potential to prolong the wash-out phase of MBW which in turn </w:t>
      </w:r>
      <w:r>
        <w:t>would</w:t>
      </w:r>
      <w:r w:rsidRPr="00ED0351">
        <w:t xml:space="preserve"> cause an increase in LCI. </w:t>
      </w:r>
    </w:p>
    <w:p w14:paraId="02AA378C" w14:textId="77777777" w:rsidR="0082381F" w:rsidRDefault="0082381F" w:rsidP="006717E0"/>
    <w:p w14:paraId="41C615C7" w14:textId="15752B78" w:rsidR="000F6B8C" w:rsidRDefault="0082381F" w:rsidP="006717E0">
      <w:r w:rsidRPr="00ED0351">
        <w:t xml:space="preserve">It is difficult to estimate the exact influence of tissue </w:t>
      </w:r>
      <w:r w:rsidR="005E6BBB">
        <w:rPr>
          <w:color w:val="000000" w:themeColor="text1"/>
        </w:rPr>
        <w:t>N</w:t>
      </w:r>
      <w:r w:rsidR="005E6BBB">
        <w:rPr>
          <w:color w:val="000000" w:themeColor="text1"/>
          <w:vertAlign w:val="subscript"/>
        </w:rPr>
        <w:t>2</w:t>
      </w:r>
      <w:r w:rsidRPr="00ED0351">
        <w:t xml:space="preserve"> on the measured LCI, but work utilising lung modelling has suggested that excreted </w:t>
      </w:r>
      <w:r w:rsidR="005E6BBB">
        <w:rPr>
          <w:color w:val="000000" w:themeColor="text1"/>
        </w:rPr>
        <w:t>N</w:t>
      </w:r>
      <w:r w:rsidR="005E6BBB">
        <w:rPr>
          <w:color w:val="000000" w:themeColor="text1"/>
          <w:vertAlign w:val="subscript"/>
        </w:rPr>
        <w:t>2</w:t>
      </w:r>
      <w:r w:rsidRPr="00ED0351">
        <w:t xml:space="preserve"> may contribute to as much as 21% of the </w:t>
      </w:r>
      <w:r w:rsidR="005E6BBB">
        <w:rPr>
          <w:color w:val="000000" w:themeColor="text1"/>
        </w:rPr>
        <w:t>N</w:t>
      </w:r>
      <w:r w:rsidR="005E6BBB">
        <w:rPr>
          <w:color w:val="000000" w:themeColor="text1"/>
          <w:vertAlign w:val="subscript"/>
        </w:rPr>
        <w:t>2</w:t>
      </w:r>
      <w:r>
        <w:t xml:space="preserve"> signal at the end of a washout test, </w:t>
      </w:r>
      <w:r w:rsidRPr="00ED0351">
        <w:t xml:space="preserve">causing over-errors in LCI of as much as 13% </w:t>
      </w:r>
      <w:r w:rsidRPr="00ED0351">
        <w:fldChar w:fldCharType="begin"/>
      </w:r>
      <w:r w:rsidR="00B86FC1">
        <w:instrText xml:space="preserve"> ADDIN EN.CITE &lt;EndNote&gt;&lt;Cite&gt;&lt;Author&gt;Nielsen&lt;/Author&gt;&lt;Year&gt;2013&lt;/Year&gt;&lt;RecNum&gt;1350&lt;/RecNum&gt;&lt;DisplayText&gt;[141]&lt;/DisplayText&gt;&lt;record&gt;&lt;rec-number&gt;1350&lt;/rec-number&gt;&lt;foreign-keys&gt;&lt;key app="EN" db-id="pr5wspr9dw2dxne92x4v99s69xa59dv092es" timestamp="1424702670"&gt;1350&lt;/key&gt;&lt;/foreign-keys&gt;&lt;ref-type name="Journal Article"&gt;17&lt;/ref-type&gt;&lt;contributors&gt;&lt;authors&gt;&lt;author&gt;Nielsen, N.&lt;/author&gt;&lt;author&gt;Nielsen, J. G.&lt;/author&gt;&lt;author&gt;Horsley, A. R.&lt;/author&gt;&lt;/authors&gt;&lt;/contributors&gt;&lt;auth-address&gt;Institute of Mathematics and Computer Science, University of Southern Denmark, Odense, Denmark.&lt;/auth-address&gt;&lt;titles&gt;&lt;title&gt;Evaluation of the impact of alveolar nitrogen excretion on indices derived from multiple breath nitrogen washou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73335&lt;/pages&gt;&lt;volume&gt;8&lt;/volume&gt;&lt;number&gt;9&lt;/number&gt;&lt;edition&gt;2013/09/17&lt;/edition&gt;&lt;keywords&gt;&lt;keyword&gt;Adult&lt;/keyword&gt;&lt;keyword&gt;Breath Tests/methods&lt;/keyword&gt;&lt;keyword&gt;Child&lt;/keyword&gt;&lt;keyword&gt;Computer Simulation&lt;/keyword&gt;&lt;keyword&gt;*Functional Residual Capacity&lt;/keyword&gt;&lt;keyword&gt;Humans&lt;/keyword&gt;&lt;keyword&gt;Lung/*physiology&lt;/keyword&gt;&lt;keyword&gt;Models, Biological&lt;/keyword&gt;&lt;keyword&gt;Nitrogen/*metabolism&lt;/keyword&gt;&lt;keyword&gt;Pulmonary Alveoli/physiology&lt;/keyword&gt;&lt;keyword&gt;Respiration&lt;/keyword&gt;&lt;keyword&gt;Respiratory Function Tests/methods&lt;/keyword&gt;&lt;keyword&gt;Spirometry&lt;/keyword&gt;&lt;/keywords&gt;&lt;dates&gt;&lt;year&gt;2013&lt;/year&gt;&lt;/dates&gt;&lt;isbn&gt;1932-6203&lt;/isbn&gt;&lt;accession-num&gt;24039916&lt;/accession-num&gt;&lt;urls&gt;&lt;related-urls&gt;&lt;url&gt;http://www.ncbi.nlm.nih.gov/pmc/articles/PMC3767817/pdf/pone.0073335.pdf&lt;/url&gt;&lt;/related-urls&gt;&lt;/urls&gt;&lt;custom2&gt;Pmc3767817&lt;/custom2&gt;&lt;electronic-resource-num&gt;10.1371/journal.pone.0073335&lt;/electronic-resource-num&gt;&lt;remote-database-provider&gt;NLM&lt;/remote-database-provider&gt;&lt;language&gt;eng&lt;/language&gt;&lt;/record&gt;&lt;/Cite&gt;&lt;/EndNote&gt;</w:instrText>
      </w:r>
      <w:r w:rsidRPr="00ED0351">
        <w:fldChar w:fldCharType="separate"/>
      </w:r>
      <w:r w:rsidR="00B86FC1">
        <w:rPr>
          <w:noProof/>
        </w:rPr>
        <w:t>[141]</w:t>
      </w:r>
      <w:r w:rsidRPr="00ED0351">
        <w:fldChar w:fldCharType="end"/>
      </w:r>
      <w:r w:rsidRPr="00ED0351">
        <w:t xml:space="preserve">. A counter argument to the over-estimation of </w:t>
      </w:r>
      <w:r w:rsidR="005E6BBB">
        <w:rPr>
          <w:color w:val="000000" w:themeColor="text1"/>
        </w:rPr>
        <w:t>N</w:t>
      </w:r>
      <w:r w:rsidR="005E6BBB">
        <w:rPr>
          <w:color w:val="000000" w:themeColor="text1"/>
          <w:vertAlign w:val="subscript"/>
        </w:rPr>
        <w:t>2</w:t>
      </w:r>
      <w:r w:rsidRPr="00ED0351">
        <w:t xml:space="preserve"> LCI compared to </w:t>
      </w:r>
      <w:r w:rsidR="005E6BBB">
        <w:t>SF</w:t>
      </w:r>
      <w:r w:rsidR="005E6BBB">
        <w:rPr>
          <w:vertAlign w:val="subscript"/>
        </w:rPr>
        <w:t>6</w:t>
      </w:r>
      <w:r w:rsidRPr="00ED0351">
        <w:t xml:space="preserve"> is that </w:t>
      </w:r>
      <w:r w:rsidR="005E6BBB">
        <w:t>SF</w:t>
      </w:r>
      <w:r w:rsidR="005E6BBB">
        <w:rPr>
          <w:vertAlign w:val="subscript"/>
        </w:rPr>
        <w:t>6</w:t>
      </w:r>
      <w:r w:rsidRPr="00ED0351">
        <w:t xml:space="preserve"> is a dense gas that requires effectively washing-into the lungs prior to wash-out. It has been argued that the increased LCI in </w:t>
      </w:r>
      <w:r w:rsidR="005E6BBB">
        <w:rPr>
          <w:color w:val="000000" w:themeColor="text1"/>
        </w:rPr>
        <w:t>N</w:t>
      </w:r>
      <w:r w:rsidR="005E6BBB">
        <w:rPr>
          <w:color w:val="000000" w:themeColor="text1"/>
          <w:vertAlign w:val="subscript"/>
        </w:rPr>
        <w:t>2</w:t>
      </w:r>
      <w:r w:rsidRPr="00ED0351">
        <w:t xml:space="preserve"> wash-out is because </w:t>
      </w:r>
      <w:r w:rsidR="005E6BBB">
        <w:rPr>
          <w:color w:val="000000" w:themeColor="text1"/>
        </w:rPr>
        <w:t>N</w:t>
      </w:r>
      <w:r w:rsidR="005E6BBB">
        <w:rPr>
          <w:color w:val="000000" w:themeColor="text1"/>
          <w:vertAlign w:val="subscript"/>
        </w:rPr>
        <w:t>2</w:t>
      </w:r>
      <w:r w:rsidRPr="00ED0351">
        <w:t xml:space="preserve"> wash-out truly represents alveolar gas mixing as it is already resident in all of the lung spaces</w:t>
      </w:r>
      <w:r>
        <w:t>, where</w:t>
      </w:r>
      <w:r w:rsidRPr="00ED0351">
        <w:t xml:space="preserve">as </w:t>
      </w:r>
      <w:r w:rsidR="005E6BBB">
        <w:t>SF</w:t>
      </w:r>
      <w:r w:rsidR="005E6BBB">
        <w:rPr>
          <w:vertAlign w:val="subscript"/>
        </w:rPr>
        <w:t>6</w:t>
      </w:r>
      <w:r w:rsidRPr="00ED0351">
        <w:t xml:space="preserve"> may be underestimating LCI as it never properly equilibrates in all of the lung spaces due to the </w:t>
      </w:r>
      <w:r>
        <w:t xml:space="preserve">dense </w:t>
      </w:r>
      <w:r w:rsidRPr="00ED0351">
        <w:t>inert properties of the gas.</w:t>
      </w:r>
      <w:r>
        <w:t xml:space="preserve"> Jensen </w:t>
      </w:r>
      <w:r w:rsidR="00564288">
        <w:rPr>
          <w:i/>
        </w:rPr>
        <w:t>et al</w:t>
      </w:r>
      <w:r w:rsidRPr="00ED0351">
        <w:t xml:space="preserve"> </w:t>
      </w:r>
      <w:r w:rsidRPr="00ED0351">
        <w:fldChar w:fldCharType="begin"/>
      </w:r>
      <w:r w:rsidR="00B86FC1">
        <w:instrText xml:space="preserve"> ADDIN EN.CITE &lt;EndNote&gt;&lt;Cite&gt;&lt;Author&gt;Jensen&lt;/Author&gt;&lt;Year&gt;2013&lt;/Year&gt;&lt;RecNum&gt;1186&lt;/RecNum&gt;&lt;DisplayText&gt;[142]&lt;/DisplayText&gt;&lt;record&gt;&lt;rec-number&gt;1186&lt;/rec-number&gt;&lt;foreign-keys&gt;&lt;key app="EN" db-id="pr5wspr9dw2dxne92x4v99s69xa59dv092es" timestamp="1418657084"&gt;1186&lt;/key&gt;&lt;/foreign-keys&gt;&lt;ref-type name="Journal Article"&gt;17&lt;/ref-type&gt;&lt;contributors&gt;&lt;authors&gt;&lt;author&gt;Jensen, Renee&lt;/author&gt;&lt;author&gt;Stanojevic, Sanja&lt;/author&gt;&lt;author&gt;Gibney, Karyn&lt;/author&gt;&lt;author&gt;Salazar, Juliana Giraldo&lt;/author&gt;&lt;author&gt;Gustafsson, Per&lt;/author&gt;&lt;author&gt;Subbarao, Padmaja&lt;/author&gt;&lt;author&gt;Ratjen, Felix&lt;/author&gt;&lt;/authors&gt;&lt;/contributors&gt;&lt;titles&gt;&lt;title&gt;Multiple Breath Nitrogen Washout: A Feasible Alternative to Mass Spectrometry&lt;/title&gt;&lt;secondary-title&gt;PLoS ONE&lt;/secondary-title&gt;&lt;/titles&gt;&lt;periodical&gt;&lt;full-title&gt;PloS One&lt;/full-title&gt;&lt;abbr-1&gt;PLoS One&lt;/abbr-1&gt;&lt;abbr-2&gt;PLoS One&lt;/abbr-2&gt;&lt;/periodical&gt;&lt;pages&gt;e56868&lt;/pages&gt;&lt;volume&gt;8&lt;/volume&gt;&lt;number&gt;2&lt;/number&gt;&lt;dates&gt;&lt;year&gt;2013&lt;/year&gt;&lt;/dates&gt;&lt;publisher&gt;Public Library of Science&lt;/publisher&gt;&lt;urls&gt;&lt;related-urls&gt;&lt;url&gt;http://dx.doi.org/10.1371%2Fjournal.pone.0056868&lt;/url&gt;&lt;url&gt;http://www.ncbi.nlm.nih.gov/pmc/articles/PMC3574055/pdf/pone.0056868.pdf&lt;/url&gt;&lt;/related-urls&gt;&lt;/urls&gt;&lt;electronic-resource-num&gt;10.1371/journal.pone.0056868&lt;/electronic-resource-num&gt;&lt;/record&gt;&lt;/Cite&gt;&lt;/EndNote&gt;</w:instrText>
      </w:r>
      <w:r w:rsidRPr="00ED0351">
        <w:fldChar w:fldCharType="separate"/>
      </w:r>
      <w:r w:rsidR="00B86FC1">
        <w:rPr>
          <w:noProof/>
        </w:rPr>
        <w:t>[142]</w:t>
      </w:r>
      <w:r w:rsidRPr="00ED0351">
        <w:fldChar w:fldCharType="end"/>
      </w:r>
      <w:r>
        <w:t xml:space="preserve"> demonstrate using Bland-Altman</w:t>
      </w:r>
      <w:r w:rsidRPr="00ED0351">
        <w:t xml:space="preserve"> analysis that the difference between </w:t>
      </w:r>
      <w:r w:rsidR="005E6BBB">
        <w:t>SF</w:t>
      </w:r>
      <w:r w:rsidR="005E6BBB">
        <w:rPr>
          <w:vertAlign w:val="subscript"/>
        </w:rPr>
        <w:t>6</w:t>
      </w:r>
      <w:r w:rsidRPr="00ED0351">
        <w:t xml:space="preserve"> and </w:t>
      </w:r>
      <w:r w:rsidR="005E6BBB">
        <w:rPr>
          <w:color w:val="000000" w:themeColor="text1"/>
        </w:rPr>
        <w:t>N</w:t>
      </w:r>
      <w:r w:rsidR="005E6BBB">
        <w:rPr>
          <w:color w:val="000000" w:themeColor="text1"/>
          <w:vertAlign w:val="subscript"/>
        </w:rPr>
        <w:t>2</w:t>
      </w:r>
      <w:r w:rsidRPr="00ED0351">
        <w:t xml:space="preserve"> LCI</w:t>
      </w:r>
      <w:r>
        <w:t>,</w:t>
      </w:r>
      <w:r w:rsidRPr="00ED0351">
        <w:t xml:space="preserve"> in children with CF</w:t>
      </w:r>
      <w:r>
        <w:t>,</w:t>
      </w:r>
      <w:r w:rsidRPr="00ED0351">
        <w:t xml:space="preserve"> increases disproportionately at larger LCI values. The authors claim that this could be due to a lack of </w:t>
      </w:r>
      <w:r w:rsidR="005E6BBB">
        <w:t>SF</w:t>
      </w:r>
      <w:r w:rsidR="005E6BBB">
        <w:rPr>
          <w:vertAlign w:val="subscript"/>
        </w:rPr>
        <w:t>6</w:t>
      </w:r>
      <w:r w:rsidRPr="00ED0351">
        <w:t xml:space="preserve"> equilibration in </w:t>
      </w:r>
      <w:r>
        <w:t xml:space="preserve">the acinus of </w:t>
      </w:r>
      <w:r w:rsidRPr="00ED0351">
        <w:t xml:space="preserve">patients with greater </w:t>
      </w:r>
      <w:r>
        <w:t>ventilation heterogeneity</w:t>
      </w:r>
      <w:r w:rsidRPr="00ED0351">
        <w:t xml:space="preserve">. The authors however fail to adequately explain why the same relationship exists when comparing the FRC measured during </w:t>
      </w:r>
      <w:r w:rsidR="005E6BBB">
        <w:t>SF</w:t>
      </w:r>
      <w:r w:rsidR="005E6BBB">
        <w:rPr>
          <w:vertAlign w:val="subscript"/>
        </w:rPr>
        <w:t>6</w:t>
      </w:r>
      <w:r w:rsidRPr="00ED0351">
        <w:t xml:space="preserve"> and </w:t>
      </w:r>
      <w:r w:rsidR="005E6BBB">
        <w:rPr>
          <w:color w:val="000000" w:themeColor="text1"/>
        </w:rPr>
        <w:t>N</w:t>
      </w:r>
      <w:r w:rsidR="005E6BBB">
        <w:rPr>
          <w:color w:val="000000" w:themeColor="text1"/>
          <w:vertAlign w:val="subscript"/>
        </w:rPr>
        <w:t>2</w:t>
      </w:r>
      <w:r w:rsidRPr="00ED0351">
        <w:t xml:space="preserve"> MBW. FRC is a static lung volume and should be comparable when assessing differing gas dilution methods such as </w:t>
      </w:r>
      <w:r w:rsidR="005E6BBB">
        <w:t>SF</w:t>
      </w:r>
      <w:r w:rsidR="005E6BBB">
        <w:rPr>
          <w:vertAlign w:val="subscript"/>
        </w:rPr>
        <w:t>6</w:t>
      </w:r>
      <w:r w:rsidRPr="00ED0351">
        <w:t xml:space="preserve"> versus </w:t>
      </w:r>
      <w:r w:rsidR="005E6BBB">
        <w:rPr>
          <w:color w:val="000000" w:themeColor="text1"/>
        </w:rPr>
        <w:t>N</w:t>
      </w:r>
      <w:r w:rsidR="005E6BBB">
        <w:rPr>
          <w:color w:val="000000" w:themeColor="text1"/>
          <w:vertAlign w:val="subscript"/>
        </w:rPr>
        <w:t>2</w:t>
      </w:r>
      <w:r w:rsidRPr="00ED0351">
        <w:t xml:space="preserve">. This was emphasised by </w:t>
      </w:r>
      <w:r>
        <w:t xml:space="preserve">Poncin </w:t>
      </w:r>
      <w:r w:rsidR="00564288">
        <w:rPr>
          <w:i/>
        </w:rPr>
        <w:t>et al</w:t>
      </w:r>
      <w:r>
        <w:t xml:space="preserve"> </w:t>
      </w:r>
      <w:r w:rsidRPr="00ED0351">
        <w:fldChar w:fldCharType="begin"/>
      </w:r>
      <w:r w:rsidR="00B86FC1">
        <w:instrText xml:space="preserve"> ADDIN EN.CITE &lt;EndNote&gt;&lt;Cite&gt;&lt;Author&gt;Poncin&lt;/Author&gt;&lt;RecNum&gt;1780&lt;/RecNum&gt;&lt;DisplayText&gt;[121]&lt;/DisplayText&gt;&lt;record&gt;&lt;rec-number&gt;1780&lt;/rec-number&gt;&lt;foreign-keys&gt;&lt;key app="EN" db-id="pr5wspr9dw2dxne92x4v99s69xa59dv092es" timestamp="1480930124"&gt;1780&lt;/key&gt;&lt;/foreign-keys&gt;&lt;ref-type name="Journal Article"&gt;17&lt;/ref-type&gt;&lt;contributors&gt;&lt;authors&gt;&lt;author&gt;Poncin, William&lt;/author&gt;&lt;author&gt;Singer, Florian&lt;/author&gt;&lt;author&gt;Aubriot, Anne-Sophie&lt;/author&gt;&lt;author&gt;Lebecque, Patrick&lt;/author&gt;&lt;/authors&gt;&lt;/contributors&gt;&lt;titles&gt;&lt;title&gt;Agreement between multiple-breath nitrogen washout systems in children and adults&lt;/title&gt;&lt;secondary-title&gt;Journal of Cystic Fibrosis&lt;/secondary-title&gt;&lt;/titles&gt;&lt;periodical&gt;&lt;full-title&gt;Journal of Cystic Fibrosis&lt;/full-title&gt;&lt;/periodical&gt;&lt;dates&gt;&lt;year&gt;2016&lt;/year&gt;&lt;/dates&gt;&lt;publisher&gt;Elsevier&lt;/publisher&gt;&lt;isbn&gt;1569-1993&lt;/isbn&gt;&lt;urls&gt;&lt;related-urls&gt;&lt;url&gt;http://dx.doi.org/10.1016/j.jcf.2016.11.004&lt;/url&gt;&lt;url&gt;http://ac.els-cdn.com/S1569199316306622/1-s2.0-S1569199316306622-main.pdf?_tid=42212a34-bacd-11e6-b9f7-00000aacb35e&amp;amp;acdnat=1480930322_b5973c32998fed23d1a97b44a957d0be&lt;/url&gt;&lt;/related-urls&gt;&lt;/urls&gt;&lt;electronic-resource-num&gt;10.1016/j.jcf.2016.11.004&lt;/electronic-resource-num&gt;&lt;access-date&gt;2016/12/05&lt;/access-date&gt;&lt;/record&gt;&lt;/Cite&gt;&lt;/EndNote&gt;</w:instrText>
      </w:r>
      <w:r w:rsidRPr="00ED0351">
        <w:fldChar w:fldCharType="separate"/>
      </w:r>
      <w:r w:rsidR="00B86FC1">
        <w:rPr>
          <w:noProof/>
        </w:rPr>
        <w:t>[121]</w:t>
      </w:r>
      <w:r w:rsidRPr="00ED0351">
        <w:fldChar w:fldCharType="end"/>
      </w:r>
      <w:r>
        <w:t xml:space="preserve">, </w:t>
      </w:r>
      <w:r w:rsidRPr="00ED0351">
        <w:t>who demonstrated that when t</w:t>
      </w:r>
      <w:r>
        <w:t>wo</w:t>
      </w:r>
      <w:r w:rsidRPr="00ED0351">
        <w:t xml:space="preserve"> different commercial systems </w:t>
      </w:r>
      <w:r>
        <w:t>utilising</w:t>
      </w:r>
      <w:r w:rsidRPr="00ED0351">
        <w:t xml:space="preserve"> </w:t>
      </w:r>
      <w:r w:rsidR="005E6BBB">
        <w:rPr>
          <w:color w:val="000000" w:themeColor="text1"/>
        </w:rPr>
        <w:t>N</w:t>
      </w:r>
      <w:r w:rsidR="005E6BBB">
        <w:rPr>
          <w:color w:val="000000" w:themeColor="text1"/>
          <w:vertAlign w:val="subscript"/>
        </w:rPr>
        <w:t>2</w:t>
      </w:r>
      <w:r w:rsidRPr="00ED0351">
        <w:t xml:space="preserve"> </w:t>
      </w:r>
      <w:r>
        <w:t xml:space="preserve">for </w:t>
      </w:r>
      <w:r w:rsidRPr="00ED0351">
        <w:t>MBW</w:t>
      </w:r>
      <w:r>
        <w:t xml:space="preserve"> were compared,</w:t>
      </w:r>
      <w:r w:rsidRPr="00ED0351">
        <w:t xml:space="preserve"> significantly different values for LCI and for FRC </w:t>
      </w:r>
      <w:r>
        <w:t xml:space="preserve">were </w:t>
      </w:r>
      <w:r w:rsidRPr="00ED0351">
        <w:t>achieve</w:t>
      </w:r>
      <w:r>
        <w:t>d</w:t>
      </w:r>
      <w:r w:rsidRPr="00ED0351">
        <w:t xml:space="preserve">, making it difficult to be sure what </w:t>
      </w:r>
      <w:r w:rsidR="005E6BBB">
        <w:rPr>
          <w:color w:val="000000" w:themeColor="text1"/>
        </w:rPr>
        <w:t>N</w:t>
      </w:r>
      <w:r w:rsidR="005E6BBB">
        <w:rPr>
          <w:color w:val="000000" w:themeColor="text1"/>
          <w:vertAlign w:val="subscript"/>
        </w:rPr>
        <w:t>2</w:t>
      </w:r>
      <w:r w:rsidRPr="00ED0351">
        <w:t xml:space="preserve"> MBW is assessing.</w:t>
      </w:r>
      <w:r w:rsidR="000F6B8C">
        <w:br w:type="page"/>
      </w:r>
    </w:p>
    <w:p w14:paraId="673E52E6" w14:textId="6895EB00" w:rsidR="0082381F" w:rsidRDefault="0082381F" w:rsidP="006717E0">
      <w:pPr>
        <w:pStyle w:val="Heading3"/>
        <w:numPr>
          <w:ilvl w:val="2"/>
          <w:numId w:val="18"/>
        </w:numPr>
      </w:pPr>
      <w:bookmarkStart w:id="51" w:name="_Toc345773011"/>
      <w:bookmarkStart w:id="52" w:name="_Ref21855070"/>
      <w:bookmarkStart w:id="53" w:name="_Ref21855076"/>
      <w:bookmarkStart w:id="54" w:name="_Ref21855079"/>
      <w:bookmarkStart w:id="55" w:name="_Toc27382848"/>
      <w:r>
        <w:lastRenderedPageBreak/>
        <w:t>Future Research for MBW in CF</w:t>
      </w:r>
      <w:bookmarkEnd w:id="51"/>
      <w:bookmarkEnd w:id="52"/>
      <w:bookmarkEnd w:id="53"/>
      <w:bookmarkEnd w:id="54"/>
      <w:bookmarkEnd w:id="55"/>
    </w:p>
    <w:p w14:paraId="5CFF3910" w14:textId="77777777" w:rsidR="0082381F" w:rsidRDefault="0082381F" w:rsidP="006717E0"/>
    <w:p w14:paraId="463D1026" w14:textId="089A5BD7" w:rsidR="0082381F" w:rsidRDefault="0082381F" w:rsidP="006717E0">
      <w:r>
        <w:t xml:space="preserve">Aside from </w:t>
      </w:r>
      <w:r w:rsidR="00D87822">
        <w:t xml:space="preserve">the </w:t>
      </w:r>
      <w:r>
        <w:t>further technological standardisation required for clinical practice, there are knowledge gaps in understanding ex</w:t>
      </w:r>
      <w:r w:rsidR="00D87822">
        <w:t>actly what MBW is measuring. LC</w:t>
      </w:r>
      <w:r>
        <w:t xml:space="preserve">I calculated from MBW, is a global assessment of the heterogeneity of ventilation within the lung, but gives no detail to the exact regional location of any lung disease </w:t>
      </w:r>
      <w:r>
        <w:fldChar w:fldCharType="begin">
          <w:fldData xml:space="preserve">PEVuZE5vdGU+PENpdGU+PEF1dGhvcj5Ib3JzbGV5PC9BdXRob3I+PFllYXI+MjAxNTwvWWVhcj48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</w:fldData>
        </w:fldChar>
      </w:r>
      <w:r w:rsidR="00B86FC1">
        <w:instrText xml:space="preserve"> ADDIN EN.CITE </w:instrText>
      </w:r>
      <w:r w:rsidR="00B86FC1">
        <w:fldChar w:fldCharType="begin">
          <w:fldData xml:space="preserve">PEVuZE5vdGU+PENpdGU+PEF1dGhvcj5Ib3JzbGV5PC9BdXRob3I+PFllYXI+MjAxNTwvWWVhcj48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</w:fldData>
        </w:fldChar>
      </w:r>
      <w:r w:rsidR="00B86FC1">
        <w:instrText xml:space="preserve"> ADDIN EN.CITE.DATA </w:instrText>
      </w:r>
      <w:r w:rsidR="00B86FC1">
        <w:fldChar w:fldCharType="end"/>
      </w:r>
      <w:r>
        <w:fldChar w:fldCharType="separate"/>
      </w:r>
      <w:r w:rsidR="00B86FC1">
        <w:rPr>
          <w:noProof/>
        </w:rPr>
        <w:t>[96]</w:t>
      </w:r>
      <w:r>
        <w:fldChar w:fldCharType="end"/>
      </w:r>
      <w:r>
        <w:t>. A greater understanding of this regional lung function information would ultimately aid clinical practice by allowing more targeted therapies. Various attempts have been made to partition the MBW signal into a more regional assessment. The method most commonly deployed is by partitioning the MBW signal to assess ventilation heterogeneity into the convection-dependent airways (</w:t>
      </w:r>
      <w:r w:rsidR="005E6BBB">
        <w:t>S</w:t>
      </w:r>
      <w:r w:rsidR="005E6BBB">
        <w:rPr>
          <w:vertAlign w:val="subscript"/>
        </w:rPr>
        <w:t>cond</w:t>
      </w:r>
      <w:r>
        <w:t>) and ventilation heterogeneity in the diffusion-convection dependent airways (</w:t>
      </w:r>
      <w:r w:rsidR="005E6BBB">
        <w:t>S</w:t>
      </w:r>
      <w:r w:rsidR="005E6BBB">
        <w:rPr>
          <w:vertAlign w:val="subscript"/>
        </w:rPr>
        <w:t>acin</w:t>
      </w:r>
      <w:r>
        <w:t xml:space="preserve">) </w:t>
      </w:r>
      <w:r>
        <w:fldChar w:fldCharType="begin"/>
      </w:r>
      <w:r w:rsidR="00B86FC1">
        <w:instrText xml:space="preserve"> ADDIN EN.CITE &lt;EndNote&gt;&lt;Cite&gt;&lt;Author&gt;Crawford&lt;/Author&gt;&lt;Year&gt;1985&lt;/Year&gt;&lt;RecNum&gt;1176&lt;/RecNum&gt;&lt;DisplayText&gt;[143]&lt;/DisplayText&gt;&lt;record&gt;&lt;rec-number&gt;1176&lt;/rec-number&gt;&lt;foreign-keys&gt;&lt;key app="EN" db-id="pr5wspr9dw2dxne92x4v99s69xa59dv092es" timestamp="1415113503"&gt;1176&lt;/key&gt;&lt;/foreign-keys&gt;&lt;ref-type name="Journal Article"&gt;17&lt;/ref-type&gt;&lt;contributors&gt;&lt;authors&gt;&lt;author&gt;Crawford, A. B.&lt;/author&gt;&lt;author&gt;Makowska, M.&lt;/author&gt;&lt;author&gt;Paiva, M.&lt;/author&gt;&lt;author&gt;Engel, L. A.&lt;/author&gt;&lt;/authors&gt;&lt;/contributors&gt;&lt;titles&gt;&lt;title&gt;Convection- and diffusion-dependent ventilation maldistribution in normal subjects&lt;/title&gt;&lt;secondary-title&gt;Journal of Applied Physiology&lt;/secondary-title&gt;&lt;/titles&gt;&lt;periodical&gt;&lt;full-title&gt;Journal of Applied Physiology&lt;/full-title&gt;&lt;abbr-1&gt;J. Appl. Physiol.&lt;/abbr-1&gt;&lt;abbr-2&gt;J Appl Physiol&lt;/abbr-2&gt;&lt;/periodical&gt;&lt;pages&gt;838-846&lt;/pages&gt;&lt;volume&gt;59&lt;/volume&gt;&lt;number&gt;3&lt;/number&gt;&lt;dates&gt;&lt;year&gt;1985&lt;/year&gt;&lt;/dates&gt;&lt;urls&gt;&lt;related-urls&gt;&lt;url&gt;http://jap.physiology.org/content/59/3/838.abstract&lt;/url&gt;&lt;url&gt;http://jap.physiology.org/content/59/3/838.long&lt;/url&gt;&lt;url&gt;http://jap.physiology.org/content/jap/59/3/838.full.pdf&lt;/url&gt;&lt;/related-urls&gt;&lt;/urls&gt;&lt;/record&gt;&lt;/Cite&gt;&lt;/EndNote&gt;</w:instrText>
      </w:r>
      <w:r>
        <w:fldChar w:fldCharType="separate"/>
      </w:r>
      <w:r w:rsidR="00B86FC1">
        <w:rPr>
          <w:noProof/>
        </w:rPr>
        <w:t>[143]</w:t>
      </w:r>
      <w:r>
        <w:fldChar w:fldCharType="end"/>
      </w:r>
      <w:r>
        <w:t xml:space="preserve">. </w:t>
      </w:r>
      <w:r w:rsidR="005E6BBB">
        <w:t>S</w:t>
      </w:r>
      <w:r w:rsidR="005E6BBB">
        <w:rPr>
          <w:vertAlign w:val="subscript"/>
        </w:rPr>
        <w:t>cond</w:t>
      </w:r>
      <w:r>
        <w:t xml:space="preserve"> and </w:t>
      </w:r>
      <w:r w:rsidR="005E6BBB">
        <w:t>S</w:t>
      </w:r>
      <w:r w:rsidR="005E6BBB">
        <w:rPr>
          <w:vertAlign w:val="subscript"/>
        </w:rPr>
        <w:t>acin</w:t>
      </w:r>
      <w:r>
        <w:t xml:space="preserve"> are generated by measuring the phase III slope created from the expired concentration of the tracer gas with each expired breath </w:t>
      </w:r>
      <w:r w:rsidRPr="0018055E">
        <w:t>(</w:t>
      </w:r>
      <w:r w:rsidRPr="0018055E">
        <w:fldChar w:fldCharType="begin"/>
      </w:r>
      <w:r w:rsidRPr="0018055E">
        <w:instrText xml:space="preserve"> REF _Ref345685029 \h </w:instrText>
      </w:r>
      <w:r w:rsidRPr="0018055E">
        <w:fldChar w:fldCharType="separate"/>
      </w:r>
      <w:r w:rsidR="00140F11" w:rsidRPr="003D0CC0">
        <w:t xml:space="preserve">Figure </w:t>
      </w:r>
      <w:r w:rsidR="00140F11">
        <w:rPr>
          <w:noProof/>
        </w:rPr>
        <w:t>1</w:t>
      </w:r>
      <w:r w:rsidR="00140F11">
        <w:noBreakHyphen/>
      </w:r>
      <w:r w:rsidR="00140F11">
        <w:rPr>
          <w:noProof/>
        </w:rPr>
        <w:t>9</w:t>
      </w:r>
      <w:r w:rsidRPr="0018055E">
        <w:fldChar w:fldCharType="end"/>
      </w:r>
      <w:r w:rsidRPr="0018055E">
        <w:t>).</w:t>
      </w:r>
      <w:r>
        <w:t xml:space="preserve"> The phase III slope is thought to represent gas exhaled from the acinus and by plotting this slope for each breath during the MBW, </w:t>
      </w:r>
      <w:r w:rsidR="005E6BBB">
        <w:t>S</w:t>
      </w:r>
      <w:r w:rsidR="005E6BBB">
        <w:rPr>
          <w:vertAlign w:val="subscript"/>
        </w:rPr>
        <w:t>cond</w:t>
      </w:r>
      <w:r>
        <w:t xml:space="preserve"> and </w:t>
      </w:r>
      <w:r w:rsidR="005E6BBB">
        <w:t>S</w:t>
      </w:r>
      <w:r w:rsidR="005E6BBB">
        <w:rPr>
          <w:vertAlign w:val="subscript"/>
        </w:rPr>
        <w:t>acin</w:t>
      </w:r>
      <w:r>
        <w:t xml:space="preserve"> can be calculated. </w:t>
      </w:r>
      <w:r w:rsidR="005E6BBB">
        <w:t>S</w:t>
      </w:r>
      <w:r w:rsidR="005E6BBB">
        <w:rPr>
          <w:vertAlign w:val="subscript"/>
        </w:rPr>
        <w:t>acin</w:t>
      </w:r>
      <w:r>
        <w:t xml:space="preserve"> is calculated from the slope of the first breath during the wash-out, whilst </w:t>
      </w:r>
      <w:r w:rsidR="005E6BBB">
        <w:t>S</w:t>
      </w:r>
      <w:r w:rsidR="005E6BBB">
        <w:rPr>
          <w:vertAlign w:val="subscript"/>
        </w:rPr>
        <w:t>cond</w:t>
      </w:r>
      <w:r>
        <w:t xml:space="preserve"> is calculated from the slope of the plotted phase III slopes between lung turnovers 1.5 – 6 </w:t>
      </w:r>
      <w:r>
        <w:fldChar w:fldCharType="begin"/>
      </w:r>
      <w:r w:rsidR="00B86FC1">
        <w:instrText xml:space="preserve"> ADDIN EN.CITE &lt;EndNote&gt;&lt;Cite&gt;&lt;Author&gt;Verbanck&lt;/Author&gt;&lt;Year&gt;2011&lt;/Year&gt;&lt;RecNum&gt;1379&lt;/RecNum&gt;&lt;DisplayText&gt;[97]&lt;/DisplayText&gt;&lt;record&gt;&lt;rec-number&gt;1379&lt;/rec-number&gt;&lt;foreign-keys&gt;&lt;key app="EN" db-id="pr5wspr9dw2dxne92x4v99s69xa59dv092es" timestamp="1430414674"&gt;1379&lt;/key&gt;&lt;/foreign-keys&gt;&lt;ref-type name="Journal Article"&gt;17&lt;/ref-type&gt;&lt;contributors&gt;&lt;authors&gt;&lt;author&gt;Verbanck, S.&lt;/author&gt;&lt;author&gt;Paiva, M.&lt;/author&gt;&lt;/authors&gt;&lt;/contributors&gt;&lt;auth-address&gt;Respiratory Division, University Hospital, UZ Brussel, Brussels, Belgium. sylvia.verbanck@uzbrussel.be&lt;/auth-address&gt;&lt;titles&gt;&lt;title&gt;Gas mixing in the airways and airspaces&lt;/title&gt;&lt;secondary-title&gt;Compr Physiol&lt;/secondary-title&gt;&lt;/titles&gt;&lt;periodical&gt;&lt;full-title&gt;Compr Physiol&lt;/full-title&gt;&lt;abbr-1&gt;Comprehensive Physiology&lt;/abbr-1&gt;&lt;/periodical&gt;&lt;pages&gt;809-34&lt;/pages&gt;&lt;volume&gt;1&lt;/volume&gt;&lt;number&gt;2&lt;/number&gt;&lt;edition&gt;2011/04/01&lt;/edition&gt;&lt;keywords&gt;&lt;keyword&gt;Animals&lt;/keyword&gt;&lt;keyword&gt;Gases/ metabolism&lt;/keyword&gt;&lt;keyword&gt;Humans&lt;/keyword&gt;&lt;keyword&gt;Lung/ metabolism&lt;/keyword&gt;&lt;keyword&gt;Lung Diseases/metabolism&lt;/keyword&gt;&lt;keyword&gt;Models, Biological&lt;/keyword&gt;&lt;/keywords&gt;&lt;dates&gt;&lt;year&gt;2011&lt;/year&gt;&lt;pub-dates&gt;&lt;date&gt;Apr&lt;/date&gt;&lt;/pub-dates&gt;&lt;/dates&gt;&lt;isbn&gt;2040-4603 (Electronic)&amp;#xD;2040-4603 (Linking)&lt;/isbn&gt;&lt;accession-num&gt;23737204&lt;/accession-num&gt;&lt;urls&gt;&lt;related-urls&gt;&lt;url&gt;http://onlinelibrary.wiley.com/doi/10.1002/cphy.c100018/abstract&lt;/url&gt;&lt;/related-urls&gt;&lt;/urls&gt;&lt;electronic-resource-num&gt;10.1002/cphy.c100018&lt;/electronic-resource-num&gt;&lt;remote-database-provider&gt;NLM&lt;/remote-database-provider&gt;&lt;language&gt;eng&lt;/language&gt;&lt;/record&gt;&lt;/Cite&gt;&lt;/EndNote&gt;</w:instrText>
      </w:r>
      <w:r>
        <w:fldChar w:fldCharType="separate"/>
      </w:r>
      <w:r w:rsidR="00B86FC1">
        <w:rPr>
          <w:noProof/>
        </w:rPr>
        <w:t>[97]</w:t>
      </w:r>
      <w:r>
        <w:fldChar w:fldCharType="end"/>
      </w:r>
      <w:r>
        <w:t xml:space="preserve">. These outcome metrics have been assessed in CF </w:t>
      </w:r>
      <w:r>
        <w:fldChar w:fldCharType="begin">
          <w:fldData xml:space="preserve">PEVuZE5vdGU+PENpdGU+PEF1dGhvcj5Ib3JzbGV5PC9BdXRob3I+PFllYXI+MjAwODwvWWVhcj48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</w:fldData>
        </w:fldChar>
      </w:r>
      <w:r w:rsidR="00B86FC1">
        <w:instrText xml:space="preserve"> ADDIN EN.CITE </w:instrText>
      </w:r>
      <w:r w:rsidR="00B86FC1">
        <w:fldChar w:fldCharType="begin">
          <w:fldData xml:space="preserve">PEVuZE5vdGU+PENpdGU+PEF1dGhvcj5Ib3JzbGV5PC9BdXRob3I+PFllYXI+MjAwODwvWWVhcj48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</w:fldData>
        </w:fldChar>
      </w:r>
      <w:r w:rsidR="00B86FC1">
        <w:instrText xml:space="preserve"> ADDIN EN.CITE.DATA </w:instrText>
      </w:r>
      <w:r w:rsidR="00B86FC1">
        <w:fldChar w:fldCharType="end"/>
      </w:r>
      <w:r>
        <w:fldChar w:fldCharType="separate"/>
      </w:r>
      <w:r w:rsidR="00B86FC1">
        <w:rPr>
          <w:noProof/>
        </w:rPr>
        <w:t>[117, 144]</w:t>
      </w:r>
      <w:r>
        <w:fldChar w:fldCharType="end"/>
      </w:r>
      <w:r>
        <w:t xml:space="preserve"> but their basis remains theoretical and comparison work with imaging studies is recommended to better understand the ability of these metrics to assess regional lung disease </w:t>
      </w:r>
      <w:r>
        <w:fldChar w:fldCharType="begin">
          <w:fldData xml:space="preserve">PEVuZE5vdGU+PENpdGU+PEF1dGhvcj5Ib3JzbGV5PC9BdXRob3I+PFllYXI+MjAxNTwvWWVhcj48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</w:fldData>
        </w:fldChar>
      </w:r>
      <w:r w:rsidR="00B86FC1">
        <w:instrText xml:space="preserve"> ADDIN EN.CITE </w:instrText>
      </w:r>
      <w:r w:rsidR="00B86FC1">
        <w:fldChar w:fldCharType="begin">
          <w:fldData xml:space="preserve">PEVuZE5vdGU+PENpdGU+PEF1dGhvcj5Ib3JzbGV5PC9BdXRob3I+PFllYXI+MjAxNTwvWWVhcj48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</w:fldData>
        </w:fldChar>
      </w:r>
      <w:r w:rsidR="00B86FC1">
        <w:instrText xml:space="preserve"> ADDIN EN.CITE.DATA </w:instrText>
      </w:r>
      <w:r w:rsidR="00B86FC1">
        <w:fldChar w:fldCharType="end"/>
      </w:r>
      <w:r>
        <w:fldChar w:fldCharType="separate"/>
      </w:r>
      <w:r w:rsidR="00B86FC1">
        <w:rPr>
          <w:noProof/>
        </w:rPr>
        <w:t>[96]</w:t>
      </w:r>
      <w:r>
        <w:fldChar w:fldCharType="end"/>
      </w:r>
      <w:r>
        <w:t>. Imaging studies during interventional trials in more advanced CF lung disease may also help to better understand why such a mixed response has been reported with LCI in clinical trials.</w:t>
      </w:r>
    </w:p>
    <w:p w14:paraId="2FA16CE1" w14:textId="77777777" w:rsidR="0082381F" w:rsidRDefault="0082381F" w:rsidP="006717E0"/>
    <w:p w14:paraId="5EDABCDE" w14:textId="77777777" w:rsidR="0082381F" w:rsidRDefault="0082381F" w:rsidP="00FD5C20">
      <w:pPr>
        <w:jc w:val="center"/>
      </w:pPr>
      <w:r>
        <w:rPr>
          <w:noProof/>
          <w:lang w:val="en-US"/>
        </w:rPr>
        <w:lastRenderedPageBreak/>
        <w:drawing>
          <wp:inline distT="0" distB="0" distL="0" distR="0" wp14:anchorId="6667B6A4" wp14:editId="33D6A08C">
            <wp:extent cx="5727700" cy="3965575"/>
            <wp:effectExtent l="25400" t="25400" r="38100" b="222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ase III.tiff"/>
                    <pic:cNvPicPr/>
                  </pic:nvPicPr>
                  <pic:blipFill>
                    <a:blip r:embed="rId23">
                      <a:extLst>
                        <a:ext uri="{28A0092B-C50C-407E-A947-70E740481C1C}">
                          <a14:useLocalDpi xmlns:a14="http://schemas.microsoft.com/office/drawing/2010/main" val="0"/>
                        </a:ext>
                      </a:extLst>
                    </a:blip>
                    <a:stretch>
                      <a:fillRect/>
                    </a:stretch>
                  </pic:blipFill>
                  <pic:spPr>
                    <a:xfrm>
                      <a:off x="0" y="0"/>
                      <a:ext cx="5727700" cy="3965575"/>
                    </a:xfrm>
                    <a:prstGeom prst="rect">
                      <a:avLst/>
                    </a:prstGeom>
                    <a:ln>
                      <a:solidFill>
                        <a:srgbClr val="000000"/>
                      </a:solidFill>
                    </a:ln>
                  </pic:spPr>
                </pic:pic>
              </a:graphicData>
            </a:graphic>
          </wp:inline>
        </w:drawing>
      </w:r>
    </w:p>
    <w:p w14:paraId="70AA4855" w14:textId="01316929" w:rsidR="006B5325" w:rsidRDefault="0082381F" w:rsidP="006717E0">
      <w:pPr>
        <w:pStyle w:val="Caption"/>
      </w:pPr>
      <w:bookmarkStart w:id="56" w:name="_Ref345685029"/>
      <w:bookmarkStart w:id="57" w:name="_Toc27382998"/>
      <w:bookmarkStart w:id="58" w:name="_Toc345774509"/>
      <w:r w:rsidRPr="003D0CC0">
        <w:t xml:space="preserve">Figure </w:t>
      </w:r>
      <w:fldSimple w:instr=" STYLEREF 1 \s ">
        <w:r w:rsidR="00824FFE">
          <w:rPr>
            <w:noProof/>
          </w:rPr>
          <w:t>1</w:t>
        </w:r>
      </w:fldSimple>
      <w:r w:rsidR="00824FFE">
        <w:noBreakHyphen/>
      </w:r>
      <w:fldSimple w:instr=" SEQ Figure \* ARABIC \s 1 ">
        <w:r w:rsidR="00824FFE">
          <w:rPr>
            <w:noProof/>
          </w:rPr>
          <w:t>9</w:t>
        </w:r>
      </w:fldSimple>
      <w:bookmarkEnd w:id="56"/>
      <w:r w:rsidRPr="003D0CC0">
        <w:t xml:space="preserve">: </w:t>
      </w:r>
      <w:r>
        <w:t xml:space="preserve">The assessment of </w:t>
      </w:r>
      <w:r w:rsidR="005E6BBB">
        <w:t>S</w:t>
      </w:r>
      <w:r w:rsidR="005E6BBB">
        <w:rPr>
          <w:vertAlign w:val="subscript"/>
        </w:rPr>
        <w:t>acin</w:t>
      </w:r>
      <w:r>
        <w:t xml:space="preserve"> and </w:t>
      </w:r>
      <w:r w:rsidR="005E6BBB">
        <w:t>S</w:t>
      </w:r>
      <w:r w:rsidR="005E6BBB">
        <w:rPr>
          <w:vertAlign w:val="subscript"/>
        </w:rPr>
        <w:t>cond</w:t>
      </w:r>
      <w:r>
        <w:t xml:space="preserve"> from MBW.</w:t>
      </w:r>
      <w:bookmarkEnd w:id="57"/>
      <w:r>
        <w:t xml:space="preserve"> </w:t>
      </w:r>
    </w:p>
    <w:p w14:paraId="088C7548" w14:textId="26870800" w:rsidR="0082381F" w:rsidRPr="002D0145" w:rsidRDefault="009B18DE" w:rsidP="006717E0">
      <w:pPr>
        <w:pStyle w:val="Subtitle"/>
      </w:pPr>
      <w:r>
        <w:t xml:space="preserve">Image </w:t>
      </w:r>
      <w:r w:rsidR="0082381F">
        <w:t xml:space="preserve">A) shows a typical MBW wash-out curve, in this example the tracer gas is </w:t>
      </w:r>
      <w:r w:rsidR="005E6BBB">
        <w:t>SF</w:t>
      </w:r>
      <w:r w:rsidR="005E6BBB">
        <w:rPr>
          <w:vertAlign w:val="subscript"/>
        </w:rPr>
        <w:t>6</w:t>
      </w:r>
      <w:r w:rsidR="0082381F" w:rsidRPr="0018055E">
        <w:rPr>
          <w:vertAlign w:val="subscript"/>
        </w:rPr>
        <w:t xml:space="preserve"> </w:t>
      </w:r>
      <w:r w:rsidR="0082381F">
        <w:t xml:space="preserve">represented by the green line which reduces in concentration with each exhaled breath (each breath represented within the blue columns). Each breath is then assessed individually to measure </w:t>
      </w:r>
      <w:r w:rsidR="00D87822">
        <w:t>the alveolar phase III slope (B</w:t>
      </w:r>
      <w:r w:rsidR="0082381F">
        <w:t xml:space="preserve">). Each phase III slope is then plotted, as shown in C), against the lung turnover. </w:t>
      </w:r>
      <w:r w:rsidR="005E6BBB">
        <w:t>S</w:t>
      </w:r>
      <w:r w:rsidR="005E6BBB">
        <w:rPr>
          <w:vertAlign w:val="subscript"/>
        </w:rPr>
        <w:t>acin</w:t>
      </w:r>
      <w:r w:rsidR="0082381F">
        <w:t xml:space="preserve"> is measured from the first breath and </w:t>
      </w:r>
      <w:r w:rsidR="005E6BBB">
        <w:t>S</w:t>
      </w:r>
      <w:r w:rsidR="005E6BBB">
        <w:rPr>
          <w:vertAlign w:val="subscript"/>
        </w:rPr>
        <w:t>cond</w:t>
      </w:r>
      <w:r w:rsidR="0082381F">
        <w:t xml:space="preserve"> from the slope between lung turnovers 1.5-6.</w:t>
      </w:r>
      <w:bookmarkEnd w:id="58"/>
    </w:p>
    <w:p w14:paraId="0F7BFC76" w14:textId="77777777" w:rsidR="0082381F" w:rsidRPr="00CC0E4A" w:rsidRDefault="0082381F" w:rsidP="006717E0"/>
    <w:p w14:paraId="22910247" w14:textId="77777777" w:rsidR="0082381F" w:rsidRDefault="0082381F" w:rsidP="006717E0"/>
    <w:p w14:paraId="3011153E" w14:textId="77777777" w:rsidR="0082381F" w:rsidRDefault="0082381F" w:rsidP="006717E0">
      <w:pPr>
        <w:rPr>
          <w:rFonts w:asciiTheme="majorHAnsi" w:eastAsiaTheme="majorEastAsia" w:hAnsiTheme="majorHAnsi" w:cstheme="majorBidi"/>
          <w:color w:val="284777"/>
          <w:sz w:val="28"/>
          <w:szCs w:val="26"/>
          <w:u w:val="single"/>
        </w:rPr>
      </w:pPr>
      <w:r>
        <w:br w:type="page"/>
      </w:r>
    </w:p>
    <w:p w14:paraId="1A68AEE3" w14:textId="51190F1E" w:rsidR="0082381F" w:rsidRDefault="0082381F" w:rsidP="006717E0">
      <w:pPr>
        <w:pStyle w:val="Heading2"/>
        <w:numPr>
          <w:ilvl w:val="1"/>
          <w:numId w:val="18"/>
        </w:numPr>
      </w:pPr>
      <w:bookmarkStart w:id="59" w:name="_Toc27382849"/>
      <w:r>
        <w:lastRenderedPageBreak/>
        <w:t>Imaging techniques</w:t>
      </w:r>
      <w:r w:rsidRPr="002F38AA">
        <w:t xml:space="preserve"> </w:t>
      </w:r>
      <w:r>
        <w:t>for assessing CF</w:t>
      </w:r>
      <w:bookmarkEnd w:id="59"/>
    </w:p>
    <w:p w14:paraId="3D09F941" w14:textId="77777777" w:rsidR="0082381F" w:rsidRDefault="0082381F" w:rsidP="006717E0"/>
    <w:p w14:paraId="42AC14B2" w14:textId="107F5909" w:rsidR="0082381F" w:rsidRPr="006717E0" w:rsidRDefault="0082381F" w:rsidP="006717E0">
      <w:r w:rsidRPr="006717E0">
        <w:t xml:space="preserve">The three imaging modalities most commonly used to assess CF lung disease are x-ray, high resolution computed tomography (HRCT) and increasingly magnetic resonance imaging (MRI). Of these, HRCT is recognised as the clinical gold standard to assess structural lung disease </w:t>
      </w:r>
      <w:r w:rsidRPr="006717E0">
        <w:fldChar w:fldCharType="begin"/>
      </w:r>
      <w:r w:rsidR="00B86FC1">
        <w:instrText xml:space="preserve"> ADDIN EN.CITE &lt;EndNote&gt;&lt;Cite&gt;&lt;Author&gt;Tiddens&lt;/Author&gt;&lt;Year&gt;2007&lt;/Year&gt;&lt;RecNum&gt;1685&lt;/RecNum&gt;&lt;DisplayText&gt;[145]&lt;/DisplayText&gt;&lt;record&gt;&lt;rec-number&gt;1685&lt;/rec-number&gt;&lt;foreign-keys&gt;&lt;key app="EN" db-id="pr5wspr9dw2dxne92x4v99s69xa59dv092es" timestamp="1463750597"&gt;1685&lt;/key&gt;&lt;/foreign-keys&gt;&lt;ref-type name="Journal Article"&gt;17&lt;/ref-type&gt;&lt;contributors&gt;&lt;authors&gt;&lt;author&gt;Tiddens, H. A.&lt;/author&gt;&lt;author&gt;de Jong, P. A.&lt;/author&gt;&lt;/authors&gt;&lt;/contributors&gt;&lt;auth-address&gt;Department of Pediatric Pulmonology and Allergology, Erasmus MC-Sophia Children&amp;apos;s Hospital, Rotterdam, The Netherlands. h.tiddens@erasmusmc.nl&lt;/auth-address&gt;&lt;titles&gt;&lt;title&gt;Imaging and clinical trials in cystic fibrosis&lt;/title&gt;&lt;secondary-title&gt;Proc Am Thorac Soc&lt;/secondary-title&gt;&lt;alt-title&gt;Proceedings of the American Thoracic Society&lt;/alt-title&gt;&lt;/titles&gt;&lt;periodical&gt;&lt;full-title&gt;Proc Am Thorac Soc&lt;/full-title&gt;&lt;abbr-1&gt;Proceedings of the American Thoracic Society&lt;/abbr-1&gt;&lt;/periodical&gt;&lt;alt-periodical&gt;&lt;full-title&gt;Proc Am Thorac Soc&lt;/full-title&gt;&lt;abbr-1&gt;Proceedings of the American Thoracic Society&lt;/abbr-1&gt;&lt;/alt-periodical&gt;&lt;pages&gt;343-6&lt;/pages&gt;&lt;volume&gt;4&lt;/volume&gt;&lt;number&gt;4&lt;/number&gt;&lt;edition&gt;2007/07/27&lt;/edition&gt;&lt;keywords&gt;&lt;keyword&gt;Bronchiectasis/radiography&lt;/keyword&gt;&lt;keyword&gt;Cystic Fibrosis/*radiography&lt;/keyword&gt;&lt;keyword&gt;Humans&lt;/keyword&gt;&lt;keyword&gt;Lung/physiopathology/radiography&lt;/keyword&gt;&lt;keyword&gt;Severity of Illness Index&lt;/keyword&gt;&lt;keyword&gt;*Tomography, X-Ray Computed&lt;/keyword&gt;&lt;/keywords&gt;&lt;dates&gt;&lt;year&gt;2007&lt;/year&gt;&lt;pub-dates&gt;&lt;date&gt;Aug 1&lt;/date&gt;&lt;/pub-dates&gt;&lt;/dates&gt;&lt;isbn&gt;1546-3222 (Print)&amp;#xD;1546-3222&lt;/isbn&gt;&lt;accession-num&gt;17652498&lt;/accession-num&gt;&lt;urls&gt;&lt;related-urls&gt;&lt;url&gt;http://www.atsjournals.org/doi/pdf/10.1513/pats.200611-174HT&lt;/url&gt;&lt;/related-urls&gt;&lt;/urls&gt;&lt;electronic-resource-num&gt;10.1513/pats.200611-174HT&lt;/electronic-resource-num&gt;&lt;remote-database-provider&gt;NLM&lt;/remote-database-provider&gt;&lt;language&gt;eng&lt;/language&gt;&lt;/record&gt;&lt;/Cite&gt;&lt;/EndNote&gt;</w:instrText>
      </w:r>
      <w:r w:rsidRPr="006717E0">
        <w:fldChar w:fldCharType="separate"/>
      </w:r>
      <w:r w:rsidR="00B86FC1">
        <w:rPr>
          <w:noProof/>
        </w:rPr>
        <w:t>[145]</w:t>
      </w:r>
      <w:r w:rsidRPr="006717E0">
        <w:fldChar w:fldCharType="end"/>
      </w:r>
      <w:r w:rsidRPr="006717E0">
        <w:t xml:space="preserve"> and has largely </w:t>
      </w:r>
      <w:r w:rsidR="003F7BBD" w:rsidRPr="006717E0">
        <w:t>superseded</w:t>
      </w:r>
      <w:r w:rsidRPr="006717E0">
        <w:t xml:space="preserve"> x-ray.</w:t>
      </w:r>
    </w:p>
    <w:p w14:paraId="5EA2C196" w14:textId="77777777" w:rsidR="0082381F" w:rsidRDefault="0082381F" w:rsidP="006717E0"/>
    <w:p w14:paraId="24E977ED" w14:textId="2A7CD7E1" w:rsidR="0082381F" w:rsidRDefault="0082381F" w:rsidP="006717E0">
      <w:pPr>
        <w:pStyle w:val="Heading3"/>
        <w:numPr>
          <w:ilvl w:val="2"/>
          <w:numId w:val="18"/>
        </w:numPr>
      </w:pPr>
      <w:bookmarkStart w:id="60" w:name="_Toc27382850"/>
      <w:r>
        <w:t>X-ray</w:t>
      </w:r>
      <w:bookmarkEnd w:id="60"/>
    </w:p>
    <w:p w14:paraId="2BAA902C" w14:textId="77777777" w:rsidR="0082381F" w:rsidRDefault="0082381F" w:rsidP="006717E0"/>
    <w:p w14:paraId="4969AFFD" w14:textId="182243F0" w:rsidR="0082381F" w:rsidRDefault="0082381F" w:rsidP="006717E0">
      <w:r>
        <w:t xml:space="preserve">Traditionally x-ray has been the routine imaging method of choice for assessing patients with CF and are still performed annually on patients in some CF centres </w:t>
      </w:r>
      <w:r>
        <w:fldChar w:fldCharType="begin">
          <w:fldData xml:space="preserve">PEVuZE5vdGU+PENpdGU+PEF1dGhvcj5TbXl0aDwvQXV0aG9yPjxZZWFyPjIwMTQ8L1llYXI+PFJl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xhYmJyLTE+Sm91cm5hbCBv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==
</w:fldData>
        </w:fldChar>
      </w:r>
      <w:r w:rsidR="00B86FC1">
        <w:instrText xml:space="preserve"> ADDIN EN.CITE </w:instrText>
      </w:r>
      <w:r w:rsidR="00B86FC1">
        <w:fldChar w:fldCharType="begin">
          <w:fldData xml:space="preserve">PEVuZE5vdGU+PENpdGU+PEF1dGhvcj5TbXl0aDwvQXV0aG9yPjxZZWFyPjIwMTQ8L1llYXI+PFJl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xhYmJyLTE+Sm91cm5hbCBv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==
</w:fldData>
        </w:fldChar>
      </w:r>
      <w:r w:rsidR="00B86FC1">
        <w:instrText xml:space="preserve"> ADDIN EN.CITE.DATA </w:instrText>
      </w:r>
      <w:r w:rsidR="00B86FC1">
        <w:fldChar w:fldCharType="end"/>
      </w:r>
      <w:r>
        <w:fldChar w:fldCharType="separate"/>
      </w:r>
      <w:r w:rsidR="00B86FC1">
        <w:rPr>
          <w:noProof/>
        </w:rPr>
        <w:t>[146]</w:t>
      </w:r>
      <w:r>
        <w:fldChar w:fldCharType="end"/>
      </w:r>
      <w:r>
        <w:t xml:space="preserve">. Chest x-ray was first explored in CF in 1942, with the images showing gas trapping and atelectasis both evident in the lungs of children who had died before the age of two years </w:t>
      </w:r>
      <w:r>
        <w:fldChar w:fldCharType="begin"/>
      </w:r>
      <w:r w:rsidR="00B86FC1">
        <w:instrText xml:space="preserve"> ADDIN EN.CITE &lt;EndNote&gt;&lt;Cite&gt;&lt;Author&gt;Attwood&lt;/Author&gt;&lt;Year&gt;1942&lt;/Year&gt;&lt;RecNum&gt;3507&lt;/RecNum&gt;&lt;DisplayText&gt;[147]&lt;/DisplayText&gt;&lt;record&gt;&lt;rec-number&gt;3507&lt;/rec-number&gt;&lt;foreign-keys&gt;&lt;key app="EN" db-id="pr5wspr9dw2dxne92x4v99s69xa59dv092es" timestamp="1566476761"&gt;3507&lt;/key&gt;&lt;/foreign-keys&gt;&lt;ref-type name="Journal Article"&gt;17&lt;/ref-type&gt;&lt;contributors&gt;&lt;authors&gt;&lt;author&gt;Attwood, C. J.&lt;/author&gt;&lt;author&gt;Sargent, Wm H.&lt;/author&gt;&lt;/authors&gt;&lt;/contributors&gt;&lt;titles&gt;&lt;title&gt;Cystic Fibrosis of the Pancreas with Observations on the Roentgen Appearance of the Associated Pulmonary Lesions&lt;/title&gt;&lt;secondary-title&gt;Radiology&lt;/secondary-title&gt;&lt;/titles&gt;&lt;periodical&gt;&lt;full-title&gt;Radiology&lt;/full-title&gt;&lt;abbr-1&gt;Radiology&lt;/abbr-1&gt;&lt;abbr-2&gt;Radiology&lt;/abbr-2&gt;&lt;/periodical&gt;&lt;pages&gt;417-425&lt;/pages&gt;&lt;volume&gt;39&lt;/volume&gt;&lt;number&gt;4&lt;/number&gt;&lt;dates&gt;&lt;year&gt;1942&lt;/year&gt;&lt;pub-dates&gt;&lt;date&gt;1942/10/01&lt;/date&gt;&lt;/pub-dates&gt;&lt;/dates&gt;&lt;publisher&gt;Radiological Society of North America&lt;/publisher&gt;&lt;isbn&gt;0033-8419&lt;/isbn&gt;&lt;urls&gt;&lt;related-urls&gt;&lt;url&gt;https://doi.org/10.1148/39.4.417&lt;/url&gt;&lt;/related-urls&gt;&lt;/urls&gt;&lt;electronic-resource-num&gt;10.1148/39.4.417&lt;/electronic-resource-num&gt;&lt;access-date&gt;2019/08/22&lt;/access-date&gt;&lt;/record&gt;&lt;/Cite&gt;&lt;/EndNote&gt;</w:instrText>
      </w:r>
      <w:r>
        <w:fldChar w:fldCharType="separate"/>
      </w:r>
      <w:r w:rsidR="00B86FC1">
        <w:rPr>
          <w:noProof/>
        </w:rPr>
        <w:t>[147]</w:t>
      </w:r>
      <w:r>
        <w:fldChar w:fldCharType="end"/>
      </w:r>
      <w:r>
        <w:t xml:space="preserve">. Over the following decades scoring systems were implemented for chest x-ray in CF </w:t>
      </w:r>
      <w:r>
        <w:fldChar w:fldCharType="begin">
          <w:fldData xml:space="preserve">PEVuZE5vdGU+PENpdGU+PEF1dGhvcj5DaHJpc3BpbjwvQXV0aG9yPjxZZWFyPjE5NzQ8L1llYXI+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</w:fldData>
        </w:fldChar>
      </w:r>
      <w:r w:rsidR="00B86FC1">
        <w:instrText xml:space="preserve"> ADDIN EN.CITE </w:instrText>
      </w:r>
      <w:r w:rsidR="00B86FC1">
        <w:fldChar w:fldCharType="begin">
          <w:fldData xml:space="preserve">PEVuZE5vdGU+PENpdGU+PEF1dGhvcj5DaHJpc3BpbjwvQXV0aG9yPjxZZWFyPjE5NzQ8L1llYXI+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</w:fldData>
        </w:fldChar>
      </w:r>
      <w:r w:rsidR="00B86FC1">
        <w:instrText xml:space="preserve"> ADDIN EN.CITE.DATA </w:instrText>
      </w:r>
      <w:r w:rsidR="00B86FC1">
        <w:fldChar w:fldCharType="end"/>
      </w:r>
      <w:r>
        <w:fldChar w:fldCharType="separate"/>
      </w:r>
      <w:r w:rsidR="00B86FC1">
        <w:rPr>
          <w:noProof/>
        </w:rPr>
        <w:t>[148, 149]</w:t>
      </w:r>
      <w:r>
        <w:fldChar w:fldCharType="end"/>
      </w:r>
      <w:r>
        <w:t xml:space="preserve">, which were then used in the first longitudinal study of early CF lung changes </w:t>
      </w:r>
      <w:r>
        <w:fldChar w:fldCharType="begin"/>
      </w:r>
      <w:r w:rsidR="00B86FC1">
        <w:instrText xml:space="preserve"> ADDIN EN.CITE &lt;EndNote&gt;&lt;Cite&gt;&lt;Author&gt;van der Put&lt;/Author&gt;&lt;Year&gt;1982&lt;/Year&gt;&lt;RecNum&gt;3511&lt;/RecNum&gt;&lt;DisplayText&gt;[150]&lt;/DisplayText&gt;&lt;record&gt;&lt;rec-number&gt;3511&lt;/rec-number&gt;&lt;foreign-keys&gt;&lt;key app="EN" db-id="pr5wspr9dw2dxne92x4v99s69xa59dv092es" timestamp="1566476988"&gt;3511&lt;/key&gt;&lt;/foreign-keys&gt;&lt;ref-type name="Journal Article"&gt;17&lt;/ref-type&gt;&lt;contributors&gt;&lt;authors&gt;&lt;author&gt;van der Put, J. M.&lt;/author&gt;&lt;author&gt;Meradji, M.&lt;/author&gt;&lt;author&gt;Danoesastro, D.&lt;/author&gt;&lt;author&gt;Kerrebijn, K. F.&lt;/author&gt;&lt;/authors&gt;&lt;/contributors&gt;&lt;titles&gt;&lt;title&gt;Chest radiographs in cystic fibrosis. A follow-up study with application of a quantitative system&lt;/title&gt;&lt;secondary-title&gt;Pediatr Radiol&lt;/secondary-title&gt;&lt;alt-title&gt;Pediatric radiology&lt;/alt-title&gt;&lt;/titles&gt;&lt;periodical&gt;&lt;full-title&gt;Pediatric Radiology&lt;/full-title&gt;&lt;abbr-1&gt;Pediatr. Radiol.&lt;/abbr-1&gt;&lt;abbr-2&gt;Pediatr Radiol&lt;/abbr-2&gt;&lt;/periodical&gt;&lt;alt-periodical&gt;&lt;full-title&gt;Pediatric Radiology&lt;/full-title&gt;&lt;abbr-1&gt;Pediatr. Radiol.&lt;/abbr-1&gt;&lt;abbr-2&gt;Pediatr Radiol&lt;/abbr-2&gt;&lt;/alt-periodical&gt;&lt;pages&gt;57-61&lt;/pages&gt;&lt;volume&gt;12&lt;/volume&gt;&lt;number&gt;2&lt;/number&gt;&lt;edition&gt;1982/01/01&lt;/edition&gt;&lt;keywords&gt;&lt;keyword&gt;Adolescent&lt;/keyword&gt;&lt;keyword&gt;Age Factors&lt;/keyword&gt;&lt;keyword&gt;Child&lt;/keyword&gt;&lt;keyword&gt;Child, Preschool&lt;/keyword&gt;&lt;keyword&gt;Cystic Fibrosis/*diagnostic imaging&lt;/keyword&gt;&lt;keyword&gt;Female&lt;/keyword&gt;&lt;keyword&gt;Humans&lt;/keyword&gt;&lt;keyword&gt;Infant&lt;/keyword&gt;&lt;keyword&gt;Lung Diseases, Obstructive/*diagnostic imaging&lt;/keyword&gt;&lt;keyword&gt;Male&lt;/keyword&gt;&lt;keyword&gt;*Radiography, Thoracic&lt;/keyword&gt;&lt;/keywords&gt;&lt;dates&gt;&lt;year&gt;1982&lt;/year&gt;&lt;/dates&gt;&lt;isbn&gt;0301-0449 (Print)&amp;#xD;0301-0449&lt;/isbn&gt;&lt;accession-num&gt;7099742&lt;/accession-num&gt;&lt;urls&gt;&lt;/urls&gt;&lt;remote-database-provider&gt;NLM&lt;/remote-database-provider&gt;&lt;language&gt;eng&lt;/language&gt;&lt;/record&gt;&lt;/Cite&gt;&lt;/EndNote&gt;</w:instrText>
      </w:r>
      <w:r>
        <w:fldChar w:fldCharType="separate"/>
      </w:r>
      <w:r w:rsidR="00B86FC1">
        <w:rPr>
          <w:noProof/>
        </w:rPr>
        <w:t>[150]</w:t>
      </w:r>
      <w:r>
        <w:fldChar w:fldCharType="end"/>
      </w:r>
      <w:r>
        <w:t xml:space="preserve"> and are currently still utilised in longitudinal studies </w:t>
      </w:r>
      <w:r>
        <w:fldChar w:fldCharType="begin">
          <w:fldData xml:space="preserve">PEVuZE5vdGU+PENpdGU+PEF1dGhvcj5Sb3NlbmZlbGQ8L0F1dGhvcj48WWVhcj4yMDEzPC9ZZWFy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wYWdlcz4xNTQ1LTUyPC9w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</w:fldData>
        </w:fldChar>
      </w:r>
      <w:r w:rsidR="00B86FC1">
        <w:instrText xml:space="preserve"> ADDIN EN.CITE </w:instrText>
      </w:r>
      <w:r w:rsidR="00B86FC1">
        <w:fldChar w:fldCharType="begin">
          <w:fldData xml:space="preserve">PEVuZE5vdGU+PENpdGU+PEF1dGhvcj5Sb3NlbmZlbGQ8L0F1dGhvcj48WWVhcj4yMDEzPC9ZZWFy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wYWdlcz4xNTQ1LTUyPC9w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</w:fldData>
        </w:fldChar>
      </w:r>
      <w:r w:rsidR="00B86FC1">
        <w:instrText xml:space="preserve"> ADDIN EN.CITE.DATA </w:instrText>
      </w:r>
      <w:r w:rsidR="00B86FC1">
        <w:fldChar w:fldCharType="end"/>
      </w:r>
      <w:r>
        <w:fldChar w:fldCharType="separate"/>
      </w:r>
      <w:r w:rsidR="00B86FC1">
        <w:rPr>
          <w:noProof/>
        </w:rPr>
        <w:t>[151]</w:t>
      </w:r>
      <w:r>
        <w:fldChar w:fldCharType="end"/>
      </w:r>
      <w:r>
        <w:t xml:space="preserve">. </w:t>
      </w:r>
    </w:p>
    <w:p w14:paraId="76916C1A" w14:textId="77777777" w:rsidR="0082381F" w:rsidRDefault="0082381F" w:rsidP="006717E0"/>
    <w:p w14:paraId="43ED1090" w14:textId="5F9C059C" w:rsidR="0082381F" w:rsidRDefault="0082381F" w:rsidP="006717E0">
      <w:r>
        <w:t xml:space="preserve">Chest x-ray however only has a limited use in CF patient management as it is deemed to be relatively insensitive to lung disease </w:t>
      </w:r>
      <w:r>
        <w:fldChar w:fldCharType="begin">
          <w:fldData xml:space="preserve">PEVuZE5vdGU+PENpdGU+PEF1dGhvcj5XaWVscHV0ejwvQXV0aG9yPjxZZWFyPjIwMTY8L1llYXI+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</w:fldData>
        </w:fldChar>
      </w:r>
      <w:r w:rsidR="00B86FC1">
        <w:instrText xml:space="preserve"> ADDIN EN.CITE </w:instrText>
      </w:r>
      <w:r w:rsidR="00B86FC1">
        <w:fldChar w:fldCharType="begin">
          <w:fldData xml:space="preserve">PEVuZE5vdGU+PENpdGU+PEF1dGhvcj5XaWVscHV0ejwvQXV0aG9yPjxZZWFyPjIwMTY8L1llYXI+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</w:fldData>
        </w:fldChar>
      </w:r>
      <w:r w:rsidR="00B86FC1">
        <w:instrText xml:space="preserve"> ADDIN EN.CITE.DATA </w:instrText>
      </w:r>
      <w:r w:rsidR="00B86FC1">
        <w:fldChar w:fldCharType="end"/>
      </w:r>
      <w:r>
        <w:fldChar w:fldCharType="separate"/>
      </w:r>
      <w:r w:rsidR="00B86FC1">
        <w:rPr>
          <w:noProof/>
        </w:rPr>
        <w:t>[152]</w:t>
      </w:r>
      <w:r>
        <w:fldChar w:fldCharType="end"/>
      </w:r>
      <w:r>
        <w:t xml:space="preserve">. This is partly due to the whole lung being portrayed in a two-dimensional image with all of the lung structures being superimposed. This makes it hard to differentiate between different structures, which are often completely hidden by large structures such as the diaphragm. As a </w:t>
      </w:r>
      <w:r w:rsidR="001037F8">
        <w:t>result,</w:t>
      </w:r>
      <w:r>
        <w:t xml:space="preserve"> CT imaging is often preferred as an imaging tool due to its increased sensitivity to detect more subtle lung changes </w:t>
      </w:r>
      <w:r>
        <w:fldChar w:fldCharType="begin">
          <w:fldData xml:space="preserve">PEVuZE5vdGU+PENpdGU+PEF1dGhvcj5XaWVscHV0ejwvQXV0aG9yPjxZZWFyPjIwMTY8L1llYXI+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</w:fldData>
        </w:fldChar>
      </w:r>
      <w:r w:rsidR="00B86FC1">
        <w:instrText xml:space="preserve"> ADDIN EN.CITE </w:instrText>
      </w:r>
      <w:r w:rsidR="00B86FC1">
        <w:fldChar w:fldCharType="begin">
          <w:fldData xml:space="preserve">PEVuZE5vdGU+PENpdGU+PEF1dGhvcj5XaWVscHV0ejwvQXV0aG9yPjxZZWFyPjIwMTY8L1llYXI+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</w:fldData>
        </w:fldChar>
      </w:r>
      <w:r w:rsidR="00B86FC1">
        <w:instrText xml:space="preserve"> ADDIN EN.CITE.DATA </w:instrText>
      </w:r>
      <w:r w:rsidR="00B86FC1">
        <w:fldChar w:fldCharType="end"/>
      </w:r>
      <w:r>
        <w:fldChar w:fldCharType="separate"/>
      </w:r>
      <w:r w:rsidR="00B86FC1">
        <w:rPr>
          <w:noProof/>
        </w:rPr>
        <w:t>[152]</w:t>
      </w:r>
      <w:r>
        <w:fldChar w:fldCharType="end"/>
      </w:r>
      <w:r>
        <w:t>.</w:t>
      </w:r>
    </w:p>
    <w:p w14:paraId="78A14C89" w14:textId="77777777" w:rsidR="0082381F" w:rsidRPr="008D4762" w:rsidRDefault="0082381F" w:rsidP="006717E0"/>
    <w:p w14:paraId="5F021702" w14:textId="48E58D70" w:rsidR="0082381F" w:rsidRDefault="0082381F" w:rsidP="006717E0">
      <w:pPr>
        <w:pStyle w:val="Heading3"/>
        <w:numPr>
          <w:ilvl w:val="2"/>
          <w:numId w:val="18"/>
        </w:numPr>
      </w:pPr>
      <w:bookmarkStart w:id="61" w:name="_Toc27382851"/>
      <w:r>
        <w:t>Computed tomography</w:t>
      </w:r>
      <w:bookmarkEnd w:id="61"/>
      <w:r w:rsidRPr="007C0AE4">
        <w:t xml:space="preserve"> </w:t>
      </w:r>
    </w:p>
    <w:p w14:paraId="6E398FA6" w14:textId="77777777" w:rsidR="0082381F" w:rsidRDefault="0082381F" w:rsidP="006717E0"/>
    <w:p w14:paraId="3148D109" w14:textId="7F6C823D" w:rsidR="0082381F" w:rsidRDefault="0082381F" w:rsidP="006717E0">
      <w:r>
        <w:t xml:space="preserve">Computed tomography (CT) imaging has been an important component in the management of patients with CF for the last two decades since it was reported that bronchiectasis was evident in the first year of life </w:t>
      </w:r>
      <w:r>
        <w:fldChar w:fldCharType="begin"/>
      </w:r>
      <w:r w:rsidR="00B86FC1">
        <w:instrText xml:space="preserve"> ADDIN EN.CITE &lt;EndNote&gt;&lt;Cite&gt;&lt;Author&gt;Helbich&lt;/Author&gt;&lt;Year&gt;1999&lt;/Year&gt;&lt;RecNum&gt;3514&lt;/RecNum&gt;&lt;DisplayText&gt;[153]&lt;/DisplayText&gt;&lt;record&gt;&lt;rec-number&gt;3514&lt;/rec-number&gt;&lt;foreign-keys&gt;&lt;key app="EN" db-id="pr5wspr9dw2dxne92x4v99s69xa59dv092es" timestamp="1566480652"&gt;3514&lt;/key&gt;&lt;/foreign-keys&gt;&lt;ref-type name="Journal Article"&gt;17&lt;/ref-type&gt;&lt;contributors&gt;&lt;authors&gt;&lt;author&gt;Helbich, T. H.&lt;/author&gt;&lt;author&gt;Heinz-Peer, G.&lt;/author&gt;&lt;author&gt;Eichler, I.&lt;/author&gt;&lt;author&gt;Wunderbaldinger, P.&lt;/author&gt;&lt;author&gt;Gotz, M.&lt;/author&gt;&lt;author&gt;Wojnarowski, C.&lt;/author&gt;&lt;author&gt;Brasch, R. C.&lt;/author&gt;&lt;author&gt;Herold, C. J.&lt;/author&gt;&lt;/authors&gt;&lt;/contributors&gt;&lt;auth-address&gt;Department of Radiology, University of Vienna, Austria. Thomas.Helbich@akhwien.ac.at&lt;/auth-address&gt;&lt;titles&gt;&lt;title&gt;Cystic fibrosis: CT assessment of lung involvement in children and adults&lt;/title&gt;&lt;secondary-title&gt;Radiology&lt;/secondary-title&gt;&lt;alt-title&gt;Radiology&lt;/alt-title&gt;&lt;/titles&gt;&lt;periodical&gt;&lt;full-title&gt;Radiology&lt;/full-title&gt;&lt;abbr-1&gt;Radiology&lt;/abbr-1&gt;&lt;abbr-2&gt;Radiology&lt;/abbr-2&gt;&lt;/periodical&gt;&lt;alt-periodical&gt;&lt;full-title&gt;Radiology&lt;/full-title&gt;&lt;abbr-1&gt;Radiology&lt;/abbr-1&gt;&lt;abbr-2&gt;Radiology&lt;/abbr-2&gt;&lt;/alt-periodical&gt;&lt;pages&gt;537-44&lt;/pages&gt;&lt;volume&gt;213&lt;/volume&gt;&lt;number&gt;2&lt;/number&gt;&lt;edition&gt;1999/11/07&lt;/edition&gt;&lt;keywords&gt;&lt;keyword&gt;Adolescent&lt;/keyword&gt;&lt;keyword&gt;Adult&lt;/keyword&gt;&lt;keyword&gt;Age Factors&lt;/keyword&gt;&lt;keyword&gt;Child&lt;/keyword&gt;&lt;keyword&gt;Child, Preschool&lt;/keyword&gt;&lt;keyword&gt;Cystic Fibrosis/*diagnostic imaging&lt;/keyword&gt;&lt;keyword&gt;Female&lt;/keyword&gt;&lt;keyword&gt;Humans&lt;/keyword&gt;&lt;keyword&gt;Infant&lt;/keyword&gt;&lt;keyword&gt;Male&lt;/keyword&gt;&lt;keyword&gt;Prospective Studies&lt;/keyword&gt;&lt;keyword&gt;*Tomography, X-Ray Computed&lt;/keyword&gt;&lt;/keywords&gt;&lt;dates&gt;&lt;year&gt;1999&lt;/year&gt;&lt;pub-dates&gt;&lt;date&gt;Nov&lt;/date&gt;&lt;/pub-dates&gt;&lt;/dates&gt;&lt;isbn&gt;0033-8419 (Print)&amp;#xD;0033-8419&lt;/isbn&gt;&lt;accession-num&gt;10551238&lt;/accession-num&gt;&lt;urls&gt;&lt;/urls&gt;&lt;electronic-resource-num&gt;10.1148/radiology.213.2.r99nv04537&lt;/electronic-resource-num&gt;&lt;remote-database-provider&gt;NLM&lt;/remote-database-provider&gt;&lt;language&gt;eng&lt;/language&gt;&lt;/record&gt;&lt;/Cite&gt;&lt;/EndNote&gt;</w:instrText>
      </w:r>
      <w:r>
        <w:fldChar w:fldCharType="separate"/>
      </w:r>
      <w:r w:rsidR="00B86FC1">
        <w:rPr>
          <w:noProof/>
        </w:rPr>
        <w:t>[153]</w:t>
      </w:r>
      <w:r>
        <w:fldChar w:fldCharType="end"/>
      </w:r>
      <w:r>
        <w:t>. CT imaging provides high resolution detail as to the hallmarks of structural disease present within th</w:t>
      </w:r>
      <w:r w:rsidR="003F7BBD">
        <w:t>e lungs of people with CF. The</w:t>
      </w:r>
      <w:r>
        <w:t xml:space="preserve"> feature</w:t>
      </w:r>
      <w:r w:rsidR="003F7BBD">
        <w:t>s</w:t>
      </w:r>
      <w:r>
        <w:t xml:space="preserve"> most commonly include, bronchiectasis, gas trapping and mucus plugging and are depicted in </w:t>
      </w:r>
      <w:r>
        <w:fldChar w:fldCharType="begin"/>
      </w:r>
      <w:r>
        <w:instrText xml:space="preserve"> REF _Ref21610669 \h </w:instrText>
      </w:r>
      <w:r>
        <w:fldChar w:fldCharType="separate"/>
      </w:r>
      <w:r w:rsidR="00140F11">
        <w:t xml:space="preserve">Figure </w:t>
      </w:r>
      <w:r w:rsidR="00140F11">
        <w:rPr>
          <w:noProof/>
        </w:rPr>
        <w:t>1</w:t>
      </w:r>
      <w:r w:rsidR="00140F11">
        <w:noBreakHyphen/>
      </w:r>
      <w:r w:rsidR="00140F11">
        <w:rPr>
          <w:noProof/>
        </w:rPr>
        <w:t>10</w:t>
      </w:r>
      <w:r>
        <w:fldChar w:fldCharType="end"/>
      </w:r>
      <w:r>
        <w:t xml:space="preserve">.  </w:t>
      </w:r>
    </w:p>
    <w:p w14:paraId="51881851" w14:textId="77777777" w:rsidR="0082381F" w:rsidRDefault="0082381F" w:rsidP="006717E0"/>
    <w:p w14:paraId="6D19B14B" w14:textId="77777777" w:rsidR="0082381F" w:rsidRDefault="0082381F" w:rsidP="007249C5">
      <w:pPr>
        <w:jc w:val="center"/>
      </w:pPr>
      <w:r>
        <w:rPr>
          <w:noProof/>
          <w:lang w:val="en-US"/>
        </w:rPr>
        <w:lastRenderedPageBreak/>
        <w:drawing>
          <wp:inline distT="0" distB="0" distL="0" distR="0" wp14:anchorId="4BD9F513" wp14:editId="039BA80E">
            <wp:extent cx="5321300" cy="3860800"/>
            <wp:effectExtent l="0" t="0" r="1270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t findings Brody 2004.png"/>
                    <pic:cNvPicPr/>
                  </pic:nvPicPr>
                  <pic:blipFill>
                    <a:blip r:embed="rId24">
                      <a:extLst>
                        <a:ext uri="{28A0092B-C50C-407E-A947-70E740481C1C}">
                          <a14:useLocalDpi xmlns:a14="http://schemas.microsoft.com/office/drawing/2010/main" val="0"/>
                        </a:ext>
                      </a:extLst>
                    </a:blip>
                    <a:stretch>
                      <a:fillRect/>
                    </a:stretch>
                  </pic:blipFill>
                  <pic:spPr>
                    <a:xfrm>
                      <a:off x="0" y="0"/>
                      <a:ext cx="5321300" cy="3860800"/>
                    </a:xfrm>
                    <a:prstGeom prst="rect">
                      <a:avLst/>
                    </a:prstGeom>
                  </pic:spPr>
                </pic:pic>
              </a:graphicData>
            </a:graphic>
          </wp:inline>
        </w:drawing>
      </w:r>
    </w:p>
    <w:p w14:paraId="27D6E509" w14:textId="47FAA8F9" w:rsidR="006B5325" w:rsidRDefault="0082381F" w:rsidP="006717E0">
      <w:pPr>
        <w:pStyle w:val="Caption"/>
      </w:pPr>
      <w:bookmarkStart w:id="62" w:name="_Ref21610669"/>
      <w:bookmarkStart w:id="63" w:name="_Toc27382999"/>
      <w:r>
        <w:t xml:space="preserve">Figure </w:t>
      </w:r>
      <w:fldSimple w:instr=" STYLEREF 1 \s ">
        <w:r w:rsidR="00824FFE">
          <w:rPr>
            <w:noProof/>
          </w:rPr>
          <w:t>1</w:t>
        </w:r>
      </w:fldSimple>
      <w:r w:rsidR="00824FFE">
        <w:noBreakHyphen/>
      </w:r>
      <w:fldSimple w:instr=" SEQ Figure \* ARABIC \s 1 ">
        <w:r w:rsidR="00824FFE">
          <w:rPr>
            <w:noProof/>
          </w:rPr>
          <w:t>10</w:t>
        </w:r>
      </w:fldSimple>
      <w:bookmarkEnd w:id="62"/>
      <w:r>
        <w:t>: CT appearance of CF lung disease.</w:t>
      </w:r>
      <w:bookmarkEnd w:id="63"/>
      <w:r>
        <w:t xml:space="preserve">  </w:t>
      </w:r>
    </w:p>
    <w:p w14:paraId="0DB36A3C" w14:textId="552C5D7C" w:rsidR="0082381F" w:rsidRDefault="0082381F" w:rsidP="006717E0">
      <w:pPr>
        <w:pStyle w:val="Subtitle"/>
      </w:pPr>
      <w:r>
        <w:t xml:space="preserve">Image A shows right upper lobe bronchiectasis (arrow) and mucus plugging (arrowheads). Image B shows left lower lobe peripheral mucus plugging (arrow) and bronchiectasis (arrowhead). Image C Bilateral upper lobe gas trapping (expiratory image). Bilateral upper lobe bronchiectasis (arrowheads) is also present. Image D shows central and peripheral bronchiectasis. Arrows highlight bronchi that are larger than the neighbouring vessel. The arrowhead highlights a large dilated bronchus. Image reproduced </w:t>
      </w:r>
      <w:r w:rsidR="005C0626">
        <w:t xml:space="preserve">with permission </w:t>
      </w:r>
      <w:r>
        <w:t xml:space="preserve">from Brody </w:t>
      </w:r>
      <w:r w:rsidR="00564288">
        <w:t>et al</w:t>
      </w:r>
      <w:r>
        <w:t xml:space="preserve"> 2004 </w:t>
      </w:r>
      <w:r>
        <w:fldChar w:fldCharType="begin">
          <w:fldData xml:space="preserve">PEVuZE5vdGU+PENpdGU+PEF1dGhvcj5Ccm9keTwvQXV0aG9yPjxZZWFyPjIwMDQ8L1llYXI+PFJl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</w:fldData>
        </w:fldChar>
      </w:r>
      <w:r w:rsidR="00B86FC1">
        <w:instrText xml:space="preserve"> ADDIN EN.CITE </w:instrText>
      </w:r>
      <w:r w:rsidR="00B86FC1">
        <w:fldChar w:fldCharType="begin">
          <w:fldData xml:space="preserve">PEVuZE5vdGU+PENpdGU+PEF1dGhvcj5Ccm9keTwvQXV0aG9yPjxZZWFyPjIwMDQ8L1llYXI+PFJl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</w:fldData>
        </w:fldChar>
      </w:r>
      <w:r w:rsidR="00B86FC1">
        <w:instrText xml:space="preserve"> ADDIN EN.CITE.DATA </w:instrText>
      </w:r>
      <w:r w:rsidR="00B86FC1">
        <w:fldChar w:fldCharType="end"/>
      </w:r>
      <w:r>
        <w:fldChar w:fldCharType="separate"/>
      </w:r>
      <w:r w:rsidR="00B86FC1">
        <w:rPr>
          <w:noProof/>
        </w:rPr>
        <w:t>[53]</w:t>
      </w:r>
      <w:r>
        <w:fldChar w:fldCharType="end"/>
      </w:r>
      <w:r>
        <w:t>.</w:t>
      </w:r>
      <w:r w:rsidR="005C0626">
        <w:t xml:space="preserve"> </w:t>
      </w:r>
    </w:p>
    <w:p w14:paraId="36FF2723" w14:textId="77777777" w:rsidR="0082381F" w:rsidRDefault="0082381F" w:rsidP="006717E0"/>
    <w:p w14:paraId="758D2B0D" w14:textId="4848AA78" w:rsidR="0082381F" w:rsidRDefault="0082381F" w:rsidP="006717E0">
      <w:r>
        <w:t xml:space="preserve">Large scale surveillance programmes such as AREST CF have utilised annual CT imaging in patients with CF from birth </w:t>
      </w:r>
      <w:r>
        <w:fldChar w:fldCharType="begin">
          <w:fldData xml:space="preserve">PEVuZE5vdGU+PENpdGU+PEF1dGhvcj5SYW5nYW5hdGhhbjwvQXV0aG9yPjxZZWFyPjIwMTc8L1ll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ZXJpY2FuIEpvdXJuYWwgb2YgUmVzcGlyYXRvcnkgYW5kIENyaXRpY2Fs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</w:fldData>
        </w:fldChar>
      </w:r>
      <w:r w:rsidR="00B86FC1">
        <w:instrText xml:space="preserve"> ADDIN EN.CITE </w:instrText>
      </w:r>
      <w:r w:rsidR="00B86FC1">
        <w:fldChar w:fldCharType="begin">
          <w:fldData xml:space="preserve">PEVuZE5vdGU+PENpdGU+PEF1dGhvcj5SYW5nYW5hdGhhbjwvQXV0aG9yPjxZZWFyPjIwMTc8L1ll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ZXJpY2FuIEpvdXJuYWwgb2YgUmVzcGlyYXRvcnkgYW5kIENyaXRpY2Fs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</w:fldData>
        </w:fldChar>
      </w:r>
      <w:r w:rsidR="00B86FC1">
        <w:instrText xml:space="preserve"> ADDIN EN.CITE.DATA </w:instrText>
      </w:r>
      <w:r w:rsidR="00B86FC1">
        <w:fldChar w:fldCharType="end"/>
      </w:r>
      <w:r>
        <w:fldChar w:fldCharType="separate"/>
      </w:r>
      <w:r w:rsidR="00B86FC1">
        <w:rPr>
          <w:noProof/>
        </w:rPr>
        <w:t>[154]</w:t>
      </w:r>
      <w:r>
        <w:fldChar w:fldCharType="end"/>
      </w:r>
      <w:r>
        <w:t xml:space="preserve">. </w:t>
      </w:r>
      <w:r w:rsidRPr="00ED0351">
        <w:t>CT</w:t>
      </w:r>
      <w:r>
        <w:t xml:space="preserve"> data from such studies have shown that CT</w:t>
      </w:r>
      <w:r w:rsidRPr="00ED0351">
        <w:t xml:space="preserve"> is particularly sensitive at detecting bronchiectasis </w:t>
      </w:r>
      <w:r w:rsidRPr="00ED0351">
        <w:fldChar w:fldCharType="begin"/>
      </w:r>
      <w:r w:rsidR="00B86FC1">
        <w:instrText xml:space="preserve"> ADDIN EN.CITE &lt;EndNote&gt;&lt;Cite&gt;&lt;Author&gt;Kang&lt;/Author&gt;&lt;Year&gt;1995&lt;/Year&gt;&lt;RecNum&gt;3064&lt;/RecNum&gt;&lt;DisplayText&gt;[155]&lt;/DisplayText&gt;&lt;record&gt;&lt;rec-number&gt;3064&lt;/rec-number&gt;&lt;foreign-keys&gt;&lt;key app="EN" db-id="pr5wspr9dw2dxne92x4v99s69xa59dv092es" timestamp="1483982979"&gt;3064&lt;/key&gt;&lt;/foreign-keys&gt;&lt;ref-type name="Journal Article"&gt;17&lt;/ref-type&gt;&lt;contributors&gt;&lt;authors&gt;&lt;author&gt;Kang, E. Y.&lt;/author&gt;&lt;author&gt;Miller, R. R.&lt;/author&gt;&lt;author&gt;Muller, N. L.&lt;/author&gt;&lt;/authors&gt;&lt;/contributors&gt;&lt;auth-address&gt;Department of Radiology, University of British Columbia, Canada.&lt;/auth-address&gt;&lt;titles&gt;&lt;title&gt;Bronchiectasis: comparison of preoperative thin-section CT and pathologic findings in resected specimens&lt;/title&gt;&lt;secondary-title&gt;Radiology&lt;/secondary-title&gt;&lt;alt-title&gt;Radiology&lt;/alt-title&gt;&lt;/titles&gt;&lt;periodical&gt;&lt;full-title&gt;Radiology&lt;/full-title&gt;&lt;abbr-1&gt;Radiology&lt;/abbr-1&gt;&lt;abbr-2&gt;Radiology&lt;/abbr-2&gt;&lt;/periodical&gt;&lt;alt-periodical&gt;&lt;full-title&gt;Radiology&lt;/full-title&gt;&lt;abbr-1&gt;Radiology&lt;/abbr-1&gt;&lt;abbr-2&gt;Radiology&lt;/abbr-2&gt;&lt;/alt-periodical&gt;&lt;pages&gt;649-54&lt;/pages&gt;&lt;volume&gt;195&lt;/volume&gt;&lt;number&gt;3&lt;/number&gt;&lt;edition&gt;1995/06/01&lt;/edition&gt;&lt;keywords&gt;&lt;keyword&gt;Adolescent&lt;/keyword&gt;&lt;keyword&gt;Adult&lt;/keyword&gt;&lt;keyword&gt;Aged&lt;/keyword&gt;&lt;keyword&gt;Bronchi/pathology&lt;/keyword&gt;&lt;keyword&gt;Bronchiectasis/*diagnostic imaging/pathology/surgery&lt;/keyword&gt;&lt;keyword&gt;Bronchography&lt;/keyword&gt;&lt;keyword&gt;Female&lt;/keyword&gt;&lt;keyword&gt;Humans&lt;/keyword&gt;&lt;keyword&gt;Lung/diagnostic imaging/pathology&lt;/keyword&gt;&lt;keyword&gt;Male&lt;/keyword&gt;&lt;keyword&gt;Middle Aged&lt;/keyword&gt;&lt;keyword&gt;Pulmonary Artery/diagnostic imaging/pathology&lt;/keyword&gt;&lt;keyword&gt;Retrospective Studies&lt;/keyword&gt;&lt;keyword&gt;*Tomography, X-Ray Computed&lt;/keyword&gt;&lt;/keywords&gt;&lt;dates&gt;&lt;year&gt;1995&lt;/year&gt;&lt;pub-dates&gt;&lt;date&gt;Jun&lt;/date&gt;&lt;/pub-dates&gt;&lt;/dates&gt;&lt;isbn&gt;0033-8419 (Print)&amp;#xD;0033-8419&lt;/isbn&gt;&lt;accession-num&gt;7753989&lt;/accession-num&gt;&lt;urls&gt;&lt;/urls&gt;&lt;electronic-resource-num&gt;10.1148/radiology.195.3.7753989&lt;/electronic-resource-num&gt;&lt;remote-database-provider&gt;NLM&lt;/remote-database-provider&gt;&lt;language&gt;eng&lt;/language&gt;&lt;/record&gt;&lt;/Cite&gt;&lt;/EndNote&gt;</w:instrText>
      </w:r>
      <w:r w:rsidRPr="00ED0351">
        <w:fldChar w:fldCharType="separate"/>
      </w:r>
      <w:r w:rsidR="00B86FC1">
        <w:rPr>
          <w:noProof/>
        </w:rPr>
        <w:t>[155]</w:t>
      </w:r>
      <w:r w:rsidRPr="00ED0351">
        <w:fldChar w:fldCharType="end"/>
      </w:r>
      <w:r w:rsidRPr="00ED0351">
        <w:t xml:space="preserve">, gas trapping </w:t>
      </w:r>
      <w:r w:rsidRPr="00ED0351">
        <w:fldChar w:fldCharType="begin">
          <w:fldData xml:space="preserve">PEVuZE5vdGU+PENpdGU+PEF1dGhvcj5Nb3R0PC9BdXRob3I+PFllYXI+MjAxMjwvWWVhcj48UmVj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UwOS0xNjwvcGFnZXM+PHZvbHVtZT42Nzwvdm9sdW1lPjxudW1iZXI+NjwvbnVtYmVyPjxlZGl0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</w:fldData>
        </w:fldChar>
      </w:r>
      <w:r w:rsidR="00B86FC1">
        <w:instrText xml:space="preserve"> ADDIN EN.CITE </w:instrText>
      </w:r>
      <w:r w:rsidR="00B86FC1">
        <w:fldChar w:fldCharType="begin">
          <w:fldData xml:space="preserve">PEVuZE5vdGU+PENpdGU+PEF1dGhvcj5Nb3R0PC9BdXRob3I+PFllYXI+MjAxMjwvWWVhcj48UmVj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UwOS0xNjwvcGFnZXM+PHZvbHVtZT42Nzwvdm9sdW1lPjxudW1iZXI+NjwvbnVtYmVyPjxlZGl0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</w:fldData>
        </w:fldChar>
      </w:r>
      <w:r w:rsidR="00B86FC1">
        <w:instrText xml:space="preserve"> ADDIN EN.CITE.DATA </w:instrText>
      </w:r>
      <w:r w:rsidR="00B86FC1">
        <w:fldChar w:fldCharType="end"/>
      </w:r>
      <w:r w:rsidRPr="00ED0351">
        <w:fldChar w:fldCharType="separate"/>
      </w:r>
      <w:r w:rsidR="00B86FC1">
        <w:rPr>
          <w:noProof/>
        </w:rPr>
        <w:t>[156]</w:t>
      </w:r>
      <w:r w:rsidRPr="00ED0351">
        <w:fldChar w:fldCharType="end"/>
      </w:r>
      <w:r w:rsidRPr="00ED0351">
        <w:t xml:space="preserve">, mucus </w:t>
      </w:r>
      <w:r>
        <w:t>plugging</w:t>
      </w:r>
      <w:r w:rsidRPr="00ED0351">
        <w:t xml:space="preserve">, atelectasis and airway wall thickening, the hallmarks of CF </w:t>
      </w:r>
      <w:r w:rsidRPr="00ED0351">
        <w:fldChar w:fldCharType="begin">
          <w:fldData xml:space="preserve">PEVuZE5vdGU+PENpdGU+PEF1dGhvcj5kZSBKb25nPC9BdXRob3I+PFllYXI+MjAwNDwvWWVhcj48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YWx0LXBlcmlvZGljYWw+PHBhZ2VzPjEyNDYtNTI8L3BhZ2VzPjx2b2x1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xh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</w:fldData>
        </w:fldChar>
      </w:r>
      <w:r w:rsidR="00B86FC1">
        <w:instrText xml:space="preserve"> ADDIN EN.CITE </w:instrText>
      </w:r>
      <w:r w:rsidR="00B86FC1">
        <w:fldChar w:fldCharType="begin">
          <w:fldData xml:space="preserve">PEVuZE5vdGU+PENpdGU+PEF1dGhvcj5kZSBKb25nPC9BdXRob3I+PFllYXI+MjAwNDwvWWVhcj48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YWx0LXBlcmlvZGljYWw+PHBhZ2VzPjEyNDYtNTI8L3BhZ2VzPjx2b2x1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xh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</w:fldData>
        </w:fldChar>
      </w:r>
      <w:r w:rsidR="00B86FC1">
        <w:instrText xml:space="preserve"> ADDIN EN.CITE.DATA </w:instrText>
      </w:r>
      <w:r w:rsidR="00B86FC1">
        <w:fldChar w:fldCharType="end"/>
      </w:r>
      <w:r w:rsidRPr="00ED0351">
        <w:fldChar w:fldCharType="separate"/>
      </w:r>
      <w:r w:rsidR="00B86FC1">
        <w:rPr>
          <w:noProof/>
        </w:rPr>
        <w:t>[157-159]</w:t>
      </w:r>
      <w:r w:rsidRPr="00ED0351">
        <w:fldChar w:fldCharType="end"/>
      </w:r>
      <w:r w:rsidRPr="00ED0351">
        <w:t xml:space="preserve">. </w:t>
      </w:r>
      <w:r>
        <w:t>CT</w:t>
      </w:r>
      <w:r w:rsidRPr="00ED0351">
        <w:t xml:space="preserve"> </w:t>
      </w:r>
      <w:r>
        <w:t>can detect</w:t>
      </w:r>
      <w:r w:rsidRPr="00ED0351">
        <w:t xml:space="preserve"> early structural changes in the first year</w:t>
      </w:r>
      <w:r>
        <w:t>s</w:t>
      </w:r>
      <w:r w:rsidRPr="00ED0351">
        <w:t xml:space="preserve"> of life </w:t>
      </w:r>
      <w:r>
        <w:t>(</w:t>
      </w:r>
      <w:r>
        <w:fldChar w:fldCharType="begin"/>
      </w:r>
      <w:r>
        <w:instrText xml:space="preserve"> REF _Ref21610891 \h </w:instrText>
      </w:r>
      <w:r>
        <w:fldChar w:fldCharType="separate"/>
      </w:r>
      <w:r w:rsidR="00140F11">
        <w:t xml:space="preserve">Figure </w:t>
      </w:r>
      <w:r w:rsidR="00140F11">
        <w:rPr>
          <w:noProof/>
        </w:rPr>
        <w:t>1</w:t>
      </w:r>
      <w:r w:rsidR="00140F11">
        <w:noBreakHyphen/>
      </w:r>
      <w:r w:rsidR="00140F11">
        <w:rPr>
          <w:noProof/>
        </w:rPr>
        <w:t>11</w:t>
      </w:r>
      <w:r>
        <w:fldChar w:fldCharType="end"/>
      </w:r>
      <w:r>
        <w:t xml:space="preserve">) and </w:t>
      </w:r>
      <w:r w:rsidR="003F7BBD">
        <w:t>the presence of CT abnormalities was</w:t>
      </w:r>
      <w:r>
        <w:t xml:space="preserve"> associated with </w:t>
      </w:r>
      <w:r w:rsidR="003F7BBD">
        <w:t xml:space="preserve">the presence of </w:t>
      </w:r>
      <w:r>
        <w:t xml:space="preserve">infection and inflammation </w:t>
      </w:r>
      <w:r>
        <w:fldChar w:fldCharType="begin">
          <w:fldData xml:space="preserve">PEVuZE5vdGU+PENpdGU+PEF1dGhvcj5TbHk8L0F1dGhvcj48WWVhcj4yMDA5PC9ZZWFyPjxSZWNO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2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</w:fldData>
        </w:fldChar>
      </w:r>
      <w:r w:rsidR="00B86FC1">
        <w:instrText xml:space="preserve"> ADDIN EN.CITE </w:instrText>
      </w:r>
      <w:r w:rsidR="00B86FC1">
        <w:fldChar w:fldCharType="begin">
          <w:fldData xml:space="preserve">PEVuZE5vdGU+PENpdGU+PEF1dGhvcj5TbHk8L0F1dGhvcj48WWVhcj4yMDA5PC9ZZWFyPjxSZWNO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2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</w:fldData>
        </w:fldChar>
      </w:r>
      <w:r w:rsidR="00B86FC1">
        <w:instrText xml:space="preserve"> ADDIN EN.CITE.DATA </w:instrText>
      </w:r>
      <w:r w:rsidR="00B86FC1">
        <w:fldChar w:fldCharType="end"/>
      </w:r>
      <w:r>
        <w:fldChar w:fldCharType="separate"/>
      </w:r>
      <w:r w:rsidR="00B86FC1">
        <w:rPr>
          <w:noProof/>
        </w:rPr>
        <w:t>[160-162]</w:t>
      </w:r>
      <w:r>
        <w:fldChar w:fldCharType="end"/>
      </w:r>
      <w:r>
        <w:t>. CT has also been shown to be</w:t>
      </w:r>
      <w:r w:rsidRPr="00ED0351">
        <w:t xml:space="preserve"> more sensitive than </w:t>
      </w:r>
      <w:r w:rsidR="00DF2511">
        <w:t>FEV</w:t>
      </w:r>
      <w:r w:rsidR="00DF2511">
        <w:rPr>
          <w:vertAlign w:val="subscript"/>
        </w:rPr>
        <w:t>1</w:t>
      </w:r>
      <w:r w:rsidRPr="00ED0351">
        <w:t xml:space="preserve"> </w:t>
      </w:r>
      <w:r>
        <w:t>(</w:t>
      </w:r>
      <w:r>
        <w:fldChar w:fldCharType="begin"/>
      </w:r>
      <w:r>
        <w:instrText xml:space="preserve"> REF _Ref21610914 \h </w:instrText>
      </w:r>
      <w:r>
        <w:fldChar w:fldCharType="separate"/>
      </w:r>
      <w:r w:rsidR="00140F11">
        <w:t xml:space="preserve">Figure </w:t>
      </w:r>
      <w:r w:rsidR="00140F11">
        <w:rPr>
          <w:noProof/>
        </w:rPr>
        <w:t>1</w:t>
      </w:r>
      <w:r w:rsidR="00140F11">
        <w:noBreakHyphen/>
      </w:r>
      <w:r w:rsidR="00140F11">
        <w:rPr>
          <w:noProof/>
        </w:rPr>
        <w:t>12</w:t>
      </w:r>
      <w:r>
        <w:fldChar w:fldCharType="end"/>
      </w:r>
      <w:r>
        <w:t xml:space="preserve">) </w:t>
      </w:r>
      <w:r w:rsidRPr="00ED0351">
        <w:t xml:space="preserve">and LCI </w:t>
      </w:r>
      <w:r>
        <w:fldChar w:fldCharType="begin">
          <w:fldData xml:space="preserve">PEVuZE5vdGU+PENpdGU+PEF1dGhvcj5SYW1zZXk8L0F1dGhvcj48WWVhcj4yMDE2PC9ZZWFyPjxS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WVyaWNh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</w:fldData>
        </w:fldChar>
      </w:r>
      <w:r w:rsidR="00B86FC1">
        <w:instrText xml:space="preserve"> ADDIN EN.CITE </w:instrText>
      </w:r>
      <w:r w:rsidR="00B86FC1">
        <w:fldChar w:fldCharType="begin">
          <w:fldData xml:space="preserve">PEVuZE5vdGU+PENpdGU+PEF1dGhvcj5SYW1zZXk8L0F1dGhvcj48WWVhcj4yMDE2PC9ZZWFyPjxS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WVyaWNh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</w:fldData>
        </w:fldChar>
      </w:r>
      <w:r w:rsidR="00B86FC1">
        <w:instrText xml:space="preserve"> ADDIN EN.CITE.DATA </w:instrText>
      </w:r>
      <w:r w:rsidR="00B86FC1">
        <w:fldChar w:fldCharType="end"/>
      </w:r>
      <w:r>
        <w:fldChar w:fldCharType="separate"/>
      </w:r>
      <w:r w:rsidR="00B86FC1">
        <w:rPr>
          <w:noProof/>
        </w:rPr>
        <w:t>[163]</w:t>
      </w:r>
      <w:r>
        <w:fldChar w:fldCharType="end"/>
      </w:r>
      <w:r>
        <w:t xml:space="preserve"> </w:t>
      </w:r>
      <w:r w:rsidRPr="00ED0351">
        <w:t xml:space="preserve">at detecting early lung disease, although LCI and CT have been suggested as providing complimentary information in the long term follow up of CF lung disease </w:t>
      </w:r>
      <w:r w:rsidRPr="00ED0351">
        <w:fldChar w:fldCharType="begin">
          <w:fldData xml:space="preserve">PEVuZE5vdGU+PENpdGU+PEF1dGhvcj5SYW1zZXk8L0F1dGhvcj48WWVhcj4yMDE1PC9ZZWFyPjxS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cGVyaW9kaWNhbD48ZGF0ZXM+PHllYXI+MjAxNTwveWVhcj48L2RhdGVz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Q4MS04PC9wYWdlcz48dm9sdW1lPjY2PC92b2x1bWU+PG51bWJlcj42PC9udW1iZXI+PGVkaXRp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</w:fldData>
        </w:fldChar>
      </w:r>
      <w:r w:rsidR="00B86FC1">
        <w:instrText xml:space="preserve"> ADDIN EN.CITE </w:instrText>
      </w:r>
      <w:r w:rsidR="00B86FC1">
        <w:fldChar w:fldCharType="begin">
          <w:fldData xml:space="preserve">PEVuZE5vdGU+PENpdGU+PEF1dGhvcj5SYW1zZXk8L0F1dGhvcj48WWVhcj4yMDE1PC9ZZWFyPjxS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cGVyaW9kaWNhbD48ZGF0ZXM+PHllYXI+MjAxNTwveWVhcj48L2RhdGVz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Q4MS04PC9wYWdlcz48dm9sdW1lPjY2PC92b2x1bWU+PG51bWJlcj42PC9udW1iZXI+PGVkaXRp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</w:fldData>
        </w:fldChar>
      </w:r>
      <w:r w:rsidR="00B86FC1">
        <w:instrText xml:space="preserve"> ADDIN EN.CITE.DATA </w:instrText>
      </w:r>
      <w:r w:rsidR="00B86FC1">
        <w:fldChar w:fldCharType="end"/>
      </w:r>
      <w:r w:rsidRPr="00ED0351">
        <w:fldChar w:fldCharType="separate"/>
      </w:r>
      <w:r w:rsidR="00B86FC1">
        <w:rPr>
          <w:noProof/>
        </w:rPr>
        <w:t>[164-166]</w:t>
      </w:r>
      <w:r w:rsidRPr="00ED0351">
        <w:fldChar w:fldCharType="end"/>
      </w:r>
      <w:r w:rsidRPr="00ED0351">
        <w:t>.</w:t>
      </w:r>
      <w:r>
        <w:t xml:space="preserve"> Longitudinal assessment of CF lung disease using CT imaging has </w:t>
      </w:r>
      <w:r w:rsidR="003F7BBD">
        <w:t>revealed the</w:t>
      </w:r>
      <w:r>
        <w:t xml:space="preserve"> progression of lung disease in the face of normal lung function as measured by spirometry </w:t>
      </w:r>
      <w:r>
        <w:fldChar w:fldCharType="begin">
          <w:fldData xml:space="preserve">PEVuZE5vdGU+PENpdGU+PEF1dGhvcj5kZSBKb25nPC9BdXRob3I+PFllYXI+MjAwNjwvWWVhcj48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4MC01PC9wYWdlcz48dm9sdW1lPjYxPC92b2x1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2Fs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=
</w:fldData>
        </w:fldChar>
      </w:r>
      <w:r w:rsidR="00B86FC1">
        <w:instrText xml:space="preserve"> ADDIN EN.CITE </w:instrText>
      </w:r>
      <w:r w:rsidR="00B86FC1">
        <w:fldChar w:fldCharType="begin">
          <w:fldData xml:space="preserve">PEVuZE5vdGU+PENpdGU+PEF1dGhvcj5kZSBKb25nPC9BdXRob3I+PFllYXI+MjAwNjwvWWVhcj48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4MC01PC9wYWdlcz48dm9sdW1lPjYxPC92b2x1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2Fs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=
</w:fldData>
        </w:fldChar>
      </w:r>
      <w:r w:rsidR="00B86FC1">
        <w:instrText xml:space="preserve"> ADDIN EN.CITE.DATA </w:instrText>
      </w:r>
      <w:r w:rsidR="00B86FC1">
        <w:fldChar w:fldCharType="end"/>
      </w:r>
      <w:r>
        <w:fldChar w:fldCharType="separate"/>
      </w:r>
      <w:r w:rsidR="00B86FC1">
        <w:rPr>
          <w:noProof/>
        </w:rPr>
        <w:t>[159, 167]</w:t>
      </w:r>
      <w:r>
        <w:fldChar w:fldCharType="end"/>
      </w:r>
      <w:r>
        <w:t xml:space="preserve">. In young children with CF, the presence of bronchiectasis on CT imaging is usually persistent over time, and worsens in up to 60% of children </w:t>
      </w:r>
      <w:r>
        <w:fldChar w:fldCharType="begin">
          <w:fldData xml:space="preserve">PEVuZE5vdGU+PENpdGU+PEF1dGhvcj5Nb3R0PC9BdXRob3I+PFllYXI+MjAxMjwvWWVhcj48UmVj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UwOS0xNjwvcGFnZXM+PHZvbHVtZT42Nzwvdm9sdW1lPjxudW1iZXI+NjwvbnVtYmVyPjxlZGl0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</w:fldData>
        </w:fldChar>
      </w:r>
      <w:r w:rsidR="00B86FC1">
        <w:instrText xml:space="preserve"> ADDIN EN.CITE </w:instrText>
      </w:r>
      <w:r w:rsidR="00B86FC1">
        <w:fldChar w:fldCharType="begin">
          <w:fldData xml:space="preserve">PEVuZE5vdGU+PENpdGU+PEF1dGhvcj5Nb3R0PC9BdXRob3I+PFllYXI+MjAxMjwvWWVhcj48UmVj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UwOS0xNjwvcGFnZXM+PHZvbHVtZT42Nzwvdm9sdW1lPjxudW1iZXI+NjwvbnVtYmVyPjxlZGl0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</w:fldData>
        </w:fldChar>
      </w:r>
      <w:r w:rsidR="00B86FC1">
        <w:instrText xml:space="preserve"> ADDIN EN.CITE.DATA </w:instrText>
      </w:r>
      <w:r w:rsidR="00B86FC1">
        <w:fldChar w:fldCharType="end"/>
      </w:r>
      <w:r>
        <w:fldChar w:fldCharType="separate"/>
      </w:r>
      <w:r w:rsidR="00B86FC1">
        <w:rPr>
          <w:noProof/>
        </w:rPr>
        <w:t>[156]</w:t>
      </w:r>
      <w:r>
        <w:fldChar w:fldCharType="end"/>
      </w:r>
      <w:r>
        <w:t xml:space="preserve">. Progression of structural abnormalities on CT is also associated with lower respiratory infection and neutrophil dominated pulmonary inflammation </w:t>
      </w:r>
      <w:r>
        <w:fldChar w:fldCharType="begin">
          <w:fldData xml:space="preserve">PEVuZE5vdGU+PENpdGU+PEF1dGhvcj5TbHk8L0F1dGhvcj48WWVhcj4yMDA5PC9ZZWFyPjxSZWNO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cGVyaW9kaWNhbD48YWx0LXBlcmlvZGljYWw+PGZ1bGwtdGl0bGU+QW1l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==
</w:fldData>
        </w:fldChar>
      </w:r>
      <w:r w:rsidR="00B86FC1">
        <w:instrText xml:space="preserve"> ADDIN EN.CITE </w:instrText>
      </w:r>
      <w:r w:rsidR="00B86FC1">
        <w:fldChar w:fldCharType="begin">
          <w:fldData xml:space="preserve">PEVuZE5vdGU+PENpdGU+PEF1dGhvcj5TbHk8L0F1dGhvcj48WWVhcj4yMDA5PC9ZZWFyPjxSZWNO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cGVyaW9kaWNhbD48YWx0LXBlcmlvZGljYWw+PGZ1bGwtdGl0bGU+QW1l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==
</w:fldData>
        </w:fldChar>
      </w:r>
      <w:r w:rsidR="00B86FC1">
        <w:instrText xml:space="preserve"> ADDIN EN.CITE.DATA </w:instrText>
      </w:r>
      <w:r w:rsidR="00B86FC1">
        <w:fldChar w:fldCharType="end"/>
      </w:r>
      <w:r>
        <w:fldChar w:fldCharType="separate"/>
      </w:r>
      <w:r w:rsidR="00B86FC1">
        <w:rPr>
          <w:noProof/>
        </w:rPr>
        <w:t>[156, 161, 168]</w:t>
      </w:r>
      <w:r>
        <w:fldChar w:fldCharType="end"/>
      </w:r>
      <w:r>
        <w:t>.</w:t>
      </w:r>
    </w:p>
    <w:p w14:paraId="43B97A8C" w14:textId="77777777" w:rsidR="0082381F" w:rsidRDefault="0082381F" w:rsidP="006717E0"/>
    <w:p w14:paraId="3D9F2B32" w14:textId="77777777" w:rsidR="0082381F" w:rsidRDefault="0082381F" w:rsidP="006717E0">
      <w:r>
        <w:rPr>
          <w:noProof/>
          <w:lang w:val="en-US"/>
        </w:rPr>
        <w:lastRenderedPageBreak/>
        <w:drawing>
          <wp:inline distT="0" distB="0" distL="0" distR="0" wp14:anchorId="058AE5E0" wp14:editId="3CA16C1C">
            <wp:extent cx="6055107" cy="1942658"/>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T image Tiddens 2010.png"/>
                    <pic:cNvPicPr/>
                  </pic:nvPicPr>
                  <pic:blipFill>
                    <a:blip r:embed="rId25">
                      <a:extLst>
                        <a:ext uri="{28A0092B-C50C-407E-A947-70E740481C1C}">
                          <a14:useLocalDpi xmlns:a14="http://schemas.microsoft.com/office/drawing/2010/main" val="0"/>
                        </a:ext>
                      </a:extLst>
                    </a:blip>
                    <a:stretch>
                      <a:fillRect/>
                    </a:stretch>
                  </pic:blipFill>
                  <pic:spPr>
                    <a:xfrm>
                      <a:off x="0" y="0"/>
                      <a:ext cx="6062928" cy="1945167"/>
                    </a:xfrm>
                    <a:prstGeom prst="rect">
                      <a:avLst/>
                    </a:prstGeom>
                  </pic:spPr>
                </pic:pic>
              </a:graphicData>
            </a:graphic>
          </wp:inline>
        </w:drawing>
      </w:r>
    </w:p>
    <w:p w14:paraId="4F5DB3FB" w14:textId="6F523F0B" w:rsidR="006B5325" w:rsidRDefault="0082381F" w:rsidP="006717E0">
      <w:pPr>
        <w:pStyle w:val="Caption"/>
      </w:pPr>
      <w:bookmarkStart w:id="64" w:name="_Ref21610891"/>
      <w:bookmarkStart w:id="65" w:name="_Toc27383000"/>
      <w:r>
        <w:t xml:space="preserve">Figure </w:t>
      </w:r>
      <w:fldSimple w:instr=" STYLEREF 1 \s ">
        <w:r w:rsidR="00824FFE">
          <w:rPr>
            <w:noProof/>
          </w:rPr>
          <w:t>1</w:t>
        </w:r>
      </w:fldSimple>
      <w:r w:rsidR="00824FFE">
        <w:noBreakHyphen/>
      </w:r>
      <w:fldSimple w:instr=" SEQ Figure \* ARABIC \s 1 ">
        <w:r w:rsidR="00824FFE">
          <w:rPr>
            <w:noProof/>
          </w:rPr>
          <w:t>11</w:t>
        </w:r>
      </w:fldSimple>
      <w:bookmarkEnd w:id="64"/>
      <w:r>
        <w:t>: Inspiratory and Expiratory CT image from a 2.5 year old with CF.</w:t>
      </w:r>
      <w:bookmarkEnd w:id="65"/>
      <w:r>
        <w:t xml:space="preserve"> </w:t>
      </w:r>
    </w:p>
    <w:p w14:paraId="1E48EAF1" w14:textId="77C81831" w:rsidR="0082381F" w:rsidRDefault="0082381F" w:rsidP="006717E0">
      <w:pPr>
        <w:pStyle w:val="Subtitle"/>
      </w:pPr>
      <w:r>
        <w:t>Mosaic perfusion is visible on the inspiratory image and gas trapping is visible on the expiratory image</w:t>
      </w:r>
      <w:r w:rsidR="006B5325">
        <w:t xml:space="preserve"> as areas of reduced (darker) signal</w:t>
      </w:r>
      <w:r>
        <w:t>. Image reproduced</w:t>
      </w:r>
      <w:r w:rsidR="001037F8">
        <w:t xml:space="preserve"> </w:t>
      </w:r>
      <w:r w:rsidR="005C0626">
        <w:t xml:space="preserve">with permission </w:t>
      </w:r>
      <w:r>
        <w:t xml:space="preserve"> from Tiddens </w:t>
      </w:r>
      <w:r w:rsidR="00564288">
        <w:t>et al</w:t>
      </w:r>
      <w:r>
        <w:t xml:space="preserve"> </w:t>
      </w:r>
      <w:r>
        <w:fldChar w:fldCharType="begin"/>
      </w:r>
      <w:r w:rsidR="005C0626">
        <w:instrText xml:space="preserve"> ADDIN EN.CITE &lt;EndNote&gt;&lt;Cite&gt;&lt;Author&gt;Tiddens&lt;/Author&gt;&lt;Year&gt;2010&lt;/Year&gt;&lt;RecNum&gt;3195&lt;/RecNum&gt;&lt;DisplayText&gt;[19]&lt;/DisplayText&gt;&lt;record&gt;&lt;rec-number&gt;3195&lt;/rec-number&gt;&lt;foreign-keys&gt;&lt;key app="EN" db-id="pr5wspr9dw2dxne92x4v99s69xa59dv092es" timestamp="1512148268"&gt;3195&lt;/key&gt;&lt;/foreign-keys&gt;&lt;ref-type name="Journal Article"&gt;17&lt;/ref-type&gt;&lt;contributors&gt;&lt;authors&gt;&lt;author&gt;Tiddens, H. A. W. M.&lt;/author&gt;&lt;author&gt;Donaldson, S. H.&lt;/author&gt;&lt;author&gt;Rosenfeld, M.&lt;/author&gt;&lt;author&gt;Paré, P. D.&lt;/author&gt;&lt;/authors&gt;&lt;/contributors&gt;&lt;titles&gt;&lt;title&gt;Cystic fibrosis lung disease starts in the small airways: Can we treat it more effectively?&lt;/title&gt;&lt;secondary-title&gt;Pediatr Pulmonol&lt;/secondary-title&gt;&lt;/titles&gt;&lt;periodical&gt;&lt;full-title&gt;Pediatr Pulmonol&lt;/full-title&gt;&lt;abbr-1&gt;Pediatric pulmonology&lt;/abbr-1&gt;&lt;/periodical&gt;&lt;volume&gt;45&lt;/volume&gt;&lt;dates&gt;&lt;year&gt;2010&lt;/year&gt;&lt;/dates&gt;&lt;label&gt;Tiddens2010&lt;/label&gt;&lt;urls&gt;&lt;related-urls&gt;&lt;url&gt;https://doi.org/10.1002/ppul.21154&lt;/url&gt;&lt;url&gt;http://onlinelibrary.wiley.com/store/10.1002/ppul.21154/asset/21154_ftp.pdf?v=1&amp;amp;t=jao61scc&amp;amp;s=9ec8ba6738b98a9af6df846a7c894c900b86294d&lt;/url&gt;&lt;/related-urls&gt;&lt;/urls&gt;&lt;electronic-resource-num&gt;10.1002/ppul.21154&lt;/electronic-resource-num&gt;&lt;/record&gt;&lt;/Cite&gt;&lt;/EndNote&gt;</w:instrText>
      </w:r>
      <w:r>
        <w:fldChar w:fldCharType="separate"/>
      </w:r>
      <w:r w:rsidR="005C0626">
        <w:rPr>
          <w:noProof/>
        </w:rPr>
        <w:t>[19]</w:t>
      </w:r>
      <w:r>
        <w:fldChar w:fldCharType="end"/>
      </w:r>
      <w:r>
        <w:t>.</w:t>
      </w:r>
    </w:p>
    <w:p w14:paraId="52E116FF" w14:textId="77777777" w:rsidR="009B18DE" w:rsidRDefault="009B18DE" w:rsidP="006717E0"/>
    <w:p w14:paraId="6FF0A142" w14:textId="77777777" w:rsidR="0082381F" w:rsidRDefault="0082381F" w:rsidP="007249C5">
      <w:pPr>
        <w:jc w:val="center"/>
      </w:pPr>
      <w:r>
        <w:rPr>
          <w:noProof/>
          <w:lang w:val="en-US"/>
        </w:rPr>
        <w:drawing>
          <wp:inline distT="0" distB="0" distL="0" distR="0" wp14:anchorId="17BD4EAF" wp14:editId="54804140">
            <wp:extent cx="3767422" cy="2452536"/>
            <wp:effectExtent l="0" t="0" r="0" b="1143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T Loeve 2013.png"/>
                    <pic:cNvPicPr/>
                  </pic:nvPicPr>
                  <pic:blipFill rotWithShape="1">
                    <a:blip r:embed="rId26">
                      <a:extLst>
                        <a:ext uri="{28A0092B-C50C-407E-A947-70E740481C1C}">
                          <a14:useLocalDpi xmlns:a14="http://schemas.microsoft.com/office/drawing/2010/main" val="0"/>
                        </a:ext>
                      </a:extLst>
                    </a:blip>
                    <a:srcRect t="8388" b="15156"/>
                    <a:stretch/>
                  </pic:blipFill>
                  <pic:spPr bwMode="auto">
                    <a:xfrm>
                      <a:off x="0" y="0"/>
                      <a:ext cx="3775309" cy="2457670"/>
                    </a:xfrm>
                    <a:prstGeom prst="rect">
                      <a:avLst/>
                    </a:prstGeom>
                    <a:ln>
                      <a:noFill/>
                    </a:ln>
                    <a:extLst>
                      <a:ext uri="{53640926-AAD7-44d8-BBD7-CCE9431645EC}">
                        <a14:shadowObscured xmlns:a14="http://schemas.microsoft.com/office/drawing/2010/main"/>
                      </a:ext>
                    </a:extLst>
                  </pic:spPr>
                </pic:pic>
              </a:graphicData>
            </a:graphic>
          </wp:inline>
        </w:drawing>
      </w:r>
    </w:p>
    <w:p w14:paraId="32F45B4A" w14:textId="552AF9CB" w:rsidR="006B5325" w:rsidRDefault="0082381F" w:rsidP="006717E0">
      <w:pPr>
        <w:pStyle w:val="Caption"/>
      </w:pPr>
      <w:bookmarkStart w:id="66" w:name="_Ref21610914"/>
      <w:bookmarkStart w:id="67" w:name="_Toc27383001"/>
      <w:r>
        <w:t xml:space="preserve">Figure </w:t>
      </w:r>
      <w:fldSimple w:instr=" STYLEREF 1 \s ">
        <w:r w:rsidR="00824FFE">
          <w:rPr>
            <w:noProof/>
          </w:rPr>
          <w:t>1</w:t>
        </w:r>
      </w:fldSimple>
      <w:r w:rsidR="00824FFE">
        <w:noBreakHyphen/>
      </w:r>
      <w:fldSimple w:instr=" SEQ Figure \* ARABIC \s 1 ">
        <w:r w:rsidR="00824FFE">
          <w:rPr>
            <w:noProof/>
          </w:rPr>
          <w:t>12</w:t>
        </w:r>
      </w:fldSimple>
      <w:bookmarkEnd w:id="66"/>
      <w:r>
        <w:t>: Abnormal CT image in a patient with CF and with normal spirometry.</w:t>
      </w:r>
      <w:bookmarkEnd w:id="67"/>
      <w:r>
        <w:t xml:space="preserve">  </w:t>
      </w:r>
    </w:p>
    <w:p w14:paraId="02BFEB2F" w14:textId="36B57B2D" w:rsidR="0082381F" w:rsidRDefault="0082381F" w:rsidP="00290084">
      <w:pPr>
        <w:pStyle w:val="Subtitle"/>
      </w:pPr>
      <w:r>
        <w:t xml:space="preserve">The white arrows show bronchiectasis and bronchial wall thickening. The black arrow highlights mucus plugging. Image reproduced from Loeve </w:t>
      </w:r>
      <w:r w:rsidR="00564288">
        <w:t>et al</w:t>
      </w:r>
      <w:r>
        <w:t xml:space="preserve"> </w:t>
      </w:r>
      <w:r>
        <w:fldChar w:fldCharType="begin"/>
      </w:r>
      <w:r w:rsidR="00B86FC1">
        <w:instrText xml:space="preserve"> ADDIN EN.CITE &lt;EndNote&gt;&lt;Cite&gt;&lt;Author&gt;Loeve&lt;/Author&gt;&lt;Year&gt;2013&lt;/Year&gt;&lt;RecNum&gt;1101&lt;/RecNum&gt;&lt;DisplayText&gt;[169]&lt;/DisplayText&gt;&lt;record&gt;&lt;rec-number&gt;1101&lt;/rec-number&gt;&lt;foreign-keys&gt;&lt;key app="EN" db-id="pr5wspr9dw2dxne92x4v99s69xa59dv092es" timestamp="1415108381"&gt;1101&lt;/key&gt;&lt;/foreign-keys&gt;&lt;ref-type name="Journal Article"&gt;17&lt;/ref-type&gt;&lt;contributors&gt;&lt;authors&gt;&lt;author&gt;Loeve, Martine&lt;/author&gt;&lt;author&gt;Krestin, Gabriel P.&lt;/author&gt;&lt;author&gt;Rosenfeld, Margaret&lt;/author&gt;&lt;author&gt;de Bruijne, Marleen&lt;/author&gt;&lt;author&gt;Stick, Stephen M.&lt;/author&gt;&lt;author&gt;Tiddens, Harm A.&lt;/author&gt;&lt;/authors&gt;&lt;/contributors&gt;&lt;titles&gt;&lt;title&gt;Chest computed tomography: a validated surrogate endpoint of cystic fibrosis lung disease?&lt;/title&gt;&lt;secondary-title&gt;European Respiratory Journal&lt;/secondary-title&gt;&lt;/titles&gt;&lt;periodical&gt;&lt;full-title&gt;European Respiratory Journal&lt;/full-title&gt;&lt;/periodical&gt;&lt;pages&gt;844-857&lt;/pages&gt;&lt;volume&gt;42&lt;/volume&gt;&lt;number&gt;3&lt;/number&gt;&lt;dates&gt;&lt;year&gt;2013&lt;/year&gt;&lt;pub-dates&gt;&lt;date&gt;September 1, 2013&lt;/date&gt;&lt;/pub-dates&gt;&lt;/dates&gt;&lt;urls&gt;&lt;related-urls&gt;&lt;url&gt;http://erj.ersjournals.com/content/42/3/844.abstract&lt;/url&gt;&lt;url&gt;http://erj.ersjournals.com/content/42/3/844.long&lt;/url&gt;&lt;url&gt;http://erj.ersjournals.com/content/42/3/844.full.pdf&lt;/url&gt;&lt;/related-urls&gt;&lt;/urls&gt;&lt;electronic-resource-num&gt;10.1183/09031936.00051512&lt;/electronic-resource-num&gt;&lt;/record&gt;&lt;/Cite&gt;&lt;/EndNote&gt;</w:instrText>
      </w:r>
      <w:r>
        <w:fldChar w:fldCharType="separate"/>
      </w:r>
      <w:r w:rsidR="00B86FC1">
        <w:rPr>
          <w:noProof/>
        </w:rPr>
        <w:t>[169]</w:t>
      </w:r>
      <w:r>
        <w:fldChar w:fldCharType="end"/>
      </w:r>
      <w:r>
        <w:t>.</w:t>
      </w:r>
      <w:r w:rsidR="00290084">
        <w:t xml:space="preserve"> </w:t>
      </w:r>
      <w:r w:rsidR="002D0ECF" w:rsidRPr="00531D2E">
        <w:t>Reproduced with permission of the © ERS 2019:  </w:t>
      </w:r>
      <w:r w:rsidR="002D0ECF" w:rsidRPr="00531D2E">
        <w:rPr>
          <w:iCs/>
        </w:rPr>
        <w:t>European Respiratory Journal</w:t>
      </w:r>
      <w:r w:rsidR="002D0ECF">
        <w:rPr>
          <w:iCs/>
        </w:rPr>
        <w:t>.</w:t>
      </w:r>
      <w:r w:rsidR="002D0ECF" w:rsidRPr="00531D2E">
        <w:rPr>
          <w:iCs/>
        </w:rPr>
        <w:t> Published 2 September 2013</w:t>
      </w:r>
      <w:r w:rsidR="002D0ECF">
        <w:rPr>
          <w:iCs/>
        </w:rPr>
        <w:t>.</w:t>
      </w:r>
    </w:p>
    <w:p w14:paraId="4E07FD47" w14:textId="77777777" w:rsidR="00290084" w:rsidRPr="00290084" w:rsidRDefault="00290084" w:rsidP="00290084"/>
    <w:p w14:paraId="17AE28F1" w14:textId="485FA7E8" w:rsidR="0082381F" w:rsidRPr="004153DA" w:rsidRDefault="0082381F" w:rsidP="006717E0">
      <w:r w:rsidRPr="00ED0351">
        <w:t xml:space="preserve">There are also various quantitative scoring algorithms that </w:t>
      </w:r>
      <w:r w:rsidR="003F7BBD">
        <w:t>have been</w:t>
      </w:r>
      <w:r w:rsidRPr="00ED0351">
        <w:t xml:space="preserve"> validated and regularly used in clinical practice and clinical trials</w:t>
      </w:r>
      <w:r>
        <w:t xml:space="preserve"> such as the Brody score and PRAGMA</w:t>
      </w:r>
      <w:r w:rsidRPr="00ED0351">
        <w:t xml:space="preserve"> </w:t>
      </w:r>
      <w:r w:rsidRPr="00ED0351">
        <w:fldChar w:fldCharType="begin">
          <w:fldData xml:space="preserve">PEVuZE5vdGU+PENpdGU+PEF1dGhvcj5Ccm9keTwvQXV0aG9yPjxZZWFyPjIwMDQ8L1llYXI+PFJl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WVyaWNhbiBKb3VybmFsIG9m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=
</w:fldData>
        </w:fldChar>
      </w:r>
      <w:r w:rsidR="00B86FC1">
        <w:instrText xml:space="preserve"> ADDIN EN.CITE </w:instrText>
      </w:r>
      <w:r w:rsidR="00B86FC1">
        <w:fldChar w:fldCharType="begin">
          <w:fldData xml:space="preserve">PEVuZE5vdGU+PENpdGU+PEF1dGhvcj5Ccm9keTwvQXV0aG9yPjxZZWFyPjIwMDQ8L1llYXI+PFJl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WVyaWNhbiBKb3VybmFsIG9m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=
</w:fldData>
        </w:fldChar>
      </w:r>
      <w:r w:rsidR="00B86FC1">
        <w:instrText xml:space="preserve"> ADDIN EN.CITE.DATA </w:instrText>
      </w:r>
      <w:r w:rsidR="00B86FC1">
        <w:fldChar w:fldCharType="end"/>
      </w:r>
      <w:r w:rsidRPr="00ED0351">
        <w:fldChar w:fldCharType="separate"/>
      </w:r>
      <w:r w:rsidR="00B86FC1">
        <w:rPr>
          <w:noProof/>
        </w:rPr>
        <w:t>[53, 170, 171]</w:t>
      </w:r>
      <w:r w:rsidRPr="00ED0351">
        <w:fldChar w:fldCharType="end"/>
      </w:r>
      <w:r>
        <w:t xml:space="preserve"> </w:t>
      </w:r>
      <w:r w:rsidRPr="006E6CAA">
        <w:t>(</w:t>
      </w:r>
      <w:r w:rsidRPr="006E6CAA">
        <w:fldChar w:fldCharType="begin"/>
      </w:r>
      <w:r w:rsidRPr="006E6CAA">
        <w:instrText xml:space="preserve"> REF _Ref345770608 \h </w:instrText>
      </w:r>
      <w:r w:rsidRPr="006E6CAA">
        <w:fldChar w:fldCharType="separate"/>
      </w:r>
      <w:r w:rsidR="00140F11" w:rsidRPr="003D0CC0">
        <w:t xml:space="preserve">Figure </w:t>
      </w:r>
      <w:r w:rsidR="00140F11">
        <w:rPr>
          <w:noProof/>
        </w:rPr>
        <w:t>1</w:t>
      </w:r>
      <w:r w:rsidR="00140F11">
        <w:noBreakHyphen/>
      </w:r>
      <w:r w:rsidR="00140F11">
        <w:rPr>
          <w:noProof/>
        </w:rPr>
        <w:t>13</w:t>
      </w:r>
      <w:r w:rsidRPr="006E6CAA">
        <w:fldChar w:fldCharType="end"/>
      </w:r>
      <w:r w:rsidRPr="006E6CAA">
        <w:t>)</w:t>
      </w:r>
      <w:r w:rsidRPr="00ED0351">
        <w:t xml:space="preserve">. The presence of abnormalities on CT is also associated with worsening quality of life </w:t>
      </w:r>
      <w:r w:rsidRPr="00ED0351">
        <w:fldChar w:fldCharType="begin">
          <w:fldData xml:space="preserve">PEVuZE5vdGU+PENpdGU+PEF1dGhvcj5UZXBwZXI8L0F1dGhvcj48WWVhcj4yMDEzPC9ZZWFyPjxS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zcxLTk8L3BhZ2VzPjx2b2x1bWU+NDI8L3ZvbHVtZT48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</w:fldData>
        </w:fldChar>
      </w:r>
      <w:r w:rsidR="00B86FC1">
        <w:instrText xml:space="preserve"> ADDIN EN.CITE </w:instrText>
      </w:r>
      <w:r w:rsidR="00B86FC1">
        <w:fldChar w:fldCharType="begin">
          <w:fldData xml:space="preserve">PEVuZE5vdGU+PENpdGU+PEF1dGhvcj5UZXBwZXI8L0F1dGhvcj48WWVhcj4yMDEzPC9ZZWFyPjxS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zcxLTk8L3BhZ2VzPjx2b2x1bWU+NDI8L3ZvbHVtZT48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</w:fldData>
        </w:fldChar>
      </w:r>
      <w:r w:rsidR="00B86FC1">
        <w:instrText xml:space="preserve"> ADDIN EN.CITE.DATA </w:instrText>
      </w:r>
      <w:r w:rsidR="00B86FC1">
        <w:fldChar w:fldCharType="end"/>
      </w:r>
      <w:r w:rsidRPr="00ED0351">
        <w:fldChar w:fldCharType="separate"/>
      </w:r>
      <w:r w:rsidR="00B86FC1">
        <w:rPr>
          <w:noProof/>
        </w:rPr>
        <w:t>[172]</w:t>
      </w:r>
      <w:r w:rsidRPr="00ED0351">
        <w:fldChar w:fldCharType="end"/>
      </w:r>
      <w:r w:rsidRPr="00ED0351">
        <w:t xml:space="preserve">. CT is therefore a regular imaging tool in CF, offering detailed regional structural lung assessments. </w:t>
      </w:r>
      <w:r>
        <w:t>The use of automated software to quantify CT images has also been used in different lung diseases, which use artificial intelligence to accurately quantify common CT findings. Software such as VIDA (</w:t>
      </w:r>
      <w:r w:rsidRPr="006F0D3B">
        <w:t>https://vidalung.ai)</w:t>
      </w:r>
      <w:r>
        <w:t xml:space="preserve"> have been used in COPD and interstitial lung diseases to accurately map and measure the airway walls and surrounding parenchyma </w:t>
      </w:r>
      <w:r>
        <w:fldChar w:fldCharType="begin">
          <w:fldData xml:space="preserve">PEVuZE5vdGU+PENpdGU+PEF1dGhvcj5OZXdlbGwgSnI8L0F1dGhvcj48WWVhcj4yMDE5PC9ZZWFy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</w:fldData>
        </w:fldChar>
      </w:r>
      <w:r w:rsidR="00B86FC1">
        <w:instrText xml:space="preserve"> ADDIN EN.CITE </w:instrText>
      </w:r>
      <w:r w:rsidR="00B86FC1">
        <w:fldChar w:fldCharType="begin">
          <w:fldData xml:space="preserve">PEVuZE5vdGU+PENpdGU+PEF1dGhvcj5OZXdlbGwgSnI8L0F1dGhvcj48WWVhcj4yMDE5PC9ZZWFy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</w:fldData>
        </w:fldChar>
      </w:r>
      <w:r w:rsidR="00B86FC1">
        <w:instrText xml:space="preserve"> ADDIN EN.CITE.DATA </w:instrText>
      </w:r>
      <w:r w:rsidR="00B86FC1">
        <w:fldChar w:fldCharType="end"/>
      </w:r>
      <w:r>
        <w:fldChar w:fldCharType="separate"/>
      </w:r>
      <w:r w:rsidR="00B86FC1">
        <w:rPr>
          <w:noProof/>
        </w:rPr>
        <w:t>[173]</w:t>
      </w:r>
      <w:r>
        <w:fldChar w:fldCharType="end"/>
      </w:r>
      <w:r>
        <w:t xml:space="preserve"> and may be used in CF imaging in the future.</w:t>
      </w:r>
    </w:p>
    <w:p w14:paraId="405CCFF7" w14:textId="77777777" w:rsidR="0082381F" w:rsidRPr="00ED0351" w:rsidRDefault="0082381F" w:rsidP="006717E0"/>
    <w:p w14:paraId="43A30E79" w14:textId="77777777" w:rsidR="0082381F" w:rsidRPr="00ED0351" w:rsidRDefault="0082381F" w:rsidP="00FD5C20">
      <w:pPr>
        <w:jc w:val="center"/>
      </w:pPr>
      <w:r w:rsidRPr="00ED0351">
        <w:rPr>
          <w:noProof/>
          <w:lang w:val="en-US"/>
        </w:rPr>
        <w:lastRenderedPageBreak/>
        <w:drawing>
          <wp:inline distT="0" distB="0" distL="0" distR="0" wp14:anchorId="57541E7F" wp14:editId="5122DDB4">
            <wp:extent cx="5861735" cy="2150386"/>
            <wp:effectExtent l="25400" t="25400" r="31115" b="3429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senow PRAGMA CT example.tiff"/>
                    <pic:cNvPicPr/>
                  </pic:nvPicPr>
                  <pic:blipFill>
                    <a:blip r:embed="rId27">
                      <a:extLst>
                        <a:ext uri="{28A0092B-C50C-407E-A947-70E740481C1C}">
                          <a14:useLocalDpi xmlns:a14="http://schemas.microsoft.com/office/drawing/2010/main" val="0"/>
                        </a:ext>
                      </a:extLst>
                    </a:blip>
                    <a:stretch>
                      <a:fillRect/>
                    </a:stretch>
                  </pic:blipFill>
                  <pic:spPr>
                    <a:xfrm>
                      <a:off x="0" y="0"/>
                      <a:ext cx="5864745" cy="2151490"/>
                    </a:xfrm>
                    <a:prstGeom prst="rect">
                      <a:avLst/>
                    </a:prstGeom>
                    <a:ln>
                      <a:solidFill>
                        <a:srgbClr val="000000"/>
                      </a:solidFill>
                    </a:ln>
                  </pic:spPr>
                </pic:pic>
              </a:graphicData>
            </a:graphic>
          </wp:inline>
        </w:drawing>
      </w:r>
    </w:p>
    <w:p w14:paraId="4E237247" w14:textId="4B6E0E11" w:rsidR="006B5325" w:rsidRDefault="0082381F" w:rsidP="006717E0">
      <w:pPr>
        <w:pStyle w:val="Caption"/>
      </w:pPr>
      <w:bookmarkStart w:id="68" w:name="_Ref345770608"/>
      <w:bookmarkStart w:id="69" w:name="_Toc27383002"/>
      <w:bookmarkStart w:id="70" w:name="_Toc345774510"/>
      <w:r w:rsidRPr="003D0CC0">
        <w:t xml:space="preserve">Figure </w:t>
      </w:r>
      <w:fldSimple w:instr=" STYLEREF 1 \s ">
        <w:r w:rsidR="00824FFE">
          <w:rPr>
            <w:noProof/>
          </w:rPr>
          <w:t>1</w:t>
        </w:r>
      </w:fldSimple>
      <w:r w:rsidR="00824FFE">
        <w:noBreakHyphen/>
      </w:r>
      <w:fldSimple w:instr=" SEQ Figure \* ARABIC \s 1 ">
        <w:r w:rsidR="00824FFE">
          <w:rPr>
            <w:noProof/>
          </w:rPr>
          <w:t>13</w:t>
        </w:r>
      </w:fldSimple>
      <w:bookmarkEnd w:id="68"/>
      <w:r w:rsidRPr="003D0CC0">
        <w:t>:</w:t>
      </w:r>
      <w:r w:rsidRPr="00ED0351">
        <w:t xml:space="preserve"> </w:t>
      </w:r>
      <w:r>
        <w:t>PRAGMA CT scoring system of CF lung disease.</w:t>
      </w:r>
      <w:bookmarkEnd w:id="69"/>
    </w:p>
    <w:p w14:paraId="616F0655" w14:textId="6FE41A9F" w:rsidR="0082381F" w:rsidRPr="00ED0351" w:rsidRDefault="0082381F" w:rsidP="006717E0">
      <w:pPr>
        <w:pStyle w:val="Subtitle"/>
      </w:pPr>
      <w:r>
        <w:t xml:space="preserve"> </w:t>
      </w:r>
      <w:r w:rsidRPr="00ED0351">
        <w:t>Images A and B are the same CT slice taken from an example CF subject. Image B demonstrates the method utilised by the authors to score CF CT scans and called PRAGMA. The image is divided into a grid network with each grid</w:t>
      </w:r>
      <w:r>
        <w:t>-square</w:t>
      </w:r>
      <w:r w:rsidRPr="00ED0351">
        <w:t xml:space="preserve"> scored for the presence of bronchiectasis (red), mucus plugging (yellow), bronchial wall thickening (orange), atelectasis (pink) and no abnormality (green).</w:t>
      </w:r>
      <w:bookmarkEnd w:id="70"/>
      <w:r>
        <w:t xml:space="preserve"> Images reproduced from Rosenow </w:t>
      </w:r>
      <w:r w:rsidR="00564288">
        <w:t>et al</w:t>
      </w:r>
      <w:r>
        <w:t xml:space="preserve"> </w:t>
      </w:r>
      <w:r>
        <w:fldChar w:fldCharType="begin">
          <w:fldData xml:space="preserve">PEVuZE5vdGU+PENpdGU+PEF1dGhvcj5Sb3Nlbm93PC9BdXRob3I+PFllYXI+MjAxNTwvWWVhcj48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E1OC02NTwvcGFnZXM+PHZvbHVtZT4xOTE8L3ZvbHVtZT48bnVtYmVyPjEwPC9udW1i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</w:fldData>
        </w:fldChar>
      </w:r>
      <w:r w:rsidR="00B86FC1">
        <w:instrText xml:space="preserve"> ADDIN EN.CITE </w:instrText>
      </w:r>
      <w:r w:rsidR="00B86FC1">
        <w:fldChar w:fldCharType="begin">
          <w:fldData xml:space="preserve">PEVuZE5vdGU+PENpdGU+PEF1dGhvcj5Sb3Nlbm93PC9BdXRob3I+PFllYXI+MjAxNTwvWWVhcj48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E1OC02NTwvcGFnZXM+PHZvbHVtZT4xOTE8L3ZvbHVtZT48bnVtYmVyPjEwPC9udW1i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</w:fldData>
        </w:fldChar>
      </w:r>
      <w:r w:rsidR="00B86FC1">
        <w:instrText xml:space="preserve"> ADDIN EN.CITE.DATA </w:instrText>
      </w:r>
      <w:r w:rsidR="00B86FC1">
        <w:fldChar w:fldCharType="end"/>
      </w:r>
      <w:r>
        <w:fldChar w:fldCharType="separate"/>
      </w:r>
      <w:r w:rsidR="00B86FC1">
        <w:rPr>
          <w:noProof/>
        </w:rPr>
        <w:t>[171]</w:t>
      </w:r>
      <w:r>
        <w:fldChar w:fldCharType="end"/>
      </w:r>
      <w:r>
        <w:t>.</w:t>
      </w:r>
      <w:r w:rsidR="00290084">
        <w:t xml:space="preserve"> </w:t>
      </w:r>
      <w:r w:rsidR="00290084" w:rsidRPr="00290084">
        <w:t>Rep</w:t>
      </w:r>
      <w:r w:rsidR="005C0626">
        <w:t>roduced</w:t>
      </w:r>
      <w:r w:rsidR="00290084" w:rsidRPr="00290084">
        <w:t xml:space="preserve"> with permission of the American Thoracic Society. Copyright © 2019 American Thoracic Society.</w:t>
      </w:r>
    </w:p>
    <w:p w14:paraId="7B52C491" w14:textId="77777777" w:rsidR="0082381F" w:rsidRPr="00ED0351" w:rsidRDefault="0082381F" w:rsidP="006717E0"/>
    <w:p w14:paraId="314BD8C7" w14:textId="1FD14FD0" w:rsidR="0082381F" w:rsidRPr="00ED0351" w:rsidRDefault="0082381F" w:rsidP="006717E0">
      <w:r w:rsidRPr="00ED0351">
        <w:t xml:space="preserve">CT imaging, despite being the recommended standard to assess structural lung disease in CF </w:t>
      </w:r>
      <w:r w:rsidRPr="00ED0351">
        <w:fldChar w:fldCharType="begin">
          <w:fldData xml:space="preserve">PEVuZE5vdGU+PENpdGU+PEF1dGhvcj5Sb3Nlbm93PC9BdXRob3I+PFllYXI+MjAxNTwvWWVhcj48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E1OC02NTwvcGFnZXM+PHZvbHVtZT4xOTE8L3ZvbHVtZT48bnVtYmVyPjEwPC9udW1i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</w:fldData>
        </w:fldChar>
      </w:r>
      <w:r w:rsidR="00B86FC1">
        <w:instrText xml:space="preserve"> ADDIN EN.CITE </w:instrText>
      </w:r>
      <w:r w:rsidR="00B86FC1">
        <w:fldChar w:fldCharType="begin">
          <w:fldData xml:space="preserve">PEVuZE5vdGU+PENpdGU+PEF1dGhvcj5Sb3Nlbm93PC9BdXRob3I+PFllYXI+MjAxNTwvWWVhcj48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E1OC02NTwvcGFnZXM+PHZvbHVtZT4xOTE8L3ZvbHVtZT48bnVtYmVyPjEwPC9udW1i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</w:fldData>
        </w:fldChar>
      </w:r>
      <w:r w:rsidR="00B86FC1">
        <w:instrText xml:space="preserve"> ADDIN EN.CITE.DATA </w:instrText>
      </w:r>
      <w:r w:rsidR="00B86FC1">
        <w:fldChar w:fldCharType="end"/>
      </w:r>
      <w:r w:rsidRPr="00ED0351">
        <w:fldChar w:fldCharType="separate"/>
      </w:r>
      <w:r w:rsidR="00B86FC1">
        <w:rPr>
          <w:noProof/>
        </w:rPr>
        <w:t>[171]</w:t>
      </w:r>
      <w:r w:rsidRPr="00ED0351">
        <w:fldChar w:fldCharType="end"/>
      </w:r>
      <w:r w:rsidRPr="00ED0351">
        <w:t>, has limitations. The main limiting factor is that CT involves a dose of radiation each time a scan is performed</w:t>
      </w:r>
      <w:r w:rsidR="001037F8">
        <w:t>,</w:t>
      </w:r>
      <w:r>
        <w:t xml:space="preserve"> despite the fact that radiation doses have been significantly reduced in modern times </w:t>
      </w:r>
      <w:r>
        <w:fldChar w:fldCharType="begin">
          <w:fldData xml:space="preserve">PEVuZE5vdGU+PENpdGU+PEF1dGhvcj5MZWU8L0F1dGhvcj48WWVhcj4yMDE2PC9ZZWFyPjxSZWNO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</w:fldData>
        </w:fldChar>
      </w:r>
      <w:r w:rsidR="00B86FC1">
        <w:instrText xml:space="preserve"> ADDIN EN.CITE </w:instrText>
      </w:r>
      <w:r w:rsidR="00B86FC1">
        <w:fldChar w:fldCharType="begin">
          <w:fldData xml:space="preserve">PEVuZE5vdGU+PENpdGU+PEF1dGhvcj5MZWU8L0F1dGhvcj48WWVhcj4yMDE2PC9ZZWFyPjxSZWNO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</w:fldData>
        </w:fldChar>
      </w:r>
      <w:r w:rsidR="00B86FC1">
        <w:instrText xml:space="preserve"> ADDIN EN.CITE.DATA </w:instrText>
      </w:r>
      <w:r w:rsidR="00B86FC1">
        <w:fldChar w:fldCharType="end"/>
      </w:r>
      <w:r>
        <w:fldChar w:fldCharType="separate"/>
      </w:r>
      <w:r w:rsidR="00B86FC1">
        <w:rPr>
          <w:noProof/>
        </w:rPr>
        <w:t>[174]</w:t>
      </w:r>
      <w:r>
        <w:fldChar w:fldCharType="end"/>
      </w:r>
      <w:r w:rsidRPr="00ED0351">
        <w:t>. Efforts have been made to reduce t</w:t>
      </w:r>
      <w:r>
        <w:t>his dose to an absolute minimum.</w:t>
      </w:r>
      <w:r w:rsidRPr="00ED0351">
        <w:t xml:space="preserve"> </w:t>
      </w:r>
      <w:r>
        <w:t>However,</w:t>
      </w:r>
      <w:r w:rsidRPr="00ED0351">
        <w:t xml:space="preserve"> when considering that a patient</w:t>
      </w:r>
      <w:r>
        <w:t xml:space="preserve"> with</w:t>
      </w:r>
      <w:r w:rsidRPr="00ED0351">
        <w:t xml:space="preserve"> CF </w:t>
      </w:r>
      <w:r>
        <w:t>would require CT based</w:t>
      </w:r>
      <w:r w:rsidRPr="00ED0351">
        <w:t xml:space="preserve"> lung assessment for the </w:t>
      </w:r>
      <w:r>
        <w:t>duration</w:t>
      </w:r>
      <w:r w:rsidRPr="00ED0351">
        <w:t xml:space="preserve"> of their life, </w:t>
      </w:r>
      <w:r>
        <w:t xml:space="preserve">regular CT imaging has to be limited </w:t>
      </w:r>
      <w:r w:rsidRPr="00ED0351">
        <w:t xml:space="preserve">due to the accumulation of radiation that any one subject would receive </w:t>
      </w:r>
      <w:r>
        <w:t xml:space="preserve">over time </w:t>
      </w:r>
      <w:r w:rsidRPr="00ED0351">
        <w:fldChar w:fldCharType="begin"/>
      </w:r>
      <w:r w:rsidR="00B86FC1">
        <w:instrText xml:space="preserve"> ADDIN EN.CITE &lt;EndNote&gt;&lt;Cite&gt;&lt;Author&gt;Sawicki&lt;/Author&gt;&lt;Year&gt;2012&lt;/Year&gt;&lt;RecNum&gt;3068&lt;/RecNum&gt;&lt;DisplayText&gt;[175]&lt;/DisplayText&gt;&lt;record&gt;&lt;rec-number&gt;3068&lt;/rec-number&gt;&lt;foreign-keys&gt;&lt;key app="EN" db-id="pr5wspr9dw2dxne92x4v99s69xa59dv092es" timestamp="1483983392"&gt;3068&lt;/key&gt;&lt;/foreign-keys&gt;&lt;ref-type name="Journal Article"&gt;17&lt;/ref-type&gt;&lt;contributors&gt;&lt;authors&gt;&lt;author&gt;Sawicki, G. S.&lt;/author&gt;&lt;author&gt;Tiddens, H.&lt;/author&gt;&lt;/authors&gt;&lt;/contributors&gt;&lt;auth-address&gt;Division of Respiratory Diseases, Children&amp;apos;s Hospital Boston, Boston, Massachusetts 02115, USA. gregory.sawicki@childrens.harvard.edu&lt;/auth-address&gt;&lt;titles&gt;&lt;title&gt;Managing treatment complexity in cystic fibrosis: challenges and opportunities&lt;/title&gt;&lt;secondary-title&gt;Pediatr Pulmonol&lt;/secondary-title&gt;&lt;alt-title&gt;Pediatric pulmonology&lt;/alt-title&gt;&lt;/titles&gt;&lt;periodical&gt;&lt;full-title&gt;Pediatr Pulmonol&lt;/full-title&gt;&lt;abbr-1&gt;Pediatric pulmonology&lt;/abbr-1&gt;&lt;/periodical&gt;&lt;alt-periodical&gt;&lt;full-title&gt;Pediatric Pulmonology&lt;/full-title&gt;&lt;abbr-1&gt;Pediatr. Pulmonol.&lt;/abbr-1&gt;&lt;abbr-2&gt;Pediatr Pulmonol&lt;/abbr-2&gt;&lt;/alt-periodical&gt;&lt;pages&gt;523-33&lt;/pages&gt;&lt;volume&gt;47&lt;/volume&gt;&lt;number&gt;6&lt;/number&gt;&lt;edition&gt;2012/04/03&lt;/edition&gt;&lt;keywords&gt;&lt;keyword&gt;Cystic Fibrosis/*therapy&lt;/keyword&gt;&lt;keyword&gt;Humans&lt;/keyword&gt;&lt;keyword&gt;*Patient Compliance&lt;/keyword&gt;&lt;keyword&gt;*Self Care&lt;/keyword&gt;&lt;/keywords&gt;&lt;dates&gt;&lt;year&gt;2012&lt;/year&gt;&lt;pub-dates&gt;&lt;date&gt;Jun&lt;/date&gt;&lt;/pub-dates&gt;&lt;/dates&gt;&lt;isbn&gt;1099-0496&lt;/isbn&gt;&lt;accession-num&gt;22467341&lt;/accession-num&gt;&lt;urls&gt;&lt;related-urls&gt;&lt;url&gt;http://onlinelibrary.wiley.com/store/10.1002/ppul.22546/asset/22546_ftp.pdf?v=1&amp;amp;t=ixqdejd4&amp;amp;s=6ccf92f7878ab09902a0d102e27594244b3eedfd&lt;/url&gt;&lt;/related-urls&gt;&lt;/urls&gt;&lt;electronic-resource-num&gt;10.1002/ppul.22546&lt;/electronic-resource-num&gt;&lt;remote-database-provider&gt;NLM&lt;/remote-database-provider&gt;&lt;language&gt;eng&lt;/language&gt;&lt;/record&gt;&lt;/Cite&gt;&lt;/EndNote&gt;</w:instrText>
      </w:r>
      <w:r w:rsidRPr="00ED0351">
        <w:fldChar w:fldCharType="separate"/>
      </w:r>
      <w:r w:rsidR="00B86FC1">
        <w:rPr>
          <w:noProof/>
        </w:rPr>
        <w:t>[175]</w:t>
      </w:r>
      <w:r w:rsidRPr="00ED0351">
        <w:fldChar w:fldCharType="end"/>
      </w:r>
      <w:r>
        <w:t xml:space="preserve">. </w:t>
      </w:r>
      <w:r w:rsidRPr="00ED0351">
        <w:t xml:space="preserve">CT also cannot provide a functional assessment of lung ventilation. These two factors are part of the theoretical background for the recent development and implementation of MRI as an alternative imaging modality in CF </w:t>
      </w:r>
      <w:r w:rsidRPr="00ED0351">
        <w:fldChar w:fldCharType="begin"/>
      </w:r>
      <w:r w:rsidR="00B86FC1">
        <w:instrText xml:space="preserve"> ADDIN EN.CITE &lt;EndNote&gt;&lt;Cite&gt;&lt;Author&gt;Wielputz&lt;/Author&gt;&lt;Year&gt;2013&lt;/Year&gt;&lt;RecNum&gt;1330&lt;/RecNum&gt;&lt;DisplayText&gt;[176]&lt;/DisplayText&gt;&lt;record&gt;&lt;rec-number&gt;1330&lt;/rec-number&gt;&lt;foreign-keys&gt;&lt;key app="EN" db-id="pr5wspr9dw2dxne92x4v99s69xa59dv092es" timestamp="1424689876"&gt;1330&lt;/key&gt;&lt;/foreign-keys&gt;&lt;ref-type name="Journal Article"&gt;17&lt;/ref-type&gt;&lt;contributors&gt;&lt;authors&gt;&lt;author&gt;Wielputz, M. O.&lt;/author&gt;&lt;author&gt;Eichinger, M.&lt;/author&gt;&lt;author&gt;Puderbach, M.&lt;/author&gt;&lt;/authors&gt;&lt;/contributors&gt;&lt;auth-address&gt;Department of Diagnostic and Interventional Radiology, University Hospital of Heidelberg, Heidelberg, Germany.&lt;/auth-address&gt;&lt;titles&gt;&lt;title&gt;Magnetic resonance imaging of cystic fibrosis lung disease&lt;/title&gt;&lt;secondary-title&gt;J Thorac Imaging&lt;/secondary-title&gt;&lt;alt-title&gt;Journal of thoracic imaging&lt;/alt-title&gt;&lt;/titles&gt;&lt;periodical&gt;&lt;full-title&gt;Journal of Thoracic Imaging&lt;/full-title&gt;&lt;abbr-1&gt;J. Thorac. Imaging&lt;/abbr-1&gt;&lt;abbr-2&gt;J Thorac Imaging&lt;/abbr-2&gt;&lt;/periodical&gt;&lt;alt-periodical&gt;&lt;full-title&gt;Journal of Thoracic Imaging&lt;/full-title&gt;&lt;abbr-1&gt;J. Thorac. Imaging&lt;/abbr-1&gt;&lt;abbr-2&gt;J Thorac Imaging&lt;/abbr-2&gt;&lt;/alt-periodical&gt;&lt;pages&gt;151-9&lt;/pages&gt;&lt;volume&gt;28&lt;/volume&gt;&lt;number&gt;3&lt;/number&gt;&lt;edition&gt;2013/04/03&lt;/edition&gt;&lt;keywords&gt;&lt;keyword&gt;Cystic Fibrosis/*diagnosis/pathology&lt;/keyword&gt;&lt;keyword&gt;Humans&lt;/keyword&gt;&lt;keyword&gt;Lung Diseases/*diagnosis/pathology&lt;/keyword&gt;&lt;keyword&gt;Magnetic Resonance Imaging/*standards&lt;/keyword&gt;&lt;/keywords&gt;&lt;dates&gt;&lt;year&gt;2013&lt;/year&gt;&lt;pub-dates&gt;&lt;date&gt;May&lt;/date&gt;&lt;/pub-dates&gt;&lt;/dates&gt;&lt;isbn&gt;0883-5993&lt;/isbn&gt;&lt;accession-num&gt;23545948&lt;/accession-num&gt;&lt;urls&gt;&lt;/urls&gt;&lt;electronic-resource-num&gt;10.1097/RTI.0b013e31828d40d4&lt;/electronic-resource-num&gt;&lt;remote-database-provider&gt;NLM&lt;/remote-database-provider&gt;&lt;language&gt;eng&lt;/language&gt;&lt;/record&gt;&lt;/Cite&gt;&lt;/EndNote&gt;</w:instrText>
      </w:r>
      <w:r w:rsidRPr="00ED0351">
        <w:fldChar w:fldCharType="separate"/>
      </w:r>
      <w:r w:rsidR="00B86FC1">
        <w:rPr>
          <w:noProof/>
        </w:rPr>
        <w:t>[176]</w:t>
      </w:r>
      <w:r w:rsidRPr="00ED0351">
        <w:fldChar w:fldCharType="end"/>
      </w:r>
      <w:r w:rsidRPr="00ED0351">
        <w:t>.</w:t>
      </w:r>
    </w:p>
    <w:p w14:paraId="45C80590" w14:textId="7A8BFA88" w:rsidR="0082381F" w:rsidRDefault="0082381F" w:rsidP="00030709"/>
    <w:p w14:paraId="258A32CA" w14:textId="77777777" w:rsidR="0082381F" w:rsidRDefault="0082381F" w:rsidP="006717E0"/>
    <w:p w14:paraId="41CB422E" w14:textId="77777777" w:rsidR="0082381F" w:rsidRDefault="0082381F" w:rsidP="006717E0">
      <w:pPr>
        <w:rPr>
          <w:rFonts w:asciiTheme="majorHAnsi" w:eastAsiaTheme="majorEastAsia" w:hAnsiTheme="majorHAnsi" w:cstheme="majorBidi"/>
          <w:color w:val="284777"/>
          <w:sz w:val="28"/>
          <w:szCs w:val="26"/>
          <w:u w:val="single"/>
        </w:rPr>
      </w:pPr>
      <w:r>
        <w:br w:type="page"/>
      </w:r>
    </w:p>
    <w:p w14:paraId="2DB6AD89" w14:textId="7235E009" w:rsidR="0082381F" w:rsidRPr="00EE4CA6" w:rsidRDefault="0082381F" w:rsidP="006717E0">
      <w:pPr>
        <w:pStyle w:val="Heading2"/>
        <w:numPr>
          <w:ilvl w:val="1"/>
          <w:numId w:val="18"/>
        </w:numPr>
      </w:pPr>
      <w:bookmarkStart w:id="71" w:name="_Toc27382852"/>
      <w:r w:rsidRPr="00EE4CA6">
        <w:lastRenderedPageBreak/>
        <w:t>Utilising MRI to assess CF lung disease</w:t>
      </w:r>
      <w:bookmarkEnd w:id="71"/>
    </w:p>
    <w:p w14:paraId="542C3DE8" w14:textId="77777777" w:rsidR="0082381F" w:rsidRDefault="0082381F" w:rsidP="006717E0"/>
    <w:p w14:paraId="404FBEA7" w14:textId="1A9BAD21" w:rsidR="0082381F" w:rsidRDefault="0082381F" w:rsidP="006717E0">
      <w:r>
        <w:t xml:space="preserve">Whilst CT imaging has been the gold standard for imaging the lungs in people with CF, there is a recognition that alternative methods are desirable due to the radiation exposure associated with CT </w:t>
      </w:r>
      <w:r>
        <w:fldChar w:fldCharType="begin"/>
      </w:r>
      <w:r w:rsidR="00B86FC1">
        <w:instrText xml:space="preserve"> ADDIN EN.CITE &lt;EndNote&gt;&lt;Cite&gt;&lt;Author&gt;Tiddens&lt;/Author&gt;&lt;Year&gt;2018&lt;/Year&gt;&lt;RecNum&gt;3342&lt;/RecNum&gt;&lt;DisplayText&gt;[177]&lt;/DisplayText&gt;&lt;record&gt;&lt;rec-number&gt;3342&lt;/rec-number&gt;&lt;foreign-keys&gt;&lt;key app="EN" db-id="pr5wspr9dw2dxne92x4v99s69xa59dv092es" timestamp="1537793198"&gt;3342&lt;/key&gt;&lt;/foreign-keys&gt;&lt;ref-type name="Journal Article"&gt;17&lt;/ref-type&gt;&lt;contributors&gt;&lt;authors&gt;&lt;author&gt;Tiddens, Harm A. W. M.&lt;/author&gt;&lt;author&gt;Kuo, Wieying&lt;/author&gt;&lt;author&gt;van Straten, Marcel&lt;/author&gt;&lt;author&gt;Ciet, Pierluigi&lt;/author&gt;&lt;/authors&gt;&lt;/contributors&gt;&lt;titles&gt;&lt;title&gt;Paediatric lung imaging: the times they are a-changin&lt;/title&gt;&lt;secondary-title&gt;European Respiratory Review&lt;/secondary-title&gt;&lt;/titles&gt;&lt;periodical&gt;&lt;full-title&gt;European Respiratory Review&lt;/full-title&gt;&lt;/periodical&gt;&lt;volume&gt;27&lt;/volume&gt;&lt;number&gt;147&lt;/number&gt;&lt;dates&gt;&lt;year&gt;2018&lt;/year&gt;&lt;/dates&gt;&lt;work-type&gt;10.1183/16000617.0097-2017&lt;/work-type&gt;&lt;urls&gt;&lt;related-urls&gt;&lt;url&gt;http://err.ersjournals.com/content/27/147/170097.abstract&lt;/url&gt;&lt;/related-urls&gt;&lt;/urls&gt;&lt;/record&gt;&lt;/Cite&gt;&lt;/EndNote&gt;</w:instrText>
      </w:r>
      <w:r>
        <w:fldChar w:fldCharType="separate"/>
      </w:r>
      <w:r w:rsidR="00B86FC1">
        <w:rPr>
          <w:noProof/>
        </w:rPr>
        <w:t>[177]</w:t>
      </w:r>
      <w:r>
        <w:fldChar w:fldCharType="end"/>
      </w:r>
      <w:r>
        <w:t xml:space="preserve">. In recent years MRI of the lung has gained considerable interest. MRI is radiation free, which means there are no risk factors for performing multiple images, making it ideal for longitudinal assessment. MRI also has the advantage over CT in that it can measure both structure and function of the lungs in one sitting. Lung ventilation can be directly measured on MRI via the inhalation of hyperpolarised gases and lung perfusion can be directly measured after the injection of gadolinium based contrast. Traditionally conventional </w:t>
      </w:r>
      <w:r w:rsidR="009F2E7D">
        <w:rPr>
          <w:vertAlign w:val="superscript"/>
        </w:rPr>
        <w:t>1</w:t>
      </w:r>
      <w:r w:rsidR="009F2E7D">
        <w:t>H</w:t>
      </w:r>
      <w:r>
        <w:t xml:space="preserve"> MRI to assess the underlying structure of the lung has not been able to produce images as detailed as CT, however in recent years this has changed, with MRI now on the verge of being able to replace CT in the routine imaging of patients with CF </w:t>
      </w:r>
      <w:r>
        <w:fldChar w:fldCharType="begin">
          <w:fldData xml:space="preserve">PEVuZE5vdGU+PENpdGU+PEF1dGhvcj5MZXV0ei1TY2htaWR0PC9BdXRob3I+PFllYXI+MjAxOTwv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==
</w:fldData>
        </w:fldChar>
      </w:r>
      <w:r w:rsidR="00B86FC1">
        <w:instrText xml:space="preserve"> ADDIN EN.CITE </w:instrText>
      </w:r>
      <w:r w:rsidR="00B86FC1">
        <w:fldChar w:fldCharType="begin">
          <w:fldData xml:space="preserve">PEVuZE5vdGU+PENpdGU+PEF1dGhvcj5MZXV0ei1TY2htaWR0PC9BdXRob3I+PFllYXI+MjAxOTwv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==
</w:fldData>
        </w:fldChar>
      </w:r>
      <w:r w:rsidR="00B86FC1">
        <w:instrText xml:space="preserve"> ADDIN EN.CITE.DATA </w:instrText>
      </w:r>
      <w:r w:rsidR="00B86FC1">
        <w:fldChar w:fldCharType="end"/>
      </w:r>
      <w:r>
        <w:fldChar w:fldCharType="separate"/>
      </w:r>
      <w:r w:rsidR="00B86FC1">
        <w:rPr>
          <w:noProof/>
        </w:rPr>
        <w:t>[178]</w:t>
      </w:r>
      <w:r>
        <w:fldChar w:fldCharType="end"/>
      </w:r>
      <w:r>
        <w:t>.</w:t>
      </w:r>
    </w:p>
    <w:p w14:paraId="4E51F08C" w14:textId="77777777" w:rsidR="0082381F" w:rsidRDefault="0082381F" w:rsidP="006717E0"/>
    <w:p w14:paraId="38860992" w14:textId="5897C9B7" w:rsidR="0082381F" w:rsidRDefault="009F2E7D" w:rsidP="006717E0">
      <w:pPr>
        <w:pStyle w:val="Heading3"/>
        <w:numPr>
          <w:ilvl w:val="2"/>
          <w:numId w:val="18"/>
        </w:numPr>
      </w:pPr>
      <w:bookmarkStart w:id="72" w:name="_Toc27382853"/>
      <w:r>
        <w:rPr>
          <w:vertAlign w:val="superscript"/>
        </w:rPr>
        <w:t>1</w:t>
      </w:r>
      <w:r>
        <w:t>H</w:t>
      </w:r>
      <w:r w:rsidR="0082381F">
        <w:t xml:space="preserve"> anatomical lung MRI</w:t>
      </w:r>
      <w:bookmarkEnd w:id="72"/>
    </w:p>
    <w:p w14:paraId="0929F04C" w14:textId="77777777" w:rsidR="0082381F" w:rsidRDefault="0082381F" w:rsidP="006717E0"/>
    <w:p w14:paraId="28F44750" w14:textId="5766100A" w:rsidR="0082381F" w:rsidRDefault="0082381F" w:rsidP="006717E0">
      <w:r>
        <w:t xml:space="preserve">For organs such as the brain and the liver, conventional </w:t>
      </w:r>
      <w:r w:rsidR="009F2E7D">
        <w:rPr>
          <w:vertAlign w:val="superscript"/>
        </w:rPr>
        <w:t>1</w:t>
      </w:r>
      <w:r w:rsidR="009F2E7D">
        <w:t>H</w:t>
      </w:r>
      <w:r>
        <w:t xml:space="preserve"> MRI has been the imaging method of choice for many years, this is due to the inherently high proton density of these organs. </w:t>
      </w:r>
      <w:r w:rsidR="009F2E7D">
        <w:rPr>
          <w:vertAlign w:val="superscript"/>
        </w:rPr>
        <w:t>1</w:t>
      </w:r>
      <w:r w:rsidR="009F2E7D">
        <w:t>H</w:t>
      </w:r>
      <w:r>
        <w:t xml:space="preserve"> MRI of the lung however has intrinsic difficulties that have</w:t>
      </w:r>
      <w:r w:rsidR="003F7BBD">
        <w:t>,</w:t>
      </w:r>
      <w:r>
        <w:t xml:space="preserve"> </w:t>
      </w:r>
      <w:r w:rsidR="003F7BBD">
        <w:t>until recently,</w:t>
      </w:r>
      <w:r>
        <w:t xml:space="preserve"> restricted its use. Unlike the liver and brain, the lung has low proton density due to the large ratio of air to tissue present within the lung (approximately 10 times weaker signal than its neighbouring tissues </w:t>
      </w:r>
      <w:r>
        <w:fldChar w:fldCharType="begin"/>
      </w:r>
      <w:r w:rsidR="00B86FC1">
        <w:instrText xml:space="preserve"> ADDIN EN.CITE &lt;EndNote&gt;&lt;Cite&gt;&lt;Author&gt;Wild&lt;/Author&gt;&lt;Year&gt;2012&lt;/Year&gt;&lt;RecNum&gt;1004&lt;/RecNum&gt;&lt;DisplayText&gt;[179]&lt;/DisplayText&gt;&lt;record&gt;&lt;rec-number&gt;1004&lt;/rec-number&gt;&lt;foreign-keys&gt;&lt;key app="EN" db-id="pr5wspr9dw2dxne92x4v99s69xa59dv092es" timestamp="1412676144"&gt;1004&lt;/key&gt;&lt;/foreign-keys&gt;&lt;ref-type name="Journal Article"&gt;17&lt;/ref-type&gt;&lt;contributors&gt;&lt;authors&gt;&lt;author&gt;Wild, J. M.&lt;/author&gt;&lt;author&gt;Marshall, H.&lt;/author&gt;&lt;author&gt;Bock, M.&lt;/author&gt;&lt;author&gt;Schad, L. R.&lt;/author&gt;&lt;author&gt;Jakob, P. M.&lt;/author&gt;&lt;author&gt;Puderbach, M.&lt;/author&gt;&lt;author&gt;Molinari, F.&lt;/author&gt;&lt;author&gt;Van Beek, E. J.&lt;/author&gt;&lt;author&gt;Biederer, J.&lt;/author&gt;&lt;/authors&gt;&lt;/contributors&gt;&lt;auth-address&gt;Academic Radiology, Royal Hallamshire Hospital Sheffield, University of Sheffield, Sheffield, S10 2JF, UK, j.m.wild@sheffield.ac.uk.&lt;/auth-address&gt;&lt;titles&gt;&lt;title&gt;MRI of the lung (1/3): methods&lt;/title&gt;&lt;secondary-title&gt;Insights Imaging&lt;/secondary-title&gt;&lt;alt-title&gt;Insights into imaging&lt;/alt-title&gt;&lt;/titles&gt;&lt;periodical&gt;&lt;full-title&gt;Insights Imaging&lt;/full-title&gt;&lt;abbr-1&gt;Insights into imaging&lt;/abbr-1&gt;&lt;/periodical&gt;&lt;alt-periodical&gt;&lt;full-title&gt;Insights Imaging&lt;/full-title&gt;&lt;abbr-1&gt;Insights into imaging&lt;/abbr-1&gt;&lt;/alt-periodical&gt;&lt;pages&gt;345-53&lt;/pages&gt;&lt;volume&gt;3&lt;/volume&gt;&lt;number&gt;4&lt;/number&gt;&lt;edition&gt;2012/06/15&lt;/edition&gt;&lt;dates&gt;&lt;year&gt;2012&lt;/year&gt;&lt;pub-dates&gt;&lt;date&gt;Aug&lt;/date&gt;&lt;/pub-dates&gt;&lt;/dates&gt;&lt;isbn&gt;1869-4101&lt;/isbn&gt;&lt;accession-num&gt;22695952&lt;/accession-num&gt;&lt;urls&gt;&lt;related-urls&gt;&lt;url&gt;http://www.ncbi.nlm.nih.gov/pmc/articles/PMC3481083/pdf/13244_2012_Article_176.pdf&lt;/url&gt;&lt;/related-urls&gt;&lt;/urls&gt;&lt;custom2&gt;Pmc3481083&lt;/custom2&gt;&lt;electronic-resource-num&gt;10.1007/s13244-012-0176-x&lt;/electronic-resource-num&gt;&lt;remote-database-provider&gt;NLM&lt;/remote-database-provider&gt;&lt;language&gt;eng&lt;/language&gt;&lt;/record&gt;&lt;/Cite&gt;&lt;/EndNote&gt;</w:instrText>
      </w:r>
      <w:r>
        <w:fldChar w:fldCharType="separate"/>
      </w:r>
      <w:r w:rsidR="00B86FC1">
        <w:rPr>
          <w:noProof/>
        </w:rPr>
        <w:t>[179]</w:t>
      </w:r>
      <w:r>
        <w:fldChar w:fldCharType="end"/>
      </w:r>
      <w:r>
        <w:t xml:space="preserve">). The lungs also consist of a heterogeneous ‘spongy’ structure with multiple air-tissue interfaces per voxel of the lung. These interfaces at the airways and alveoli cause localised magnetic field gradients which lead to rapid dephasing and increased signal decay </w:t>
      </w:r>
      <w:r>
        <w:fldChar w:fldCharType="begin"/>
      </w:r>
      <w:r w:rsidR="00B86FC1">
        <w:instrText xml:space="preserve"> ADDIN EN.CITE &lt;EndNote&gt;&lt;Cite&gt;&lt;Author&gt;Wild&lt;/Author&gt;&lt;Year&gt;2012&lt;/Year&gt;&lt;RecNum&gt;1004&lt;/RecNum&gt;&lt;DisplayText&gt;[179]&lt;/DisplayText&gt;&lt;record&gt;&lt;rec-number&gt;1004&lt;/rec-number&gt;&lt;foreign-keys&gt;&lt;key app="EN" db-id="pr5wspr9dw2dxne92x4v99s69xa59dv092es" timestamp="1412676144"&gt;1004&lt;/key&gt;&lt;/foreign-keys&gt;&lt;ref-type name="Journal Article"&gt;17&lt;/ref-type&gt;&lt;contributors&gt;&lt;authors&gt;&lt;author&gt;Wild, J. M.&lt;/author&gt;&lt;author&gt;Marshall, H.&lt;/author&gt;&lt;author&gt;Bock, M.&lt;/author&gt;&lt;author&gt;Schad, L. R.&lt;/author&gt;&lt;author&gt;Jakob, P. M.&lt;/author&gt;&lt;author&gt;Puderbach, M.&lt;/author&gt;&lt;author&gt;Molinari, F.&lt;/author&gt;&lt;author&gt;Van Beek, E. J.&lt;/author&gt;&lt;author&gt;Biederer, J.&lt;/author&gt;&lt;/authors&gt;&lt;/contributors&gt;&lt;auth-address&gt;Academic Radiology, Royal Hallamshire Hospital Sheffield, University of Sheffield, Sheffield, S10 2JF, UK, j.m.wild@sheffield.ac.uk.&lt;/auth-address&gt;&lt;titles&gt;&lt;title&gt;MRI of the lung (1/3): methods&lt;/title&gt;&lt;secondary-title&gt;Insights Imaging&lt;/secondary-title&gt;&lt;alt-title&gt;Insights into imaging&lt;/alt-title&gt;&lt;/titles&gt;&lt;periodical&gt;&lt;full-title&gt;Insights Imaging&lt;/full-title&gt;&lt;abbr-1&gt;Insights into imaging&lt;/abbr-1&gt;&lt;/periodical&gt;&lt;alt-periodical&gt;&lt;full-title&gt;Insights Imaging&lt;/full-title&gt;&lt;abbr-1&gt;Insights into imaging&lt;/abbr-1&gt;&lt;/alt-periodical&gt;&lt;pages&gt;345-53&lt;/pages&gt;&lt;volume&gt;3&lt;/volume&gt;&lt;number&gt;4&lt;/number&gt;&lt;edition&gt;2012/06/15&lt;/edition&gt;&lt;dates&gt;&lt;year&gt;2012&lt;/year&gt;&lt;pub-dates&gt;&lt;date&gt;Aug&lt;/date&gt;&lt;/pub-dates&gt;&lt;/dates&gt;&lt;isbn&gt;1869-4101&lt;/isbn&gt;&lt;accession-num&gt;22695952&lt;/accession-num&gt;&lt;urls&gt;&lt;related-urls&gt;&lt;url&gt;http://www.ncbi.nlm.nih.gov/pmc/articles/PMC3481083/pdf/13244_2012_Article_176.pdf&lt;/url&gt;&lt;/related-urls&gt;&lt;/urls&gt;&lt;custom2&gt;Pmc3481083&lt;/custom2&gt;&lt;electronic-resource-num&gt;10.1007/s13244-012-0176-x&lt;/electronic-resource-num&gt;&lt;remote-database-provider&gt;NLM&lt;/remote-database-provider&gt;&lt;language&gt;eng&lt;/language&gt;&lt;/record&gt;&lt;/Cite&gt;&lt;/EndNote&gt;</w:instrText>
      </w:r>
      <w:r>
        <w:fldChar w:fldCharType="separate"/>
      </w:r>
      <w:r w:rsidR="00B86FC1">
        <w:rPr>
          <w:noProof/>
        </w:rPr>
        <w:t>[179]</w:t>
      </w:r>
      <w:r>
        <w:fldChar w:fldCharType="end"/>
      </w:r>
      <w:r>
        <w:t xml:space="preserve">. The consequence of this is low signal-to-noise (SNR) from the healthy lung tissue, which is compounded by both respiratory and cardiac motion due to the relatively long scan times required to obtain </w:t>
      </w:r>
      <w:r w:rsidR="009F2E7D">
        <w:rPr>
          <w:vertAlign w:val="superscript"/>
        </w:rPr>
        <w:t>1</w:t>
      </w:r>
      <w:r w:rsidR="009F2E7D">
        <w:t>H</w:t>
      </w:r>
      <w:r>
        <w:t xml:space="preserve"> images.</w:t>
      </w:r>
    </w:p>
    <w:p w14:paraId="3E608847" w14:textId="77777777" w:rsidR="0082381F" w:rsidRDefault="0082381F" w:rsidP="006717E0"/>
    <w:p w14:paraId="1858D8D2" w14:textId="57F23B36" w:rsidR="0082381F" w:rsidRDefault="0082381F" w:rsidP="006717E0">
      <w:r>
        <w:t xml:space="preserve">Despite these inherent challenges, in the previous 10-20 years there have been increasing numbers of studies applying </w:t>
      </w:r>
      <w:r w:rsidR="009F2E7D">
        <w:rPr>
          <w:vertAlign w:val="superscript"/>
        </w:rPr>
        <w:t>1</w:t>
      </w:r>
      <w:r w:rsidR="009F2E7D">
        <w:t>H</w:t>
      </w:r>
      <w:r>
        <w:t xml:space="preserve"> MRI sequences to assess CF lung disease. The first study to assess </w:t>
      </w:r>
      <w:r w:rsidR="009F2E7D">
        <w:rPr>
          <w:vertAlign w:val="superscript"/>
        </w:rPr>
        <w:t>1</w:t>
      </w:r>
      <w:r w:rsidR="009F2E7D">
        <w:t>H</w:t>
      </w:r>
      <w:r>
        <w:t xml:space="preserve"> MRI in CF was in 1987 by Fiel </w:t>
      </w:r>
      <w:r w:rsidR="00564288">
        <w:rPr>
          <w:i/>
        </w:rPr>
        <w:t>et al</w:t>
      </w:r>
      <w:r>
        <w:t xml:space="preserve"> </w:t>
      </w:r>
      <w:r>
        <w:fldChar w:fldCharType="begin"/>
      </w:r>
      <w:r w:rsidR="00B86FC1">
        <w:instrText xml:space="preserve"> ADDIN EN.CITE &lt;EndNote&gt;&lt;Cite&gt;&lt;Author&gt;Fiel&lt;/Author&gt;&lt;Year&gt;1987&lt;/Year&gt;&lt;RecNum&gt;3494&lt;/RecNum&gt;&lt;DisplayText&gt;[180]&lt;/DisplayText&gt;&lt;record&gt;&lt;rec-number&gt;3494&lt;/rec-number&gt;&lt;foreign-keys&gt;&lt;key app="EN" db-id="pr5wspr9dw2dxne92x4v99s69xa59dv092es" timestamp="1566227231"&gt;3494&lt;/key&gt;&lt;/foreign-keys&gt;&lt;ref-type name="Journal Article"&gt;17&lt;/ref-type&gt;&lt;contributors&gt;&lt;authors&gt;&lt;author&gt;Fiel, S. B.&lt;/author&gt;&lt;author&gt;Friedman, A. C.&lt;/author&gt;&lt;author&gt;Caroline, D. F.&lt;/author&gt;&lt;author&gt;Radecki, P. D.&lt;/author&gt;&lt;author&gt;Faerber, E.&lt;/author&gt;&lt;author&gt;Grumbach, K.&lt;/author&gt;&lt;/authors&gt;&lt;/contributors&gt;&lt;titles&gt;&lt;title&gt;Magnetic resonance imaging in young adults with cystic fibrosis&lt;/title&gt;&lt;secondary-title&gt;Chest&lt;/secondary-title&gt;&lt;alt-title&gt;Chest&lt;/alt-title&gt;&lt;/titles&gt;&lt;periodical&gt;&lt;full-title&gt;Chest&lt;/full-title&gt;&lt;abbr-1&gt;Chest&lt;/abbr-1&gt;&lt;/periodical&gt;&lt;alt-periodical&gt;&lt;full-title&gt;Chest&lt;/full-title&gt;&lt;abbr-1&gt;Chest&lt;/abbr-1&gt;&lt;/alt-periodical&gt;&lt;pages&gt;181-4&lt;/pages&gt;&lt;volume&gt;91&lt;/volume&gt;&lt;number&gt;2&lt;/number&gt;&lt;edition&gt;1987/02/01&lt;/edition&gt;&lt;keywords&gt;&lt;keyword&gt;Adolescent&lt;/keyword&gt;&lt;keyword&gt;Adult&lt;/keyword&gt;&lt;keyword&gt;Cystic Fibrosis/*diagnosis/diagnostic imaging/therapy&lt;/keyword&gt;&lt;keyword&gt;Gallbladder/pathology&lt;/keyword&gt;&lt;keyword&gt;Humans&lt;/keyword&gt;&lt;keyword&gt;Liver/pathology&lt;/keyword&gt;&lt;keyword&gt;Lung/pathology&lt;/keyword&gt;&lt;keyword&gt;*Magnetic Resonance Spectroscopy&lt;/keyword&gt;&lt;keyword&gt;Pancreas/pathology&lt;/keyword&gt;&lt;keyword&gt;Respiratory Therapy&lt;/keyword&gt;&lt;keyword&gt;Spleen/pathology&lt;/keyword&gt;&lt;keyword&gt;Tomography, X-Ray Computed&lt;/keyword&gt;&lt;keyword&gt;Ultrasonography&lt;/keyword&gt;&lt;/keywords&gt;&lt;dates&gt;&lt;year&gt;1987&lt;/year&gt;&lt;pub-dates&gt;&lt;date&gt;Feb&lt;/date&gt;&lt;/pub-dates&gt;&lt;/dates&gt;&lt;isbn&gt;0012-3692 (Print)&amp;#xD;0012-3692&lt;/isbn&gt;&lt;accession-num&gt;3542402&lt;/accession-num&gt;&lt;urls&gt;&lt;related-urls&gt;&lt;url&gt;https://www.sciencedirect.com/science/article/pii/S0012369216473083?via%3Dihub&lt;/url&gt;&lt;/related-urls&gt;&lt;/urls&gt;&lt;electronic-resource-num&gt;10.1378/chest.91.2.181&lt;/electronic-resource-num&gt;&lt;remote-database-provider&gt;NLM&lt;/remote-database-provider&gt;&lt;language&gt;eng&lt;/language&gt;&lt;/record&gt;&lt;/Cite&gt;&lt;/EndNote&gt;</w:instrText>
      </w:r>
      <w:r>
        <w:fldChar w:fldCharType="separate"/>
      </w:r>
      <w:r w:rsidR="00B86FC1">
        <w:rPr>
          <w:noProof/>
        </w:rPr>
        <w:t>[180]</w:t>
      </w:r>
      <w:r>
        <w:fldChar w:fldCharType="end"/>
      </w:r>
      <w:r>
        <w:t xml:space="preserve">, but the image resolution in these early studies was not comparable to that of CT </w:t>
      </w:r>
      <w:r>
        <w:fldChar w:fldCharType="begin">
          <w:fldData xml:space="preserve">PEVuZE5vdGU+PENpdGU+PEF1dGhvcj5DYXJyPC9BdXRob3I+PFllYXI+MTk5NTwvWWVhcj48UmVj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==
</w:fldData>
        </w:fldChar>
      </w:r>
      <w:r w:rsidR="00B86FC1">
        <w:instrText xml:space="preserve"> ADDIN EN.CITE </w:instrText>
      </w:r>
      <w:r w:rsidR="00B86FC1">
        <w:fldChar w:fldCharType="begin">
          <w:fldData xml:space="preserve">PEVuZE5vdGU+PENpdGU+PEF1dGhvcj5DYXJyPC9BdXRob3I+PFllYXI+MTk5NTwvWWVhcj48UmVj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==
</w:fldData>
        </w:fldChar>
      </w:r>
      <w:r w:rsidR="00B86FC1">
        <w:instrText xml:space="preserve"> ADDIN EN.CITE.DATA </w:instrText>
      </w:r>
      <w:r w:rsidR="00B86FC1">
        <w:fldChar w:fldCharType="end"/>
      </w:r>
      <w:r>
        <w:fldChar w:fldCharType="separate"/>
      </w:r>
      <w:r w:rsidR="00B86FC1">
        <w:rPr>
          <w:noProof/>
        </w:rPr>
        <w:t>[181]</w:t>
      </w:r>
      <w:r>
        <w:fldChar w:fldCharType="end"/>
      </w:r>
      <w:r>
        <w:t xml:space="preserve">. With the application of fast imaging sequences and new techniques such as parallel imaging </w:t>
      </w:r>
      <w:r>
        <w:fldChar w:fldCharType="begin">
          <w:fldData xml:space="preserve">PEVuZE5vdGU+PENpdGU+PEF1dGhvcj5QdWRlcmJhY2g8L0F1dGhvcj48WWVhcj4yMDA3PC9ZZWFy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</w:fldData>
        </w:fldChar>
      </w:r>
      <w:r w:rsidR="00B86FC1">
        <w:instrText xml:space="preserve"> ADDIN EN.CITE </w:instrText>
      </w:r>
      <w:r w:rsidR="00B86FC1">
        <w:fldChar w:fldCharType="begin">
          <w:fldData xml:space="preserve">PEVuZE5vdGU+PENpdGU+PEF1dGhvcj5QdWRlcmJhY2g8L0F1dGhvcj48WWVhcj4yMDA3PC9ZZWFy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</w:fldData>
        </w:fldChar>
      </w:r>
      <w:r w:rsidR="00B86FC1">
        <w:instrText xml:space="preserve"> ADDIN EN.CITE.DATA </w:instrText>
      </w:r>
      <w:r w:rsidR="00B86FC1">
        <w:fldChar w:fldCharType="end"/>
      </w:r>
      <w:r>
        <w:fldChar w:fldCharType="separate"/>
      </w:r>
      <w:r w:rsidR="00B86FC1">
        <w:rPr>
          <w:noProof/>
        </w:rPr>
        <w:t>[182]</w:t>
      </w:r>
      <w:r>
        <w:fldChar w:fldCharType="end"/>
      </w:r>
      <w:r>
        <w:t xml:space="preserve">, the utility of </w:t>
      </w:r>
      <w:r w:rsidR="009F2E7D">
        <w:rPr>
          <w:vertAlign w:val="superscript"/>
        </w:rPr>
        <w:t>1</w:t>
      </w:r>
      <w:r w:rsidR="009F2E7D">
        <w:t>H</w:t>
      </w:r>
      <w:r>
        <w:t xml:space="preserve"> MRI was explored again in the mid 2000s. These studies then focused on comparing </w:t>
      </w:r>
      <w:r w:rsidR="009F2E7D">
        <w:rPr>
          <w:vertAlign w:val="superscript"/>
        </w:rPr>
        <w:t>1</w:t>
      </w:r>
      <w:r w:rsidR="009F2E7D">
        <w:t>H</w:t>
      </w:r>
      <w:r>
        <w:t xml:space="preserve"> MRI to that of CT and x-ray using a variety of different </w:t>
      </w:r>
      <w:r w:rsidR="009F2E7D">
        <w:rPr>
          <w:vertAlign w:val="superscript"/>
        </w:rPr>
        <w:t>1</w:t>
      </w:r>
      <w:r w:rsidR="009F2E7D">
        <w:t>H</w:t>
      </w:r>
      <w:r>
        <w:t xml:space="preserve"> sequences and concluded that typical CF morphological changes could be identified by MRI, but that it did not have the sensitivity to detect more peripheral disease when compared to CT </w:t>
      </w:r>
      <w:r>
        <w:fldChar w:fldCharType="begin">
          <w:fldData xml:space="preserve">PEVuZE5vdGU+PENpdGU+PEF1dGhvcj5QdWRlcmJhY2g8L0F1dGhvcj48WWVhcj4yMDA3PC9ZZWFy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yOTktMzA2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</w:fldData>
        </w:fldChar>
      </w:r>
      <w:r w:rsidR="00B86FC1">
        <w:instrText xml:space="preserve"> ADDIN EN.CITE </w:instrText>
      </w:r>
      <w:r w:rsidR="00B86FC1">
        <w:fldChar w:fldCharType="begin">
          <w:fldData xml:space="preserve">PEVuZE5vdGU+PENpdGU+PEF1dGhvcj5QdWRlcmJhY2g8L0F1dGhvcj48WWVhcj4yMDA3PC9ZZWFy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yOTktMzA2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</w:fldData>
        </w:fldChar>
      </w:r>
      <w:r w:rsidR="00B86FC1">
        <w:instrText xml:space="preserve"> ADDIN EN.CITE.DATA </w:instrText>
      </w:r>
      <w:r w:rsidR="00B86FC1">
        <w:fldChar w:fldCharType="end"/>
      </w:r>
      <w:r>
        <w:fldChar w:fldCharType="separate"/>
      </w:r>
      <w:r w:rsidR="00B86FC1">
        <w:rPr>
          <w:noProof/>
        </w:rPr>
        <w:t>[183-187]</w:t>
      </w:r>
      <w:r>
        <w:fldChar w:fldCharType="end"/>
      </w:r>
      <w:r>
        <w:t xml:space="preserve">. These findings, that gross abnormalities could be readily detected within the CF lung, have led to one CF specialist centre (University of Heidelberg, Germany) adopting </w:t>
      </w:r>
      <w:r w:rsidR="009F2E7D">
        <w:rPr>
          <w:vertAlign w:val="superscript"/>
        </w:rPr>
        <w:t>1</w:t>
      </w:r>
      <w:r w:rsidR="009F2E7D">
        <w:t>H</w:t>
      </w:r>
      <w:r>
        <w:t xml:space="preserve"> MRI into their routine clinical practice </w:t>
      </w:r>
      <w:r>
        <w:fldChar w:fldCharType="begin">
          <w:fldData xml:space="preserve">PEVuZE5vdGU+PENpdGU+PEF1dGhvcj5MZXV0ei1TY2htaWR0PC9BdXRob3I+PFllYXI+MjAxOTwv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==
</w:fldData>
        </w:fldChar>
      </w:r>
      <w:r w:rsidR="00B86FC1">
        <w:instrText xml:space="preserve"> ADDIN EN.CITE </w:instrText>
      </w:r>
      <w:r w:rsidR="00B86FC1">
        <w:fldChar w:fldCharType="begin">
          <w:fldData xml:space="preserve">PEVuZE5vdGU+PENpdGU+PEF1dGhvcj5MZXV0ei1TY2htaWR0PC9BdXRob3I+PFllYXI+MjAxOTwv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==
</w:fldData>
        </w:fldChar>
      </w:r>
      <w:r w:rsidR="00B86FC1">
        <w:instrText xml:space="preserve"> ADDIN EN.CITE.DATA </w:instrText>
      </w:r>
      <w:r w:rsidR="00B86FC1">
        <w:fldChar w:fldCharType="end"/>
      </w:r>
      <w:r>
        <w:fldChar w:fldCharType="separate"/>
      </w:r>
      <w:r w:rsidR="00B86FC1">
        <w:rPr>
          <w:noProof/>
        </w:rPr>
        <w:t>[178]</w:t>
      </w:r>
      <w:r>
        <w:fldChar w:fldCharType="end"/>
      </w:r>
      <w:r>
        <w:t xml:space="preserve"> and </w:t>
      </w:r>
      <w:r w:rsidR="003F7BBD">
        <w:t xml:space="preserve">they </w:t>
      </w:r>
      <w:r>
        <w:lastRenderedPageBreak/>
        <w:t xml:space="preserve">now have over a decade of clinical information collected </w:t>
      </w:r>
      <w:r>
        <w:fldChar w:fldCharType="begin">
          <w:fldData xml:space="preserve">PEVuZE5vdGU+PENpdGU+PEF1dGhvcj5MZXV0ei1TY2htaWR0PC9BdXRob3I+PFllYXI+MjAxOTwv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==
</w:fldData>
        </w:fldChar>
      </w:r>
      <w:r w:rsidR="00B86FC1">
        <w:instrText xml:space="preserve"> ADDIN EN.CITE </w:instrText>
      </w:r>
      <w:r w:rsidR="00B86FC1">
        <w:fldChar w:fldCharType="begin">
          <w:fldData xml:space="preserve">PEVuZE5vdGU+PENpdGU+PEF1dGhvcj5MZXV0ei1TY2htaWR0PC9BdXRob3I+PFllYXI+MjAxOTwv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==
</w:fldData>
        </w:fldChar>
      </w:r>
      <w:r w:rsidR="00B86FC1">
        <w:instrText xml:space="preserve"> ADDIN EN.CITE.DATA </w:instrText>
      </w:r>
      <w:r w:rsidR="00B86FC1">
        <w:fldChar w:fldCharType="end"/>
      </w:r>
      <w:r>
        <w:fldChar w:fldCharType="separate"/>
      </w:r>
      <w:r w:rsidR="00B86FC1">
        <w:rPr>
          <w:noProof/>
        </w:rPr>
        <w:t>[178]</w:t>
      </w:r>
      <w:r>
        <w:fldChar w:fldCharType="end"/>
      </w:r>
      <w:r>
        <w:t xml:space="preserve">. In doing so this has led to a number of important developments for the utility of </w:t>
      </w:r>
      <w:r w:rsidR="009F2E7D">
        <w:rPr>
          <w:vertAlign w:val="superscript"/>
        </w:rPr>
        <w:t>1</w:t>
      </w:r>
      <w:r w:rsidR="009F2E7D">
        <w:t>H</w:t>
      </w:r>
      <w:r>
        <w:t xml:space="preserve"> MRI. </w:t>
      </w:r>
    </w:p>
    <w:p w14:paraId="2382BFA4" w14:textId="77777777" w:rsidR="0082381F" w:rsidRDefault="0082381F" w:rsidP="006717E0"/>
    <w:p w14:paraId="69FEB7C3" w14:textId="581E6CF4" w:rsidR="0082381F" w:rsidRDefault="0082381F" w:rsidP="006717E0">
      <w:r>
        <w:t xml:space="preserve">An imaging scoring system was suggested for </w:t>
      </w:r>
      <w:r w:rsidR="009F2E7D">
        <w:rPr>
          <w:vertAlign w:val="superscript"/>
        </w:rPr>
        <w:t>1</w:t>
      </w:r>
      <w:r w:rsidR="009F2E7D">
        <w:t>H</w:t>
      </w:r>
      <w:r>
        <w:t xml:space="preserve"> MRI </w:t>
      </w:r>
      <w:r>
        <w:fldChar w:fldCharType="begin">
          <w:fldData xml:space="preserve">PEVuZE5vdGU+PENpdGU+PEF1dGhvcj5FaWNoaW5nZXI8L0F1dGhvcj48WWVhcj4yMDEyPC9ZZWFy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</w:fldData>
        </w:fldChar>
      </w:r>
      <w:r w:rsidR="00B86FC1">
        <w:instrText xml:space="preserve"> ADDIN EN.CITE </w:instrText>
      </w:r>
      <w:r w:rsidR="00B86FC1">
        <w:fldChar w:fldCharType="begin">
          <w:fldData xml:space="preserve">PEVuZE5vdGU+PENpdGU+PEF1dGhvcj5FaWNoaW5nZXI8L0F1dGhvcj48WWVhcj4yMDEyPC9ZZWFy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</w:fldData>
        </w:fldChar>
      </w:r>
      <w:r w:rsidR="00B86FC1">
        <w:instrText xml:space="preserve"> ADDIN EN.CITE.DATA </w:instrText>
      </w:r>
      <w:r w:rsidR="00B86FC1">
        <w:fldChar w:fldCharType="end"/>
      </w:r>
      <w:r>
        <w:fldChar w:fldCharType="separate"/>
      </w:r>
      <w:r w:rsidR="00B86FC1">
        <w:rPr>
          <w:noProof/>
        </w:rPr>
        <w:t>[188]</w:t>
      </w:r>
      <w:r>
        <w:fldChar w:fldCharType="end"/>
      </w:r>
      <w:r>
        <w:t xml:space="preserve">, which was separate to the common CT scoring systems such as the Brody </w:t>
      </w:r>
      <w:r>
        <w:fldChar w:fldCharType="begin">
          <w:fldData xml:space="preserve">PEVuZE5vdGU+PENpdGU+PEF1dGhvcj5Ccm9keTwvQXV0aG9yPjxZZWFyPjIwMDQ8L1llYXI+PFJl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</w:fldData>
        </w:fldChar>
      </w:r>
      <w:r w:rsidR="00B86FC1">
        <w:instrText xml:space="preserve"> ADDIN EN.CITE </w:instrText>
      </w:r>
      <w:r w:rsidR="00B86FC1">
        <w:fldChar w:fldCharType="begin">
          <w:fldData xml:space="preserve">PEVuZE5vdGU+PENpdGU+PEF1dGhvcj5Ccm9keTwvQXV0aG9yPjxZZWFyPjIwMDQ8L1llYXI+PFJl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</w:fldData>
        </w:fldChar>
      </w:r>
      <w:r w:rsidR="00B86FC1">
        <w:instrText xml:space="preserve"> ADDIN EN.CITE.DATA </w:instrText>
      </w:r>
      <w:r w:rsidR="00B86FC1">
        <w:fldChar w:fldCharType="end"/>
      </w:r>
      <w:r>
        <w:fldChar w:fldCharType="separate"/>
      </w:r>
      <w:r w:rsidR="00B86FC1">
        <w:rPr>
          <w:noProof/>
        </w:rPr>
        <w:t>[53]</w:t>
      </w:r>
      <w:r>
        <w:fldChar w:fldCharType="end"/>
      </w:r>
      <w:r>
        <w:t xml:space="preserve"> and PRAGMA </w:t>
      </w:r>
      <w:r>
        <w:fldChar w:fldCharType="begin">
          <w:fldData xml:space="preserve">PEVuZE5vdGU+PENpdGU+PEF1dGhvcj5Sb3Nlbm93PC9BdXRob3I+PFllYXI+MjAxNTwvWWVhcj48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E1OC02NTwvcGFnZXM+PHZvbHVtZT4xOTE8L3ZvbHVtZT48bnVtYmVyPjEwPC9udW1i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</w:fldData>
        </w:fldChar>
      </w:r>
      <w:r w:rsidR="00B86FC1">
        <w:instrText xml:space="preserve"> ADDIN EN.CITE </w:instrText>
      </w:r>
      <w:r w:rsidR="00B86FC1">
        <w:fldChar w:fldCharType="begin">
          <w:fldData xml:space="preserve">PEVuZE5vdGU+PENpdGU+PEF1dGhvcj5Sb3Nlbm93PC9BdXRob3I+PFllYXI+MjAxNTwvWWVhcj48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E1OC02NTwvcGFnZXM+PHZvbHVtZT4xOTE8L3ZvbHVtZT48bnVtYmVyPjEwPC9udW1i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</w:fldData>
        </w:fldChar>
      </w:r>
      <w:r w:rsidR="00B86FC1">
        <w:instrText xml:space="preserve"> ADDIN EN.CITE.DATA </w:instrText>
      </w:r>
      <w:r w:rsidR="00B86FC1">
        <w:fldChar w:fldCharType="end"/>
      </w:r>
      <w:r>
        <w:fldChar w:fldCharType="separate"/>
      </w:r>
      <w:r w:rsidR="00B86FC1">
        <w:rPr>
          <w:noProof/>
        </w:rPr>
        <w:t>[171]</w:t>
      </w:r>
      <w:r>
        <w:fldChar w:fldCharType="end"/>
      </w:r>
      <w:r>
        <w:t xml:space="preserve"> score. A separate scoring system was required due to the different presentation of morphological abnormalities when compared to CT, but also </w:t>
      </w:r>
      <w:r w:rsidR="001037F8">
        <w:t>because</w:t>
      </w:r>
      <w:r>
        <w:t xml:space="preserve"> </w:t>
      </w:r>
      <w:r w:rsidR="009F2E7D">
        <w:rPr>
          <w:vertAlign w:val="superscript"/>
        </w:rPr>
        <w:t>1</w:t>
      </w:r>
      <w:r w:rsidR="009F2E7D">
        <w:t>H</w:t>
      </w:r>
      <w:r>
        <w:t xml:space="preserve"> MRI can detect functional abnormalities of perfusion after the injection of contrast agents </w:t>
      </w:r>
      <w:r>
        <w:fldChar w:fldCharType="begin">
          <w:fldData xml:space="preserve">PEVuZE5vdGU+PENpdGU+PEF1dGhvcj5FaWNoaW5nZXI8L0F1dGhvcj48WWVhcj4yMDA2PC9ZZWFy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</w:fldData>
        </w:fldChar>
      </w:r>
      <w:r w:rsidR="00B86FC1">
        <w:instrText xml:space="preserve"> ADDIN EN.CITE </w:instrText>
      </w:r>
      <w:r w:rsidR="00B86FC1">
        <w:fldChar w:fldCharType="begin">
          <w:fldData xml:space="preserve">PEVuZE5vdGU+PENpdGU+PEF1dGhvcj5FaWNoaW5nZXI8L0F1dGhvcj48WWVhcj4yMDA2PC9ZZWFy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</w:fldData>
        </w:fldChar>
      </w:r>
      <w:r w:rsidR="00B86FC1">
        <w:instrText xml:space="preserve"> ADDIN EN.CITE.DATA </w:instrText>
      </w:r>
      <w:r w:rsidR="00B86FC1">
        <w:fldChar w:fldCharType="end"/>
      </w:r>
      <w:r>
        <w:fldChar w:fldCharType="separate"/>
      </w:r>
      <w:r w:rsidR="00B86FC1">
        <w:rPr>
          <w:noProof/>
        </w:rPr>
        <w:t>[189]</w:t>
      </w:r>
      <w:r>
        <w:fldChar w:fldCharType="end"/>
      </w:r>
      <w:r>
        <w:t xml:space="preserve">. These techniques have also been incorporated and validated in multiple centres </w:t>
      </w:r>
      <w:r>
        <w:fldChar w:fldCharType="begin">
          <w:fldData xml:space="preserve">PEVuZE5vdGU+PENpdGU+PEF1dGhvcj5XaWVscHV0ejwvQXV0aG9yPjxZZWFyPjIwMTg8L1llYXI+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</w:fldData>
        </w:fldChar>
      </w:r>
      <w:r w:rsidR="00B86FC1">
        <w:instrText xml:space="preserve"> ADDIN EN.CITE </w:instrText>
      </w:r>
      <w:r w:rsidR="00B86FC1">
        <w:fldChar w:fldCharType="begin">
          <w:fldData xml:space="preserve">PEVuZE5vdGU+PENpdGU+PEF1dGhvcj5XaWVscHV0ejwvQXV0aG9yPjxZZWFyPjIwMTg8L1llYXI+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</w:fldData>
        </w:fldChar>
      </w:r>
      <w:r w:rsidR="00B86FC1">
        <w:instrText xml:space="preserve"> ADDIN EN.CITE.DATA </w:instrText>
      </w:r>
      <w:r w:rsidR="00B86FC1">
        <w:fldChar w:fldCharType="end"/>
      </w:r>
      <w:r>
        <w:fldChar w:fldCharType="separate"/>
      </w:r>
      <w:r w:rsidR="00B86FC1">
        <w:rPr>
          <w:noProof/>
        </w:rPr>
        <w:t>[190]</w:t>
      </w:r>
      <w:r>
        <w:fldChar w:fldCharType="end"/>
      </w:r>
      <w:r>
        <w:t xml:space="preserve">. This then allows for the widespread application of </w:t>
      </w:r>
      <w:r w:rsidR="009F2E7D">
        <w:rPr>
          <w:vertAlign w:val="superscript"/>
        </w:rPr>
        <w:t>1</w:t>
      </w:r>
      <w:r w:rsidR="009F2E7D">
        <w:t>H</w:t>
      </w:r>
      <w:r>
        <w:t xml:space="preserve"> techniques in any centre with an MRI scanner and also for use in multi-centre clinical trials </w:t>
      </w:r>
      <w:r>
        <w:fldChar w:fldCharType="begin">
          <w:fldData xml:space="preserve">PEVuZE5vdGU+PENpdGU+PEF1dGhvcj5XaWVscHV0ejwvQXV0aG9yPjxZZWFyPjIwMTg8L1llYXI+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1lcmljYW4gSm91cm5hbCBvZiBSZXNwaXJhdG9y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==
</w:fldData>
        </w:fldChar>
      </w:r>
      <w:r w:rsidR="00B86FC1">
        <w:instrText xml:space="preserve"> ADDIN EN.CITE </w:instrText>
      </w:r>
      <w:r w:rsidR="00B86FC1">
        <w:fldChar w:fldCharType="begin">
          <w:fldData xml:space="preserve">PEVuZE5vdGU+PENpdGU+PEF1dGhvcj5XaWVscHV0ejwvQXV0aG9yPjxZZWFyPjIwMTg8L1llYXI+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1lcmljYW4gSm91cm5hbCBvZiBSZXNwaXJhdG9y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==
</w:fldData>
        </w:fldChar>
      </w:r>
      <w:r w:rsidR="00B86FC1">
        <w:instrText xml:space="preserve"> ADDIN EN.CITE.DATA </w:instrText>
      </w:r>
      <w:r w:rsidR="00B86FC1">
        <w:fldChar w:fldCharType="end"/>
      </w:r>
      <w:r>
        <w:fldChar w:fldCharType="separate"/>
      </w:r>
      <w:r w:rsidR="00B86FC1">
        <w:rPr>
          <w:noProof/>
        </w:rPr>
        <w:t>[190, 191]</w:t>
      </w:r>
      <w:r>
        <w:fldChar w:fldCharType="end"/>
      </w:r>
      <w:r>
        <w:t xml:space="preserve">. Using the techniques developed, the same research group were able to demonstrate structural and perfusion abnormalities in infants and pre-school aged children with CF, and that these abnormalities were then sensitive to change when therapies were applied </w:t>
      </w:r>
      <w:r>
        <w:fldChar w:fldCharType="begin">
          <w:fldData xml:space="preserve">PEVuZE5vdGU+PENpdGU+PEF1dGhvcj5XaWVscHV0ejwvQXV0aG9yPjxZZWFyPjIwMTQ8L1llYXI+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YWx0LXBlcmlv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</w:fldData>
        </w:fldChar>
      </w:r>
      <w:r w:rsidR="00B86FC1">
        <w:instrText xml:space="preserve"> ADDIN EN.CITE </w:instrText>
      </w:r>
      <w:r w:rsidR="00B86FC1">
        <w:fldChar w:fldCharType="begin">
          <w:fldData xml:space="preserve">PEVuZE5vdGU+PENpdGU+PEF1dGhvcj5XaWVscHV0ejwvQXV0aG9yPjxZZWFyPjIwMTQ8L1llYXI+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YWx0LXBlcmlv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</w:fldData>
        </w:fldChar>
      </w:r>
      <w:r w:rsidR="00B86FC1">
        <w:instrText xml:space="preserve"> ADDIN EN.CITE.DATA </w:instrText>
      </w:r>
      <w:r w:rsidR="00B86FC1">
        <w:fldChar w:fldCharType="end"/>
      </w:r>
      <w:r>
        <w:fldChar w:fldCharType="separate"/>
      </w:r>
      <w:r w:rsidR="00B86FC1">
        <w:rPr>
          <w:noProof/>
        </w:rPr>
        <w:t>[192]</w:t>
      </w:r>
      <w:r>
        <w:fldChar w:fldCharType="end"/>
      </w:r>
      <w:r>
        <w:t xml:space="preserve"> and also significantly correlated </w:t>
      </w:r>
      <w:r w:rsidR="003F7BBD">
        <w:t>with</w:t>
      </w:r>
      <w:r>
        <w:t xml:space="preserve"> LCI </w:t>
      </w:r>
      <w:r>
        <w:fldChar w:fldCharType="begin">
          <w:fldData xml:space="preserve">PEVuZE5vdGU+PENpdGU+PEF1dGhvcj5TdGFobDwvQXV0aG9yPjxZZWFyPjIwMTc8L1llYXI+PFJl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hbHQtcGVyaW9kaWNh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</w:fldData>
        </w:fldChar>
      </w:r>
      <w:r w:rsidR="00B86FC1">
        <w:instrText xml:space="preserve"> ADDIN EN.CITE </w:instrText>
      </w:r>
      <w:r w:rsidR="00B86FC1">
        <w:fldChar w:fldCharType="begin">
          <w:fldData xml:space="preserve">PEVuZE5vdGU+PENpdGU+PEF1dGhvcj5TdGFobDwvQXV0aG9yPjxZZWFyPjIwMTc8L1llYXI+PFJl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hbHQtcGVyaW9kaWNh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</w:fldData>
        </w:fldChar>
      </w:r>
      <w:r w:rsidR="00B86FC1">
        <w:instrText xml:space="preserve"> ADDIN EN.CITE.DATA </w:instrText>
      </w:r>
      <w:r w:rsidR="00B86FC1">
        <w:fldChar w:fldCharType="end"/>
      </w:r>
      <w:r>
        <w:fldChar w:fldCharType="separate"/>
      </w:r>
      <w:r w:rsidR="00B86FC1">
        <w:rPr>
          <w:noProof/>
        </w:rPr>
        <w:t>[193]</w:t>
      </w:r>
      <w:r>
        <w:fldChar w:fldCharType="end"/>
      </w:r>
      <w:r>
        <w:t>.</w:t>
      </w:r>
    </w:p>
    <w:p w14:paraId="6BDCB517" w14:textId="77777777" w:rsidR="0082381F" w:rsidRDefault="0082381F" w:rsidP="006717E0"/>
    <w:p w14:paraId="0D1C19DC" w14:textId="7C12E50A" w:rsidR="0082381F" w:rsidRDefault="0082381F" w:rsidP="006717E0">
      <w:r>
        <w:t xml:space="preserve">In order to negate the rapid signal decay caused by air-tissue interfaces, </w:t>
      </w:r>
      <w:r w:rsidR="009F2E7D">
        <w:rPr>
          <w:vertAlign w:val="superscript"/>
        </w:rPr>
        <w:t>1</w:t>
      </w:r>
      <w:r w:rsidR="009F2E7D">
        <w:t>H</w:t>
      </w:r>
      <w:r>
        <w:t xml:space="preserve"> MRI sequences utilising ultra-short echo times (UTE) have shown promise in evaluating lung structure approaching the resolution offered by CT </w:t>
      </w:r>
      <w:r>
        <w:fldChar w:fldCharType="begin">
          <w:fldData xml:space="preserve">PEVuZE5vdGU+PENpdGU+PEF1dGhvcj5Kb2huc29uPC9BdXRob3I+PFllYXI+MjAxMzwvWWVhcj48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GVkaXRpb24+MjAxNy8wOS8wMTwvZWRpdGlvbj48a2V5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</w:fldData>
        </w:fldChar>
      </w:r>
      <w:r w:rsidR="00B86FC1">
        <w:instrText xml:space="preserve"> ADDIN EN.CITE </w:instrText>
      </w:r>
      <w:r w:rsidR="00B86FC1">
        <w:fldChar w:fldCharType="begin">
          <w:fldData xml:space="preserve">PEVuZE5vdGU+PENpdGU+PEF1dGhvcj5Kb2huc29uPC9BdXRob3I+PFllYXI+MjAxMzwvWWVhcj48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</w:fldData>
        </w:fldChar>
      </w:r>
      <w:r w:rsidR="00B86FC1">
        <w:instrText xml:space="preserve"> ADDIN EN.CITE.DATA </w:instrText>
      </w:r>
      <w:r w:rsidR="00B86FC1">
        <w:fldChar w:fldCharType="end"/>
      </w:r>
      <w:r>
        <w:fldChar w:fldCharType="separate"/>
      </w:r>
      <w:r w:rsidR="00B86FC1">
        <w:rPr>
          <w:noProof/>
        </w:rPr>
        <w:t>[194-201]</w:t>
      </w:r>
      <w:r>
        <w:fldChar w:fldCharType="end"/>
      </w:r>
      <w:r>
        <w:t xml:space="preserve">. </w:t>
      </w:r>
      <w:r w:rsidR="009F2E7D">
        <w:rPr>
          <w:vertAlign w:val="superscript"/>
        </w:rPr>
        <w:t>1</w:t>
      </w:r>
      <w:r w:rsidR="009F2E7D">
        <w:t>H</w:t>
      </w:r>
      <w:r>
        <w:t xml:space="preserve"> UTE MRI is performed during free-breathing, with the signal averaged over multiple breaths and often acquired with respiratory gating. This makes it attractive due to its implementation in infants and pre-school aged children who cannot perform standard breath-holding techniques </w:t>
      </w:r>
      <w:r>
        <w:fldChar w:fldCharType="begin">
          <w:fldData xml:space="preserve">PEVuZE5vdGU+PENpdGU+PEF1dGhvcj5Sb2FjaDwvQXV0aG9yPjxZZWFyPjIwMTY8L1llYXI+PFJl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</w:fldData>
        </w:fldChar>
      </w:r>
      <w:r w:rsidR="00B86FC1">
        <w:instrText xml:space="preserve"> ADDIN EN.CITE </w:instrText>
      </w:r>
      <w:r w:rsidR="00B86FC1">
        <w:fldChar w:fldCharType="begin">
          <w:fldData xml:space="preserve">PEVuZE5vdGU+PENpdGU+PEF1dGhvcj5Sb2FjaDwvQXV0aG9yPjxZZWFyPjIwMTY8L1llYXI+PFJl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</w:fldData>
        </w:fldChar>
      </w:r>
      <w:r w:rsidR="00B86FC1">
        <w:instrText xml:space="preserve"> ADDIN EN.CITE.DATA </w:instrText>
      </w:r>
      <w:r w:rsidR="00B86FC1">
        <w:fldChar w:fldCharType="end"/>
      </w:r>
      <w:r>
        <w:fldChar w:fldCharType="separate"/>
      </w:r>
      <w:r w:rsidR="00B86FC1">
        <w:rPr>
          <w:noProof/>
        </w:rPr>
        <w:t>[196, 199]</w:t>
      </w:r>
      <w:r>
        <w:fldChar w:fldCharType="end"/>
      </w:r>
      <w:r>
        <w:t xml:space="preserve">. In this age group UTE MRI demonstrated excellent sensitivity to detect lung abnormalities and was highly comparable to that of CT </w:t>
      </w:r>
      <w:r>
        <w:fldChar w:fldCharType="begin">
          <w:fldData xml:space="preserve">PEVuZE5vdGU+PENpdGU+PEF1dGhvcj5Sb2FjaDwvQXV0aG9yPjxZZWFyPjIwMTY8L1llYXI+PFJl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</w:fldData>
        </w:fldChar>
      </w:r>
      <w:r w:rsidR="00B86FC1">
        <w:instrText xml:space="preserve"> ADDIN EN.CITE </w:instrText>
      </w:r>
      <w:r w:rsidR="00B86FC1">
        <w:fldChar w:fldCharType="begin">
          <w:fldData xml:space="preserve">PEVuZE5vdGU+PENpdGU+PEF1dGhvcj5Sb2FjaDwvQXV0aG9yPjxZZWFyPjIwMTY8L1llYXI+PFJl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</w:fldData>
        </w:fldChar>
      </w:r>
      <w:r w:rsidR="00B86FC1">
        <w:instrText xml:space="preserve"> ADDIN EN.CITE.DATA </w:instrText>
      </w:r>
      <w:r w:rsidR="00B86FC1">
        <w:fldChar w:fldCharType="end"/>
      </w:r>
      <w:r>
        <w:fldChar w:fldCharType="separate"/>
      </w:r>
      <w:r w:rsidR="00B86FC1">
        <w:rPr>
          <w:noProof/>
        </w:rPr>
        <w:t>[196]</w:t>
      </w:r>
      <w:r>
        <w:fldChar w:fldCharType="end"/>
      </w:r>
      <w:r>
        <w:t xml:space="preserve"> (</w:t>
      </w:r>
      <w:r>
        <w:fldChar w:fldCharType="begin"/>
      </w:r>
      <w:r>
        <w:instrText xml:space="preserve"> REF _Ref21619330 \h </w:instrText>
      </w:r>
      <w:r>
        <w:fldChar w:fldCharType="separate"/>
      </w:r>
      <w:r w:rsidR="00140F11">
        <w:t xml:space="preserve">Figure </w:t>
      </w:r>
      <w:r w:rsidR="00140F11">
        <w:rPr>
          <w:noProof/>
        </w:rPr>
        <w:t>1</w:t>
      </w:r>
      <w:r w:rsidR="00140F11">
        <w:noBreakHyphen/>
      </w:r>
      <w:r w:rsidR="00140F11">
        <w:rPr>
          <w:noProof/>
        </w:rPr>
        <w:t>14</w:t>
      </w:r>
      <w:r>
        <w:fldChar w:fldCharType="end"/>
      </w:r>
      <w:r>
        <w:t>).</w:t>
      </w:r>
    </w:p>
    <w:p w14:paraId="0A18D2FC" w14:textId="77777777" w:rsidR="0082381F" w:rsidRDefault="0082381F" w:rsidP="006717E0"/>
    <w:p w14:paraId="7562BAA7" w14:textId="77777777" w:rsidR="0082381F" w:rsidRDefault="0082381F" w:rsidP="007249C5">
      <w:pPr>
        <w:jc w:val="center"/>
      </w:pPr>
      <w:r>
        <w:rPr>
          <w:noProof/>
          <w:lang w:val="en-US"/>
        </w:rPr>
        <w:lastRenderedPageBreak/>
        <w:drawing>
          <wp:inline distT="0" distB="0" distL="0" distR="0" wp14:anchorId="41A02DFD" wp14:editId="39111675">
            <wp:extent cx="2782272" cy="5146040"/>
            <wp:effectExtent l="0" t="0" r="12065" b="1016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TE Roach 2016.png"/>
                    <pic:cNvPicPr/>
                  </pic:nvPicPr>
                  <pic:blipFill>
                    <a:blip r:embed="rId28">
                      <a:extLst>
                        <a:ext uri="{28A0092B-C50C-407E-A947-70E740481C1C}">
                          <a14:useLocalDpi xmlns:a14="http://schemas.microsoft.com/office/drawing/2010/main" val="0"/>
                        </a:ext>
                      </a:extLst>
                    </a:blip>
                    <a:stretch>
                      <a:fillRect/>
                    </a:stretch>
                  </pic:blipFill>
                  <pic:spPr>
                    <a:xfrm>
                      <a:off x="0" y="0"/>
                      <a:ext cx="2784135" cy="5149486"/>
                    </a:xfrm>
                    <a:prstGeom prst="rect">
                      <a:avLst/>
                    </a:prstGeom>
                  </pic:spPr>
                </pic:pic>
              </a:graphicData>
            </a:graphic>
          </wp:inline>
        </w:drawing>
      </w:r>
    </w:p>
    <w:p w14:paraId="00291B53" w14:textId="3009CEEC" w:rsidR="006B5325" w:rsidRDefault="0082381F" w:rsidP="006717E0">
      <w:pPr>
        <w:pStyle w:val="Caption"/>
      </w:pPr>
      <w:bookmarkStart w:id="73" w:name="_Ref21619330"/>
      <w:bookmarkStart w:id="74" w:name="_Toc27383003"/>
      <w:r>
        <w:t xml:space="preserve">Figure </w:t>
      </w:r>
      <w:fldSimple w:instr=" STYLEREF 1 \s ">
        <w:r w:rsidR="00824FFE">
          <w:rPr>
            <w:noProof/>
          </w:rPr>
          <w:t>1</w:t>
        </w:r>
      </w:fldSimple>
      <w:r w:rsidR="00824FFE">
        <w:noBreakHyphen/>
      </w:r>
      <w:fldSimple w:instr=" SEQ Figure \* ARABIC \s 1 ">
        <w:r w:rsidR="00824FFE">
          <w:rPr>
            <w:noProof/>
          </w:rPr>
          <w:t>14</w:t>
        </w:r>
      </w:fldSimple>
      <w:bookmarkEnd w:id="73"/>
      <w:r>
        <w:t xml:space="preserve">: A comparison of CT with </w:t>
      </w:r>
      <w:r w:rsidR="009F2E7D">
        <w:rPr>
          <w:vertAlign w:val="superscript"/>
        </w:rPr>
        <w:t>1</w:t>
      </w:r>
      <w:r w:rsidR="009F2E7D">
        <w:t>H</w:t>
      </w:r>
      <w:r>
        <w:t xml:space="preserve"> UTE MRI in pre-school children with CF.</w:t>
      </w:r>
      <w:bookmarkEnd w:id="74"/>
      <w:r>
        <w:t xml:space="preserve"> </w:t>
      </w:r>
    </w:p>
    <w:p w14:paraId="679F7FD8" w14:textId="035410CD" w:rsidR="0082381F" w:rsidRDefault="0082381F" w:rsidP="006717E0">
      <w:pPr>
        <w:pStyle w:val="Subtitle"/>
      </w:pPr>
      <w:r>
        <w:t>Images A and B come from a healthy infant, whilst images C-J are from children with CF aged 33-47 months. On both CT and UTE, bronchiectasis is evident (1), as is ground glass opacity (2), bronchial wall thickening (3), mucus plugging (4</w:t>
      </w:r>
      <w:r w:rsidR="001037F8">
        <w:t>), consolidation</w:t>
      </w:r>
      <w:r>
        <w:t xml:space="preserve"> (5) and air trapping (6). The blue circle captures anaesthesia induced atelectasis. Image reproduced from Roach </w:t>
      </w:r>
      <w:r w:rsidR="00564288">
        <w:t>et al</w:t>
      </w:r>
      <w:r>
        <w:t xml:space="preserve"> </w:t>
      </w:r>
      <w:r>
        <w:fldChar w:fldCharType="begin">
          <w:fldData xml:space="preserve">PEVuZE5vdGU+PENpdGU+PEF1dGhvcj5Sb2FjaDwvQXV0aG9yPjxZZWFyPjIwMTY8L1llYXI+PFJl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</w:fldData>
        </w:fldChar>
      </w:r>
      <w:r w:rsidR="00B86FC1">
        <w:instrText xml:space="preserve"> ADDIN EN.CITE </w:instrText>
      </w:r>
      <w:r w:rsidR="00B86FC1">
        <w:fldChar w:fldCharType="begin">
          <w:fldData xml:space="preserve">PEVuZE5vdGU+PENpdGU+PEF1dGhvcj5Sb2FjaDwvQXV0aG9yPjxZZWFyPjIwMTY8L1llYXI+PFJl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</w:fldData>
        </w:fldChar>
      </w:r>
      <w:r w:rsidR="00B86FC1">
        <w:instrText xml:space="preserve"> ADDIN EN.CITE.DATA </w:instrText>
      </w:r>
      <w:r w:rsidR="00B86FC1">
        <w:fldChar w:fldCharType="end"/>
      </w:r>
      <w:r>
        <w:fldChar w:fldCharType="separate"/>
      </w:r>
      <w:r w:rsidR="00B86FC1">
        <w:rPr>
          <w:noProof/>
        </w:rPr>
        <w:t>[196]</w:t>
      </w:r>
      <w:r>
        <w:fldChar w:fldCharType="end"/>
      </w:r>
      <w:r w:rsidR="00290084">
        <w:t xml:space="preserve">. </w:t>
      </w:r>
      <w:r w:rsidR="00290084" w:rsidRPr="00290084">
        <w:t>Reprinted with permission of the American Thoracic Society. Copyright © 2019 American Thoracic Society.</w:t>
      </w:r>
    </w:p>
    <w:p w14:paraId="6CF85FF3" w14:textId="77777777" w:rsidR="0082381F" w:rsidRDefault="0082381F" w:rsidP="006717E0"/>
    <w:p w14:paraId="0F85EF5B" w14:textId="25407600" w:rsidR="0082381F" w:rsidRDefault="0082381F" w:rsidP="006717E0">
      <w:r>
        <w:t xml:space="preserve">An advantage of </w:t>
      </w:r>
      <w:r w:rsidR="009F2E7D">
        <w:rPr>
          <w:vertAlign w:val="superscript"/>
        </w:rPr>
        <w:t>1</w:t>
      </w:r>
      <w:r w:rsidR="009F2E7D">
        <w:t>H</w:t>
      </w:r>
      <w:r>
        <w:t xml:space="preserve"> MRI over CT, is that by utilising different </w:t>
      </w:r>
      <w:r w:rsidR="009F2E7D">
        <w:rPr>
          <w:vertAlign w:val="superscript"/>
        </w:rPr>
        <w:t>1</w:t>
      </w:r>
      <w:r w:rsidR="009F2E7D">
        <w:t>H</w:t>
      </w:r>
      <w:r>
        <w:t xml:space="preserve"> MRI sequences it is possible to obtain different contrasts between airways and mucus and also areas of on-going infection and inflammation. In doing so it may be possible to diagnose CF patients with </w:t>
      </w:r>
      <w:r w:rsidR="003F7BBD">
        <w:t>allergic bronchopulmonary aspergillus (</w:t>
      </w:r>
      <w:r>
        <w:t>ABPA</w:t>
      </w:r>
      <w:r w:rsidR="003F7BBD">
        <w:t>)</w:t>
      </w:r>
      <w:r>
        <w:t xml:space="preserve"> with a specificity of 100% </w:t>
      </w:r>
      <w:r>
        <w:fldChar w:fldCharType="begin">
          <w:fldData xml:space="preserve">PEVuZE5vdGU+PENpdGU+PEF1dGhvcj5Eb3VybmVzPC9BdXRob3I+PFllYXI+MjAxNzwvWWVhcj48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Eb3VybmVzPC9BdXRob3I+PFllYXI+MjAxNzwvWWVhcj48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fldChar w:fldCharType="separate"/>
      </w:r>
      <w:r w:rsidR="00B86FC1">
        <w:rPr>
          <w:noProof/>
        </w:rPr>
        <w:t>[198]</w:t>
      </w:r>
      <w:r>
        <w:fldChar w:fldCharType="end"/>
      </w:r>
      <w:r>
        <w:t xml:space="preserve">. Diffusion-weighted MR imaging techniques have commonly been applied in the detection of malignancies in chest imaging </w:t>
      </w:r>
      <w:r>
        <w:fldChar w:fldCharType="begin"/>
      </w:r>
      <w:r w:rsidR="00B86FC1">
        <w:instrText xml:space="preserve"> ADDIN EN.CITE &lt;EndNote&gt;&lt;Cite&gt;&lt;Author&gt;Luna&lt;/Author&gt;&lt;Year&gt;2011&lt;/Year&gt;&lt;RecNum&gt;3497&lt;/RecNum&gt;&lt;DisplayText&gt;[202]&lt;/DisplayText&gt;&lt;record&gt;&lt;rec-number&gt;3497&lt;/rec-number&gt;&lt;foreign-keys&gt;&lt;key app="EN" db-id="pr5wspr9dw2dxne92x4v99s69xa59dv092es" timestamp="1566241772"&gt;3497&lt;/key&gt;&lt;/foreign-keys&gt;&lt;ref-type name="Journal Article"&gt;17&lt;/ref-type&gt;&lt;contributors&gt;&lt;authors&gt;&lt;author&gt;Luna, A.&lt;/author&gt;&lt;author&gt;Sanchez-Gonzalez, J.&lt;/author&gt;&lt;author&gt;Caro, P.&lt;/author&gt;&lt;/authors&gt;&lt;/contributors&gt;&lt;auth-address&gt;MR Unit, SERCOSA, Health Time Group, Clinica las Nieves, Carmelo Torres 2, 23007 Jaen, Spain. aluna70@sercosa.com&lt;/auth-address&gt;&lt;titles&gt;&lt;title&gt;Diffusion-weighted imaging of the chest&lt;/title&gt;&lt;secondary-title&gt;Magn Reson Imaging Clin N Am&lt;/secondary-title&gt;&lt;alt-title&gt;Magnetic resonance imaging clinics of North America&lt;/alt-title&gt;&lt;/titles&gt;&lt;periodical&gt;&lt;full-title&gt;Magnetic Resonance Imaging Clinics of North America&lt;/full-title&gt;&lt;abbr-1&gt;Magn. Reson. Imaging Clin. N. Am.&lt;/abbr-1&gt;&lt;abbr-2&gt;Magn Reson Imaging Clin N Am&lt;/abbr-2&gt;&lt;/periodical&gt;&lt;alt-periodical&gt;&lt;full-title&gt;Magnetic Resonance Imaging Clinics of North America&lt;/full-title&gt;&lt;abbr-1&gt;Magn. Reson. Imaging Clin. N. Am.&lt;/abbr-1&gt;&lt;abbr-2&gt;Magn Reson Imaging Clin N Am&lt;/abbr-2&gt;&lt;/alt-periodical&gt;&lt;pages&gt;69-94&lt;/pages&gt;&lt;volume&gt;19&lt;/volume&gt;&lt;number&gt;1&lt;/number&gt;&lt;edition&gt;2010/12/07&lt;/edition&gt;&lt;keywords&gt;&lt;keyword&gt;Cardiovascular Diseases/*diagnosis&lt;/keyword&gt;&lt;keyword&gt;Contrast Media&lt;/keyword&gt;&lt;keyword&gt;Diffusion Magnetic Resonance Imaging/*methods&lt;/keyword&gt;&lt;keyword&gt;Respiratory Tract Diseases/*diagnosis&lt;/keyword&gt;&lt;keyword&gt;Thorax/*pathology&lt;/keyword&gt;&lt;/keywords&gt;&lt;dates&gt;&lt;year&gt;2011&lt;/year&gt;&lt;pub-dates&gt;&lt;date&gt;Feb&lt;/date&gt;&lt;/pub-dates&gt;&lt;/dates&gt;&lt;isbn&gt;1064-9689&lt;/isbn&gt;&lt;accession-num&gt;21129636&lt;/accession-num&gt;&lt;urls&gt;&lt;/urls&gt;&lt;electronic-resource-num&gt;10.1016/j.mric.2010.09.006&lt;/electronic-resource-num&gt;&lt;remote-database-provider&gt;NLM&lt;/remote-database-provider&gt;&lt;language&gt;eng&lt;/language&gt;&lt;/record&gt;&lt;/Cite&gt;&lt;/EndNote&gt;</w:instrText>
      </w:r>
      <w:r>
        <w:fldChar w:fldCharType="separate"/>
      </w:r>
      <w:r w:rsidR="00B86FC1">
        <w:rPr>
          <w:noProof/>
        </w:rPr>
        <w:t>[202]</w:t>
      </w:r>
      <w:r>
        <w:fldChar w:fldCharType="end"/>
      </w:r>
      <w:r>
        <w:t xml:space="preserve">. Ciet </w:t>
      </w:r>
      <w:r w:rsidR="00564288">
        <w:rPr>
          <w:i/>
        </w:rPr>
        <w:t>et al</w:t>
      </w:r>
      <w:r>
        <w:t xml:space="preserve"> investigated whether a diffusion-weighted </w:t>
      </w:r>
      <w:r w:rsidR="009F2E7D">
        <w:rPr>
          <w:vertAlign w:val="superscript"/>
        </w:rPr>
        <w:t>1</w:t>
      </w:r>
      <w:r w:rsidR="009F2E7D">
        <w:t>H</w:t>
      </w:r>
      <w:r>
        <w:t xml:space="preserve"> MR sequence could detect inflammatory changes in CF lung disease </w:t>
      </w:r>
      <w:r>
        <w:fldChar w:fldCharType="begin">
          <w:fldData xml:space="preserve">PEVuZE5vdGU+PENpdGU+PEF1dGhvcj5DaWV0PC9BdXRob3I+PFllYXI+MjAxNjwvWWVhcj48UmVj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</w:fldData>
        </w:fldChar>
      </w:r>
      <w:r w:rsidR="00B86FC1">
        <w:instrText xml:space="preserve"> ADDIN EN.CITE </w:instrText>
      </w:r>
      <w:r w:rsidR="00B86FC1">
        <w:fldChar w:fldCharType="begin">
          <w:fldData xml:space="preserve">PEVuZE5vdGU+PENpdGU+PEF1dGhvcj5DaWV0PC9BdXRob3I+PFllYXI+MjAxNjwvWWVhcj48UmVj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</w:fldData>
        </w:fldChar>
      </w:r>
      <w:r w:rsidR="00B86FC1">
        <w:instrText xml:space="preserve"> ADDIN EN.CITE.DATA </w:instrText>
      </w:r>
      <w:r w:rsidR="00B86FC1">
        <w:fldChar w:fldCharType="end"/>
      </w:r>
      <w:r>
        <w:fldChar w:fldCharType="separate"/>
      </w:r>
      <w:r w:rsidR="00B86FC1">
        <w:rPr>
          <w:noProof/>
        </w:rPr>
        <w:t>[203]</w:t>
      </w:r>
      <w:r>
        <w:fldChar w:fldCharType="end"/>
      </w:r>
      <w:r>
        <w:t xml:space="preserve">. The authors found that this technique could identify ‘hotspots’ not always related to underlying morphological changes and were strongly associated with the degree of mucus present and the degree of lung disease as measured by </w:t>
      </w:r>
      <w:r w:rsidR="00DF2511">
        <w:t>FEV</w:t>
      </w:r>
      <w:r w:rsidR="00DF2511">
        <w:rPr>
          <w:vertAlign w:val="subscript"/>
        </w:rPr>
        <w:t>1</w:t>
      </w:r>
      <w:r>
        <w:t xml:space="preserve">. In a follow-up study using this technique, the quantitative score </w:t>
      </w:r>
      <w:r>
        <w:lastRenderedPageBreak/>
        <w:t xml:space="preserve">derived to determine the degree of inflammation was shown to decrease after treatment for respiratory exacerbation </w:t>
      </w:r>
      <w:r>
        <w:fldChar w:fldCharType="begin">
          <w:fldData xml:space="preserve">PEVuZE5vdGU+PENpdGU+PEF1dGhvcj5DaWV0PC9BdXRob3I+PFllYXI+MjAxNzwvWWVhcj48UmVj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</w:fldData>
        </w:fldChar>
      </w:r>
      <w:r w:rsidR="00B86FC1">
        <w:instrText xml:space="preserve"> ADDIN EN.CITE </w:instrText>
      </w:r>
      <w:r w:rsidR="00B86FC1">
        <w:fldChar w:fldCharType="begin">
          <w:fldData xml:space="preserve">PEVuZE5vdGU+PENpdGU+PEF1dGhvcj5DaWV0PC9BdXRob3I+PFllYXI+MjAxNzwvWWVhcj48UmVj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</w:fldData>
        </w:fldChar>
      </w:r>
      <w:r w:rsidR="00B86FC1">
        <w:instrText xml:space="preserve"> ADDIN EN.CITE.DATA </w:instrText>
      </w:r>
      <w:r w:rsidR="00B86FC1">
        <w:fldChar w:fldCharType="end"/>
      </w:r>
      <w:r>
        <w:fldChar w:fldCharType="separate"/>
      </w:r>
      <w:r w:rsidR="00B86FC1">
        <w:rPr>
          <w:noProof/>
        </w:rPr>
        <w:t>[204]</w:t>
      </w:r>
      <w:r>
        <w:fldChar w:fldCharType="end"/>
      </w:r>
      <w:r>
        <w:t xml:space="preserve">.  Failo </w:t>
      </w:r>
      <w:r w:rsidR="00564288">
        <w:rPr>
          <w:i/>
        </w:rPr>
        <w:t>et al</w:t>
      </w:r>
      <w:r>
        <w:t xml:space="preserve">, using a steady state free procession (SSFP) sequence, showed that mucus could be detected with good sensitivity </w:t>
      </w:r>
      <w:r>
        <w:fldChar w:fldCharType="begin">
          <w:fldData xml:space="preserve">PEVuZE5vdGU+PENpdGU+PEF1dGhvcj5GYWlsbzwvQXV0aG9yPjxZZWFyPjIwMDk8L1llYXI+PFJl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</w:fldData>
        </w:fldChar>
      </w:r>
      <w:r w:rsidR="00B86FC1">
        <w:instrText xml:space="preserve"> ADDIN EN.CITE </w:instrText>
      </w:r>
      <w:r w:rsidR="00B86FC1">
        <w:fldChar w:fldCharType="begin">
          <w:fldData xml:space="preserve">PEVuZE5vdGU+PENpdGU+PEF1dGhvcj5GYWlsbzwvQXV0aG9yPjxZZWFyPjIwMDk8L1llYXI+PFJl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</w:fldData>
        </w:fldChar>
      </w:r>
      <w:r w:rsidR="00B86FC1">
        <w:instrText xml:space="preserve"> ADDIN EN.CITE.DATA </w:instrText>
      </w:r>
      <w:r w:rsidR="00B86FC1">
        <w:fldChar w:fldCharType="end"/>
      </w:r>
      <w:r>
        <w:fldChar w:fldCharType="separate"/>
      </w:r>
      <w:r w:rsidR="00B86FC1">
        <w:rPr>
          <w:noProof/>
        </w:rPr>
        <w:t>[185]</w:t>
      </w:r>
      <w:r>
        <w:fldChar w:fldCharType="end"/>
      </w:r>
      <w:r>
        <w:t xml:space="preserve">, whilst Puderbach </w:t>
      </w:r>
      <w:r w:rsidR="00564288">
        <w:rPr>
          <w:i/>
        </w:rPr>
        <w:t>et al</w:t>
      </w:r>
      <w:r>
        <w:t xml:space="preserve"> demonstrated that increase</w:t>
      </w:r>
      <w:r w:rsidR="004F6B14">
        <w:t>d</w:t>
      </w:r>
      <w:r>
        <w:t xml:space="preserve"> resolution of the airways </w:t>
      </w:r>
      <w:r w:rsidR="00C322C7">
        <w:t xml:space="preserve">and delineation of the airway wall from neighbouring mucus, </w:t>
      </w:r>
      <w:r>
        <w:t xml:space="preserve">could be achieved by injected contrast media </w:t>
      </w:r>
      <w:r>
        <w:fldChar w:fldCharType="begin">
          <w:fldData xml:space="preserve">PEVuZE5vdGU+PENpdGU+PEF1dGhvcj5QdWRlcmJhY2g8L0F1dGhvcj48WWVhcj4yMDA3PC9ZZWFy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</w:fldData>
        </w:fldChar>
      </w:r>
      <w:r w:rsidR="00B86FC1">
        <w:instrText xml:space="preserve"> ADDIN EN.CITE </w:instrText>
      </w:r>
      <w:r w:rsidR="00B86FC1">
        <w:fldChar w:fldCharType="begin">
          <w:fldData xml:space="preserve">PEVuZE5vdGU+PENpdGU+PEF1dGhvcj5QdWRlcmJhY2g8L0F1dGhvcj48WWVhcj4yMDA3PC9ZZWFy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</w:fldData>
        </w:fldChar>
      </w:r>
      <w:r w:rsidR="00B86FC1">
        <w:instrText xml:space="preserve"> ADDIN EN.CITE.DATA </w:instrText>
      </w:r>
      <w:r w:rsidR="00B86FC1">
        <w:fldChar w:fldCharType="end"/>
      </w:r>
      <w:r>
        <w:fldChar w:fldCharType="separate"/>
      </w:r>
      <w:r w:rsidR="00B86FC1">
        <w:rPr>
          <w:noProof/>
        </w:rPr>
        <w:t>[184]</w:t>
      </w:r>
      <w:r>
        <w:fldChar w:fldCharType="end"/>
      </w:r>
      <w:r>
        <w:t xml:space="preserve"> (</w:t>
      </w:r>
      <w:r>
        <w:fldChar w:fldCharType="begin"/>
      </w:r>
      <w:r>
        <w:instrText xml:space="preserve"> REF _Ref21619308 \h </w:instrText>
      </w:r>
      <w:r>
        <w:fldChar w:fldCharType="separate"/>
      </w:r>
      <w:r w:rsidR="00140F11">
        <w:t xml:space="preserve">Figure </w:t>
      </w:r>
      <w:r w:rsidR="00140F11">
        <w:rPr>
          <w:noProof/>
        </w:rPr>
        <w:t>1</w:t>
      </w:r>
      <w:r w:rsidR="00140F11">
        <w:noBreakHyphen/>
      </w:r>
      <w:r w:rsidR="00140F11">
        <w:rPr>
          <w:noProof/>
        </w:rPr>
        <w:t>15</w:t>
      </w:r>
      <w:r>
        <w:fldChar w:fldCharType="end"/>
      </w:r>
      <w:r>
        <w:t>).</w:t>
      </w:r>
    </w:p>
    <w:p w14:paraId="203C3620" w14:textId="77777777" w:rsidR="0082381F" w:rsidRDefault="0082381F" w:rsidP="006717E0"/>
    <w:p w14:paraId="40F528B7" w14:textId="77777777" w:rsidR="0082381F" w:rsidRDefault="0082381F" w:rsidP="007249C5">
      <w:pPr>
        <w:jc w:val="center"/>
      </w:pPr>
      <w:r>
        <w:rPr>
          <w:noProof/>
          <w:lang w:val="en-US"/>
        </w:rPr>
        <w:drawing>
          <wp:inline distT="0" distB="0" distL="0" distR="0" wp14:anchorId="5F974E49" wp14:editId="4AA320CF">
            <wp:extent cx="5755640" cy="4176395"/>
            <wp:effectExtent l="0" t="0" r="1016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uderbach MRI 2007.png"/>
                    <pic:cNvPicPr/>
                  </pic:nvPicPr>
                  <pic:blipFill>
                    <a:blip r:embed="rId29">
                      <a:extLst>
                        <a:ext uri="{28A0092B-C50C-407E-A947-70E740481C1C}">
                          <a14:useLocalDpi xmlns:a14="http://schemas.microsoft.com/office/drawing/2010/main" val="0"/>
                        </a:ext>
                      </a:extLst>
                    </a:blip>
                    <a:stretch>
                      <a:fillRect/>
                    </a:stretch>
                  </pic:blipFill>
                  <pic:spPr>
                    <a:xfrm>
                      <a:off x="0" y="0"/>
                      <a:ext cx="5755640" cy="4176395"/>
                    </a:xfrm>
                    <a:prstGeom prst="rect">
                      <a:avLst/>
                    </a:prstGeom>
                  </pic:spPr>
                </pic:pic>
              </a:graphicData>
            </a:graphic>
          </wp:inline>
        </w:drawing>
      </w:r>
    </w:p>
    <w:p w14:paraId="4B43AC75" w14:textId="3366E732" w:rsidR="006B5325" w:rsidRDefault="0082381F" w:rsidP="006717E0">
      <w:pPr>
        <w:pStyle w:val="Caption"/>
      </w:pPr>
      <w:bookmarkStart w:id="75" w:name="_Ref21619308"/>
      <w:bookmarkStart w:id="76" w:name="_Toc27383004"/>
      <w:r>
        <w:t xml:space="preserve">Figure </w:t>
      </w:r>
      <w:fldSimple w:instr=" STYLEREF 1 \s ">
        <w:r w:rsidR="00824FFE">
          <w:rPr>
            <w:noProof/>
          </w:rPr>
          <w:t>1</w:t>
        </w:r>
      </w:fldSimple>
      <w:r w:rsidR="00824FFE">
        <w:noBreakHyphen/>
      </w:r>
      <w:fldSimple w:instr=" SEQ Figure \* ARABIC \s 1 ">
        <w:r w:rsidR="00824FFE">
          <w:rPr>
            <w:noProof/>
          </w:rPr>
          <w:t>15</w:t>
        </w:r>
      </w:fldSimple>
      <w:bookmarkEnd w:id="75"/>
      <w:r>
        <w:t>: CT and MRI of an adult patient with CF.</w:t>
      </w:r>
      <w:bookmarkEnd w:id="76"/>
      <w:r>
        <w:t xml:space="preserve"> </w:t>
      </w:r>
    </w:p>
    <w:p w14:paraId="1827CC13" w14:textId="514166F2" w:rsidR="0082381F" w:rsidRDefault="0082381F" w:rsidP="006717E0">
      <w:pPr>
        <w:pStyle w:val="Subtitle"/>
      </w:pPr>
      <w:r>
        <w:t xml:space="preserve">Image a is CT, whilst images b-d are MRI. Image b is a half-Fourier single-shot turbo spin-echo (HASTE) image. Image c is a volume interpolated breath-hold examination (VIBE) pre and post (image d) contrast media injection. Bronchiectasis is evident in both lungs on all images. The circled area pre and post injection shows that, post injection the definition of the airway wall is enhanced. Image reproduced </w:t>
      </w:r>
      <w:r w:rsidR="00F232DD">
        <w:t xml:space="preserve">with permission </w:t>
      </w:r>
      <w:r>
        <w:t xml:space="preserve">from Puderbach </w:t>
      </w:r>
      <w:r w:rsidR="00564288">
        <w:t>et al</w:t>
      </w:r>
      <w:r>
        <w:t xml:space="preserve"> </w:t>
      </w:r>
      <w:r>
        <w:fldChar w:fldCharType="begin">
          <w:fldData xml:space="preserve">PEVuZE5vdGU+PENpdGU+PEF1dGhvcj5QdWRlcmJhY2g8L0F1dGhvcj48WWVhcj4yMDA3PC9ZZWFy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</w:fldData>
        </w:fldChar>
      </w:r>
      <w:r w:rsidR="00B86FC1">
        <w:instrText xml:space="preserve"> ADDIN EN.CITE </w:instrText>
      </w:r>
      <w:r w:rsidR="00B86FC1">
        <w:fldChar w:fldCharType="begin">
          <w:fldData xml:space="preserve">PEVuZE5vdGU+PENpdGU+PEF1dGhvcj5QdWRlcmJhY2g8L0F1dGhvcj48WWVhcj4yMDA3PC9ZZWFy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</w:fldData>
        </w:fldChar>
      </w:r>
      <w:r w:rsidR="00B86FC1">
        <w:instrText xml:space="preserve"> ADDIN EN.CITE.DATA </w:instrText>
      </w:r>
      <w:r w:rsidR="00B86FC1">
        <w:fldChar w:fldCharType="end"/>
      </w:r>
      <w:r>
        <w:fldChar w:fldCharType="separate"/>
      </w:r>
      <w:r w:rsidR="00B86FC1">
        <w:rPr>
          <w:noProof/>
        </w:rPr>
        <w:t>[184]</w:t>
      </w:r>
      <w:r>
        <w:fldChar w:fldCharType="end"/>
      </w:r>
      <w:r>
        <w:t>.</w:t>
      </w:r>
    </w:p>
    <w:p w14:paraId="49CCB557" w14:textId="77777777" w:rsidR="0082381F" w:rsidRDefault="0082381F" w:rsidP="006717E0"/>
    <w:p w14:paraId="6AC8ED1E" w14:textId="62F38CC1" w:rsidR="006B5325" w:rsidRDefault="009F2E7D" w:rsidP="006717E0">
      <w:r>
        <w:rPr>
          <w:vertAlign w:val="superscript"/>
        </w:rPr>
        <w:t>1</w:t>
      </w:r>
      <w:r>
        <w:t>H</w:t>
      </w:r>
      <w:r w:rsidR="0082381F">
        <w:t xml:space="preserve"> MRI can also be utilised to give functional information on ventilation and perfusion</w:t>
      </w:r>
      <w:r w:rsidR="0082381F" w:rsidRPr="000E77E5">
        <w:t xml:space="preserve"> </w:t>
      </w:r>
      <w:r w:rsidR="0082381F">
        <w:t xml:space="preserve">of the lung </w:t>
      </w:r>
      <w:r w:rsidR="0082381F">
        <w:fldChar w:fldCharType="begin">
          <w:fldData xml:space="preserve">PEVuZE5vdGU+PENpdGU+PEF1dGhvcj5CYXVtYW48L0F1dGhvcj48WWVhcj4yMDEzPC9ZZWFyPjxS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</w:fldData>
        </w:fldChar>
      </w:r>
      <w:r w:rsidR="00B86FC1">
        <w:instrText xml:space="preserve"> ADDIN EN.CITE </w:instrText>
      </w:r>
      <w:r w:rsidR="00B86FC1">
        <w:fldChar w:fldCharType="begin">
          <w:fldData xml:space="preserve">PEVuZE5vdGU+PENpdGU+PEF1dGhvcj5CYXVtYW48L0F1dGhvcj48WWVhcj4yMDEzPC9ZZWFyPjxS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</w:fldData>
        </w:fldChar>
      </w:r>
      <w:r w:rsidR="00B86FC1">
        <w:instrText xml:space="preserve"> ADDIN EN.CITE.DATA </w:instrText>
      </w:r>
      <w:r w:rsidR="00B86FC1">
        <w:fldChar w:fldCharType="end"/>
      </w:r>
      <w:r w:rsidR="0082381F">
        <w:fldChar w:fldCharType="separate"/>
      </w:r>
      <w:r w:rsidR="00B86FC1">
        <w:rPr>
          <w:noProof/>
        </w:rPr>
        <w:t>[205]</w:t>
      </w:r>
      <w:r w:rsidR="0082381F">
        <w:fldChar w:fldCharType="end"/>
      </w:r>
      <w:r w:rsidR="0082381F">
        <w:t xml:space="preserve">. Using free-breathing and Fourier decomposition (FD) methods it is possible to map ventilation within the lung by tuning-in to the breathing cycle. This is achieved by averaging the change in signal within a voxel during the breathing cycle to give a surrogate of fractional ventilation. When acquired over the course of multiple breaths a map of fractional ventilation can be acquired from the change in proton density averaged from all the breaths acquired. </w:t>
      </w:r>
      <w:r w:rsidR="00B01F9F">
        <w:t>Similarly,</w:t>
      </w:r>
      <w:r w:rsidR="0082381F">
        <w:t xml:space="preserve"> this technique can be utilised by tuning into the cardiac cycle and averaging the signal over the course of a single heart beat and then </w:t>
      </w:r>
      <w:r w:rsidR="0082381F">
        <w:lastRenderedPageBreak/>
        <w:t>averaging over the time-course of the scan to give a map of perfusion within the lung. Taken together and acquired during the same scan, these maps of ventilation and perfusion can assess ventilation/perfusion relationships within the lung. In CF, these techniques have been shown to be sensitive to early lung disease (</w:t>
      </w:r>
      <w:r w:rsidR="0082381F">
        <w:fldChar w:fldCharType="begin"/>
      </w:r>
      <w:r w:rsidR="0082381F">
        <w:instrText xml:space="preserve"> REF _Ref21619429 \h </w:instrText>
      </w:r>
      <w:r w:rsidR="0082381F">
        <w:fldChar w:fldCharType="separate"/>
      </w:r>
      <w:r w:rsidR="00140F11">
        <w:t xml:space="preserve">Figure </w:t>
      </w:r>
      <w:r w:rsidR="00140F11">
        <w:rPr>
          <w:noProof/>
        </w:rPr>
        <w:t>1</w:t>
      </w:r>
      <w:r w:rsidR="00140F11">
        <w:noBreakHyphen/>
      </w:r>
      <w:r w:rsidR="00140F11">
        <w:rPr>
          <w:noProof/>
        </w:rPr>
        <w:t>16</w:t>
      </w:r>
      <w:r w:rsidR="0082381F">
        <w:fldChar w:fldCharType="end"/>
      </w:r>
      <w:r w:rsidR="0082381F">
        <w:t xml:space="preserve">) and correlate well against LCI and </w:t>
      </w:r>
      <w:r w:rsidR="00DF2511">
        <w:t>FEV</w:t>
      </w:r>
      <w:r w:rsidR="00DF2511">
        <w:rPr>
          <w:vertAlign w:val="subscript"/>
        </w:rPr>
        <w:t>1</w:t>
      </w:r>
      <w:r w:rsidR="0082381F">
        <w:t xml:space="preserve"> </w:t>
      </w:r>
      <w:r w:rsidR="0082381F">
        <w:fldChar w:fldCharType="begin">
          <w:fldData xml:space="preserve">PEVuZE5vdGU+PENpdGU+PEF1dGhvcj5LYWlyZWl0PC9BdXRob3I+PFllYXI+MjAxNzwvWWVhcj48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dm9sdW1lPjUwPC92b2x1bWU+PG51bWJlcj42PC9udW1iZXI+PGVkaXRpb24+MjAxNy8x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</w:fldData>
        </w:fldChar>
      </w:r>
      <w:r w:rsidR="00B86FC1">
        <w:instrText xml:space="preserve"> ADDIN EN.CITE </w:instrText>
      </w:r>
      <w:r w:rsidR="00B86FC1">
        <w:fldChar w:fldCharType="begin">
          <w:fldData xml:space="preserve">PEVuZE5vdGU+PENpdGU+PEF1dGhvcj5LYWlyZWl0PC9BdXRob3I+PFllYXI+MjAxNzwvWWVhcj48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dm9sdW1lPjUwPC92b2x1bWU+PG51bWJlcj42PC9udW1iZXI+PGVkaXRpb24+MjAxNy8x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</w:fldData>
        </w:fldChar>
      </w:r>
      <w:r w:rsidR="00B86FC1">
        <w:instrText xml:space="preserve"> ADDIN EN.CITE.DATA </w:instrText>
      </w:r>
      <w:r w:rsidR="00B86FC1">
        <w:fldChar w:fldCharType="end"/>
      </w:r>
      <w:r w:rsidR="0082381F">
        <w:fldChar w:fldCharType="separate"/>
      </w:r>
      <w:r w:rsidR="00B86FC1">
        <w:rPr>
          <w:noProof/>
        </w:rPr>
        <w:t>[206-209]</w:t>
      </w:r>
      <w:r w:rsidR="0082381F">
        <w:fldChar w:fldCharType="end"/>
      </w:r>
      <w:r w:rsidR="0082381F">
        <w:t xml:space="preserve">. These ventilation and perfusion maps only provide surrogate measures due to the absence of contrast agents, which are applied to increase the available MR signal. These techniques are therefore highly attractive and could theoretically be routinely implemented on conventional MR scanners. To better understand the level of detail these techniques can deliver in CF, benchmark studies are required against contrast agents such as hyperpolarised gas MRI (for ventilation) and intra-venous gadolinium (for perfusion). An initial study utilising the ‘Matrix-pencil’ FD technique demonstrated in 34 children and adults with CF, </w:t>
      </w:r>
      <w:r w:rsidR="00B01F9F">
        <w:t xml:space="preserve">that </w:t>
      </w:r>
      <w:r w:rsidR="0082381F">
        <w:t xml:space="preserve">perfusion imaging gave similar diagnostic information when comparing FD to gadolinium based </w:t>
      </w:r>
      <w:r>
        <w:rPr>
          <w:vertAlign w:val="superscript"/>
        </w:rPr>
        <w:t>1</w:t>
      </w:r>
      <w:r>
        <w:t>H</w:t>
      </w:r>
      <w:r w:rsidR="0082381F">
        <w:t xml:space="preserve"> perfusion imaging </w:t>
      </w:r>
      <w:r w:rsidR="0082381F">
        <w:fldChar w:fldCharType="begin">
          <w:fldData xml:space="preserve">PEVuZE5vdGU+PENpdGU+PEF1dGhvcj5CYXVtYW48L0F1dGhvcj48WWVhcj4yMDEzPC9ZZWFyPjxS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</w:fldData>
        </w:fldChar>
      </w:r>
      <w:r w:rsidR="00B86FC1">
        <w:instrText xml:space="preserve"> ADDIN EN.CITE </w:instrText>
      </w:r>
      <w:r w:rsidR="00B86FC1">
        <w:fldChar w:fldCharType="begin">
          <w:fldData xml:space="preserve">PEVuZE5vdGU+PENpdGU+PEF1dGhvcj5CYXVtYW48L0F1dGhvcj48WWVhcj4yMDEzPC9ZZWFyPjxS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</w:fldData>
        </w:fldChar>
      </w:r>
      <w:r w:rsidR="00B86FC1">
        <w:instrText xml:space="preserve"> ADDIN EN.CITE.DATA </w:instrText>
      </w:r>
      <w:r w:rsidR="00B86FC1">
        <w:fldChar w:fldCharType="end"/>
      </w:r>
      <w:r w:rsidR="0082381F">
        <w:fldChar w:fldCharType="separate"/>
      </w:r>
      <w:r w:rsidR="00B86FC1">
        <w:rPr>
          <w:noProof/>
        </w:rPr>
        <w:t>[205]</w:t>
      </w:r>
      <w:r w:rsidR="0082381F">
        <w:fldChar w:fldCharType="end"/>
      </w:r>
      <w:r w:rsidR="0082381F">
        <w:t xml:space="preserve">. </w:t>
      </w:r>
    </w:p>
    <w:p w14:paraId="008B5124" w14:textId="77777777" w:rsidR="0082381F" w:rsidRDefault="0082381F" w:rsidP="006717E0"/>
    <w:p w14:paraId="393D8093" w14:textId="77777777" w:rsidR="0082381F" w:rsidRDefault="0082381F" w:rsidP="007249C5">
      <w:pPr>
        <w:jc w:val="center"/>
      </w:pPr>
      <w:r>
        <w:rPr>
          <w:noProof/>
          <w:lang w:val="en-US"/>
        </w:rPr>
        <w:drawing>
          <wp:inline distT="0" distB="0" distL="0" distR="0" wp14:anchorId="6F2E7A51" wp14:editId="1A257118">
            <wp:extent cx="5109875" cy="3225242"/>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yilas 2017.png"/>
                    <pic:cNvPicPr/>
                  </pic:nvPicPr>
                  <pic:blipFill>
                    <a:blip r:embed="rId30">
                      <a:extLst>
                        <a:ext uri="{28A0092B-C50C-407E-A947-70E740481C1C}">
                          <a14:useLocalDpi xmlns:a14="http://schemas.microsoft.com/office/drawing/2010/main" val="0"/>
                        </a:ext>
                      </a:extLst>
                    </a:blip>
                    <a:stretch>
                      <a:fillRect/>
                    </a:stretch>
                  </pic:blipFill>
                  <pic:spPr>
                    <a:xfrm>
                      <a:off x="0" y="0"/>
                      <a:ext cx="5144069" cy="3246825"/>
                    </a:xfrm>
                    <a:prstGeom prst="rect">
                      <a:avLst/>
                    </a:prstGeom>
                  </pic:spPr>
                </pic:pic>
              </a:graphicData>
            </a:graphic>
          </wp:inline>
        </w:drawing>
      </w:r>
    </w:p>
    <w:p w14:paraId="59382E5D" w14:textId="1C6F407F" w:rsidR="006B5325" w:rsidRDefault="0082381F" w:rsidP="006717E0">
      <w:pPr>
        <w:pStyle w:val="Caption"/>
      </w:pPr>
      <w:bookmarkStart w:id="77" w:name="_Ref21619429"/>
      <w:bookmarkStart w:id="78" w:name="_Toc27383005"/>
      <w:r>
        <w:t xml:space="preserve">Figure </w:t>
      </w:r>
      <w:fldSimple w:instr=" STYLEREF 1 \s ">
        <w:r w:rsidR="00824FFE">
          <w:rPr>
            <w:noProof/>
          </w:rPr>
          <w:t>1</w:t>
        </w:r>
      </w:fldSimple>
      <w:r w:rsidR="00824FFE">
        <w:noBreakHyphen/>
      </w:r>
      <w:fldSimple w:instr=" SEQ Figure \* ARABIC \s 1 ">
        <w:r w:rsidR="00824FFE">
          <w:rPr>
            <w:noProof/>
          </w:rPr>
          <w:t>16</w:t>
        </w:r>
      </w:fldSimple>
      <w:bookmarkEnd w:id="77"/>
      <w:r>
        <w:t>: ‘Matrix-pencil’ ventilation and perfusion maps in a nine year old patient with mild CF lung disease.</w:t>
      </w:r>
      <w:bookmarkEnd w:id="78"/>
      <w:r>
        <w:t xml:space="preserve"> </w:t>
      </w:r>
    </w:p>
    <w:p w14:paraId="077A57CE" w14:textId="0E7A79EE" w:rsidR="0082381F" w:rsidRDefault="0082381F" w:rsidP="006717E0">
      <w:pPr>
        <w:pStyle w:val="Subtitle"/>
      </w:pPr>
      <w:r>
        <w:t xml:space="preserve">Images a and b are HASTE sequences highlighting bronchial wall thickening (arrows). Image c is the fractional ventilation map taken from the ‘Matrix-pencil’ technique and image e is the mask equating to the ventilation defects. Image d is a relative perfusion map created from the ‘Matrix-pencil’ technique and image f is the mask showing the perfusion defects. Image reproduced from Nyilas </w:t>
      </w:r>
      <w:r w:rsidR="00564288">
        <w:t>et al</w:t>
      </w:r>
      <w:r>
        <w:t xml:space="preserve"> </w:t>
      </w:r>
      <w:r>
        <w:fldChar w:fldCharType="begin">
          <w:fldData xml:space="preserve">PEVuZE5vdGU+PENpdGU+PEF1dGhvcj5OeWlsYXM8L0F1dGhvcj48WWVhcj4yMDE3PC9ZZWFyPjxS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1MDwv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</w:fldData>
        </w:fldChar>
      </w:r>
      <w:r w:rsidR="00B86FC1">
        <w:instrText xml:space="preserve"> ADDIN EN.CITE </w:instrText>
      </w:r>
      <w:r w:rsidR="00B86FC1">
        <w:fldChar w:fldCharType="begin">
          <w:fldData xml:space="preserve">PEVuZE5vdGU+PENpdGU+PEF1dGhvcj5OeWlsYXM8L0F1dGhvcj48WWVhcj4yMDE3PC9ZZWFyPjxS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1MDwv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</w:fldData>
        </w:fldChar>
      </w:r>
      <w:r w:rsidR="00B86FC1">
        <w:instrText xml:space="preserve"> ADDIN EN.CITE.DATA </w:instrText>
      </w:r>
      <w:r w:rsidR="00B86FC1">
        <w:fldChar w:fldCharType="end"/>
      </w:r>
      <w:r>
        <w:fldChar w:fldCharType="separate"/>
      </w:r>
      <w:r w:rsidR="00B86FC1">
        <w:rPr>
          <w:noProof/>
        </w:rPr>
        <w:t>[207]</w:t>
      </w:r>
      <w:r>
        <w:fldChar w:fldCharType="end"/>
      </w:r>
      <w:r>
        <w:t xml:space="preserve">. </w:t>
      </w:r>
      <w:r w:rsidR="00CE40B0" w:rsidRPr="00CE40B0">
        <w:t>Reproduced with permission of the © ERS 2019:  </w:t>
      </w:r>
      <w:r w:rsidR="00CE40B0" w:rsidRPr="00CE40B0">
        <w:rPr>
          <w:iCs/>
        </w:rPr>
        <w:t>European Respiratory Journal Published 7 December 2017</w:t>
      </w:r>
      <w:r w:rsidR="00CE40B0">
        <w:t>.</w:t>
      </w:r>
    </w:p>
    <w:p w14:paraId="7B87297D" w14:textId="77777777" w:rsidR="0082381F" w:rsidRDefault="0082381F" w:rsidP="006717E0"/>
    <w:p w14:paraId="0B4F8E55" w14:textId="7309F970" w:rsidR="0082381F" w:rsidRDefault="0082381F" w:rsidP="006717E0">
      <w:r>
        <w:t xml:space="preserve">CF is </w:t>
      </w:r>
      <w:r w:rsidR="006B5325">
        <w:t xml:space="preserve">primarily a disease which affects the </w:t>
      </w:r>
      <w:r>
        <w:t xml:space="preserve">airways. A consequence of airway obstruction to ventilation is localised hypoxia. Localised hypoxia in turn will cause vasoconstriction and a redistribution of the pulmonary vasculature to areas of the lung with adequate ventilation. </w:t>
      </w:r>
      <w:r w:rsidR="009F2E7D">
        <w:rPr>
          <w:vertAlign w:val="superscript"/>
        </w:rPr>
        <w:t>1</w:t>
      </w:r>
      <w:r w:rsidR="009F2E7D">
        <w:t>H</w:t>
      </w:r>
      <w:r>
        <w:t xml:space="preserve"> lung perfusion MRI has been routinely used in some centres by utilising intra-venous gadolinium to apply contrast to the </w:t>
      </w:r>
      <w:r>
        <w:lastRenderedPageBreak/>
        <w:t xml:space="preserve">pulmonary perfusion </w:t>
      </w:r>
      <w:r>
        <w:fldChar w:fldCharType="begin">
          <w:fldData xml:space="preserve">PEVuZE5vdGU+PENpdGU+PEF1dGhvcj5XaWVscHV0ejwvQXV0aG9yPjxZZWFyPjIwMTQ8L1llYXI+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k1Ni02NTwv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</w:fldData>
        </w:fldChar>
      </w:r>
      <w:r w:rsidR="00B86FC1">
        <w:instrText xml:space="preserve"> ADDIN EN.CITE </w:instrText>
      </w:r>
      <w:r w:rsidR="00B86FC1">
        <w:fldChar w:fldCharType="begin">
          <w:fldData xml:space="preserve">PEVuZE5vdGU+PENpdGU+PEF1dGhvcj5XaWVscHV0ejwvQXV0aG9yPjxZZWFyPjIwMTQ8L1llYXI+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k1Ni02NTwv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</w:fldData>
        </w:fldChar>
      </w:r>
      <w:r w:rsidR="00B86FC1">
        <w:instrText xml:space="preserve"> ADDIN EN.CITE.DATA </w:instrText>
      </w:r>
      <w:r w:rsidR="00B86FC1">
        <w:fldChar w:fldCharType="end"/>
      </w:r>
      <w:r>
        <w:fldChar w:fldCharType="separate"/>
      </w:r>
      <w:r w:rsidR="00B86FC1">
        <w:rPr>
          <w:noProof/>
        </w:rPr>
        <w:t>[192]</w:t>
      </w:r>
      <w:r>
        <w:fldChar w:fldCharType="end"/>
      </w:r>
      <w:r>
        <w:t xml:space="preserve">. Contrast enhanced MRI imaging of the pulmonary vasculature therefore highlights areas of lung with perfusion defects in CF </w:t>
      </w:r>
      <w:r>
        <w:fldChar w:fldCharType="begin">
          <w:fldData xml:space="preserve">PEVuZE5vdGU+PENpdGU+PEF1dGhvcj5QdWRlcmJhY2g8L0F1dGhvcj48WWVhcj4yMDEwPC9ZZWFy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</w:fldData>
        </w:fldChar>
      </w:r>
      <w:r w:rsidR="00B86FC1">
        <w:instrText xml:space="preserve"> ADDIN EN.CITE </w:instrText>
      </w:r>
      <w:r w:rsidR="00B86FC1">
        <w:fldChar w:fldCharType="begin">
          <w:fldData xml:space="preserve">PEVuZE5vdGU+PENpdGU+PEF1dGhvcj5QdWRlcmJhY2g8L0F1dGhvcj48WWVhcj4yMDEwPC9ZZWFy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</w:fldData>
        </w:fldChar>
      </w:r>
      <w:r w:rsidR="00B86FC1">
        <w:instrText xml:space="preserve"> ADDIN EN.CITE.DATA </w:instrText>
      </w:r>
      <w:r w:rsidR="00B86FC1">
        <w:fldChar w:fldCharType="end"/>
      </w:r>
      <w:r>
        <w:fldChar w:fldCharType="separate"/>
      </w:r>
      <w:r w:rsidR="00B86FC1">
        <w:rPr>
          <w:noProof/>
        </w:rPr>
        <w:t>[183, 184, 187, 189]</w:t>
      </w:r>
      <w:r>
        <w:fldChar w:fldCharType="end"/>
      </w:r>
      <w:r>
        <w:t>. Perfusion defects are prevalent in CF</w:t>
      </w:r>
      <w:r w:rsidR="00F55DC5">
        <w:t>:</w:t>
      </w:r>
      <w:r>
        <w:t xml:space="preserve"> Eichinger </w:t>
      </w:r>
      <w:r w:rsidR="00564288">
        <w:rPr>
          <w:i/>
        </w:rPr>
        <w:t>et al</w:t>
      </w:r>
      <w:r>
        <w:t xml:space="preserve"> reported a cohort of 11 children and adolescents with CF and found that 80% of upper and 39% of lower lobes were affected by perfusion defects </w:t>
      </w:r>
      <w:r>
        <w:fldChar w:fldCharType="begin">
          <w:fldData xml:space="preserve">PEVuZE5vdGU+PENpdGU+PEF1dGhvcj5FaWNoaW5nZXI8L0F1dGhvcj48WWVhcj4yMDA2PC9ZZWFy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</w:fldData>
        </w:fldChar>
      </w:r>
      <w:r w:rsidR="00B86FC1">
        <w:instrText xml:space="preserve"> ADDIN EN.CITE </w:instrText>
      </w:r>
      <w:r w:rsidR="00B86FC1">
        <w:fldChar w:fldCharType="begin">
          <w:fldData xml:space="preserve">PEVuZE5vdGU+PENpdGU+PEF1dGhvcj5FaWNoaW5nZXI8L0F1dGhvcj48WWVhcj4yMDA2PC9ZZWFy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</w:fldData>
        </w:fldChar>
      </w:r>
      <w:r w:rsidR="00B86FC1">
        <w:instrText xml:space="preserve"> ADDIN EN.CITE.DATA </w:instrText>
      </w:r>
      <w:r w:rsidR="00B86FC1">
        <w:fldChar w:fldCharType="end"/>
      </w:r>
      <w:r>
        <w:fldChar w:fldCharType="separate"/>
      </w:r>
      <w:r w:rsidR="00B86FC1">
        <w:rPr>
          <w:noProof/>
        </w:rPr>
        <w:t>[189]</w:t>
      </w:r>
      <w:r>
        <w:fldChar w:fldCharType="end"/>
      </w:r>
      <w:r>
        <w:t xml:space="preserve">. Defects in pulmonary perfusion have even been identified in infants and preschool children with CF </w:t>
      </w:r>
      <w:r>
        <w:fldChar w:fldCharType="begin">
          <w:fldData xml:space="preserve">PEVuZE5vdGU+PENpdGU+PEF1dGhvcj5XaWVscHV0ejwvQXV0aG9yPjxZZWFyPjIwMTQ8L1llYXI+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k1Ni02NTwv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</w:fldData>
        </w:fldChar>
      </w:r>
      <w:r w:rsidR="00B86FC1">
        <w:instrText xml:space="preserve"> ADDIN EN.CITE </w:instrText>
      </w:r>
      <w:r w:rsidR="00B86FC1">
        <w:fldChar w:fldCharType="begin">
          <w:fldData xml:space="preserve">PEVuZE5vdGU+PENpdGU+PEF1dGhvcj5XaWVscHV0ejwvQXV0aG9yPjxZZWFyPjIwMTQ8L1llYXI+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k1Ni02NTwv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</w:fldData>
        </w:fldChar>
      </w:r>
      <w:r w:rsidR="00B86FC1">
        <w:instrText xml:space="preserve"> ADDIN EN.CITE.DATA </w:instrText>
      </w:r>
      <w:r w:rsidR="00B86FC1">
        <w:fldChar w:fldCharType="end"/>
      </w:r>
      <w:r>
        <w:fldChar w:fldCharType="separate"/>
      </w:r>
      <w:r w:rsidR="00B86FC1">
        <w:rPr>
          <w:noProof/>
        </w:rPr>
        <w:t>[192]</w:t>
      </w:r>
      <w:r>
        <w:fldChar w:fldCharType="end"/>
      </w:r>
      <w:r>
        <w:t xml:space="preserve"> (</w:t>
      </w:r>
      <w:r>
        <w:fldChar w:fldCharType="begin"/>
      </w:r>
      <w:r>
        <w:instrText xml:space="preserve"> REF _Ref345770668 \h </w:instrText>
      </w:r>
      <w:r>
        <w:fldChar w:fldCharType="separate"/>
      </w:r>
      <w:r w:rsidR="00140F11" w:rsidRPr="00EE20A6">
        <w:t xml:space="preserve">Figure </w:t>
      </w:r>
      <w:r w:rsidR="00140F11">
        <w:rPr>
          <w:noProof/>
        </w:rPr>
        <w:t>1</w:t>
      </w:r>
      <w:r w:rsidR="00140F11">
        <w:noBreakHyphen/>
      </w:r>
      <w:r w:rsidR="00140F11">
        <w:rPr>
          <w:noProof/>
        </w:rPr>
        <w:t>17</w:t>
      </w:r>
      <w:r>
        <w:fldChar w:fldCharType="end"/>
      </w:r>
      <w:r>
        <w:t xml:space="preserve">), the severity of which correlates with the degree of abnormality as measured with LCI </w:t>
      </w:r>
      <w:r>
        <w:fldChar w:fldCharType="begin">
          <w:fldData xml:space="preserve">PEVuZE5vdGU+PENpdGU+PEF1dGhvcj5TdGFobDwvQXV0aG9yPjxZZWFyPjIwMTc8L1llYXI+PFJl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hbHQtcGVyaW9kaWNh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</w:fldData>
        </w:fldChar>
      </w:r>
      <w:r w:rsidR="00B86FC1">
        <w:instrText xml:space="preserve"> ADDIN EN.CITE </w:instrText>
      </w:r>
      <w:r w:rsidR="00B86FC1">
        <w:fldChar w:fldCharType="begin">
          <w:fldData xml:space="preserve">PEVuZE5vdGU+PENpdGU+PEF1dGhvcj5TdGFobDwvQXV0aG9yPjxZZWFyPjIwMTc8L1llYXI+PFJl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hbHQtcGVyaW9kaWNh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</w:fldData>
        </w:fldChar>
      </w:r>
      <w:r w:rsidR="00B86FC1">
        <w:instrText xml:space="preserve"> ADDIN EN.CITE.DATA </w:instrText>
      </w:r>
      <w:r w:rsidR="00B86FC1">
        <w:fldChar w:fldCharType="end"/>
      </w:r>
      <w:r>
        <w:fldChar w:fldCharType="separate"/>
      </w:r>
      <w:r w:rsidR="00B86FC1">
        <w:rPr>
          <w:noProof/>
        </w:rPr>
        <w:t>[193]</w:t>
      </w:r>
      <w:r>
        <w:fldChar w:fldCharType="end"/>
      </w:r>
      <w:r>
        <w:t xml:space="preserve">. The high prevalence of perfusion defects in patients with CF, reported in these studies, suggest that contrast enhanced perfusion MRI is a promising method for assessing the progression of CF lung disease. One </w:t>
      </w:r>
      <w:r w:rsidR="00B01F9F">
        <w:t>limitation</w:t>
      </w:r>
      <w:r>
        <w:t xml:space="preserve"> of the method however, is the need for an invasive injection, which is required to perform the manoeuvre. Many patients have an in-situ portacath inserted due to the regular injections received for necessary treatment, through which gadolinium cannot be administered. </w:t>
      </w:r>
    </w:p>
    <w:p w14:paraId="06141857" w14:textId="77777777" w:rsidR="0082381F" w:rsidRDefault="0082381F" w:rsidP="006717E0"/>
    <w:p w14:paraId="4BF683B1" w14:textId="77777777" w:rsidR="0082381F" w:rsidRDefault="0082381F" w:rsidP="006717E0">
      <w:r>
        <w:t xml:space="preserve">To better understand the relationship between ventilation and perfusion abnormalities in CF, benchmark studies comparing hyperpolarised gas and contrast-enhanced perfusion are required. Longitudinal studies may establish whether ventilation defects cause perfusion defects or vice versa. </w:t>
      </w:r>
    </w:p>
    <w:p w14:paraId="4B26FF15" w14:textId="77777777" w:rsidR="0082381F" w:rsidRDefault="0082381F" w:rsidP="006717E0"/>
    <w:p w14:paraId="3214A40B" w14:textId="77777777" w:rsidR="0082381F" w:rsidRDefault="0082381F" w:rsidP="007249C5">
      <w:pPr>
        <w:jc w:val="center"/>
      </w:pPr>
      <w:r>
        <w:rPr>
          <w:noProof/>
          <w:lang w:val="en-US"/>
        </w:rPr>
        <w:drawing>
          <wp:inline distT="0" distB="0" distL="0" distR="0" wp14:anchorId="4C429EB0" wp14:editId="32CEA9E5">
            <wp:extent cx="5529884" cy="3509349"/>
            <wp:effectExtent l="25400" t="25400" r="33020" b="2159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l 1H MRI.tiff"/>
                    <pic:cNvPicPr/>
                  </pic:nvPicPr>
                  <pic:blipFill>
                    <a:blip r:embed="rId31">
                      <a:extLst>
                        <a:ext uri="{28A0092B-C50C-407E-A947-70E740481C1C}">
                          <a14:useLocalDpi xmlns:a14="http://schemas.microsoft.com/office/drawing/2010/main" val="0"/>
                        </a:ext>
                      </a:extLst>
                    </a:blip>
                    <a:stretch>
                      <a:fillRect/>
                    </a:stretch>
                  </pic:blipFill>
                  <pic:spPr>
                    <a:xfrm>
                      <a:off x="0" y="0"/>
                      <a:ext cx="5534812" cy="3512476"/>
                    </a:xfrm>
                    <a:prstGeom prst="rect">
                      <a:avLst/>
                    </a:prstGeom>
                    <a:ln>
                      <a:solidFill>
                        <a:schemeClr val="tx1"/>
                      </a:solidFill>
                    </a:ln>
                  </pic:spPr>
                </pic:pic>
              </a:graphicData>
            </a:graphic>
          </wp:inline>
        </w:drawing>
      </w:r>
    </w:p>
    <w:p w14:paraId="1CFF4BA3" w14:textId="40B697A8" w:rsidR="006B5325" w:rsidRDefault="0082381F" w:rsidP="006717E0">
      <w:pPr>
        <w:pStyle w:val="Caption"/>
      </w:pPr>
      <w:bookmarkStart w:id="79" w:name="_Ref345770668"/>
      <w:bookmarkStart w:id="80" w:name="_Toc27383006"/>
      <w:bookmarkStart w:id="81" w:name="_Toc345774511"/>
      <w:r w:rsidRPr="00EE20A6">
        <w:t xml:space="preserve">Figure </w:t>
      </w:r>
      <w:fldSimple w:instr=" STYLEREF 1 \s ">
        <w:r w:rsidR="00824FFE">
          <w:rPr>
            <w:noProof/>
          </w:rPr>
          <w:t>1</w:t>
        </w:r>
      </w:fldSimple>
      <w:r w:rsidR="00824FFE">
        <w:noBreakHyphen/>
      </w:r>
      <w:fldSimple w:instr=" SEQ Figure \* ARABIC \s 1 ">
        <w:r w:rsidR="00824FFE">
          <w:rPr>
            <w:noProof/>
          </w:rPr>
          <w:t>17</w:t>
        </w:r>
      </w:fldSimple>
      <w:bookmarkEnd w:id="79"/>
      <w:r w:rsidRPr="00EE20A6">
        <w:t>:</w:t>
      </w:r>
      <w:r>
        <w:t xml:space="preserve"> Structural and perfusion abnormalities on MRI in early CF lung disease.</w:t>
      </w:r>
      <w:bookmarkEnd w:id="80"/>
      <w:r>
        <w:t xml:space="preserve"> </w:t>
      </w:r>
    </w:p>
    <w:p w14:paraId="5CE6048C" w14:textId="18B63F3E" w:rsidR="0082381F" w:rsidRDefault="0082381F" w:rsidP="006717E0">
      <w:pPr>
        <w:pStyle w:val="Subtitle"/>
      </w:pPr>
      <w:r>
        <w:t xml:space="preserve">Representative contrast enhanced T1 and T2 weighted conventional MR images and first-pass perfusion MRI, taken from infant and pre-school children with CF. The white arrows point to areas within the lung (in the T1 weighted images) showing structural abnormalities such as wall thickening or bronchiectasis. The white arrowheads in the T2 weighted images demonstrate areas of mucus plugging. Black arrowheads highlight perfusion abnormalities. Image reproduced from Wielputz </w:t>
      </w:r>
      <w:r w:rsidR="00564288">
        <w:t>et al</w:t>
      </w:r>
      <w:r>
        <w:t xml:space="preserve"> </w:t>
      </w:r>
      <w:r>
        <w:fldChar w:fldCharType="begin">
          <w:fldData xml:space="preserve">PEVuZE5vdGU+PENpdGU+PEF1dGhvcj5XaWVscHV0ejwvQXV0aG9yPjxZZWFyPjIwMTQ8L1llYXI+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YWx0LXBlcmlv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</w:fldData>
        </w:fldChar>
      </w:r>
      <w:r w:rsidR="00B86FC1">
        <w:instrText xml:space="preserve"> ADDIN EN.CITE </w:instrText>
      </w:r>
      <w:r w:rsidR="00B86FC1">
        <w:fldChar w:fldCharType="begin">
          <w:fldData xml:space="preserve">PEVuZE5vdGU+PENpdGU+PEF1dGhvcj5XaWVscHV0ejwvQXV0aG9yPjxZZWFyPjIwMTQ8L1llYXI+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YWJici0xPkFtZXJpY2FuIGpvdXJu
YWwgb2YgcmVzcGlyYXRvcnkgYW5kIGNyaXRpY2FsIGNhcmUgbWVkaWNpbmU8L2FiYnItMT48L3Bl
cmlvZGljYWw+PGFsdC1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YWx0LXBlcmlv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</w:fldData>
        </w:fldChar>
      </w:r>
      <w:r w:rsidR="00B86FC1">
        <w:instrText xml:space="preserve"> ADDIN EN.CITE.DATA </w:instrText>
      </w:r>
      <w:r w:rsidR="00B86FC1">
        <w:fldChar w:fldCharType="end"/>
      </w:r>
      <w:r>
        <w:fldChar w:fldCharType="separate"/>
      </w:r>
      <w:r w:rsidR="00B86FC1">
        <w:rPr>
          <w:noProof/>
        </w:rPr>
        <w:t>[192]</w:t>
      </w:r>
      <w:r>
        <w:fldChar w:fldCharType="end"/>
      </w:r>
      <w:r>
        <w:t>.</w:t>
      </w:r>
      <w:bookmarkEnd w:id="81"/>
      <w:r w:rsidR="00290084">
        <w:t xml:space="preserve"> </w:t>
      </w:r>
      <w:r w:rsidR="00290084" w:rsidRPr="00290084">
        <w:t>Reprinted with permission of the American Thoracic Society. Copyright © 2019 American Thoracic Society.</w:t>
      </w:r>
    </w:p>
    <w:p w14:paraId="31F4EFC7" w14:textId="77777777" w:rsidR="006B5325" w:rsidRPr="006B5325" w:rsidRDefault="006B5325" w:rsidP="006717E0"/>
    <w:p w14:paraId="7F4964CB" w14:textId="03CDA077" w:rsidR="0082381F" w:rsidRDefault="0082381F" w:rsidP="006717E0">
      <w:r>
        <w:t xml:space="preserve">Whilst there are still advancements to be made in </w:t>
      </w:r>
      <w:r w:rsidR="009F2E7D">
        <w:rPr>
          <w:vertAlign w:val="superscript"/>
        </w:rPr>
        <w:t>1</w:t>
      </w:r>
      <w:r w:rsidR="009F2E7D">
        <w:t>H</w:t>
      </w:r>
      <w:r>
        <w:t xml:space="preserve"> structural MR imaging of the lung, the resolution achieved with UTE imaging in particular and the potential of ventilation and perfusion surrogates, </w:t>
      </w:r>
      <w:r w:rsidR="009F2E7D">
        <w:rPr>
          <w:vertAlign w:val="superscript"/>
        </w:rPr>
        <w:t>1</w:t>
      </w:r>
      <w:r w:rsidR="009F2E7D">
        <w:t>H</w:t>
      </w:r>
      <w:r>
        <w:t xml:space="preserve"> MRI appears on the verge of adoption into clinical practice in patients with CF. </w:t>
      </w:r>
    </w:p>
    <w:p w14:paraId="6361553A" w14:textId="5E1A8813" w:rsidR="003308C0" w:rsidRDefault="003308C0" w:rsidP="006717E0">
      <w:pPr>
        <w:rPr>
          <w:rFonts w:asciiTheme="majorHAnsi" w:eastAsiaTheme="majorEastAsia" w:hAnsiTheme="majorHAnsi" w:cstheme="majorBidi"/>
          <w:color w:val="000000" w:themeColor="text1"/>
        </w:rPr>
      </w:pPr>
    </w:p>
    <w:p w14:paraId="26BCE57E" w14:textId="046E3169" w:rsidR="0082381F" w:rsidRDefault="0082381F" w:rsidP="006717E0">
      <w:pPr>
        <w:pStyle w:val="Heading3"/>
        <w:numPr>
          <w:ilvl w:val="2"/>
          <w:numId w:val="18"/>
        </w:numPr>
      </w:pPr>
      <w:bookmarkStart w:id="82" w:name="_Toc27382854"/>
      <w:r>
        <w:t>Hyperpolarised gas MRI</w:t>
      </w:r>
      <w:bookmarkEnd w:id="82"/>
    </w:p>
    <w:p w14:paraId="37BCDB01" w14:textId="77777777" w:rsidR="0082381F" w:rsidRDefault="0082381F" w:rsidP="006717E0"/>
    <w:p w14:paraId="632A9319" w14:textId="37E4E910" w:rsidR="0082381F" w:rsidRDefault="0082381F" w:rsidP="006717E0">
      <w:r w:rsidRPr="00ED0351">
        <w:t xml:space="preserve">Hyperpolarised gas </w:t>
      </w:r>
      <w:r>
        <w:t xml:space="preserve">ventilation </w:t>
      </w:r>
      <w:r w:rsidRPr="00ED0351">
        <w:t>MRI is the technique employed to</w:t>
      </w:r>
      <w:r w:rsidR="001939C4">
        <w:t xml:space="preserve"> directly</w:t>
      </w:r>
      <w:r w:rsidRPr="00ED0351">
        <w:t xml:space="preserve"> assess the pulmonary ventilation. It is a </w:t>
      </w:r>
      <w:r w:rsidR="001B3DC6" w:rsidRPr="00ED0351">
        <w:t>highly-specialised</w:t>
      </w:r>
      <w:r w:rsidRPr="00ED0351">
        <w:t xml:space="preserve"> technique that offers </w:t>
      </w:r>
      <w:r>
        <w:t>additional</w:t>
      </w:r>
      <w:r w:rsidRPr="00ED0351">
        <w:t xml:space="preserve"> detail </w:t>
      </w:r>
      <w:r>
        <w:t xml:space="preserve">as to </w:t>
      </w:r>
      <w:r w:rsidRPr="00ED0351">
        <w:t>the regions within the lung which are ventilated and which are not</w:t>
      </w:r>
      <w:r>
        <w:t xml:space="preserve"> (</w:t>
      </w:r>
      <w:r>
        <w:fldChar w:fldCharType="begin"/>
      </w:r>
      <w:r>
        <w:instrText xml:space="preserve"> REF _Ref345686910 \h </w:instrText>
      </w:r>
      <w:r>
        <w:fldChar w:fldCharType="separate"/>
      </w:r>
      <w:r w:rsidR="00140F11" w:rsidRPr="003D0CC0">
        <w:t xml:space="preserve">Figure </w:t>
      </w:r>
      <w:r w:rsidR="00140F11">
        <w:rPr>
          <w:noProof/>
        </w:rPr>
        <w:t>1</w:t>
      </w:r>
      <w:r w:rsidR="00140F11">
        <w:noBreakHyphen/>
      </w:r>
      <w:r w:rsidR="00140F11">
        <w:rPr>
          <w:noProof/>
        </w:rPr>
        <w:t>18</w:t>
      </w:r>
      <w:r>
        <w:fldChar w:fldCharType="end"/>
      </w:r>
      <w:r>
        <w:t>)</w:t>
      </w:r>
      <w:r w:rsidRPr="00ED0351">
        <w:t xml:space="preserve">. The technique involves the inhalation of a hyperpolarised gas, usually either </w:t>
      </w:r>
      <w:r w:rsidRPr="00C55CA5">
        <w:t>helium-3</w:t>
      </w:r>
      <w:r w:rsidRPr="00ED0351">
        <w:t xml:space="preserve"> (</w:t>
      </w:r>
      <w:r w:rsidR="005E6BBB">
        <w:rPr>
          <w:vertAlign w:val="superscript"/>
        </w:rPr>
        <w:t>3</w:t>
      </w:r>
      <w:r w:rsidR="005E6BBB">
        <w:t>He</w:t>
      </w:r>
      <w:r w:rsidRPr="00ED0351">
        <w:t>) or xenon</w:t>
      </w:r>
      <w:r>
        <w:t>-129</w:t>
      </w:r>
      <w:r w:rsidRPr="00ED0351">
        <w:t xml:space="preserve"> (</w:t>
      </w:r>
      <w:r w:rsidR="005E6BBB">
        <w:rPr>
          <w:vertAlign w:val="superscript"/>
        </w:rPr>
        <w:t>129</w:t>
      </w:r>
      <w:r w:rsidR="005E6BBB">
        <w:t>Xe</w:t>
      </w:r>
      <w:r w:rsidRPr="00ED0351">
        <w:t xml:space="preserve">). With conventional </w:t>
      </w:r>
      <w:r w:rsidR="009F2E7D">
        <w:rPr>
          <w:vertAlign w:val="superscript"/>
        </w:rPr>
        <w:t>1</w:t>
      </w:r>
      <w:r w:rsidR="009F2E7D">
        <w:t>H</w:t>
      </w:r>
      <w:r w:rsidRPr="00ED0351">
        <w:t xml:space="preserve"> MRI, images are acquired by aligning the nuclear spins of hydro</w:t>
      </w:r>
      <w:r>
        <w:t>gen atoms within the human body.</w:t>
      </w:r>
      <w:r w:rsidRPr="00ED0351">
        <w:t xml:space="preserve"> </w:t>
      </w:r>
      <w:r>
        <w:t>I</w:t>
      </w:r>
      <w:r w:rsidRPr="00ED0351">
        <w:t xml:space="preserve">n a 1.5 Tesla scanner the net polarisation achieved for proton MRI is approximately 0.0001% </w:t>
      </w:r>
      <w:r w:rsidRPr="00ED0351">
        <w:fldChar w:fldCharType="begin"/>
      </w:r>
      <w:r w:rsidR="00B86FC1">
        <w:instrText xml:space="preserve"> ADDIN EN.CITE &lt;EndNote&gt;&lt;Cite&gt;&lt;Author&gt;Altes&lt;/Author&gt;&lt;Year&gt;2003&lt;/Year&gt;&lt;RecNum&gt;985&lt;/RecNum&gt;&lt;DisplayText&gt;[210]&lt;/DisplayText&gt;&lt;record&gt;&lt;rec-number&gt;985&lt;/rec-number&gt;&lt;foreign-keys&gt;&lt;key app="EN" db-id="pr5wspr9dw2dxne92x4v99s69xa59dv092es" timestamp="1412675103"&gt;985&lt;/key&gt;&lt;/foreign-keys&gt;&lt;ref-type name="Journal Article"&gt;17&lt;/ref-type&gt;&lt;contributors&gt;&lt;authors&gt;&lt;author&gt;Altes, T. A.&lt;/author&gt;&lt;author&gt;de Lange, E. E.&lt;/author&gt;&lt;/authors&gt;&lt;/contributors&gt;&lt;auth-address&gt;Department of Radiology, University of Virginia, MR4 Building, Room 1179, Box 801339, 409 Lane Road, Charlottesville, VA 22908, USA.&lt;/auth-address&gt;&lt;titles&gt;&lt;title&gt;Applications of hyperpolarized helium-3 gas magnetic resonance imaging in pediatric lung disease&lt;/title&gt;&lt;secondary-title&gt;Top Magn Reson Imaging&lt;/secondary-title&gt;&lt;alt-title&gt;Topics in magnetic resonance imaging : TMRI&lt;/alt-title&gt;&lt;/titles&gt;&lt;periodical&gt;&lt;full-title&gt;Topics in Magnetic Resonance Imaging&lt;/full-title&gt;&lt;abbr-1&gt;Top. Magn. Reson. Imaging&lt;/abbr-1&gt;&lt;abbr-2&gt;Top Magn Reson Imaging&lt;/abbr-2&gt;&lt;/periodical&gt;&lt;pages&gt;231-6&lt;/pages&gt;&lt;volume&gt;14&lt;/volume&gt;&lt;number&gt;3&lt;/number&gt;&lt;edition&gt;2003/09/16&lt;/edition&gt;&lt;keywords&gt;&lt;keyword&gt;Asthma/*physiopathology&lt;/keyword&gt;&lt;keyword&gt;Child&lt;/keyword&gt;&lt;keyword&gt;Cystic Fibrosis/*physiopathology&lt;/keyword&gt;&lt;keyword&gt;Forced Expiratory Volume/physiology&lt;/keyword&gt;&lt;keyword&gt;Helium/*diagnostic use&lt;/keyword&gt;&lt;keyword&gt;Humans&lt;/keyword&gt;&lt;keyword&gt;Isotopes/diagnostic use&lt;/keyword&gt;&lt;keyword&gt;Magnetic Resonance Imaging/*methods/trends&lt;/keyword&gt;&lt;/keywords&gt;&lt;dates&gt;&lt;year&gt;2003&lt;/year&gt;&lt;pub-dates&gt;&lt;date&gt;Jun&lt;/date&gt;&lt;/pub-dates&gt;&lt;/dates&gt;&lt;isbn&gt;0899-3459 (Print)&amp;#xD;0899-3459&lt;/isbn&gt;&lt;accession-num&gt;12973130&lt;/accession-num&gt;&lt;urls&gt;&lt;related-urls&gt;&lt;url&gt;http://graphics.tx.ovid.com/ovftpdfs/FPDDNCOBPELGID00/fs042/ovft/live/gv020/00002142/00002142-200306000-00003.pdf&lt;/url&gt;&lt;/related-urls&gt;&lt;/urls&gt;&lt;remote-database-provider&gt;NLM&lt;/remote-database-provider&gt;&lt;language&gt;eng&lt;/language&gt;&lt;/record&gt;&lt;/Cite&gt;&lt;/EndNote&gt;</w:instrText>
      </w:r>
      <w:r w:rsidRPr="00ED0351">
        <w:fldChar w:fldCharType="separate"/>
      </w:r>
      <w:r w:rsidR="00B86FC1">
        <w:rPr>
          <w:noProof/>
        </w:rPr>
        <w:t>[210]</w:t>
      </w:r>
      <w:r w:rsidRPr="00ED0351">
        <w:fldChar w:fldCharType="end"/>
      </w:r>
      <w:r w:rsidRPr="00ED0351">
        <w:t xml:space="preserve">. </w:t>
      </w:r>
      <w:r>
        <w:t xml:space="preserve">Hyperpolarised gas ventilation </w:t>
      </w:r>
      <w:r w:rsidRPr="00ED0351">
        <w:t xml:space="preserve">MRI techniques involve the nuclear spins of either </w:t>
      </w:r>
      <w:r w:rsidR="005E6BBB">
        <w:rPr>
          <w:vertAlign w:val="superscript"/>
        </w:rPr>
        <w:t>3</w:t>
      </w:r>
      <w:r w:rsidR="005E6BBB">
        <w:t>He</w:t>
      </w:r>
      <w:r w:rsidRPr="00ED0351">
        <w:t xml:space="preserve"> or </w:t>
      </w:r>
      <w:r w:rsidR="005E6BBB">
        <w:rPr>
          <w:vertAlign w:val="superscript"/>
        </w:rPr>
        <w:t>129</w:t>
      </w:r>
      <w:r w:rsidR="005E6BBB">
        <w:t>Xe</w:t>
      </w:r>
      <w:r w:rsidRPr="00ED0351">
        <w:t xml:space="preserve"> being brought into alignment outside of the scanner in a process called ‘optical pumping’. This process can achieve polarisation levels of 10-50% and therefore it is possible in a 1.5T magnetic field to achieve polarisation levels 100,000 times the level achieved using standard hydrogen nuclei. This large net polarisation allows the ventilated areas of the lung to be visualised, areas which otherwise cannot be visualised using conventional MRI </w:t>
      </w:r>
      <w:r w:rsidRPr="00ED0351">
        <w:fldChar w:fldCharType="begin">
          <w:fldData xml:space="preserve">PEVuZE5vdGU+PENpdGU+PEF1dGhvcj5XaWxkPC9BdXRob3I+PFllYXI+MjAwMjwvWWVhcj48UmVj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</w:fldData>
        </w:fldChar>
      </w:r>
      <w:r w:rsidR="00B86FC1">
        <w:instrText xml:space="preserve"> ADDIN EN.CITE </w:instrText>
      </w:r>
      <w:r w:rsidR="00B86FC1">
        <w:fldChar w:fldCharType="begin">
          <w:fldData xml:space="preserve">PEVuZE5vdGU+PENpdGU+PEF1dGhvcj5XaWxkPC9BdXRob3I+PFllYXI+MjAwMjwvWWVhcj48UmVj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</w:fldData>
        </w:fldChar>
      </w:r>
      <w:r w:rsidR="00B86FC1">
        <w:instrText xml:space="preserve"> ADDIN EN.CITE.DATA </w:instrText>
      </w:r>
      <w:r w:rsidR="00B86FC1">
        <w:fldChar w:fldCharType="end"/>
      </w:r>
      <w:r w:rsidRPr="00ED0351">
        <w:fldChar w:fldCharType="separate"/>
      </w:r>
      <w:r w:rsidR="00B86FC1">
        <w:rPr>
          <w:noProof/>
        </w:rPr>
        <w:t>[211]</w:t>
      </w:r>
      <w:r w:rsidRPr="00ED0351">
        <w:fldChar w:fldCharType="end"/>
      </w:r>
      <w:r w:rsidRPr="00ED0351">
        <w:t xml:space="preserve">. Recent developments also allow for a ventilation image and a </w:t>
      </w:r>
      <w:r>
        <w:t xml:space="preserve">conventional </w:t>
      </w:r>
      <w:r w:rsidRPr="00ED0351">
        <w:t xml:space="preserve">proton </w:t>
      </w:r>
      <w:r>
        <w:t xml:space="preserve">MRI </w:t>
      </w:r>
      <w:r w:rsidRPr="00ED0351">
        <w:t xml:space="preserve">image to be acquired during the same breath-hold, which reduces the scanning time necessary to acquire the images </w:t>
      </w:r>
      <w:r>
        <w:t>and</w:t>
      </w:r>
      <w:r w:rsidRPr="00ED0351">
        <w:t xml:space="preserve"> also aids in image </w:t>
      </w:r>
      <w:r>
        <w:t>analysis</w:t>
      </w:r>
      <w:r w:rsidRPr="00ED0351">
        <w:t xml:space="preserve"> </w:t>
      </w:r>
      <w:r w:rsidRPr="00ED0351">
        <w:fldChar w:fldCharType="begin">
          <w:fldData xml:space="preserve">PEVuZE5vdGU+PENpdGU+PEF1dGhvcj5Ib3JuPC9BdXRob3I+PFllYXI+MjAxNDwvWWVhcj48UmVj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=
</w:fldData>
        </w:fldChar>
      </w:r>
      <w:r w:rsidR="00B86FC1">
        <w:instrText xml:space="preserve"> ADDIN EN.CITE </w:instrText>
      </w:r>
      <w:r w:rsidR="00B86FC1">
        <w:fldChar w:fldCharType="begin">
          <w:fldData xml:space="preserve">PEVuZE5vdGU+PENpdGU+PEF1dGhvcj5Ib3JuPC9BdXRob3I+PFllYXI+MjAxNDwvWWVhcj48UmVj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=
</w:fldData>
        </w:fldChar>
      </w:r>
      <w:r w:rsidR="00B86FC1">
        <w:instrText xml:space="preserve"> ADDIN EN.CITE.DATA </w:instrText>
      </w:r>
      <w:r w:rsidR="00B86FC1">
        <w:fldChar w:fldCharType="end"/>
      </w:r>
      <w:r w:rsidRPr="00ED0351">
        <w:fldChar w:fldCharType="separate"/>
      </w:r>
      <w:r w:rsidR="00B86FC1">
        <w:rPr>
          <w:noProof/>
        </w:rPr>
        <w:t>[212]</w:t>
      </w:r>
      <w:r w:rsidRPr="00ED0351">
        <w:fldChar w:fldCharType="end"/>
      </w:r>
      <w:r w:rsidRPr="00ED0351">
        <w:t>.</w:t>
      </w:r>
    </w:p>
    <w:p w14:paraId="735A08D6" w14:textId="77777777" w:rsidR="0082381F" w:rsidRDefault="0082381F" w:rsidP="006717E0"/>
    <w:p w14:paraId="6011E304" w14:textId="63CDED44" w:rsidR="0082381F" w:rsidRPr="00ED0351" w:rsidRDefault="0082381F" w:rsidP="006717E0">
      <w:r>
        <w:t xml:space="preserve">Historically, 1.5T scanners have been used for hyperpolarised gas imaging, </w:t>
      </w:r>
      <w:r w:rsidR="001B3DC6">
        <w:t xml:space="preserve">however </w:t>
      </w:r>
      <w:r>
        <w:t>in recent years</w:t>
      </w:r>
      <w:r w:rsidR="001B3DC6">
        <w:t>,</w:t>
      </w:r>
      <w:r>
        <w:t xml:space="preserve"> centres have also utilised 3T scanners. At 3T, it is possible to acquire higher </w:t>
      </w:r>
      <w:r w:rsidR="009F2E7D">
        <w:rPr>
          <w:vertAlign w:val="superscript"/>
        </w:rPr>
        <w:t>1</w:t>
      </w:r>
      <w:r w:rsidR="009F2E7D">
        <w:t>H</w:t>
      </w:r>
      <w:r>
        <w:t xml:space="preserve"> signal within structures such as the liver and brain, than at 1.5T. In the lungs however, due to the high degree of field inhomogeneity that occurs between the multiple tissue-air barriers, parenchymal signal decays rapidly at 3T and less so at 1.5T. The large signal acquired due to hyperpolarisation of gases also renders the theoretical advantage of 3T </w:t>
      </w:r>
      <w:r w:rsidR="001939C4">
        <w:t>less</w:t>
      </w:r>
      <w:r>
        <w:t xml:space="preserve"> applicable </w:t>
      </w:r>
      <w:r>
        <w:fldChar w:fldCharType="begin"/>
      </w:r>
      <w:r w:rsidR="00B86FC1">
        <w:instrText xml:space="preserve"> ADDIN EN.CITE &lt;EndNote&gt;&lt;Cite&gt;&lt;Author&gt;Deppe&lt;/Author&gt;&lt;Year&gt;2009&lt;/Year&gt;&lt;RecNum&gt;3543&lt;/RecNum&gt;&lt;DisplayText&gt;[213]&lt;/DisplayText&gt;&lt;record&gt;&lt;rec-number&gt;3543&lt;/rec-number&gt;&lt;foreign-keys&gt;&lt;key app="EN" db-id="pr5wspr9dw2dxne92x4v99s69xa59dv092es" timestamp="1570457127"&gt;3543&lt;/key&gt;&lt;/foreign-keys&gt;&lt;ref-type name="Journal Article"&gt;17&lt;/ref-type&gt;&lt;contributors&gt;&lt;authors&gt;&lt;author&gt;Deppe, M. H.&lt;/author&gt;&lt;author&gt;Parra-Robles, J.&lt;/author&gt;&lt;author&gt;Ajraoui, S.&lt;/author&gt;&lt;author&gt;Parnell, S. R.&lt;/author&gt;&lt;author&gt;Clemence, M.&lt;/author&gt;&lt;author&gt;Schulte, R. F.&lt;/author&gt;&lt;author&gt;Wild, J. M.&lt;/author&gt;&lt;/authors&gt;&lt;/contributors&gt;&lt;auth-address&gt;Academic Radiology, University of Sheffield, Royal Hallamshire Hospital, Sheffield, UK.&lt;/auth-address&gt;&lt;titles&gt;&lt;title&gt;Susceptibility effects in hyperpolarized (3)He lung MRI at 1.5T and 3T&lt;/title&gt;&lt;secondary-title&gt;J Magn Reson Imaging&lt;/secondary-title&gt;&lt;alt-title&gt;Journal of magnetic resonance imaging : JMRI&lt;/alt-title&gt;&lt;/titles&gt;&lt;periodical&gt;&lt;full-title&gt;Journal of Magnetic Resonance Imaging&lt;/full-title&gt;&lt;abbr-1&gt;J. Magn. Reson. Imaging&lt;/abbr-1&gt;&lt;abbr-2&gt;J Magn Reson Imaging&lt;/abbr-2&gt;&lt;/periodical&gt;&lt;pages&gt;418-23&lt;/pages&gt;&lt;volume&gt;30&lt;/volume&gt;&lt;number&gt;2&lt;/number&gt;&lt;edition&gt;2009/07/25&lt;/edition&gt;&lt;keywords&gt;&lt;keyword&gt;Adult&lt;/keyword&gt;&lt;keyword&gt;Contrast Media&lt;/keyword&gt;&lt;keyword&gt;*Helium&lt;/keyword&gt;&lt;keyword&gt;Humans&lt;/keyword&gt;&lt;keyword&gt;Image Enhancement/methods&lt;/keyword&gt;&lt;keyword&gt;Image Processing, Computer-Assisted&lt;/keyword&gt;&lt;keyword&gt;Lung/*anatomy &amp;amp; histology&lt;/keyword&gt;&lt;keyword&gt;Magnetic Resonance Imaging/*methods&lt;/keyword&gt;&lt;keyword&gt;Male&lt;/keyword&gt;&lt;/keywords&gt;&lt;dates&gt;&lt;year&gt;2009&lt;/year&gt;&lt;pub-dates&gt;&lt;date&gt;Aug&lt;/date&gt;&lt;/pub-dates&gt;&lt;/dates&gt;&lt;isbn&gt;1053-1807 (Print)&amp;#xD;1053-1807&lt;/isbn&gt;&lt;accession-num&gt;19629971&lt;/accession-num&gt;&lt;urls&gt;&lt;related-urls&gt;&lt;url&gt;https://onlinelibrary.wiley.com/doi/full/10.1002/jmri.21852&lt;/url&gt;&lt;/related-urls&gt;&lt;/urls&gt;&lt;electronic-resource-num&gt;10.1002/jmri.21852&lt;/electronic-resource-num&gt;&lt;remote-database-provider&gt;NLM&lt;/remote-database-provider&gt;&lt;language&gt;eng&lt;/language&gt;&lt;/record&gt;&lt;/Cite&gt;&lt;/EndNote&gt;</w:instrText>
      </w:r>
      <w:r>
        <w:fldChar w:fldCharType="separate"/>
      </w:r>
      <w:r w:rsidR="00B86FC1">
        <w:rPr>
          <w:noProof/>
        </w:rPr>
        <w:t>[213]</w:t>
      </w:r>
      <w:r>
        <w:fldChar w:fldCharType="end"/>
      </w:r>
      <w:r>
        <w:t xml:space="preserve">. For a detailed review on the technical aspects of hyperpolarised gas MRI the reader is referred to the following reviews </w:t>
      </w:r>
      <w:r>
        <w:fldChar w:fldCharType="begin">
          <w:fldData xml:space="preserve">PEVuZE5vdGU+PENpdGU+PEF1dGhvcj5LcnVnZXI8L0F1dGhvcj48WWVhcj4yMDE2PC9ZZWFyPjxS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Mjk1LTMxNTwvcGFn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</w:fldData>
        </w:fldChar>
      </w:r>
      <w:r w:rsidR="00B86FC1">
        <w:instrText xml:space="preserve"> ADDIN EN.CITE </w:instrText>
      </w:r>
      <w:r w:rsidR="00B86FC1">
        <w:fldChar w:fldCharType="begin">
          <w:fldData xml:space="preserve">PEVuZE5vdGU+PENpdGU+PEF1dGhvcj5LcnVnZXI8L0F1dGhvcj48WWVhcj4yMDE2PC9ZZWFyPjxS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Mjk1LTMxNTwvcGFn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</w:fldData>
        </w:fldChar>
      </w:r>
      <w:r w:rsidR="00B86FC1">
        <w:instrText xml:space="preserve"> ADDIN EN.CITE.DATA </w:instrText>
      </w:r>
      <w:r w:rsidR="00B86FC1">
        <w:fldChar w:fldCharType="end"/>
      </w:r>
      <w:r>
        <w:fldChar w:fldCharType="separate"/>
      </w:r>
      <w:r w:rsidR="00B86FC1">
        <w:rPr>
          <w:noProof/>
        </w:rPr>
        <w:t>[214-218]</w:t>
      </w:r>
      <w:r>
        <w:fldChar w:fldCharType="end"/>
      </w:r>
      <w:r>
        <w:t>.</w:t>
      </w:r>
    </w:p>
    <w:p w14:paraId="293EF23C" w14:textId="77777777" w:rsidR="0082381F" w:rsidRPr="00ED0351" w:rsidRDefault="0082381F" w:rsidP="006717E0"/>
    <w:p w14:paraId="6EDFC335" w14:textId="46458036" w:rsidR="0082381F" w:rsidRPr="00EE4CA6" w:rsidRDefault="0082381F" w:rsidP="006717E0">
      <w:pPr>
        <w:pStyle w:val="Heading3"/>
        <w:numPr>
          <w:ilvl w:val="2"/>
          <w:numId w:val="18"/>
        </w:numPr>
      </w:pPr>
      <w:bookmarkStart w:id="83" w:name="_Toc345773016"/>
      <w:bookmarkStart w:id="84" w:name="_Toc27382855"/>
      <w:r w:rsidRPr="00EE4CA6">
        <w:t xml:space="preserve">Acquiring </w:t>
      </w:r>
      <w:bookmarkEnd w:id="83"/>
      <w:r w:rsidRPr="00EE4CA6">
        <w:t>hyperpolarised gas ventilation MRI</w:t>
      </w:r>
      <w:bookmarkEnd w:id="84"/>
    </w:p>
    <w:p w14:paraId="1950B92C" w14:textId="77777777" w:rsidR="0082381F" w:rsidRPr="00ED0351" w:rsidRDefault="0082381F" w:rsidP="006717E0"/>
    <w:p w14:paraId="48DC9CA2" w14:textId="6E143D77" w:rsidR="0082381F" w:rsidRDefault="0082381F" w:rsidP="006717E0">
      <w:r w:rsidRPr="00ED0351">
        <w:t xml:space="preserve">Once polarised, a volume of the polarised gas is mixed with </w:t>
      </w:r>
      <w:r w:rsidR="005E6BBB">
        <w:rPr>
          <w:color w:val="000000" w:themeColor="text1"/>
        </w:rPr>
        <w:t>N</w:t>
      </w:r>
      <w:r w:rsidR="005E6BBB">
        <w:rPr>
          <w:color w:val="000000" w:themeColor="text1"/>
          <w:vertAlign w:val="subscript"/>
        </w:rPr>
        <w:t>2</w:t>
      </w:r>
      <w:r w:rsidRPr="00ED0351">
        <w:t xml:space="preserve"> in a sealed bag (up to 1 litre total volume within the bag). Within the </w:t>
      </w:r>
      <w:r w:rsidR="001B3DC6" w:rsidRPr="00ED0351">
        <w:t>scanner,</w:t>
      </w:r>
      <w:r w:rsidRPr="00ED0351">
        <w:t xml:space="preserve"> the patient then undergoes a series of breathing instructions designed to relax the subjects breathing in order to achieve a true lung volume level of FRC. These instructions are given by an experienced technician, whom when they are happy the </w:t>
      </w:r>
      <w:r w:rsidRPr="00ED0351">
        <w:lastRenderedPageBreak/>
        <w:t>patient is at FRC instructs the patient to inhale fully from the bag and hold their breath</w:t>
      </w:r>
      <w:r>
        <w:t>, during which the image acquisition is performed</w:t>
      </w:r>
      <w:r w:rsidRPr="00ED0351">
        <w:t xml:space="preserve">. The images are therefore acquired at a lung volume level of FRC + the inhaled volume from the bag. </w:t>
      </w:r>
    </w:p>
    <w:p w14:paraId="5271CFE9" w14:textId="77777777" w:rsidR="0082381F" w:rsidRDefault="0082381F" w:rsidP="006717E0"/>
    <w:p w14:paraId="73420E69" w14:textId="0B656A4B" w:rsidR="0082381F" w:rsidRPr="00ED0351" w:rsidRDefault="0082381F" w:rsidP="006717E0">
      <w:r w:rsidRPr="00ED0351">
        <w:t xml:space="preserve">Specific </w:t>
      </w:r>
      <w:r>
        <w:t xml:space="preserve">MRI </w:t>
      </w:r>
      <w:r w:rsidRPr="00ED0351">
        <w:t>sequences are required to generate the raw data image</w:t>
      </w:r>
      <w:r>
        <w:t>,</w:t>
      </w:r>
      <w:r w:rsidRPr="00ED0351">
        <w:t xml:space="preserve"> designed </w:t>
      </w:r>
      <w:r>
        <w:t xml:space="preserve">in order </w:t>
      </w:r>
      <w:r w:rsidRPr="00ED0351">
        <w:t xml:space="preserve">to image polarised gas only, </w:t>
      </w:r>
      <w:r>
        <w:t xml:space="preserve">thus </w:t>
      </w:r>
      <w:r w:rsidRPr="00ED0351">
        <w:t xml:space="preserve">creating a ventilation image </w:t>
      </w:r>
      <w:r>
        <w:t>of</w:t>
      </w:r>
      <w:r w:rsidRPr="00ED0351">
        <w:t xml:space="preserve"> where in the lungs ventilation has reached</w:t>
      </w:r>
      <w:r>
        <w:t xml:space="preserve"> (</w:t>
      </w:r>
      <w:r>
        <w:fldChar w:fldCharType="begin"/>
      </w:r>
      <w:r>
        <w:instrText xml:space="preserve"> REF _Ref345686910 \h </w:instrText>
      </w:r>
      <w:r>
        <w:fldChar w:fldCharType="separate"/>
      </w:r>
      <w:r w:rsidR="00140F11" w:rsidRPr="003D0CC0">
        <w:t xml:space="preserve">Figure </w:t>
      </w:r>
      <w:r w:rsidR="00140F11">
        <w:rPr>
          <w:noProof/>
        </w:rPr>
        <w:t>1</w:t>
      </w:r>
      <w:r w:rsidR="00140F11">
        <w:noBreakHyphen/>
      </w:r>
      <w:r w:rsidR="00140F11">
        <w:rPr>
          <w:noProof/>
        </w:rPr>
        <w:t>18</w:t>
      </w:r>
      <w:r>
        <w:fldChar w:fldCharType="end"/>
      </w:r>
      <w:r>
        <w:t>)</w:t>
      </w:r>
      <w:r w:rsidRPr="00ED0351">
        <w:t>. Areas of the lung without ventilation are desc</w:t>
      </w:r>
      <w:r>
        <w:t>ribed as ‘ventilation defects’. V</w:t>
      </w:r>
      <w:r w:rsidRPr="00ED0351">
        <w:t xml:space="preserve">entilation heterogeneity can </w:t>
      </w:r>
      <w:r>
        <w:t xml:space="preserve">also </w:t>
      </w:r>
      <w:r w:rsidRPr="00ED0351">
        <w:t xml:space="preserve">be quantified from ventilated </w:t>
      </w:r>
      <w:r>
        <w:t>lung regions</w:t>
      </w:r>
      <w:r w:rsidRPr="00ED0351">
        <w:t xml:space="preserve"> by </w:t>
      </w:r>
      <w:r>
        <w:t>measuring the heterogeneity</w:t>
      </w:r>
      <w:r w:rsidRPr="00ED0351">
        <w:t xml:space="preserve"> of the signal within the ventilated lung spaces</w:t>
      </w:r>
      <w:r>
        <w:t xml:space="preserve"> </w:t>
      </w:r>
      <w:r>
        <w:fldChar w:fldCharType="begin">
          <w:fldData xml:space="preserve">PEVuZE5vdGU+PENpdGU+PEF1dGhvcj5UemVuZzwvQXV0aG9yPjxZZWFyPjIwMDk8L1llYXI+PFJl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</w:fldData>
        </w:fldChar>
      </w:r>
      <w:r w:rsidR="00B86FC1">
        <w:instrText xml:space="preserve"> ADDIN EN.CITE </w:instrText>
      </w:r>
      <w:r w:rsidR="00B86FC1">
        <w:fldChar w:fldCharType="begin">
          <w:fldData xml:space="preserve">PEVuZE5vdGU+PENpdGU+PEF1dGhvcj5UemVuZzwvQXV0aG9yPjxZZWFyPjIwMDk8L1llYXI+PFJl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</w:fldData>
        </w:fldChar>
      </w:r>
      <w:r w:rsidR="00B86FC1">
        <w:instrText xml:space="preserve"> ADDIN EN.CITE.DATA </w:instrText>
      </w:r>
      <w:r w:rsidR="00B86FC1">
        <w:fldChar w:fldCharType="end"/>
      </w:r>
      <w:r>
        <w:fldChar w:fldCharType="separate"/>
      </w:r>
      <w:r w:rsidR="00B86FC1">
        <w:rPr>
          <w:noProof/>
        </w:rPr>
        <w:t>[219]</w:t>
      </w:r>
      <w:r>
        <w:fldChar w:fldCharType="end"/>
      </w:r>
      <w:r w:rsidRPr="00ED0351">
        <w:t xml:space="preserve">. These images are particularly useful in patients with airways disease characterised by airflow obstruction. After the first human </w:t>
      </w:r>
      <w:r>
        <w:t xml:space="preserve">ventilation </w:t>
      </w:r>
      <w:r w:rsidRPr="00ED0351">
        <w:t xml:space="preserve">MRI studies were described in 1996 </w:t>
      </w:r>
      <w:r w:rsidRPr="00ED0351">
        <w:fldChar w:fldCharType="begin"/>
      </w:r>
      <w:r w:rsidR="00B86FC1">
        <w:instrText xml:space="preserve"> ADDIN EN.CITE &lt;EndNote&gt;&lt;Cite&gt;&lt;Author&gt;Ebert&lt;/Author&gt;&lt;Year&gt;1996&lt;/Year&gt;&lt;RecNum&gt;1784&lt;/RecNum&gt;&lt;DisplayText&gt;[220]&lt;/DisplayText&gt;&lt;record&gt;&lt;rec-number&gt;1784&lt;/rec-number&gt;&lt;foreign-keys&gt;&lt;key app="EN" db-id="pr5wspr9dw2dxne92x4v99s69xa59dv092es" timestamp="1482244987"&gt;1784&lt;/key&gt;&lt;/foreign-keys&gt;&lt;ref-type name="Journal Article"&gt;17&lt;/ref-type&gt;&lt;contributors&gt;&lt;authors&gt;&lt;author&gt;Ebert, M.&lt;/author&gt;&lt;author&gt;Grossmann, T.&lt;/author&gt;&lt;author&gt;Heil, W.&lt;/author&gt;&lt;author&gt;Otten, W. E.&lt;/author&gt;&lt;author&gt;Surkau, R.&lt;/author&gt;&lt;author&gt;Leduc, M.&lt;/author&gt;&lt;author&gt;Bachert, P.&lt;/author&gt;&lt;author&gt;Knopp, M. V.&lt;/author&gt;&lt;author&gt;Schad, L. R.&lt;/author&gt;&lt;author&gt;Thelen, M.&lt;/author&gt;&lt;/authors&gt;&lt;/contributors&gt;&lt;auth-address&gt;Institut fur Physik, Johannes Gutenberg-Universitat Mainz, Germany.&lt;/auth-address&gt;&lt;titles&gt;&lt;title&gt;Nuclear magnetic resonance imaging with hyperpolarised helium-3&lt;/title&gt;&lt;secondary-title&gt;Lancet&lt;/secondary-title&gt;&lt;alt-title&gt;Lancet (London, England)&lt;/alt-title&gt;&lt;/titles&gt;&lt;periodical&gt;&lt;full-title&gt;Lancet&lt;/full-title&gt;&lt;abbr-1&gt;Lancet&lt;/abbr-1&gt;&lt;abbr-2&gt;Lancet&lt;/abbr-2&gt;&lt;/periodical&gt;&lt;pages&gt;1297-9&lt;/pages&gt;&lt;volume&gt;347&lt;/volume&gt;&lt;number&gt;9011&lt;/number&gt;&lt;edition&gt;1996/05/11&lt;/edition&gt;&lt;keywords&gt;&lt;keyword&gt;Adult&lt;/keyword&gt;&lt;keyword&gt;*Helium&lt;/keyword&gt;&lt;keyword&gt;Humans&lt;/keyword&gt;&lt;keyword&gt;Isotopes&lt;/keyword&gt;&lt;keyword&gt;Lung/*anatomy &amp;amp; histology&lt;/keyword&gt;&lt;keyword&gt;*Magnetic Resonance Imaging&lt;/keyword&gt;&lt;keyword&gt;Male&lt;/keyword&gt;&lt;/keywords&gt;&lt;dates&gt;&lt;year&gt;1996&lt;/year&gt;&lt;pub-dates&gt;&lt;date&gt;May 11&lt;/date&gt;&lt;/pub-dates&gt;&lt;/dates&gt;&lt;isbn&gt;0140-6736 (Print)&amp;#xD;0140-6736&lt;/isbn&gt;&lt;accession-num&gt;8622506&lt;/accession-num&gt;&lt;urls&gt;&lt;/urls&gt;&lt;remote-database-provider&gt;NLM&lt;/remote-database-provider&gt;&lt;language&gt;eng&lt;/language&gt;&lt;/record&gt;&lt;/Cite&gt;&lt;/EndNote&gt;</w:instrText>
      </w:r>
      <w:r w:rsidRPr="00ED0351">
        <w:fldChar w:fldCharType="separate"/>
      </w:r>
      <w:r w:rsidR="00B86FC1">
        <w:rPr>
          <w:noProof/>
        </w:rPr>
        <w:t>[220]</w:t>
      </w:r>
      <w:r w:rsidRPr="00ED0351">
        <w:fldChar w:fldCharType="end"/>
      </w:r>
      <w:r w:rsidRPr="00ED0351">
        <w:t xml:space="preserve"> the utility of ventilation MRI has been successfully described in </w:t>
      </w:r>
      <w:r>
        <w:t>patients with asthma</w:t>
      </w:r>
      <w:r w:rsidRPr="00ED0351">
        <w:t xml:space="preserve"> </w:t>
      </w:r>
      <w:r w:rsidRPr="00ED0351">
        <w:fldChar w:fldCharType="begin">
          <w:fldData xml:space="preserve">PEVuZE5vdGU+PENpdGU+PEF1dGhvcj5TdmVubmluZ3NlbjwvQXV0aG9yPjxZZWFyPjIwMTQ8L1ll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wMTQy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</w:fldData>
        </w:fldChar>
      </w:r>
      <w:r w:rsidR="00B86FC1">
        <w:instrText xml:space="preserve"> ADDIN EN.CITE </w:instrText>
      </w:r>
      <w:r w:rsidR="00B86FC1">
        <w:fldChar w:fldCharType="begin">
          <w:fldData xml:space="preserve">PEVuZE5vdGU+PENpdGU+PEF1dGhvcj5TdmVubmluZ3NlbjwvQXV0aG9yPjxZZWFyPjIwMTQ8L1ll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wMTQy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</w:fldData>
        </w:fldChar>
      </w:r>
      <w:r w:rsidR="00B86FC1">
        <w:instrText xml:space="preserve"> ADDIN EN.CITE.DATA </w:instrText>
      </w:r>
      <w:r w:rsidR="00B86FC1">
        <w:fldChar w:fldCharType="end"/>
      </w:r>
      <w:r w:rsidRPr="00ED0351">
        <w:fldChar w:fldCharType="separate"/>
      </w:r>
      <w:r w:rsidR="00B86FC1">
        <w:rPr>
          <w:noProof/>
        </w:rPr>
        <w:t>[221, 222]</w:t>
      </w:r>
      <w:r w:rsidRPr="00ED0351">
        <w:fldChar w:fldCharType="end"/>
      </w:r>
      <w:r w:rsidRPr="00ED0351">
        <w:t xml:space="preserve">, broncho-pulmonary dysplasia and congenital diaphragmatic hernia </w:t>
      </w:r>
      <w:r w:rsidRPr="00ED0351">
        <w:fldChar w:fldCharType="begin">
          <w:fldData xml:space="preserve">PEVuZE5vdGU+PENpdGU+PEF1dGhvcj5TcG9lbDwvQXV0aG9yPjxZZWFyPjIwMTU8L1llYXI+PFJl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</w:fldData>
        </w:fldChar>
      </w:r>
      <w:r w:rsidR="00B86FC1">
        <w:instrText xml:space="preserve"> ADDIN EN.CITE </w:instrText>
      </w:r>
      <w:r w:rsidR="00B86FC1">
        <w:fldChar w:fldCharType="begin">
          <w:fldData xml:space="preserve">PEVuZE5vdGU+PENpdGU+PEF1dGhvcj5TcG9lbDwvQXV0aG9yPjxZZWFyPjIwMTU8L1llYXI+PFJl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</w:fldData>
        </w:fldChar>
      </w:r>
      <w:r w:rsidR="00B86FC1">
        <w:instrText xml:space="preserve"> ADDIN EN.CITE.DATA </w:instrText>
      </w:r>
      <w:r w:rsidR="00B86FC1">
        <w:fldChar w:fldCharType="end"/>
      </w:r>
      <w:r w:rsidRPr="00ED0351">
        <w:fldChar w:fldCharType="separate"/>
      </w:r>
      <w:r w:rsidR="00B86FC1">
        <w:rPr>
          <w:noProof/>
        </w:rPr>
        <w:t>[223]</w:t>
      </w:r>
      <w:r w:rsidRPr="00ED0351">
        <w:fldChar w:fldCharType="end"/>
      </w:r>
      <w:r w:rsidRPr="00ED0351">
        <w:t xml:space="preserve">, COPD </w:t>
      </w:r>
      <w:r w:rsidRPr="00ED0351">
        <w:fldChar w:fldCharType="begin">
          <w:fldData xml:space="preserve">PEVuZE5vdGU+PENpdGU+PEF1dGhvcj5LYXVjem9yPC9BdXRob3I+PFllYXI+MTk5NzwvWWVhcj48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</w:fldData>
        </w:fldChar>
      </w:r>
      <w:r w:rsidR="00B86FC1">
        <w:instrText xml:space="preserve"> ADDIN EN.CITE </w:instrText>
      </w:r>
      <w:r w:rsidR="00B86FC1">
        <w:fldChar w:fldCharType="begin">
          <w:fldData xml:space="preserve">PEVuZE5vdGU+PENpdGU+PEF1dGhvcj5LYXVjem9yPC9BdXRob3I+PFllYXI+MTk5NzwvWWVhcj48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</w:fldData>
        </w:fldChar>
      </w:r>
      <w:r w:rsidR="00B86FC1">
        <w:instrText xml:space="preserve"> ADDIN EN.CITE.DATA </w:instrText>
      </w:r>
      <w:r w:rsidR="00B86FC1">
        <w:fldChar w:fldCharType="end"/>
      </w:r>
      <w:r w:rsidRPr="00ED0351">
        <w:fldChar w:fldCharType="separate"/>
      </w:r>
      <w:r w:rsidR="00B86FC1">
        <w:rPr>
          <w:noProof/>
        </w:rPr>
        <w:t>[224, 225]</w:t>
      </w:r>
      <w:r w:rsidRPr="00ED0351">
        <w:fldChar w:fldCharType="end"/>
      </w:r>
      <w:r w:rsidRPr="00ED0351">
        <w:t xml:space="preserve"> and CF amongst others</w:t>
      </w:r>
      <w:r>
        <w:t xml:space="preserve"> </w:t>
      </w:r>
      <w:r w:rsidRPr="00705335">
        <w:t>(</w:t>
      </w:r>
      <w:r w:rsidRPr="00705335">
        <w:fldChar w:fldCharType="begin"/>
      </w:r>
      <w:r w:rsidRPr="00705335">
        <w:instrText xml:space="preserve"> REF _Ref345686910 \h </w:instrText>
      </w:r>
      <w:r w:rsidRPr="00705335">
        <w:fldChar w:fldCharType="separate"/>
      </w:r>
      <w:r w:rsidR="00140F11" w:rsidRPr="003D0CC0">
        <w:t xml:space="preserve">Figure </w:t>
      </w:r>
      <w:r w:rsidR="00140F11">
        <w:rPr>
          <w:noProof/>
        </w:rPr>
        <w:t>1</w:t>
      </w:r>
      <w:r w:rsidR="00140F11">
        <w:noBreakHyphen/>
      </w:r>
      <w:r w:rsidR="00140F11">
        <w:rPr>
          <w:noProof/>
        </w:rPr>
        <w:t>18</w:t>
      </w:r>
      <w:r w:rsidRPr="00705335">
        <w:fldChar w:fldCharType="end"/>
      </w:r>
      <w:r w:rsidRPr="00705335">
        <w:t>).</w:t>
      </w:r>
    </w:p>
    <w:p w14:paraId="482FBA25" w14:textId="77777777" w:rsidR="0082381F" w:rsidRPr="00ED0351" w:rsidRDefault="0082381F" w:rsidP="006717E0"/>
    <w:p w14:paraId="6A04FBC6" w14:textId="77777777" w:rsidR="0082381F" w:rsidRPr="00ED0351" w:rsidRDefault="0082381F" w:rsidP="007249C5">
      <w:pPr>
        <w:jc w:val="center"/>
      </w:pPr>
      <w:r w:rsidRPr="00ED0351">
        <w:rPr>
          <w:noProof/>
          <w:lang w:val="en-US"/>
        </w:rPr>
        <w:drawing>
          <wp:inline distT="0" distB="0" distL="0" distR="0" wp14:anchorId="3D587582" wp14:editId="05A0C25D">
            <wp:extent cx="5862281" cy="3162706"/>
            <wp:effectExtent l="25400" t="25400" r="31115" b="3810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MRI examples of different conditions.tiff"/>
                    <pic:cNvPicPr/>
                  </pic:nvPicPr>
                  <pic:blipFill>
                    <a:blip r:embed="rId32">
                      <a:extLst>
                        <a:ext uri="{28A0092B-C50C-407E-A947-70E740481C1C}">
                          <a14:useLocalDpi xmlns:a14="http://schemas.microsoft.com/office/drawing/2010/main" val="0"/>
                        </a:ext>
                      </a:extLst>
                    </a:blip>
                    <a:stretch>
                      <a:fillRect/>
                    </a:stretch>
                  </pic:blipFill>
                  <pic:spPr>
                    <a:xfrm>
                      <a:off x="0" y="0"/>
                      <a:ext cx="5862281" cy="3162706"/>
                    </a:xfrm>
                    <a:prstGeom prst="rect">
                      <a:avLst/>
                    </a:prstGeom>
                    <a:ln>
                      <a:solidFill>
                        <a:srgbClr val="000000"/>
                      </a:solidFill>
                    </a:ln>
                  </pic:spPr>
                </pic:pic>
              </a:graphicData>
            </a:graphic>
          </wp:inline>
        </w:drawing>
      </w:r>
    </w:p>
    <w:p w14:paraId="623DB305" w14:textId="7D0BEB78" w:rsidR="00786F85" w:rsidRDefault="0082381F" w:rsidP="006717E0">
      <w:pPr>
        <w:pStyle w:val="Caption"/>
      </w:pPr>
      <w:bookmarkStart w:id="85" w:name="_Ref345686910"/>
      <w:bookmarkStart w:id="86" w:name="_Toc27383007"/>
      <w:bookmarkStart w:id="87" w:name="_Toc345774512"/>
      <w:r w:rsidRPr="003D0CC0">
        <w:t xml:space="preserve">Figure </w:t>
      </w:r>
      <w:fldSimple w:instr=" STYLEREF 1 \s ">
        <w:r w:rsidR="00824FFE">
          <w:rPr>
            <w:noProof/>
          </w:rPr>
          <w:t>1</w:t>
        </w:r>
      </w:fldSimple>
      <w:r w:rsidR="00824FFE">
        <w:noBreakHyphen/>
      </w:r>
      <w:fldSimple w:instr=" SEQ Figure \* ARABIC \s 1 ">
        <w:r w:rsidR="00824FFE">
          <w:rPr>
            <w:noProof/>
          </w:rPr>
          <w:t>18</w:t>
        </w:r>
      </w:fldSimple>
      <w:bookmarkEnd w:id="85"/>
      <w:r w:rsidRPr="003D0CC0">
        <w:t>:</w:t>
      </w:r>
      <w:r w:rsidRPr="00ED0351">
        <w:t xml:space="preserve"> Example ventilation MR</w:t>
      </w:r>
      <w:r>
        <w:t>I</w:t>
      </w:r>
      <w:r w:rsidRPr="00ED0351">
        <w:t xml:space="preserve"> images</w:t>
      </w:r>
      <w:r>
        <w:t xml:space="preserve"> acquired by the POLARIS group, Sheffield</w:t>
      </w:r>
      <w:r w:rsidRPr="00ED0351">
        <w:t>.</w:t>
      </w:r>
      <w:bookmarkEnd w:id="86"/>
      <w:r w:rsidRPr="00ED0351">
        <w:t xml:space="preserve"> </w:t>
      </w:r>
    </w:p>
    <w:p w14:paraId="7D83ADD7" w14:textId="50BB661C" w:rsidR="0082381F" w:rsidRDefault="0082381F" w:rsidP="006717E0">
      <w:pPr>
        <w:pStyle w:val="Subtitle"/>
      </w:pPr>
      <w:r w:rsidRPr="00ED0351">
        <w:t xml:space="preserve">Grey areas </w:t>
      </w:r>
      <w:r>
        <w:t xml:space="preserve">in the images </w:t>
      </w:r>
      <w:r w:rsidRPr="00ED0351">
        <w:t>are ventilated lung</w:t>
      </w:r>
      <w:r>
        <w:t xml:space="preserve"> regions</w:t>
      </w:r>
      <w:r w:rsidRPr="00ED0351">
        <w:t xml:space="preserve"> where the hyperpolarised </w:t>
      </w:r>
      <w:r w:rsidRPr="006C58BA">
        <w:t>gas</w:t>
      </w:r>
      <w:r w:rsidRPr="00ED0351">
        <w:t xml:space="preserve"> has reached. Black areas indicate areas without ventilation. The healthy subject shows a relatively homogenous distribution of ventilation throughout the lung. The other examples of different airways diseases show a </w:t>
      </w:r>
      <w:r>
        <w:t>heterogeneous</w:t>
      </w:r>
      <w:r w:rsidRPr="00ED0351">
        <w:t xml:space="preserve"> distribution of ventilation throughout the lung</w:t>
      </w:r>
      <w:r>
        <w:t xml:space="preserve"> to varying degrees</w:t>
      </w:r>
      <w:r w:rsidRPr="00ED0351">
        <w:t>.</w:t>
      </w:r>
      <w:bookmarkEnd w:id="87"/>
      <w:r>
        <w:t xml:space="preserve"> The top row of images are children and the bottom row are adults. PCD = primary ciliary dyskinesia. COPD = chronic obstructive pulmonary disease. IPF = idiopathic pulmonary fibrosis.</w:t>
      </w:r>
    </w:p>
    <w:p w14:paraId="7FCF4F21" w14:textId="77777777" w:rsidR="003308C0" w:rsidRDefault="003308C0" w:rsidP="006717E0">
      <w:pPr>
        <w:rPr>
          <w:rFonts w:asciiTheme="majorHAnsi" w:eastAsiaTheme="majorEastAsia" w:hAnsiTheme="majorHAnsi" w:cstheme="majorBidi"/>
          <w:color w:val="000000" w:themeColor="text1"/>
        </w:rPr>
      </w:pPr>
      <w:bookmarkStart w:id="88" w:name="_Toc345773017"/>
      <w:r>
        <w:br w:type="page"/>
      </w:r>
    </w:p>
    <w:p w14:paraId="3FB11C2C" w14:textId="61653BF2" w:rsidR="0082381F" w:rsidRPr="00ED0351" w:rsidRDefault="0082381F" w:rsidP="006717E0">
      <w:pPr>
        <w:pStyle w:val="Heading3"/>
        <w:numPr>
          <w:ilvl w:val="2"/>
          <w:numId w:val="18"/>
        </w:numPr>
      </w:pPr>
      <w:bookmarkStart w:id="89" w:name="_Toc27382856"/>
      <w:r w:rsidRPr="00ED0351">
        <w:lastRenderedPageBreak/>
        <w:t xml:space="preserve">Feasibility of </w:t>
      </w:r>
      <w:r w:rsidR="00786F85">
        <w:t xml:space="preserve">ventilation </w:t>
      </w:r>
      <w:r w:rsidRPr="00ED0351">
        <w:t>MRI in CF</w:t>
      </w:r>
      <w:bookmarkEnd w:id="88"/>
      <w:bookmarkEnd w:id="89"/>
    </w:p>
    <w:p w14:paraId="0892A29F" w14:textId="77777777" w:rsidR="0082381F" w:rsidRPr="00ED0351" w:rsidRDefault="0082381F" w:rsidP="006717E0"/>
    <w:p w14:paraId="7C75710B" w14:textId="267B7FDC" w:rsidR="0082381F" w:rsidRPr="00ED0351" w:rsidRDefault="0082381F" w:rsidP="006717E0">
      <w:r w:rsidRPr="00ED0351">
        <w:t xml:space="preserve">Due to the progressive nature of CF lung disease and the lack of sensitive outcome markers to assess regional lung function, </w:t>
      </w:r>
      <w:r>
        <w:t xml:space="preserve">ventilation </w:t>
      </w:r>
      <w:r w:rsidRPr="00ED0351">
        <w:t xml:space="preserve">MRI </w:t>
      </w:r>
      <w:r>
        <w:t>is an attractive method for assessing lung disease</w:t>
      </w:r>
      <w:r w:rsidRPr="00ED0351">
        <w:t xml:space="preserve">. The first </w:t>
      </w:r>
      <w:r>
        <w:t xml:space="preserve">ventilation </w:t>
      </w:r>
      <w:r w:rsidRPr="00ED0351">
        <w:t xml:space="preserve">MRI study involving patients with CF was performed in 1999. This study looked at </w:t>
      </w:r>
      <w:r>
        <w:t>four</w:t>
      </w:r>
      <w:r w:rsidRPr="00ED0351">
        <w:t xml:space="preserve"> CF patients with moderate to severe disease and demonstrated </w:t>
      </w:r>
      <w:r>
        <w:t>the feasibility of</w:t>
      </w:r>
      <w:r w:rsidRPr="00ED0351">
        <w:t xml:space="preserve"> </w:t>
      </w:r>
      <w:r>
        <w:t xml:space="preserve">ventilation </w:t>
      </w:r>
      <w:r w:rsidRPr="00ED0351">
        <w:t xml:space="preserve">MRI in </w:t>
      </w:r>
      <w:r>
        <w:t xml:space="preserve">CF </w:t>
      </w:r>
      <w:r w:rsidRPr="00ED0351">
        <w:t xml:space="preserve">and that patients all </w:t>
      </w:r>
      <w:r>
        <w:t>visibly</w:t>
      </w:r>
      <w:r w:rsidRPr="00ED0351">
        <w:t xml:space="preserve"> showed large </w:t>
      </w:r>
      <w:r>
        <w:t>ventilation</w:t>
      </w:r>
      <w:r w:rsidRPr="00ED0351">
        <w:t xml:space="preserve"> defects </w:t>
      </w:r>
      <w:r w:rsidRPr="00ED0351">
        <w:fldChar w:fldCharType="begin">
          <w:fldData xml:space="preserve">PEVuZE5vdGU+PENpdGU+PEF1dGhvcj5Eb25uZWxseTwvQXV0aG9yPjxZZWFyPjE5OTk8L1llYXI+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</w:fldData>
        </w:fldChar>
      </w:r>
      <w:r w:rsidR="00B86FC1">
        <w:instrText xml:space="preserve"> ADDIN EN.CITE </w:instrText>
      </w:r>
      <w:r w:rsidR="00B86FC1">
        <w:fldChar w:fldCharType="begin">
          <w:fldData xml:space="preserve">PEVuZE5vdGU+PENpdGU+PEF1dGhvcj5Eb25uZWxseTwvQXV0aG9yPjxZZWFyPjE5OTk8L1llYXI+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</w:fldData>
        </w:fldChar>
      </w:r>
      <w:r w:rsidR="00B86FC1">
        <w:instrText xml:space="preserve"> ADDIN EN.CITE.DATA </w:instrText>
      </w:r>
      <w:r w:rsidR="00B86FC1">
        <w:fldChar w:fldCharType="end"/>
      </w:r>
      <w:r w:rsidRPr="00ED0351">
        <w:fldChar w:fldCharType="separate"/>
      </w:r>
      <w:r w:rsidR="00B86FC1">
        <w:rPr>
          <w:noProof/>
        </w:rPr>
        <w:t>[226]</w:t>
      </w:r>
      <w:r w:rsidRPr="00ED0351">
        <w:fldChar w:fldCharType="end"/>
      </w:r>
      <w:r w:rsidRPr="00ED0351">
        <w:t xml:space="preserve">. Two studies published in 2005 </w:t>
      </w:r>
      <w:r>
        <w:t xml:space="preserve">further </w:t>
      </w:r>
      <w:r w:rsidRPr="00ED0351">
        <w:t xml:space="preserve">emphasised the potential of </w:t>
      </w:r>
      <w:r>
        <w:t xml:space="preserve">ventilation </w:t>
      </w:r>
      <w:r w:rsidRPr="00ED0351">
        <w:t xml:space="preserve">MRI in CF. The first compared 16 healthy children with 15 children with CF who had a range of disease severity. All children with CF had evidence of ventilation defects </w:t>
      </w:r>
      <w:r>
        <w:t>including</w:t>
      </w:r>
      <w:r w:rsidRPr="00ED0351">
        <w:t xml:space="preserve"> patients with normal spirometry </w:t>
      </w:r>
      <w:r w:rsidRPr="006B405C">
        <w:fldChar w:fldCharType="begin">
          <w:fldData xml:space="preserve">PEVuZE5vdGU+PENpdGU+PEF1dGhvcj5NZW50b3JlPC9BdXRob3I+PFllYXI+MjAwNTwvWWVhcj48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</w:fldData>
        </w:fldChar>
      </w:r>
      <w:r w:rsidR="00B86FC1">
        <w:instrText xml:space="preserve"> ADDIN EN.CITE </w:instrText>
      </w:r>
      <w:r w:rsidR="00B86FC1">
        <w:fldChar w:fldCharType="begin">
          <w:fldData xml:space="preserve">PEVuZE5vdGU+PENpdGU+PEF1dGhvcj5NZW50b3JlPC9BdXRob3I+PFllYXI+MjAwNTwvWWVhcj48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</w:fldData>
        </w:fldChar>
      </w:r>
      <w:r w:rsidR="00B86FC1">
        <w:instrText xml:space="preserve"> ADDIN EN.CITE.DATA </w:instrText>
      </w:r>
      <w:r w:rsidR="00B86FC1">
        <w:fldChar w:fldCharType="end"/>
      </w:r>
      <w:r w:rsidRPr="006B405C">
        <w:fldChar w:fldCharType="separate"/>
      </w:r>
      <w:r w:rsidR="00B86FC1">
        <w:rPr>
          <w:noProof/>
        </w:rPr>
        <w:t>[227]</w:t>
      </w:r>
      <w:r w:rsidRPr="006B405C">
        <w:fldChar w:fldCharType="end"/>
      </w:r>
      <w:r w:rsidRPr="006B405C">
        <w:t xml:space="preserve"> </w:t>
      </w:r>
      <w:r w:rsidRPr="00705335">
        <w:t>(</w:t>
      </w:r>
      <w:r w:rsidRPr="00705335">
        <w:fldChar w:fldCharType="begin"/>
      </w:r>
      <w:r w:rsidRPr="00705335">
        <w:instrText xml:space="preserve"> REF _Ref345689007 \h </w:instrText>
      </w:r>
      <w:r w:rsidRPr="00705335">
        <w:fldChar w:fldCharType="separate"/>
      </w:r>
      <w:r w:rsidR="00140F11" w:rsidRPr="003D0CC0">
        <w:t xml:space="preserve">Figure </w:t>
      </w:r>
      <w:r w:rsidR="00140F11">
        <w:rPr>
          <w:noProof/>
        </w:rPr>
        <w:t>1</w:t>
      </w:r>
      <w:r w:rsidR="00140F11">
        <w:noBreakHyphen/>
      </w:r>
      <w:r w:rsidR="00140F11">
        <w:rPr>
          <w:noProof/>
        </w:rPr>
        <w:t>19</w:t>
      </w:r>
      <w:r w:rsidRPr="00705335">
        <w:fldChar w:fldCharType="end"/>
      </w:r>
      <w:r w:rsidRPr="00705335">
        <w:t>).</w:t>
      </w:r>
      <w:r w:rsidRPr="00ED0351">
        <w:t xml:space="preserve"> The second study was in </w:t>
      </w:r>
      <w:r>
        <w:t>eight</w:t>
      </w:r>
      <w:r w:rsidRPr="00ED0351">
        <w:t xml:space="preserve"> children with moderate to severe lung disease and again confirmed that ventilatory defects were evident in all and proposed a quantitative analysis method for </w:t>
      </w:r>
      <w:r>
        <w:t xml:space="preserve">regionally </w:t>
      </w:r>
      <w:r w:rsidRPr="00ED0351">
        <w:t xml:space="preserve">assessing the ventilation images </w:t>
      </w:r>
      <w:r w:rsidRPr="00ED0351">
        <w:fldChar w:fldCharType="begin">
          <w:fldData xml:space="preserve">PEVuZE5vdGU+PENpdGU+PEF1dGhvcj5Lb3VtZWxsaXM8L0F1dGhvcj48WWVhcj4yMDA1PC9ZZWFy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</w:fldData>
        </w:fldChar>
      </w:r>
      <w:r w:rsidR="00B86FC1">
        <w:instrText xml:space="preserve"> ADDIN EN.CITE </w:instrText>
      </w:r>
      <w:r w:rsidR="00B86FC1">
        <w:fldChar w:fldCharType="begin">
          <w:fldData xml:space="preserve">PEVuZE5vdGU+PENpdGU+PEF1dGhvcj5Lb3VtZWxsaXM8L0F1dGhvcj48WWVhcj4yMDA1PC9ZZWFy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</w:fldData>
        </w:fldChar>
      </w:r>
      <w:r w:rsidR="00B86FC1">
        <w:instrText xml:space="preserve"> ADDIN EN.CITE.DATA </w:instrText>
      </w:r>
      <w:r w:rsidR="00B86FC1">
        <w:fldChar w:fldCharType="end"/>
      </w:r>
      <w:r w:rsidRPr="00ED0351">
        <w:fldChar w:fldCharType="separate"/>
      </w:r>
      <w:r w:rsidR="00B86FC1">
        <w:rPr>
          <w:noProof/>
        </w:rPr>
        <w:t>[228]</w:t>
      </w:r>
      <w:r w:rsidRPr="00ED0351">
        <w:fldChar w:fldCharType="end"/>
      </w:r>
      <w:r w:rsidRPr="00ED0351">
        <w:t xml:space="preserve">. </w:t>
      </w:r>
    </w:p>
    <w:p w14:paraId="407EB78B" w14:textId="77777777" w:rsidR="0082381F" w:rsidRPr="00ED0351" w:rsidRDefault="0082381F" w:rsidP="006717E0"/>
    <w:p w14:paraId="585435C6" w14:textId="77777777" w:rsidR="0082381F" w:rsidRPr="00ED0351" w:rsidRDefault="0082381F" w:rsidP="007249C5">
      <w:pPr>
        <w:jc w:val="center"/>
      </w:pPr>
      <w:r w:rsidRPr="00ED0351">
        <w:rPr>
          <w:noProof/>
          <w:lang w:val="en-US"/>
        </w:rPr>
        <w:drawing>
          <wp:inline distT="0" distB="0" distL="0" distR="0" wp14:anchorId="034D1DDD" wp14:editId="407F63FA">
            <wp:extent cx="5727700" cy="1948815"/>
            <wp:effectExtent l="25400" t="25400" r="38100" b="323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tore MR images.tiff"/>
                    <pic:cNvPicPr/>
                  </pic:nvPicPr>
                  <pic:blipFill>
                    <a:blip r:embed="rId33">
                      <a:extLst>
                        <a:ext uri="{28A0092B-C50C-407E-A947-70E740481C1C}">
                          <a14:useLocalDpi xmlns:a14="http://schemas.microsoft.com/office/drawing/2010/main" val="0"/>
                        </a:ext>
                      </a:extLst>
                    </a:blip>
                    <a:stretch>
                      <a:fillRect/>
                    </a:stretch>
                  </pic:blipFill>
                  <pic:spPr>
                    <a:xfrm>
                      <a:off x="0" y="0"/>
                      <a:ext cx="5727700" cy="1948815"/>
                    </a:xfrm>
                    <a:prstGeom prst="rect">
                      <a:avLst/>
                    </a:prstGeom>
                    <a:ln>
                      <a:solidFill>
                        <a:srgbClr val="000000"/>
                      </a:solidFill>
                    </a:ln>
                  </pic:spPr>
                </pic:pic>
              </a:graphicData>
            </a:graphic>
          </wp:inline>
        </w:drawing>
      </w:r>
    </w:p>
    <w:p w14:paraId="4018C427" w14:textId="5DF10622" w:rsidR="00786F85" w:rsidRDefault="0082381F" w:rsidP="006717E0">
      <w:pPr>
        <w:pStyle w:val="Caption"/>
      </w:pPr>
      <w:bookmarkStart w:id="90" w:name="_Ref345689007"/>
      <w:bookmarkStart w:id="91" w:name="_Toc27383008"/>
      <w:bookmarkStart w:id="92" w:name="_Toc345774513"/>
      <w:r w:rsidRPr="003D0CC0">
        <w:t xml:space="preserve">Figure </w:t>
      </w:r>
      <w:fldSimple w:instr=" STYLEREF 1 \s ">
        <w:r w:rsidR="00824FFE">
          <w:rPr>
            <w:noProof/>
          </w:rPr>
          <w:t>1</w:t>
        </w:r>
      </w:fldSimple>
      <w:r w:rsidR="00824FFE">
        <w:noBreakHyphen/>
      </w:r>
      <w:fldSimple w:instr=" SEQ Figure \* ARABIC \s 1 ">
        <w:r w:rsidR="00824FFE">
          <w:rPr>
            <w:noProof/>
          </w:rPr>
          <w:t>19</w:t>
        </w:r>
      </w:fldSimple>
      <w:bookmarkEnd w:id="90"/>
      <w:r w:rsidRPr="003D0CC0">
        <w:t>:</w:t>
      </w:r>
      <w:r w:rsidRPr="00ED0351">
        <w:t xml:space="preserve"> </w:t>
      </w:r>
      <w:r w:rsidR="005E6BBB">
        <w:rPr>
          <w:vertAlign w:val="superscript"/>
        </w:rPr>
        <w:t>3</w:t>
      </w:r>
      <w:r w:rsidR="005E6BBB">
        <w:t>He</w:t>
      </w:r>
      <w:r w:rsidRPr="00ED0351">
        <w:t xml:space="preserve"> </w:t>
      </w:r>
      <w:r>
        <w:t xml:space="preserve">ventilation </w:t>
      </w:r>
      <w:r w:rsidRPr="00ED0351">
        <w:t xml:space="preserve">MRI from a </w:t>
      </w:r>
      <w:r>
        <w:t>healthy</w:t>
      </w:r>
      <w:r w:rsidRPr="00ED0351">
        <w:t xml:space="preserve"> subject and </w:t>
      </w:r>
      <w:r>
        <w:t>three</w:t>
      </w:r>
      <w:r w:rsidRPr="00ED0351">
        <w:t xml:space="preserve"> </w:t>
      </w:r>
      <w:r>
        <w:t>patients with</w:t>
      </w:r>
      <w:r w:rsidRPr="00ED0351">
        <w:t xml:space="preserve"> CF.</w:t>
      </w:r>
      <w:bookmarkEnd w:id="91"/>
      <w:r w:rsidRPr="00ED0351">
        <w:t xml:space="preserve"> </w:t>
      </w:r>
    </w:p>
    <w:p w14:paraId="319FC472" w14:textId="4089031E" w:rsidR="0082381F" w:rsidRPr="00ED0351" w:rsidRDefault="0082381F" w:rsidP="006717E0">
      <w:pPr>
        <w:pStyle w:val="Subtitle"/>
      </w:pPr>
      <w:r w:rsidRPr="00ED0351">
        <w:t>With increasing disease severity</w:t>
      </w:r>
      <w:r w:rsidR="009B18DE">
        <w:t>,</w:t>
      </w:r>
      <w:r w:rsidRPr="00ED0351">
        <w:t xml:space="preserve"> the volume of unventilated lung appears to increase</w:t>
      </w:r>
      <w:r>
        <w:t>, resulting in</w:t>
      </w:r>
      <w:r w:rsidRPr="00ED0351">
        <w:t xml:space="preserve"> inc</w:t>
      </w:r>
      <w:r>
        <w:t>reased ventilated defect volume</w:t>
      </w:r>
      <w:r w:rsidRPr="00ED0351">
        <w:t>.</w:t>
      </w:r>
      <w:bookmarkEnd w:id="92"/>
      <w:r>
        <w:t xml:space="preserve"> Of interest is the patient with ventilation defects but with an </w:t>
      </w:r>
      <w:r w:rsidR="00DF2511">
        <w:t>FEV</w:t>
      </w:r>
      <w:r w:rsidR="00DF2511">
        <w:rPr>
          <w:vertAlign w:val="subscript"/>
        </w:rPr>
        <w:t>1</w:t>
      </w:r>
      <w:r>
        <w:t xml:space="preserve"> of 109%. Image reproduced </w:t>
      </w:r>
      <w:r w:rsidR="00F232DD">
        <w:t xml:space="preserve">with permission </w:t>
      </w:r>
      <w:r>
        <w:t xml:space="preserve">from Mentore </w:t>
      </w:r>
      <w:r w:rsidR="00564288">
        <w:t>et al</w:t>
      </w:r>
      <w:r>
        <w:t xml:space="preserve"> </w:t>
      </w:r>
      <w:r>
        <w:fldChar w:fldCharType="begin">
          <w:fldData xml:space="preserve">PEVuZE5vdGU+PENpdGU+PEF1dGhvcj5NZW50b3JlPC9BdXRob3I+PFllYXI+MjAwNTwvWWVhcj48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</w:fldData>
        </w:fldChar>
      </w:r>
      <w:r w:rsidR="00B86FC1">
        <w:instrText xml:space="preserve"> ADDIN EN.CITE </w:instrText>
      </w:r>
      <w:r w:rsidR="00B86FC1">
        <w:fldChar w:fldCharType="begin">
          <w:fldData xml:space="preserve">PEVuZE5vdGU+PENpdGU+PEF1dGhvcj5NZW50b3JlPC9BdXRob3I+PFllYXI+MjAwNTwvWWVhcj48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</w:fldData>
        </w:fldChar>
      </w:r>
      <w:r w:rsidR="00B86FC1">
        <w:instrText xml:space="preserve"> ADDIN EN.CITE.DATA </w:instrText>
      </w:r>
      <w:r w:rsidR="00B86FC1">
        <w:fldChar w:fldCharType="end"/>
      </w:r>
      <w:r>
        <w:fldChar w:fldCharType="separate"/>
      </w:r>
      <w:r w:rsidR="00B86FC1">
        <w:rPr>
          <w:noProof/>
        </w:rPr>
        <w:t>[227]</w:t>
      </w:r>
      <w:r>
        <w:fldChar w:fldCharType="end"/>
      </w:r>
      <w:r>
        <w:t>.</w:t>
      </w:r>
    </w:p>
    <w:p w14:paraId="5940293F" w14:textId="77777777" w:rsidR="0082381F" w:rsidRPr="00ED0351" w:rsidRDefault="0082381F" w:rsidP="006717E0"/>
    <w:p w14:paraId="0D7B3BF1" w14:textId="1F9B1F65" w:rsidR="0082381F" w:rsidRPr="00ED0351" w:rsidRDefault="0082381F" w:rsidP="006717E0">
      <w:pPr>
        <w:pStyle w:val="Heading3"/>
        <w:numPr>
          <w:ilvl w:val="2"/>
          <w:numId w:val="18"/>
        </w:numPr>
      </w:pPr>
      <w:bookmarkStart w:id="93" w:name="_Toc345773018"/>
      <w:bookmarkStart w:id="94" w:name="_Toc27382857"/>
      <w:r>
        <w:t xml:space="preserve">Ventilation </w:t>
      </w:r>
      <w:r w:rsidRPr="00ED0351">
        <w:t>MRI in the assessment of early lung disease</w:t>
      </w:r>
      <w:bookmarkEnd w:id="93"/>
      <w:bookmarkEnd w:id="94"/>
    </w:p>
    <w:p w14:paraId="4BB74F29" w14:textId="77777777" w:rsidR="0082381F" w:rsidRPr="00ED0351" w:rsidRDefault="0082381F" w:rsidP="006717E0"/>
    <w:p w14:paraId="5264C417" w14:textId="73B4D7BC" w:rsidR="0082381F" w:rsidRDefault="0082381F" w:rsidP="006717E0">
      <w:r w:rsidRPr="00ED0351">
        <w:t xml:space="preserve">These </w:t>
      </w:r>
      <w:r>
        <w:t xml:space="preserve">previous </w:t>
      </w:r>
      <w:r w:rsidRPr="00ED0351">
        <w:t xml:space="preserve">studies highlighted that </w:t>
      </w:r>
      <w:r>
        <w:t>ventilation MRI</w:t>
      </w:r>
      <w:r w:rsidRPr="00ED0351">
        <w:t xml:space="preserve"> could be well tolerated in children and </w:t>
      </w:r>
      <w:r>
        <w:t xml:space="preserve">could also be more sensitive than spirometry to </w:t>
      </w:r>
      <w:r w:rsidRPr="00ED0351">
        <w:t xml:space="preserve">detect early lung disease. </w:t>
      </w:r>
      <w:r>
        <w:t>Three</w:t>
      </w:r>
      <w:r w:rsidRPr="00ED0351">
        <w:t xml:space="preserve"> studies have further assessed the utility of </w:t>
      </w:r>
      <w:r>
        <w:t xml:space="preserve">ventilation </w:t>
      </w:r>
      <w:r w:rsidRPr="00ED0351">
        <w:t>MRI in CF children with normal spirometry.</w:t>
      </w:r>
      <w:r>
        <w:t xml:space="preserve"> Bannier </w:t>
      </w:r>
      <w:r w:rsidR="00564288">
        <w:rPr>
          <w:i/>
        </w:rPr>
        <w:t>et al</w:t>
      </w:r>
      <w:r w:rsidRPr="00ED0351">
        <w:t xml:space="preserve"> </w:t>
      </w:r>
      <w:r w:rsidRPr="00ED0351">
        <w:fldChar w:fldCharType="begin">
          <w:fldData xml:space="preserve">PEVuZE5vdGU+PENpdGU+PEF1dGhvcj5CYW5uaWVyPC9BdXRob3I+PFllYXI+MjAxMDwvWWVhcj48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==
</w:fldData>
        </w:fldChar>
      </w:r>
      <w:r w:rsidR="00B86FC1">
        <w:instrText xml:space="preserve"> ADDIN EN.CITE </w:instrText>
      </w:r>
      <w:r w:rsidR="00B86FC1">
        <w:fldChar w:fldCharType="begin">
          <w:fldData xml:space="preserve">PEVuZE5vdGU+PENpdGU+PEF1dGhvcj5CYW5uaWVyPC9BdXRob3I+PFllYXI+MjAxMDwvWWVhcj48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==
</w:fldData>
        </w:fldChar>
      </w:r>
      <w:r w:rsidR="00B86FC1">
        <w:instrText xml:space="preserve"> ADDIN EN.CITE.DATA </w:instrText>
      </w:r>
      <w:r w:rsidR="00B86FC1">
        <w:fldChar w:fldCharType="end"/>
      </w:r>
      <w:r w:rsidRPr="00ED0351">
        <w:fldChar w:fldCharType="separate"/>
      </w:r>
      <w:r w:rsidR="00B86FC1">
        <w:rPr>
          <w:noProof/>
        </w:rPr>
        <w:t>[229]</w:t>
      </w:r>
      <w:r w:rsidRPr="00ED0351">
        <w:fldChar w:fldCharType="end"/>
      </w:r>
      <w:r>
        <w:t xml:space="preserve"> </w:t>
      </w:r>
      <w:r w:rsidRPr="00ED0351">
        <w:t xml:space="preserve">assessed 10 children with CF, </w:t>
      </w:r>
      <w:r>
        <w:t xml:space="preserve">Marshall </w:t>
      </w:r>
      <w:r w:rsidR="00564288">
        <w:rPr>
          <w:i/>
        </w:rPr>
        <w:t>et al</w:t>
      </w:r>
      <w:r>
        <w:t xml:space="preserve"> </w:t>
      </w:r>
      <w:r w:rsidRPr="00ED035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rsidRPr="00ED0351">
        <w:fldChar w:fldCharType="separate"/>
      </w:r>
      <w:r w:rsidR="00B86FC1">
        <w:rPr>
          <w:noProof/>
        </w:rPr>
        <w:t>[105]</w:t>
      </w:r>
      <w:r w:rsidRPr="00ED0351">
        <w:fldChar w:fldCharType="end"/>
      </w:r>
      <w:r w:rsidRPr="00ED0351">
        <w:t xml:space="preserve"> assessed 19 children with CF and 10 healthy children and</w:t>
      </w:r>
      <w:r>
        <w:t xml:space="preserve"> Thomen </w:t>
      </w:r>
      <w:r w:rsidR="00564288">
        <w:rPr>
          <w:i/>
        </w:rPr>
        <w:t>et al</w:t>
      </w:r>
      <w:r>
        <w:t xml:space="preserve"> </w:t>
      </w:r>
      <w:r w:rsidRPr="00ED0351">
        <w:fldChar w:fldCharType="begin"/>
      </w:r>
      <w:r w:rsidR="00B86FC1">
        <w:instrText xml:space="preserve"> ADDIN EN.CITE &lt;EndNote&gt;&lt;Cite&gt;&lt;Author&gt;Thomen&lt;/Author&gt;&lt;Year&gt;2016&lt;/Year&gt;&lt;RecNum&gt;1694&lt;/RecNum&gt;&lt;DisplayText&gt;[230]&lt;/DisplayText&gt;&lt;record&gt;&lt;rec-number&gt;91&lt;/rec-number&gt;&lt;foreign-keys&gt;&lt;key app="EN" db-id="ts0fwrt24s92tnepd9dpfe29tz29e22z9zp9" timestamp="1484155309"&gt;91&lt;/key&gt;&lt;/foreign-keys&gt;&lt;ref-type name="Journal Article"&gt;17&lt;/ref-type&gt;&lt;contributors&gt;&lt;authors&gt;&lt;author&gt;Thomen, Robert P.&lt;/author&gt;&lt;author&gt;Walkup, Laura L.&lt;/author&gt;&lt;author&gt;Roach, David J.&lt;/author&gt;&lt;author&gt;Cleveland, Zackary I.&lt;/author&gt;&lt;author&gt;Clancy, John P.&lt;/author&gt;&lt;author&gt;Woods, Jason C.&lt;/author&gt;&lt;/authors&gt;&lt;/contributors&gt;&lt;titles&gt;&lt;title&gt;Hyperpolarized 129Xe for investigation of mild cystic fibrosis lung disease in pediatric patients&lt;/title&gt;&lt;secondary-title&gt;Journal of Cystic Fibrosis&lt;/secondary-title&gt;&lt;/titles&gt;&lt;periodical&gt;&lt;full-title&gt;Journal of Cystic Fibrosis&lt;/full-title&gt;&lt;abbr-1&gt;Journal of cystic fibrosis : official journal of the European Cystic Fibrosis Society&lt;/abbr-1&gt;&lt;/periodical&gt;&lt;dates&gt;&lt;year&gt;2016&lt;/year&gt;&lt;/dates&gt;&lt;publisher&gt;Elsevier&lt;/publisher&gt;&lt;isbn&gt;1569-1993&lt;/isbn&gt;&lt;urls&gt;&lt;related-urls&gt;&lt;url&gt;http://dx.doi.org/10.1016/j.jcf.2016.07.008&lt;/url&gt;&lt;url&gt;http://ac.els-cdn.com/S1569199316305653/1-s2.0-S1569199316305653-main.pdf?_tid=9fee8010-57e2-11e6-b7e7-00000aacb361&amp;amp;acdnat=1470054334_06a6ae4c6250aa43db32585bc63ceb12&lt;/url&gt;&lt;/related-urls&gt;&lt;/urls&gt;&lt;electronic-resource-num&gt;10.1016/j.jcf.2016.07.008&lt;/electronic-resource-num&gt;&lt;access-date&gt;2016/08/01&lt;/access-date&gt;&lt;/record&gt;&lt;/Cite&gt;&lt;/EndNote&gt;</w:instrText>
      </w:r>
      <w:r w:rsidRPr="00ED0351">
        <w:fldChar w:fldCharType="separate"/>
      </w:r>
      <w:r w:rsidR="00B86FC1">
        <w:rPr>
          <w:noProof/>
        </w:rPr>
        <w:t>[230]</w:t>
      </w:r>
      <w:r w:rsidRPr="00ED0351">
        <w:fldChar w:fldCharType="end"/>
      </w:r>
      <w:r w:rsidRPr="00ED0351">
        <w:t xml:space="preserve"> assessed 11 children with CF and 11 healthy children. All </w:t>
      </w:r>
      <w:r>
        <w:t>three</w:t>
      </w:r>
      <w:r w:rsidRPr="00ED0351">
        <w:t xml:space="preserve"> studies identified that ventilation defects were </w:t>
      </w:r>
      <w:r>
        <w:t xml:space="preserve">often </w:t>
      </w:r>
      <w:r w:rsidRPr="00ED0351">
        <w:t xml:space="preserve">present </w:t>
      </w:r>
      <w:r>
        <w:t>in children with normal spirometry, however</w:t>
      </w:r>
      <w:r w:rsidRPr="00ED0351">
        <w:t xml:space="preserve"> only the study by Marshall </w:t>
      </w:r>
      <w:r w:rsidR="00564288">
        <w:rPr>
          <w:i/>
        </w:rPr>
        <w:t>et al</w:t>
      </w:r>
      <w:r>
        <w:t xml:space="preserve"> </w:t>
      </w:r>
      <w:r w:rsidRPr="00ED0351">
        <w:t xml:space="preserve">compared </w:t>
      </w:r>
      <w:r>
        <w:t xml:space="preserve">ventilation </w:t>
      </w:r>
      <w:r w:rsidRPr="00ED0351">
        <w:t xml:space="preserve">MRI to the clinical standards of HRCT, </w:t>
      </w:r>
      <w:r w:rsidRPr="00ED0351">
        <w:lastRenderedPageBreak/>
        <w:t>LCI and spirometry</w:t>
      </w:r>
      <w:r>
        <w:t xml:space="preserve"> </w:t>
      </w:r>
      <w:r>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fldChar w:fldCharType="separate"/>
      </w:r>
      <w:r w:rsidR="00B86FC1">
        <w:rPr>
          <w:noProof/>
        </w:rPr>
        <w:t>[105]</w:t>
      </w:r>
      <w:r>
        <w:fldChar w:fldCharType="end"/>
      </w:r>
      <w:r w:rsidRPr="00ED0351">
        <w:t xml:space="preserve">. This study demonstrated that </w:t>
      </w:r>
      <w:r>
        <w:t xml:space="preserve">ventilation </w:t>
      </w:r>
      <w:r w:rsidRPr="00ED0351">
        <w:t xml:space="preserve">MRI was the most sensitive technique at detecting lung abnormalities, identifying 17/19 </w:t>
      </w:r>
      <w:r>
        <w:t>children with</w:t>
      </w:r>
      <w:r w:rsidRPr="00ED0351">
        <w:t xml:space="preserve"> </w:t>
      </w:r>
      <w:r>
        <w:t xml:space="preserve">ventilation defects, with the remaining two patients </w:t>
      </w:r>
      <w:r w:rsidR="006C2186">
        <w:t>found to have</w:t>
      </w:r>
      <w:r>
        <w:t xml:space="preserve"> </w:t>
      </w:r>
      <w:r w:rsidRPr="00ED0351">
        <w:t>a questionable diagnosis of CF. In contrast CT was only able to detect abnormalities in 12/19 patients and LCI 9/19</w:t>
      </w:r>
      <w:r>
        <w:t>, suggesting</w:t>
      </w:r>
      <w:r w:rsidRPr="00ED0351">
        <w:t xml:space="preserve"> that functional abnormalities are present </w:t>
      </w:r>
      <w:r>
        <w:t>on ventilation MRI prior to</w:t>
      </w:r>
      <w:r w:rsidRPr="00ED0351">
        <w:t xml:space="preserve"> structural abnormalities appear</w:t>
      </w:r>
      <w:r>
        <w:t>ing</w:t>
      </w:r>
      <w:r w:rsidRPr="00ED0351">
        <w:t xml:space="preserve"> on CT. These findings together with results demonstrating that ventilation image metrics strongly correlate with </w:t>
      </w:r>
      <w:r w:rsidR="00DF2511">
        <w:t>FEV</w:t>
      </w:r>
      <w:r w:rsidR="00DF2511">
        <w:rPr>
          <w:vertAlign w:val="subscript"/>
        </w:rPr>
        <w:t>1</w:t>
      </w:r>
      <w:r w:rsidRPr="00ED0351">
        <w:t xml:space="preserve">, and quantitative scores obtained from x-ray and HRCT </w:t>
      </w:r>
      <w:r w:rsidRPr="00ED0351">
        <w:fldChar w:fldCharType="begin">
          <w:fldData xml:space="preserve">PEVuZE5vdGU+PENpdGU+PEF1dGhvcj5NY01haG9uPC9BdXRob3I+PFllYXI+MjAwNjwvWWVhcj48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NY01haG9uPC9BdXRob3I+PFllYXI+MjAwNjwvWWVhcj48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rsidRPr="00ED0351">
        <w:fldChar w:fldCharType="separate"/>
      </w:r>
      <w:r w:rsidR="00B86FC1">
        <w:rPr>
          <w:noProof/>
        </w:rPr>
        <w:t>[231, 232]</w:t>
      </w:r>
      <w:r w:rsidRPr="00ED0351">
        <w:fldChar w:fldCharType="end"/>
      </w:r>
      <w:r w:rsidRPr="00ED0351">
        <w:t xml:space="preserve">, begin to </w:t>
      </w:r>
      <w:r>
        <w:t xml:space="preserve">demonstrate the utility of ventilation </w:t>
      </w:r>
      <w:r w:rsidRPr="00ED0351">
        <w:t xml:space="preserve">MRI </w:t>
      </w:r>
      <w:r>
        <w:t>as a potential clinical method</w:t>
      </w:r>
      <w:r w:rsidRPr="00ED0351">
        <w:t xml:space="preserve">. </w:t>
      </w:r>
    </w:p>
    <w:p w14:paraId="7EC38B48" w14:textId="77777777" w:rsidR="0082381F" w:rsidRPr="00ED0351" w:rsidRDefault="0082381F" w:rsidP="006717E0"/>
    <w:p w14:paraId="2EC33CB2" w14:textId="164ABA9F" w:rsidR="0082381F" w:rsidRPr="00ED0351" w:rsidRDefault="0082381F" w:rsidP="006717E0">
      <w:pPr>
        <w:pStyle w:val="Heading3"/>
        <w:numPr>
          <w:ilvl w:val="2"/>
          <w:numId w:val="18"/>
        </w:numPr>
      </w:pPr>
      <w:bookmarkStart w:id="95" w:name="_Toc345773019"/>
      <w:bookmarkStart w:id="96" w:name="_Toc27382858"/>
      <w:r w:rsidRPr="00ED0351">
        <w:t xml:space="preserve">Reproducibility of </w:t>
      </w:r>
      <w:r>
        <w:t xml:space="preserve">ventilation </w:t>
      </w:r>
      <w:r w:rsidRPr="00ED0351">
        <w:t>MRI in CF</w:t>
      </w:r>
      <w:bookmarkEnd w:id="95"/>
      <w:bookmarkEnd w:id="96"/>
    </w:p>
    <w:p w14:paraId="12FC561A" w14:textId="77777777" w:rsidR="0082381F" w:rsidRPr="00ED0351" w:rsidRDefault="0082381F" w:rsidP="006717E0"/>
    <w:p w14:paraId="757FEA53" w14:textId="02851E19" w:rsidR="0082381F" w:rsidRPr="00ED0351" w:rsidRDefault="0082381F" w:rsidP="006717E0">
      <w:r w:rsidRPr="00ED0351">
        <w:t xml:space="preserve">An important consideration </w:t>
      </w:r>
      <w:r w:rsidR="001B3DC6" w:rsidRPr="00ED0351">
        <w:t>for</w:t>
      </w:r>
      <w:r w:rsidRPr="00ED0351">
        <w:t xml:space="preserve"> </w:t>
      </w:r>
      <w:r>
        <w:t xml:space="preserve">ventilation </w:t>
      </w:r>
      <w:r w:rsidRPr="00ED0351">
        <w:t>MRI to develop into a clinical tool</w:t>
      </w:r>
      <w:r w:rsidR="001B3DC6">
        <w:t>,</w:t>
      </w:r>
      <w:r w:rsidRPr="00ED0351">
        <w:t xml:space="preserve"> is the reproducibility of the method. CF patients have a daily </w:t>
      </w:r>
      <w:r w:rsidR="006C2186">
        <w:t>routine</w:t>
      </w:r>
      <w:r w:rsidRPr="00ED0351">
        <w:t xml:space="preserve"> of physiotherapy, bronchodilators and nebulisers</w:t>
      </w:r>
      <w:r>
        <w:t>,</w:t>
      </w:r>
      <w:r w:rsidRPr="00ED0351">
        <w:t xml:space="preserve"> all of which have the potential to change the physiological properties of the CF airway. </w:t>
      </w:r>
      <w:r>
        <w:t>Four</w:t>
      </w:r>
      <w:r w:rsidRPr="00ED0351">
        <w:t xml:space="preserve"> studies have looked at the reproducibility of </w:t>
      </w:r>
      <w:r>
        <w:t xml:space="preserve">ventilation </w:t>
      </w:r>
      <w:r w:rsidRPr="00ED0351">
        <w:t>MRI in CF.</w:t>
      </w:r>
      <w:r>
        <w:t xml:space="preserve"> Woodhouse </w:t>
      </w:r>
      <w:r w:rsidR="00564288">
        <w:rPr>
          <w:i/>
        </w:rPr>
        <w:t>et al</w:t>
      </w:r>
      <w:r w:rsidRPr="00ED0351">
        <w:t xml:space="preserve"> </w:t>
      </w:r>
      <w:r w:rsidRPr="00ED0351">
        <w:fldChar w:fldCharType="begin">
          <w:fldData xml:space="preserve">PEVuZE5vdGU+PENpdGU+PEF1dGhvcj5Xb29kaG91c2U8L0F1dGhvcj48WWVhcj4yMDA5PC9ZZWFy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5ODEtODwvcGFnZXM+PHZvbHVtZT4zMDwvdm9sdW1lPjxudW1iZXI+NTwv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</w:fldData>
        </w:fldChar>
      </w:r>
      <w:r w:rsidR="00B86FC1">
        <w:instrText xml:space="preserve"> ADDIN EN.CITE </w:instrText>
      </w:r>
      <w:r w:rsidR="00B86FC1">
        <w:fldChar w:fldCharType="begin">
          <w:fldData xml:space="preserve">PEVuZE5vdGU+PENpdGU+PEF1dGhvcj5Xb29kaG91c2U8L0F1dGhvcj48WWVhcj4yMDA5PC9ZZWFy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5ODEtODwvcGFnZXM+PHZvbHVtZT4zMDwvdm9sdW1lPjxudW1iZXI+NTwv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</w:fldData>
        </w:fldChar>
      </w:r>
      <w:r w:rsidR="00B86FC1">
        <w:instrText xml:space="preserve"> ADDIN EN.CITE.DATA </w:instrText>
      </w:r>
      <w:r w:rsidR="00B86FC1">
        <w:fldChar w:fldCharType="end"/>
      </w:r>
      <w:r w:rsidRPr="00ED0351">
        <w:fldChar w:fldCharType="separate"/>
      </w:r>
      <w:r w:rsidR="00B86FC1">
        <w:rPr>
          <w:noProof/>
        </w:rPr>
        <w:t>[233]</w:t>
      </w:r>
      <w:r w:rsidRPr="00ED0351">
        <w:fldChar w:fldCharType="end"/>
      </w:r>
      <w:r>
        <w:t xml:space="preserve"> </w:t>
      </w:r>
      <w:r w:rsidRPr="00ED0351">
        <w:t xml:space="preserve">examined </w:t>
      </w:r>
      <w:r>
        <w:t>five</w:t>
      </w:r>
      <w:r w:rsidRPr="00ED0351">
        <w:t xml:space="preserve"> children with CF at </w:t>
      </w:r>
      <w:r>
        <w:t>two</w:t>
      </w:r>
      <w:r w:rsidRPr="00ED0351">
        <w:t xml:space="preserve"> time-points on the same day with a mean ventilated volume difference between scans of -3.7%. </w:t>
      </w:r>
      <w:r>
        <w:t xml:space="preserve">Kirby </w:t>
      </w:r>
      <w:r w:rsidR="00564288">
        <w:rPr>
          <w:i/>
        </w:rPr>
        <w:t>et al</w:t>
      </w:r>
      <w:r>
        <w:t xml:space="preserve"> </w:t>
      </w:r>
      <w:r w:rsidRPr="00ED0351">
        <w:fldChar w:fldCharType="begin">
          <w:fldData xml:space="preserve">PEVuZE5vdGU+PENpdGU+PEF1dGhvcj5LaXJieTwvQXV0aG9yPjxZZWFyPjIwMTE8L1llYXI+PFJl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</w:fldData>
        </w:fldChar>
      </w:r>
      <w:r w:rsidR="00B86FC1">
        <w:instrText xml:space="preserve"> ADDIN EN.CITE </w:instrText>
      </w:r>
      <w:r w:rsidR="00B86FC1">
        <w:fldChar w:fldCharType="begin">
          <w:fldData xml:space="preserve">PEVuZE5vdGU+PENpdGU+PEF1dGhvcj5LaXJieTwvQXV0aG9yPjxZZWFyPjIwMTE8L1llYXI+PFJl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</w:fldData>
        </w:fldChar>
      </w:r>
      <w:r w:rsidR="00B86FC1">
        <w:instrText xml:space="preserve"> ADDIN EN.CITE.DATA </w:instrText>
      </w:r>
      <w:r w:rsidR="00B86FC1">
        <w:fldChar w:fldCharType="end"/>
      </w:r>
      <w:r w:rsidRPr="00ED0351">
        <w:fldChar w:fldCharType="separate"/>
      </w:r>
      <w:r w:rsidR="00B86FC1">
        <w:rPr>
          <w:noProof/>
        </w:rPr>
        <w:t>[234]</w:t>
      </w:r>
      <w:r w:rsidRPr="00ED0351">
        <w:fldChar w:fldCharType="end"/>
      </w:r>
      <w:r>
        <w:t xml:space="preserve"> </w:t>
      </w:r>
      <w:r w:rsidRPr="00ED0351">
        <w:t>assessed 12 adult CF subjects twice</w:t>
      </w:r>
      <w:r>
        <w:t>, one</w:t>
      </w:r>
      <w:r w:rsidRPr="00ED0351">
        <w:t xml:space="preserve"> week apart and demonstrated excellent reproducibility with a mean ventilated defect percentage (VDP) difference of 3% between scans. This study also calculated that a 2% change in VDP was clinically significant and used th</w:t>
      </w:r>
      <w:r>
        <w:t>ese</w:t>
      </w:r>
      <w:r w:rsidRPr="00ED0351">
        <w:t xml:space="preserve"> data to suggest power calculations for future studies, suggesting that a sample </w:t>
      </w:r>
      <w:r>
        <w:t xml:space="preserve">size </w:t>
      </w:r>
      <w:r w:rsidRPr="00ED0351">
        <w:t xml:space="preserve">of 60, 15 or 5 </w:t>
      </w:r>
      <w:r>
        <w:t xml:space="preserve">patients </w:t>
      </w:r>
      <w:r w:rsidRPr="00ED0351">
        <w:t>would be required to detec</w:t>
      </w:r>
      <w:r>
        <w:t>t a 5%, 7% or 10% change in VDP.</w:t>
      </w:r>
      <w:r w:rsidRPr="00ED0351">
        <w:t xml:space="preserve"> </w:t>
      </w:r>
      <w:r>
        <w:t>This infers</w:t>
      </w:r>
      <w:r w:rsidRPr="00ED0351">
        <w:t xml:space="preserve"> that </w:t>
      </w:r>
      <w:r>
        <w:t xml:space="preserve">ventilation </w:t>
      </w:r>
      <w:r w:rsidRPr="00ED0351">
        <w:t xml:space="preserve">MRI would require relatively small samples to demonstrate </w:t>
      </w:r>
      <w:r>
        <w:t xml:space="preserve">a significant </w:t>
      </w:r>
      <w:r w:rsidRPr="00ED0351">
        <w:t>change</w:t>
      </w:r>
      <w:r>
        <w:t>,</w:t>
      </w:r>
      <w:r w:rsidRPr="00ED0351">
        <w:t xml:space="preserve"> making it </w:t>
      </w:r>
      <w:r>
        <w:t xml:space="preserve">potentially </w:t>
      </w:r>
      <w:r w:rsidRPr="00ED0351">
        <w:t>attractive to clinical trials.</w:t>
      </w:r>
      <w:r>
        <w:t xml:space="preserve"> O’Sullivan </w:t>
      </w:r>
      <w:r w:rsidR="00564288">
        <w:rPr>
          <w:i/>
        </w:rPr>
        <w:t>et al</w:t>
      </w:r>
      <w:r w:rsidRPr="004E485C">
        <w:t xml:space="preserve"> </w:t>
      </w:r>
      <w:r w:rsidRPr="00ED0351">
        <w:fldChar w:fldCharType="begin">
          <w:fldData xml:space="preserve">PEVuZE5vdGU+PENpdGU+PEF1dGhvcj5PJmFwb3M7U3VsbGl2YW48L0F1dGhvcj48WWVhcj4yMDE0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</w:fldData>
        </w:fldChar>
      </w:r>
      <w:r w:rsidR="00B86FC1">
        <w:instrText xml:space="preserve"> ADDIN EN.CITE </w:instrText>
      </w:r>
      <w:r w:rsidR="00B86FC1">
        <w:fldChar w:fldCharType="begin">
          <w:fldData xml:space="preserve">PEVuZE5vdGU+PENpdGU+PEF1dGhvcj5PJmFwb3M7U3VsbGl2YW48L0F1dGhvcj48WWVhcj4yMDE0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</w:fldData>
        </w:fldChar>
      </w:r>
      <w:r w:rsidR="00B86FC1">
        <w:instrText xml:space="preserve"> ADDIN EN.CITE.DATA </w:instrText>
      </w:r>
      <w:r w:rsidR="00B86FC1">
        <w:fldChar w:fldCharType="end"/>
      </w:r>
      <w:r w:rsidRPr="00ED0351">
        <w:fldChar w:fldCharType="separate"/>
      </w:r>
      <w:r w:rsidR="00B86FC1">
        <w:rPr>
          <w:noProof/>
        </w:rPr>
        <w:t>[235]</w:t>
      </w:r>
      <w:r w:rsidRPr="00ED0351">
        <w:fldChar w:fldCharType="end"/>
      </w:r>
      <w:r w:rsidRPr="00ED0351">
        <w:t xml:space="preserve"> reached </w:t>
      </w:r>
      <w:r>
        <w:t>a similar</w:t>
      </w:r>
      <w:r w:rsidRPr="00ED0351">
        <w:t xml:space="preserve"> conclusion when assessing </w:t>
      </w:r>
      <w:r>
        <w:t>five</w:t>
      </w:r>
      <w:r w:rsidRPr="00ED0351">
        <w:t xml:space="preserve"> patients with </w:t>
      </w:r>
      <w:r>
        <w:t xml:space="preserve">four separate ventilation MRI scans performed weekly for four weeks. This study found </w:t>
      </w:r>
      <w:r w:rsidRPr="00ED0351">
        <w:t xml:space="preserve">no significant differences for each patient across all the scans. </w:t>
      </w:r>
      <w:r>
        <w:t xml:space="preserve">Further to this, Paulin </w:t>
      </w:r>
      <w:r w:rsidR="00564288">
        <w:rPr>
          <w:i/>
        </w:rPr>
        <w:t>et al</w:t>
      </w:r>
      <w:r w:rsidRPr="00ED0351">
        <w:t xml:space="preserve"> </w:t>
      </w:r>
      <w:r w:rsidRPr="00ED0351">
        <w:fldChar w:fldCharType="begin"/>
      </w:r>
      <w:r w:rsidR="00B86FC1">
        <w:instrText xml:space="preserve"> ADDIN EN.CITE &lt;EndNote&gt;&lt;Cite&gt;&lt;Author&gt;Paulin&lt;/Author&gt;&lt;Year&gt;2014&lt;/Year&gt;&lt;RecNum&gt;1314&lt;/RecNum&gt;&lt;DisplayText&gt;[236]&lt;/DisplayText&gt;&lt;record&gt;&lt;rec-number&gt;97&lt;/rec-number&gt;&lt;foreign-keys&gt;&lt;key app="EN" db-id="ts0fwrt24s92tnepd9dpfe29tz29e22z9zp9" timestamp="1484155309"&gt;97&lt;/key&gt;&lt;/foreign-keys&gt;&lt;ref-type name="Journal Article"&gt;17&lt;/ref-type&gt;&lt;contributors&gt;&lt;authors&gt;&lt;author&gt;Paulin, G. A.&lt;/author&gt;&lt;author&gt;Svenningsen, S.&lt;/author&gt;&lt;author&gt;Jobse, B. N.&lt;/author&gt;&lt;author&gt;Mohan, S.&lt;/author&gt;&lt;author&gt;Kirby, M.&lt;/author&gt;&lt;author&gt;Lewis, J. F.&lt;/author&gt;&lt;author&gt;Parraga, G.&lt;/author&gt;&lt;/authors&gt;&lt;/contributors&gt;&lt;auth-address&gt;Imaging Research Laboratories, Robarts Research Institute, University of Western Ontario, London, Canada; Department of Medical Biophysics, University of Western Ontario, London, Canada.&lt;/auth-address&gt;&lt;titles&gt;&lt;title&gt;Differences in hyperpolarized He ventilation imaging after 4 years in adults with cystic fibrosis&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edition&gt;2014/09/02&lt;/edition&gt;&lt;keywords&gt;&lt;keyword&gt;3He&lt;/keyword&gt;&lt;keyword&gt;cystic fibrosis&lt;/keyword&gt;&lt;keyword&gt;hyperpolarized gas&lt;/keyword&gt;&lt;keyword&gt;lung disease&lt;/keyword&gt;&lt;keyword&gt;magnetic resonance imaging&lt;/keyword&gt;&lt;/keywords&gt;&lt;dates&gt;&lt;year&gt;2014&lt;/year&gt;&lt;pub-dates&gt;&lt;date&gt;Aug 30&lt;/date&gt;&lt;/pub-dates&gt;&lt;/dates&gt;&lt;isbn&gt;1053-1807&lt;/isbn&gt;&lt;accession-num&gt;25174316&lt;/accession-num&gt;&lt;urls&gt;&lt;related-urls&gt;&lt;url&gt;http://onlinelibrary.wiley.com/store/10.1002/jmri.24744/asset/jmri24744.pdf?v=1&amp;amp;t=i6hrlia2&amp;amp;s=d7b8b0d3210a8fdff5aac68b97f7f910ca427b34&lt;/url&gt;&lt;/related-urls&gt;&lt;/urls&gt;&lt;electronic-resource-num&gt;10.1002/jmri.24744&lt;/electronic-resource-num&gt;&lt;remote-database-provider&gt;NLM&lt;/remote-database-provider&gt;&lt;language&gt;Eng&lt;/language&gt;&lt;/record&gt;&lt;/Cite&gt;&lt;/EndNote&gt;</w:instrText>
      </w:r>
      <w:r w:rsidRPr="00ED0351">
        <w:fldChar w:fldCharType="separate"/>
      </w:r>
      <w:r w:rsidR="00B86FC1">
        <w:rPr>
          <w:noProof/>
        </w:rPr>
        <w:t>[236]</w:t>
      </w:r>
      <w:r w:rsidRPr="00ED0351">
        <w:fldChar w:fldCharType="end"/>
      </w:r>
      <w:r w:rsidRPr="00ED0351">
        <w:t xml:space="preserve"> found a mean difference in VDP </w:t>
      </w:r>
      <w:r>
        <w:t xml:space="preserve">between visits </w:t>
      </w:r>
      <w:r w:rsidRPr="00ED0351">
        <w:t xml:space="preserve">of 3% in </w:t>
      </w:r>
      <w:r>
        <w:t>five</w:t>
      </w:r>
      <w:r w:rsidRPr="00ED0351">
        <w:t xml:space="preserve"> patients scanned </w:t>
      </w:r>
      <w:r>
        <w:t>one</w:t>
      </w:r>
      <w:r w:rsidRPr="00ED0351">
        <w:t xml:space="preserve"> week apart.</w:t>
      </w:r>
    </w:p>
    <w:p w14:paraId="474D6BE9" w14:textId="77777777" w:rsidR="0082381F" w:rsidRPr="00ED0351" w:rsidRDefault="0082381F" w:rsidP="006717E0"/>
    <w:p w14:paraId="2AAFBCAB" w14:textId="77777777" w:rsidR="00786F85" w:rsidRDefault="00786F85" w:rsidP="006717E0">
      <w:pPr>
        <w:rPr>
          <w:rFonts w:asciiTheme="majorHAnsi" w:eastAsiaTheme="majorEastAsia" w:hAnsiTheme="majorHAnsi" w:cstheme="majorBidi"/>
          <w:color w:val="000000" w:themeColor="text1"/>
        </w:rPr>
      </w:pPr>
      <w:bookmarkStart w:id="97" w:name="_Toc345773020"/>
      <w:r>
        <w:br w:type="page"/>
      </w:r>
    </w:p>
    <w:p w14:paraId="0031A9EE" w14:textId="6C2FA997" w:rsidR="0082381F" w:rsidRPr="00ED0351" w:rsidRDefault="0082381F" w:rsidP="006717E0">
      <w:pPr>
        <w:pStyle w:val="Heading3"/>
        <w:numPr>
          <w:ilvl w:val="2"/>
          <w:numId w:val="18"/>
        </w:numPr>
      </w:pPr>
      <w:bookmarkStart w:id="98" w:name="_Toc27382859"/>
      <w:r w:rsidRPr="00ED0351">
        <w:lastRenderedPageBreak/>
        <w:t>In</w:t>
      </w:r>
      <w:r>
        <w:t xml:space="preserve">tervention studies utilising ventilation </w:t>
      </w:r>
      <w:r w:rsidRPr="00ED0351">
        <w:t>MRI in CF</w:t>
      </w:r>
      <w:bookmarkEnd w:id="97"/>
      <w:bookmarkEnd w:id="98"/>
    </w:p>
    <w:p w14:paraId="0C50D29A" w14:textId="77777777" w:rsidR="0082381F" w:rsidRPr="00ED0351" w:rsidRDefault="0082381F" w:rsidP="006717E0"/>
    <w:p w14:paraId="13AC07D6" w14:textId="623CC900" w:rsidR="0082381F" w:rsidRDefault="0082381F" w:rsidP="006717E0">
      <w:r w:rsidRPr="00D80FD5">
        <w:t xml:space="preserve">The previous studies involved the repeatability of </w:t>
      </w:r>
      <w:r>
        <w:t xml:space="preserve">ventilation </w:t>
      </w:r>
      <w:r w:rsidRPr="00D80FD5">
        <w:t xml:space="preserve">MRI in stable subjects. Based on these findings four studies also assessed the ability of </w:t>
      </w:r>
      <w:r>
        <w:t xml:space="preserve">ventilation </w:t>
      </w:r>
      <w:r w:rsidRPr="00D80FD5">
        <w:t xml:space="preserve">MRI to detect the response to intervention. The studies previously discussed by Woodhouse </w:t>
      </w:r>
      <w:r w:rsidRPr="00D80FD5">
        <w:fldChar w:fldCharType="begin">
          <w:fldData xml:space="preserve">PEVuZE5vdGU+PENpdGU+PEF1dGhvcj5Xb29kaG91c2U8L0F1dGhvcj48WWVhcj4yMDA5PC9ZZWFy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5ODEtODwvcGFnZXM+PHZvbHVtZT4zMDwvdm9sdW1lPjxudW1iZXI+NTwv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</w:fldData>
        </w:fldChar>
      </w:r>
      <w:r w:rsidR="00B86FC1">
        <w:instrText xml:space="preserve"> ADDIN EN.CITE </w:instrText>
      </w:r>
      <w:r w:rsidR="00B86FC1">
        <w:fldChar w:fldCharType="begin">
          <w:fldData xml:space="preserve">PEVuZE5vdGU+PENpdGU+PEF1dGhvcj5Xb29kaG91c2U8L0F1dGhvcj48WWVhcj4yMDA5PC9ZZWFy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5ODEtODwvcGFnZXM+PHZvbHVtZT4zMDwvdm9sdW1lPjxudW1iZXI+NTwv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</w:fldData>
        </w:fldChar>
      </w:r>
      <w:r w:rsidR="00B86FC1">
        <w:instrText xml:space="preserve"> ADDIN EN.CITE.DATA </w:instrText>
      </w:r>
      <w:r w:rsidR="00B86FC1">
        <w:fldChar w:fldCharType="end"/>
      </w:r>
      <w:r w:rsidRPr="00D80FD5">
        <w:fldChar w:fldCharType="separate"/>
      </w:r>
      <w:r w:rsidR="00B86FC1">
        <w:rPr>
          <w:noProof/>
        </w:rPr>
        <w:t>[233]</w:t>
      </w:r>
      <w:r w:rsidRPr="00D80FD5">
        <w:fldChar w:fldCharType="end"/>
      </w:r>
      <w:r w:rsidRPr="00D80FD5">
        <w:t xml:space="preserve">, Bannier </w:t>
      </w:r>
      <w:r w:rsidRPr="00D80FD5">
        <w:fldChar w:fldCharType="begin">
          <w:fldData xml:space="preserve">PEVuZE5vdGU+PENpdGU+PEF1dGhvcj5CYW5uaWVyPC9BdXRob3I+PFllYXI+MjAxMDwvWWVhcj48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==
</w:fldData>
        </w:fldChar>
      </w:r>
      <w:r w:rsidR="00B86FC1">
        <w:instrText xml:space="preserve"> ADDIN EN.CITE </w:instrText>
      </w:r>
      <w:r w:rsidR="00B86FC1">
        <w:fldChar w:fldCharType="begin">
          <w:fldData xml:space="preserve">PEVuZE5vdGU+PENpdGU+PEF1dGhvcj5CYW5uaWVyPC9BdXRob3I+PFllYXI+MjAxMDwvWWVhcj48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==
</w:fldData>
        </w:fldChar>
      </w:r>
      <w:r w:rsidR="00B86FC1">
        <w:instrText xml:space="preserve"> ADDIN EN.CITE.DATA </w:instrText>
      </w:r>
      <w:r w:rsidR="00B86FC1">
        <w:fldChar w:fldCharType="end"/>
      </w:r>
      <w:r w:rsidRPr="00D80FD5">
        <w:fldChar w:fldCharType="separate"/>
      </w:r>
      <w:r w:rsidR="00B86FC1">
        <w:rPr>
          <w:noProof/>
        </w:rPr>
        <w:t>[229]</w:t>
      </w:r>
      <w:r w:rsidRPr="00D80FD5">
        <w:fldChar w:fldCharType="end"/>
      </w:r>
      <w:r w:rsidRPr="00D80FD5">
        <w:t xml:space="preserve"> and Mentore </w:t>
      </w:r>
      <w:r w:rsidRPr="00D80FD5">
        <w:fldChar w:fldCharType="begin">
          <w:fldData xml:space="preserve">PEVuZE5vdGU+PENpdGU+PEF1dGhvcj5NZW50b3JlPC9BdXRob3I+PFllYXI+MjAwNTwvWWVhcj48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</w:fldData>
        </w:fldChar>
      </w:r>
      <w:r w:rsidR="00B86FC1">
        <w:instrText xml:space="preserve"> ADDIN EN.CITE </w:instrText>
      </w:r>
      <w:r w:rsidR="00B86FC1">
        <w:fldChar w:fldCharType="begin">
          <w:fldData xml:space="preserve">PEVuZE5vdGU+PENpdGU+PEF1dGhvcj5NZW50b3JlPC9BdXRob3I+PFllYXI+MjAwNTwvWWVhcj48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</w:fldData>
        </w:fldChar>
      </w:r>
      <w:r w:rsidR="00B86FC1">
        <w:instrText xml:space="preserve"> ADDIN EN.CITE.DATA </w:instrText>
      </w:r>
      <w:r w:rsidR="00B86FC1">
        <w:fldChar w:fldCharType="end"/>
      </w:r>
      <w:r w:rsidRPr="00D80FD5">
        <w:fldChar w:fldCharType="separate"/>
      </w:r>
      <w:r w:rsidR="00B86FC1">
        <w:rPr>
          <w:noProof/>
        </w:rPr>
        <w:t>[227]</w:t>
      </w:r>
      <w:r w:rsidRPr="00D80FD5">
        <w:fldChar w:fldCharType="end"/>
      </w:r>
      <w:r w:rsidRPr="00D80FD5">
        <w:t xml:space="preserve"> also measured </w:t>
      </w:r>
      <w:r>
        <w:t xml:space="preserve">ventilation </w:t>
      </w:r>
      <w:r w:rsidRPr="00D80FD5">
        <w:t xml:space="preserve">MRI before and after chest physiotherapy on the same day. Interestingly these studies all found that by performing chest physiotherapy there was no significant change in the quantitative </w:t>
      </w:r>
      <w:r>
        <w:t xml:space="preserve">metrics derived from the images, however </w:t>
      </w:r>
      <w:r w:rsidRPr="00D80FD5">
        <w:t>the ventilat</w:t>
      </w:r>
      <w:r>
        <w:t>ion</w:t>
      </w:r>
      <w:r w:rsidRPr="00D80FD5">
        <w:t xml:space="preserve"> defects </w:t>
      </w:r>
      <w:r>
        <w:t xml:space="preserve">had </w:t>
      </w:r>
      <w:r w:rsidRPr="00D80FD5">
        <w:t xml:space="preserve">moved around within the images. Some defects became ventilated whilst other areas of previously ventilated areas became unventilated. This suggests that chest physiotherapy may be successful in moving mucus around within the airways and </w:t>
      </w:r>
      <w:r>
        <w:t xml:space="preserve">that ventilation MRI </w:t>
      </w:r>
      <w:r w:rsidRPr="00D80FD5">
        <w:t xml:space="preserve">may offer an outcome assessment to demonstrate the efficacy of various physiotherapy techniques. The effect of intra-venous antibiotics in response to an exacerbation was presented by Sun </w:t>
      </w:r>
      <w:r w:rsidR="00564288">
        <w:rPr>
          <w:i/>
        </w:rPr>
        <w:t>et al</w:t>
      </w:r>
      <w:r w:rsidRPr="00D80FD5">
        <w:t xml:space="preserve"> </w:t>
      </w:r>
      <w:r w:rsidRPr="00D80FD5">
        <w:fldChar w:fldCharType="begin">
          <w:fldData xml:space="preserve">PEVuZE5vdGU+PENpdGU+PEF1dGhvcj5TdW48L0F1dGhvcj48WWVhcj4yMDExPC9ZZWFyPjxSZWNO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==
</w:fldData>
        </w:fldChar>
      </w:r>
      <w:r w:rsidR="00B86FC1">
        <w:instrText xml:space="preserve"> ADDIN EN.CITE </w:instrText>
      </w:r>
      <w:r w:rsidR="00B86FC1">
        <w:fldChar w:fldCharType="begin">
          <w:fldData xml:space="preserve">PEVuZE5vdGU+PENpdGU+PEF1dGhvcj5TdW48L0F1dGhvcj48WWVhcj4yMDExPC9ZZWFyPjxSZWNO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==
</w:fldData>
        </w:fldChar>
      </w:r>
      <w:r w:rsidR="00B86FC1">
        <w:instrText xml:space="preserve"> ADDIN EN.CITE.DATA </w:instrText>
      </w:r>
      <w:r w:rsidR="00B86FC1">
        <w:fldChar w:fldCharType="end"/>
      </w:r>
      <w:r w:rsidRPr="00D80FD5">
        <w:fldChar w:fldCharType="separate"/>
      </w:r>
      <w:r w:rsidR="00B86FC1">
        <w:rPr>
          <w:noProof/>
        </w:rPr>
        <w:t>[237]</w:t>
      </w:r>
      <w:r w:rsidRPr="00D80FD5">
        <w:fldChar w:fldCharType="end"/>
      </w:r>
      <w:r w:rsidRPr="00D80FD5">
        <w:t xml:space="preserve"> in a pilot of </w:t>
      </w:r>
      <w:r w:rsidR="006C2186">
        <w:t>three</w:t>
      </w:r>
      <w:r w:rsidRPr="00D80FD5">
        <w:t xml:space="preserve"> patients and demonstrated how in </w:t>
      </w:r>
      <w:r w:rsidR="006C2186">
        <w:t>one</w:t>
      </w:r>
      <w:r w:rsidRPr="00D80FD5">
        <w:t xml:space="preserve"> patient there was a significant change in </w:t>
      </w:r>
      <w:r>
        <w:t xml:space="preserve">ventilation </w:t>
      </w:r>
      <w:r w:rsidRPr="00D80FD5">
        <w:t xml:space="preserve">MRI after treatment. </w:t>
      </w:r>
    </w:p>
    <w:p w14:paraId="49B54CD6" w14:textId="77777777" w:rsidR="0082381F" w:rsidRDefault="0082381F" w:rsidP="006717E0"/>
    <w:p w14:paraId="4B518FDC" w14:textId="7B031002" w:rsidR="0082381F" w:rsidRDefault="0082381F" w:rsidP="006717E0">
      <w:r>
        <w:t xml:space="preserve">More recently two studies have used hyperpolarised gas ventilation MRI as the primary method for assessing the response to Ivacaftor </w:t>
      </w:r>
      <w:r>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 </w:instrText>
      </w:r>
      <w:r w:rsidR="00B86FC1">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DATA </w:instrText>
      </w:r>
      <w:r w:rsidR="00B86FC1">
        <w:fldChar w:fldCharType="end"/>
      </w:r>
      <w:r>
        <w:fldChar w:fldCharType="separate"/>
      </w:r>
      <w:r w:rsidR="00B86FC1">
        <w:rPr>
          <w:noProof/>
        </w:rPr>
        <w:t>[238]</w:t>
      </w:r>
      <w:r>
        <w:fldChar w:fldCharType="end"/>
      </w:r>
      <w:r>
        <w:t xml:space="preserve"> and to antibiotics </w:t>
      </w:r>
      <w:r>
        <w:fldChar w:fldCharType="begin"/>
      </w:r>
      <w:r w:rsidR="00B86FC1">
        <w:instrText xml:space="preserve"> ADDIN EN.CITE &lt;EndNote&gt;&lt;Cite&gt;&lt;Author&gt;Rayment&lt;/Author&gt;&lt;Year&gt;2019&lt;/Year&gt;&lt;RecNum&gt;3435&lt;/RecNum&gt;&lt;DisplayText&gt;[239]&lt;/DisplayText&gt;&lt;record&gt;&lt;rec-number&gt;3435&lt;/rec-number&gt;&lt;foreign-keys&gt;&lt;key app="EN" db-id="pr5wspr9dw2dxne92x4v99s69xa59dv092es" timestamp="1551951221"&gt;3435&lt;/key&gt;&lt;/foreign-keys&gt;&lt;ref-type name="Journal Article"&gt;17&lt;/ref-type&gt;&lt;contributors&gt;&lt;authors&gt;&lt;author&gt;Rayment, J. H.&lt;/author&gt;&lt;author&gt;Couch, M. J.&lt;/author&gt;&lt;author&gt;McDonald, N.&lt;/author&gt;&lt;author&gt;Kanhere, N.&lt;/author&gt;&lt;author&gt;Manson, D.&lt;/author&gt;&lt;author&gt;Santyr, G.&lt;/author&gt;&lt;author&gt;Ratjen, F.&lt;/author&gt;&lt;/authors&gt;&lt;/contributors&gt;&lt;auth-address&gt;Division of Respiratory Medicine, Department of Paediatrics, Hospital for Sick Children, Toronto, ON Canada.&amp;#xD;Department of Paediatrics, University of Toronto, Toronto, ON, Canada.&amp;#xD;Translational Medicine Program, SickKids Research Institute, Toronto, ON, Canada.&amp;#xD;Department of Medical Biophysics, University of Toronto, Toronto, ON, Canada.&amp;#xD;Department of Diagnostic Imaging, Hospital for Sick Children, Toronto, ON, Canada.&lt;/auth-address&gt;&lt;titles&gt;&lt;title&gt;Hyperpolarised (129)Xe MRI to monitor treatment response in children with cystic fibrosis&lt;/title&gt;&lt;secondary-title&gt;Eur Respir J&lt;/secondary-title&gt;&lt;/titles&gt;&lt;periodical&gt;&lt;full-title&gt;Eur Respir J&lt;/full-title&gt;&lt;abbr-1&gt;The European respiratory journal&lt;/abbr-1&gt;&lt;/periodical&gt;&lt;pages&gt;1802188&lt;/pages&gt;&lt;dates&gt;&lt;year&gt;2019&lt;/year&gt;&lt;pub-dates&gt;&lt;date&gt;Feb 28&lt;/date&gt;&lt;/pub-dates&gt;&lt;/dates&gt;&lt;isbn&gt;1399-3003 (Electronic)&amp;#xD;0903-1936 (Linking)&lt;/isbn&gt;&lt;accession-num&gt;30819815&lt;/accession-num&gt;&lt;urls&gt;&lt;related-urls&gt;&lt;url&gt;https://www.ncbi.nlm.nih.gov/pubmed/30819815&lt;/url&gt;&lt;/related-urls&gt;&lt;/urls&gt;&lt;electronic-resource-num&gt;10.1183/13993003.02188-2018&lt;/electronic-resource-num&gt;&lt;/record&gt;&lt;/Cite&gt;&lt;/EndNote&gt;</w:instrText>
      </w:r>
      <w:r>
        <w:fldChar w:fldCharType="separate"/>
      </w:r>
      <w:r w:rsidR="00B86FC1">
        <w:rPr>
          <w:noProof/>
        </w:rPr>
        <w:t>[239]</w:t>
      </w:r>
      <w:r>
        <w:fldChar w:fldCharType="end"/>
      </w:r>
      <w:r>
        <w:t xml:space="preserve">. The study by Altes </w:t>
      </w:r>
      <w:r w:rsidR="00564288">
        <w:rPr>
          <w:i/>
        </w:rPr>
        <w:t>et al</w:t>
      </w:r>
      <w:r>
        <w:t xml:space="preserve">, measured </w:t>
      </w:r>
      <w:r w:rsidR="005E6BBB">
        <w:rPr>
          <w:vertAlign w:val="superscript"/>
        </w:rPr>
        <w:t>3</w:t>
      </w:r>
      <w:r w:rsidR="005E6BBB">
        <w:t>He</w:t>
      </w:r>
      <w:r>
        <w:t xml:space="preserve"> MRI in nine subjects with CF to assess the response to Ivacaftor </w:t>
      </w:r>
      <w:r>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 </w:instrText>
      </w:r>
      <w:r w:rsidR="00B86FC1">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DATA </w:instrText>
      </w:r>
      <w:r w:rsidR="00B86FC1">
        <w:fldChar w:fldCharType="end"/>
      </w:r>
      <w:r>
        <w:fldChar w:fldCharType="separate"/>
      </w:r>
      <w:r w:rsidR="00B86FC1">
        <w:rPr>
          <w:noProof/>
        </w:rPr>
        <w:t>[238]</w:t>
      </w:r>
      <w:r>
        <w:fldChar w:fldCharType="end"/>
      </w:r>
      <w:r>
        <w:t>. After administering Ivacaftor, the ventilation defects that were present in all subjects decreased. After the Ivacaftor was withdrawn the ventilation defects returned (</w:t>
      </w:r>
      <w:r>
        <w:fldChar w:fldCharType="begin"/>
      </w:r>
      <w:r>
        <w:instrText xml:space="preserve"> REF _Ref21630058 \h </w:instrText>
      </w:r>
      <w:r>
        <w:fldChar w:fldCharType="separate"/>
      </w:r>
      <w:r w:rsidR="00140F11">
        <w:t xml:space="preserve">Figure </w:t>
      </w:r>
      <w:r w:rsidR="00140F11">
        <w:rPr>
          <w:noProof/>
        </w:rPr>
        <w:t>1</w:t>
      </w:r>
      <w:r w:rsidR="00140F11">
        <w:noBreakHyphen/>
      </w:r>
      <w:r w:rsidR="00140F11">
        <w:rPr>
          <w:noProof/>
        </w:rPr>
        <w:t>20</w:t>
      </w:r>
      <w:r>
        <w:fldChar w:fldCharType="end"/>
      </w:r>
      <w:r>
        <w:t xml:space="preserve">). These changes in the distribution of ventilation on MRI were in parallel to changes in </w:t>
      </w:r>
      <w:r w:rsidR="00DF2511">
        <w:t>FEV</w:t>
      </w:r>
      <w:r w:rsidR="00DF2511">
        <w:rPr>
          <w:vertAlign w:val="subscript"/>
        </w:rPr>
        <w:t>1</w:t>
      </w:r>
      <w:r>
        <w:t xml:space="preserve">. Rayment </w:t>
      </w:r>
      <w:r w:rsidR="00564288">
        <w:rPr>
          <w:i/>
        </w:rPr>
        <w:t>et al</w:t>
      </w:r>
      <w:r>
        <w:t xml:space="preserve"> found a similar response when assessing children administered with intra-venous antibiotics for an acute exacerbation </w:t>
      </w:r>
      <w:r>
        <w:fldChar w:fldCharType="begin"/>
      </w:r>
      <w:r w:rsidR="00B86FC1">
        <w:instrText xml:space="preserve"> ADDIN EN.CITE &lt;EndNote&gt;&lt;Cite&gt;&lt;Author&gt;Rayment&lt;/Author&gt;&lt;Year&gt;2019&lt;/Year&gt;&lt;RecNum&gt;3435&lt;/RecNum&gt;&lt;DisplayText&gt;[239]&lt;/DisplayText&gt;&lt;record&gt;&lt;rec-number&gt;3435&lt;/rec-number&gt;&lt;foreign-keys&gt;&lt;key app="EN" db-id="pr5wspr9dw2dxne92x4v99s69xa59dv092es" timestamp="1551951221"&gt;3435&lt;/key&gt;&lt;/foreign-keys&gt;&lt;ref-type name="Journal Article"&gt;17&lt;/ref-type&gt;&lt;contributors&gt;&lt;authors&gt;&lt;author&gt;Rayment, J. H.&lt;/author&gt;&lt;author&gt;Couch, M. J.&lt;/author&gt;&lt;author&gt;McDonald, N.&lt;/author&gt;&lt;author&gt;Kanhere, N.&lt;/author&gt;&lt;author&gt;Manson, D.&lt;/author&gt;&lt;author&gt;Santyr, G.&lt;/author&gt;&lt;author&gt;Ratjen, F.&lt;/author&gt;&lt;/authors&gt;&lt;/contributors&gt;&lt;auth-address&gt;Division of Respiratory Medicine, Department of Paediatrics, Hospital for Sick Children, Toronto, ON Canada.&amp;#xD;Department of Paediatrics, University of Toronto, Toronto, ON, Canada.&amp;#xD;Translational Medicine Program, SickKids Research Institute, Toronto, ON, Canada.&amp;#xD;Department of Medical Biophysics, University of Toronto, Toronto, ON, Canada.&amp;#xD;Department of Diagnostic Imaging, Hospital for Sick Children, Toronto, ON, Canada.&lt;/auth-address&gt;&lt;titles&gt;&lt;title&gt;Hyperpolarised (129)Xe MRI to monitor treatment response in children with cystic fibrosis&lt;/title&gt;&lt;secondary-title&gt;Eur Respir J&lt;/secondary-title&gt;&lt;/titles&gt;&lt;periodical&gt;&lt;full-title&gt;Eur Respir J&lt;/full-title&gt;&lt;abbr-1&gt;The European respiratory journal&lt;/abbr-1&gt;&lt;/periodical&gt;&lt;pages&gt;1802188&lt;/pages&gt;&lt;dates&gt;&lt;year&gt;2019&lt;/year&gt;&lt;pub-dates&gt;&lt;date&gt;Feb 28&lt;/date&gt;&lt;/pub-dates&gt;&lt;/dates&gt;&lt;isbn&gt;1399-3003 (Electronic)&amp;#xD;0903-1936 (Linking)&lt;/isbn&gt;&lt;accession-num&gt;30819815&lt;/accession-num&gt;&lt;urls&gt;&lt;related-urls&gt;&lt;url&gt;https://www.ncbi.nlm.nih.gov/pubmed/30819815&lt;/url&gt;&lt;/related-urls&gt;&lt;/urls&gt;&lt;electronic-resource-num&gt;10.1183/13993003.02188-2018&lt;/electronic-resource-num&gt;&lt;/record&gt;&lt;/Cite&gt;&lt;/EndNote&gt;</w:instrText>
      </w:r>
      <w:r>
        <w:fldChar w:fldCharType="separate"/>
      </w:r>
      <w:r w:rsidR="00B86FC1">
        <w:rPr>
          <w:noProof/>
        </w:rPr>
        <w:t>[239]</w:t>
      </w:r>
      <w:r>
        <w:fldChar w:fldCharType="end"/>
      </w:r>
      <w:r>
        <w:t xml:space="preserve">. Rayment </w:t>
      </w:r>
      <w:r w:rsidR="00564288">
        <w:rPr>
          <w:i/>
        </w:rPr>
        <w:t>et al</w:t>
      </w:r>
      <w:r>
        <w:t xml:space="preserve"> used </w:t>
      </w:r>
      <w:r w:rsidR="005E6BBB">
        <w:rPr>
          <w:vertAlign w:val="superscript"/>
        </w:rPr>
        <w:t>129</w:t>
      </w:r>
      <w:r w:rsidR="005E6BBB">
        <w:t>Xe</w:t>
      </w:r>
      <w:r>
        <w:t xml:space="preserve"> MRI, alongside LCI and spirometry, to assess the response and found that ventilation defects present before administration, were resolved or partially resolved after the full two week course of antibiotics. The change in ventilation defects was again mirrored by changes in LCI and </w:t>
      </w:r>
      <w:r w:rsidR="00DF2511">
        <w:t>FEV</w:t>
      </w:r>
      <w:r w:rsidR="00DF2511">
        <w:rPr>
          <w:vertAlign w:val="subscript"/>
        </w:rPr>
        <w:t>1</w:t>
      </w:r>
      <w:r>
        <w:t>, but the authors showed that the biggest relative changes came from the change in ventilation defects.</w:t>
      </w:r>
    </w:p>
    <w:p w14:paraId="1308D27A" w14:textId="77777777" w:rsidR="0082381F" w:rsidRDefault="0082381F" w:rsidP="006717E0"/>
    <w:p w14:paraId="547F46D8" w14:textId="77777777" w:rsidR="0082381F" w:rsidRDefault="0082381F" w:rsidP="007249C5">
      <w:pPr>
        <w:jc w:val="center"/>
      </w:pPr>
      <w:r>
        <w:rPr>
          <w:noProof/>
          <w:lang w:val="en-US"/>
        </w:rPr>
        <w:lastRenderedPageBreak/>
        <w:drawing>
          <wp:inline distT="0" distB="0" distL="0" distR="0" wp14:anchorId="722B4C9B" wp14:editId="0226BE8A">
            <wp:extent cx="4867938" cy="3588118"/>
            <wp:effectExtent l="0" t="0" r="889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ltes 2017.png"/>
                    <pic:cNvPicPr/>
                  </pic:nvPicPr>
                  <pic:blipFill>
                    <a:blip r:embed="rId34">
                      <a:extLst>
                        <a:ext uri="{28A0092B-C50C-407E-A947-70E740481C1C}">
                          <a14:useLocalDpi xmlns:a14="http://schemas.microsoft.com/office/drawing/2010/main" val="0"/>
                        </a:ext>
                      </a:extLst>
                    </a:blip>
                    <a:stretch>
                      <a:fillRect/>
                    </a:stretch>
                  </pic:blipFill>
                  <pic:spPr>
                    <a:xfrm>
                      <a:off x="0" y="0"/>
                      <a:ext cx="4877299" cy="3595018"/>
                    </a:xfrm>
                    <a:prstGeom prst="rect">
                      <a:avLst/>
                    </a:prstGeom>
                  </pic:spPr>
                </pic:pic>
              </a:graphicData>
            </a:graphic>
          </wp:inline>
        </w:drawing>
      </w:r>
    </w:p>
    <w:p w14:paraId="32E5C330" w14:textId="5BF775E2" w:rsidR="00786F85" w:rsidRDefault="0082381F" w:rsidP="006717E0">
      <w:pPr>
        <w:pStyle w:val="Caption"/>
      </w:pPr>
      <w:bookmarkStart w:id="99" w:name="_Ref21630058"/>
      <w:bookmarkStart w:id="100" w:name="_Toc27383009"/>
      <w:r>
        <w:t xml:space="preserve">Figure </w:t>
      </w:r>
      <w:fldSimple w:instr=" STYLEREF 1 \s ">
        <w:r w:rsidR="00824FFE">
          <w:rPr>
            <w:noProof/>
          </w:rPr>
          <w:t>1</w:t>
        </w:r>
      </w:fldSimple>
      <w:r w:rsidR="00824FFE">
        <w:noBreakHyphen/>
      </w:r>
      <w:fldSimple w:instr=" SEQ Figure \* ARABIC \s 1 ">
        <w:r w:rsidR="00824FFE">
          <w:rPr>
            <w:noProof/>
          </w:rPr>
          <w:t>20</w:t>
        </w:r>
      </w:fldSimple>
      <w:bookmarkEnd w:id="99"/>
      <w:r>
        <w:t>: The effect of Ivacaftor on ventilation MRI.</w:t>
      </w:r>
      <w:bookmarkEnd w:id="100"/>
      <w:r>
        <w:t xml:space="preserve"> </w:t>
      </w:r>
    </w:p>
    <w:p w14:paraId="31CDB2F9" w14:textId="3F7237AB" w:rsidR="0082381F" w:rsidRPr="00D80FD5" w:rsidRDefault="0082381F" w:rsidP="006717E0">
      <w:pPr>
        <w:pStyle w:val="Subtitle"/>
      </w:pPr>
      <w:r>
        <w:t>The three rows of images come from one individual patient. The ventilation images in row A were acquired prior to the administration of Ivacaftor and show ventilation defects scattered throughout the lung. Row B however shows ventilation images acquired after four weeks of therapy with Ivacaftor. In row B</w:t>
      </w:r>
      <w:r w:rsidR="001B3DC6">
        <w:t>,</w:t>
      </w:r>
      <w:r>
        <w:t xml:space="preserve"> the distribution of ventilation is improved from row A. Row C shows that after two weeks of placebo washout the ventilation defects have returned. Image reproduced</w:t>
      </w:r>
      <w:r w:rsidR="00F232DD">
        <w:t xml:space="preserve"> with permission</w:t>
      </w:r>
      <w:r>
        <w:t xml:space="preserve"> from Altes </w:t>
      </w:r>
      <w:r w:rsidR="00564288">
        <w:t>et al</w:t>
      </w:r>
      <w:r>
        <w:t xml:space="preserve"> </w:t>
      </w:r>
      <w:r>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 </w:instrText>
      </w:r>
      <w:r w:rsidR="00B86FC1">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DATA </w:instrText>
      </w:r>
      <w:r w:rsidR="00B86FC1">
        <w:fldChar w:fldCharType="end"/>
      </w:r>
      <w:r>
        <w:fldChar w:fldCharType="separate"/>
      </w:r>
      <w:r w:rsidR="00B86FC1">
        <w:rPr>
          <w:noProof/>
        </w:rPr>
        <w:t>[238]</w:t>
      </w:r>
      <w:r>
        <w:fldChar w:fldCharType="end"/>
      </w:r>
      <w:r>
        <w:t>.</w:t>
      </w:r>
    </w:p>
    <w:p w14:paraId="3B57C084" w14:textId="77777777" w:rsidR="0082381F" w:rsidRDefault="0082381F" w:rsidP="006717E0"/>
    <w:p w14:paraId="30815B6D" w14:textId="701819F4" w:rsidR="0082381F" w:rsidRDefault="0082381F" w:rsidP="006717E0">
      <w:pPr>
        <w:pStyle w:val="Heading3"/>
        <w:numPr>
          <w:ilvl w:val="2"/>
          <w:numId w:val="18"/>
        </w:numPr>
      </w:pPr>
      <w:bookmarkStart w:id="101" w:name="_Toc27382860"/>
      <w:r>
        <w:t xml:space="preserve">The transition from </w:t>
      </w:r>
      <w:r w:rsidR="005E6BBB">
        <w:rPr>
          <w:vertAlign w:val="superscript"/>
        </w:rPr>
        <w:t>3</w:t>
      </w:r>
      <w:r w:rsidR="005E6BBB">
        <w:t>He</w:t>
      </w:r>
      <w:r>
        <w:t xml:space="preserve"> to </w:t>
      </w:r>
      <w:r w:rsidR="005E6BBB">
        <w:rPr>
          <w:vertAlign w:val="superscript"/>
        </w:rPr>
        <w:t>129</w:t>
      </w:r>
      <w:r w:rsidR="005E6BBB">
        <w:t>Xe</w:t>
      </w:r>
      <w:bookmarkEnd w:id="101"/>
    </w:p>
    <w:p w14:paraId="6D9D2568" w14:textId="77777777" w:rsidR="0082381F" w:rsidRDefault="0082381F" w:rsidP="006717E0"/>
    <w:p w14:paraId="40B10B8E" w14:textId="1489971B" w:rsidR="0082381F" w:rsidRDefault="0082381F" w:rsidP="006717E0">
      <w:r>
        <w:t xml:space="preserve">Due to the increasing cost and reduced availability of </w:t>
      </w:r>
      <w:r w:rsidR="005E6BBB">
        <w:rPr>
          <w:vertAlign w:val="superscript"/>
        </w:rPr>
        <w:t>3</w:t>
      </w:r>
      <w:r w:rsidR="005E6BBB">
        <w:t>He</w:t>
      </w:r>
      <w:r>
        <w:t xml:space="preserve">, there has been a move within the community of hyperpolarised gas researchers from </w:t>
      </w:r>
      <w:r w:rsidR="005E6BBB">
        <w:rPr>
          <w:vertAlign w:val="superscript"/>
        </w:rPr>
        <w:t>3</w:t>
      </w:r>
      <w:r w:rsidR="005E6BBB">
        <w:t>He</w:t>
      </w:r>
      <w:r>
        <w:t xml:space="preserve"> towards </w:t>
      </w:r>
      <w:r w:rsidR="005E6BBB">
        <w:rPr>
          <w:vertAlign w:val="superscript"/>
        </w:rPr>
        <w:t>129</w:t>
      </w:r>
      <w:r w:rsidR="005E6BBB">
        <w:t>Xe</w:t>
      </w:r>
      <w:r>
        <w:t xml:space="preserve"> </w:t>
      </w:r>
      <w:r>
        <w:fldChar w:fldCharType="begin"/>
      </w:r>
      <w:r w:rsidR="00B86FC1">
        <w:instrText xml:space="preserve"> ADDIN EN.CITE &lt;EndNote&gt;&lt;Cite&gt;&lt;Author&gt;Woods&lt;/Author&gt;&lt;Year&gt;2010&lt;/Year&gt;&lt;RecNum&gt;3232&lt;/RecNum&gt;&lt;DisplayText&gt;[240]&lt;/DisplayText&gt;&lt;record&gt;&lt;rec-number&gt;3232&lt;/rec-number&gt;&lt;foreign-keys&gt;&lt;key app="EN" db-id="pr5wspr9dw2dxne92x4v99s69xa59dv092es" timestamp="1512148268"&gt;3232&lt;/key&gt;&lt;/foreign-keys&gt;&lt;ref-type name="Book"&gt;6&lt;/ref-type&gt;&lt;contributors&gt;&lt;authors&gt;&lt;author&gt;Woods, J.&lt;/author&gt;&lt;/authors&gt;&lt;/contributors&gt;&lt;titles&gt;&lt;title&gt;Congressional Hearing:“Caught by Surprise: Causes and Consequences of the Helium-3 Supply Crisis”. Testimony before the House Committee on Science and Technology, Subcommittee on Investigations and Oversight&lt;/title&gt;&lt;/titles&gt;&lt;dates&gt;&lt;year&gt;2010&lt;/year&gt;&lt;/dates&gt;&lt;label&gt;Woods2010&lt;/label&gt;&lt;urls&gt;&lt;/urls&gt;&lt;/record&gt;&lt;/Cite&gt;&lt;/EndNote&gt;</w:instrText>
      </w:r>
      <w:r>
        <w:fldChar w:fldCharType="separate"/>
      </w:r>
      <w:r w:rsidR="00B86FC1">
        <w:rPr>
          <w:noProof/>
        </w:rPr>
        <w:t>[240]</w:t>
      </w:r>
      <w:r>
        <w:fldChar w:fldCharType="end"/>
      </w:r>
      <w:r>
        <w:t xml:space="preserve">. In contrast to </w:t>
      </w:r>
      <w:r w:rsidR="005E6BBB">
        <w:rPr>
          <w:vertAlign w:val="superscript"/>
        </w:rPr>
        <w:t>3</w:t>
      </w:r>
      <w:r w:rsidR="005E6BBB">
        <w:t>He</w:t>
      </w:r>
      <w:r>
        <w:t xml:space="preserve">, </w:t>
      </w:r>
      <w:r w:rsidR="005E6BBB">
        <w:rPr>
          <w:vertAlign w:val="superscript"/>
        </w:rPr>
        <w:t>129</w:t>
      </w:r>
      <w:r w:rsidR="005E6BBB">
        <w:t>Xe</w:t>
      </w:r>
      <w:r>
        <w:t xml:space="preserve"> is naturally abundant and can be extracted from gas centrifugation of atmospheric air. Moreover, recent advances in </w:t>
      </w:r>
      <w:r w:rsidR="005E6BBB">
        <w:rPr>
          <w:vertAlign w:val="superscript"/>
        </w:rPr>
        <w:t>129</w:t>
      </w:r>
      <w:r w:rsidR="005E6BBB">
        <w:t>Xe</w:t>
      </w:r>
      <w:r>
        <w:t xml:space="preserve"> gas polarisation </w:t>
      </w:r>
      <w:r>
        <w:fldChar w:fldCharType="begin"/>
      </w:r>
      <w:r w:rsidR="00B86FC1">
        <w:instrText xml:space="preserve"> ADDIN EN.CITE &lt;EndNote&gt;&lt;Cite&gt;&lt;Author&gt;Norquay&lt;/Author&gt;&lt;Year&gt;2018&lt;/Year&gt;&lt;RecNum&gt;3434&lt;/RecNum&gt;&lt;DisplayText&gt;[241]&lt;/DisplayText&gt;&lt;record&gt;&lt;rec-number&gt;3434&lt;/rec-number&gt;&lt;foreign-keys&gt;&lt;key app="EN" db-id="pr5wspr9dw2dxne92x4v99s69xa59dv092es" timestamp="1550140313"&gt;3434&lt;/key&gt;&lt;/foreign-keys&gt;&lt;ref-type name="Journal Article"&gt;17&lt;/ref-type&gt;&lt;contributors&gt;&lt;authors&gt;&lt;author&gt;Norquay, G.&lt;/author&gt;&lt;author&gt;Collier, G. J.&lt;/author&gt;&lt;author&gt;Rao, M.&lt;/author&gt;&lt;author&gt;Stewart, N. J.&lt;/author&gt;&lt;author&gt;Wild, J. M.&lt;/author&gt;&lt;/authors&gt;&lt;/contributors&gt;&lt;auth-address&gt;POLARIS, Academic Unit of Radiology, Department of Infection, Immunity and Cardiovascular Disease, University of Sheffield, Sheffield, South Yorkshire, United Kingdom.&lt;/auth-address&gt;&lt;titles&gt;&lt;title&gt;^{129}Xe-Rb Spin-Exchange Optical Pumping with High Photon Efficiency&lt;/title&gt;&lt;secondary-title&gt;Phys Rev Lett&lt;/secondary-title&gt;&lt;/titles&gt;&lt;periodical&gt;&lt;full-title&gt;Physical Review Letters&lt;/full-title&gt;&lt;abbr-1&gt;Phys. Rev. Lett.&lt;/abbr-1&gt;&lt;abbr-2&gt;Phys Rev Lett&lt;/abbr-2&gt;&lt;/periodical&gt;&lt;pages&gt;153201&lt;/pages&gt;&lt;volume&gt;121&lt;/volume&gt;&lt;number&gt;15&lt;/number&gt;&lt;edition&gt;2018/10/27&lt;/edition&gt;&lt;dates&gt;&lt;year&gt;2018&lt;/year&gt;&lt;pub-dates&gt;&lt;date&gt;Oct 12&lt;/date&gt;&lt;/pub-dates&gt;&lt;/dates&gt;&lt;isbn&gt;1079-7114 (Electronic)&amp;#xD;0031-9007 (Linking)&lt;/isbn&gt;&lt;accession-num&gt;30362785&lt;/accession-num&gt;&lt;urls&gt;&lt;related-urls&gt;&lt;url&gt;https://www.ncbi.nlm.nih.gov/pubmed/30362785&lt;/url&gt;&lt;/related-urls&gt;&lt;/urls&gt;&lt;electronic-resource-num&gt;10.1103/PhysRevLett.121.153201&lt;/electronic-resource-num&gt;&lt;remote-database-provider&gt;NLM&lt;/remote-database-provider&gt;&lt;language&gt;eng&lt;/language&gt;&lt;/record&gt;&lt;/Cite&gt;&lt;/EndNote&gt;</w:instrText>
      </w:r>
      <w:r>
        <w:fldChar w:fldCharType="separate"/>
      </w:r>
      <w:r w:rsidR="00B86FC1">
        <w:rPr>
          <w:noProof/>
        </w:rPr>
        <w:t>[241]</w:t>
      </w:r>
      <w:r>
        <w:fldChar w:fldCharType="end"/>
      </w:r>
      <w:r>
        <w:t xml:space="preserve"> and MRI pulse sequence development </w:t>
      </w:r>
      <w:r>
        <w:fldChar w:fldCharType="begin">
          <w:fldData xml:space="preserve">PEVuZE5vdGU+PENpdGU+PEF1dGhvcj5TdGV3YXJ0PC9BdXRob3I+PFllYXI+MjAxNTwvWWVhcj48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M0Ni01MjwvcGFnZXM+PHZvbHVtZT43NDwvdm9sdW1lPjxudW1iZXI+Mjwv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</w:fldData>
        </w:fldChar>
      </w:r>
      <w:r w:rsidR="00B86FC1">
        <w:instrText xml:space="preserve"> ADDIN EN.CITE </w:instrText>
      </w:r>
      <w:r w:rsidR="00B86FC1">
        <w:fldChar w:fldCharType="begin">
          <w:fldData xml:space="preserve">PEVuZE5vdGU+PENpdGU+PEF1dGhvcj5TdGV3YXJ0PC9BdXRob3I+PFllYXI+MjAxNTwvWWVhcj48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</w:fldData>
        </w:fldChar>
      </w:r>
      <w:r w:rsidR="00B86FC1">
        <w:instrText xml:space="preserve"> ADDIN EN.CITE.DATA </w:instrText>
      </w:r>
      <w:r w:rsidR="00B86FC1">
        <w:fldChar w:fldCharType="end"/>
      </w:r>
      <w:r>
        <w:fldChar w:fldCharType="separate"/>
      </w:r>
      <w:r w:rsidR="00B86FC1">
        <w:rPr>
          <w:noProof/>
        </w:rPr>
        <w:t>[242]</w:t>
      </w:r>
      <w:r>
        <w:fldChar w:fldCharType="end"/>
      </w:r>
      <w:r>
        <w:t xml:space="preserve">, have allowed comparable image quality to that of </w:t>
      </w:r>
      <w:r w:rsidR="005E6BBB">
        <w:rPr>
          <w:vertAlign w:val="superscript"/>
        </w:rPr>
        <w:t>3</w:t>
      </w:r>
      <w:r w:rsidR="005E6BBB">
        <w:t>He</w:t>
      </w:r>
      <w:r>
        <w:t xml:space="preserve"> MRI.</w:t>
      </w:r>
    </w:p>
    <w:p w14:paraId="63151B54" w14:textId="77777777" w:rsidR="0082381F" w:rsidRDefault="0082381F" w:rsidP="006717E0"/>
    <w:p w14:paraId="3BC65010" w14:textId="776DE95D" w:rsidR="0082381F" w:rsidRDefault="0082381F" w:rsidP="006717E0">
      <w:r>
        <w:t xml:space="preserve">Direct comparisons of </w:t>
      </w:r>
      <w:r w:rsidR="005E6BBB">
        <w:rPr>
          <w:vertAlign w:val="superscript"/>
        </w:rPr>
        <w:t>3</w:t>
      </w:r>
      <w:r w:rsidR="005E6BBB">
        <w:t>He</w:t>
      </w:r>
      <w:r>
        <w:t xml:space="preserve"> and </w:t>
      </w:r>
      <w:r w:rsidR="005E6BBB">
        <w:rPr>
          <w:vertAlign w:val="superscript"/>
        </w:rPr>
        <w:t>129</w:t>
      </w:r>
      <w:r w:rsidR="005E6BBB">
        <w:t>Xe</w:t>
      </w:r>
      <w:r>
        <w:t xml:space="preserve"> have been made in COPD </w:t>
      </w:r>
      <w:r>
        <w:fldChar w:fldCharType="begin">
          <w:fldData xml:space="preserve">PEVuZE5vdGU+PENpdGU+PEF1dGhvcj5TdGV3YXJ0PC9BdXRob3I+PFllYXI+MjAxODwvWWVhcj48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GVkaXRpb24+MjAxOC8wMy8wNjwvZWRpdGlv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</w:fldData>
        </w:fldChar>
      </w:r>
      <w:r w:rsidR="00B86FC1">
        <w:instrText xml:space="preserve"> ADDIN EN.CITE </w:instrText>
      </w:r>
      <w:r w:rsidR="00B86FC1">
        <w:fldChar w:fldCharType="begin">
          <w:fldData xml:space="preserve">PEVuZE5vdGU+PENpdGU+PEF1dGhvcj5TdGV3YXJ0PC9BdXRob3I+PFllYXI+MjAxODwvWWVhcj48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GVkaXRpb24+MjAxOC8wMy8wNjwvZWRpdGlv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</w:fldData>
        </w:fldChar>
      </w:r>
      <w:r w:rsidR="00B86FC1">
        <w:instrText xml:space="preserve"> ADDIN EN.CITE.DATA </w:instrText>
      </w:r>
      <w:r w:rsidR="00B86FC1">
        <w:fldChar w:fldCharType="end"/>
      </w:r>
      <w:r>
        <w:fldChar w:fldCharType="separate"/>
      </w:r>
      <w:r w:rsidR="00B86FC1">
        <w:rPr>
          <w:noProof/>
        </w:rPr>
        <w:t>[243, 244]</w:t>
      </w:r>
      <w:r>
        <w:fldChar w:fldCharType="end"/>
      </w:r>
      <w:r>
        <w:t xml:space="preserve">, lung cancer </w:t>
      </w:r>
      <w:r>
        <w:fldChar w:fldCharType="begin">
          <w:fldData xml:space="preserve">PEVuZE5vdGU+PENpdGU+PEF1dGhvcj5TdGV3YXJ0PC9BdXRob3I+PFllYXI+MjAxODwvWWVhcj48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</w:fldData>
        </w:fldChar>
      </w:r>
      <w:r w:rsidR="00B86FC1">
        <w:instrText xml:space="preserve"> ADDIN EN.CITE </w:instrText>
      </w:r>
      <w:r w:rsidR="00B86FC1">
        <w:fldChar w:fldCharType="begin">
          <w:fldData xml:space="preserve">PEVuZE5vdGU+PENpdGU+PEF1dGhvcj5TdGV3YXJ0PC9BdXRob3I+PFllYXI+MjAxODwvWWVhcj48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</w:fldData>
        </w:fldChar>
      </w:r>
      <w:r w:rsidR="00B86FC1">
        <w:instrText xml:space="preserve"> ADDIN EN.CITE.DATA </w:instrText>
      </w:r>
      <w:r w:rsidR="00B86FC1">
        <w:fldChar w:fldCharType="end"/>
      </w:r>
      <w:r>
        <w:fldChar w:fldCharType="separate"/>
      </w:r>
      <w:r w:rsidR="00B86FC1">
        <w:rPr>
          <w:noProof/>
        </w:rPr>
        <w:t>[243]</w:t>
      </w:r>
      <w:r>
        <w:fldChar w:fldCharType="end"/>
      </w:r>
      <w:r>
        <w:t xml:space="preserve"> and asthma </w:t>
      </w:r>
      <w:r>
        <w:fldChar w:fldCharType="begin">
          <w:fldData xml:space="preserve">PEVuZE5vdGU+PENpdGU+PEF1dGhvcj5TdmVubmluZ3NlbjwvQXV0aG9yPjxZZWFyPjIwMTM8L1ll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</w:fldData>
        </w:fldChar>
      </w:r>
      <w:r w:rsidR="00B86FC1">
        <w:instrText xml:space="preserve"> ADDIN EN.CITE </w:instrText>
      </w:r>
      <w:r w:rsidR="00B86FC1">
        <w:fldChar w:fldCharType="begin">
          <w:fldData xml:space="preserve">PEVuZE5vdGU+PENpdGU+PEF1dGhvcj5TdmVubmluZ3NlbjwvQXV0aG9yPjxZZWFyPjIwMTM8L1ll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</w:fldData>
        </w:fldChar>
      </w:r>
      <w:r w:rsidR="00B86FC1">
        <w:instrText xml:space="preserve"> ADDIN EN.CITE.DATA </w:instrText>
      </w:r>
      <w:r w:rsidR="00B86FC1">
        <w:fldChar w:fldCharType="end"/>
      </w:r>
      <w:r>
        <w:fldChar w:fldCharType="separate"/>
      </w:r>
      <w:r w:rsidR="00B86FC1">
        <w:rPr>
          <w:noProof/>
        </w:rPr>
        <w:t>[245]</w:t>
      </w:r>
      <w:r>
        <w:fldChar w:fldCharType="end"/>
      </w:r>
      <w:r>
        <w:t xml:space="preserve">, but a comparison in patients with CF has yet to be made. Despite this some centres have switched to </w:t>
      </w:r>
      <w:r w:rsidR="005E6BBB">
        <w:rPr>
          <w:vertAlign w:val="superscript"/>
        </w:rPr>
        <w:t>129</w:t>
      </w:r>
      <w:r w:rsidR="005E6BBB">
        <w:t>Xe</w:t>
      </w:r>
      <w:r>
        <w:t xml:space="preserve"> in their assessment of patients with CF. To date </w:t>
      </w:r>
      <w:r w:rsidR="005E6BBB">
        <w:rPr>
          <w:vertAlign w:val="superscript"/>
        </w:rPr>
        <w:t>129</w:t>
      </w:r>
      <w:r w:rsidR="005E6BBB">
        <w:t>Xe</w:t>
      </w:r>
      <w:r>
        <w:t xml:space="preserve"> MRI studies in CF have been performed in paediatric populations, where </w:t>
      </w:r>
      <w:r w:rsidR="005E6BBB">
        <w:rPr>
          <w:vertAlign w:val="superscript"/>
        </w:rPr>
        <w:t>129</w:t>
      </w:r>
      <w:r w:rsidR="005E6BBB">
        <w:t>Xe</w:t>
      </w:r>
      <w:r>
        <w:t xml:space="preserve"> has been found to be safe and well tolerated </w:t>
      </w:r>
      <w:r>
        <w:fldChar w:fldCharType="begin">
          <w:fldData xml:space="preserve">PEVuZE5vdGU+PENpdGU+PEF1dGhvcj5XYWxrdXA8L0F1dGhvcj48WWVhcj4yMDE2PC9ZZWFyPjxS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</w:fldData>
        </w:fldChar>
      </w:r>
      <w:r w:rsidR="00B86FC1">
        <w:instrText xml:space="preserve"> ADDIN EN.CITE </w:instrText>
      </w:r>
      <w:r w:rsidR="00B86FC1">
        <w:fldChar w:fldCharType="begin">
          <w:fldData xml:space="preserve">PEVuZE5vdGU+PENpdGU+PEF1dGhvcj5XYWxrdXA8L0F1dGhvcj48WWVhcj4yMDE2PC9ZZWFyPjxS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</w:fldData>
        </w:fldChar>
      </w:r>
      <w:r w:rsidR="00B86FC1">
        <w:instrText xml:space="preserve"> ADDIN EN.CITE.DATA </w:instrText>
      </w:r>
      <w:r w:rsidR="00B86FC1">
        <w:fldChar w:fldCharType="end"/>
      </w:r>
      <w:r>
        <w:fldChar w:fldCharType="separate"/>
      </w:r>
      <w:r w:rsidR="00B86FC1">
        <w:rPr>
          <w:noProof/>
        </w:rPr>
        <w:t>[246]</w:t>
      </w:r>
      <w:r>
        <w:fldChar w:fldCharType="end"/>
      </w:r>
      <w:r>
        <w:t xml:space="preserve">. </w:t>
      </w:r>
      <w:r w:rsidR="005E6BBB">
        <w:rPr>
          <w:vertAlign w:val="superscript"/>
        </w:rPr>
        <w:t>129</w:t>
      </w:r>
      <w:r w:rsidR="005E6BBB">
        <w:t>Xe</w:t>
      </w:r>
      <w:r>
        <w:t xml:space="preserve"> MRI VDP, like </w:t>
      </w:r>
      <w:r w:rsidR="005E6BBB">
        <w:rPr>
          <w:vertAlign w:val="superscript"/>
        </w:rPr>
        <w:t>3</w:t>
      </w:r>
      <w:r w:rsidR="005E6BBB">
        <w:t>He</w:t>
      </w:r>
      <w:r>
        <w:t xml:space="preserve"> has been found to be sensitive to early lung disease </w:t>
      </w:r>
      <w:r>
        <w:fldChar w:fldCharType="begin">
          <w:fldData xml:space="preserve">PEVuZE5vdGU+PENpdGU+PEF1dGhvcj5UaG9tZW48L0F1dGhvcj48WWVhcj4yMDE3PC9ZZWFyPjxS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</w:fldData>
        </w:fldChar>
      </w:r>
      <w:r w:rsidR="00B86FC1">
        <w:instrText xml:space="preserve"> ADDIN EN.CITE </w:instrText>
      </w:r>
      <w:r w:rsidR="00B86FC1">
        <w:fldChar w:fldCharType="begin">
          <w:fldData xml:space="preserve">PEVuZE5vdGU+PENpdGU+PEF1dGhvcj5UaG9tZW48L0F1dGhvcj48WWVhcj4yMDE3PC9ZZWFyPjxS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</w:fldData>
        </w:fldChar>
      </w:r>
      <w:r w:rsidR="00B86FC1">
        <w:instrText xml:space="preserve"> ADDIN EN.CITE.DATA </w:instrText>
      </w:r>
      <w:r w:rsidR="00B86FC1">
        <w:fldChar w:fldCharType="end"/>
      </w:r>
      <w:r>
        <w:fldChar w:fldCharType="separate"/>
      </w:r>
      <w:r w:rsidR="00B86FC1">
        <w:rPr>
          <w:noProof/>
        </w:rPr>
        <w:t>[247]</w:t>
      </w:r>
      <w:r>
        <w:fldChar w:fldCharType="end"/>
      </w:r>
      <w:r>
        <w:t xml:space="preserve"> and correlate well against LCI </w:t>
      </w:r>
      <w:r>
        <w:fldChar w:fldCharType="begin">
          <w:fldData xml:space="preserve">PEVuZE5vdGU+PENpdGU+PEF1dGhvcj5LYW5oZXJlPC9BdXRob3I+PFllYXI+MjAxNzwvWWVhcj48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</w:fldData>
        </w:fldChar>
      </w:r>
      <w:r w:rsidR="00B86FC1">
        <w:instrText xml:space="preserve"> ADDIN EN.CITE </w:instrText>
      </w:r>
      <w:r w:rsidR="00B86FC1">
        <w:fldChar w:fldCharType="begin">
          <w:fldData xml:space="preserve">PEVuZE5vdGU+PENpdGU+PEF1dGhvcj5LYW5oZXJlPC9BdXRob3I+PFllYXI+MjAxNzwvWWVhcj48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</w:fldData>
        </w:fldChar>
      </w:r>
      <w:r w:rsidR="00B86FC1">
        <w:instrText xml:space="preserve"> ADDIN EN.CITE.DATA </w:instrText>
      </w:r>
      <w:r w:rsidR="00B86FC1">
        <w:fldChar w:fldCharType="end"/>
      </w:r>
      <w:r>
        <w:fldChar w:fldCharType="separate"/>
      </w:r>
      <w:r w:rsidR="00B86FC1">
        <w:rPr>
          <w:noProof/>
        </w:rPr>
        <w:t>[248]</w:t>
      </w:r>
      <w:r>
        <w:fldChar w:fldCharType="end"/>
      </w:r>
      <w:r>
        <w:t xml:space="preserve">. More recently </w:t>
      </w:r>
      <w:r w:rsidR="005E6BBB">
        <w:rPr>
          <w:vertAlign w:val="superscript"/>
        </w:rPr>
        <w:t>129</w:t>
      </w:r>
      <w:r w:rsidR="005E6BBB">
        <w:t>Xe</w:t>
      </w:r>
      <w:r>
        <w:t xml:space="preserve"> MRI was used alongside LCI and </w:t>
      </w:r>
      <w:r w:rsidR="00DF2511">
        <w:t>FEV</w:t>
      </w:r>
      <w:r w:rsidR="00DF2511">
        <w:rPr>
          <w:vertAlign w:val="subscript"/>
        </w:rPr>
        <w:t>1</w:t>
      </w:r>
      <w:r>
        <w:t xml:space="preserve"> to assess the effects of treatment on CF exacerbations, where a significant reduction in </w:t>
      </w:r>
      <w:r w:rsidR="005E6BBB">
        <w:rPr>
          <w:vertAlign w:val="superscript"/>
        </w:rPr>
        <w:t>129</w:t>
      </w:r>
      <w:r w:rsidR="005E6BBB">
        <w:t>Xe</w:t>
      </w:r>
      <w:r>
        <w:t xml:space="preserve"> VDP was shown, alongside significant changes in both LCI and </w:t>
      </w:r>
      <w:r w:rsidR="00DF2511">
        <w:t>FEV</w:t>
      </w:r>
      <w:r w:rsidR="00DF2511">
        <w:rPr>
          <w:vertAlign w:val="subscript"/>
        </w:rPr>
        <w:t>1</w:t>
      </w:r>
      <w:r>
        <w:t xml:space="preserve"> </w:t>
      </w:r>
      <w:r>
        <w:fldChar w:fldCharType="begin"/>
      </w:r>
      <w:r w:rsidR="00B86FC1">
        <w:instrText xml:space="preserve"> ADDIN EN.CITE &lt;EndNote&gt;&lt;Cite&gt;&lt;Author&gt;Rayment&lt;/Author&gt;&lt;Year&gt;2019&lt;/Year&gt;&lt;RecNum&gt;3435&lt;/RecNum&gt;&lt;DisplayText&gt;[239]&lt;/DisplayText&gt;&lt;record&gt;&lt;rec-number&gt;3435&lt;/rec-number&gt;&lt;foreign-keys&gt;&lt;key app="EN" db-id="pr5wspr9dw2dxne92x4v99s69xa59dv092es" timestamp="1551951221"&gt;3435&lt;/key&gt;&lt;/foreign-keys&gt;&lt;ref-type name="Journal Article"&gt;17&lt;/ref-type&gt;&lt;contributors&gt;&lt;authors&gt;&lt;author&gt;Rayment, J. H.&lt;/author&gt;&lt;author&gt;Couch, M. J.&lt;/author&gt;&lt;author&gt;McDonald, N.&lt;/author&gt;&lt;author&gt;Kanhere, N.&lt;/author&gt;&lt;author&gt;Manson, D.&lt;/author&gt;&lt;author&gt;Santyr, G.&lt;/author&gt;&lt;author&gt;Ratjen, F.&lt;/author&gt;&lt;/authors&gt;&lt;/contributors&gt;&lt;auth-address&gt;Division of Respiratory Medicine, Department of Paediatrics, Hospital for Sick Children, Toronto, ON Canada.&amp;#xD;Department of Paediatrics, University of Toronto, Toronto, ON, Canada.&amp;#xD;Translational Medicine Program, SickKids Research Institute, Toronto, ON, Canada.&amp;#xD;Department of Medical Biophysics, University of Toronto, Toronto, ON, Canada.&amp;#xD;Department of Diagnostic Imaging, Hospital for Sick Children, Toronto, ON, Canada.&lt;/auth-address&gt;&lt;titles&gt;&lt;title&gt;Hyperpolarised (129)Xe MRI to monitor treatment response in children with cystic fibrosis&lt;/title&gt;&lt;secondary-title&gt;Eur Respir J&lt;/secondary-title&gt;&lt;/titles&gt;&lt;periodical&gt;&lt;full-title&gt;Eur Respir J&lt;/full-title&gt;&lt;abbr-1&gt;The European respiratory journal&lt;/abbr-1&gt;&lt;/periodical&gt;&lt;pages&gt;1802188&lt;/pages&gt;&lt;dates&gt;&lt;year&gt;2019&lt;/year&gt;&lt;pub-dates&gt;&lt;date&gt;Feb 28&lt;/date&gt;&lt;/pub-dates&gt;&lt;/dates&gt;&lt;isbn&gt;1399-3003 (Electronic)&amp;#xD;0903-1936 (Linking)&lt;/isbn&gt;&lt;accession-num&gt;30819815&lt;/accession-num&gt;&lt;urls&gt;&lt;related-urls&gt;&lt;url&gt;https://www.ncbi.nlm.nih.gov/pubmed/30819815&lt;/url&gt;&lt;/related-urls&gt;&lt;/urls&gt;&lt;electronic-resource-num&gt;10.1183/13993003.02188-2018&lt;/electronic-resource-num&gt;&lt;/record&gt;&lt;/Cite&gt;&lt;/EndNote&gt;</w:instrText>
      </w:r>
      <w:r>
        <w:fldChar w:fldCharType="separate"/>
      </w:r>
      <w:r w:rsidR="00B86FC1">
        <w:rPr>
          <w:noProof/>
        </w:rPr>
        <w:t>[239]</w:t>
      </w:r>
      <w:r>
        <w:fldChar w:fldCharType="end"/>
      </w:r>
      <w:r>
        <w:t xml:space="preserve">. </w:t>
      </w:r>
    </w:p>
    <w:p w14:paraId="3C7DB7F1" w14:textId="1F3AE798" w:rsidR="0082381F" w:rsidRPr="00ED0351" w:rsidRDefault="0082381F" w:rsidP="006717E0">
      <w:pPr>
        <w:pStyle w:val="Heading3"/>
        <w:numPr>
          <w:ilvl w:val="2"/>
          <w:numId w:val="18"/>
        </w:numPr>
      </w:pPr>
      <w:bookmarkStart w:id="102" w:name="_Toc345773021"/>
      <w:bookmarkStart w:id="103" w:name="_Toc27382861"/>
      <w:r w:rsidRPr="00ED0351">
        <w:lastRenderedPageBreak/>
        <w:t xml:space="preserve">Longitudinal Assessment of </w:t>
      </w:r>
      <w:r>
        <w:t xml:space="preserve">ventilation </w:t>
      </w:r>
      <w:r w:rsidRPr="00ED0351">
        <w:t>MRI in CF</w:t>
      </w:r>
      <w:bookmarkEnd w:id="102"/>
      <w:bookmarkEnd w:id="103"/>
    </w:p>
    <w:p w14:paraId="3E066D98" w14:textId="77777777" w:rsidR="0082381F" w:rsidRPr="00ED0351" w:rsidRDefault="0082381F" w:rsidP="006717E0"/>
    <w:p w14:paraId="17A74048" w14:textId="1BCE806D" w:rsidR="0082381F" w:rsidRDefault="0082381F" w:rsidP="006717E0">
      <w:r>
        <w:t xml:space="preserve">Ventilation </w:t>
      </w:r>
      <w:r w:rsidRPr="00ED0351">
        <w:t xml:space="preserve">MRI </w:t>
      </w:r>
      <w:r>
        <w:t xml:space="preserve">is highly sensitive to the earliest changes in the lungs of people with CF and therefore </w:t>
      </w:r>
      <w:r w:rsidRPr="00ED0351">
        <w:t>may be a powerful tool to assess long-term changes and trends in CF lung function.</w:t>
      </w:r>
      <w:r>
        <w:t xml:space="preserve"> To date there is very limited longitudinal data available on ventilation MRI in CF, with only two </w:t>
      </w:r>
      <w:r w:rsidRPr="00ED0351">
        <w:t xml:space="preserve">studies </w:t>
      </w:r>
      <w:r>
        <w:t>reported in the literature</w:t>
      </w:r>
      <w:r w:rsidRPr="00ED0351">
        <w:t>. In the study previously mentioned by</w:t>
      </w:r>
      <w:r>
        <w:t xml:space="preserve"> Paulin </w:t>
      </w:r>
      <w:r w:rsidR="00564288">
        <w:rPr>
          <w:i/>
        </w:rPr>
        <w:t>et al</w:t>
      </w:r>
      <w:r w:rsidRPr="00ED0351">
        <w:t xml:space="preserve"> </w:t>
      </w:r>
      <w:r w:rsidRPr="00ED0351">
        <w:fldChar w:fldCharType="begin"/>
      </w:r>
      <w:r w:rsidR="00B86FC1">
        <w:instrText xml:space="preserve"> ADDIN EN.CITE &lt;EndNote&gt;&lt;Cite&gt;&lt;Author&gt;Paulin&lt;/Author&gt;&lt;Year&gt;2014&lt;/Year&gt;&lt;RecNum&gt;1314&lt;/RecNum&gt;&lt;DisplayText&gt;[236]&lt;/DisplayText&gt;&lt;record&gt;&lt;rec-number&gt;97&lt;/rec-number&gt;&lt;foreign-keys&gt;&lt;key app="EN" db-id="ts0fwrt24s92tnepd9dpfe29tz29e22z9zp9" timestamp="1484155309"&gt;97&lt;/key&gt;&lt;/foreign-keys&gt;&lt;ref-type name="Journal Article"&gt;17&lt;/ref-type&gt;&lt;contributors&gt;&lt;authors&gt;&lt;author&gt;Paulin, G. A.&lt;/author&gt;&lt;author&gt;Svenningsen, S.&lt;/author&gt;&lt;author&gt;Jobse, B. N.&lt;/author&gt;&lt;author&gt;Mohan, S.&lt;/author&gt;&lt;author&gt;Kirby, M.&lt;/author&gt;&lt;author&gt;Lewis, J. F.&lt;/author&gt;&lt;author&gt;Parraga, G.&lt;/author&gt;&lt;/authors&gt;&lt;/contributors&gt;&lt;auth-address&gt;Imaging Research Laboratories, Robarts Research Institute, University of Western Ontario, London, Canada; Department of Medical Biophysics, University of Western Ontario, London, Canada.&lt;/auth-address&gt;&lt;titles&gt;&lt;title&gt;Differences in hyperpolarized He ventilation imaging after 4 years in adults with cystic fibrosis&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edition&gt;2014/09/02&lt;/edition&gt;&lt;keywords&gt;&lt;keyword&gt;3He&lt;/keyword&gt;&lt;keyword&gt;cystic fibrosis&lt;/keyword&gt;&lt;keyword&gt;hyperpolarized gas&lt;/keyword&gt;&lt;keyword&gt;lung disease&lt;/keyword&gt;&lt;keyword&gt;magnetic resonance imaging&lt;/keyword&gt;&lt;/keywords&gt;&lt;dates&gt;&lt;year&gt;2014&lt;/year&gt;&lt;pub-dates&gt;&lt;date&gt;Aug 30&lt;/date&gt;&lt;/pub-dates&gt;&lt;/dates&gt;&lt;isbn&gt;1053-1807&lt;/isbn&gt;&lt;accession-num&gt;25174316&lt;/accession-num&gt;&lt;urls&gt;&lt;related-urls&gt;&lt;url&gt;http://onlinelibrary.wiley.com/store/10.1002/jmri.24744/asset/jmri24744.pdf?v=1&amp;amp;t=i6hrlia2&amp;amp;s=d7b8b0d3210a8fdff5aac68b97f7f910ca427b34&lt;/url&gt;&lt;/related-urls&gt;&lt;/urls&gt;&lt;electronic-resource-num&gt;10.1002/jmri.24744&lt;/electronic-resource-num&gt;&lt;remote-database-provider&gt;NLM&lt;/remote-database-provider&gt;&lt;language&gt;Eng&lt;/language&gt;&lt;/record&gt;&lt;/Cite&gt;&lt;/EndNote&gt;</w:instrText>
      </w:r>
      <w:r w:rsidRPr="00ED0351">
        <w:fldChar w:fldCharType="separate"/>
      </w:r>
      <w:r w:rsidR="00B86FC1">
        <w:rPr>
          <w:noProof/>
        </w:rPr>
        <w:t>[236]</w:t>
      </w:r>
      <w:r w:rsidRPr="00ED0351">
        <w:fldChar w:fldCharType="end"/>
      </w:r>
      <w:r>
        <w:t xml:space="preserve">, </w:t>
      </w:r>
      <w:r w:rsidRPr="00ED0351">
        <w:t xml:space="preserve">the authors followed up their </w:t>
      </w:r>
      <w:r>
        <w:t>five</w:t>
      </w:r>
      <w:r w:rsidRPr="00ED0351">
        <w:t xml:space="preserve"> subjects after </w:t>
      </w:r>
      <w:r>
        <w:t>four</w:t>
      </w:r>
      <w:r w:rsidRPr="00ED0351">
        <w:t xml:space="preserve"> years. </w:t>
      </w:r>
      <w:r>
        <w:t>Three</w:t>
      </w:r>
      <w:r w:rsidRPr="00ED0351">
        <w:t xml:space="preserve"> of these subjects had normal </w:t>
      </w:r>
      <w:r>
        <w:t xml:space="preserve">ventilation </w:t>
      </w:r>
      <w:r w:rsidRPr="00ED0351">
        <w:t xml:space="preserve">MRI at baseline and had not significantly deteriorated at </w:t>
      </w:r>
      <w:r>
        <w:t>four</w:t>
      </w:r>
      <w:r w:rsidRPr="00ED0351">
        <w:t xml:space="preserve"> years, consistent with their spirometry results. </w:t>
      </w:r>
      <w:r>
        <w:t>Two</w:t>
      </w:r>
      <w:r w:rsidRPr="00ED0351">
        <w:t xml:space="preserve"> of the subjects however had abnormal </w:t>
      </w:r>
      <w:r>
        <w:t xml:space="preserve">ventilation </w:t>
      </w:r>
      <w:r w:rsidRPr="00ED0351">
        <w:t xml:space="preserve">MRI at baseline that was significantly worse at </w:t>
      </w:r>
      <w:r>
        <w:t>four</w:t>
      </w:r>
      <w:r w:rsidRPr="00ED0351">
        <w:t xml:space="preserve"> years despite no change in their spirometry values. In a larger cohort of 14 CF children with normal spirometry at baseline, </w:t>
      </w:r>
      <w:r>
        <w:t xml:space="preserve">our research group </w:t>
      </w:r>
      <w:r>
        <w:fldChar w:fldCharType="begin">
          <w:fldData xml:space="preserve">PEVuZE5vdGU+PENpdGU+PEF1dGhvcj5TbWl0aDwvQXV0aG9yPjxZZWFyPjIwMTg8L1llYXI+PFJl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</w:fldData>
        </w:fldChar>
      </w:r>
      <w:r w:rsidR="00B86FC1">
        <w:instrText xml:space="preserve"> ADDIN EN.CITE </w:instrText>
      </w:r>
      <w:r w:rsidR="00B86FC1">
        <w:fldChar w:fldCharType="begin">
          <w:fldData xml:space="preserve">PEVuZE5vdGU+PENpdGU+PEF1dGhvcj5TbWl0aDwvQXV0aG9yPjxZZWFyPjIwMTg8L1llYXI+PFJl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</w:fldData>
        </w:fldChar>
      </w:r>
      <w:r w:rsidR="00B86FC1">
        <w:instrText xml:space="preserve"> ADDIN EN.CITE.DATA </w:instrText>
      </w:r>
      <w:r w:rsidR="00B86FC1">
        <w:fldChar w:fldCharType="end"/>
      </w:r>
      <w:r>
        <w:fldChar w:fldCharType="separate"/>
      </w:r>
      <w:r w:rsidR="00B86FC1">
        <w:rPr>
          <w:noProof/>
        </w:rPr>
        <w:t>[249]</w:t>
      </w:r>
      <w:r>
        <w:fldChar w:fldCharType="end"/>
      </w:r>
      <w:r>
        <w:t xml:space="preserve"> followed up these</w:t>
      </w:r>
      <w:r w:rsidRPr="00ED0351">
        <w:t xml:space="preserve"> children at baseline and </w:t>
      </w:r>
      <w:r>
        <w:t>after</w:t>
      </w:r>
      <w:r w:rsidRPr="00ED0351">
        <w:t xml:space="preserve"> </w:t>
      </w:r>
      <w:r>
        <w:t>two</w:t>
      </w:r>
      <w:r w:rsidRPr="00ED0351">
        <w:t xml:space="preserve"> years with </w:t>
      </w:r>
      <w:r>
        <w:t xml:space="preserve">ventilation </w:t>
      </w:r>
      <w:r w:rsidRPr="00ED0351">
        <w:t xml:space="preserve">MRI, LCI and spirometry. This study demonstrated that 11/14 children had significantly increased VDP </w:t>
      </w:r>
      <w:r>
        <w:t xml:space="preserve">at two years </w:t>
      </w:r>
      <w:r w:rsidRPr="00ED0351">
        <w:t>and that LCI also significantly increased</w:t>
      </w:r>
      <w:r>
        <w:t xml:space="preserve">. For these </w:t>
      </w:r>
      <w:r w:rsidR="001B3DC6">
        <w:t>children,</w:t>
      </w:r>
      <w:r>
        <w:t xml:space="preserve"> there</w:t>
      </w:r>
      <w:r w:rsidRPr="00ED0351">
        <w:t xml:space="preserve"> was no significant change in </w:t>
      </w:r>
      <w:r w:rsidR="00DF2511">
        <w:t>FEV</w:t>
      </w:r>
      <w:r w:rsidR="00DF2511">
        <w:rPr>
          <w:vertAlign w:val="subscript"/>
        </w:rPr>
        <w:t>1</w:t>
      </w:r>
      <w:r w:rsidRPr="00ED0351">
        <w:t xml:space="preserve"> </w:t>
      </w:r>
      <w:r>
        <w:t>and</w:t>
      </w:r>
      <w:r w:rsidRPr="00ED0351">
        <w:t xml:space="preserve"> all 14 children ha</w:t>
      </w:r>
      <w:r>
        <w:t>d</w:t>
      </w:r>
      <w:r w:rsidRPr="00ED0351">
        <w:t xml:space="preserve"> clinically normal </w:t>
      </w:r>
      <w:r w:rsidR="00DF2511">
        <w:t>FEV</w:t>
      </w:r>
      <w:r w:rsidR="00DF2511">
        <w:rPr>
          <w:vertAlign w:val="subscript"/>
        </w:rPr>
        <w:t>1</w:t>
      </w:r>
      <w:r w:rsidRPr="00ED0351">
        <w:t xml:space="preserve"> at both visits. </w:t>
      </w:r>
      <w:r>
        <w:t xml:space="preserve">This study formed the pilot data for this fellowship and the resulting thesis and is described in more detail in </w:t>
      </w:r>
      <w:r w:rsidR="00786F85">
        <w:t xml:space="preserve">Chapter </w:t>
      </w:r>
      <w:r w:rsidR="00786F85">
        <w:fldChar w:fldCharType="begin"/>
      </w:r>
      <w:r w:rsidR="00786F85">
        <w:instrText xml:space="preserve"> REF _Ref21772558 \r \h </w:instrText>
      </w:r>
      <w:r w:rsidR="00786F85">
        <w:fldChar w:fldCharType="separate"/>
      </w:r>
      <w:r w:rsidR="00140F11">
        <w:t>5.1</w:t>
      </w:r>
      <w:r w:rsidR="00786F85">
        <w:fldChar w:fldCharType="end"/>
      </w:r>
      <w:r w:rsidR="00786F85">
        <w:t xml:space="preserve"> (</w:t>
      </w:r>
      <w:r w:rsidR="00786F85">
        <w:fldChar w:fldCharType="begin"/>
      </w:r>
      <w:r w:rsidR="00786F85">
        <w:instrText xml:space="preserve"> REF _Ref21772584 \h </w:instrText>
      </w:r>
      <w:r w:rsidR="00786F85">
        <w:fldChar w:fldCharType="separate"/>
      </w:r>
      <w:r w:rsidR="00140F11">
        <w:t>Two year follow up analysis of children with CF and normal FEV</w:t>
      </w:r>
      <w:r w:rsidR="00140F11">
        <w:rPr>
          <w:vertAlign w:val="subscript"/>
        </w:rPr>
        <w:t>1</w:t>
      </w:r>
      <w:r w:rsidR="00786F85">
        <w:fldChar w:fldCharType="end"/>
      </w:r>
      <w:r w:rsidR="00786F85">
        <w:t>, p</w:t>
      </w:r>
      <w:r w:rsidR="00786F85">
        <w:fldChar w:fldCharType="begin"/>
      </w:r>
      <w:r w:rsidR="00786F85">
        <w:instrText xml:space="preserve"> PAGEREF _Ref21772584 \h </w:instrText>
      </w:r>
      <w:r w:rsidR="00786F85">
        <w:fldChar w:fldCharType="separate"/>
      </w:r>
      <w:r w:rsidR="00140F11">
        <w:rPr>
          <w:noProof/>
        </w:rPr>
        <w:t>202</w:t>
      </w:r>
      <w:r w:rsidR="00786F85">
        <w:fldChar w:fldCharType="end"/>
      </w:r>
      <w:r w:rsidR="00786F85">
        <w:t>)</w:t>
      </w:r>
      <w:r>
        <w:t xml:space="preserve">.  </w:t>
      </w:r>
      <w:r w:rsidRPr="00ED0351">
        <w:t xml:space="preserve">These </w:t>
      </w:r>
      <w:r>
        <w:t>two</w:t>
      </w:r>
      <w:r w:rsidRPr="00ED0351">
        <w:t xml:space="preserve"> studies highlight the potential of </w:t>
      </w:r>
      <w:r>
        <w:t xml:space="preserve">ventilation </w:t>
      </w:r>
      <w:r w:rsidRPr="00ED0351">
        <w:t xml:space="preserve">MRI as a method for assessing </w:t>
      </w:r>
      <w:r>
        <w:t xml:space="preserve">longitudinal </w:t>
      </w:r>
      <w:r w:rsidRPr="00ED0351">
        <w:t>lung disease in CF</w:t>
      </w:r>
      <w:r>
        <w:t>, however further data are required to better understand the utility of MRI in patients with CF and a broader range of lung disease severity and patient ages.</w:t>
      </w:r>
    </w:p>
    <w:p w14:paraId="0659B864" w14:textId="77777777" w:rsidR="0082381F" w:rsidRDefault="0082381F" w:rsidP="006717E0"/>
    <w:p w14:paraId="3B038A94" w14:textId="77777777" w:rsidR="0082381F" w:rsidRDefault="0082381F" w:rsidP="006717E0">
      <w:pPr>
        <w:rPr>
          <w:rFonts w:asciiTheme="majorHAnsi" w:eastAsiaTheme="majorEastAsia" w:hAnsiTheme="majorHAnsi" w:cstheme="majorBidi"/>
          <w:color w:val="284777"/>
          <w:sz w:val="28"/>
          <w:szCs w:val="26"/>
          <w:u w:val="single"/>
        </w:rPr>
      </w:pPr>
      <w:r>
        <w:br w:type="page"/>
      </w:r>
    </w:p>
    <w:p w14:paraId="11E816BA" w14:textId="1904EF08" w:rsidR="0082381F" w:rsidRPr="00ED0351" w:rsidRDefault="0082381F" w:rsidP="006717E0">
      <w:pPr>
        <w:pStyle w:val="Heading2"/>
        <w:numPr>
          <w:ilvl w:val="1"/>
          <w:numId w:val="18"/>
        </w:numPr>
      </w:pPr>
      <w:bookmarkStart w:id="104" w:name="_Toc27382862"/>
      <w:r>
        <w:lastRenderedPageBreak/>
        <w:t>Summary</w:t>
      </w:r>
      <w:bookmarkEnd w:id="104"/>
    </w:p>
    <w:p w14:paraId="0FBC9193" w14:textId="77777777" w:rsidR="0082381F" w:rsidRPr="00ED0351" w:rsidRDefault="0082381F" w:rsidP="006717E0">
      <w:pPr>
        <w:pStyle w:val="Caption"/>
      </w:pPr>
    </w:p>
    <w:p w14:paraId="50296A20" w14:textId="10E7494C" w:rsidR="0082381F" w:rsidRDefault="0082381F" w:rsidP="006717E0">
      <w:r>
        <w:t xml:space="preserve">Patients with CF are now progressively living longer than previously possible. This is largely down to significant improvements in treatments as well as factors such as the introduction of newborn screening allowing treatments to be started earlier. CFTR modulators potentially will progress the life expectancy even further, especially with recent encouraging data on triple therapy. Despite this, lung disease remains the primary cause of morbidity and mortality in patients with CF. The annual deterioration of </w:t>
      </w:r>
      <w:r w:rsidR="00DF2511">
        <w:t>FEV</w:t>
      </w:r>
      <w:r w:rsidR="00DF2511">
        <w:rPr>
          <w:vertAlign w:val="subscript"/>
        </w:rPr>
        <w:t>1</w:t>
      </w:r>
      <w:r>
        <w:t xml:space="preserve"> is now typically small, which makes it insensitive to detect small changes in lung function. More so than ever, sensitive methods of assessment of lung disease are required </w:t>
      </w:r>
      <w:r w:rsidR="001B3DC6">
        <w:t>to</w:t>
      </w:r>
      <w:r>
        <w:t xml:space="preserve"> effectively intervene before disease progression becomes advanced. Clinical trials also require sensitive assessment methods in order to assess the efficacy of the intervention. </w:t>
      </w:r>
      <w:r w:rsidR="00DF2511">
        <w:t>FEV</w:t>
      </w:r>
      <w:r w:rsidR="00DF2511">
        <w:rPr>
          <w:vertAlign w:val="subscript"/>
        </w:rPr>
        <w:t>1</w:t>
      </w:r>
      <w:r>
        <w:t xml:space="preserve"> is no longer necessarily suitable because more and more patients have normal </w:t>
      </w:r>
      <w:r w:rsidR="00DF2511">
        <w:t>FEV</w:t>
      </w:r>
      <w:r w:rsidR="00DF2511">
        <w:rPr>
          <w:vertAlign w:val="subscript"/>
        </w:rPr>
        <w:t>1</w:t>
      </w:r>
      <w:r>
        <w:t xml:space="preserve"> for significantly longer periods of time, </w:t>
      </w:r>
      <w:r w:rsidR="00DF2511">
        <w:t>FEV</w:t>
      </w:r>
      <w:r w:rsidR="00DF2511">
        <w:rPr>
          <w:vertAlign w:val="subscript"/>
        </w:rPr>
        <w:t>1</w:t>
      </w:r>
      <w:r>
        <w:t xml:space="preserve"> currently therefore requires large sample sizes </w:t>
      </w:r>
      <w:r w:rsidR="001B3DC6">
        <w:t>to</w:t>
      </w:r>
      <w:r>
        <w:t xml:space="preserve"> demonstrate the true effect of the intervention. </w:t>
      </w:r>
    </w:p>
    <w:p w14:paraId="5FD93087" w14:textId="77777777" w:rsidR="0082381F" w:rsidRDefault="0082381F" w:rsidP="006717E0"/>
    <w:p w14:paraId="2A27A241" w14:textId="349C8210" w:rsidR="0082381F" w:rsidRDefault="0082381F" w:rsidP="006717E0">
      <w:r>
        <w:t xml:space="preserve">MBW and MRI are two such promising methods of sensitively assessing lung function. Both methods are more sensitive than </w:t>
      </w:r>
      <w:r w:rsidR="00DF2511">
        <w:t>FEV</w:t>
      </w:r>
      <w:r w:rsidR="00DF2511">
        <w:rPr>
          <w:vertAlign w:val="subscript"/>
        </w:rPr>
        <w:t>1</w:t>
      </w:r>
      <w:r>
        <w:t xml:space="preserve"> at detecting early lung disease, however MBW does not always have a predictable outcome in patients with more severe disease, and is a simple summary measure of overall ventilation efficiency. Ventilation and </w:t>
      </w:r>
      <w:r w:rsidR="009F2E7D">
        <w:rPr>
          <w:vertAlign w:val="superscript"/>
        </w:rPr>
        <w:t>1</w:t>
      </w:r>
      <w:r w:rsidR="009F2E7D">
        <w:t>H</w:t>
      </w:r>
      <w:r>
        <w:t xml:space="preserve"> MRI are promising radiation free imaging methods of both the function and structure of the lungs. Compared to lung function tests, MRI has the advantage of being able to visualise and quantify regional lung disease, which may allow for the most sensitive detection of early lung disease and potentially for targeted treatments. The utility of MBW in mild disease is well understood, but this is less so in patients with more severe disease. By performing MBW alongside ventilation MRI the impact of lung disease on MBW may be better understood. Ventilation MRI in CF lacks longitudinal data to understand how it may track CF lung disease and whether it is more sensitive than current methods for detecting changes in lung function. </w:t>
      </w:r>
    </w:p>
    <w:p w14:paraId="4D887114" w14:textId="77777777" w:rsidR="0082381F" w:rsidRDefault="0082381F" w:rsidP="006717E0"/>
    <w:p w14:paraId="0666E177" w14:textId="77777777" w:rsidR="0082381F" w:rsidRDefault="0082381F" w:rsidP="006717E0">
      <w:pPr>
        <w:rPr>
          <w:rFonts w:asciiTheme="majorHAnsi" w:eastAsiaTheme="majorEastAsia" w:hAnsiTheme="majorHAnsi" w:cstheme="majorBidi"/>
          <w:color w:val="284777"/>
          <w:sz w:val="28"/>
          <w:szCs w:val="26"/>
          <w:u w:val="single"/>
        </w:rPr>
      </w:pPr>
      <w:r>
        <w:br w:type="page"/>
      </w:r>
    </w:p>
    <w:p w14:paraId="33E43380" w14:textId="762ED99F" w:rsidR="0082381F" w:rsidRDefault="0082381F" w:rsidP="006717E0">
      <w:pPr>
        <w:pStyle w:val="Heading2"/>
        <w:numPr>
          <w:ilvl w:val="1"/>
          <w:numId w:val="18"/>
        </w:numPr>
      </w:pPr>
      <w:bookmarkStart w:id="105" w:name="_Toc27382863"/>
      <w:r>
        <w:lastRenderedPageBreak/>
        <w:t>Thesis aims</w:t>
      </w:r>
      <w:bookmarkEnd w:id="105"/>
    </w:p>
    <w:p w14:paraId="549881DA" w14:textId="77777777" w:rsidR="0082381F" w:rsidRDefault="0082381F" w:rsidP="006717E0"/>
    <w:p w14:paraId="79BA658E" w14:textId="072CC4F7" w:rsidR="0082381F" w:rsidRDefault="0082381F" w:rsidP="006717E0">
      <w:pPr>
        <w:pStyle w:val="Heading3"/>
        <w:numPr>
          <w:ilvl w:val="2"/>
          <w:numId w:val="18"/>
        </w:numPr>
      </w:pPr>
      <w:bookmarkStart w:id="106" w:name="_Toc27382864"/>
      <w:r>
        <w:t>Primary aim</w:t>
      </w:r>
      <w:bookmarkEnd w:id="106"/>
    </w:p>
    <w:p w14:paraId="7ED6DEDC" w14:textId="77777777" w:rsidR="0082381F" w:rsidRDefault="0082381F" w:rsidP="006717E0"/>
    <w:p w14:paraId="14309BE1" w14:textId="4D736356" w:rsidR="0082381F" w:rsidRDefault="0082381F" w:rsidP="006717E0">
      <w:r>
        <w:t xml:space="preserve">The purpose of this study was to recruit and assess a cohort of children and adults with a broad range of CF lung disease using </w:t>
      </w:r>
      <w:r w:rsidR="005E6BBB">
        <w:rPr>
          <w:vertAlign w:val="superscript"/>
        </w:rPr>
        <w:t>3</w:t>
      </w:r>
      <w:r w:rsidR="005E6BBB">
        <w:t>He</w:t>
      </w:r>
      <w:r>
        <w:t xml:space="preserve"> ventilation MRI, MBW and spirometry, and then to follow them over the course of three visits over two years. The primary aim was to determine whether </w:t>
      </w:r>
      <w:r w:rsidR="005E6BBB">
        <w:rPr>
          <w:vertAlign w:val="superscript"/>
        </w:rPr>
        <w:t>3</w:t>
      </w:r>
      <w:r w:rsidR="005E6BBB">
        <w:t>He</w:t>
      </w:r>
      <w:r>
        <w:t xml:space="preserve"> ventilation MRI was sensitive to detect longitudinal changes in lung function not detected by MBW or spirometry.</w:t>
      </w:r>
    </w:p>
    <w:p w14:paraId="27D8C741" w14:textId="77777777" w:rsidR="0082381F" w:rsidRDefault="0082381F" w:rsidP="006717E0"/>
    <w:p w14:paraId="4260CB26" w14:textId="411F38B5" w:rsidR="0082381F" w:rsidRDefault="0082381F" w:rsidP="006717E0">
      <w:pPr>
        <w:pStyle w:val="Heading3"/>
        <w:numPr>
          <w:ilvl w:val="2"/>
          <w:numId w:val="18"/>
        </w:numPr>
      </w:pPr>
      <w:bookmarkStart w:id="107" w:name="_Toc27382865"/>
      <w:r>
        <w:t>Secondary aims</w:t>
      </w:r>
      <w:bookmarkEnd w:id="107"/>
    </w:p>
    <w:p w14:paraId="165E5609" w14:textId="77777777" w:rsidR="0082381F" w:rsidRDefault="0082381F" w:rsidP="006717E0"/>
    <w:p w14:paraId="3C1759F5" w14:textId="13F3A36E" w:rsidR="0082381F" w:rsidRDefault="0082381F" w:rsidP="006717E0">
      <w:r>
        <w:t>This study had numerous secondary aims</w:t>
      </w:r>
      <w:r w:rsidR="00F55DC5">
        <w:t>:</w:t>
      </w:r>
    </w:p>
    <w:p w14:paraId="6A0085FB" w14:textId="12C3E960" w:rsidR="009B18DE" w:rsidRDefault="0082381F" w:rsidP="006717E0">
      <w:pPr>
        <w:pStyle w:val="ListParagraph"/>
        <w:numPr>
          <w:ilvl w:val="0"/>
          <w:numId w:val="20"/>
        </w:numPr>
      </w:pPr>
      <w:r>
        <w:t>To determine the relationship between ventilation MRI and other methods of lung function</w:t>
      </w:r>
      <w:r w:rsidR="006C2186">
        <w:t xml:space="preserve"> assessment</w:t>
      </w:r>
      <w:r>
        <w:t>.</w:t>
      </w:r>
    </w:p>
    <w:p w14:paraId="7178383C" w14:textId="2E8F134C" w:rsidR="009B18DE" w:rsidRPr="009B18DE" w:rsidRDefault="0082381F" w:rsidP="006717E0">
      <w:pPr>
        <w:pStyle w:val="ListParagraph"/>
        <w:numPr>
          <w:ilvl w:val="0"/>
          <w:numId w:val="20"/>
        </w:numPr>
      </w:pPr>
      <w:r>
        <w:t>To assess the nature of individual ventilation defects and whether this adds additional value to assessing CF lung disease</w:t>
      </w:r>
      <w:r w:rsidR="009B18DE">
        <w:t>.</w:t>
      </w:r>
    </w:p>
    <w:p w14:paraId="61F7827E" w14:textId="36CEA2DC" w:rsidR="0082381F" w:rsidRDefault="0082381F" w:rsidP="006717E0">
      <w:pPr>
        <w:pStyle w:val="ListParagraph"/>
        <w:numPr>
          <w:ilvl w:val="0"/>
          <w:numId w:val="20"/>
        </w:numPr>
      </w:pPr>
      <w:r>
        <w:t xml:space="preserve">To compare ventilation MRI using </w:t>
      </w:r>
      <w:r w:rsidR="005E6BBB" w:rsidRPr="009B18DE">
        <w:rPr>
          <w:vertAlign w:val="superscript"/>
        </w:rPr>
        <w:t>3</w:t>
      </w:r>
      <w:r w:rsidR="005E6BBB">
        <w:t>He</w:t>
      </w:r>
      <w:r>
        <w:t xml:space="preserve"> and </w:t>
      </w:r>
      <w:r w:rsidR="005E6BBB" w:rsidRPr="009B18DE">
        <w:rPr>
          <w:vertAlign w:val="superscript"/>
        </w:rPr>
        <w:t>129</w:t>
      </w:r>
      <w:r w:rsidR="005E6BBB">
        <w:t>Xe</w:t>
      </w:r>
      <w:r>
        <w:t xml:space="preserve"> to assess whether they give concordant information.</w:t>
      </w:r>
    </w:p>
    <w:p w14:paraId="6F55F589" w14:textId="58629664" w:rsidR="0082381F" w:rsidRDefault="0082381F" w:rsidP="006717E0">
      <w:pPr>
        <w:pStyle w:val="ListParagraph"/>
        <w:numPr>
          <w:ilvl w:val="0"/>
          <w:numId w:val="20"/>
        </w:numPr>
      </w:pPr>
      <w:r>
        <w:t xml:space="preserve">To assess the sensitivity of </w:t>
      </w:r>
      <w:r w:rsidR="005E6BBB" w:rsidRPr="009B18DE">
        <w:rPr>
          <w:vertAlign w:val="superscript"/>
        </w:rPr>
        <w:t>129</w:t>
      </w:r>
      <w:r w:rsidR="005E6BBB">
        <w:t>Xe</w:t>
      </w:r>
      <w:r>
        <w:t xml:space="preserve"> MRI to detect early lung disease.</w:t>
      </w:r>
    </w:p>
    <w:p w14:paraId="4FB979D6" w14:textId="483D3597" w:rsidR="0082381F" w:rsidRDefault="0082381F" w:rsidP="006717E0">
      <w:pPr>
        <w:pStyle w:val="ListParagraph"/>
        <w:numPr>
          <w:ilvl w:val="0"/>
          <w:numId w:val="20"/>
        </w:numPr>
      </w:pPr>
      <w:r>
        <w:t xml:space="preserve">To </w:t>
      </w:r>
      <w:r w:rsidR="006C2186">
        <w:t>evaluate</w:t>
      </w:r>
      <w:r>
        <w:t xml:space="preserve"> the effect of posture on MBW in order to make the best comparisons against MRI which is performed supine.</w:t>
      </w:r>
    </w:p>
    <w:p w14:paraId="1983E455" w14:textId="699BF01F" w:rsidR="0082381F" w:rsidRDefault="0082381F" w:rsidP="006717E0">
      <w:pPr>
        <w:pStyle w:val="ListParagraph"/>
        <w:numPr>
          <w:ilvl w:val="0"/>
          <w:numId w:val="20"/>
        </w:numPr>
      </w:pPr>
      <w:r>
        <w:t xml:space="preserve">To </w:t>
      </w:r>
      <w:r w:rsidR="006C2186">
        <w:t>measure</w:t>
      </w:r>
      <w:r>
        <w:t xml:space="preserve"> the effect of lung volume on the distribution of ventilation on MRI.</w:t>
      </w:r>
    </w:p>
    <w:p w14:paraId="73DB3F55" w14:textId="72B3D4EA" w:rsidR="0082381F" w:rsidRDefault="0082381F" w:rsidP="006717E0">
      <w:pPr>
        <w:pStyle w:val="ListParagraph"/>
        <w:numPr>
          <w:ilvl w:val="0"/>
          <w:numId w:val="20"/>
        </w:numPr>
      </w:pPr>
      <w:r>
        <w:t xml:space="preserve">To </w:t>
      </w:r>
      <w:r w:rsidR="006C2186">
        <w:t>determine</w:t>
      </w:r>
      <w:r>
        <w:t xml:space="preserve"> the effect of acute maximal exercise on the distribution of ventilation using ventilation MRI and MBW.</w:t>
      </w:r>
    </w:p>
    <w:p w14:paraId="3D199165" w14:textId="4FD64181" w:rsidR="0082381F" w:rsidRDefault="0082381F" w:rsidP="006717E0">
      <w:pPr>
        <w:pStyle w:val="ListParagraph"/>
        <w:numPr>
          <w:ilvl w:val="0"/>
          <w:numId w:val="20"/>
        </w:numPr>
      </w:pPr>
      <w:r>
        <w:t>To assess the repeatability of ventilation MRI over time and to compare to that of MBW and spirometry.</w:t>
      </w:r>
    </w:p>
    <w:p w14:paraId="18EBB0BA" w14:textId="78E9D4BE" w:rsidR="0082381F" w:rsidRDefault="0082381F" w:rsidP="006717E0">
      <w:pPr>
        <w:pStyle w:val="ListParagraph"/>
        <w:numPr>
          <w:ilvl w:val="0"/>
          <w:numId w:val="20"/>
        </w:numPr>
      </w:pPr>
      <w:r>
        <w:t>To determine the feasibility of tracking ventilation defects over time.</w:t>
      </w:r>
    </w:p>
    <w:p w14:paraId="24E78BAA" w14:textId="305EF934" w:rsidR="0082381F" w:rsidRDefault="0082381F" w:rsidP="006717E0">
      <w:pPr>
        <w:pStyle w:val="ListParagraph"/>
        <w:numPr>
          <w:ilvl w:val="0"/>
          <w:numId w:val="20"/>
        </w:numPr>
      </w:pPr>
      <w:r>
        <w:t xml:space="preserve">To calculate sample sizes for </w:t>
      </w:r>
      <w:r w:rsidR="005E6BBB" w:rsidRPr="009B18DE">
        <w:rPr>
          <w:vertAlign w:val="superscript"/>
        </w:rPr>
        <w:t>129</w:t>
      </w:r>
      <w:r w:rsidR="005E6BBB">
        <w:t>Xe</w:t>
      </w:r>
      <w:r>
        <w:t xml:space="preserve"> VDP for the application in clinical trials.</w:t>
      </w:r>
    </w:p>
    <w:p w14:paraId="61E5C628" w14:textId="5CD6E176" w:rsidR="0082381F" w:rsidRDefault="0082381F" w:rsidP="006717E0">
      <w:pPr>
        <w:pStyle w:val="ListParagraph"/>
        <w:numPr>
          <w:ilvl w:val="0"/>
          <w:numId w:val="20"/>
        </w:numPr>
      </w:pPr>
      <w:r>
        <w:t>To explore the relationship of ventilation MRI and MBW in other paediatric disease populations.</w:t>
      </w:r>
    </w:p>
    <w:p w14:paraId="346CF0E2" w14:textId="77777777" w:rsidR="008203BA" w:rsidRDefault="0082381F" w:rsidP="006717E0">
      <w:pPr>
        <w:pStyle w:val="ListParagraph"/>
        <w:numPr>
          <w:ilvl w:val="0"/>
          <w:numId w:val="20"/>
        </w:numPr>
      </w:pPr>
      <w:r>
        <w:t>To help deliver and assess the first global paediatric clinical referral service for ventilation MRI.</w:t>
      </w:r>
    </w:p>
    <w:p w14:paraId="7A97CA9F" w14:textId="77777777" w:rsidR="007249C5" w:rsidRDefault="007249C5" w:rsidP="006717E0">
      <w:pPr>
        <w:sectPr w:rsidR="007249C5" w:rsidSect="007C6BC3">
          <w:headerReference w:type="default" r:id="rId35"/>
          <w:footerReference w:type="even" r:id="rId36"/>
          <w:footerReference w:type="default" r:id="rId37"/>
          <w:pgSz w:w="11900" w:h="16840"/>
          <w:pgMar w:top="1440" w:right="1134" w:bottom="1440" w:left="1134" w:header="964" w:footer="964" w:gutter="0"/>
          <w:cols w:space="708"/>
          <w:docGrid w:linePitch="360"/>
        </w:sectPr>
      </w:pPr>
    </w:p>
    <w:p w14:paraId="7B403226" w14:textId="2A238F9A" w:rsidR="0082381F" w:rsidRDefault="0082381F" w:rsidP="006717E0"/>
    <w:p w14:paraId="68D0DEED" w14:textId="77777777" w:rsidR="0082381F" w:rsidRDefault="0082381F" w:rsidP="006717E0"/>
    <w:p w14:paraId="533E16EA" w14:textId="55BAA0C4" w:rsidR="0082381F" w:rsidRPr="000F31BE" w:rsidRDefault="0082381F" w:rsidP="006717E0"/>
    <w:p w14:paraId="1001E375" w14:textId="77777777" w:rsidR="0082381F" w:rsidRPr="00B007C1" w:rsidRDefault="0082381F" w:rsidP="006717E0"/>
    <w:p w14:paraId="714578F7" w14:textId="77777777" w:rsidR="00027383" w:rsidRDefault="00027383" w:rsidP="006717E0"/>
    <w:p w14:paraId="357FFCF4" w14:textId="77777777" w:rsidR="007249C5" w:rsidRDefault="00027383" w:rsidP="007249C5">
      <w:pPr>
        <w:jc w:val="center"/>
        <w:rPr>
          <w:b/>
          <w:i/>
          <w:sz w:val="40"/>
          <w:szCs w:val="40"/>
        </w:rPr>
      </w:pPr>
      <w:r w:rsidRPr="007249C5">
        <w:rPr>
          <w:b/>
          <w:i/>
          <w:sz w:val="40"/>
          <w:szCs w:val="40"/>
        </w:rPr>
        <w:t>Chapter 2:</w:t>
      </w:r>
    </w:p>
    <w:p w14:paraId="04F3DAEF" w14:textId="0A17FE47" w:rsidR="0082381F" w:rsidRPr="007249C5" w:rsidRDefault="00027383" w:rsidP="007249C5">
      <w:pPr>
        <w:jc w:val="center"/>
        <w:rPr>
          <w:b/>
          <w:i/>
          <w:sz w:val="40"/>
          <w:szCs w:val="40"/>
        </w:rPr>
      </w:pPr>
      <w:r w:rsidRPr="007249C5">
        <w:rPr>
          <w:b/>
          <w:i/>
          <w:sz w:val="40"/>
          <w:szCs w:val="40"/>
        </w:rPr>
        <w:t>Overarching Study Methods</w:t>
      </w:r>
    </w:p>
    <w:p w14:paraId="3148D878" w14:textId="77777777" w:rsidR="008203BA" w:rsidRPr="00027383" w:rsidRDefault="008203BA" w:rsidP="006717E0"/>
    <w:p w14:paraId="1907E627" w14:textId="77777777" w:rsidR="00027383" w:rsidRPr="00027383" w:rsidRDefault="00027383" w:rsidP="006717E0">
      <w:pPr>
        <w:sectPr w:rsidR="00027383" w:rsidRPr="00027383" w:rsidSect="00756F0E">
          <w:headerReference w:type="default" r:id="rId38"/>
          <w:footerReference w:type="default" r:id="rId39"/>
          <w:pgSz w:w="11900" w:h="16840"/>
          <w:pgMar w:top="1440" w:right="1134" w:bottom="1440" w:left="1134" w:header="964" w:footer="964" w:gutter="0"/>
          <w:cols w:space="708"/>
          <w:docGrid w:linePitch="360"/>
        </w:sectPr>
      </w:pPr>
    </w:p>
    <w:p w14:paraId="230E8793" w14:textId="4ED97C6E" w:rsidR="00D848A8" w:rsidRDefault="00D848A8" w:rsidP="006717E0">
      <w:pPr>
        <w:pStyle w:val="Heading1"/>
      </w:pPr>
      <w:bookmarkStart w:id="108" w:name="_Ref21775717"/>
      <w:bookmarkStart w:id="109" w:name="_Toc27382866"/>
      <w:r>
        <w:lastRenderedPageBreak/>
        <w:t>Overarching Study Methods</w:t>
      </w:r>
      <w:bookmarkEnd w:id="108"/>
      <w:bookmarkEnd w:id="109"/>
    </w:p>
    <w:p w14:paraId="7F73E81E" w14:textId="77777777" w:rsidR="00D848A8" w:rsidRDefault="00D848A8" w:rsidP="006717E0"/>
    <w:p w14:paraId="1C9CBF50" w14:textId="77777777" w:rsidR="00D848A8" w:rsidRDefault="00D848A8" w:rsidP="006717E0">
      <w:r>
        <w:t xml:space="preserve">The focus of this chapter is to describe the common methodologies employed throughout this PhD thesis. It will primarily focus on the methods deployed in the MMAVIC (MRI and MBW to Assess Ventilation in Cystic Fibrosis) study. </w:t>
      </w:r>
    </w:p>
    <w:p w14:paraId="44640FA4" w14:textId="77777777" w:rsidR="00D848A8" w:rsidRDefault="00D848A8" w:rsidP="006717E0"/>
    <w:p w14:paraId="4DB8ED87" w14:textId="77777777" w:rsidR="00D848A8" w:rsidRDefault="00D848A8" w:rsidP="006717E0">
      <w:r>
        <w:t>In this chapter, the individual methodologies will be described for the lung function tests used. These include spirometry, body plethysmography and multiple-breath washout (MBW). Also described are the methodologies for performing ventilation MRI, including image acquisition and the quantification of the resulting images. Key metrics are described and the methods for calculation documented.</w:t>
      </w:r>
    </w:p>
    <w:p w14:paraId="4A7D43E9" w14:textId="77777777" w:rsidR="00D848A8" w:rsidRDefault="00D848A8" w:rsidP="006717E0"/>
    <w:p w14:paraId="42A322C0" w14:textId="77777777" w:rsidR="00D848A8" w:rsidRDefault="00D848A8" w:rsidP="006717E0">
      <w:r>
        <w:t xml:space="preserve">Not all of the work described in the different results chapters stemmed from the MMAVIC study. Where additional methods were used, these methods are documented separately in their respective chapters. </w:t>
      </w:r>
    </w:p>
    <w:p w14:paraId="0779092E" w14:textId="77777777" w:rsidR="00D848A8" w:rsidRDefault="00D848A8" w:rsidP="006717E0">
      <w:r>
        <w:br w:type="page"/>
      </w:r>
    </w:p>
    <w:p w14:paraId="4961CCA1" w14:textId="474AB4B7" w:rsidR="00D848A8" w:rsidRDefault="00D848A8" w:rsidP="006717E0">
      <w:pPr>
        <w:pStyle w:val="Heading2"/>
      </w:pPr>
      <w:bookmarkStart w:id="110" w:name="_Toc27382867"/>
      <w:r>
        <w:lastRenderedPageBreak/>
        <w:t>MMAVIC Study protocol</w:t>
      </w:r>
      <w:bookmarkEnd w:id="110"/>
    </w:p>
    <w:p w14:paraId="47F408B1" w14:textId="77777777" w:rsidR="00D848A8" w:rsidRPr="0001391C" w:rsidRDefault="00D848A8" w:rsidP="006717E0"/>
    <w:p w14:paraId="77FE3DB9" w14:textId="27AF5B81" w:rsidR="00D848A8" w:rsidRDefault="00D848A8" w:rsidP="006717E0">
      <w:pPr>
        <w:pStyle w:val="Heading3"/>
      </w:pPr>
      <w:bookmarkStart w:id="111" w:name="_Toc27382868"/>
      <w:r>
        <w:t>Study Design</w:t>
      </w:r>
      <w:bookmarkEnd w:id="111"/>
    </w:p>
    <w:p w14:paraId="6F92D0B9" w14:textId="77777777" w:rsidR="00D848A8" w:rsidRDefault="00D848A8" w:rsidP="006717E0"/>
    <w:p w14:paraId="6E5E4669" w14:textId="73B4E16E" w:rsidR="00D848A8" w:rsidRDefault="00D848A8" w:rsidP="006717E0">
      <w:r w:rsidRPr="00DB3B3D">
        <w:t xml:space="preserve">This </w:t>
      </w:r>
      <w:r>
        <w:t>study was</w:t>
      </w:r>
      <w:r w:rsidRPr="00DB3B3D">
        <w:t xml:space="preserve"> a </w:t>
      </w:r>
      <w:r w:rsidR="001B3DC6">
        <w:t>two-year</w:t>
      </w:r>
      <w:r w:rsidRPr="00DB3B3D">
        <w:t xml:space="preserve"> longitudinal observational study of children and adults with CF, involving assessment of advanced functional imaging and lung physiology testing</w:t>
      </w:r>
      <w:r>
        <w:t xml:space="preserve">. </w:t>
      </w:r>
      <w:r w:rsidRPr="00DB3B3D">
        <w:t xml:space="preserve">Children and adults </w:t>
      </w:r>
      <w:r>
        <w:t>were</w:t>
      </w:r>
      <w:r w:rsidRPr="00DB3B3D">
        <w:t xml:space="preserve"> recruited from </w:t>
      </w:r>
      <w:r>
        <w:t xml:space="preserve">three specialist CF centres. </w:t>
      </w:r>
      <w:r w:rsidRPr="00DB3B3D">
        <w:t xml:space="preserve">Patients </w:t>
      </w:r>
      <w:r>
        <w:t>were</w:t>
      </w:r>
      <w:r w:rsidRPr="00DB3B3D">
        <w:t xml:space="preserve"> recruited from the age of </w:t>
      </w:r>
      <w:r>
        <w:t>five</w:t>
      </w:r>
      <w:r w:rsidRPr="00DB3B3D">
        <w:t xml:space="preserve"> years</w:t>
      </w:r>
      <w:r>
        <w:t>,</w:t>
      </w:r>
      <w:r w:rsidRPr="00DB3B3D">
        <w:t xml:space="preserve"> since this is </w:t>
      </w:r>
      <w:r>
        <w:t>the age a patient will typically</w:t>
      </w:r>
      <w:r w:rsidRPr="00DB3B3D">
        <w:t xml:space="preserve"> be able to coordinate the variety of lung function tests and ventilation imaging. </w:t>
      </w:r>
      <w:r>
        <w:t xml:space="preserve"> All testing</w:t>
      </w:r>
      <w:r w:rsidRPr="00DB3B3D">
        <w:t xml:space="preserve"> </w:t>
      </w:r>
      <w:r>
        <w:t>took</w:t>
      </w:r>
      <w:r w:rsidRPr="00DB3B3D">
        <w:t xml:space="preserve"> place in the </w:t>
      </w:r>
      <w:r>
        <w:t>University of Sheffield MRI unit</w:t>
      </w:r>
      <w:r w:rsidRPr="00DB3B3D">
        <w:t>, Royal Hallamshire Hospital, Sheffield</w:t>
      </w:r>
      <w:r>
        <w:t>, UK</w:t>
      </w:r>
      <w:r w:rsidRPr="00DB3B3D">
        <w:t>.</w:t>
      </w:r>
      <w:r w:rsidRPr="005D27EE">
        <w:t xml:space="preserve"> </w:t>
      </w:r>
    </w:p>
    <w:p w14:paraId="31C01811" w14:textId="77777777" w:rsidR="00D848A8" w:rsidRDefault="00D848A8" w:rsidP="006717E0"/>
    <w:p w14:paraId="316809A3" w14:textId="2E0EDBBD" w:rsidR="00D848A8" w:rsidRDefault="00D848A8" w:rsidP="006717E0">
      <w:r>
        <w:t xml:space="preserve">This study was approved by the </w:t>
      </w:r>
      <w:r w:rsidRPr="00CD7AB0">
        <w:rPr>
          <w:bCs/>
        </w:rPr>
        <w:t xml:space="preserve">Yorkshire and Humber - Leeds West Research Ethics Committee </w:t>
      </w:r>
      <w:r w:rsidRPr="00CD7AB0">
        <w:t>(REC reference: 16/YH/0339)</w:t>
      </w:r>
      <w:r w:rsidR="00390C66">
        <w:t xml:space="preserve"> (See section </w:t>
      </w:r>
      <w:r w:rsidR="00390C66">
        <w:fldChar w:fldCharType="begin"/>
      </w:r>
      <w:r w:rsidR="00390C66">
        <w:instrText xml:space="preserve"> REF _Ref21857406 \r \h </w:instrText>
      </w:r>
      <w:r w:rsidR="00390C66">
        <w:fldChar w:fldCharType="separate"/>
      </w:r>
      <w:r w:rsidR="00140F11">
        <w:t>9.2</w:t>
      </w:r>
      <w:r w:rsidR="00390C66">
        <w:fldChar w:fldCharType="end"/>
      </w:r>
      <w:r w:rsidR="00390C66">
        <w:t xml:space="preserve"> (</w:t>
      </w:r>
      <w:r w:rsidR="00390C66">
        <w:fldChar w:fldCharType="begin"/>
      </w:r>
      <w:r w:rsidR="00390C66">
        <w:instrText xml:space="preserve"> REF _Ref21857411 \h </w:instrText>
      </w:r>
      <w:r w:rsidR="00390C66">
        <w:fldChar w:fldCharType="separate"/>
      </w:r>
      <w:r w:rsidR="00140F11" w:rsidRPr="00C82CA1">
        <w:t>Appendix</w:t>
      </w:r>
      <w:r w:rsidR="00140F11">
        <w:t xml:space="preserve"> 2: HRA study approval letter</w:t>
      </w:r>
      <w:r w:rsidR="00390C66">
        <w:fldChar w:fldCharType="end"/>
      </w:r>
      <w:r w:rsidR="00390C66">
        <w:t>, p</w:t>
      </w:r>
      <w:r w:rsidR="00390C66">
        <w:fldChar w:fldCharType="begin"/>
      </w:r>
      <w:r w:rsidR="00390C66">
        <w:instrText xml:space="preserve"> PAGEREF _Ref21857414 \h </w:instrText>
      </w:r>
      <w:r w:rsidR="00390C66">
        <w:fldChar w:fldCharType="separate"/>
      </w:r>
      <w:r w:rsidR="00140F11">
        <w:rPr>
          <w:noProof/>
        </w:rPr>
        <w:t>345</w:t>
      </w:r>
      <w:r w:rsidR="00390C66">
        <w:fldChar w:fldCharType="end"/>
      </w:r>
      <w:r w:rsidR="00390C66">
        <w:t>)</w:t>
      </w:r>
      <w:r w:rsidRPr="00CD7AB0">
        <w:t>. Parents/guardians of children and all adult patients provided written informed consent.</w:t>
      </w:r>
      <w:r>
        <w:t xml:space="preserve"> Where appropriate children provided written assent.</w:t>
      </w:r>
    </w:p>
    <w:p w14:paraId="7F46744C" w14:textId="77777777" w:rsidR="00D848A8" w:rsidRPr="00DB3B3D" w:rsidRDefault="00D848A8" w:rsidP="006717E0"/>
    <w:p w14:paraId="4CE88FC1" w14:textId="4D9C8567" w:rsidR="00D848A8" w:rsidRDefault="00D848A8" w:rsidP="006717E0">
      <w:pPr>
        <w:pStyle w:val="Heading3"/>
      </w:pPr>
      <w:bookmarkStart w:id="112" w:name="_Toc324595217"/>
      <w:bookmarkStart w:id="113" w:name="_Toc330481725"/>
      <w:bookmarkStart w:id="114" w:name="_Toc27382869"/>
      <w:r w:rsidRPr="00DB3B3D">
        <w:t>Participants</w:t>
      </w:r>
      <w:bookmarkEnd w:id="112"/>
      <w:bookmarkEnd w:id="113"/>
      <w:bookmarkEnd w:id="114"/>
    </w:p>
    <w:p w14:paraId="10DFBA9B" w14:textId="77777777" w:rsidR="00D848A8" w:rsidRPr="0001391C" w:rsidRDefault="00D848A8" w:rsidP="006717E0"/>
    <w:p w14:paraId="72067777" w14:textId="74007A07" w:rsidR="00D848A8" w:rsidRPr="001825C4" w:rsidRDefault="00D848A8" w:rsidP="006717E0">
      <w:pPr>
        <w:pStyle w:val="Heading4"/>
      </w:pPr>
      <w:bookmarkStart w:id="115" w:name="_Toc330481726"/>
      <w:r w:rsidRPr="001825C4">
        <w:t>Inclusion criteria</w:t>
      </w:r>
      <w:bookmarkEnd w:id="115"/>
    </w:p>
    <w:p w14:paraId="7D22020B" w14:textId="77777777" w:rsidR="00D848A8" w:rsidRDefault="00D848A8" w:rsidP="006717E0"/>
    <w:p w14:paraId="1CB55CE7" w14:textId="155608F9" w:rsidR="00D848A8" w:rsidRPr="00DB3B3D" w:rsidRDefault="00D848A8" w:rsidP="006717E0">
      <w:r w:rsidRPr="00DB3B3D">
        <w:t xml:space="preserve">For eligibility into the study, subjects </w:t>
      </w:r>
      <w:r>
        <w:t>had to</w:t>
      </w:r>
      <w:r w:rsidRPr="00DB3B3D">
        <w:t xml:space="preserve"> </w:t>
      </w:r>
      <w:r w:rsidRPr="001B3DC6">
        <w:t>me</w:t>
      </w:r>
      <w:r w:rsidR="00564288" w:rsidRPr="000A016E">
        <w:t xml:space="preserve">et </w:t>
      </w:r>
      <w:r w:rsidR="001B3DC6" w:rsidRPr="000A016E">
        <w:t>al</w:t>
      </w:r>
      <w:r w:rsidR="001B3DC6" w:rsidRPr="001B3DC6">
        <w:t>l</w:t>
      </w:r>
      <w:r w:rsidRPr="00DB3B3D">
        <w:t xml:space="preserve"> the following </w:t>
      </w:r>
      <w:r>
        <w:t xml:space="preserve">inclusion </w:t>
      </w:r>
      <w:r w:rsidRPr="00DB3B3D">
        <w:t>criteria:</w:t>
      </w:r>
    </w:p>
    <w:p w14:paraId="74B9DBF6" w14:textId="77777777" w:rsidR="00D848A8" w:rsidRPr="00DB3B3D" w:rsidRDefault="00D848A8" w:rsidP="006717E0">
      <w:pPr>
        <w:pStyle w:val="ListParagraph"/>
        <w:numPr>
          <w:ilvl w:val="0"/>
          <w:numId w:val="2"/>
        </w:numPr>
      </w:pPr>
      <w:r w:rsidRPr="00DB3B3D">
        <w:t xml:space="preserve">A confirmed clinical diagnosis of CF, consisting of </w:t>
      </w:r>
      <w:r>
        <w:t>two</w:t>
      </w:r>
      <w:r w:rsidRPr="00DB3B3D">
        <w:t xml:space="preserve"> confirmed disease-causing CFTR mutations along with either positive sweat chloride (&gt;60mmol/L) and/or a clinical picture consistent with CF as judged by a senior CF physician. Patients will be under </w:t>
      </w:r>
      <w:r>
        <w:t xml:space="preserve">the care of </w:t>
      </w:r>
      <w:r w:rsidRPr="00DB3B3D">
        <w:t>one of three regional CF centres.</w:t>
      </w:r>
      <w:r w:rsidRPr="00DB3B3D" w:rsidDel="00573BD2">
        <w:t xml:space="preserve"> </w:t>
      </w:r>
    </w:p>
    <w:p w14:paraId="1938689A" w14:textId="77777777" w:rsidR="00D848A8" w:rsidRPr="00DB3B3D" w:rsidRDefault="00D848A8" w:rsidP="006717E0">
      <w:pPr>
        <w:pStyle w:val="ListParagraph"/>
        <w:numPr>
          <w:ilvl w:val="0"/>
          <w:numId w:val="2"/>
        </w:numPr>
      </w:pPr>
      <w:r w:rsidRPr="00DB3B3D">
        <w:t xml:space="preserve">Aged </w:t>
      </w:r>
      <w:r>
        <w:t>five</w:t>
      </w:r>
      <w:r w:rsidRPr="00DB3B3D">
        <w:t xml:space="preserve"> years </w:t>
      </w:r>
      <w:r>
        <w:t xml:space="preserve">and </w:t>
      </w:r>
      <w:r w:rsidRPr="00DB3B3D">
        <w:t>upwards</w:t>
      </w:r>
      <w:r>
        <w:t>.</w:t>
      </w:r>
    </w:p>
    <w:p w14:paraId="241195B8" w14:textId="77777777" w:rsidR="00D848A8" w:rsidRPr="00DB3B3D" w:rsidRDefault="00D848A8" w:rsidP="006717E0">
      <w:pPr>
        <w:pStyle w:val="ListParagraph"/>
        <w:numPr>
          <w:ilvl w:val="0"/>
          <w:numId w:val="2"/>
        </w:numPr>
      </w:pPr>
      <w:r w:rsidRPr="00DB3B3D">
        <w:t>Be able to attend the local facility for scans (Royal Hallamshire Hospital, Sheffield).</w:t>
      </w:r>
    </w:p>
    <w:p w14:paraId="13A584DE" w14:textId="063C64DA" w:rsidR="00D848A8" w:rsidRDefault="00DF2511" w:rsidP="006717E0">
      <w:pPr>
        <w:pStyle w:val="ListParagraph"/>
        <w:numPr>
          <w:ilvl w:val="0"/>
          <w:numId w:val="2"/>
        </w:numPr>
      </w:pPr>
      <w:r>
        <w:t>FEV</w:t>
      </w:r>
      <w:r w:rsidRPr="006717E0">
        <w:rPr>
          <w:vertAlign w:val="subscript"/>
        </w:rPr>
        <w:t>1</w:t>
      </w:r>
      <w:r w:rsidR="00D848A8" w:rsidRPr="00DB3B3D">
        <w:t xml:space="preserve"> &gt;30% pred</w:t>
      </w:r>
      <w:r w:rsidR="00D848A8">
        <w:t>icted (b</w:t>
      </w:r>
      <w:r w:rsidR="00D848A8" w:rsidRPr="00DB3B3D">
        <w:t xml:space="preserve">est in the previous </w:t>
      </w:r>
      <w:r w:rsidR="00D848A8">
        <w:t>six</w:t>
      </w:r>
      <w:r w:rsidR="00D848A8" w:rsidRPr="00DB3B3D">
        <w:t xml:space="preserve"> months)</w:t>
      </w:r>
      <w:r w:rsidR="00D848A8">
        <w:t>.</w:t>
      </w:r>
      <w:bookmarkStart w:id="116" w:name="_Toc330481727"/>
    </w:p>
    <w:p w14:paraId="4FE70021" w14:textId="77777777" w:rsidR="00D848A8" w:rsidRPr="007C1082" w:rsidRDefault="00D848A8" w:rsidP="006717E0"/>
    <w:p w14:paraId="6BFCD6C4" w14:textId="625D1C36" w:rsidR="00D848A8" w:rsidRPr="001825C4" w:rsidRDefault="00D848A8" w:rsidP="006717E0">
      <w:pPr>
        <w:pStyle w:val="Heading4"/>
      </w:pPr>
      <w:r w:rsidRPr="001825C4">
        <w:t>Exclusion criteria</w:t>
      </w:r>
      <w:bookmarkEnd w:id="116"/>
    </w:p>
    <w:p w14:paraId="5DC802CE" w14:textId="77777777" w:rsidR="00D848A8" w:rsidRPr="00DB3B3D" w:rsidRDefault="00D848A8" w:rsidP="006717E0"/>
    <w:p w14:paraId="5D207E5D" w14:textId="77777777" w:rsidR="00D848A8" w:rsidRDefault="00D848A8" w:rsidP="006717E0">
      <w:r>
        <w:t>Patients who me</w:t>
      </w:r>
      <w:r w:rsidRPr="00DB3B3D">
        <w:t xml:space="preserve">t any of the following criteria </w:t>
      </w:r>
      <w:r>
        <w:t>were</w:t>
      </w:r>
      <w:r w:rsidRPr="00DB3B3D">
        <w:t xml:space="preserve"> excluded from the study. Further exclusions may be applied at the discretion of the principal investigators.</w:t>
      </w:r>
    </w:p>
    <w:p w14:paraId="429C9458" w14:textId="77777777" w:rsidR="00D848A8" w:rsidRPr="00DB3B3D" w:rsidRDefault="00D848A8" w:rsidP="006717E0"/>
    <w:p w14:paraId="0BF3D6A7" w14:textId="77777777" w:rsidR="00D848A8" w:rsidRPr="00DB3B3D" w:rsidRDefault="00D848A8" w:rsidP="006717E0">
      <w:pPr>
        <w:pStyle w:val="ListParagraph"/>
        <w:numPr>
          <w:ilvl w:val="0"/>
          <w:numId w:val="3"/>
        </w:numPr>
      </w:pPr>
      <w:r w:rsidRPr="00DB3B3D">
        <w:lastRenderedPageBreak/>
        <w:t xml:space="preserve">Pulmonary exacerbation within </w:t>
      </w:r>
      <w:r>
        <w:t>four</w:t>
      </w:r>
      <w:r w:rsidRPr="00DB3B3D">
        <w:t xml:space="preserve"> weeks </w:t>
      </w:r>
      <w:r>
        <w:t xml:space="preserve">of study visits, </w:t>
      </w:r>
      <w:r w:rsidRPr="00DB3B3D">
        <w:t xml:space="preserve">as defined by </w:t>
      </w:r>
      <w:r w:rsidRPr="006717E0">
        <w:rPr>
          <w:lang w:val="en-US"/>
        </w:rPr>
        <w:t>no new treatments in that time, no clinically significant increase in their symptoms or spirometry (as judged by attending physician)</w:t>
      </w:r>
      <w:r w:rsidRPr="00DB3B3D">
        <w:t>.</w:t>
      </w:r>
    </w:p>
    <w:p w14:paraId="247E809D" w14:textId="77777777" w:rsidR="00D848A8" w:rsidRPr="00DB3B3D" w:rsidRDefault="00D848A8" w:rsidP="006717E0">
      <w:pPr>
        <w:pStyle w:val="ListParagraph"/>
        <w:numPr>
          <w:ilvl w:val="0"/>
          <w:numId w:val="3"/>
        </w:numPr>
      </w:pPr>
      <w:r w:rsidRPr="00DB3B3D">
        <w:t>Previous lung transplant.</w:t>
      </w:r>
    </w:p>
    <w:p w14:paraId="2418C680" w14:textId="77777777" w:rsidR="00D848A8" w:rsidRPr="00DB3B3D" w:rsidRDefault="00D848A8" w:rsidP="006717E0">
      <w:pPr>
        <w:pStyle w:val="ListParagraph"/>
        <w:numPr>
          <w:ilvl w:val="0"/>
          <w:numId w:val="3"/>
        </w:numPr>
      </w:pPr>
      <w:r w:rsidRPr="00DB3B3D">
        <w:t>Infection with organisms of the Burkholderia cepacia complex, MRSA or Mycobacterium abscessus.</w:t>
      </w:r>
    </w:p>
    <w:p w14:paraId="6583F091" w14:textId="77777777" w:rsidR="00D848A8" w:rsidRPr="00DB3B3D" w:rsidRDefault="00D848A8" w:rsidP="006717E0">
      <w:pPr>
        <w:pStyle w:val="ListParagraph"/>
        <w:numPr>
          <w:ilvl w:val="0"/>
          <w:numId w:val="3"/>
        </w:numPr>
      </w:pPr>
      <w:r w:rsidRPr="00DB3B3D">
        <w:t>Pregnancy.</w:t>
      </w:r>
    </w:p>
    <w:p w14:paraId="11B0E33D" w14:textId="0E18DF56" w:rsidR="00D848A8" w:rsidRPr="00DB3B3D" w:rsidRDefault="00D848A8" w:rsidP="006717E0">
      <w:pPr>
        <w:pStyle w:val="ListParagraph"/>
        <w:numPr>
          <w:ilvl w:val="0"/>
          <w:numId w:val="3"/>
        </w:numPr>
      </w:pPr>
      <w:r w:rsidRPr="00DB3B3D">
        <w:t>Resting Sp</w:t>
      </w:r>
      <w:r w:rsidR="00DF2511">
        <w:t>O</w:t>
      </w:r>
      <w:r w:rsidR="00DF2511" w:rsidRPr="006717E0">
        <w:rPr>
          <w:vertAlign w:val="subscript"/>
        </w:rPr>
        <w:t>2</w:t>
      </w:r>
      <w:r w:rsidRPr="00DB3B3D">
        <w:t xml:space="preserve"> &lt; 90% in room air.</w:t>
      </w:r>
    </w:p>
    <w:p w14:paraId="4A0A589A" w14:textId="77777777" w:rsidR="00D848A8" w:rsidRPr="00DB3B3D" w:rsidRDefault="00D848A8" w:rsidP="006717E0">
      <w:pPr>
        <w:pStyle w:val="ListParagraph"/>
        <w:numPr>
          <w:ilvl w:val="0"/>
          <w:numId w:val="3"/>
        </w:numPr>
      </w:pPr>
      <w:r w:rsidRPr="00DB3B3D">
        <w:t>Inability to comfortably lie supine for more than 60 minutes.</w:t>
      </w:r>
    </w:p>
    <w:p w14:paraId="09F5E3B1" w14:textId="75CB7C5C" w:rsidR="00D848A8" w:rsidRPr="00DB3B3D" w:rsidRDefault="00D848A8" w:rsidP="006717E0">
      <w:pPr>
        <w:pStyle w:val="ListParagraph"/>
        <w:numPr>
          <w:ilvl w:val="0"/>
          <w:numId w:val="3"/>
        </w:numPr>
      </w:pPr>
      <w:r w:rsidRPr="00DB3B3D">
        <w:t>Any contraindication(s) to MRI scanning as per the MRI questionnaire used in clinical practice by the Unit of Academic Radiology, Royal Hallamshire Hospital</w:t>
      </w:r>
      <w:r>
        <w:t xml:space="preserve"> (</w:t>
      </w:r>
      <w:r w:rsidR="00B375B6">
        <w:t>see</w:t>
      </w:r>
      <w:r w:rsidR="00390C66">
        <w:t xml:space="preserve"> section</w:t>
      </w:r>
      <w:r w:rsidR="00B375B6">
        <w:t xml:space="preserve"> </w:t>
      </w:r>
      <w:r w:rsidR="00390C66">
        <w:fldChar w:fldCharType="begin"/>
      </w:r>
      <w:r w:rsidR="00390C66">
        <w:instrText xml:space="preserve"> REF _Ref21857311 \r \h </w:instrText>
      </w:r>
      <w:r w:rsidR="00390C66">
        <w:fldChar w:fldCharType="separate"/>
      </w:r>
      <w:r w:rsidR="00140F11">
        <w:t>9.5</w:t>
      </w:r>
      <w:r w:rsidR="00390C66">
        <w:fldChar w:fldCharType="end"/>
      </w:r>
      <w:r w:rsidR="00390C66">
        <w:t xml:space="preserve"> (</w:t>
      </w:r>
      <w:r w:rsidR="00390C66">
        <w:fldChar w:fldCharType="begin"/>
      </w:r>
      <w:r w:rsidR="00390C66">
        <w:instrText xml:space="preserve"> REF _Ref21857316 \h </w:instrText>
      </w:r>
      <w:r w:rsidR="00390C66">
        <w:fldChar w:fldCharType="separate"/>
      </w:r>
      <w:r w:rsidR="00140F11">
        <w:t>Appendix 5: MRI safety screening form</w:t>
      </w:r>
      <w:r w:rsidR="00390C66">
        <w:fldChar w:fldCharType="end"/>
      </w:r>
      <w:r w:rsidR="00390C66">
        <w:t>, p</w:t>
      </w:r>
      <w:r w:rsidR="00390C66">
        <w:fldChar w:fldCharType="begin"/>
      </w:r>
      <w:r w:rsidR="00390C66">
        <w:instrText xml:space="preserve"> PAGEREF _Ref21857320 \h </w:instrText>
      </w:r>
      <w:r w:rsidR="00390C66">
        <w:fldChar w:fldCharType="separate"/>
      </w:r>
      <w:r w:rsidR="00140F11">
        <w:rPr>
          <w:noProof/>
        </w:rPr>
        <w:t>352</w:t>
      </w:r>
      <w:r w:rsidR="00390C66">
        <w:fldChar w:fldCharType="end"/>
      </w:r>
      <w:r w:rsidR="00390C66">
        <w:t>)</w:t>
      </w:r>
      <w:r w:rsidR="00B375B6">
        <w:t>)</w:t>
      </w:r>
      <w:r w:rsidRPr="006717E0">
        <w:rPr>
          <w:b/>
        </w:rPr>
        <w:t>.</w:t>
      </w:r>
    </w:p>
    <w:p w14:paraId="392CA550" w14:textId="7A9E755C" w:rsidR="00D848A8" w:rsidRPr="00DB3B3D" w:rsidRDefault="00D848A8" w:rsidP="006717E0">
      <w:pPr>
        <w:pStyle w:val="ListParagraph"/>
        <w:numPr>
          <w:ilvl w:val="0"/>
          <w:numId w:val="3"/>
        </w:numPr>
      </w:pPr>
      <w:r>
        <w:t>Contrast enhanced,</w:t>
      </w:r>
      <w:r w:rsidRPr="00DB3B3D">
        <w:t xml:space="preserve"> lung perfusion MRI exclusion only - Previous allergy to gadolinium contrast</w:t>
      </w:r>
      <w:r>
        <w:t>. Or r</w:t>
      </w:r>
      <w:r w:rsidRPr="00DB3B3D">
        <w:t>enal impairment, defined as defined by an estimated glomeruler filtration rate (eGFR) &lt;30ml/min/1.73m</w:t>
      </w:r>
      <w:r w:rsidRPr="006717E0">
        <w:rPr>
          <w:vertAlign w:val="superscript"/>
        </w:rPr>
        <w:t xml:space="preserve">2 </w:t>
      </w:r>
      <w:r w:rsidRPr="00DB3B3D">
        <w:fldChar w:fldCharType="begin">
          <w:fldData xml:space="preserve">PEVuZE5vdGU+PENpdGU+PEF1dGhvcj5BZ2Fyd2FsPC9BdXRob3I+PFllYXI+MjAwOTwvWWVhcj48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xvZ3ksIERpYWx5c2lzLCBUcmFuc3BsYW50YXRpb248L2Z1bGwt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=
</w:fldData>
        </w:fldChar>
      </w:r>
      <w:r w:rsidR="00B86FC1">
        <w:instrText xml:space="preserve"> ADDIN EN.CITE </w:instrText>
      </w:r>
      <w:r w:rsidR="00B86FC1">
        <w:fldChar w:fldCharType="begin">
          <w:fldData xml:space="preserve">PEVuZE5vdGU+PENpdGU+PEF1dGhvcj5BZ2Fyd2FsPC9BdXRob3I+PFllYXI+MjAwOTwvWWVhcj48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xvZ3ksIERpYWx5c2lzLCBUcmFuc3BsYW50YXRpb248L2Z1bGwt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=
</w:fldData>
        </w:fldChar>
      </w:r>
      <w:r w:rsidR="00B86FC1">
        <w:instrText xml:space="preserve"> ADDIN EN.CITE.DATA </w:instrText>
      </w:r>
      <w:r w:rsidR="00B86FC1">
        <w:fldChar w:fldCharType="end"/>
      </w:r>
      <w:r w:rsidRPr="00DB3B3D">
        <w:fldChar w:fldCharType="separate"/>
      </w:r>
      <w:r w:rsidR="00B86FC1">
        <w:rPr>
          <w:noProof/>
        </w:rPr>
        <w:t>[250]</w:t>
      </w:r>
      <w:r w:rsidRPr="00DB3B3D">
        <w:fldChar w:fldCharType="end"/>
      </w:r>
      <w:r w:rsidRPr="00DB3B3D">
        <w:t xml:space="preserve">. </w:t>
      </w:r>
    </w:p>
    <w:p w14:paraId="00CEC7C1" w14:textId="77777777" w:rsidR="00D848A8" w:rsidRPr="004528BB" w:rsidRDefault="00D848A8" w:rsidP="006717E0">
      <w:pPr>
        <w:pStyle w:val="ListParagraph"/>
        <w:numPr>
          <w:ilvl w:val="0"/>
          <w:numId w:val="3"/>
        </w:numPr>
      </w:pPr>
      <w:r w:rsidRPr="004528BB">
        <w:t>CPET exclusion only - A separate list of exercise testing contraindications can be found in the CPET safety section. If the patient meets any of the absolute contraindications they will not take part in the exercise test</w:t>
      </w:r>
      <w:r>
        <w:t xml:space="preserve"> component of the protocol</w:t>
      </w:r>
      <w:r w:rsidRPr="004528BB">
        <w:t>. If the patient meets any of the relative contra-indications they will only take part in the exercise test at the consent of both the patient and the CF clinician responsible for the patient at the recruiting site.</w:t>
      </w:r>
    </w:p>
    <w:p w14:paraId="17D1FADA" w14:textId="77777777" w:rsidR="00D848A8" w:rsidRPr="00DB3B3D" w:rsidRDefault="00D848A8" w:rsidP="006717E0"/>
    <w:p w14:paraId="6D913876" w14:textId="590AF5A9" w:rsidR="00D848A8" w:rsidRPr="001825C4" w:rsidRDefault="00D848A8" w:rsidP="006717E0">
      <w:pPr>
        <w:pStyle w:val="Heading4"/>
      </w:pPr>
      <w:bookmarkStart w:id="117" w:name="_Toc324595218"/>
      <w:bookmarkStart w:id="118" w:name="_Toc330481728"/>
      <w:r w:rsidRPr="001825C4">
        <w:t>Recruitment</w:t>
      </w:r>
      <w:bookmarkEnd w:id="117"/>
      <w:bookmarkEnd w:id="118"/>
    </w:p>
    <w:p w14:paraId="77300634" w14:textId="77777777" w:rsidR="00D848A8" w:rsidRPr="006314CF" w:rsidRDefault="00D848A8" w:rsidP="006717E0"/>
    <w:p w14:paraId="086B00BD" w14:textId="77777777" w:rsidR="00D848A8" w:rsidRPr="00DB3B3D" w:rsidRDefault="00D848A8" w:rsidP="006717E0">
      <w:r w:rsidRPr="00DB3B3D">
        <w:t xml:space="preserve">Children and adults </w:t>
      </w:r>
      <w:r>
        <w:t>were</w:t>
      </w:r>
      <w:r w:rsidRPr="00DB3B3D">
        <w:t xml:space="preserve"> recruited from </w:t>
      </w:r>
      <w:r>
        <w:t>three</w:t>
      </w:r>
      <w:r w:rsidRPr="00DB3B3D">
        <w:t xml:space="preserve"> specialist CF centres at:</w:t>
      </w:r>
    </w:p>
    <w:p w14:paraId="0C081247" w14:textId="77777777" w:rsidR="00D848A8" w:rsidRPr="00DB3B3D" w:rsidRDefault="00D848A8" w:rsidP="006717E0">
      <w:pPr>
        <w:pStyle w:val="ListParagraph"/>
        <w:numPr>
          <w:ilvl w:val="0"/>
          <w:numId w:val="4"/>
        </w:numPr>
      </w:pPr>
      <w:r w:rsidRPr="00DB3B3D">
        <w:t>Sheffield Children’s Hospital</w:t>
      </w:r>
      <w:r>
        <w:t xml:space="preserve"> NHS Foundation Trust, Sheffield, UK </w:t>
      </w:r>
    </w:p>
    <w:p w14:paraId="2CB1E970" w14:textId="77777777" w:rsidR="00D848A8" w:rsidRPr="00DB3B3D" w:rsidRDefault="00D848A8" w:rsidP="006717E0">
      <w:pPr>
        <w:pStyle w:val="ListParagraph"/>
        <w:numPr>
          <w:ilvl w:val="0"/>
          <w:numId w:val="4"/>
        </w:numPr>
      </w:pPr>
      <w:r w:rsidRPr="00DB3B3D">
        <w:t xml:space="preserve">Sheffield </w:t>
      </w:r>
      <w:r>
        <w:t>Teaching Hospitals NHS Foundation Trust, Sheffield, UK</w:t>
      </w:r>
    </w:p>
    <w:p w14:paraId="405537A4" w14:textId="77777777" w:rsidR="00D848A8" w:rsidRPr="00DB3B3D" w:rsidRDefault="00D848A8" w:rsidP="006717E0">
      <w:pPr>
        <w:pStyle w:val="ListParagraph"/>
        <w:numPr>
          <w:ilvl w:val="0"/>
          <w:numId w:val="4"/>
        </w:numPr>
      </w:pPr>
      <w:r w:rsidRPr="00DB3B3D">
        <w:t xml:space="preserve">Manchester </w:t>
      </w:r>
      <w:r>
        <w:t xml:space="preserve">University Hospitals foundation trust, </w:t>
      </w:r>
      <w:r w:rsidRPr="00DB3B3D">
        <w:t>Wythenshawe Hospital</w:t>
      </w:r>
      <w:r>
        <w:t>, Manchester, UK</w:t>
      </w:r>
      <w:r w:rsidRPr="00DB3B3D">
        <w:t xml:space="preserve"> </w:t>
      </w:r>
    </w:p>
    <w:p w14:paraId="20447322" w14:textId="77777777" w:rsidR="00D848A8" w:rsidRDefault="00D848A8" w:rsidP="006717E0"/>
    <w:p w14:paraId="7D01B00C" w14:textId="77777777" w:rsidR="00D848A8" w:rsidRPr="00DB3B3D" w:rsidRDefault="00D848A8" w:rsidP="006717E0">
      <w:r w:rsidRPr="00DB3B3D">
        <w:t xml:space="preserve">The Sheffield centres are two local centres that have a typical large CF population of patients. The Wythenshawe centre </w:t>
      </w:r>
      <w:r>
        <w:t>was</w:t>
      </w:r>
      <w:r w:rsidRPr="00DB3B3D">
        <w:t xml:space="preserve"> selected as they also have a large CF population and is the clinical location of one of the academic supervisors for this project. </w:t>
      </w:r>
    </w:p>
    <w:p w14:paraId="44CBAE40" w14:textId="77777777" w:rsidR="00D848A8" w:rsidRDefault="00D848A8" w:rsidP="006717E0"/>
    <w:p w14:paraId="54E8AAAF" w14:textId="28D0746C" w:rsidR="00D848A8" w:rsidRDefault="00D848A8" w:rsidP="006717E0">
      <w:r w:rsidRPr="00DB3B3D">
        <w:t xml:space="preserve">Patients </w:t>
      </w:r>
      <w:r>
        <w:t>were</w:t>
      </w:r>
      <w:r w:rsidRPr="00DB3B3D">
        <w:t xml:space="preserve"> recruited </w:t>
      </w:r>
      <w:r>
        <w:t xml:space="preserve">from </w:t>
      </w:r>
      <w:r w:rsidRPr="00DB3B3D">
        <w:t>routine outpatient clinics</w:t>
      </w:r>
      <w:r>
        <w:t>, where patients were screened and approached</w:t>
      </w:r>
      <w:r w:rsidRPr="00DB3B3D">
        <w:t xml:space="preserve">. Patients </w:t>
      </w:r>
      <w:r>
        <w:t>were</w:t>
      </w:r>
      <w:r w:rsidRPr="00DB3B3D">
        <w:t xml:space="preserve"> screened for their suitability prior to approach by discussion with the clinical team on the day of the clinic</w:t>
      </w:r>
      <w:r>
        <w:t>.</w:t>
      </w:r>
      <w:r w:rsidRPr="00DB3B3D">
        <w:t xml:space="preserve"> If willing, the patients </w:t>
      </w:r>
      <w:r>
        <w:t>had</w:t>
      </w:r>
      <w:r w:rsidRPr="00DB3B3D">
        <w:t xml:space="preserve"> the study discussed with them and receive</w:t>
      </w:r>
      <w:r>
        <w:t>d</w:t>
      </w:r>
      <w:r w:rsidRPr="00DB3B3D">
        <w:t xml:space="preserve"> the appropriate patient information </w:t>
      </w:r>
      <w:r>
        <w:t>sheets (See</w:t>
      </w:r>
      <w:r w:rsidR="00390C66">
        <w:rPr>
          <w:b/>
        </w:rPr>
        <w:t xml:space="preserve"> </w:t>
      </w:r>
      <w:r w:rsidR="00390C66" w:rsidRPr="00390C66">
        <w:t>section</w:t>
      </w:r>
      <w:r w:rsidR="00390C66">
        <w:t xml:space="preserve"> </w:t>
      </w:r>
      <w:r w:rsidR="00390C66">
        <w:fldChar w:fldCharType="begin"/>
      </w:r>
      <w:r w:rsidR="00390C66">
        <w:instrText xml:space="preserve"> REF _Ref21857507 \r \h </w:instrText>
      </w:r>
      <w:r w:rsidR="00390C66">
        <w:fldChar w:fldCharType="separate"/>
      </w:r>
      <w:r w:rsidR="00140F11">
        <w:t>9.3</w:t>
      </w:r>
      <w:r w:rsidR="00390C66">
        <w:fldChar w:fldCharType="end"/>
      </w:r>
      <w:r w:rsidR="00390C66">
        <w:t xml:space="preserve"> (</w:t>
      </w:r>
      <w:r w:rsidR="00390C66">
        <w:fldChar w:fldCharType="begin"/>
      </w:r>
      <w:r w:rsidR="00390C66">
        <w:instrText xml:space="preserve"> REF _Ref21857511 \h </w:instrText>
      </w:r>
      <w:r w:rsidR="00390C66">
        <w:fldChar w:fldCharType="separate"/>
      </w:r>
      <w:r w:rsidR="00140F11">
        <w:t xml:space="preserve">Appendix 3: Adult patient </w:t>
      </w:r>
      <w:r w:rsidR="00140F11">
        <w:lastRenderedPageBreak/>
        <w:t>information sheet</w:t>
      </w:r>
      <w:r w:rsidR="00390C66">
        <w:fldChar w:fldCharType="end"/>
      </w:r>
      <w:r w:rsidR="00390C66">
        <w:t>, p</w:t>
      </w:r>
      <w:r w:rsidR="00390C66">
        <w:fldChar w:fldCharType="begin"/>
      </w:r>
      <w:r w:rsidR="00390C66">
        <w:instrText xml:space="preserve"> PAGEREF _Ref21857513 \h </w:instrText>
      </w:r>
      <w:r w:rsidR="00390C66">
        <w:fldChar w:fldCharType="separate"/>
      </w:r>
      <w:r w:rsidR="00140F11">
        <w:rPr>
          <w:noProof/>
        </w:rPr>
        <w:t>346</w:t>
      </w:r>
      <w:r w:rsidR="00390C66">
        <w:fldChar w:fldCharType="end"/>
      </w:r>
      <w:r>
        <w:t>)</w:t>
      </w:r>
      <w:r w:rsidR="00390C66">
        <w:t xml:space="preserve"> and section </w:t>
      </w:r>
      <w:r w:rsidR="00390C66">
        <w:fldChar w:fldCharType="begin"/>
      </w:r>
      <w:r w:rsidR="00390C66">
        <w:instrText xml:space="preserve"> REF _Ref21857552 \r \h </w:instrText>
      </w:r>
      <w:r w:rsidR="00390C66">
        <w:fldChar w:fldCharType="separate"/>
      </w:r>
      <w:r w:rsidR="00140F11">
        <w:t>9.4</w:t>
      </w:r>
      <w:r w:rsidR="00390C66">
        <w:fldChar w:fldCharType="end"/>
      </w:r>
      <w:r w:rsidR="00390C66">
        <w:t xml:space="preserve"> (</w:t>
      </w:r>
      <w:r w:rsidR="00390C66">
        <w:fldChar w:fldCharType="begin"/>
      </w:r>
      <w:r w:rsidR="00390C66">
        <w:instrText xml:space="preserve"> REF _Ref21857555 \h </w:instrText>
      </w:r>
      <w:r w:rsidR="00390C66">
        <w:fldChar w:fldCharType="separate"/>
      </w:r>
      <w:r w:rsidR="00140F11">
        <w:t>Appendix 4: patient information sheet 5 to 10 years</w:t>
      </w:r>
      <w:r w:rsidR="00390C66">
        <w:fldChar w:fldCharType="end"/>
      </w:r>
      <w:r w:rsidR="00390C66">
        <w:t>, p</w:t>
      </w:r>
      <w:r w:rsidR="00390C66">
        <w:fldChar w:fldCharType="begin"/>
      </w:r>
      <w:r w:rsidR="00390C66">
        <w:instrText xml:space="preserve"> PAGEREF _Ref21857558 \h </w:instrText>
      </w:r>
      <w:r w:rsidR="00390C66">
        <w:fldChar w:fldCharType="separate"/>
      </w:r>
      <w:r w:rsidR="00140F11">
        <w:rPr>
          <w:noProof/>
        </w:rPr>
        <w:t>351</w:t>
      </w:r>
      <w:r w:rsidR="00390C66">
        <w:fldChar w:fldCharType="end"/>
      </w:r>
      <w:r w:rsidR="00390C66">
        <w:t>) for examples)</w:t>
      </w:r>
      <w:r>
        <w:t>. If the patient expressed</w:t>
      </w:r>
      <w:r w:rsidRPr="00DB3B3D">
        <w:t xml:space="preserve"> an interest, their contact details </w:t>
      </w:r>
      <w:r>
        <w:t>were</w:t>
      </w:r>
      <w:r w:rsidRPr="00DB3B3D">
        <w:t xml:space="preserve"> recorded and they </w:t>
      </w:r>
      <w:r>
        <w:t>were</w:t>
      </w:r>
      <w:r w:rsidRPr="00DB3B3D">
        <w:t xml:space="preserve"> contacted </w:t>
      </w:r>
      <w:r>
        <w:t>shortly afterwards</w:t>
      </w:r>
      <w:r w:rsidRPr="00DB3B3D">
        <w:t xml:space="preserve"> to arrange a mutually convenient study visit. Consent </w:t>
      </w:r>
      <w:r>
        <w:t>occurred</w:t>
      </w:r>
      <w:r w:rsidRPr="00DB3B3D">
        <w:t xml:space="preserve"> at visit </w:t>
      </w:r>
      <w:r>
        <w:t>one</w:t>
      </w:r>
      <w:r w:rsidRPr="00DB3B3D">
        <w:t xml:space="preserve"> in the department of Academic Radiology by the investigator, prior to any testing commencing. Patients therefore had the time between recruitment and consent to review information sheets and consider their participation. </w:t>
      </w:r>
    </w:p>
    <w:p w14:paraId="7CE8E8D1" w14:textId="77777777" w:rsidR="00D848A8" w:rsidRPr="00DB3B3D" w:rsidRDefault="00D848A8" w:rsidP="006717E0"/>
    <w:p w14:paraId="0E3893B0" w14:textId="4F4A81A0" w:rsidR="00D848A8" w:rsidRDefault="00D848A8" w:rsidP="006717E0">
      <w:pPr>
        <w:pStyle w:val="Heading3"/>
      </w:pPr>
      <w:bookmarkStart w:id="119" w:name="_Toc324595220"/>
      <w:bookmarkStart w:id="120" w:name="_Toc330481730"/>
      <w:bookmarkStart w:id="121" w:name="_Toc27382870"/>
      <w:r w:rsidRPr="00DB3B3D">
        <w:t>Methodology</w:t>
      </w:r>
      <w:bookmarkEnd w:id="119"/>
      <w:bookmarkEnd w:id="120"/>
      <w:bookmarkEnd w:id="121"/>
    </w:p>
    <w:p w14:paraId="2B8680DC" w14:textId="77777777" w:rsidR="00D848A8" w:rsidRPr="0040541B" w:rsidRDefault="00D848A8" w:rsidP="006717E0"/>
    <w:p w14:paraId="620A3B0E" w14:textId="6BF601F8" w:rsidR="00D848A8" w:rsidRDefault="00D848A8" w:rsidP="006717E0">
      <w:r w:rsidRPr="00DB3B3D">
        <w:t xml:space="preserve">35 </w:t>
      </w:r>
      <w:r>
        <w:t xml:space="preserve">patients with </w:t>
      </w:r>
      <w:r w:rsidRPr="00DB3B3D">
        <w:t xml:space="preserve">CF </w:t>
      </w:r>
      <w:r>
        <w:t xml:space="preserve">were recruited with a plan to be </w:t>
      </w:r>
      <w:r w:rsidRPr="00DB3B3D">
        <w:t xml:space="preserve">assessed at </w:t>
      </w:r>
      <w:r>
        <w:t>three</w:t>
      </w:r>
      <w:r w:rsidRPr="00DB3B3D">
        <w:t xml:space="preserve"> time points over the course of </w:t>
      </w:r>
      <w:r>
        <w:t>two</w:t>
      </w:r>
      <w:r w:rsidRPr="00DB3B3D">
        <w:t xml:space="preserve"> years. Each visit </w:t>
      </w:r>
      <w:r>
        <w:t>was aimed to take place</w:t>
      </w:r>
      <w:r w:rsidRPr="00DB3B3D">
        <w:t xml:space="preserve"> </w:t>
      </w:r>
      <w:r>
        <w:t>six</w:t>
      </w:r>
      <w:r w:rsidRPr="00DB3B3D">
        <w:t xml:space="preserve"> to </w:t>
      </w:r>
      <w:r>
        <w:t>nine</w:t>
      </w:r>
      <w:r w:rsidRPr="00DB3B3D">
        <w:t xml:space="preserve"> months after the previous visit</w:t>
      </w:r>
      <w:r>
        <w:t>, however if the patient was unable to attend in this window due to illness the visit window was extended up to one year post previous visit</w:t>
      </w:r>
      <w:r w:rsidRPr="00DB3B3D">
        <w:t xml:space="preserve">. </w:t>
      </w:r>
      <w:r>
        <w:t>After the patient had</w:t>
      </w:r>
      <w:r w:rsidRPr="00DB3B3D">
        <w:t xml:space="preserve"> been recruited into the study they attend</w:t>
      </w:r>
      <w:r>
        <w:t>ed</w:t>
      </w:r>
      <w:r w:rsidRPr="00DB3B3D">
        <w:t xml:space="preserve"> the </w:t>
      </w:r>
      <w:r>
        <w:t>MRI unit</w:t>
      </w:r>
      <w:r w:rsidRPr="00DB3B3D">
        <w:t xml:space="preserve"> for their first visit (V1).</w:t>
      </w:r>
      <w:r>
        <w:t xml:space="preserve">. </w:t>
      </w:r>
      <w:r w:rsidRPr="00DB3B3D">
        <w:t xml:space="preserve">Upon attending the department, the patient </w:t>
      </w:r>
      <w:r>
        <w:t>was</w:t>
      </w:r>
      <w:r w:rsidRPr="00DB3B3D">
        <w:t xml:space="preserve"> consented into the study by </w:t>
      </w:r>
      <w:r>
        <w:t>myself</w:t>
      </w:r>
      <w:r w:rsidRPr="00DB3B3D">
        <w:t xml:space="preserve"> and </w:t>
      </w:r>
      <w:r>
        <w:t>an MRI safety questionnaire was completed.</w:t>
      </w:r>
    </w:p>
    <w:p w14:paraId="53CC22C7" w14:textId="77777777" w:rsidR="007526DE" w:rsidRDefault="007526DE" w:rsidP="006717E0"/>
    <w:p w14:paraId="3871611C" w14:textId="57B67563" w:rsidR="00D848A8" w:rsidRDefault="007526DE" w:rsidP="006717E0">
      <w:r>
        <w:t xml:space="preserve">On the day of the visits, patients were instructed to continue with their normal medication and physiotherapy routine, which was not recorded as part of this study. Patients attended the department between the hours of 10am and 12pm to initiate the study visit at each visit in order for testing to occur at similar times of day. Study visits took approximately five hours in total. </w:t>
      </w:r>
      <w:r w:rsidR="00D848A8" w:rsidRPr="00DB3B3D">
        <w:t xml:space="preserve">At each of the </w:t>
      </w:r>
      <w:r w:rsidR="00D848A8">
        <w:t>three</w:t>
      </w:r>
      <w:r w:rsidR="00D848A8" w:rsidRPr="00DB3B3D">
        <w:t xml:space="preserve"> visits the following tests </w:t>
      </w:r>
      <w:r w:rsidR="00D848A8">
        <w:t>were</w:t>
      </w:r>
      <w:r w:rsidR="00D848A8" w:rsidRPr="00DB3B3D">
        <w:t xml:space="preserve"> performed</w:t>
      </w:r>
      <w:r w:rsidR="00570978">
        <w:t xml:space="preserve"> most often in the order presented</w:t>
      </w:r>
      <w:r w:rsidR="00FE3CC9">
        <w:t xml:space="preserve"> below and visualised in </w:t>
      </w:r>
      <w:r w:rsidR="00FE3CC9">
        <w:fldChar w:fldCharType="begin"/>
      </w:r>
      <w:r w:rsidR="00FE3CC9">
        <w:instrText xml:space="preserve"> REF _Ref26888893 \h </w:instrText>
      </w:r>
      <w:r w:rsidR="00FE3CC9">
        <w:fldChar w:fldCharType="separate"/>
      </w:r>
      <w:r w:rsidR="00FE3CC9">
        <w:t xml:space="preserve">Figure </w:t>
      </w:r>
      <w:r w:rsidR="00FE3CC9">
        <w:rPr>
          <w:noProof/>
        </w:rPr>
        <w:t>2</w:t>
      </w:r>
      <w:r w:rsidR="00FE3CC9">
        <w:noBreakHyphen/>
      </w:r>
      <w:r w:rsidR="00FE3CC9">
        <w:rPr>
          <w:noProof/>
        </w:rPr>
        <w:t>1</w:t>
      </w:r>
      <w:r w:rsidR="00FE3CC9">
        <w:fldChar w:fldCharType="end"/>
      </w:r>
      <w:r w:rsidR="00FE3CC9">
        <w:t>:</w:t>
      </w:r>
    </w:p>
    <w:p w14:paraId="70A73EF8" w14:textId="77777777" w:rsidR="00D848A8" w:rsidRPr="00DB3B3D" w:rsidRDefault="00D848A8" w:rsidP="006717E0">
      <w:r w:rsidRPr="00DB3B3D">
        <w:t xml:space="preserve"> </w:t>
      </w:r>
    </w:p>
    <w:p w14:paraId="5B279B17" w14:textId="77777777" w:rsidR="00D848A8" w:rsidRPr="00DB3B3D" w:rsidRDefault="00D848A8" w:rsidP="006717E0">
      <w:pPr>
        <w:pStyle w:val="ListParagraph"/>
        <w:numPr>
          <w:ilvl w:val="0"/>
          <w:numId w:val="7"/>
        </w:numPr>
      </w:pPr>
      <w:r w:rsidRPr="00DB3B3D">
        <w:t>Revised cystic fibrosis questionnaire (CFQ-R)</w:t>
      </w:r>
    </w:p>
    <w:p w14:paraId="1975A9E2" w14:textId="77777777" w:rsidR="00D848A8" w:rsidRPr="00DB3B3D" w:rsidRDefault="00D848A8" w:rsidP="006717E0"/>
    <w:p w14:paraId="4DEFA50E" w14:textId="77777777" w:rsidR="00570978" w:rsidRPr="00DB3B3D" w:rsidRDefault="00570978" w:rsidP="00570978">
      <w:pPr>
        <w:pStyle w:val="ListParagraph"/>
        <w:numPr>
          <w:ilvl w:val="0"/>
          <w:numId w:val="7"/>
        </w:numPr>
      </w:pPr>
      <w:r>
        <w:t>Magnetic Resonance Imaging (MRI) of the lung</w:t>
      </w:r>
      <w:r w:rsidRPr="00DB3B3D">
        <w:t>:</w:t>
      </w:r>
    </w:p>
    <w:p w14:paraId="7D9BF6A7" w14:textId="77777777" w:rsidR="00570978" w:rsidRPr="00DB3B3D" w:rsidRDefault="00570978" w:rsidP="00570978">
      <w:pPr>
        <w:pStyle w:val="ListParagraph"/>
        <w:numPr>
          <w:ilvl w:val="0"/>
          <w:numId w:val="8"/>
        </w:numPr>
      </w:pPr>
      <w:r w:rsidRPr="00DB3B3D">
        <w:t xml:space="preserve">Hyperpolarised (HP) </w:t>
      </w:r>
      <w:r w:rsidRPr="006717E0">
        <w:rPr>
          <w:vertAlign w:val="superscript"/>
        </w:rPr>
        <w:t>3</w:t>
      </w:r>
      <w:r>
        <w:t>He</w:t>
      </w:r>
      <w:r w:rsidRPr="00DB3B3D">
        <w:t xml:space="preserve"> </w:t>
      </w:r>
      <w:r>
        <w:t xml:space="preserve">ventilation </w:t>
      </w:r>
      <w:r w:rsidRPr="00DB3B3D">
        <w:t xml:space="preserve">MRI and </w:t>
      </w:r>
      <w:r w:rsidRPr="006717E0">
        <w:rPr>
          <w:vertAlign w:val="superscript"/>
        </w:rPr>
        <w:t>129</w:t>
      </w:r>
      <w:r>
        <w:t>Xe</w:t>
      </w:r>
      <w:r w:rsidRPr="00DB3B3D">
        <w:t xml:space="preserve"> ventilation </w:t>
      </w:r>
      <w:r>
        <w:t>MRI</w:t>
      </w:r>
    </w:p>
    <w:p w14:paraId="63526C70" w14:textId="77777777" w:rsidR="00570978" w:rsidRPr="00DB3B3D" w:rsidRDefault="00570978" w:rsidP="00570978">
      <w:pPr>
        <w:pStyle w:val="ListParagraph"/>
        <w:numPr>
          <w:ilvl w:val="0"/>
          <w:numId w:val="8"/>
        </w:numPr>
      </w:pPr>
      <w:r>
        <w:t>Anatomical</w:t>
      </w:r>
      <w:r w:rsidRPr="00DB3B3D">
        <w:t xml:space="preserve"> proton </w:t>
      </w:r>
      <w:r w:rsidRPr="006717E0">
        <w:rPr>
          <w:vertAlign w:val="superscript"/>
        </w:rPr>
        <w:t>1</w:t>
      </w:r>
      <w:r>
        <w:t xml:space="preserve">H </w:t>
      </w:r>
      <w:r w:rsidRPr="00DB3B3D">
        <w:t xml:space="preserve">MRI </w:t>
      </w:r>
    </w:p>
    <w:p w14:paraId="6C16E39F" w14:textId="0277821C" w:rsidR="00570978" w:rsidRDefault="00570978" w:rsidP="00570978">
      <w:pPr>
        <w:pStyle w:val="ListParagraph"/>
        <w:numPr>
          <w:ilvl w:val="0"/>
          <w:numId w:val="5"/>
        </w:numPr>
      </w:pPr>
      <w:r w:rsidRPr="00DB3B3D">
        <w:t>Contrast-enhanced perfusion MR</w:t>
      </w:r>
      <w:r>
        <w:t>I (if consented)</w:t>
      </w:r>
    </w:p>
    <w:p w14:paraId="6E2E54C9" w14:textId="77777777" w:rsidR="00570978" w:rsidRPr="00570978" w:rsidRDefault="00570978" w:rsidP="00D97D81"/>
    <w:p w14:paraId="58F663B3" w14:textId="2F5A3805" w:rsidR="00D848A8" w:rsidRPr="00DB3B3D" w:rsidRDefault="00D848A8" w:rsidP="006717E0">
      <w:pPr>
        <w:pStyle w:val="ListParagraph"/>
        <w:numPr>
          <w:ilvl w:val="0"/>
          <w:numId w:val="7"/>
        </w:numPr>
      </w:pPr>
      <w:r w:rsidRPr="00DB3B3D">
        <w:t>Pulmonary Function Tests:</w:t>
      </w:r>
    </w:p>
    <w:p w14:paraId="7F5BBB51" w14:textId="77777777" w:rsidR="00D848A8" w:rsidRPr="00DB3B3D" w:rsidRDefault="00D848A8" w:rsidP="006717E0">
      <w:pPr>
        <w:pStyle w:val="ListParagraph"/>
        <w:numPr>
          <w:ilvl w:val="0"/>
          <w:numId w:val="6"/>
        </w:numPr>
      </w:pPr>
      <w:r w:rsidRPr="00DB3B3D">
        <w:t>Multiple breath washout performed both sitting and supine</w:t>
      </w:r>
    </w:p>
    <w:p w14:paraId="7D2E04D6" w14:textId="77777777" w:rsidR="00D848A8" w:rsidRPr="00DB3B3D" w:rsidRDefault="00D848A8" w:rsidP="006717E0">
      <w:pPr>
        <w:pStyle w:val="ListParagraph"/>
        <w:numPr>
          <w:ilvl w:val="0"/>
          <w:numId w:val="6"/>
        </w:numPr>
      </w:pPr>
      <w:r>
        <w:t>Body p</w:t>
      </w:r>
      <w:r w:rsidRPr="00DB3B3D">
        <w:t>lethysmography</w:t>
      </w:r>
    </w:p>
    <w:p w14:paraId="515644B2" w14:textId="0DC23F32" w:rsidR="00D848A8" w:rsidRPr="00DB3B3D" w:rsidRDefault="00D848A8" w:rsidP="00D97D81">
      <w:pPr>
        <w:ind w:left="720"/>
      </w:pPr>
      <w:r w:rsidRPr="00DB3B3D">
        <w:t>Spirometry</w:t>
      </w:r>
    </w:p>
    <w:p w14:paraId="75963D59" w14:textId="77777777" w:rsidR="00D848A8" w:rsidRPr="00DB3B3D" w:rsidRDefault="00D848A8" w:rsidP="006717E0">
      <w:pPr>
        <w:pStyle w:val="ListParagraph"/>
        <w:numPr>
          <w:ilvl w:val="0"/>
          <w:numId w:val="7"/>
        </w:numPr>
      </w:pPr>
      <w:r w:rsidRPr="00DB3B3D">
        <w:t>At one (of the three) visit</w:t>
      </w:r>
      <w:r>
        <w:t>s</w:t>
      </w:r>
      <w:r w:rsidRPr="00DB3B3D">
        <w:t xml:space="preserve"> only, patients </w:t>
      </w:r>
      <w:r>
        <w:t>were</w:t>
      </w:r>
      <w:r w:rsidRPr="00DB3B3D">
        <w:t xml:space="preserve"> invited to perform a </w:t>
      </w:r>
      <w:r>
        <w:t xml:space="preserve">maximal </w:t>
      </w:r>
      <w:r w:rsidRPr="00DB3B3D">
        <w:t xml:space="preserve">CPET. </w:t>
      </w:r>
    </w:p>
    <w:p w14:paraId="1FBC739F" w14:textId="77777777" w:rsidR="00D848A8" w:rsidRPr="00DB3B3D" w:rsidRDefault="00D848A8" w:rsidP="006717E0">
      <w:pPr>
        <w:pStyle w:val="ListParagraph"/>
        <w:numPr>
          <w:ilvl w:val="0"/>
          <w:numId w:val="9"/>
        </w:numPr>
      </w:pPr>
      <w:r w:rsidRPr="00DB3B3D">
        <w:lastRenderedPageBreak/>
        <w:t xml:space="preserve">Following the exercise test and a </w:t>
      </w:r>
      <w:r>
        <w:t xml:space="preserve">short </w:t>
      </w:r>
      <w:r w:rsidRPr="00DB3B3D">
        <w:t xml:space="preserve">period of rest the patient would have </w:t>
      </w:r>
      <w:r>
        <w:t xml:space="preserve">a </w:t>
      </w:r>
      <w:r w:rsidRPr="00DB3B3D">
        <w:t xml:space="preserve">repeat </w:t>
      </w:r>
      <w:r>
        <w:t>ventilation MR image within 30 minutes of CPET termination</w:t>
      </w:r>
      <w:r w:rsidRPr="00DB3B3D">
        <w:t xml:space="preserve">. </w:t>
      </w:r>
    </w:p>
    <w:p w14:paraId="1BAC7102" w14:textId="77777777" w:rsidR="00D848A8" w:rsidRDefault="00D848A8" w:rsidP="006717E0">
      <w:pPr>
        <w:pStyle w:val="ListParagraph"/>
        <w:numPr>
          <w:ilvl w:val="0"/>
          <w:numId w:val="9"/>
        </w:numPr>
      </w:pPr>
      <w:r w:rsidRPr="00DB3B3D">
        <w:t>Immediately following the repeat</w:t>
      </w:r>
      <w:r>
        <w:t>ed</w:t>
      </w:r>
      <w:r w:rsidRPr="00DB3B3D">
        <w:t xml:space="preserve"> </w:t>
      </w:r>
      <w:r>
        <w:t>ventilation</w:t>
      </w:r>
      <w:r w:rsidRPr="00DB3B3D">
        <w:t xml:space="preserve"> MRI, patients </w:t>
      </w:r>
      <w:r>
        <w:t>repeated</w:t>
      </w:r>
      <w:r w:rsidRPr="00DB3B3D">
        <w:t xml:space="preserve"> MBW</w:t>
      </w:r>
      <w:r>
        <w:t>. Repeat MBW was performed seated and with two trials only due to the lengthy testing protocol.</w:t>
      </w:r>
    </w:p>
    <w:p w14:paraId="37576EA3" w14:textId="77777777" w:rsidR="00570978" w:rsidRPr="00570978" w:rsidRDefault="00570978" w:rsidP="00D97D81"/>
    <w:p w14:paraId="24CC9B4A" w14:textId="25D65FA0" w:rsidR="008D254C" w:rsidRDefault="00D848A8" w:rsidP="006717E0">
      <w:r>
        <w:t>At all visits the CFQ-R was performed prior to any testing. Following this either the MRI sessions or MBW was performed first. If MRI was performed first, this was followed by MBW, body plethysmography, and finally spirometry. If MBW was performed first, this was followed by body plethysmography, MRI, and finally spirometry. Spirometry was always performed last in order to minimise the impact of the forced manoeuvre on ventilation heterogeneity. If the visit involved a CPET, spirometry was performed after the repeated MRI and MBW.</w:t>
      </w:r>
      <w:r w:rsidR="00FE3CC9">
        <w:t xml:space="preserve"> </w:t>
      </w:r>
      <w:r>
        <w:t>At every visit</w:t>
      </w:r>
      <w:r w:rsidRPr="00DB3B3D">
        <w:t xml:space="preserve"> </w:t>
      </w:r>
      <w:r>
        <w:t>the patient’s height and weight</w:t>
      </w:r>
      <w:r w:rsidRPr="00DB3B3D">
        <w:t xml:space="preserve"> </w:t>
      </w:r>
      <w:r>
        <w:t>were recorded</w:t>
      </w:r>
      <w:r w:rsidRPr="00DB3B3D">
        <w:t xml:space="preserve">. </w:t>
      </w:r>
      <w:r w:rsidR="00EE1F0E" w:rsidRPr="00D97D81">
        <w:rPr>
          <w:vertAlign w:val="superscript"/>
        </w:rPr>
        <w:t>3</w:t>
      </w:r>
      <w:r w:rsidR="00EE1F0E">
        <w:t xml:space="preserve">He and </w:t>
      </w:r>
      <w:r w:rsidR="00EE1F0E" w:rsidRPr="00D97D81">
        <w:rPr>
          <w:vertAlign w:val="superscript"/>
        </w:rPr>
        <w:t>129</w:t>
      </w:r>
      <w:r w:rsidR="00EE1F0E">
        <w:t xml:space="preserve">Xe MRI were attempted at each study visit alongside </w:t>
      </w:r>
      <w:r w:rsidR="00EE1F0E" w:rsidRPr="00D97D81">
        <w:rPr>
          <w:vertAlign w:val="superscript"/>
        </w:rPr>
        <w:t>1</w:t>
      </w:r>
      <w:r w:rsidR="00EE1F0E">
        <w:t xml:space="preserve">H MRI. A variety of </w:t>
      </w:r>
      <w:r w:rsidR="00EE1F0E" w:rsidRPr="00D97D81">
        <w:rPr>
          <w:vertAlign w:val="superscript"/>
        </w:rPr>
        <w:t>1</w:t>
      </w:r>
      <w:r w:rsidR="00EE1F0E">
        <w:t xml:space="preserve">H MRI sequences were utilised throughout MMAVIC with some sequences added to the protocol when they became available. These sequences are described in detail in chapter </w:t>
      </w:r>
      <w:r w:rsidR="00EE1F0E">
        <w:fldChar w:fldCharType="begin"/>
      </w:r>
      <w:r w:rsidR="00EE1F0E">
        <w:instrText xml:space="preserve"> REF _Ref26889244 \r \h </w:instrText>
      </w:r>
      <w:r w:rsidR="00EE1F0E">
        <w:fldChar w:fldCharType="separate"/>
      </w:r>
      <w:r w:rsidR="00EE1F0E">
        <w:t>2.3.3</w:t>
      </w:r>
      <w:r w:rsidR="00EE1F0E">
        <w:fldChar w:fldCharType="end"/>
      </w:r>
      <w:r w:rsidR="00EE1F0E">
        <w:t xml:space="preserve"> (</w:t>
      </w:r>
      <w:r w:rsidR="00EE1F0E">
        <w:fldChar w:fldCharType="begin"/>
      </w:r>
      <w:r w:rsidR="00EE1F0E">
        <w:instrText xml:space="preserve"> REF _Ref26889282 \h </w:instrText>
      </w:r>
      <w:r w:rsidR="00EE1F0E">
        <w:fldChar w:fldCharType="separate"/>
      </w:r>
      <w:r w:rsidR="00EE1F0E">
        <w:t xml:space="preserve">Anatomical </w:t>
      </w:r>
      <w:r w:rsidR="00EE1F0E">
        <w:rPr>
          <w:vertAlign w:val="superscript"/>
        </w:rPr>
        <w:t>1</w:t>
      </w:r>
      <w:r w:rsidR="00EE1F0E">
        <w:t>H MRI</w:t>
      </w:r>
      <w:r w:rsidR="00EE1F0E">
        <w:fldChar w:fldCharType="end"/>
      </w:r>
      <w:r w:rsidR="00EE1F0E">
        <w:t>, p</w:t>
      </w:r>
      <w:r w:rsidR="00EE1F0E">
        <w:fldChar w:fldCharType="begin"/>
      </w:r>
      <w:r w:rsidR="00EE1F0E">
        <w:instrText xml:space="preserve"> PAGEREF _Ref26889288 \h </w:instrText>
      </w:r>
      <w:r w:rsidR="00EE1F0E">
        <w:fldChar w:fldCharType="separate"/>
      </w:r>
      <w:r w:rsidR="00EE1F0E">
        <w:rPr>
          <w:noProof/>
        </w:rPr>
        <w:t>101</w:t>
      </w:r>
      <w:r w:rsidR="00EE1F0E">
        <w:fldChar w:fldCharType="end"/>
      </w:r>
      <w:r w:rsidR="00EE1F0E">
        <w:t xml:space="preserve">). </w:t>
      </w:r>
      <w:r w:rsidR="00EE1F0E">
        <w:fldChar w:fldCharType="begin"/>
      </w:r>
      <w:r w:rsidR="00EE1F0E">
        <w:instrText xml:space="preserve"> REF _Ref26889329 \h </w:instrText>
      </w:r>
      <w:r w:rsidR="00EE1F0E">
        <w:fldChar w:fldCharType="separate"/>
      </w:r>
      <w:r w:rsidR="00EE1F0E">
        <w:t>Appendix 6: MMAVIC attendance chart and MRI acquisition chart</w:t>
      </w:r>
      <w:r w:rsidR="00EE1F0E">
        <w:fldChar w:fldCharType="end"/>
      </w:r>
      <w:r w:rsidR="00EE1F0E">
        <w:t xml:space="preserve"> (p</w:t>
      </w:r>
      <w:r w:rsidR="00EE1F0E">
        <w:fldChar w:fldCharType="begin"/>
      </w:r>
      <w:r w:rsidR="00EE1F0E">
        <w:instrText xml:space="preserve"> PAGEREF _Ref26889408 \h </w:instrText>
      </w:r>
      <w:r w:rsidR="00EE1F0E">
        <w:fldChar w:fldCharType="separate"/>
      </w:r>
      <w:r w:rsidR="00EE1F0E">
        <w:rPr>
          <w:noProof/>
        </w:rPr>
        <w:t>355</w:t>
      </w:r>
      <w:r w:rsidR="00EE1F0E">
        <w:fldChar w:fldCharType="end"/>
      </w:r>
      <w:r w:rsidR="00EE1F0E">
        <w:t xml:space="preserve">) details the specific ventilation and </w:t>
      </w:r>
      <w:r w:rsidR="00EE1F0E" w:rsidRPr="00D97D81">
        <w:rPr>
          <w:vertAlign w:val="superscript"/>
        </w:rPr>
        <w:t>1</w:t>
      </w:r>
      <w:r w:rsidR="00EE1F0E">
        <w:t>H MRI sequences used for each patient at each visit.</w:t>
      </w:r>
    </w:p>
    <w:p w14:paraId="69247410" w14:textId="77777777" w:rsidR="00D848A8" w:rsidRDefault="00D848A8" w:rsidP="006717E0"/>
    <w:p w14:paraId="37D6A1D8" w14:textId="77777777" w:rsidR="00824FFE" w:rsidRDefault="00824FFE" w:rsidP="00D97D81">
      <w:pPr>
        <w:keepNext/>
        <w:jc w:val="center"/>
      </w:pPr>
      <w:r>
        <w:rPr>
          <w:noProof/>
          <w:lang w:val="en-US"/>
        </w:rPr>
        <w:drawing>
          <wp:inline distT="0" distB="0" distL="0" distR="0" wp14:anchorId="4AE18D8A" wp14:editId="5CDE8AB1">
            <wp:extent cx="6116320" cy="2419955"/>
            <wp:effectExtent l="0" t="0" r="508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MAVIC flowchart.png"/>
                    <pic:cNvPicPr/>
                  </pic:nvPicPr>
                  <pic:blipFill>
                    <a:blip r:embed="rId40">
                      <a:extLst>
                        <a:ext uri="{28A0092B-C50C-407E-A947-70E740481C1C}">
                          <a14:useLocalDpi xmlns:a14="http://schemas.microsoft.com/office/drawing/2010/main" val="0"/>
                        </a:ext>
                      </a:extLst>
                    </a:blip>
                    <a:stretch>
                      <a:fillRect/>
                    </a:stretch>
                  </pic:blipFill>
                  <pic:spPr>
                    <a:xfrm>
                      <a:off x="0" y="0"/>
                      <a:ext cx="6116320" cy="2419955"/>
                    </a:xfrm>
                    <a:prstGeom prst="rect">
                      <a:avLst/>
                    </a:prstGeom>
                  </pic:spPr>
                </pic:pic>
              </a:graphicData>
            </a:graphic>
          </wp:inline>
        </w:drawing>
      </w:r>
    </w:p>
    <w:p w14:paraId="630B3E22" w14:textId="318AFB54" w:rsidR="00FE3CC9" w:rsidRPr="00FE3CC9" w:rsidRDefault="00824FFE" w:rsidP="000A016E">
      <w:pPr>
        <w:pStyle w:val="Caption"/>
      </w:pPr>
      <w:bookmarkStart w:id="122" w:name="_Ref26888893"/>
      <w:bookmarkStart w:id="123" w:name="_Toc27383010"/>
      <w:r>
        <w:t xml:space="preserve">Figure </w:t>
      </w:r>
      <w:fldSimple w:instr=" STYLEREF 1 \s ">
        <w:r>
          <w:rPr>
            <w:noProof/>
          </w:rPr>
          <w:t>2</w:t>
        </w:r>
      </w:fldSimple>
      <w:r>
        <w:noBreakHyphen/>
      </w:r>
      <w:fldSimple w:instr=" SEQ Figure \* ARABIC \s 1 ">
        <w:r>
          <w:rPr>
            <w:noProof/>
          </w:rPr>
          <w:t>1</w:t>
        </w:r>
      </w:fldSimple>
      <w:bookmarkEnd w:id="122"/>
      <w:r w:rsidR="00FE3CC9">
        <w:t>: MMAVIC study flowchart including the order of assessment at each study visit</w:t>
      </w:r>
      <w:bookmarkEnd w:id="123"/>
    </w:p>
    <w:p w14:paraId="0772ABE7" w14:textId="77777777" w:rsidR="008D254C" w:rsidRPr="00DB3B3D" w:rsidRDefault="008D254C" w:rsidP="006717E0"/>
    <w:p w14:paraId="03F01A74" w14:textId="77777777" w:rsidR="00E31BAC" w:rsidRDefault="00E31BAC">
      <w:pPr>
        <w:spacing w:line="240" w:lineRule="auto"/>
        <w:ind w:right="0"/>
        <w:jc w:val="left"/>
        <w:rPr>
          <w:rFonts w:asciiTheme="majorHAnsi" w:eastAsiaTheme="majorEastAsia" w:hAnsiTheme="majorHAnsi" w:cstheme="majorBidi"/>
          <w:b/>
          <w:bCs/>
          <w:color w:val="000000" w:themeColor="text1"/>
        </w:rPr>
      </w:pPr>
      <w:r>
        <w:br w:type="page"/>
      </w:r>
    </w:p>
    <w:p w14:paraId="368583DF" w14:textId="0A91517F" w:rsidR="00D848A8" w:rsidRDefault="00D848A8" w:rsidP="006717E0">
      <w:pPr>
        <w:pStyle w:val="Heading3"/>
      </w:pPr>
      <w:bookmarkStart w:id="124" w:name="_Toc27382871"/>
      <w:r>
        <w:lastRenderedPageBreak/>
        <w:t>Ethical Considerations</w:t>
      </w:r>
      <w:bookmarkEnd w:id="124"/>
    </w:p>
    <w:p w14:paraId="3B20D7BB" w14:textId="77777777" w:rsidR="00D848A8" w:rsidRPr="004528BB" w:rsidRDefault="00D848A8" w:rsidP="006717E0"/>
    <w:p w14:paraId="7600F2FA" w14:textId="055555F8" w:rsidR="00D848A8" w:rsidRPr="001825C4" w:rsidRDefault="00D848A8" w:rsidP="006717E0">
      <w:pPr>
        <w:pStyle w:val="Heading4"/>
      </w:pPr>
      <w:bookmarkStart w:id="125" w:name="_Toc330481746"/>
      <w:r w:rsidRPr="001825C4">
        <w:t>General MRI aspects</w:t>
      </w:r>
      <w:bookmarkEnd w:id="125"/>
    </w:p>
    <w:p w14:paraId="1D765D0E" w14:textId="77777777" w:rsidR="00D848A8" w:rsidRPr="00546E91" w:rsidRDefault="00D848A8" w:rsidP="006717E0"/>
    <w:p w14:paraId="60DC9BDB" w14:textId="7071168D" w:rsidR="00D848A8" w:rsidRDefault="00D848A8" w:rsidP="006717E0">
      <w:r w:rsidRPr="00546E91">
        <w:t xml:space="preserve">MRI studies </w:t>
      </w:r>
      <w:r>
        <w:t>were</w:t>
      </w:r>
      <w:r w:rsidRPr="00546E91">
        <w:t xml:space="preserve"> </w:t>
      </w:r>
      <w:r>
        <w:t xml:space="preserve">coordinated by myself and </w:t>
      </w:r>
      <w:r w:rsidRPr="00546E91">
        <w:t xml:space="preserve">performed at our facility by </w:t>
      </w:r>
      <w:r>
        <w:t xml:space="preserve">myself, </w:t>
      </w:r>
      <w:r w:rsidRPr="00546E91">
        <w:t xml:space="preserve">a dedicated team of radiographers and MRI physicists for a variety of clinical and research indications. Subjects </w:t>
      </w:r>
      <w:r>
        <w:t>would have been</w:t>
      </w:r>
      <w:r w:rsidRPr="00546E91">
        <w:t xml:space="preserve"> excluded if there </w:t>
      </w:r>
      <w:r>
        <w:t>were</w:t>
      </w:r>
      <w:r w:rsidRPr="00546E91">
        <w:t xml:space="preserve"> any concerns about the possible presence of MR incompatibility. This </w:t>
      </w:r>
      <w:r>
        <w:t>was</w:t>
      </w:r>
      <w:r w:rsidRPr="00546E91">
        <w:t xml:space="preserve"> assessed using a locally designed safety questionnaire and in accordance with local protocol. </w:t>
      </w:r>
      <w:r>
        <w:t>B</w:t>
      </w:r>
      <w:r w:rsidRPr="00546E91">
        <w:t>aseline oxygen saturation</w:t>
      </w:r>
      <w:r>
        <w:t>s</w:t>
      </w:r>
      <w:r w:rsidRPr="00546E91">
        <w:t xml:space="preserve"> </w:t>
      </w:r>
      <w:r>
        <w:t>were</w:t>
      </w:r>
      <w:r w:rsidRPr="00546E91">
        <w:t xml:space="preserve"> recorded prior to and during th</w:t>
      </w:r>
      <w:r>
        <w:t>e MRI to ensure the Sp</w:t>
      </w:r>
      <w:r w:rsidR="00DF2511">
        <w:t>O</w:t>
      </w:r>
      <w:r w:rsidR="00DF2511">
        <w:rPr>
          <w:vertAlign w:val="subscript"/>
        </w:rPr>
        <w:t>2</w:t>
      </w:r>
      <w:r>
        <w:t xml:space="preserve"> returned to baseline after inhalation of hyperpolarised gases</w:t>
      </w:r>
      <w:r w:rsidRPr="00546E91">
        <w:t xml:space="preserve">. </w:t>
      </w:r>
    </w:p>
    <w:p w14:paraId="0A53FC20" w14:textId="77777777" w:rsidR="00D848A8" w:rsidRPr="00546E91" w:rsidRDefault="00D848A8" w:rsidP="006717E0"/>
    <w:p w14:paraId="52FC09C0" w14:textId="5828CA22" w:rsidR="00D848A8" w:rsidRPr="001825C4" w:rsidRDefault="00D848A8" w:rsidP="006717E0">
      <w:pPr>
        <w:pStyle w:val="Heading4"/>
      </w:pPr>
      <w:bookmarkStart w:id="126" w:name="_Toc330481747"/>
      <w:r w:rsidRPr="001825C4">
        <w:t>Xenon</w:t>
      </w:r>
      <w:r>
        <w:t>-129 (</w:t>
      </w:r>
      <w:r w:rsidR="005E6BBB">
        <w:rPr>
          <w:vertAlign w:val="superscript"/>
        </w:rPr>
        <w:t>129</w:t>
      </w:r>
      <w:r w:rsidR="005E6BBB">
        <w:t>Xe</w:t>
      </w:r>
      <w:r>
        <w:t>)</w:t>
      </w:r>
      <w:r w:rsidRPr="001825C4">
        <w:t xml:space="preserve"> and helium</w:t>
      </w:r>
      <w:r>
        <w:t>-3</w:t>
      </w:r>
      <w:r w:rsidRPr="001825C4">
        <w:t xml:space="preserve"> </w:t>
      </w:r>
      <w:r>
        <w:t>(</w:t>
      </w:r>
      <w:r w:rsidR="005E6BBB">
        <w:rPr>
          <w:vertAlign w:val="superscript"/>
        </w:rPr>
        <w:t>3</w:t>
      </w:r>
      <w:r w:rsidR="005E6BBB">
        <w:t>He</w:t>
      </w:r>
      <w:r>
        <w:t xml:space="preserve">) </w:t>
      </w:r>
      <w:r w:rsidRPr="001825C4">
        <w:t>MRI</w:t>
      </w:r>
      <w:bookmarkEnd w:id="126"/>
    </w:p>
    <w:p w14:paraId="2A0EF872" w14:textId="77777777" w:rsidR="00D848A8" w:rsidRPr="0001391C" w:rsidRDefault="00D848A8" w:rsidP="006717E0"/>
    <w:p w14:paraId="1B5E0442" w14:textId="5F4F14E3" w:rsidR="00D848A8" w:rsidRDefault="00D848A8" w:rsidP="006717E0">
      <w:r w:rsidRPr="00546E91">
        <w:t xml:space="preserve">All persons handling these gases </w:t>
      </w:r>
      <w:r>
        <w:t>were trained</w:t>
      </w:r>
      <w:r w:rsidRPr="00546E91">
        <w:t xml:space="preserve"> for clinical lung imaging research with inhaled </w:t>
      </w:r>
      <w:r w:rsidR="005E6BBB">
        <w:rPr>
          <w:vertAlign w:val="superscript"/>
        </w:rPr>
        <w:t>129</w:t>
      </w:r>
      <w:r w:rsidR="005E6BBB">
        <w:t>Xe</w:t>
      </w:r>
      <w:r w:rsidRPr="00546E91">
        <w:t xml:space="preserve"> and </w:t>
      </w:r>
      <w:r w:rsidR="005E6BBB">
        <w:rPr>
          <w:vertAlign w:val="superscript"/>
        </w:rPr>
        <w:t>3</w:t>
      </w:r>
      <w:r w:rsidR="005E6BBB">
        <w:t>He</w:t>
      </w:r>
      <w:r w:rsidRPr="00546E91">
        <w:t xml:space="preserve"> </w:t>
      </w:r>
      <w:r>
        <w:t xml:space="preserve">and </w:t>
      </w:r>
      <w:r w:rsidRPr="00546E91">
        <w:t xml:space="preserve">have had formal training in their use. </w:t>
      </w:r>
      <w:r>
        <w:t xml:space="preserve">The inhalation of </w:t>
      </w:r>
      <w:r w:rsidR="005E6BBB">
        <w:rPr>
          <w:vertAlign w:val="superscript"/>
        </w:rPr>
        <w:t>129</w:t>
      </w:r>
      <w:r w:rsidR="005E6BBB">
        <w:t>Xe</w:t>
      </w:r>
      <w:r>
        <w:t xml:space="preserve"> can cause m</w:t>
      </w:r>
      <w:r w:rsidRPr="00546E91">
        <w:t xml:space="preserve">inor side effects </w:t>
      </w:r>
      <w:r>
        <w:t>including</w:t>
      </w:r>
      <w:r w:rsidRPr="00546E91">
        <w:t xml:space="preserve"> transient euphoric symptoms, nausea and headache, </w:t>
      </w:r>
      <w:r>
        <w:t xml:space="preserve">which may </w:t>
      </w:r>
      <w:r w:rsidRPr="00546E91">
        <w:t xml:space="preserve">last for </w:t>
      </w:r>
      <w:r>
        <w:t xml:space="preserve">a </w:t>
      </w:r>
      <w:r w:rsidRPr="00546E91">
        <w:t xml:space="preserve">few </w:t>
      </w:r>
      <w:r>
        <w:t>minutes</w:t>
      </w:r>
      <w:r w:rsidRPr="00546E91">
        <w:t>. At the doses use</w:t>
      </w:r>
      <w:r>
        <w:t>d</w:t>
      </w:r>
      <w:r w:rsidRPr="00546E91">
        <w:t xml:space="preserve"> </w:t>
      </w:r>
      <w:r>
        <w:t xml:space="preserve">within MMAVIC </w:t>
      </w:r>
      <w:r w:rsidRPr="00546E91">
        <w:t>the anticipated anaesthetic effect of xenon is estimated to be negligible, as demonstrated in both volunteers and patients including children</w:t>
      </w:r>
      <w:r>
        <w:t xml:space="preserve"> </w:t>
      </w:r>
      <w:r w:rsidRPr="00546E91">
        <w:fldChar w:fldCharType="begin">
          <w:fldData xml:space="preserve">PEVuZE5vdGU+PENpdGU+PEF1dGhvcj5TaHVrbGE8L0F1dGhvcj48WWVhcj4yMDEyPC9ZZWFyPjxS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B86FC1">
        <w:instrText xml:space="preserve"> ADDIN EN.CITE </w:instrText>
      </w:r>
      <w:r w:rsidR="00B86FC1">
        <w:fldChar w:fldCharType="begin">
          <w:fldData xml:space="preserve">PEVuZE5vdGU+PENpdGU+PEF1dGhvcj5TaHVrbGE8L0F1dGhvcj48WWVhcj4yMDEyPC9ZZWFyPjxS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B86FC1">
        <w:instrText xml:space="preserve"> ADDIN EN.CITE.DATA </w:instrText>
      </w:r>
      <w:r w:rsidR="00B86FC1">
        <w:fldChar w:fldCharType="end"/>
      </w:r>
      <w:r w:rsidRPr="00546E91">
        <w:fldChar w:fldCharType="separate"/>
      </w:r>
      <w:r w:rsidR="00B86FC1">
        <w:rPr>
          <w:noProof/>
        </w:rPr>
        <w:t>[251, 252]</w:t>
      </w:r>
      <w:r w:rsidRPr="00546E91">
        <w:fldChar w:fldCharType="end"/>
      </w:r>
      <w:r w:rsidRPr="00546E91">
        <w:t>.</w:t>
      </w:r>
      <w:r>
        <w:t xml:space="preserve"> The POLARIS group holds an MHRA regulatory license for manufacture of </w:t>
      </w:r>
      <w:r w:rsidR="005E6BBB">
        <w:rPr>
          <w:vertAlign w:val="superscript"/>
        </w:rPr>
        <w:t>3</w:t>
      </w:r>
      <w:r w:rsidR="005E6BBB">
        <w:t>He</w:t>
      </w:r>
      <w:r>
        <w:t xml:space="preserve"> and </w:t>
      </w:r>
      <w:r w:rsidR="005E6BBB">
        <w:rPr>
          <w:vertAlign w:val="superscript"/>
        </w:rPr>
        <w:t>129</w:t>
      </w:r>
      <w:r w:rsidR="005E6BBB">
        <w:t>Xe</w:t>
      </w:r>
      <w:r>
        <w:t xml:space="preserve"> for in-vivo imaging.</w:t>
      </w:r>
    </w:p>
    <w:p w14:paraId="00D61F76" w14:textId="77777777" w:rsidR="00D848A8" w:rsidRPr="00546E91" w:rsidRDefault="00D848A8" w:rsidP="006717E0"/>
    <w:p w14:paraId="3181B049" w14:textId="6F818E56" w:rsidR="00D848A8" w:rsidRPr="001825C4" w:rsidRDefault="00D848A8" w:rsidP="006717E0">
      <w:pPr>
        <w:pStyle w:val="Heading4"/>
      </w:pPr>
      <w:bookmarkStart w:id="127" w:name="_Toc330481748"/>
      <w:r w:rsidRPr="001825C4">
        <w:t>Dynamic contrast enhanced (DCE) MRI</w:t>
      </w:r>
      <w:bookmarkEnd w:id="127"/>
    </w:p>
    <w:p w14:paraId="57549FC2" w14:textId="77777777" w:rsidR="00D848A8" w:rsidRPr="00546E91" w:rsidRDefault="00D848A8" w:rsidP="006717E0"/>
    <w:p w14:paraId="6481C681" w14:textId="1D821B78" w:rsidR="00D848A8" w:rsidRDefault="00D848A8" w:rsidP="006717E0">
      <w:r>
        <w:t>DCE MRI requires patients to undergo cannulation. The c</w:t>
      </w:r>
      <w:r w:rsidRPr="00546E91">
        <w:t xml:space="preserve">annulation </w:t>
      </w:r>
      <w:r>
        <w:t xml:space="preserve">required </w:t>
      </w:r>
      <w:r w:rsidRPr="00546E91">
        <w:t xml:space="preserve">involves a small amount of discomfort and may cause </w:t>
      </w:r>
      <w:r>
        <w:t xml:space="preserve">some </w:t>
      </w:r>
      <w:r w:rsidRPr="00546E91">
        <w:t>localised bruising.</w:t>
      </w:r>
      <w:r>
        <w:t xml:space="preserve"> </w:t>
      </w:r>
      <w:r w:rsidRPr="00546E91">
        <w:t>Side effects of the contrast agent injection may include mild headache, nausea and localized cold sensation at the site of injection. Rarely</w:t>
      </w:r>
      <w:r>
        <w:t>,</w:t>
      </w:r>
      <w:r w:rsidRPr="00546E91">
        <w:t xml:space="preserve"> low blood pressure and light-headedness occurs which can be treated immediately with a drip (intravenous fluid). Very rarely (less than one in one thousand), participants are allergic to the contrast agent. These effects are most commonly hives and itchy eyes, but more severe reactions have been reported, which </w:t>
      </w:r>
      <w:r>
        <w:t xml:space="preserve">have </w:t>
      </w:r>
      <w:r w:rsidRPr="00546E91">
        <w:t>result</w:t>
      </w:r>
      <w:r>
        <w:t>ed</w:t>
      </w:r>
      <w:r w:rsidRPr="00546E91">
        <w:t xml:space="preserve"> in shortness of breath </w:t>
      </w:r>
      <w:r w:rsidRPr="00546E91">
        <w:fldChar w:fldCharType="begin"/>
      </w:r>
      <w:r w:rsidR="00B86FC1">
        <w:instrText xml:space="preserve"> ADDIN EN.CITE &lt;EndNote&gt;&lt;Cite&gt;&lt;Author&gt;Radiology&lt;/Author&gt;&lt;Year&gt;2013&lt;/Year&gt;&lt;RecNum&gt;326&lt;/RecNum&gt;&lt;DisplayText&gt;[253]&lt;/DisplayText&gt;&lt;record&gt;&lt;rec-number&gt;326&lt;/rec-number&gt;&lt;foreign-keys&gt;&lt;key app="EN" db-id="52evaf50e9fe5cewd9b555d6wtw099s0pzrz" timestamp="1436179105"&gt;326&lt;/key&gt;&lt;key app="ENWeb" db-id=""&gt;0&lt;/key&gt;&lt;/foreign-keys&gt;&lt;ref-type name="Journal Article"&gt;17&lt;/ref-type&gt;&lt;contributors&gt;&lt;authors&gt;&lt;author&gt;American College of Radiology Committee on Drugs and Contrast Media,&lt;/author&gt;&lt;/authors&gt;&lt;/contributors&gt;&lt;titles&gt;&lt;title&gt;ACR Manual on Contrast Media&lt;/title&gt;&lt;/titles&gt;&lt;volume&gt;Version 9&lt;/volume&gt;&lt;dates&gt;&lt;year&gt;2013&lt;/year&gt;&lt;/dates&gt;&lt;urls&gt;&lt;/urls&gt;&lt;/record&gt;&lt;/Cite&gt;&lt;/EndNote&gt;</w:instrText>
      </w:r>
      <w:r w:rsidRPr="00546E91">
        <w:fldChar w:fldCharType="separate"/>
      </w:r>
      <w:r w:rsidR="00B86FC1">
        <w:rPr>
          <w:noProof/>
        </w:rPr>
        <w:t>[253]</w:t>
      </w:r>
      <w:r w:rsidRPr="00546E91">
        <w:fldChar w:fldCharType="end"/>
      </w:r>
      <w:r w:rsidRPr="00546E91">
        <w:t xml:space="preserve">. There have been several reports of patients developing nephrogenic systemic fibrosis (NSF), after intravascular MRI contrast agents containing gadolinium </w:t>
      </w:r>
      <w:r w:rsidRPr="00546E91">
        <w:fldChar w:fldCharType="begin">
          <w:fldData xml:space="preserve">PEVuZE5vdGU+PENpdGU+PEF1dGhvcj5BZ2Fyd2FsPC9BdXRob3I+PFllYXI+MjAwOTwvWWVhcj48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xvZ3ksIERpYWx5c2lzLCBUcmFuc3BsYW50YXRpb248L2Z1bGwt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=
</w:fldData>
        </w:fldChar>
      </w:r>
      <w:r w:rsidR="00B86FC1">
        <w:instrText xml:space="preserve"> ADDIN EN.CITE </w:instrText>
      </w:r>
      <w:r w:rsidR="00B86FC1">
        <w:fldChar w:fldCharType="begin">
          <w:fldData xml:space="preserve">PEVuZE5vdGU+PENpdGU+PEF1dGhvcj5BZ2Fyd2FsPC9BdXRob3I+PFllYXI+MjAwOTwvWWVhcj48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xvZ3ksIERpYWx5c2lzLCBUcmFuc3BsYW50YXRpb248L2Z1bGwt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=
</w:fldData>
        </w:fldChar>
      </w:r>
      <w:r w:rsidR="00B86FC1">
        <w:instrText xml:space="preserve"> ADDIN EN.CITE.DATA </w:instrText>
      </w:r>
      <w:r w:rsidR="00B86FC1">
        <w:fldChar w:fldCharType="end"/>
      </w:r>
      <w:r w:rsidRPr="00546E91">
        <w:fldChar w:fldCharType="separate"/>
      </w:r>
      <w:r w:rsidR="00B86FC1">
        <w:rPr>
          <w:noProof/>
        </w:rPr>
        <w:t>[250]</w:t>
      </w:r>
      <w:r w:rsidRPr="00546E91">
        <w:fldChar w:fldCharType="end"/>
      </w:r>
      <w:r w:rsidRPr="00546E91">
        <w:t xml:space="preserve">. NSF is a very rare but potentially serious and life-threatening condition. However, no cases of NSF have been reported in patients with normal renal function and Gadovist (gadobutrol) is categorised as a “low risk agent”, unless there is severe renal impairment. We </w:t>
      </w:r>
      <w:r>
        <w:t>therefore</w:t>
      </w:r>
      <w:r w:rsidRPr="00546E91">
        <w:t xml:space="preserve"> screen</w:t>
      </w:r>
      <w:r>
        <w:t>ed</w:t>
      </w:r>
      <w:r w:rsidRPr="00546E91">
        <w:t xml:space="preserve"> out all patients with renal dysfunction as stipulated in </w:t>
      </w:r>
      <w:r>
        <w:t>the</w:t>
      </w:r>
      <w:r w:rsidRPr="00546E91">
        <w:t xml:space="preserve"> exclusions </w:t>
      </w:r>
      <w:r>
        <w:t>criteria</w:t>
      </w:r>
      <w:r w:rsidRPr="00546E91">
        <w:t>.</w:t>
      </w:r>
      <w:r>
        <w:t xml:space="preserve"> Since the DCE MRI is the only invasive method within the protocol and to avoid losing patients not keen on the idea of </w:t>
      </w:r>
      <w:r>
        <w:lastRenderedPageBreak/>
        <w:t xml:space="preserve">cannulation, this test was specifically stipulated on the consent form and patients were given the option of performing the rest of the protocol without this test. </w:t>
      </w:r>
    </w:p>
    <w:p w14:paraId="61A9301B" w14:textId="77777777" w:rsidR="00D848A8" w:rsidRPr="00546E91" w:rsidRDefault="00D848A8" w:rsidP="006717E0"/>
    <w:p w14:paraId="32A77591" w14:textId="169585E1" w:rsidR="00D848A8" w:rsidRPr="001825C4" w:rsidRDefault="00D848A8" w:rsidP="006717E0">
      <w:pPr>
        <w:pStyle w:val="Heading4"/>
      </w:pPr>
      <w:bookmarkStart w:id="128" w:name="_Toc330481749"/>
      <w:r w:rsidRPr="001825C4">
        <w:t>Other clinical investigations</w:t>
      </w:r>
      <w:bookmarkEnd w:id="128"/>
    </w:p>
    <w:p w14:paraId="5D561BE2" w14:textId="77777777" w:rsidR="00D848A8" w:rsidRPr="0001391C" w:rsidRDefault="00D848A8" w:rsidP="006717E0"/>
    <w:p w14:paraId="4B788FA2" w14:textId="35D550A5" w:rsidR="00D848A8" w:rsidRPr="00546E91" w:rsidRDefault="00D848A8" w:rsidP="006717E0">
      <w:r>
        <w:t>MBW was</w:t>
      </w:r>
      <w:r w:rsidRPr="00546E91">
        <w:t xml:space="preserve"> performed on a modified Innocor device. This equipment is well described in research projects </w:t>
      </w:r>
      <w:r w:rsidRPr="00546E91">
        <w:fldChar w:fldCharType="begin">
          <w:fldData xml:space="preserve">cz48cmVsYXRlZC11cmxzPjx1cmw+aHR0cHM6Ly93d3cubmNiaS5ubG0ubmloLmdvdi9wdWJtZWQv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SwgMTA0LTEwNiwgMTA4LCAxMDks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GVkaXRpb24+MjAxNS8wOS8wNjwvZWRpdGlvbj48ZGF0ZXM+PHllYXI+MjAxNTwveWVh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ZXJpY2FuIEpvdXJuYWwgb2YgUmVzcGlyYXRvcnkgYW5kIENyaXRpY2Fs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x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==
</w:fldData>
        </w:fldChar>
      </w:r>
      <w:r w:rsidR="00B86FC1">
        <w:instrText xml:space="preserve"> ADDIN EN.CITE.DATA </w:instrText>
      </w:r>
      <w:r w:rsidR="00B86FC1">
        <w:fldChar w:fldCharType="end"/>
      </w:r>
      <w:r w:rsidR="00B86FC1">
        <w:fldChar w:fldCharType="begin">
          <w:fldData xml:space="preserve">cz48cmVsYXRlZC11cmxzPjx1cmw+aHR0cHM6Ly93d3cubmNiaS5ubG0ubmloLmdvdi9wdWJtZWQv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</w:fldData>
        </w:fldChar>
      </w:r>
      <w:r w:rsidR="00B86FC1">
        <w:instrText xml:space="preserve"> ADDIN EN.CITE.DATA </w:instrText>
      </w:r>
      <w:r w:rsidR="00B86FC1">
        <w:fldChar w:fldCharType="end"/>
      </w:r>
      <w:r w:rsidRPr="00546E91">
        <w:fldChar w:fldCharType="separate"/>
      </w:r>
      <w:r w:rsidR="00B86FC1">
        <w:rPr>
          <w:noProof/>
        </w:rPr>
        <w:t>[101, 104-106, 108, 109, 111-115, 117, 249, 254]</w:t>
      </w:r>
      <w:r w:rsidRPr="00546E91">
        <w:fldChar w:fldCharType="end"/>
      </w:r>
      <w:r w:rsidRPr="00546E91">
        <w:t xml:space="preserve"> and has gone through ethical approval </w:t>
      </w:r>
      <w:r>
        <w:t xml:space="preserve">on </w:t>
      </w:r>
      <w:r w:rsidRPr="00546E91">
        <w:t>m</w:t>
      </w:r>
      <w:r>
        <w:t>ultiple</w:t>
      </w:r>
      <w:r w:rsidRPr="00546E91">
        <w:t xml:space="preserve"> </w:t>
      </w:r>
      <w:r>
        <w:t>studies</w:t>
      </w:r>
      <w:r w:rsidRPr="00546E91">
        <w:t xml:space="preserve"> and poses no risk t</w:t>
      </w:r>
      <w:r>
        <w:t>o the researcher or participant</w:t>
      </w:r>
      <w:r w:rsidRPr="00546E91">
        <w:t xml:space="preserve">. </w:t>
      </w:r>
      <w:r>
        <w:t>MBW</w:t>
      </w:r>
      <w:r w:rsidRPr="00546E91">
        <w:t xml:space="preserve"> involves breathing in a mixture of 0.2% </w:t>
      </w:r>
      <w:r>
        <w:t>sulfur-hexafluoride (</w:t>
      </w:r>
      <w:r w:rsidR="005E6BBB">
        <w:t>SF</w:t>
      </w:r>
      <w:r w:rsidR="005E6BBB">
        <w:rPr>
          <w:vertAlign w:val="subscript"/>
        </w:rPr>
        <w:t>6</w:t>
      </w:r>
      <w:r>
        <w:t>)</w:t>
      </w:r>
      <w:r w:rsidRPr="00546E91">
        <w:t xml:space="preserve"> in a balance of air. This gas mixture poses no risk to the participant and is the same </w:t>
      </w:r>
      <w:r>
        <w:t xml:space="preserve">gas </w:t>
      </w:r>
      <w:r w:rsidRPr="00546E91">
        <w:t xml:space="preserve">mix as described in previous research studies. </w:t>
      </w:r>
    </w:p>
    <w:p w14:paraId="6B2B0E38" w14:textId="77777777" w:rsidR="00D848A8" w:rsidRDefault="00D848A8" w:rsidP="006717E0"/>
    <w:p w14:paraId="6DCD6869" w14:textId="77777777" w:rsidR="00D848A8" w:rsidRDefault="00D848A8" w:rsidP="006717E0">
      <w:r>
        <w:t>Spirometry</w:t>
      </w:r>
      <w:r w:rsidRPr="00546E91">
        <w:t xml:space="preserve"> and body plethysmography are performed routinely and are what can be reasonably expected from standard clinical practice. These are non-invasive and pose no tangible risk to the subjects.</w:t>
      </w:r>
    </w:p>
    <w:p w14:paraId="7C2B7DE6" w14:textId="77777777" w:rsidR="00D848A8" w:rsidRPr="00546E91" w:rsidRDefault="00D848A8" w:rsidP="006717E0"/>
    <w:p w14:paraId="2B89E734" w14:textId="28BA8BAA" w:rsidR="00D848A8" w:rsidRPr="001825C4" w:rsidRDefault="00D848A8" w:rsidP="006717E0">
      <w:pPr>
        <w:pStyle w:val="Heading4"/>
      </w:pPr>
      <w:bookmarkStart w:id="129" w:name="_Ref325813895"/>
      <w:bookmarkStart w:id="130" w:name="_Toc330481750"/>
      <w:r w:rsidRPr="001825C4">
        <w:t>Cardio-Pulmonary Exercise Test (CPET</w:t>
      </w:r>
      <w:bookmarkEnd w:id="129"/>
      <w:bookmarkEnd w:id="130"/>
      <w:r w:rsidRPr="001825C4">
        <w:t>)</w:t>
      </w:r>
    </w:p>
    <w:p w14:paraId="64777919" w14:textId="77777777" w:rsidR="00D848A8" w:rsidRPr="00380143" w:rsidRDefault="00D848A8" w:rsidP="006717E0"/>
    <w:p w14:paraId="566DB1A9" w14:textId="591FFC69" w:rsidR="00D848A8" w:rsidRPr="00546E91" w:rsidRDefault="00D848A8" w:rsidP="006717E0">
      <w:r w:rsidRPr="00546E91">
        <w:t xml:space="preserve">CPET </w:t>
      </w:r>
      <w:r>
        <w:t>was performed according to well-</w:t>
      </w:r>
      <w:r w:rsidRPr="00546E91">
        <w:t xml:space="preserve">defined criteria and following standard contraindication exclusion criteria as set out by ATS/ERS criteria </w:t>
      </w:r>
      <w:r w:rsidRPr="00546E91">
        <w:fldChar w:fldCharType="begin">
          <w:fldData xml:space="preserve">PEVuZE5vdGU+PENpdGU+PEF1dGhvcj5BVFM8L0F1dGhvcj48WWVhcj4yMDAzPC9ZZWFyPjxSZWNO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cGVyaW9kaWNhbD48YWx0LXBlcmlvZGljYWw+PGZ1bGwtdGl0bGU+QW1l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</w:fldData>
        </w:fldChar>
      </w:r>
      <w:r w:rsidR="00B86FC1">
        <w:instrText xml:space="preserve"> ADDIN EN.CITE </w:instrText>
      </w:r>
      <w:r w:rsidR="00B86FC1">
        <w:fldChar w:fldCharType="begin">
          <w:fldData xml:space="preserve">PEVuZE5vdGU+PENpdGU+PEF1dGhvcj5BVFM8L0F1dGhvcj48WWVhcj4yMDAzPC9ZZWFyPjxSZWNO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cGVyaW9kaWNhbD48YWx0LXBlcmlvZGljYWw+PGZ1bGwtdGl0bGU+QW1l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</w:fldData>
        </w:fldChar>
      </w:r>
      <w:r w:rsidR="00B86FC1">
        <w:instrText xml:space="preserve"> ADDIN EN.CITE.DATA </w:instrText>
      </w:r>
      <w:r w:rsidR="00B86FC1">
        <w:fldChar w:fldCharType="end"/>
      </w:r>
      <w:r w:rsidRPr="00546E91">
        <w:fldChar w:fldCharType="separate"/>
      </w:r>
      <w:r w:rsidR="00B86FC1">
        <w:rPr>
          <w:noProof/>
        </w:rPr>
        <w:t>[255]</w:t>
      </w:r>
      <w:r w:rsidRPr="00546E91">
        <w:fldChar w:fldCharType="end"/>
      </w:r>
      <w:r w:rsidRPr="00546E91">
        <w:t>. Absolute contra-indications are listed below:</w:t>
      </w:r>
    </w:p>
    <w:p w14:paraId="49458AB8" w14:textId="77777777" w:rsidR="00D848A8" w:rsidRPr="00546E91" w:rsidRDefault="00D848A8" w:rsidP="006717E0">
      <w:pPr>
        <w:pStyle w:val="ListParagraph"/>
        <w:numPr>
          <w:ilvl w:val="0"/>
          <w:numId w:val="10"/>
        </w:numPr>
      </w:pPr>
      <w:r w:rsidRPr="00546E91">
        <w:t>Acute myocardial infarction (3–5 days)</w:t>
      </w:r>
    </w:p>
    <w:p w14:paraId="0BE78505" w14:textId="77777777" w:rsidR="00D848A8" w:rsidRDefault="00D848A8" w:rsidP="006717E0">
      <w:pPr>
        <w:pStyle w:val="ListParagraph"/>
        <w:numPr>
          <w:ilvl w:val="0"/>
          <w:numId w:val="10"/>
        </w:numPr>
      </w:pPr>
      <w:r w:rsidRPr="00546E91">
        <w:t xml:space="preserve">Unstable angina </w:t>
      </w:r>
    </w:p>
    <w:p w14:paraId="4BE6D1EE" w14:textId="77777777" w:rsidR="00D848A8" w:rsidRPr="00546E91" w:rsidRDefault="00D848A8" w:rsidP="006717E0">
      <w:pPr>
        <w:pStyle w:val="ListParagraph"/>
        <w:numPr>
          <w:ilvl w:val="0"/>
          <w:numId w:val="10"/>
        </w:numPr>
      </w:pPr>
      <w:r w:rsidRPr="00546E91">
        <w:t>Moderate stenotic valvular heart disease</w:t>
      </w:r>
    </w:p>
    <w:p w14:paraId="71106B61" w14:textId="77777777" w:rsidR="00D848A8" w:rsidRDefault="00D848A8" w:rsidP="006717E0">
      <w:pPr>
        <w:pStyle w:val="ListParagraph"/>
        <w:numPr>
          <w:ilvl w:val="0"/>
          <w:numId w:val="10"/>
        </w:numPr>
      </w:pPr>
      <w:r w:rsidRPr="00546E91">
        <w:t xml:space="preserve">Uncontrolled arrhythmias causing symptoms </w:t>
      </w:r>
    </w:p>
    <w:p w14:paraId="1DF452DD" w14:textId="77777777" w:rsidR="00D848A8" w:rsidRPr="00546E91" w:rsidRDefault="00D848A8" w:rsidP="006717E0">
      <w:pPr>
        <w:pStyle w:val="ListParagraph"/>
        <w:numPr>
          <w:ilvl w:val="0"/>
          <w:numId w:val="10"/>
        </w:numPr>
      </w:pPr>
      <w:r w:rsidRPr="00546E91">
        <w:t xml:space="preserve">Severe untreated arterial hypertension at rest or hemodynamic compromise  </w:t>
      </w:r>
    </w:p>
    <w:p w14:paraId="411BAE0B" w14:textId="77777777" w:rsidR="00D848A8" w:rsidRPr="00546E91" w:rsidRDefault="00D848A8" w:rsidP="006717E0">
      <w:pPr>
        <w:pStyle w:val="ListParagraph"/>
        <w:numPr>
          <w:ilvl w:val="0"/>
          <w:numId w:val="10"/>
        </w:numPr>
      </w:pPr>
      <w:r w:rsidRPr="00546E91">
        <w:t>Syncope</w:t>
      </w:r>
    </w:p>
    <w:p w14:paraId="5DF0B9F4" w14:textId="77777777" w:rsidR="00D848A8" w:rsidRPr="00546E91" w:rsidRDefault="00D848A8" w:rsidP="006717E0">
      <w:pPr>
        <w:pStyle w:val="ListParagraph"/>
        <w:numPr>
          <w:ilvl w:val="0"/>
          <w:numId w:val="10"/>
        </w:numPr>
      </w:pPr>
      <w:r w:rsidRPr="00546E91">
        <w:t xml:space="preserve">Active endocarditis </w:t>
      </w:r>
    </w:p>
    <w:p w14:paraId="771ABD4C" w14:textId="77777777" w:rsidR="00D848A8" w:rsidRPr="00546E91" w:rsidRDefault="00D848A8" w:rsidP="006717E0">
      <w:pPr>
        <w:pStyle w:val="ListParagraph"/>
        <w:numPr>
          <w:ilvl w:val="0"/>
          <w:numId w:val="10"/>
        </w:numPr>
      </w:pPr>
      <w:r w:rsidRPr="00546E91">
        <w:t xml:space="preserve">Acute myocarditis or pericarditis </w:t>
      </w:r>
    </w:p>
    <w:p w14:paraId="57DD0FE2" w14:textId="77777777" w:rsidR="00D848A8" w:rsidRPr="00546E91" w:rsidRDefault="00D848A8" w:rsidP="006717E0">
      <w:pPr>
        <w:pStyle w:val="ListParagraph"/>
        <w:numPr>
          <w:ilvl w:val="0"/>
          <w:numId w:val="10"/>
        </w:numPr>
      </w:pPr>
      <w:r w:rsidRPr="00546E91">
        <w:t xml:space="preserve">Symptomatic severe aortic stenosis </w:t>
      </w:r>
    </w:p>
    <w:p w14:paraId="56B733EE" w14:textId="77777777" w:rsidR="00D848A8" w:rsidRPr="00546E91" w:rsidRDefault="00D848A8" w:rsidP="006717E0">
      <w:pPr>
        <w:pStyle w:val="ListParagraph"/>
        <w:numPr>
          <w:ilvl w:val="0"/>
          <w:numId w:val="10"/>
        </w:numPr>
      </w:pPr>
      <w:r w:rsidRPr="00546E91">
        <w:t xml:space="preserve">Significant pulmonary hypertension </w:t>
      </w:r>
    </w:p>
    <w:p w14:paraId="4D5021B4" w14:textId="77777777" w:rsidR="00D848A8" w:rsidRPr="00546E91" w:rsidRDefault="00D848A8" w:rsidP="006717E0">
      <w:pPr>
        <w:pStyle w:val="ListParagraph"/>
        <w:numPr>
          <w:ilvl w:val="0"/>
          <w:numId w:val="10"/>
        </w:numPr>
      </w:pPr>
      <w:r w:rsidRPr="00546E91">
        <w:t xml:space="preserve">Uncontrolled heart failure </w:t>
      </w:r>
    </w:p>
    <w:p w14:paraId="1629D3FB" w14:textId="77777777" w:rsidR="00D848A8" w:rsidRDefault="00D848A8" w:rsidP="006717E0">
      <w:pPr>
        <w:pStyle w:val="ListParagraph"/>
        <w:numPr>
          <w:ilvl w:val="0"/>
          <w:numId w:val="10"/>
        </w:numPr>
      </w:pPr>
      <w:r w:rsidRPr="00546E91">
        <w:t>Acute pulmonary embolus or pulmonary infarction</w:t>
      </w:r>
      <w:r>
        <w:t>.</w:t>
      </w:r>
    </w:p>
    <w:p w14:paraId="5DB5F2A3" w14:textId="77777777" w:rsidR="00D848A8" w:rsidRPr="00546E91" w:rsidRDefault="00D848A8" w:rsidP="006717E0">
      <w:pPr>
        <w:pStyle w:val="ListParagraph"/>
        <w:numPr>
          <w:ilvl w:val="0"/>
          <w:numId w:val="10"/>
        </w:numPr>
      </w:pPr>
      <w:r w:rsidRPr="00546E91">
        <w:t xml:space="preserve"> Electrolyte abnormalities </w:t>
      </w:r>
    </w:p>
    <w:p w14:paraId="282A48BC" w14:textId="77777777" w:rsidR="00D848A8" w:rsidRPr="00546E91" w:rsidRDefault="00D848A8" w:rsidP="006717E0">
      <w:pPr>
        <w:pStyle w:val="ListParagraph"/>
        <w:numPr>
          <w:ilvl w:val="0"/>
          <w:numId w:val="10"/>
        </w:numPr>
      </w:pPr>
      <w:r w:rsidRPr="00546E91">
        <w:t xml:space="preserve">Suspected dissecting aneurysm  </w:t>
      </w:r>
    </w:p>
    <w:p w14:paraId="79350EE3" w14:textId="77777777" w:rsidR="00D848A8" w:rsidRPr="00546E91" w:rsidRDefault="00D848A8" w:rsidP="006717E0">
      <w:pPr>
        <w:pStyle w:val="ListParagraph"/>
        <w:numPr>
          <w:ilvl w:val="0"/>
          <w:numId w:val="10"/>
        </w:numPr>
      </w:pPr>
      <w:r w:rsidRPr="00546E91">
        <w:t xml:space="preserve">Uncontrolled asthma  </w:t>
      </w:r>
    </w:p>
    <w:p w14:paraId="03891C52" w14:textId="77777777" w:rsidR="00D848A8" w:rsidRPr="00546E91" w:rsidRDefault="00D848A8" w:rsidP="006717E0">
      <w:pPr>
        <w:pStyle w:val="ListParagraph"/>
        <w:numPr>
          <w:ilvl w:val="0"/>
          <w:numId w:val="10"/>
        </w:numPr>
      </w:pPr>
      <w:r w:rsidRPr="00546E91">
        <w:t xml:space="preserve">Pulmonary oedema  </w:t>
      </w:r>
    </w:p>
    <w:p w14:paraId="3E102106" w14:textId="77777777" w:rsidR="00D848A8" w:rsidRPr="00546E91" w:rsidRDefault="00D848A8" w:rsidP="006717E0">
      <w:pPr>
        <w:pStyle w:val="ListParagraph"/>
        <w:numPr>
          <w:ilvl w:val="0"/>
          <w:numId w:val="10"/>
        </w:numPr>
      </w:pPr>
      <w:r w:rsidRPr="00546E91">
        <w:lastRenderedPageBreak/>
        <w:t xml:space="preserve">Room air desaturation at rest ⩽ 85%*  </w:t>
      </w:r>
    </w:p>
    <w:p w14:paraId="0BCFB59B" w14:textId="77777777" w:rsidR="00D848A8" w:rsidRPr="00546E91" w:rsidRDefault="00D848A8" w:rsidP="006717E0">
      <w:pPr>
        <w:pStyle w:val="ListParagraph"/>
        <w:numPr>
          <w:ilvl w:val="0"/>
          <w:numId w:val="10"/>
        </w:numPr>
      </w:pPr>
      <w:r w:rsidRPr="00546E91">
        <w:t xml:space="preserve">Respiratory failure  </w:t>
      </w:r>
    </w:p>
    <w:p w14:paraId="3A76A74B" w14:textId="77777777" w:rsidR="00D848A8" w:rsidRPr="00546E91" w:rsidRDefault="00D848A8" w:rsidP="006717E0">
      <w:pPr>
        <w:pStyle w:val="ListParagraph"/>
        <w:numPr>
          <w:ilvl w:val="0"/>
          <w:numId w:val="10"/>
        </w:numPr>
      </w:pPr>
      <w:r w:rsidRPr="00546E91">
        <w:t xml:space="preserve">Acute non-cardiopulmonary disorder that may affect exercise performance or be aggravated by exercise (i.e. infection, renal failure, thyrotoxicosis)  </w:t>
      </w:r>
    </w:p>
    <w:p w14:paraId="74FCB39F" w14:textId="77777777" w:rsidR="00D848A8" w:rsidRDefault="00D848A8" w:rsidP="006717E0">
      <w:pPr>
        <w:pStyle w:val="ListParagraph"/>
        <w:numPr>
          <w:ilvl w:val="0"/>
          <w:numId w:val="10"/>
        </w:numPr>
      </w:pPr>
      <w:r w:rsidRPr="00546E91">
        <w:t>Mental impairment leading to inability to cooperate</w:t>
      </w:r>
    </w:p>
    <w:p w14:paraId="1D83D0A0" w14:textId="77777777" w:rsidR="00D848A8" w:rsidRPr="00546E91" w:rsidRDefault="00D848A8" w:rsidP="006717E0"/>
    <w:p w14:paraId="64E75953" w14:textId="77777777" w:rsidR="00D848A8" w:rsidRPr="00546E91" w:rsidRDefault="00D848A8" w:rsidP="006717E0">
      <w:r w:rsidRPr="00546E91">
        <w:t>Relative contra-indications are listed below:</w:t>
      </w:r>
    </w:p>
    <w:p w14:paraId="1A5A9EC5" w14:textId="77777777" w:rsidR="00D848A8" w:rsidRPr="00546E91" w:rsidRDefault="00D848A8" w:rsidP="006717E0">
      <w:pPr>
        <w:pStyle w:val="ListParagraph"/>
        <w:numPr>
          <w:ilvl w:val="0"/>
          <w:numId w:val="11"/>
        </w:numPr>
      </w:pPr>
      <w:r w:rsidRPr="00546E91">
        <w:t xml:space="preserve">Left main coronary stenosis or its equivalent </w:t>
      </w:r>
    </w:p>
    <w:p w14:paraId="2189A856" w14:textId="77777777" w:rsidR="00D848A8" w:rsidRPr="00546E91" w:rsidRDefault="00D848A8" w:rsidP="006717E0">
      <w:pPr>
        <w:pStyle w:val="ListParagraph"/>
        <w:numPr>
          <w:ilvl w:val="0"/>
          <w:numId w:val="11"/>
        </w:numPr>
      </w:pPr>
      <w:r w:rsidRPr="00546E91">
        <w:t xml:space="preserve">Moderate stenotic valvular heart disease </w:t>
      </w:r>
    </w:p>
    <w:p w14:paraId="390BAAA2" w14:textId="77777777" w:rsidR="00D848A8" w:rsidRPr="00546E91" w:rsidRDefault="00D848A8" w:rsidP="006717E0">
      <w:pPr>
        <w:pStyle w:val="ListParagraph"/>
        <w:numPr>
          <w:ilvl w:val="0"/>
          <w:numId w:val="11"/>
        </w:numPr>
      </w:pPr>
      <w:r w:rsidRPr="00546E91">
        <w:t xml:space="preserve">Severe untreated arterial hypertension at rest (&gt; 200 mm Hg systolic, &gt; 120 mm Hg diastolic) </w:t>
      </w:r>
    </w:p>
    <w:p w14:paraId="0F9DD5F5" w14:textId="77777777" w:rsidR="00D848A8" w:rsidRPr="00546E91" w:rsidRDefault="00D848A8" w:rsidP="006717E0">
      <w:pPr>
        <w:pStyle w:val="ListParagraph"/>
        <w:numPr>
          <w:ilvl w:val="0"/>
          <w:numId w:val="11"/>
        </w:numPr>
      </w:pPr>
      <w:r>
        <w:t>Tachy-arrhythmias or brady-</w:t>
      </w:r>
      <w:r w:rsidRPr="00546E91">
        <w:t xml:space="preserve">arrhythmias </w:t>
      </w:r>
    </w:p>
    <w:p w14:paraId="3525C7F6" w14:textId="77777777" w:rsidR="00D848A8" w:rsidRPr="00546E91" w:rsidRDefault="00D848A8" w:rsidP="006717E0">
      <w:pPr>
        <w:pStyle w:val="ListParagraph"/>
        <w:numPr>
          <w:ilvl w:val="0"/>
          <w:numId w:val="11"/>
        </w:numPr>
      </w:pPr>
      <w:r w:rsidRPr="00546E91">
        <w:t>High-degree atrio</w:t>
      </w:r>
      <w:r>
        <w:t>-</w:t>
      </w:r>
      <w:r w:rsidRPr="00546E91">
        <w:t xml:space="preserve">ventricular block </w:t>
      </w:r>
    </w:p>
    <w:p w14:paraId="0574E570" w14:textId="77777777" w:rsidR="00D848A8" w:rsidRPr="00546E91" w:rsidRDefault="00D848A8" w:rsidP="006717E0">
      <w:pPr>
        <w:pStyle w:val="ListParagraph"/>
        <w:numPr>
          <w:ilvl w:val="0"/>
          <w:numId w:val="11"/>
        </w:numPr>
      </w:pPr>
      <w:r w:rsidRPr="00546E91">
        <w:t xml:space="preserve">Hypertrophic cardiomyopathy </w:t>
      </w:r>
    </w:p>
    <w:p w14:paraId="7092AE96" w14:textId="77777777" w:rsidR="00D848A8" w:rsidRPr="00546E91" w:rsidRDefault="00D848A8" w:rsidP="006717E0">
      <w:pPr>
        <w:pStyle w:val="ListParagraph"/>
        <w:numPr>
          <w:ilvl w:val="0"/>
          <w:numId w:val="11"/>
        </w:numPr>
      </w:pPr>
      <w:r w:rsidRPr="00546E91">
        <w:t xml:space="preserve">Significant pulmonary hypertension </w:t>
      </w:r>
    </w:p>
    <w:p w14:paraId="46409379" w14:textId="77777777" w:rsidR="00D848A8" w:rsidRDefault="00D848A8" w:rsidP="006717E0">
      <w:pPr>
        <w:pStyle w:val="ListParagraph"/>
        <w:numPr>
          <w:ilvl w:val="0"/>
          <w:numId w:val="11"/>
        </w:numPr>
      </w:pPr>
      <w:r w:rsidRPr="00546E91">
        <w:t>Adva</w:t>
      </w:r>
      <w:r>
        <w:t>nced or complicated pregnancy</w:t>
      </w:r>
    </w:p>
    <w:p w14:paraId="366660D9" w14:textId="77777777" w:rsidR="00D848A8" w:rsidRPr="00546E91" w:rsidRDefault="00D848A8" w:rsidP="006717E0">
      <w:pPr>
        <w:pStyle w:val="ListParagraph"/>
        <w:numPr>
          <w:ilvl w:val="0"/>
          <w:numId w:val="11"/>
        </w:numPr>
      </w:pPr>
      <w:r>
        <w:t xml:space="preserve"> </w:t>
      </w:r>
      <w:r w:rsidRPr="00546E91">
        <w:t>Orthopaedic impairment that compromises exercise performance</w:t>
      </w:r>
    </w:p>
    <w:p w14:paraId="109E4126" w14:textId="77777777" w:rsidR="00D848A8" w:rsidRDefault="00D848A8" w:rsidP="006717E0"/>
    <w:p w14:paraId="2235F9E4" w14:textId="77777777" w:rsidR="00D848A8" w:rsidRPr="00546E91" w:rsidRDefault="00D848A8" w:rsidP="006717E0">
      <w:r w:rsidRPr="00546E91">
        <w:t xml:space="preserve">Subjects </w:t>
      </w:r>
      <w:r>
        <w:t>were</w:t>
      </w:r>
      <w:r w:rsidRPr="00546E91">
        <w:t xml:space="preserve"> screened b</w:t>
      </w:r>
      <w:r>
        <w:t>eforehand to ensure that they did</w:t>
      </w:r>
      <w:r w:rsidRPr="00546E91">
        <w:t xml:space="preserve"> not meet any of the contraindications. As CPET involves maximal levels of exertion from the patient, a 12 lead ECG </w:t>
      </w:r>
      <w:r>
        <w:t>was</w:t>
      </w:r>
      <w:r w:rsidRPr="00546E91">
        <w:t xml:space="preserve"> incorporated into the assessment to</w:t>
      </w:r>
      <w:r>
        <w:t xml:space="preserve"> ensure that the patient suffered</w:t>
      </w:r>
      <w:r w:rsidRPr="00546E91">
        <w:t xml:space="preserve"> from no-adverse cardiac probl</w:t>
      </w:r>
      <w:r>
        <w:t>ems throughout</w:t>
      </w:r>
      <w:r w:rsidRPr="00546E91">
        <w:t xml:space="preserve">. To ensure patient safety, a qualified clinician </w:t>
      </w:r>
      <w:r>
        <w:t>was</w:t>
      </w:r>
      <w:r w:rsidRPr="00546E91">
        <w:t xml:space="preserve"> present at each test to assist with the ECG </w:t>
      </w:r>
      <w:r>
        <w:t>assessment</w:t>
      </w:r>
      <w:r w:rsidRPr="00546E91">
        <w:t xml:space="preserve">.  </w:t>
      </w:r>
    </w:p>
    <w:p w14:paraId="0BC06451" w14:textId="77777777" w:rsidR="00D848A8" w:rsidRDefault="00D848A8" w:rsidP="006717E0">
      <w:r w:rsidRPr="00546E91">
        <w:t>Infection control requirements for all apparatus w</w:t>
      </w:r>
      <w:r>
        <w:t>ere</w:t>
      </w:r>
      <w:r w:rsidRPr="00546E91">
        <w:t xml:space="preserve"> strictly adhered to, and no more than </w:t>
      </w:r>
      <w:r>
        <w:t>one</w:t>
      </w:r>
      <w:r w:rsidRPr="00546E91">
        <w:t xml:space="preserve"> CF patient </w:t>
      </w:r>
      <w:r>
        <w:t>was performed per day</w:t>
      </w:r>
      <w:r w:rsidRPr="00546E91">
        <w:t>.</w:t>
      </w:r>
    </w:p>
    <w:p w14:paraId="6ED52BA6" w14:textId="77777777" w:rsidR="00D848A8" w:rsidRDefault="00D848A8" w:rsidP="006717E0">
      <w:r>
        <w:br w:type="page"/>
      </w:r>
    </w:p>
    <w:p w14:paraId="02F8704D" w14:textId="2380F824" w:rsidR="00D848A8" w:rsidRDefault="00D848A8" w:rsidP="006717E0">
      <w:pPr>
        <w:pStyle w:val="Heading2"/>
      </w:pPr>
      <w:bookmarkStart w:id="131" w:name="_Ref21780883"/>
      <w:bookmarkStart w:id="132" w:name="_Toc27382872"/>
      <w:r>
        <w:lastRenderedPageBreak/>
        <w:t>Methodology for lung function tests</w:t>
      </w:r>
      <w:bookmarkEnd w:id="131"/>
      <w:bookmarkEnd w:id="132"/>
    </w:p>
    <w:p w14:paraId="0FF8EA28" w14:textId="77777777" w:rsidR="00D848A8" w:rsidRDefault="00D848A8" w:rsidP="006717E0"/>
    <w:p w14:paraId="5B3BAC24" w14:textId="1C901241" w:rsidR="00D848A8" w:rsidRDefault="00D848A8" w:rsidP="006717E0">
      <w:pPr>
        <w:pStyle w:val="Heading3"/>
      </w:pPr>
      <w:bookmarkStart w:id="133" w:name="_Toc27382873"/>
      <w:r>
        <w:t>Spirometry</w:t>
      </w:r>
      <w:bookmarkEnd w:id="133"/>
    </w:p>
    <w:p w14:paraId="1B47C6FC" w14:textId="77777777" w:rsidR="00D848A8" w:rsidRDefault="00D848A8" w:rsidP="006717E0"/>
    <w:p w14:paraId="2BA96639" w14:textId="102A45A4" w:rsidR="00D848A8" w:rsidRDefault="00D848A8" w:rsidP="006717E0">
      <w:r>
        <w:t xml:space="preserve">Spirometry was performed according to published international standards </w:t>
      </w:r>
      <w:r>
        <w:fldChar w:fldCharType="begin">
          <w:fldData xml:space="preserve">PEVuZE5vdGU+PENpdGU+PEF1dGhvcj5NaWxsZXI8L0F1dGhvcj48WWVhcj4yMDA1PC9ZZWFyPjxS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zE5LTM4PC9wYWdlcz48dm9sdW1l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</w:fldData>
        </w:fldChar>
      </w:r>
      <w:r w:rsidR="00B86FC1">
        <w:instrText xml:space="preserve"> ADDIN EN.CITE </w:instrText>
      </w:r>
      <w:r w:rsidR="00B86FC1">
        <w:fldChar w:fldCharType="begin">
          <w:fldData xml:space="preserve">PEVuZE5vdGU+PENpdGU+PEF1dGhvcj5NaWxsZXI8L0F1dGhvcj48WWVhcj4yMDA1PC9ZZWFyPjxS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zE5LTM4PC9wYWdlcz48dm9sdW1l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</w:fldData>
        </w:fldChar>
      </w:r>
      <w:r w:rsidR="00B86FC1">
        <w:instrText xml:space="preserve"> ADDIN EN.CITE.DATA </w:instrText>
      </w:r>
      <w:r w:rsidR="00B86FC1">
        <w:fldChar w:fldCharType="end"/>
      </w:r>
      <w:r>
        <w:fldChar w:fldCharType="separate"/>
      </w:r>
      <w:r w:rsidR="00B86FC1">
        <w:rPr>
          <w:noProof/>
        </w:rPr>
        <w:t>[45]</w:t>
      </w:r>
      <w:r>
        <w:fldChar w:fldCharType="end"/>
      </w:r>
      <w:r>
        <w:t xml:space="preserve"> on a ‘PFT Pro’ (Vyaire, Basingstoke, UK), see </w:t>
      </w:r>
      <w:r>
        <w:fldChar w:fldCharType="begin"/>
      </w:r>
      <w:r>
        <w:instrText xml:space="preserve"> REF _Ref429318448 \h </w:instrText>
      </w:r>
      <w:r w:rsidR="007911F3">
        <w:instrText xml:space="preserve"> \* MERGEFORMAT </w:instrText>
      </w:r>
      <w:r>
        <w:fldChar w:fldCharType="separate"/>
      </w:r>
      <w:r w:rsidR="00140F11" w:rsidRPr="00263DB2">
        <w:t xml:space="preserve">Figure </w:t>
      </w:r>
      <w:r w:rsidR="00140F11">
        <w:rPr>
          <w:noProof/>
        </w:rPr>
        <w:t>2</w:t>
      </w:r>
      <w:r w:rsidR="00140F11">
        <w:rPr>
          <w:noProof/>
        </w:rPr>
        <w:noBreakHyphen/>
        <w:t>1</w:t>
      </w:r>
      <w:r>
        <w:fldChar w:fldCharType="end"/>
      </w:r>
      <w:r>
        <w:t xml:space="preserve">. The spirometer in question uses a heated variable pressure device to measure the pressure drop across a known resistance in order to calculate flow and derive the volume. Prior to performing spirometry, the flow-measuring device was calibrated and verified according to manufacturer’s instructions using a 3-litre syringe over a range of different flows. </w:t>
      </w:r>
    </w:p>
    <w:p w14:paraId="1CC366C9" w14:textId="77777777" w:rsidR="00D848A8" w:rsidRDefault="00D848A8" w:rsidP="006717E0"/>
    <w:p w14:paraId="0F4AEAD7" w14:textId="77777777" w:rsidR="00D848A8" w:rsidRDefault="00D848A8" w:rsidP="00FD5C20">
      <w:pPr>
        <w:jc w:val="center"/>
      </w:pPr>
      <w:r>
        <w:rPr>
          <w:noProof/>
          <w:lang w:val="en-US"/>
        </w:rPr>
        <w:drawing>
          <wp:inline distT="0" distB="0" distL="0" distR="0" wp14:anchorId="2FD250A2" wp14:editId="326C2022">
            <wp:extent cx="5717963" cy="2615796"/>
            <wp:effectExtent l="0" t="0" r="0" b="63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FT lab.jpg"/>
                    <pic:cNvPicPr/>
                  </pic:nvPicPr>
                  <pic:blipFill>
                    <a:blip r:embed="rId41">
                      <a:extLst>
                        <a:ext uri="{28A0092B-C50C-407E-A947-70E740481C1C}">
                          <a14:useLocalDpi xmlns:a14="http://schemas.microsoft.com/office/drawing/2010/main" val="0"/>
                        </a:ext>
                      </a:extLst>
                    </a:blip>
                    <a:stretch>
                      <a:fillRect/>
                    </a:stretch>
                  </pic:blipFill>
                  <pic:spPr>
                    <a:xfrm>
                      <a:off x="0" y="0"/>
                      <a:ext cx="5717963" cy="2615796"/>
                    </a:xfrm>
                    <a:prstGeom prst="rect">
                      <a:avLst/>
                    </a:prstGeom>
                  </pic:spPr>
                </pic:pic>
              </a:graphicData>
            </a:graphic>
          </wp:inline>
        </w:drawing>
      </w:r>
    </w:p>
    <w:p w14:paraId="64F689B8" w14:textId="6AF703A4" w:rsidR="00027383" w:rsidRDefault="00D848A8" w:rsidP="006717E0">
      <w:pPr>
        <w:pStyle w:val="Caption"/>
      </w:pPr>
      <w:bookmarkStart w:id="134" w:name="_Ref429318448"/>
      <w:bookmarkStart w:id="135" w:name="_Toc27383011"/>
      <w:r w:rsidRPr="00263DB2">
        <w:t xml:space="preserve">Figure </w:t>
      </w:r>
      <w:fldSimple w:instr=" STYLEREF 1 \s ">
        <w:r w:rsidR="00824FFE">
          <w:rPr>
            <w:noProof/>
          </w:rPr>
          <w:t>2</w:t>
        </w:r>
      </w:fldSimple>
      <w:r w:rsidR="00824FFE">
        <w:noBreakHyphen/>
      </w:r>
      <w:fldSimple w:instr=" SEQ Figure \* ARABIC \s 1 ">
        <w:r w:rsidR="00824FFE">
          <w:rPr>
            <w:noProof/>
          </w:rPr>
          <w:t>2</w:t>
        </w:r>
      </w:fldSimple>
      <w:bookmarkEnd w:id="134"/>
      <w:r w:rsidRPr="00263DB2">
        <w:t xml:space="preserve">: The </w:t>
      </w:r>
      <w:r w:rsidR="00027383">
        <w:t xml:space="preserve">POLARIS </w:t>
      </w:r>
      <w:r w:rsidRPr="00263DB2">
        <w:t>pulmonary function laboratory</w:t>
      </w:r>
      <w:r w:rsidR="00027383">
        <w:t>.</w:t>
      </w:r>
      <w:bookmarkEnd w:id="135"/>
    </w:p>
    <w:p w14:paraId="481FE7F6" w14:textId="2AE81794" w:rsidR="00D848A8" w:rsidRPr="00263DB2" w:rsidRDefault="00D848A8" w:rsidP="006717E0">
      <w:pPr>
        <w:pStyle w:val="Subtitle"/>
      </w:pPr>
      <w:r w:rsidRPr="00263DB2">
        <w:t>The laboratory is situated in the next room to the 1.5T MRI scanner used for all ventilation imaging</w:t>
      </w:r>
      <w:r w:rsidR="00027383">
        <w:t xml:space="preserve"> All pulmonary function and exercise testing for paediatric and adult patients took place within the laboratory.</w:t>
      </w:r>
    </w:p>
    <w:p w14:paraId="0B12A881" w14:textId="77777777" w:rsidR="00D848A8" w:rsidRDefault="00D848A8" w:rsidP="006717E0"/>
    <w:p w14:paraId="65D7120F" w14:textId="02680A96" w:rsidR="00D848A8" w:rsidRDefault="00D848A8" w:rsidP="006717E0">
      <w:r>
        <w:t xml:space="preserve">To perform the test patients were seated in an upright position with their feet flat to the ground. A flanged mouth-piece was attached to a bacterial filter which in turn was connected to the flow measuring device. The patient was instructed to insert the mouthpiece and a nose-peg was placed to ensure mouth breathing only. The patient was instructed to breathe tidally through the mouthpiece until they were ready to inhale to total lung capacity (TLC). Once the patient reached a lung volume of TLC, they were instructed to forcefully exhale through the measuring device and to maintain the effort until a lung volume of residual volume (RV) was achieved. After each effort, the technical quality of the attempt was judged by the operator and the patient given specific feedback if required to improve their technique. A minimum of three attempts was performed, with further attempts performed if required to meet the recommended criteria </w:t>
      </w:r>
      <w:r>
        <w:fldChar w:fldCharType="begin">
          <w:fldData xml:space="preserve">PEVuZE5vdGU+PENpdGU+PEF1dGhvcj5NaWxsZXI8L0F1dGhvcj48WWVhcj4yMDA1PC9ZZWFyPjxS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zE5LTM4PC9wYWdlcz48dm9sdW1l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</w:fldData>
        </w:fldChar>
      </w:r>
      <w:r w:rsidR="00B86FC1">
        <w:instrText xml:space="preserve"> ADDIN EN.CITE </w:instrText>
      </w:r>
      <w:r w:rsidR="00B86FC1">
        <w:fldChar w:fldCharType="begin">
          <w:fldData xml:space="preserve">PEVuZE5vdGU+PENpdGU+PEF1dGhvcj5NaWxsZXI8L0F1dGhvcj48WWVhcj4yMDA1PC9ZZWFyPjxS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zE5LTM4PC9wYWdlcz48dm9sdW1l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</w:fldData>
        </w:fldChar>
      </w:r>
      <w:r w:rsidR="00B86FC1">
        <w:instrText xml:space="preserve"> ADDIN EN.CITE.DATA </w:instrText>
      </w:r>
      <w:r w:rsidR="00B86FC1">
        <w:fldChar w:fldCharType="end"/>
      </w:r>
      <w:r>
        <w:fldChar w:fldCharType="separate"/>
      </w:r>
      <w:r w:rsidR="00B86FC1">
        <w:rPr>
          <w:noProof/>
        </w:rPr>
        <w:t>[45]</w:t>
      </w:r>
      <w:r>
        <w:fldChar w:fldCharType="end"/>
      </w:r>
      <w:r>
        <w:t xml:space="preserve">. The test was complete once the patient had achieved </w:t>
      </w:r>
      <w:r>
        <w:lastRenderedPageBreak/>
        <w:t xml:space="preserve">technically acceptable efforts and the largest </w:t>
      </w:r>
      <w:r w:rsidR="00DF2511">
        <w:t>FEV</w:t>
      </w:r>
      <w:r w:rsidR="00DF2511">
        <w:rPr>
          <w:vertAlign w:val="subscript"/>
        </w:rPr>
        <w:t>1</w:t>
      </w:r>
      <w:r>
        <w:t xml:space="preserve"> and FVC (see below) matched the next largest by 5% or 100mls (whichever the largest value was).</w:t>
      </w:r>
    </w:p>
    <w:p w14:paraId="06DCC84E" w14:textId="77777777" w:rsidR="00D848A8" w:rsidRDefault="00D848A8" w:rsidP="006717E0"/>
    <w:p w14:paraId="5EFD1FAB" w14:textId="77777777" w:rsidR="00D848A8" w:rsidRPr="00C45E6A" w:rsidRDefault="00D848A8" w:rsidP="006717E0">
      <w:pPr>
        <w:pStyle w:val="Heading4"/>
      </w:pPr>
      <w:r w:rsidRPr="00C45E6A">
        <w:t>Spirometry metrics</w:t>
      </w:r>
    </w:p>
    <w:p w14:paraId="2FB4B9F7" w14:textId="77777777" w:rsidR="00D848A8" w:rsidRDefault="00D848A8" w:rsidP="006717E0"/>
    <w:p w14:paraId="434F0036" w14:textId="77777777" w:rsidR="00D848A8" w:rsidRDefault="00D848A8" w:rsidP="006717E0">
      <w:r>
        <w:t>Upon successful completion, the following spirometric metrics were calculated:</w:t>
      </w:r>
    </w:p>
    <w:p w14:paraId="48C7FC65" w14:textId="167F8843" w:rsidR="00D848A8" w:rsidRDefault="00D848A8" w:rsidP="006717E0">
      <w:pPr>
        <w:pStyle w:val="ListParagraph"/>
        <w:numPr>
          <w:ilvl w:val="0"/>
          <w:numId w:val="21"/>
        </w:numPr>
      </w:pPr>
      <w:r>
        <w:t>Forced expiratory volume in one second (</w:t>
      </w:r>
      <w:r w:rsidR="00DF2511">
        <w:t>FEV</w:t>
      </w:r>
      <w:r w:rsidR="00DF2511" w:rsidRPr="004165E3">
        <w:rPr>
          <w:vertAlign w:val="subscript"/>
        </w:rPr>
        <w:t>1</w:t>
      </w:r>
      <w:r>
        <w:t xml:space="preserve">). </w:t>
      </w:r>
      <w:r w:rsidR="00DF2511">
        <w:t>FEV</w:t>
      </w:r>
      <w:r w:rsidR="00DF2511" w:rsidRPr="004165E3">
        <w:rPr>
          <w:vertAlign w:val="subscript"/>
        </w:rPr>
        <w:t>1</w:t>
      </w:r>
      <w:r>
        <w:t xml:space="preserve"> is the volume of air forcefully exhaled in one second from a position of TLC and is measured in litres. The largest </w:t>
      </w:r>
      <w:r w:rsidR="00DF2511">
        <w:t>FEV</w:t>
      </w:r>
      <w:r w:rsidR="00DF2511" w:rsidRPr="004165E3">
        <w:rPr>
          <w:vertAlign w:val="subscript"/>
        </w:rPr>
        <w:t>1</w:t>
      </w:r>
      <w:r>
        <w:t xml:space="preserve"> was recorded from technically correct attempts only. </w:t>
      </w:r>
    </w:p>
    <w:p w14:paraId="3B2A944B" w14:textId="3834147C" w:rsidR="00D848A8" w:rsidRDefault="00D848A8" w:rsidP="006717E0">
      <w:pPr>
        <w:pStyle w:val="ListParagraph"/>
        <w:numPr>
          <w:ilvl w:val="0"/>
          <w:numId w:val="21"/>
        </w:numPr>
      </w:pPr>
      <w:r>
        <w:t xml:space="preserve">Forced vital capacity (FVC). FVC is the total volume of air forcefully exhaled from a lung volume of TLC through to RV and is measured in litres. The largest FVC was recorded from technically correct attempts only, irrespective of whether it was produced from the same attempt as the </w:t>
      </w:r>
      <w:r w:rsidR="00DF2511">
        <w:t>FEV</w:t>
      </w:r>
      <w:r w:rsidR="00DF2511" w:rsidRPr="004165E3">
        <w:rPr>
          <w:vertAlign w:val="subscript"/>
        </w:rPr>
        <w:t>1</w:t>
      </w:r>
      <w:r w:rsidRPr="004165E3">
        <w:rPr>
          <w:vertAlign w:val="subscript"/>
        </w:rPr>
        <w:t xml:space="preserve"> </w:t>
      </w:r>
      <w:r>
        <w:fldChar w:fldCharType="begin">
          <w:fldData xml:space="preserve">PEVuZE5vdGU+PENpdGU+PEF1dGhvcj5QZWxsZWdyaW5vPC9BdXRob3I+PFllYXI+MjAwNTwvWWVh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</w:fldData>
        </w:fldChar>
      </w:r>
      <w:r w:rsidR="00B86FC1">
        <w:instrText xml:space="preserve"> ADDIN EN.CITE </w:instrText>
      </w:r>
      <w:r w:rsidR="00B86FC1">
        <w:fldChar w:fldCharType="begin">
          <w:fldData xml:space="preserve">PEVuZE5vdGU+PENpdGU+PEF1dGhvcj5QZWxsZWdyaW5vPC9BdXRob3I+PFllYXI+MjAwNTwvWWVh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</w:fldData>
        </w:fldChar>
      </w:r>
      <w:r w:rsidR="00B86FC1">
        <w:instrText xml:space="preserve"> ADDIN EN.CITE.DATA </w:instrText>
      </w:r>
      <w:r w:rsidR="00B86FC1">
        <w:fldChar w:fldCharType="end"/>
      </w:r>
      <w:r>
        <w:fldChar w:fldCharType="separate"/>
      </w:r>
      <w:r w:rsidR="00B86FC1">
        <w:rPr>
          <w:noProof/>
        </w:rPr>
        <w:t>[49]</w:t>
      </w:r>
      <w:r>
        <w:fldChar w:fldCharType="end"/>
      </w:r>
      <w:r>
        <w:t>.</w:t>
      </w:r>
    </w:p>
    <w:p w14:paraId="6B87E6C6" w14:textId="62495FF2" w:rsidR="00D848A8" w:rsidRDefault="00DF2511" w:rsidP="006717E0">
      <w:pPr>
        <w:pStyle w:val="ListParagraph"/>
        <w:numPr>
          <w:ilvl w:val="0"/>
          <w:numId w:val="21"/>
        </w:numPr>
      </w:pPr>
      <w:r>
        <w:t>FEV</w:t>
      </w:r>
      <w:r w:rsidRPr="004165E3">
        <w:rPr>
          <w:vertAlign w:val="subscript"/>
        </w:rPr>
        <w:t>1</w:t>
      </w:r>
      <w:r w:rsidR="00D848A8">
        <w:t xml:space="preserve">/FVC. This is the ratio of the reported </w:t>
      </w:r>
      <w:r>
        <w:t>FEV</w:t>
      </w:r>
      <w:r w:rsidRPr="004165E3">
        <w:rPr>
          <w:vertAlign w:val="subscript"/>
        </w:rPr>
        <w:t>1</w:t>
      </w:r>
      <w:r w:rsidR="00D848A8">
        <w:t xml:space="preserve"> and the reported FVC.</w:t>
      </w:r>
    </w:p>
    <w:p w14:paraId="57AD187D" w14:textId="41366BBA" w:rsidR="00D848A8" w:rsidRDefault="00D848A8" w:rsidP="006717E0">
      <w:pPr>
        <w:pStyle w:val="ListParagraph"/>
        <w:numPr>
          <w:ilvl w:val="0"/>
          <w:numId w:val="21"/>
        </w:numPr>
      </w:pPr>
      <w:r>
        <w:t>Forced expiratory flow average across 25-75% of FVC (</w:t>
      </w:r>
      <w:r w:rsidR="005E6BBB">
        <w:t>FEF</w:t>
      </w:r>
      <w:r w:rsidR="005E6BBB" w:rsidRPr="004165E3">
        <w:rPr>
          <w:vertAlign w:val="subscript"/>
        </w:rPr>
        <w:t>25-75</w:t>
      </w:r>
      <w:r>
        <w:t>). This is the average mid-expiratory flow achieved when the flow is between 25 and 75% of the measured FVC and is measured in litres per second.</w:t>
      </w:r>
    </w:p>
    <w:p w14:paraId="2691563E" w14:textId="77777777" w:rsidR="00D848A8" w:rsidRDefault="00D848A8" w:rsidP="006717E0"/>
    <w:p w14:paraId="30A65267" w14:textId="4265719B" w:rsidR="00D848A8" w:rsidRDefault="00D848A8" w:rsidP="006717E0">
      <w:r>
        <w:t xml:space="preserve">The largest values for </w:t>
      </w:r>
      <w:r w:rsidR="00DF2511">
        <w:t>FEV</w:t>
      </w:r>
      <w:r w:rsidR="00DF2511">
        <w:rPr>
          <w:vertAlign w:val="subscript"/>
        </w:rPr>
        <w:t>1</w:t>
      </w:r>
      <w:r>
        <w:t xml:space="preserve"> and FVC were selected from technically acceptable attempts, irrespective of whether they were achieved within the same manoeuvre </w:t>
      </w:r>
      <w:r>
        <w:fldChar w:fldCharType="begin">
          <w:fldData xml:space="preserve">PEVuZE5vdGU+PENpdGU+PEF1dGhvcj5NaWxsZXI8L0F1dGhvcj48WWVhcj4yMDA1PC9ZZWFyPjxS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zE5LTM4PC9wYWdlcz48dm9sdW1l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</w:fldData>
        </w:fldChar>
      </w:r>
      <w:r w:rsidR="00B86FC1">
        <w:instrText xml:space="preserve"> ADDIN EN.CITE </w:instrText>
      </w:r>
      <w:r w:rsidR="00B86FC1">
        <w:fldChar w:fldCharType="begin">
          <w:fldData xml:space="preserve">PEVuZE5vdGU+PENpdGU+PEF1dGhvcj5NaWxsZXI8L0F1dGhvcj48WWVhcj4yMDA1PC9ZZWFyPjxS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zE5LTM4PC9wYWdlcz48dm9sdW1l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</w:fldData>
        </w:fldChar>
      </w:r>
      <w:r w:rsidR="00B86FC1">
        <w:instrText xml:space="preserve"> ADDIN EN.CITE.DATA </w:instrText>
      </w:r>
      <w:r w:rsidR="00B86FC1">
        <w:fldChar w:fldCharType="end"/>
      </w:r>
      <w:r>
        <w:fldChar w:fldCharType="separate"/>
      </w:r>
      <w:r w:rsidR="00B86FC1">
        <w:rPr>
          <w:noProof/>
        </w:rPr>
        <w:t>[45]</w:t>
      </w:r>
      <w:r>
        <w:fldChar w:fldCharType="end"/>
      </w:r>
      <w:r>
        <w:t xml:space="preserve">. The </w:t>
      </w:r>
      <w:r w:rsidR="00DF2511">
        <w:t>FEV</w:t>
      </w:r>
      <w:r w:rsidR="00DF2511">
        <w:rPr>
          <w:vertAlign w:val="subscript"/>
        </w:rPr>
        <w:t>1</w:t>
      </w:r>
      <w:r>
        <w:t xml:space="preserve">/FVC was then calculated from these values. The </w:t>
      </w:r>
      <w:r w:rsidR="005E6BBB">
        <w:t>FEF</w:t>
      </w:r>
      <w:r w:rsidR="005E6BBB">
        <w:rPr>
          <w:vertAlign w:val="subscript"/>
        </w:rPr>
        <w:t>25-75</w:t>
      </w:r>
      <w:r w:rsidRPr="00B05D91">
        <w:rPr>
          <w:vertAlign w:val="subscript"/>
        </w:rPr>
        <w:t xml:space="preserve"> </w:t>
      </w:r>
      <w:r>
        <w:t xml:space="preserve">was calculated from the spirometry attempt with the highest sum of </w:t>
      </w:r>
      <w:r w:rsidR="00DF2511">
        <w:t>FEV</w:t>
      </w:r>
      <w:r w:rsidR="00DF2511">
        <w:rPr>
          <w:vertAlign w:val="subscript"/>
        </w:rPr>
        <w:t>1</w:t>
      </w:r>
      <w:r>
        <w:t xml:space="preserve"> + FVC (from technically acceptable attempts).</w:t>
      </w:r>
    </w:p>
    <w:p w14:paraId="77B41700" w14:textId="77777777" w:rsidR="00D848A8" w:rsidRDefault="00D848A8" w:rsidP="006717E0"/>
    <w:p w14:paraId="52E3562E" w14:textId="4B0F90C6" w:rsidR="00D848A8" w:rsidRDefault="00D848A8" w:rsidP="006717E0">
      <w:r>
        <w:t xml:space="preserve">Spirometry metrics in a healthy subject significantly vary from person to person and are primarily dependent on the subject’s sex, ethnicity, age and height. As a result, spirometric metrics were compared to recommended reference data in order to calculate the result as a percentage of the predicted value for any given subject and also as a z-score </w:t>
      </w:r>
      <w:r>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 </w:instrText>
      </w:r>
      <w:r w:rsidR="00B86FC1">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DATA </w:instrText>
      </w:r>
      <w:r w:rsidR="00B86FC1">
        <w:fldChar w:fldCharType="end"/>
      </w:r>
      <w:r>
        <w:fldChar w:fldCharType="separate"/>
      </w:r>
      <w:r w:rsidR="00B86FC1">
        <w:rPr>
          <w:noProof/>
        </w:rPr>
        <w:t>[51]</w:t>
      </w:r>
      <w:r>
        <w:fldChar w:fldCharType="end"/>
      </w:r>
      <w:r>
        <w:t xml:space="preserve">. The z-score determines how many standard deviations the result is from the mean value for any given subject. The z-score was the primary method for recording all spirometric metrics and a z-score of -1.64 used to define the lower limit of normality, as recommended by international guidelines </w:t>
      </w:r>
      <w:r>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 </w:instrText>
      </w:r>
      <w:r w:rsidR="00B86FC1">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DATA </w:instrText>
      </w:r>
      <w:r w:rsidR="00B86FC1">
        <w:fldChar w:fldCharType="end"/>
      </w:r>
      <w:r>
        <w:fldChar w:fldCharType="separate"/>
      </w:r>
      <w:r w:rsidR="00B86FC1">
        <w:rPr>
          <w:noProof/>
        </w:rPr>
        <w:t>[51]</w:t>
      </w:r>
      <w:r>
        <w:fldChar w:fldCharType="end"/>
      </w:r>
      <w:r>
        <w:t xml:space="preserve">. </w:t>
      </w:r>
    </w:p>
    <w:p w14:paraId="37492245" w14:textId="77777777" w:rsidR="00E31522" w:rsidRDefault="00E31522" w:rsidP="006717E0"/>
    <w:p w14:paraId="780AD606" w14:textId="5452D8FC" w:rsidR="00D848A8" w:rsidRDefault="00D848A8" w:rsidP="006717E0">
      <w:pPr>
        <w:pStyle w:val="Heading3"/>
      </w:pPr>
      <w:bookmarkStart w:id="136" w:name="_Toc27382874"/>
      <w:r>
        <w:t>Body Plethysmography</w:t>
      </w:r>
      <w:bookmarkEnd w:id="136"/>
    </w:p>
    <w:p w14:paraId="52C1A62E" w14:textId="77777777" w:rsidR="00D848A8" w:rsidRDefault="00D848A8" w:rsidP="006717E0"/>
    <w:p w14:paraId="6A11123E" w14:textId="660FA1CF" w:rsidR="00D848A8" w:rsidRDefault="00D848A8" w:rsidP="006717E0">
      <w:r>
        <w:t>Body plethysmography was performed</w:t>
      </w:r>
      <w:r w:rsidRPr="00F742E0">
        <w:t xml:space="preserve"> </w:t>
      </w:r>
      <w:r>
        <w:t xml:space="preserve">according to international standards </w:t>
      </w:r>
      <w:r>
        <w:fldChar w:fldCharType="begin">
          <w:fldData xml:space="preserve">PEVuZE5vdGU+PENpdGU+PEF1dGhvcj5XYW5nZXI8L0F1dGhvcj48WWVhcj4yMDA1PC9ZZWFyPjxS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1MTEtMjI8L3BhZ2VzPjx2b2x1bWU+MjY8L3ZvbHVtZT48bnVt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</w:fldData>
        </w:fldChar>
      </w:r>
      <w:r w:rsidR="00B86FC1">
        <w:instrText xml:space="preserve"> ADDIN EN.CITE </w:instrText>
      </w:r>
      <w:r w:rsidR="00B86FC1">
        <w:fldChar w:fldCharType="begin">
          <w:fldData xml:space="preserve">PEVuZE5vdGU+PENpdGU+PEF1dGhvcj5XYW5nZXI8L0F1dGhvcj48WWVhcj4yMDA1PC9ZZWFyPjxS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1MTEtMjI8L3BhZ2VzPjx2b2x1bWU+MjY8L3ZvbHVtZT48bnVt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</w:fldData>
        </w:fldChar>
      </w:r>
      <w:r w:rsidR="00B86FC1">
        <w:instrText xml:space="preserve"> ADDIN EN.CITE.DATA </w:instrText>
      </w:r>
      <w:r w:rsidR="00B86FC1">
        <w:fldChar w:fldCharType="end"/>
      </w:r>
      <w:r>
        <w:fldChar w:fldCharType="separate"/>
      </w:r>
      <w:r w:rsidR="00B86FC1">
        <w:rPr>
          <w:noProof/>
        </w:rPr>
        <w:t>[57]</w:t>
      </w:r>
      <w:r>
        <w:fldChar w:fldCharType="end"/>
      </w:r>
      <w:r>
        <w:t xml:space="preserve"> on a ‘PFT Pro’ and using a constant-volume, variable-pressure Jaeger body plethysmograph (Vyaire, Basingstoke, UK). With the door of the box closed, patients were instructed to sit up upright with their feet flat to the </w:t>
      </w:r>
      <w:r>
        <w:lastRenderedPageBreak/>
        <w:t>ground. Once a suitable period of box stabilisation had occurred, the patient was attached to the flow-measuring device (see spirometry) via a filter and flanged mouthpiece, with a nose-peg in place. Patients were instructed to breathe tidally for a period of approximately one minute. Once a stable lung volume of functional residual capacity (FRC) was achieved, the shutter mechanism was activated for three seconds. During these three seconds, patients were instructed to continue to gently try to breathe in and out against the occlusion. Once the occlusion was opened, patients were instructed to take a full inspiration to TLC, followed by a gentle expiration all the way to RV. After each attempt, visual checks were made to ensure that</w:t>
      </w:r>
      <w:r w:rsidR="00F55DC5">
        <w:t>:</w:t>
      </w:r>
      <w:r>
        <w:t xml:space="preserve"> a stable FRC had been achieved</w:t>
      </w:r>
      <w:r w:rsidR="00F55DC5">
        <w:t>,</w:t>
      </w:r>
      <w:r>
        <w:t xml:space="preserve"> that the panting manoeuvre was performed well without evidence of any leaks</w:t>
      </w:r>
      <w:r w:rsidR="00F55DC5">
        <w:t>,</w:t>
      </w:r>
      <w:r>
        <w:t xml:space="preserve"> and that the patient had achieved a plateau on the volume-time trace at TLC and RV. Feedback was given to the patient and at least three attempts were performed.</w:t>
      </w:r>
    </w:p>
    <w:p w14:paraId="2BF5C511" w14:textId="77777777" w:rsidR="00D848A8" w:rsidRDefault="00D848A8" w:rsidP="006717E0"/>
    <w:p w14:paraId="0E95F046" w14:textId="77777777" w:rsidR="00D848A8" w:rsidRDefault="00D848A8" w:rsidP="006717E0">
      <w:r>
        <w:t>The test was complete when three technically acceptable attempts had been performed and the FRC was repeatable (within 10%). The mean FRC was then taken along with the largest vital capacity to derive TLC and RV.</w:t>
      </w:r>
    </w:p>
    <w:p w14:paraId="292F71C4" w14:textId="77777777" w:rsidR="00D848A8" w:rsidRDefault="00D848A8" w:rsidP="006717E0"/>
    <w:p w14:paraId="1C2C38DB" w14:textId="77777777" w:rsidR="00D848A8" w:rsidRDefault="00D848A8" w:rsidP="006717E0">
      <w:r>
        <w:t>From body plethysmography, the two primary metrics recorded were:</w:t>
      </w:r>
    </w:p>
    <w:p w14:paraId="678DFC6D" w14:textId="77777777" w:rsidR="00D848A8" w:rsidRDefault="00D848A8" w:rsidP="006717E0"/>
    <w:p w14:paraId="4D19DDC1" w14:textId="77777777" w:rsidR="00D848A8" w:rsidRDefault="00D848A8" w:rsidP="006717E0">
      <w:pPr>
        <w:pStyle w:val="Heading4"/>
      </w:pPr>
      <w:r>
        <w:t>Total lung capacity (TLC)</w:t>
      </w:r>
    </w:p>
    <w:p w14:paraId="745D0E20" w14:textId="77777777" w:rsidR="00D848A8" w:rsidRDefault="00D848A8" w:rsidP="006717E0"/>
    <w:p w14:paraId="30F3D9BC" w14:textId="77777777" w:rsidR="00D848A8" w:rsidRDefault="00D848A8" w:rsidP="006717E0">
      <w:r>
        <w:t>This is the volume of gas within the lungs after a subject has inhaled to their maximum. TLC was used in two ways, firstly to provide a gold standard volume with which to benchmark against the lung volumes achieved during imaging and secondly in the calculation of the next metric, RV.</w:t>
      </w:r>
    </w:p>
    <w:p w14:paraId="51F08139" w14:textId="1F7A7960" w:rsidR="004165E3" w:rsidRDefault="004165E3" w:rsidP="006717E0">
      <w:pPr>
        <w:rPr>
          <w:rFonts w:asciiTheme="majorHAnsi" w:eastAsiaTheme="majorEastAsia" w:hAnsiTheme="majorHAnsi" w:cstheme="majorBidi"/>
          <w:color w:val="000000" w:themeColor="text1"/>
        </w:rPr>
      </w:pPr>
    </w:p>
    <w:p w14:paraId="6E849401" w14:textId="13DAF4DD" w:rsidR="00D848A8" w:rsidRPr="00965B7B" w:rsidRDefault="00D848A8" w:rsidP="006717E0">
      <w:pPr>
        <w:pStyle w:val="Heading4"/>
      </w:pPr>
      <w:r>
        <w:t>Ratio of r</w:t>
      </w:r>
      <w:r w:rsidRPr="00965B7B">
        <w:t>esidual volume (RV)/total lung capacity (TLC)</w:t>
      </w:r>
    </w:p>
    <w:p w14:paraId="6F2ED8BB" w14:textId="77777777" w:rsidR="00D848A8" w:rsidRDefault="00D848A8" w:rsidP="006717E0"/>
    <w:p w14:paraId="733D6D33" w14:textId="77777777" w:rsidR="00D848A8" w:rsidRDefault="00D848A8" w:rsidP="006717E0">
      <w:r>
        <w:t xml:space="preserve">The RV/TLC ratio in obstructive lung disease provides an approximation of the degree of gas trapping present. In CF, TLC is usually unaffected by the disease process, but as airways obstruction progresses there is also a greater prevalence of end-expiratory airway collapse, resulting in gas trapped distally. This causes RV to increase and therefore RV/TLC also increases. </w:t>
      </w:r>
    </w:p>
    <w:p w14:paraId="169333B1" w14:textId="77777777" w:rsidR="00D848A8" w:rsidRPr="00F742E0" w:rsidRDefault="00D848A8" w:rsidP="006717E0"/>
    <w:p w14:paraId="2832D203" w14:textId="53C320BA" w:rsidR="00D848A8" w:rsidRDefault="00D848A8" w:rsidP="006717E0">
      <w:pPr>
        <w:pStyle w:val="Heading3"/>
      </w:pPr>
      <w:bookmarkStart w:id="137" w:name="_Ref21771161"/>
      <w:bookmarkStart w:id="138" w:name="_Toc27382875"/>
      <w:r>
        <w:t>Multiple breath Washout</w:t>
      </w:r>
      <w:bookmarkEnd w:id="137"/>
      <w:bookmarkEnd w:id="138"/>
    </w:p>
    <w:p w14:paraId="40AF8638" w14:textId="77777777" w:rsidR="00D848A8" w:rsidRDefault="00D848A8" w:rsidP="006717E0"/>
    <w:p w14:paraId="28BCF6F9" w14:textId="1940D849" w:rsidR="00D848A8" w:rsidRDefault="00D848A8" w:rsidP="006717E0">
      <w:r>
        <w:t xml:space="preserve">Multiple breath washout (MBW) was performed as originally described by Horsley </w:t>
      </w:r>
      <w:r w:rsidR="00564288">
        <w:rPr>
          <w:i/>
        </w:rPr>
        <w:t>et al</w:t>
      </w:r>
      <w:r>
        <w:t xml:space="preserve">, using a modified, open-circuit Innocor system (Innovison, ApS, Denmark) and 0.2% </w:t>
      </w:r>
      <w:r w:rsidR="005E6BBB">
        <w:t>SF</w:t>
      </w:r>
      <w:r w:rsidR="005E6BBB">
        <w:rPr>
          <w:vertAlign w:val="subscript"/>
        </w:rPr>
        <w:t>6</w:t>
      </w:r>
      <w:r>
        <w:rPr>
          <w:vertAlign w:val="subscript"/>
        </w:rPr>
        <w:t xml:space="preserve"> </w:t>
      </w:r>
      <w:r>
        <w:t xml:space="preserve">in air </w:t>
      </w:r>
      <w:r w:rsidRPr="00F742E0">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rsidRPr="00F742E0">
        <w:fldChar w:fldCharType="separate"/>
      </w:r>
      <w:r w:rsidR="00B86FC1">
        <w:rPr>
          <w:noProof/>
        </w:rPr>
        <w:t>[101]</w:t>
      </w:r>
      <w:r w:rsidRPr="00F742E0">
        <w:fldChar w:fldCharType="end"/>
      </w:r>
      <w:r>
        <w:t>. In order to perform MBW, patients were seated upright in a chair with their feet flat on the ground. The flow-</w:t>
      </w:r>
      <w:r>
        <w:lastRenderedPageBreak/>
        <w:t xml:space="preserve">measuring device used was a Hans-Rudolph differential pressure paediatric pneumotach (0-160 L/min) (Hans-Rudolph, USA). At the distal end of the pneumotach casing, a gas sample line was inserted for the measurement of ambient and exhaled </w:t>
      </w:r>
      <w:r w:rsidR="005E6BBB">
        <w:t>SF</w:t>
      </w:r>
      <w:r w:rsidR="005E6BBB">
        <w:rPr>
          <w:vertAlign w:val="subscript"/>
        </w:rPr>
        <w:t>6</w:t>
      </w:r>
      <w:r>
        <w:t xml:space="preserve">. At the proximal end of the pneumotach, the patient was connected to the pneumotach via a disposable (single-patient use) low dead-space, respiratory bacterial filter (GVS filter technology, Lancashire, UK), which was attached in series to a small, flanged mouthpiece. A nose-peg was placed in order to ensure mouth breathing (see, </w:t>
      </w:r>
      <w:r>
        <w:fldChar w:fldCharType="begin"/>
      </w:r>
      <w:r>
        <w:instrText xml:space="preserve"> REF _Ref429319449 \h </w:instrText>
      </w:r>
      <w:r w:rsidR="007911F3">
        <w:instrText xml:space="preserve"> \* MERGEFORMAT </w:instrText>
      </w:r>
      <w:r>
        <w:fldChar w:fldCharType="separate"/>
      </w:r>
      <w:r w:rsidR="00140F11" w:rsidRPr="00263DB2">
        <w:t xml:space="preserve">Figure </w:t>
      </w:r>
      <w:r w:rsidR="00140F11">
        <w:rPr>
          <w:noProof/>
        </w:rPr>
        <w:t>2</w:t>
      </w:r>
      <w:r w:rsidR="00140F11">
        <w:rPr>
          <w:noProof/>
        </w:rPr>
        <w:noBreakHyphen/>
        <w:t>2</w:t>
      </w:r>
      <w:r>
        <w:fldChar w:fldCharType="end"/>
      </w:r>
      <w:r>
        <w:t xml:space="preserve"> A). </w:t>
      </w:r>
    </w:p>
    <w:p w14:paraId="745B861F" w14:textId="77777777" w:rsidR="00D848A8" w:rsidRDefault="00D848A8" w:rsidP="006717E0"/>
    <w:p w14:paraId="76354107" w14:textId="77777777" w:rsidR="00D848A8" w:rsidRDefault="00D848A8" w:rsidP="00FD5C20">
      <w:pPr>
        <w:jc w:val="center"/>
      </w:pPr>
      <w:r>
        <w:rPr>
          <w:noProof/>
          <w:lang w:val="en-US"/>
        </w:rPr>
        <w:drawing>
          <wp:inline distT="0" distB="0" distL="0" distR="0" wp14:anchorId="7919848D" wp14:editId="62FF0B02">
            <wp:extent cx="5703837" cy="2056130"/>
            <wp:effectExtent l="0" t="0" r="11430" b="127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ying_sitting MBW.tiff"/>
                    <pic:cNvPicPr/>
                  </pic:nvPicPr>
                  <pic:blipFill>
                    <a:blip r:embed="rId42">
                      <a:extLst>
                        <a:ext uri="{28A0092B-C50C-407E-A947-70E740481C1C}">
                          <a14:useLocalDpi xmlns:a14="http://schemas.microsoft.com/office/drawing/2010/main" val="0"/>
                        </a:ext>
                      </a:extLst>
                    </a:blip>
                    <a:stretch>
                      <a:fillRect/>
                    </a:stretch>
                  </pic:blipFill>
                  <pic:spPr>
                    <a:xfrm>
                      <a:off x="0" y="0"/>
                      <a:ext cx="5703837" cy="2056130"/>
                    </a:xfrm>
                    <a:prstGeom prst="rect">
                      <a:avLst/>
                    </a:prstGeom>
                  </pic:spPr>
                </pic:pic>
              </a:graphicData>
            </a:graphic>
          </wp:inline>
        </w:drawing>
      </w:r>
    </w:p>
    <w:p w14:paraId="740CADCA" w14:textId="1225DC94" w:rsidR="00D848A8" w:rsidRDefault="00D848A8" w:rsidP="006717E0">
      <w:pPr>
        <w:pStyle w:val="Caption"/>
      </w:pPr>
      <w:bookmarkStart w:id="139" w:name="_Ref429319449"/>
      <w:bookmarkStart w:id="140" w:name="_Toc27383012"/>
      <w:r w:rsidRPr="00263DB2">
        <w:t xml:space="preserve">Figure </w:t>
      </w:r>
      <w:fldSimple w:instr=" STYLEREF 1 \s ">
        <w:r w:rsidR="00824FFE">
          <w:rPr>
            <w:noProof/>
          </w:rPr>
          <w:t>2</w:t>
        </w:r>
      </w:fldSimple>
      <w:r w:rsidR="00824FFE">
        <w:noBreakHyphen/>
      </w:r>
      <w:fldSimple w:instr=" SEQ Figure \* ARABIC \s 1 ">
        <w:r w:rsidR="00824FFE">
          <w:rPr>
            <w:noProof/>
          </w:rPr>
          <w:t>3</w:t>
        </w:r>
      </w:fldSimple>
      <w:bookmarkEnd w:id="139"/>
      <w:r w:rsidRPr="00263DB2">
        <w:t>: Innocor MBW set-up in the seated (A) and lying (B) postures.</w:t>
      </w:r>
      <w:bookmarkEnd w:id="140"/>
      <w:r w:rsidRPr="00263DB2">
        <w:t xml:space="preserve"> </w:t>
      </w:r>
    </w:p>
    <w:p w14:paraId="129A57BA" w14:textId="08656356" w:rsidR="004165E3" w:rsidRPr="004165E3" w:rsidRDefault="004165E3" w:rsidP="006717E0">
      <w:pPr>
        <w:pStyle w:val="Subtitle"/>
      </w:pPr>
      <w:r>
        <w:t>The Innocor device houses a photoacoustic analyser, which analyses the concentration of SF</w:t>
      </w:r>
      <w:r w:rsidRPr="004165E3">
        <w:rPr>
          <w:vertAlign w:val="subscript"/>
        </w:rPr>
        <w:t>6</w:t>
      </w:r>
      <w:r w:rsidRPr="004165E3">
        <w:t>.</w:t>
      </w:r>
      <w:r>
        <w:t xml:space="preserve"> A gas sample line connects the analyser to a pneumotach, through which the patient breaths via a flanged mouthpiece. During the wash-in part of the test, elephant tubing (pink on the image), forms the flow-past circuit which connects the pneumotach to the gas cylinder. </w:t>
      </w:r>
    </w:p>
    <w:p w14:paraId="25740F27" w14:textId="77777777" w:rsidR="00D848A8" w:rsidRDefault="00D848A8" w:rsidP="006717E0"/>
    <w:p w14:paraId="70760CE1" w14:textId="73489CB2" w:rsidR="00D848A8" w:rsidRDefault="00D848A8" w:rsidP="006717E0">
      <w:r>
        <w:t xml:space="preserve">Each MBW test was performed during quiet, tidal breathing. The initial ‘wash-in’ phase of each attempt involved the patient tidally breathing through the pneumotach, with an open-circuit attached to the distal end of the pneumotach via a T-piece connector. The T-piece was connected to ‘elephant’ tubing on both ends. In one direction, the elephant tubing was connected to a 1.5 litre reservoir bag, which in turn was connected to the gas cylinder. The other end acted as the exhaust and was approximately 2 metres in length in order to minimise the re-breathing of exhaled gases. During testing, the gas cylinder was turned on to deliver between 10-15 l/min flow of gas. The initial ‘wash-in’ phase of each attempt was complete when the patient had sufficiently inhaled the gas mixture from the flow-past circuit. This was defined as when the inspiratory and expiratory </w:t>
      </w:r>
      <w:r w:rsidR="005E6BBB">
        <w:t>SF</w:t>
      </w:r>
      <w:r w:rsidR="005E6BBB">
        <w:rPr>
          <w:vertAlign w:val="subscript"/>
        </w:rPr>
        <w:t>6</w:t>
      </w:r>
      <w:r>
        <w:t xml:space="preserve"> concentration difference was &lt;0.002% for at least 30 seconds. At this stage, the operator disconnected the open-circuit from the pneumotach during a quiet exhalation, marking the start of the ‘wash-out’ phase. The patient then continued to breathe tidally from the ambient room air until the exhaled concentration of </w:t>
      </w:r>
      <w:r w:rsidR="005E6BBB">
        <w:t>SF</w:t>
      </w:r>
      <w:r w:rsidR="005E6BBB">
        <w:rPr>
          <w:vertAlign w:val="subscript"/>
        </w:rPr>
        <w:t>6</w:t>
      </w:r>
      <w:r>
        <w:t xml:space="preserve"> was less than 1/40</w:t>
      </w:r>
      <w:r w:rsidRPr="007D16F4">
        <w:rPr>
          <w:vertAlign w:val="superscript"/>
        </w:rPr>
        <w:t>th</w:t>
      </w:r>
      <w:r>
        <w:t xml:space="preserve"> of the ‘washed-in’ concentration for at least two breaths. Throughout the test the patient was encouraged to watch a video of their choice on an IPad in order to aid distraction and achieve relaxed tidal breathing. As this study includes children with small lung volumes, a fixed tidal volume of </w:t>
      </w:r>
      <w:r>
        <w:lastRenderedPageBreak/>
        <w:t xml:space="preserve">1L has been shown to significant alter the metrics calculated in young children and is therefore not recommended </w:t>
      </w:r>
      <w:r>
        <w:fldChar w:fldCharType="begin"/>
      </w:r>
      <w:r w:rsidR="00B86FC1">
        <w:instrText xml:space="preserve"> ADDIN EN.CITE &lt;EndNote&gt;&lt;Cite&gt;&lt;Author&gt;Yammine&lt;/Author&gt;&lt;Year&gt;2014&lt;/Year&gt;&lt;RecNum&gt;1182&lt;/RecNum&gt;&lt;DisplayText&gt;[256]&lt;/DisplayText&gt;&lt;record&gt;&lt;rec-number&gt;1182&lt;/rec-number&gt;&lt;foreign-keys&gt;&lt;key app="EN" db-id="pr5wspr9dw2dxne92x4v99s69xa59dv092es" timestamp="1416500239"&gt;1182&lt;/key&gt;&lt;/foreign-keys&gt;&lt;ref-type name="Journal Article"&gt;17&lt;/ref-type&gt;&lt;contributors&gt;&lt;authors&gt;&lt;author&gt;Yammine, Sophie&lt;/author&gt;&lt;author&gt;Singer, Florian&lt;/author&gt;&lt;author&gt;Gustafsson, Per&lt;/author&gt;&lt;author&gt;Latzin, Philipp&lt;/author&gt;&lt;/authors&gt;&lt;/contributors&gt;&lt;titles&gt;&lt;title&gt;Impact of different breathing protocols on multiple-breath washout outcomes in children&lt;/title&gt;&lt;secondary-title&gt;Journal of Cystic Fibrosis&lt;/secondary-title&gt;&lt;/titles&gt;&lt;periodical&gt;&lt;full-title&gt;Journal of Cystic Fibrosis&lt;/full-title&gt;&lt;/periodical&gt;&lt;pages&gt;190-197&lt;/pages&gt;&lt;volume&gt;13&lt;/volume&gt;&lt;number&gt;2&lt;/number&gt;&lt;keywords&gt;&lt;keyword&gt;Children&lt;/keyword&gt;&lt;keyword&gt;Cystic fibrosis&lt;/keyword&gt;&lt;keyword&gt;Respiratory function test&lt;/keyword&gt;&lt;keyword&gt;Lung physiology&lt;/keyword&gt;&lt;keyword&gt;Clinical use&lt;/keyword&gt;&lt;/keywords&gt;&lt;dates&gt;&lt;year&gt;2014&lt;/year&gt;&lt;pub-dates&gt;&lt;date&gt;3//&lt;/date&gt;&lt;/pub-dates&gt;&lt;/dates&gt;&lt;isbn&gt;1569-1993&lt;/isbn&gt;&lt;urls&gt;&lt;related-urls&gt;&lt;url&gt;http://www.sciencedirect.com/science/article/pii/S1569199313001471&lt;/url&gt;&lt;url&gt;http://ac.els-cdn.com/S1569199313001471/1-s2.0-S1569199313001471-main.pdf?_tid=b9b71412-70d0-11e4-a7d7-00000aab0f6c&amp;amp;acdnat=1416500429_83b2563c876e879eadce79120bc2088f&lt;/url&gt;&lt;/related-urls&gt;&lt;/urls&gt;&lt;electronic-resource-num&gt;http://dx.doi.org/10.1016/j.jcf.2013.08.010&lt;/electronic-resource-num&gt;&lt;/record&gt;&lt;/Cite&gt;&lt;/EndNote&gt;</w:instrText>
      </w:r>
      <w:r>
        <w:fldChar w:fldCharType="separate"/>
      </w:r>
      <w:r w:rsidR="00B86FC1">
        <w:rPr>
          <w:noProof/>
        </w:rPr>
        <w:t>[256]</w:t>
      </w:r>
      <w:r>
        <w:fldChar w:fldCharType="end"/>
      </w:r>
      <w:r>
        <w:t>.</w:t>
      </w:r>
    </w:p>
    <w:p w14:paraId="7BD8F90A" w14:textId="77777777" w:rsidR="00D848A8" w:rsidRDefault="00D848A8" w:rsidP="006717E0"/>
    <w:p w14:paraId="4DD6E4A6" w14:textId="77777777" w:rsidR="00D848A8" w:rsidRDefault="00D848A8" w:rsidP="006717E0">
      <w:r>
        <w:t xml:space="preserve">Each patient performed a minimum of three attempts, with further attempts made if an obvious error occurred during a ‘wash-out’. Examples of these would be: 1) If the patient disconnected from the circuit. 2) If the patient started to cough for multiple breaths. 3) If the patient started to breathe in a pattern not deemed to be relaxed tidal breathing. 4) If the disconnect was not performed correctly by the operator. </w:t>
      </w:r>
    </w:p>
    <w:p w14:paraId="480EA36C" w14:textId="77777777" w:rsidR="00D848A8" w:rsidRDefault="00D848A8" w:rsidP="006717E0"/>
    <w:p w14:paraId="74A04E62" w14:textId="2CBCA5C2" w:rsidR="00D848A8" w:rsidRDefault="00D848A8" w:rsidP="006717E0">
      <w:r>
        <w:t xml:space="preserve">Prior to performing any multiple-breath washout (MBW) manoeuvres two calibration steps were performed. Firstly, the flow-measuring device was calibrated using a 3-litre syringe. The syringe was ‘inhaled’ and ‘exhaled’ five times each. Twice at very low flows, twice at medium and once at fast flows. Each recorded volume was checked to ensure that the volume was within 3% of 3L. Secondly, the flow-gas delay (FGD) was performed. To perform this, a solenoid was attached to the gas cylinder comprising </w:t>
      </w:r>
      <w:r w:rsidR="005E6BBB">
        <w:t>SF</w:t>
      </w:r>
      <w:r w:rsidR="005E6BBB">
        <w:rPr>
          <w:vertAlign w:val="subscript"/>
        </w:rPr>
        <w:t>6</w:t>
      </w:r>
      <w:r>
        <w:t xml:space="preserve"> in air and controlled via an electrical switch. The solenoid was inserted into the distal end of the pneumotach so that the exhaust of the solenoid was directly surrounding the needle of the gas sample line that leads to the photo-acoustic analyser within the Innocor. To calculate FGD, the electrical switch was operated for a few seconds, allowing gas to pass through the solenoid and be exposed to the gas sample line. On the Innocor display the </w:t>
      </w:r>
      <w:r w:rsidR="005E6BBB">
        <w:t>SF</w:t>
      </w:r>
      <w:r w:rsidR="005E6BBB">
        <w:rPr>
          <w:vertAlign w:val="subscript"/>
        </w:rPr>
        <w:t>6</w:t>
      </w:r>
      <w:r>
        <w:t xml:space="preserve"> concentration was displayed in real-time. Once the </w:t>
      </w:r>
      <w:r w:rsidR="005E6BBB">
        <w:t>SF</w:t>
      </w:r>
      <w:r w:rsidR="005E6BBB">
        <w:rPr>
          <w:vertAlign w:val="subscript"/>
        </w:rPr>
        <w:t>6</w:t>
      </w:r>
      <w:r>
        <w:t xml:space="preserve"> concentration was back to baseline the electrical switch was operated again, which repeated the process. This process was repeated approximately 10 times and the FGD was calculated offline using Igor Pro software (IGOR Pro, WaveMetrics, USA). The software is displayed in </w:t>
      </w:r>
      <w:r>
        <w:fldChar w:fldCharType="begin"/>
      </w:r>
      <w:r>
        <w:instrText xml:space="preserve"> REF _Ref429319676 \h </w:instrText>
      </w:r>
      <w:r w:rsidR="007911F3">
        <w:instrText xml:space="preserve"> \* MERGEFORMAT </w:instrText>
      </w:r>
      <w:r>
        <w:fldChar w:fldCharType="separate"/>
      </w:r>
      <w:r w:rsidR="00140F11" w:rsidRPr="00263DB2">
        <w:t xml:space="preserve">Figure </w:t>
      </w:r>
      <w:r w:rsidR="00140F11">
        <w:rPr>
          <w:noProof/>
        </w:rPr>
        <w:t>2</w:t>
      </w:r>
      <w:r w:rsidR="00140F11">
        <w:rPr>
          <w:noProof/>
        </w:rPr>
        <w:noBreakHyphen/>
        <w:t>3</w:t>
      </w:r>
      <w:r>
        <w:fldChar w:fldCharType="end"/>
      </w:r>
      <w:r>
        <w:t xml:space="preserve">. For each FGD measurement, cursor A was placed on a portion of the flow trace with zero flow. Cursor B was placed on the ‘spike’ of flow evident in </w:t>
      </w:r>
      <w:r>
        <w:fldChar w:fldCharType="begin"/>
      </w:r>
      <w:r>
        <w:instrText xml:space="preserve"> REF _Ref429319676 \h </w:instrText>
      </w:r>
      <w:r w:rsidR="007911F3">
        <w:instrText xml:space="preserve"> \* MERGEFORMAT </w:instrText>
      </w:r>
      <w:r>
        <w:fldChar w:fldCharType="separate"/>
      </w:r>
      <w:r w:rsidR="00140F11" w:rsidRPr="00263DB2">
        <w:t xml:space="preserve">Figure </w:t>
      </w:r>
      <w:r w:rsidR="00140F11">
        <w:rPr>
          <w:noProof/>
        </w:rPr>
        <w:t>2</w:t>
      </w:r>
      <w:r w:rsidR="00140F11">
        <w:rPr>
          <w:noProof/>
        </w:rPr>
        <w:noBreakHyphen/>
        <w:t>3</w:t>
      </w:r>
      <w:r>
        <w:fldChar w:fldCharType="end"/>
      </w:r>
      <w:r>
        <w:t>. The FGD was then automatically calculated by the software, a process repeated for each FGD measurement.</w:t>
      </w:r>
    </w:p>
    <w:p w14:paraId="44EBF1DF" w14:textId="77777777" w:rsidR="00D848A8" w:rsidRDefault="00D848A8" w:rsidP="006717E0"/>
    <w:p w14:paraId="2AAAE3FC" w14:textId="77777777" w:rsidR="00D848A8" w:rsidRDefault="00D848A8" w:rsidP="00737704">
      <w:pPr>
        <w:jc w:val="center"/>
      </w:pPr>
      <w:r>
        <w:rPr>
          <w:noProof/>
          <w:lang w:val="en-US"/>
        </w:rPr>
        <w:lastRenderedPageBreak/>
        <w:drawing>
          <wp:inline distT="0" distB="0" distL="0" distR="0" wp14:anchorId="6D563A3E" wp14:editId="31716B05">
            <wp:extent cx="5360035" cy="4542468"/>
            <wp:effectExtent l="0" t="0" r="0" b="444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GD figure.tiff"/>
                    <pic:cNvPicPr/>
                  </pic:nvPicPr>
                  <pic:blipFill>
                    <a:blip r:embed="rId43">
                      <a:extLst>
                        <a:ext uri="{28A0092B-C50C-407E-A947-70E740481C1C}">
                          <a14:useLocalDpi xmlns:a14="http://schemas.microsoft.com/office/drawing/2010/main" val="0"/>
                        </a:ext>
                      </a:extLst>
                    </a:blip>
                    <a:stretch>
                      <a:fillRect/>
                    </a:stretch>
                  </pic:blipFill>
                  <pic:spPr>
                    <a:xfrm>
                      <a:off x="0" y="0"/>
                      <a:ext cx="5366537" cy="4547978"/>
                    </a:xfrm>
                    <a:prstGeom prst="rect">
                      <a:avLst/>
                    </a:prstGeom>
                  </pic:spPr>
                </pic:pic>
              </a:graphicData>
            </a:graphic>
          </wp:inline>
        </w:drawing>
      </w:r>
    </w:p>
    <w:p w14:paraId="34A08B2C" w14:textId="094C2E02" w:rsidR="004165E3" w:rsidRDefault="00D848A8" w:rsidP="006717E0">
      <w:pPr>
        <w:pStyle w:val="Caption"/>
      </w:pPr>
      <w:bookmarkStart w:id="141" w:name="_Ref429319676"/>
      <w:bookmarkStart w:id="142" w:name="_Toc27383013"/>
      <w:r w:rsidRPr="00263DB2">
        <w:t xml:space="preserve">Figure </w:t>
      </w:r>
      <w:fldSimple w:instr=" STYLEREF 1 \s ">
        <w:r w:rsidR="00824FFE">
          <w:rPr>
            <w:noProof/>
          </w:rPr>
          <w:t>2</w:t>
        </w:r>
      </w:fldSimple>
      <w:r w:rsidR="00824FFE">
        <w:noBreakHyphen/>
      </w:r>
      <w:fldSimple w:instr=" SEQ Figure \* ARABIC \s 1 ">
        <w:r w:rsidR="00824FFE">
          <w:rPr>
            <w:noProof/>
          </w:rPr>
          <w:t>4</w:t>
        </w:r>
      </w:fldSimple>
      <w:bookmarkEnd w:id="141"/>
      <w:r w:rsidRPr="00263DB2">
        <w:t>: Offline calculation of the Innocor flow-gas delay.</w:t>
      </w:r>
      <w:bookmarkEnd w:id="142"/>
    </w:p>
    <w:p w14:paraId="40A18914" w14:textId="561BD812" w:rsidR="00737704" w:rsidRDefault="00D848A8" w:rsidP="00FA11CF">
      <w:pPr>
        <w:pStyle w:val="Subtitle"/>
      </w:pPr>
      <w:r w:rsidRPr="00263DB2">
        <w:t xml:space="preserve"> For each exposure of </w:t>
      </w:r>
      <w:r w:rsidR="005E6BBB">
        <w:t>SF</w:t>
      </w:r>
      <w:r w:rsidR="005E6BBB">
        <w:rPr>
          <w:vertAlign w:val="subscript"/>
        </w:rPr>
        <w:t>6</w:t>
      </w:r>
      <w:r w:rsidRPr="00263DB2">
        <w:t xml:space="preserve"> onto the gas sample line cross A was placed prior to the exposure at a point of no flow. Cross B was then placed (for each exposure) on the rise in flow after the exposure had been triggered by the electrical switch. Cross E on the </w:t>
      </w:r>
      <w:r w:rsidR="005E6BBB">
        <w:t>SF</w:t>
      </w:r>
      <w:r w:rsidR="005E6BBB">
        <w:rPr>
          <w:vertAlign w:val="subscript"/>
        </w:rPr>
        <w:t>6</w:t>
      </w:r>
      <w:r w:rsidRPr="00263DB2">
        <w:t xml:space="preserve"> concentration curve is then automatically set at the point immediately prior to the rise in </w:t>
      </w:r>
      <w:r w:rsidR="005E6BBB">
        <w:t>SF</w:t>
      </w:r>
      <w:r w:rsidR="005E6BBB">
        <w:rPr>
          <w:vertAlign w:val="subscript"/>
        </w:rPr>
        <w:t>6</w:t>
      </w:r>
      <w:r w:rsidRPr="00263DB2">
        <w:t xml:space="preserve">. Cross F is placed on the plateau of </w:t>
      </w:r>
      <w:r w:rsidR="005E6BBB">
        <w:t>SF</w:t>
      </w:r>
      <w:r w:rsidR="005E6BBB">
        <w:rPr>
          <w:vertAlign w:val="subscript"/>
        </w:rPr>
        <w:t>6</w:t>
      </w:r>
      <w:r w:rsidRPr="00263DB2">
        <w:t xml:space="preserve"> after the exposure has been triggered. The resulting delay from flow hitting the pneumotach from the solenoid and the Innocor device registering the </w:t>
      </w:r>
      <w:r w:rsidR="005E6BBB">
        <w:t>SF</w:t>
      </w:r>
      <w:r w:rsidR="005E6BBB">
        <w:rPr>
          <w:vertAlign w:val="subscript"/>
        </w:rPr>
        <w:t>6</w:t>
      </w:r>
      <w:r w:rsidRPr="00263DB2">
        <w:t xml:space="preserve"> plateau is then calculated automatically and displayed within the highlighted red box. The average of the FGD was then input into the calculations for MBW analysis.</w:t>
      </w:r>
    </w:p>
    <w:p w14:paraId="053D1325" w14:textId="77777777" w:rsidR="00FA11CF" w:rsidRPr="00FA11CF" w:rsidRDefault="00FA11CF" w:rsidP="00FA11CF"/>
    <w:p w14:paraId="6C477600" w14:textId="77777777" w:rsidR="00D848A8" w:rsidRPr="00526BA5" w:rsidRDefault="00D848A8" w:rsidP="006717E0">
      <w:pPr>
        <w:pStyle w:val="Heading4"/>
      </w:pPr>
      <w:r w:rsidRPr="00526BA5">
        <w:t>Supine MBW</w:t>
      </w:r>
    </w:p>
    <w:p w14:paraId="0C86CED8" w14:textId="77777777" w:rsidR="00D848A8" w:rsidRDefault="00D848A8" w:rsidP="006717E0"/>
    <w:p w14:paraId="3C345BDC" w14:textId="13141570" w:rsidR="00D848A8" w:rsidRDefault="00D848A8" w:rsidP="00FA11CF">
      <w:r>
        <w:t xml:space="preserve">Supine MBW was always performed post seated MBW on a patient examination couch. The patient was positioned completely in the supine position without any neck or head support. The manoeuvre was then performed in triplicate using an identical method to that performed when seated (see </w:t>
      </w:r>
      <w:r>
        <w:fldChar w:fldCharType="begin"/>
      </w:r>
      <w:r>
        <w:instrText xml:space="preserve"> REF _Ref429319449 \h </w:instrText>
      </w:r>
      <w:r w:rsidR="007911F3">
        <w:instrText xml:space="preserve"> \* MERGEFORMAT </w:instrText>
      </w:r>
      <w:r>
        <w:fldChar w:fldCharType="separate"/>
      </w:r>
      <w:r w:rsidR="00140F11" w:rsidRPr="00263DB2">
        <w:t xml:space="preserve">Figure </w:t>
      </w:r>
      <w:r w:rsidR="00140F11">
        <w:rPr>
          <w:noProof/>
        </w:rPr>
        <w:t>2</w:t>
      </w:r>
      <w:r w:rsidR="00140F11">
        <w:rPr>
          <w:noProof/>
        </w:rPr>
        <w:noBreakHyphen/>
        <w:t>2</w:t>
      </w:r>
      <w:r>
        <w:fldChar w:fldCharType="end"/>
      </w:r>
      <w:r>
        <w:t xml:space="preserve"> B).</w:t>
      </w:r>
    </w:p>
    <w:p w14:paraId="64B2F658" w14:textId="77777777" w:rsidR="00737704" w:rsidRDefault="00737704">
      <w:pPr>
        <w:spacing w:line="240" w:lineRule="auto"/>
        <w:ind w:right="0"/>
        <w:jc w:val="left"/>
        <w:rPr>
          <w:rFonts w:asciiTheme="majorHAnsi" w:eastAsiaTheme="majorEastAsia" w:hAnsiTheme="majorHAnsi" w:cstheme="majorBidi"/>
          <w:b/>
          <w:bCs/>
          <w:i/>
          <w:iCs/>
          <w:color w:val="000000" w:themeColor="text1"/>
        </w:rPr>
      </w:pPr>
      <w:r>
        <w:br w:type="page"/>
      </w:r>
    </w:p>
    <w:p w14:paraId="3FB4CCD5" w14:textId="388F18B0" w:rsidR="00D848A8" w:rsidRPr="00526BA5" w:rsidRDefault="00D848A8" w:rsidP="006717E0">
      <w:pPr>
        <w:pStyle w:val="Heading4"/>
      </w:pPr>
      <w:r w:rsidRPr="00526BA5">
        <w:lastRenderedPageBreak/>
        <w:t>MBW metrics</w:t>
      </w:r>
    </w:p>
    <w:p w14:paraId="1622CCEA" w14:textId="77777777" w:rsidR="00D848A8" w:rsidRDefault="00D848A8" w:rsidP="006717E0"/>
    <w:p w14:paraId="501BF610" w14:textId="2B6EACC6" w:rsidR="00D848A8" w:rsidRDefault="00D848A8" w:rsidP="006717E0">
      <w:r>
        <w:t xml:space="preserve">Individual MBW trials each produced a separate data file, which were analysed ‘off-line’ using custom built ‘Simple-washout’ software (IGOR Pro, WaveMetrics, USA) see </w:t>
      </w:r>
      <w:r>
        <w:fldChar w:fldCharType="begin"/>
      </w:r>
      <w:r>
        <w:instrText xml:space="preserve"> REF _Ref422046750 \h </w:instrText>
      </w:r>
      <w:r w:rsidR="007911F3">
        <w:instrText xml:space="preserve"> \* MERGEFORMAT </w:instrText>
      </w:r>
      <w:r>
        <w:fldChar w:fldCharType="separate"/>
      </w:r>
      <w:r w:rsidR="00140F11" w:rsidRPr="00263DB2">
        <w:t xml:space="preserve">Figure </w:t>
      </w:r>
      <w:r w:rsidR="00140F11">
        <w:rPr>
          <w:noProof/>
        </w:rPr>
        <w:t>2</w:t>
      </w:r>
      <w:r w:rsidR="00140F11">
        <w:rPr>
          <w:noProof/>
        </w:rPr>
        <w:noBreakHyphen/>
        <w:t>4</w:t>
      </w:r>
      <w:r>
        <w:fldChar w:fldCharType="end"/>
      </w:r>
      <w:r>
        <w:t xml:space="preserve">. Each data file was analysed in order to calculate three primary metrics: </w:t>
      </w:r>
    </w:p>
    <w:p w14:paraId="5BBBA179" w14:textId="77777777" w:rsidR="00D848A8" w:rsidRDefault="00D848A8" w:rsidP="006717E0"/>
    <w:p w14:paraId="482E7ABE" w14:textId="77777777" w:rsidR="00D848A8" w:rsidRDefault="00D848A8" w:rsidP="006717E0">
      <w:pPr>
        <w:pStyle w:val="Heading4"/>
      </w:pPr>
      <w:r>
        <w:t>Lung clearance index (LCI)</w:t>
      </w:r>
      <w:r w:rsidRPr="00857D2C">
        <w:t xml:space="preserve"> </w:t>
      </w:r>
    </w:p>
    <w:p w14:paraId="3A27B86B" w14:textId="77777777" w:rsidR="00D848A8" w:rsidRDefault="00D848A8" w:rsidP="006717E0">
      <w:pPr>
        <w:pStyle w:val="ListParagraph"/>
      </w:pPr>
    </w:p>
    <w:p w14:paraId="20DAC235" w14:textId="17E4B1EE" w:rsidR="00D848A8" w:rsidRDefault="00D848A8" w:rsidP="006717E0">
      <w:pPr>
        <w:pStyle w:val="ListParagraph"/>
      </w:pPr>
      <w:r w:rsidRPr="00857D2C">
        <w:t xml:space="preserve">LCI is the number of ‘lung turn-overs’ required to washout </w:t>
      </w:r>
      <w:r w:rsidR="005E6BBB">
        <w:t>SF</w:t>
      </w:r>
      <w:r w:rsidR="005E6BBB">
        <w:rPr>
          <w:vertAlign w:val="subscript"/>
        </w:rPr>
        <w:t>6</w:t>
      </w:r>
      <w:r w:rsidRPr="00857D2C">
        <w:t xml:space="preserve"> from the lungs</w:t>
      </w:r>
      <w:r>
        <w:t xml:space="preserve"> to 1/40</w:t>
      </w:r>
      <w:r w:rsidRPr="00175E58">
        <w:rPr>
          <w:vertAlign w:val="superscript"/>
        </w:rPr>
        <w:t>th</w:t>
      </w:r>
      <w:r>
        <w:t xml:space="preserve"> of the initial concentration. This was calculated as: </w:t>
      </w:r>
    </w:p>
    <w:p w14:paraId="03591CDC" w14:textId="77777777" w:rsidR="00D848A8" w:rsidRDefault="00D848A8" w:rsidP="006717E0"/>
    <w:p w14:paraId="0CB4E0D8" w14:textId="77777777" w:rsidR="00D848A8" w:rsidRPr="00737704" w:rsidRDefault="00D848A8" w:rsidP="006717E0">
      <m:oMathPara>
        <m:oMath>
          <m:r>
            <w:rPr>
              <w:rFonts w:ascii="Cambria Math" w:hAnsi="Cambria Math"/>
            </w:rPr>
            <m:t>LCI</m:t>
          </m:r>
          <m:r>
            <m:rPr>
              <m:sty m:val="p"/>
            </m:rPr>
            <w:rPr>
              <w:rFonts w:ascii="Cambria Math" w:hAnsi="Cambria Math"/>
            </w:rPr>
            <m:t>=</m:t>
          </m:r>
          <m:f>
            <m:fPr>
              <m:ctrlPr>
                <w:rPr>
                  <w:rFonts w:ascii="Cambria Math" w:hAnsi="Cambria Math"/>
                </w:rPr>
              </m:ctrlPr>
            </m:fPr>
            <m:num>
              <m:r>
                <w:rPr>
                  <w:rFonts w:ascii="Cambria Math" w:hAnsi="Cambria Math"/>
                </w:rPr>
                <m:t>cumulative</m:t>
              </m:r>
              <m:r>
                <m:rPr>
                  <m:sty m:val="p"/>
                </m:rPr>
                <w:rPr>
                  <w:rFonts w:ascii="Cambria Math" w:hAnsi="Cambria Math"/>
                </w:rPr>
                <m:t xml:space="preserve"> </m:t>
              </m:r>
              <m:r>
                <w:rPr>
                  <w:rFonts w:ascii="Cambria Math" w:hAnsi="Cambria Math"/>
                </w:rPr>
                <m:t>expired</m:t>
              </m:r>
              <m:r>
                <m:rPr>
                  <m:sty m:val="p"/>
                </m:rPr>
                <w:rPr>
                  <w:rFonts w:ascii="Cambria Math" w:hAnsi="Cambria Math"/>
                </w:rPr>
                <m:t xml:space="preserve"> </m:t>
              </m:r>
              <m:r>
                <w:rPr>
                  <w:rFonts w:ascii="Cambria Math" w:hAnsi="Cambria Math"/>
                </w:rPr>
                <m:t>volume</m:t>
              </m:r>
            </m:num>
            <m:den>
              <m:r>
                <w:rPr>
                  <w:rFonts w:ascii="Cambria Math" w:hAnsi="Cambria Math"/>
                </w:rPr>
                <m:t>functi</m:t>
              </m:r>
              <m:r>
                <w:rPr>
                  <w:rFonts w:ascii="Cambria Math" w:hAnsi="Cambria Math"/>
                </w:rPr>
                <m:t>onal</m:t>
              </m:r>
              <m:r>
                <m:rPr>
                  <m:sty m:val="p"/>
                </m:rPr>
                <w:rPr>
                  <w:rFonts w:ascii="Cambria Math" w:hAnsi="Cambria Math"/>
                </w:rPr>
                <m:t xml:space="preserve"> </m:t>
              </m:r>
              <m:r>
                <w:rPr>
                  <w:rFonts w:ascii="Cambria Math" w:hAnsi="Cambria Math"/>
                </w:rPr>
                <m:t>resdiual</m:t>
              </m:r>
              <m:r>
                <m:rPr>
                  <m:sty m:val="p"/>
                </m:rPr>
                <w:rPr>
                  <w:rFonts w:ascii="Cambria Math" w:hAnsi="Cambria Math"/>
                </w:rPr>
                <m:t xml:space="preserve"> </m:t>
              </m:r>
              <m:r>
                <w:rPr>
                  <w:rFonts w:ascii="Cambria Math" w:hAnsi="Cambria Math"/>
                </w:rPr>
                <m:t>capacity</m:t>
              </m:r>
            </m:den>
          </m:f>
        </m:oMath>
      </m:oMathPara>
    </w:p>
    <w:p w14:paraId="1222656F" w14:textId="77777777" w:rsidR="00D848A8" w:rsidRDefault="00D848A8" w:rsidP="006717E0"/>
    <w:p w14:paraId="4C9A182F" w14:textId="57BE0F47" w:rsidR="00D848A8" w:rsidRDefault="00D848A8" w:rsidP="006717E0">
      <w:r>
        <w:t xml:space="preserve">Where the cumulative expired volume is the total exhaled volume of gas required to washout </w:t>
      </w:r>
      <w:r w:rsidR="005E6BBB">
        <w:t>SF</w:t>
      </w:r>
      <w:r w:rsidR="005E6BBB">
        <w:rPr>
          <w:vertAlign w:val="subscript"/>
        </w:rPr>
        <w:t>6</w:t>
      </w:r>
      <w:r>
        <w:t xml:space="preserve"> from the lungs to 1/40</w:t>
      </w:r>
      <w:r w:rsidRPr="00175E58">
        <w:rPr>
          <w:vertAlign w:val="superscript"/>
        </w:rPr>
        <w:t>th</w:t>
      </w:r>
      <w:r>
        <w:t xml:space="preserve"> of the initial concentration. The recorded LCI was the average of at least two technically acceptable trials </w:t>
      </w:r>
      <w:r>
        <w:fldChar w:fldCharType="begin">
          <w:fldData xml:space="preserve">PEVuZE5vdGU+PENpdGU+PEF1dGhvcj5Sb2JpbnNvbjwvQXV0aG9yPjxZZWFyPjIwMTM8L1llYXI+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NTA3LTIyPC9wYWdlcz48dm9sdW1lPjQxPC92b2x1bWU+PG51bWJlcj4zPC9udW1i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</w:fldData>
        </w:fldChar>
      </w:r>
      <w:r w:rsidR="00B86FC1">
        <w:instrText xml:space="preserve"> ADDIN EN.CITE </w:instrText>
      </w:r>
      <w:r w:rsidR="00B86FC1">
        <w:fldChar w:fldCharType="begin">
          <w:fldData xml:space="preserve">PEVuZE5vdGU+PENpdGU+PEF1dGhvcj5Sb2JpbnNvbjwvQXV0aG9yPjxZZWFyPjIwMTM8L1llYXI+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NTA3LTIyPC9wYWdlcz48dm9sdW1lPjQxPC92b2x1bWU+PG51bWJlcj4zPC9udW1i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</w:fldData>
        </w:fldChar>
      </w:r>
      <w:r w:rsidR="00B86FC1">
        <w:instrText xml:space="preserve"> ADDIN EN.CITE.DATA </w:instrText>
      </w:r>
      <w:r w:rsidR="00B86FC1">
        <w:fldChar w:fldCharType="end"/>
      </w:r>
      <w:r>
        <w:fldChar w:fldCharType="separate"/>
      </w:r>
      <w:r w:rsidR="00B86FC1">
        <w:rPr>
          <w:noProof/>
        </w:rPr>
        <w:t>[99]</w:t>
      </w:r>
      <w:r>
        <w:fldChar w:fldCharType="end"/>
      </w:r>
      <w:r>
        <w:t>. LCI was mostly an automated calculation from the software, which only required that the start and end point of each wash-out had been selected correctly.</w:t>
      </w:r>
    </w:p>
    <w:p w14:paraId="4E9E9A24" w14:textId="77777777" w:rsidR="00D848A8" w:rsidRDefault="00D848A8" w:rsidP="006717E0"/>
    <w:p w14:paraId="358C3377" w14:textId="77777777" w:rsidR="00D848A8" w:rsidRDefault="00D848A8" w:rsidP="006717E0">
      <w:pPr>
        <w:sectPr w:rsidR="00D848A8" w:rsidSect="00756F0E">
          <w:headerReference w:type="default" r:id="rId44"/>
          <w:footerReference w:type="default" r:id="rId45"/>
          <w:pgSz w:w="11900" w:h="16840"/>
          <w:pgMar w:top="1440" w:right="1134" w:bottom="1440" w:left="1134" w:header="964" w:footer="964" w:gutter="0"/>
          <w:cols w:space="708"/>
          <w:docGrid w:linePitch="360"/>
        </w:sectPr>
      </w:pPr>
    </w:p>
    <w:p w14:paraId="5E9F34A5" w14:textId="77777777" w:rsidR="00D848A8" w:rsidRDefault="00D848A8" w:rsidP="00737704">
      <w:pPr>
        <w:jc w:val="center"/>
      </w:pPr>
      <w:r>
        <w:rPr>
          <w:noProof/>
          <w:lang w:val="en-US"/>
        </w:rPr>
        <w:lastRenderedPageBreak/>
        <w:drawing>
          <wp:inline distT="0" distB="0" distL="0" distR="0" wp14:anchorId="084D42B3" wp14:editId="410A9936">
            <wp:extent cx="7973938" cy="4201631"/>
            <wp:effectExtent l="0" t="0" r="190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BW analysis.tiff"/>
                    <pic:cNvPicPr/>
                  </pic:nvPicPr>
                  <pic:blipFill>
                    <a:blip r:embed="rId46">
                      <a:extLst>
                        <a:ext uri="{28A0092B-C50C-407E-A947-70E740481C1C}">
                          <a14:useLocalDpi xmlns:a14="http://schemas.microsoft.com/office/drawing/2010/main" val="0"/>
                        </a:ext>
                      </a:extLst>
                    </a:blip>
                    <a:stretch>
                      <a:fillRect/>
                    </a:stretch>
                  </pic:blipFill>
                  <pic:spPr>
                    <a:xfrm>
                      <a:off x="0" y="0"/>
                      <a:ext cx="7985820" cy="4207892"/>
                    </a:xfrm>
                    <a:prstGeom prst="rect">
                      <a:avLst/>
                    </a:prstGeom>
                  </pic:spPr>
                </pic:pic>
              </a:graphicData>
            </a:graphic>
          </wp:inline>
        </w:drawing>
      </w:r>
    </w:p>
    <w:p w14:paraId="70814FA7" w14:textId="11277FBB" w:rsidR="004165E3" w:rsidRDefault="00D848A8" w:rsidP="006717E0">
      <w:pPr>
        <w:pStyle w:val="Caption"/>
      </w:pPr>
      <w:bookmarkStart w:id="143" w:name="_Ref422046750"/>
      <w:bookmarkStart w:id="144" w:name="_Toc27383014"/>
      <w:r w:rsidRPr="00263DB2">
        <w:t xml:space="preserve">Figure </w:t>
      </w:r>
      <w:fldSimple w:instr=" STYLEREF 1 \s ">
        <w:r w:rsidR="00824FFE">
          <w:rPr>
            <w:noProof/>
          </w:rPr>
          <w:t>2</w:t>
        </w:r>
      </w:fldSimple>
      <w:r w:rsidR="00824FFE">
        <w:noBreakHyphen/>
      </w:r>
      <w:fldSimple w:instr=" SEQ Figure \* ARABIC \s 1 ">
        <w:r w:rsidR="00824FFE">
          <w:rPr>
            <w:noProof/>
          </w:rPr>
          <w:t>5</w:t>
        </w:r>
      </w:fldSimple>
      <w:bookmarkEnd w:id="143"/>
      <w:r w:rsidRPr="00263DB2">
        <w:t>: Screen-shot of ‘Simple-washout’ software for calculating MBW metrics.</w:t>
      </w:r>
      <w:bookmarkEnd w:id="144"/>
      <w:r w:rsidRPr="00263DB2">
        <w:t xml:space="preserve"> </w:t>
      </w:r>
    </w:p>
    <w:p w14:paraId="1CB384AC" w14:textId="2BD9B24E" w:rsidR="00D848A8" w:rsidRPr="00263DB2" w:rsidRDefault="00D848A8" w:rsidP="006717E0">
      <w:pPr>
        <w:pStyle w:val="Subtitle"/>
      </w:pPr>
      <w:r w:rsidRPr="00263DB2">
        <w:t xml:space="preserve">Box A is where data is input manually, data needing to be input includes the FGD, the system dead-space and patient height. There are optional boxes to write comments, for example in this instance the posture in which the test was performed. Box B is the raw data collection including flow, exhaled </w:t>
      </w:r>
      <w:r w:rsidR="00DF2511">
        <w:t>CO</w:t>
      </w:r>
      <w:r w:rsidR="00DF2511">
        <w:rPr>
          <w:vertAlign w:val="subscript"/>
        </w:rPr>
        <w:t>2</w:t>
      </w:r>
      <w:r w:rsidRPr="00263DB2">
        <w:t xml:space="preserve"> and </w:t>
      </w:r>
      <w:r w:rsidR="005E6BBB">
        <w:t>SF</w:t>
      </w:r>
      <w:r w:rsidR="005E6BBB">
        <w:rPr>
          <w:vertAlign w:val="subscript"/>
        </w:rPr>
        <w:t>6</w:t>
      </w:r>
      <w:r w:rsidRPr="00263DB2">
        <w:t xml:space="preserve">. Each vertical blue segment signals expiration. The yellow segment highlights the breath currently being assessed in box C. Box C represents the expired </w:t>
      </w:r>
      <w:r w:rsidR="005E6BBB">
        <w:t>SF</w:t>
      </w:r>
      <w:r w:rsidR="005E6BBB">
        <w:rPr>
          <w:vertAlign w:val="subscript"/>
        </w:rPr>
        <w:t>6</w:t>
      </w:r>
      <w:r w:rsidRPr="00263DB2">
        <w:t xml:space="preserve"> plotted against expired volume. Phase I, II and III components of the </w:t>
      </w:r>
      <w:r w:rsidR="005E6BBB">
        <w:t>SF</w:t>
      </w:r>
      <w:r w:rsidR="005E6BBB">
        <w:rPr>
          <w:vertAlign w:val="subscript"/>
        </w:rPr>
        <w:t>6</w:t>
      </w:r>
      <w:r w:rsidRPr="00263DB2">
        <w:t xml:space="preserve"> exhaled concentration curve are labelled. The phase III slope is automatically generated from the Fowler dead-space and the end-tidal </w:t>
      </w:r>
      <w:r w:rsidR="005E6BBB">
        <w:t>SF</w:t>
      </w:r>
      <w:r w:rsidR="005E6BBB">
        <w:rPr>
          <w:vertAlign w:val="subscript"/>
        </w:rPr>
        <w:t>6</w:t>
      </w:r>
      <w:r w:rsidRPr="00263DB2">
        <w:t xml:space="preserve"> concentration and is represented by the red sloping line. This can be manually adjusted if the line does not represent the phase III compartment. Each phase III slope is plotted per breath in box D against the lung turnover. </w:t>
      </w:r>
      <w:r w:rsidR="005E6BBB">
        <w:t>S</w:t>
      </w:r>
      <w:r w:rsidR="005E6BBB">
        <w:rPr>
          <w:vertAlign w:val="subscript"/>
        </w:rPr>
        <w:t>cond</w:t>
      </w:r>
      <w:r w:rsidRPr="00263DB2">
        <w:t xml:space="preserve"> can be visualised as the red-sloping line plotted between lung turnovers 1.5-6. Box E collects all of the calculated data from each individual trial, which can then be exported.</w:t>
      </w:r>
    </w:p>
    <w:p w14:paraId="2DF56F16" w14:textId="77777777" w:rsidR="00D848A8" w:rsidRPr="00CA1D1E" w:rsidRDefault="00D848A8" w:rsidP="006717E0">
      <w:pPr>
        <w:sectPr w:rsidR="00D848A8" w:rsidRPr="00CA1D1E" w:rsidSect="00756F0E">
          <w:headerReference w:type="default" r:id="rId47"/>
          <w:pgSz w:w="16840" w:h="11900" w:orient="landscape"/>
          <w:pgMar w:top="1440" w:right="1134" w:bottom="1440" w:left="1134" w:header="964" w:footer="964" w:gutter="0"/>
          <w:cols w:space="708"/>
          <w:docGrid w:linePitch="360"/>
        </w:sectPr>
      </w:pPr>
    </w:p>
    <w:p w14:paraId="3BB3661A" w14:textId="53657E09" w:rsidR="00D848A8" w:rsidRPr="00857D2C" w:rsidRDefault="00263DB2" w:rsidP="006717E0">
      <w:pPr>
        <w:pStyle w:val="Heading4"/>
      </w:pPr>
      <w:bookmarkStart w:id="145" w:name="_Ref21855133"/>
      <w:r>
        <w:lastRenderedPageBreak/>
        <w:t xml:space="preserve">Phase III slope metrics - </w:t>
      </w:r>
      <w:r w:rsidR="005E6BBB">
        <w:t>S</w:t>
      </w:r>
      <w:r w:rsidR="005E6BBB">
        <w:rPr>
          <w:vertAlign w:val="subscript"/>
        </w:rPr>
        <w:t>cond</w:t>
      </w:r>
      <w:r w:rsidR="00D848A8" w:rsidRPr="00857D2C">
        <w:t xml:space="preserve"> and </w:t>
      </w:r>
      <w:r w:rsidR="005E6BBB">
        <w:t>S</w:t>
      </w:r>
      <w:r w:rsidR="005E6BBB">
        <w:rPr>
          <w:vertAlign w:val="subscript"/>
        </w:rPr>
        <w:t>acin</w:t>
      </w:r>
      <w:bookmarkEnd w:id="145"/>
    </w:p>
    <w:p w14:paraId="6C60B561" w14:textId="77777777" w:rsidR="00D848A8" w:rsidRDefault="00D848A8" w:rsidP="006717E0"/>
    <w:p w14:paraId="551B4472" w14:textId="63CF962C" w:rsidR="00D848A8" w:rsidRDefault="00D848A8" w:rsidP="006717E0">
      <w:r>
        <w:t>The metrics – ‘</w:t>
      </w:r>
      <w:r w:rsidR="005E6BBB">
        <w:t>S</w:t>
      </w:r>
      <w:r w:rsidR="005E6BBB">
        <w:rPr>
          <w:vertAlign w:val="subscript"/>
        </w:rPr>
        <w:t>acin</w:t>
      </w:r>
      <w:r>
        <w:t>’ (convection-diffusion dependent ventilation heterogeneity) and ‘</w:t>
      </w:r>
      <w:r w:rsidR="005E6BBB">
        <w:t>S</w:t>
      </w:r>
      <w:r w:rsidR="005E6BBB">
        <w:rPr>
          <w:vertAlign w:val="subscript"/>
        </w:rPr>
        <w:t>cond</w:t>
      </w:r>
      <w:r>
        <w:t xml:space="preserve">’ (convection dependent ventilation heterogeneity) were calculated from the progression of the phase III portion of the exhaled </w:t>
      </w:r>
      <w:r w:rsidR="005E6BBB">
        <w:t>SF</w:t>
      </w:r>
      <w:r w:rsidR="005E6BBB">
        <w:rPr>
          <w:vertAlign w:val="subscript"/>
        </w:rPr>
        <w:t>6</w:t>
      </w:r>
      <w:r>
        <w:t xml:space="preserve"> concentration curve from each breath. </w:t>
      </w:r>
    </w:p>
    <w:p w14:paraId="121DAD26" w14:textId="77777777" w:rsidR="00D848A8" w:rsidRDefault="00D848A8" w:rsidP="006717E0"/>
    <w:p w14:paraId="17883538" w14:textId="46E6DD01" w:rsidR="00D848A8" w:rsidRDefault="00D848A8" w:rsidP="006717E0">
      <w:r>
        <w:t xml:space="preserve">The three phases (I, II and III) of the exhaled </w:t>
      </w:r>
      <w:r w:rsidR="005E6BBB">
        <w:t>SF</w:t>
      </w:r>
      <w:r w:rsidR="005E6BBB">
        <w:rPr>
          <w:vertAlign w:val="subscript"/>
        </w:rPr>
        <w:t>6</w:t>
      </w:r>
      <w:r>
        <w:t xml:space="preserve"> concentration curve are labelled in </w:t>
      </w:r>
      <w:r>
        <w:fldChar w:fldCharType="begin"/>
      </w:r>
      <w:r>
        <w:instrText xml:space="preserve"> REF _Ref422046750 \h </w:instrText>
      </w:r>
      <w:r w:rsidR="007911F3">
        <w:instrText xml:space="preserve"> \* MERGEFORMAT </w:instrText>
      </w:r>
      <w:r>
        <w:fldChar w:fldCharType="separate"/>
      </w:r>
      <w:r w:rsidR="00140F11" w:rsidRPr="00263DB2">
        <w:t xml:space="preserve">Figure </w:t>
      </w:r>
      <w:r w:rsidR="00140F11">
        <w:rPr>
          <w:noProof/>
        </w:rPr>
        <w:t>2</w:t>
      </w:r>
      <w:r w:rsidR="00140F11">
        <w:rPr>
          <w:noProof/>
        </w:rPr>
        <w:noBreakHyphen/>
        <w:t>4</w:t>
      </w:r>
      <w:r>
        <w:fldChar w:fldCharType="end"/>
      </w:r>
      <w:r>
        <w:t xml:space="preserve">, plot C. Phase I reflects gas concentrations in the dead-space of the equipment. Phase II is the transition phase equivalent to gas concentrations arising from the physiological dead-space of the mouth, trachea and the large airways. Phase III is equivalent to gas concentrations arising from the level of the acinus.  </w:t>
      </w:r>
    </w:p>
    <w:p w14:paraId="5F6E517A" w14:textId="77777777" w:rsidR="00D848A8" w:rsidRDefault="00D848A8" w:rsidP="006717E0"/>
    <w:p w14:paraId="26388EA3" w14:textId="234C52DD" w:rsidR="00D848A8" w:rsidRDefault="00D848A8" w:rsidP="006717E0">
      <w:r>
        <w:t xml:space="preserve">The phase III slope was calculated for each breath of the washout (see </w:t>
      </w:r>
      <w:r>
        <w:fldChar w:fldCharType="begin"/>
      </w:r>
      <w:r>
        <w:instrText xml:space="preserve"> REF _Ref429322095 \h </w:instrText>
      </w:r>
      <w:r w:rsidR="007911F3">
        <w:instrText xml:space="preserve"> \* MERGEFORMAT </w:instrText>
      </w:r>
      <w:r>
        <w:fldChar w:fldCharType="separate"/>
      </w:r>
      <w:r w:rsidR="00140F11" w:rsidRPr="00263DB2">
        <w:t xml:space="preserve">Figure </w:t>
      </w:r>
      <w:r w:rsidR="00140F11">
        <w:rPr>
          <w:noProof/>
        </w:rPr>
        <w:t>2</w:t>
      </w:r>
      <w:r w:rsidR="00140F11">
        <w:rPr>
          <w:noProof/>
        </w:rPr>
        <w:noBreakHyphen/>
        <w:t>5</w:t>
      </w:r>
      <w:r>
        <w:fldChar w:fldCharType="end"/>
      </w:r>
      <w:r>
        <w:t xml:space="preserve">). This process was automated by the software using the automatically calculated Fowler dead-space (FDS), from the exhaled </w:t>
      </w:r>
      <w:r w:rsidR="00DF2511">
        <w:t>CO</w:t>
      </w:r>
      <w:r w:rsidR="00DF2511">
        <w:rPr>
          <w:vertAlign w:val="subscript"/>
        </w:rPr>
        <w:t>2</w:t>
      </w:r>
      <w:r>
        <w:t xml:space="preserve"> concentrations </w:t>
      </w:r>
      <w:r>
        <w:fldChar w:fldCharType="begin"/>
      </w:r>
      <w:r w:rsidR="00B86FC1">
        <w:instrText xml:space="preserve"> ADDIN EN.CITE &lt;EndNote&gt;&lt;Cite&gt;&lt;Author&gt;Fowler&lt;/Author&gt;&lt;Year&gt;1948&lt;/Year&gt;&lt;RecNum&gt;1766&lt;/RecNum&gt;&lt;DisplayText&gt;[257]&lt;/DisplayText&gt;&lt;record&gt;&lt;rec-number&gt;1766&lt;/rec-number&gt;&lt;foreign-keys&gt;&lt;key app="EN" db-id="pr5wspr9dw2dxne92x4v99s69xa59dv092es" timestamp="1480326875"&gt;1766&lt;/key&gt;&lt;/foreign-keys&gt;&lt;ref-type name="Journal Article"&gt;17&lt;/ref-type&gt;&lt;contributors&gt;&lt;authors&gt;&lt;author&gt;Fowler, W. S.&lt;/author&gt;&lt;/authors&gt;&lt;/contributors&gt;&lt;titles&gt;&lt;title&gt;Lung function studies; the respiratory dead space&lt;/title&gt;&lt;secondary-title&gt;Am J Physiol&lt;/secondary-title&gt;&lt;alt-title&gt;The American journal of physiology&lt;/alt-title&gt;&lt;/titles&gt;&lt;periodical&gt;&lt;full-title&gt;American Journal of Physiology&lt;/full-title&gt;&lt;abbr-1&gt;Am. J. Physiol.&lt;/abbr-1&gt;&lt;abbr-2&gt;Am J Physiol&lt;/abbr-2&gt;&lt;/periodical&gt;&lt;pages&gt;405-16&lt;/pages&gt;&lt;volume&gt;154&lt;/volume&gt;&lt;number&gt;3&lt;/number&gt;&lt;edition&gt;1948/09/01&lt;/edition&gt;&lt;keywords&gt;&lt;keyword&gt;Humans&lt;/keyword&gt;&lt;keyword&gt;*Respiratory Dead Space&lt;/keyword&gt;&lt;keyword&gt;*Respiratory Function Tests&lt;/keyword&gt;&lt;keyword&gt;*Respiratory Physiological Phenomena&lt;/keyword&gt;&lt;keyword&gt;*LUNGS/function tests&lt;/keyword&gt;&lt;/keywords&gt;&lt;dates&gt;&lt;year&gt;1948&lt;/year&gt;&lt;pub-dates&gt;&lt;date&gt;Sep 1&lt;/date&gt;&lt;/pub-dates&gt;&lt;/dates&gt;&lt;isbn&gt;0002-9513 (Print)&amp;#xD;0002-9513&lt;/isbn&gt;&lt;accession-num&gt;18101134&lt;/accession-num&gt;&lt;urls&gt;&lt;/urls&gt;&lt;remote-database-provider&gt;NLM&lt;/remote-database-provider&gt;&lt;language&gt;Eng&lt;/language&gt;&lt;/record&gt;&lt;/Cite&gt;&lt;/EndNote&gt;</w:instrText>
      </w:r>
      <w:r>
        <w:fldChar w:fldCharType="separate"/>
      </w:r>
      <w:r w:rsidR="00B86FC1">
        <w:rPr>
          <w:noProof/>
        </w:rPr>
        <w:t>[257]</w:t>
      </w:r>
      <w:r>
        <w:fldChar w:fldCharType="end"/>
      </w:r>
      <w:r>
        <w:t xml:space="preserve"> and the end-tidal </w:t>
      </w:r>
      <w:r w:rsidR="005E6BBB">
        <w:t>SF</w:t>
      </w:r>
      <w:r w:rsidR="005E6BBB">
        <w:rPr>
          <w:vertAlign w:val="subscript"/>
        </w:rPr>
        <w:t>6</w:t>
      </w:r>
      <w:r>
        <w:t xml:space="preserve"> concentration. This was then manually checked to ensure that the slope represented the true phase III ‘plateau’. To account for breath by breath variability, each phase III slope was multiplied by the tidal volume of the breath in question, to achieve ‘volume-normalised’ phase III slope outcomes as previously described </w:t>
      </w:r>
      <w:r>
        <w:fldChar w:fldCharType="begin">
          <w:fldData xml:space="preserve">PEVuZE5vdGU+PENpdGU+PEF1dGhvcj5BdXJvcmE8L0F1dGhvcj48WWVhcj4yMDA1PC9ZZWFyPjxS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</w:fldData>
        </w:fldChar>
      </w:r>
      <w:r w:rsidR="00B86FC1">
        <w:instrText xml:space="preserve"> ADDIN EN.CITE </w:instrText>
      </w:r>
      <w:r w:rsidR="00B86FC1">
        <w:fldChar w:fldCharType="begin">
          <w:fldData xml:space="preserve">PEVuZE5vdGU+PENpdGU+PEF1dGhvcj5BdXJvcmE8L0F1dGhvcj48WWVhcj4yMDA1PC9ZZWFyPjxS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</w:fldData>
        </w:fldChar>
      </w:r>
      <w:r w:rsidR="00B86FC1">
        <w:instrText xml:space="preserve"> ADDIN EN.CITE.DATA </w:instrText>
      </w:r>
      <w:r w:rsidR="00B86FC1">
        <w:fldChar w:fldCharType="end"/>
      </w:r>
      <w:r>
        <w:fldChar w:fldCharType="separate"/>
      </w:r>
      <w:r w:rsidR="00B86FC1">
        <w:rPr>
          <w:noProof/>
        </w:rPr>
        <w:t>[125]</w:t>
      </w:r>
      <w:r>
        <w:fldChar w:fldCharType="end"/>
      </w:r>
      <w:r>
        <w:t xml:space="preserve">. In order to calculate </w:t>
      </w:r>
      <w:r w:rsidR="005E6BBB">
        <w:t>S</w:t>
      </w:r>
      <w:r w:rsidR="005E6BBB">
        <w:rPr>
          <w:vertAlign w:val="subscript"/>
        </w:rPr>
        <w:t>cond</w:t>
      </w:r>
      <w:r>
        <w:t xml:space="preserve">, the phase III slope was calculated for each breath between lung turnovers 1.5-6, with </w:t>
      </w:r>
      <w:r w:rsidR="005E6BBB">
        <w:t>S</w:t>
      </w:r>
      <w:r w:rsidR="005E6BBB">
        <w:rPr>
          <w:vertAlign w:val="subscript"/>
        </w:rPr>
        <w:t>cond</w:t>
      </w:r>
      <w:r>
        <w:t xml:space="preserve"> being the stepwise increase in phase III per lung turnover (</w:t>
      </w:r>
      <w:r>
        <w:fldChar w:fldCharType="begin"/>
      </w:r>
      <w:r>
        <w:instrText xml:space="preserve"> REF _Ref429322095 \h </w:instrText>
      </w:r>
      <w:r w:rsidR="007911F3">
        <w:instrText xml:space="preserve"> \* MERGEFORMAT </w:instrText>
      </w:r>
      <w:r>
        <w:fldChar w:fldCharType="separate"/>
      </w:r>
      <w:r w:rsidR="00140F11" w:rsidRPr="00263DB2">
        <w:t xml:space="preserve">Figure </w:t>
      </w:r>
      <w:r w:rsidR="00140F11">
        <w:rPr>
          <w:noProof/>
        </w:rPr>
        <w:t>2</w:t>
      </w:r>
      <w:r w:rsidR="00140F11">
        <w:rPr>
          <w:noProof/>
        </w:rPr>
        <w:noBreakHyphen/>
        <w:t>5</w:t>
      </w:r>
      <w:r>
        <w:fldChar w:fldCharType="end"/>
      </w:r>
      <w:r>
        <w:t xml:space="preserve">). </w:t>
      </w:r>
      <w:r w:rsidR="005E6BBB">
        <w:t>S</w:t>
      </w:r>
      <w:r w:rsidR="005E6BBB">
        <w:rPr>
          <w:vertAlign w:val="subscript"/>
        </w:rPr>
        <w:t>acin</w:t>
      </w:r>
      <w:r>
        <w:t xml:space="preserve"> was calculated as the phase III slope of the first breath of the washout minus </w:t>
      </w:r>
      <w:r w:rsidR="005E6BBB">
        <w:t>S</w:t>
      </w:r>
      <w:r w:rsidR="005E6BBB">
        <w:rPr>
          <w:vertAlign w:val="subscript"/>
        </w:rPr>
        <w:t>cond</w:t>
      </w:r>
      <w:r>
        <w:t xml:space="preserve">. The recorded values for </w:t>
      </w:r>
      <w:r w:rsidR="005E6BBB">
        <w:t>S</w:t>
      </w:r>
      <w:r w:rsidR="005E6BBB">
        <w:rPr>
          <w:vertAlign w:val="subscript"/>
        </w:rPr>
        <w:t>acin</w:t>
      </w:r>
      <w:r>
        <w:t xml:space="preserve"> and </w:t>
      </w:r>
      <w:r w:rsidR="005E6BBB">
        <w:t>S</w:t>
      </w:r>
      <w:r w:rsidR="005E6BBB">
        <w:rPr>
          <w:vertAlign w:val="subscript"/>
        </w:rPr>
        <w:t>cond</w:t>
      </w:r>
      <w:r>
        <w:t xml:space="preserve"> were the average of at least two technically acceptable trials.</w:t>
      </w:r>
    </w:p>
    <w:p w14:paraId="62C4CA78" w14:textId="77777777" w:rsidR="00D848A8" w:rsidRDefault="00D848A8" w:rsidP="006717E0"/>
    <w:p w14:paraId="329853D5" w14:textId="77777777" w:rsidR="00D848A8" w:rsidRDefault="00D848A8" w:rsidP="00737704">
      <w:pPr>
        <w:jc w:val="center"/>
      </w:pPr>
      <w:r>
        <w:rPr>
          <w:noProof/>
          <w:lang w:val="en-US"/>
        </w:rPr>
        <w:lastRenderedPageBreak/>
        <w:drawing>
          <wp:inline distT="0" distB="0" distL="0" distR="0" wp14:anchorId="215B56B4" wp14:editId="219320BC">
            <wp:extent cx="5832263" cy="3866157"/>
            <wp:effectExtent l="25400" t="25400" r="35560" b="2032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ase III methods.tiff"/>
                    <pic:cNvPicPr/>
                  </pic:nvPicPr>
                  <pic:blipFill>
                    <a:blip r:embed="rId48">
                      <a:extLst>
                        <a:ext uri="{28A0092B-C50C-407E-A947-70E740481C1C}">
                          <a14:useLocalDpi xmlns:a14="http://schemas.microsoft.com/office/drawing/2010/main" val="0"/>
                        </a:ext>
                      </a:extLst>
                    </a:blip>
                    <a:stretch>
                      <a:fillRect/>
                    </a:stretch>
                  </pic:blipFill>
                  <pic:spPr>
                    <a:xfrm>
                      <a:off x="0" y="0"/>
                      <a:ext cx="5833513" cy="3866986"/>
                    </a:xfrm>
                    <a:prstGeom prst="rect">
                      <a:avLst/>
                    </a:prstGeom>
                    <a:ln>
                      <a:solidFill>
                        <a:schemeClr val="tx1"/>
                      </a:solidFill>
                    </a:ln>
                  </pic:spPr>
                </pic:pic>
              </a:graphicData>
            </a:graphic>
          </wp:inline>
        </w:drawing>
      </w:r>
    </w:p>
    <w:p w14:paraId="599A1EE5" w14:textId="63C3136F" w:rsidR="004165E3" w:rsidRDefault="00D848A8" w:rsidP="006717E0">
      <w:pPr>
        <w:pStyle w:val="Caption"/>
      </w:pPr>
      <w:bookmarkStart w:id="146" w:name="_Ref429322095"/>
      <w:bookmarkStart w:id="147" w:name="_Toc27383015"/>
      <w:r w:rsidRPr="00263DB2">
        <w:t xml:space="preserve">Figure </w:t>
      </w:r>
      <w:fldSimple w:instr=" STYLEREF 1 \s ">
        <w:r w:rsidR="00824FFE">
          <w:rPr>
            <w:noProof/>
          </w:rPr>
          <w:t>2</w:t>
        </w:r>
      </w:fldSimple>
      <w:r w:rsidR="00824FFE">
        <w:noBreakHyphen/>
      </w:r>
      <w:fldSimple w:instr=" SEQ Figure \* ARABIC \s 1 ">
        <w:r w:rsidR="00824FFE">
          <w:rPr>
            <w:noProof/>
          </w:rPr>
          <w:t>6</w:t>
        </w:r>
      </w:fldSimple>
      <w:bookmarkEnd w:id="146"/>
      <w:r w:rsidRPr="00263DB2">
        <w:t xml:space="preserve">: Derivation of </w:t>
      </w:r>
      <w:r w:rsidR="005E6BBB">
        <w:t>S</w:t>
      </w:r>
      <w:r w:rsidR="005E6BBB">
        <w:rPr>
          <w:vertAlign w:val="subscript"/>
        </w:rPr>
        <w:t>cond</w:t>
      </w:r>
      <w:r w:rsidRPr="00263DB2">
        <w:t xml:space="preserve"> and </w:t>
      </w:r>
      <w:r w:rsidR="005E6BBB">
        <w:t>S</w:t>
      </w:r>
      <w:r w:rsidR="005E6BBB">
        <w:rPr>
          <w:vertAlign w:val="subscript"/>
        </w:rPr>
        <w:t>acin</w:t>
      </w:r>
      <w:r w:rsidRPr="00263DB2">
        <w:t xml:space="preserve"> from the washout curve.</w:t>
      </w:r>
      <w:bookmarkEnd w:id="147"/>
      <w:r w:rsidRPr="00263DB2">
        <w:t xml:space="preserve"> </w:t>
      </w:r>
    </w:p>
    <w:p w14:paraId="18D4DDFC" w14:textId="03616EE6" w:rsidR="00D848A8" w:rsidRPr="00263DB2" w:rsidRDefault="00D848A8" w:rsidP="006717E0">
      <w:pPr>
        <w:pStyle w:val="Subtitle"/>
      </w:pPr>
      <w:r w:rsidRPr="00263DB2">
        <w:t xml:space="preserve">The phase III component of each exhaled breath is checked for each breath to ensure it accurately represents the ‘plateau’. The Phase III slope is then plotted against lung turnover where </w:t>
      </w:r>
      <w:r w:rsidR="005E6BBB">
        <w:t>S</w:t>
      </w:r>
      <w:r w:rsidR="005E6BBB">
        <w:rPr>
          <w:vertAlign w:val="subscript"/>
        </w:rPr>
        <w:t>cond</w:t>
      </w:r>
      <w:r w:rsidRPr="00263DB2">
        <w:t xml:space="preserve"> is </w:t>
      </w:r>
      <w:r w:rsidR="004165E3" w:rsidRPr="00263DB2">
        <w:t>calculated</w:t>
      </w:r>
      <w:r w:rsidRPr="00263DB2">
        <w:t xml:space="preserve"> as the regression slope between lung turnovers 1.5-6. </w:t>
      </w:r>
      <w:r w:rsidR="005E6BBB">
        <w:t>S</w:t>
      </w:r>
      <w:r w:rsidR="005E6BBB">
        <w:rPr>
          <w:vertAlign w:val="subscript"/>
        </w:rPr>
        <w:t>acin</w:t>
      </w:r>
      <w:r w:rsidRPr="00263DB2">
        <w:t xml:space="preserve"> is calculated as the phase III slope of the first exhaled breath minus </w:t>
      </w:r>
      <w:r w:rsidR="005E6BBB">
        <w:t>S</w:t>
      </w:r>
      <w:r w:rsidR="005E6BBB">
        <w:rPr>
          <w:vertAlign w:val="subscript"/>
        </w:rPr>
        <w:t>cond</w:t>
      </w:r>
      <w:r w:rsidRPr="00263DB2">
        <w:t>.</w:t>
      </w:r>
    </w:p>
    <w:p w14:paraId="38C2A07C" w14:textId="4EA491D8" w:rsidR="004165E3" w:rsidRDefault="004165E3" w:rsidP="006717E0">
      <w:pPr>
        <w:rPr>
          <w:rFonts w:asciiTheme="majorHAnsi" w:eastAsiaTheme="majorEastAsia" w:hAnsiTheme="majorHAnsi" w:cstheme="majorBidi"/>
          <w:color w:val="000000" w:themeColor="text1"/>
        </w:rPr>
      </w:pPr>
    </w:p>
    <w:p w14:paraId="04ECC59F" w14:textId="03614C72" w:rsidR="00D848A8" w:rsidRDefault="00D848A8" w:rsidP="006717E0">
      <w:pPr>
        <w:pStyle w:val="Heading3"/>
      </w:pPr>
      <w:bookmarkStart w:id="148" w:name="_Toc27382876"/>
      <w:r>
        <w:t xml:space="preserve">Cystic fibrosis </w:t>
      </w:r>
      <w:r w:rsidR="004165E3">
        <w:t>questionnaire</w:t>
      </w:r>
      <w:bookmarkEnd w:id="148"/>
    </w:p>
    <w:p w14:paraId="0A66122C" w14:textId="77777777" w:rsidR="00D848A8" w:rsidRDefault="00D848A8" w:rsidP="006717E0"/>
    <w:p w14:paraId="08D3D850" w14:textId="4DCD8255" w:rsidR="00D848A8" w:rsidRDefault="00D848A8" w:rsidP="006717E0">
      <w:r>
        <w:t xml:space="preserve">The Cystic Fibrosis Questionnaire (revised) (CFQ-R) was completed by all patients. It was always completed prior to any other testing occurring during the research visit. For young children (aged 6-11years) the appropriate CFQ-R version was completed assisted by the parent. For older children (aged 12-13years), the children completed the appropriate CFQ-R version on their own. For patients aged 14 years and above the adolescents and adults CFQ-R version was completed on their own. For all children (aged &lt;16 years), the accompanying parent completed the parent CFQ-R version. Data was then input and analysed using excel spread-sheets downloaded from the website of the original authors at the University of Miami (This website is no longer available). </w:t>
      </w:r>
      <w:r>
        <w:fldChar w:fldCharType="begin"/>
      </w:r>
      <w:r>
        <w:instrText xml:space="preserve"> REF _Ref422047004 \h </w:instrText>
      </w:r>
      <w:r w:rsidR="007911F3">
        <w:instrText xml:space="preserve"> \* MERGEFORMAT </w:instrText>
      </w:r>
      <w:r>
        <w:fldChar w:fldCharType="separate"/>
      </w:r>
      <w:r w:rsidR="00140F11" w:rsidRPr="00263DB2">
        <w:t xml:space="preserve">Figure </w:t>
      </w:r>
      <w:r w:rsidR="00140F11">
        <w:rPr>
          <w:noProof/>
        </w:rPr>
        <w:t>2</w:t>
      </w:r>
      <w:r w:rsidR="00140F11">
        <w:rPr>
          <w:noProof/>
        </w:rPr>
        <w:noBreakHyphen/>
        <w:t>6</w:t>
      </w:r>
      <w:r>
        <w:fldChar w:fldCharType="end"/>
      </w:r>
      <w:r>
        <w:t xml:space="preserve"> however shows an example of the spread-sheet and the resulting calculations were automatically generated. From these questionnaires, 12 domains of quality of life are calculated. </w:t>
      </w:r>
      <w:r w:rsidR="001B3DC6">
        <w:t>For</w:t>
      </w:r>
      <w:r>
        <w:t xml:space="preserve"> the MMAVIC study</w:t>
      </w:r>
      <w:r w:rsidR="001B3DC6">
        <w:t>,</w:t>
      </w:r>
      <w:r>
        <w:t xml:space="preserve"> only the respiratory domain was recorded.</w:t>
      </w:r>
    </w:p>
    <w:p w14:paraId="421E1CA0" w14:textId="77777777" w:rsidR="00D848A8" w:rsidRDefault="00D848A8" w:rsidP="006717E0"/>
    <w:p w14:paraId="183CFC5F" w14:textId="77777777" w:rsidR="00D848A8" w:rsidRDefault="00D848A8" w:rsidP="00FD5C20">
      <w:pPr>
        <w:jc w:val="center"/>
      </w:pPr>
      <w:r>
        <w:rPr>
          <w:noProof/>
          <w:lang w:val="en-US"/>
        </w:rPr>
        <w:lastRenderedPageBreak/>
        <w:drawing>
          <wp:inline distT="0" distB="0" distL="0" distR="0" wp14:anchorId="27B85CC7" wp14:editId="66CBF5E3">
            <wp:extent cx="5746442" cy="2144184"/>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Q-R figure.tiff"/>
                    <pic:cNvPicPr/>
                  </pic:nvPicPr>
                  <pic:blipFill>
                    <a:blip r:embed="rId49">
                      <a:extLst>
                        <a:ext uri="{28A0092B-C50C-407E-A947-70E740481C1C}">
                          <a14:useLocalDpi xmlns:a14="http://schemas.microsoft.com/office/drawing/2010/main" val="0"/>
                        </a:ext>
                      </a:extLst>
                    </a:blip>
                    <a:stretch>
                      <a:fillRect/>
                    </a:stretch>
                  </pic:blipFill>
                  <pic:spPr>
                    <a:xfrm>
                      <a:off x="0" y="0"/>
                      <a:ext cx="5779418" cy="2156488"/>
                    </a:xfrm>
                    <a:prstGeom prst="rect">
                      <a:avLst/>
                    </a:prstGeom>
                  </pic:spPr>
                </pic:pic>
              </a:graphicData>
            </a:graphic>
          </wp:inline>
        </w:drawing>
      </w:r>
    </w:p>
    <w:p w14:paraId="17D724CA" w14:textId="60494FC5" w:rsidR="004165E3" w:rsidRDefault="00D848A8" w:rsidP="006717E0">
      <w:pPr>
        <w:pStyle w:val="Caption"/>
      </w:pPr>
      <w:bookmarkStart w:id="149" w:name="_Ref422047004"/>
      <w:bookmarkStart w:id="150" w:name="_Toc27383016"/>
      <w:r w:rsidRPr="00263DB2">
        <w:t xml:space="preserve">Figure </w:t>
      </w:r>
      <w:fldSimple w:instr=" STYLEREF 1 \s ">
        <w:r w:rsidR="00824FFE">
          <w:rPr>
            <w:noProof/>
          </w:rPr>
          <w:t>2</w:t>
        </w:r>
      </w:fldSimple>
      <w:r w:rsidR="00824FFE">
        <w:noBreakHyphen/>
      </w:r>
      <w:fldSimple w:instr=" SEQ Figure \* ARABIC \s 1 ">
        <w:r w:rsidR="00824FFE">
          <w:rPr>
            <w:noProof/>
          </w:rPr>
          <w:t>7</w:t>
        </w:r>
      </w:fldSimple>
      <w:bookmarkEnd w:id="149"/>
      <w:r w:rsidRPr="00263DB2">
        <w:t>:</w:t>
      </w:r>
      <w:r w:rsidR="004165E3">
        <w:t xml:space="preserve"> The calculation of the 12 domains of quality of life from the CFQ-R.</w:t>
      </w:r>
      <w:bookmarkEnd w:id="150"/>
    </w:p>
    <w:p w14:paraId="76AA7E9B" w14:textId="46C546D0" w:rsidR="00D848A8" w:rsidRPr="00263DB2" w:rsidRDefault="00D848A8" w:rsidP="006717E0">
      <w:pPr>
        <w:pStyle w:val="Subtitle"/>
      </w:pPr>
      <w:r w:rsidRPr="00263DB2">
        <w:t>Screen-shot of the downloaded excel sheet to calculate the 12 domains of quality of life from the cystic fibrosis questionnaire. For each question in the CFQ-R a score is allocated and input. The scores then calculate the overall score for the individual domains, which are represented in the green box where the ‘Weight’, ‘Respiratory’ and ‘Digest’ domains are shown.</w:t>
      </w:r>
    </w:p>
    <w:p w14:paraId="05C8060F" w14:textId="77777777" w:rsidR="00D848A8" w:rsidRPr="00DA68F2" w:rsidRDefault="00D848A8" w:rsidP="006717E0"/>
    <w:p w14:paraId="659D29C4" w14:textId="77777777" w:rsidR="00D848A8" w:rsidRDefault="00D848A8" w:rsidP="006717E0">
      <w:r>
        <w:br w:type="page"/>
      </w:r>
    </w:p>
    <w:p w14:paraId="59582682" w14:textId="759180DD" w:rsidR="00D848A8" w:rsidRDefault="00D848A8" w:rsidP="006717E0">
      <w:pPr>
        <w:pStyle w:val="Heading2"/>
      </w:pPr>
      <w:bookmarkStart w:id="151" w:name="_Ref21858851"/>
      <w:bookmarkStart w:id="152" w:name="_Ref21861135"/>
      <w:bookmarkStart w:id="153" w:name="_Ref21868161"/>
      <w:bookmarkStart w:id="154" w:name="_Ref21868529"/>
      <w:bookmarkStart w:id="155" w:name="_Ref21869412"/>
      <w:bookmarkStart w:id="156" w:name="_Toc27382877"/>
      <w:r>
        <w:lastRenderedPageBreak/>
        <w:t xml:space="preserve">Methodology for ventilation and </w:t>
      </w:r>
      <w:r w:rsidR="009F2E7D">
        <w:rPr>
          <w:vertAlign w:val="superscript"/>
        </w:rPr>
        <w:t>1</w:t>
      </w:r>
      <w:r w:rsidR="009F2E7D">
        <w:t>H</w:t>
      </w:r>
      <w:r>
        <w:t xml:space="preserve"> MRI</w:t>
      </w:r>
      <w:bookmarkEnd w:id="151"/>
      <w:bookmarkEnd w:id="152"/>
      <w:bookmarkEnd w:id="153"/>
      <w:bookmarkEnd w:id="154"/>
      <w:bookmarkEnd w:id="155"/>
      <w:bookmarkEnd w:id="156"/>
    </w:p>
    <w:p w14:paraId="25CA2F0E" w14:textId="77777777" w:rsidR="00D848A8" w:rsidRPr="002E6C2C" w:rsidRDefault="00D848A8" w:rsidP="006717E0"/>
    <w:p w14:paraId="587C0028" w14:textId="28973B8C" w:rsidR="00D848A8" w:rsidRDefault="00D848A8" w:rsidP="006717E0">
      <w:pPr>
        <w:pStyle w:val="Heading3"/>
      </w:pPr>
      <w:bookmarkStart w:id="157" w:name="_Ref21775589"/>
      <w:bookmarkStart w:id="158" w:name="_Toc27382878"/>
      <w:r>
        <w:t xml:space="preserve">Hyperpolarised </w:t>
      </w:r>
      <w:r w:rsidR="005E6BBB">
        <w:rPr>
          <w:vertAlign w:val="superscript"/>
        </w:rPr>
        <w:t>3</w:t>
      </w:r>
      <w:r w:rsidR="005E6BBB">
        <w:t>He</w:t>
      </w:r>
      <w:r>
        <w:t xml:space="preserve"> MRI</w:t>
      </w:r>
      <w:bookmarkEnd w:id="157"/>
      <w:bookmarkEnd w:id="158"/>
    </w:p>
    <w:p w14:paraId="281ED0BB" w14:textId="77777777" w:rsidR="00D848A8" w:rsidRDefault="00D848A8" w:rsidP="006717E0"/>
    <w:p w14:paraId="413A5360" w14:textId="77777777" w:rsidR="00D848A8" w:rsidRPr="00F25D59" w:rsidRDefault="00D848A8" w:rsidP="006717E0">
      <w:pPr>
        <w:pStyle w:val="Heading4"/>
      </w:pPr>
      <w:r w:rsidRPr="00F25D59">
        <w:t>Image acquisition</w:t>
      </w:r>
    </w:p>
    <w:p w14:paraId="759D619D" w14:textId="77777777" w:rsidR="00D848A8" w:rsidRDefault="00D848A8" w:rsidP="006717E0"/>
    <w:p w14:paraId="31B6B8C6" w14:textId="7786237C" w:rsidR="00D848A8" w:rsidRDefault="005E6BBB" w:rsidP="006717E0">
      <w:r>
        <w:rPr>
          <w:vertAlign w:val="superscript"/>
        </w:rPr>
        <w:t>3</w:t>
      </w:r>
      <w:r>
        <w:t>He</w:t>
      </w:r>
      <w:r w:rsidR="00D848A8">
        <w:t xml:space="preserve"> v</w:t>
      </w:r>
      <w:r w:rsidR="00D848A8" w:rsidRPr="00CD7AB0">
        <w:t>entilation MRI was performed on a 1.5T G</w:t>
      </w:r>
      <w:r w:rsidR="00D848A8">
        <w:t>E HDx scanner (GE, Milwaukee, USA) using hyperpolaris</w:t>
      </w:r>
      <w:r w:rsidR="00D848A8" w:rsidRPr="00CD7AB0">
        <w:t xml:space="preserve">ed </w:t>
      </w:r>
      <w:r>
        <w:rPr>
          <w:vertAlign w:val="superscript"/>
        </w:rPr>
        <w:t>3</w:t>
      </w:r>
      <w:r>
        <w:t>He</w:t>
      </w:r>
      <w:r w:rsidR="00D848A8">
        <w:t xml:space="preserve">. A transmit-receive vest coil (Clinical MR Solutions, Brookfield, USA) and a 3D ventilation imaging sequence were used as described previously </w:t>
      </w:r>
      <w:r w:rsidR="00D848A8">
        <w:fldChar w:fldCharType="begin">
          <w:fldData xml:space="preserve">PEVuZE5vdGU+PENpdGU+PEF1dGhvcj5Ib3JuPC9BdXRob3I+PFllYXI+MjAxNDwvWWVhcj48UmVj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=
</w:fldData>
        </w:fldChar>
      </w:r>
      <w:r w:rsidR="00B86FC1">
        <w:instrText xml:space="preserve"> ADDIN EN.CITE </w:instrText>
      </w:r>
      <w:r w:rsidR="00B86FC1">
        <w:fldChar w:fldCharType="begin">
          <w:fldData xml:space="preserve">PEVuZE5vdGU+PENpdGU+PEF1dGhvcj5Ib3JuPC9BdXRob3I+PFllYXI+MjAxNDwvWWVhcj48UmVj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=
</w:fldData>
        </w:fldChar>
      </w:r>
      <w:r w:rsidR="00B86FC1">
        <w:instrText xml:space="preserve"> ADDIN EN.CITE.DATA </w:instrText>
      </w:r>
      <w:r w:rsidR="00B86FC1">
        <w:fldChar w:fldCharType="end"/>
      </w:r>
      <w:r w:rsidR="00D848A8">
        <w:fldChar w:fldCharType="separate"/>
      </w:r>
      <w:r w:rsidR="00B86FC1">
        <w:rPr>
          <w:noProof/>
        </w:rPr>
        <w:t>[212]</w:t>
      </w:r>
      <w:r w:rsidR="00D848A8">
        <w:fldChar w:fldCharType="end"/>
      </w:r>
      <w:r w:rsidR="00D848A8" w:rsidRPr="00CD7AB0">
        <w:t xml:space="preserve">. </w:t>
      </w:r>
      <w:r>
        <w:rPr>
          <w:vertAlign w:val="superscript"/>
        </w:rPr>
        <w:t>3</w:t>
      </w:r>
      <w:r>
        <w:t>He</w:t>
      </w:r>
      <w:r w:rsidR="00D848A8">
        <w:t xml:space="preserve"> voxel resolution ranged from 3.3x3.3x5 – 4x4x5mm</w:t>
      </w:r>
      <w:r w:rsidR="00D848A8" w:rsidRPr="00D9057B">
        <w:rPr>
          <w:vertAlign w:val="superscript"/>
        </w:rPr>
        <w:t>3</w:t>
      </w:r>
      <w:r w:rsidR="00D848A8">
        <w:t xml:space="preserve">. For </w:t>
      </w:r>
      <w:r>
        <w:rPr>
          <w:vertAlign w:val="superscript"/>
        </w:rPr>
        <w:t>3</w:t>
      </w:r>
      <w:r>
        <w:t>He</w:t>
      </w:r>
      <w:r w:rsidR="00D848A8">
        <w:t xml:space="preserve"> acquisition, the following sequence parameters were used</w:t>
      </w:r>
      <w:r w:rsidR="00F55DC5">
        <w:t>:</w:t>
      </w:r>
      <w:r w:rsidR="00D848A8">
        <w:t xml:space="preserve"> balanced steady state free precession (SSFP) 3D sequence, bandwidth = 167kHz, TE/TR = 0.6/1.9ms, flip angle = 10</w:t>
      </w:r>
      <w:r w:rsidR="00D848A8" w:rsidRPr="00D9057B">
        <w:rPr>
          <w:rFonts w:ascii="Lucida Grande" w:hAnsi="Lucida Grande" w:cs="Lucida Grande"/>
          <w:color w:val="000000"/>
        </w:rPr>
        <w:t>°</w:t>
      </w:r>
      <w:r w:rsidR="00D848A8">
        <w:rPr>
          <w:rFonts w:ascii="Lucida Grande" w:hAnsi="Lucida Grande" w:cs="Lucida Grande"/>
          <w:color w:val="000000"/>
        </w:rPr>
        <w:t xml:space="preserve">. </w:t>
      </w:r>
      <w:r w:rsidR="0001744D">
        <w:rPr>
          <w:rFonts w:ascii="Lucida Grande" w:hAnsi="Lucida Grande" w:cs="Lucida Grande"/>
          <w:color w:val="000000"/>
        </w:rPr>
        <w:fldChar w:fldCharType="begin"/>
      </w:r>
      <w:r w:rsidR="0001744D">
        <w:rPr>
          <w:rFonts w:ascii="Lucida Grande" w:hAnsi="Lucida Grande" w:cs="Lucida Grande"/>
          <w:color w:val="000000"/>
        </w:rPr>
        <w:instrText xml:space="preserve"> REF _Ref21774176 \h </w:instrText>
      </w:r>
      <w:r w:rsidR="0001744D">
        <w:rPr>
          <w:rFonts w:ascii="Lucida Grande" w:hAnsi="Lucida Grande" w:cs="Lucida Grande"/>
          <w:color w:val="000000"/>
        </w:rPr>
      </w:r>
      <w:r w:rsidR="0001744D">
        <w:rPr>
          <w:rFonts w:ascii="Lucida Grande" w:hAnsi="Lucida Grande" w:cs="Lucida Grande"/>
          <w:color w:val="000000"/>
        </w:rPr>
        <w:fldChar w:fldCharType="separate"/>
      </w:r>
      <w:r w:rsidR="00140F11" w:rsidRPr="00263DB2">
        <w:t xml:space="preserve">Figure </w:t>
      </w:r>
      <w:r w:rsidR="00140F11">
        <w:rPr>
          <w:noProof/>
        </w:rPr>
        <w:t>2</w:t>
      </w:r>
      <w:r w:rsidR="00140F11">
        <w:noBreakHyphen/>
      </w:r>
      <w:r w:rsidR="00140F11">
        <w:rPr>
          <w:noProof/>
        </w:rPr>
        <w:t>7</w:t>
      </w:r>
      <w:r w:rsidR="0001744D">
        <w:rPr>
          <w:rFonts w:ascii="Lucida Grande" w:hAnsi="Lucida Grande" w:cs="Lucida Grande"/>
          <w:color w:val="000000"/>
        </w:rPr>
        <w:fldChar w:fldCharType="end"/>
      </w:r>
      <w:r w:rsidR="00D848A8">
        <w:rPr>
          <w:rFonts w:ascii="Lucida Grande" w:hAnsi="Lucida Grande" w:cs="Lucida Grande"/>
          <w:color w:val="000000"/>
        </w:rPr>
        <w:t xml:space="preserve"> </w:t>
      </w:r>
      <w:r w:rsidR="00D848A8" w:rsidRPr="006466F2">
        <w:t>shows a resulting</w:t>
      </w:r>
      <w:r w:rsidR="00D848A8">
        <w:t xml:space="preserve"> </w:t>
      </w:r>
      <w:r>
        <w:rPr>
          <w:vertAlign w:val="superscript"/>
        </w:rPr>
        <w:t>3</w:t>
      </w:r>
      <w:r>
        <w:t>He</w:t>
      </w:r>
      <w:r w:rsidR="00D848A8">
        <w:t xml:space="preserve"> ventilation MRI. Each acquired </w:t>
      </w:r>
      <w:r>
        <w:rPr>
          <w:vertAlign w:val="superscript"/>
        </w:rPr>
        <w:t>3</w:t>
      </w:r>
      <w:r>
        <w:t>He</w:t>
      </w:r>
      <w:r w:rsidR="00D848A8">
        <w:t xml:space="preserve"> image consists of approximately 30-34 slices which covers the full lung volume, which can be reconstructed in three-dimensions (3D). 3D hyperpolarised gas imaging is utilised as opposed to 2D, due to the increases in signal to noise that can be achieved. 3D data also has greater between slice accuracy when compared to multiple 2D slices </w:t>
      </w:r>
      <w:r w:rsidR="00D848A8">
        <w:fldChar w:fldCharType="begin">
          <w:fldData xml:space="preserve">PEVuZE5vdGU+PENpdGU+PEF1dGhvcj5XaWxkPC9BdXRob3I+PFllYXI+MjAwNDwvWWVhcj48UmVj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</w:fldData>
        </w:fldChar>
      </w:r>
      <w:r w:rsidR="00B86FC1">
        <w:instrText xml:space="preserve"> ADDIN EN.CITE </w:instrText>
      </w:r>
      <w:r w:rsidR="00B86FC1">
        <w:fldChar w:fldCharType="begin">
          <w:fldData xml:space="preserve">PEVuZE5vdGU+PENpdGU+PEF1dGhvcj5XaWxkPC9BdXRob3I+PFllYXI+MjAwNDwvWWVhcj48UmVj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</w:fldData>
        </w:fldChar>
      </w:r>
      <w:r w:rsidR="00B86FC1">
        <w:instrText xml:space="preserve"> ADDIN EN.CITE.DATA </w:instrText>
      </w:r>
      <w:r w:rsidR="00B86FC1">
        <w:fldChar w:fldCharType="end"/>
      </w:r>
      <w:r w:rsidR="00D848A8">
        <w:fldChar w:fldCharType="separate"/>
      </w:r>
      <w:r w:rsidR="00B86FC1">
        <w:rPr>
          <w:noProof/>
        </w:rPr>
        <w:t>[258]</w:t>
      </w:r>
      <w:r w:rsidR="00D848A8">
        <w:fldChar w:fldCharType="end"/>
      </w:r>
      <w:r w:rsidR="00D848A8">
        <w:t xml:space="preserve">. An SSFP sequence is used as it is the sequence that delivers the highest signal to noise ratio (SNR) </w:t>
      </w:r>
      <w:r w:rsidR="00D848A8">
        <w:fldChar w:fldCharType="begin">
          <w:fldData xml:space="preserve">PEVuZE5vdGU+PENpdGU+PEF1dGhvcj5XaWxkPC9BdXRob3I+PFllYXI+MjAwNjwvWWVhcj48UmVj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</w:fldData>
        </w:fldChar>
      </w:r>
      <w:r w:rsidR="00B86FC1">
        <w:instrText xml:space="preserve"> ADDIN EN.CITE </w:instrText>
      </w:r>
      <w:r w:rsidR="00B86FC1">
        <w:fldChar w:fldCharType="begin">
          <w:fldData xml:space="preserve">PEVuZE5vdGU+PENpdGU+PEF1dGhvcj5XaWxkPC9BdXRob3I+PFllYXI+MjAwNjwvWWVhcj48UmVj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</w:fldData>
        </w:fldChar>
      </w:r>
      <w:r w:rsidR="00B86FC1">
        <w:instrText xml:space="preserve"> ADDIN EN.CITE.DATA </w:instrText>
      </w:r>
      <w:r w:rsidR="00B86FC1">
        <w:fldChar w:fldCharType="end"/>
      </w:r>
      <w:r w:rsidR="00D848A8">
        <w:fldChar w:fldCharType="separate"/>
      </w:r>
      <w:r w:rsidR="00B86FC1">
        <w:rPr>
          <w:noProof/>
        </w:rPr>
        <w:t>[259]</w:t>
      </w:r>
      <w:r w:rsidR="00D848A8">
        <w:fldChar w:fldCharType="end"/>
      </w:r>
      <w:r w:rsidR="00D848A8">
        <w:t>.</w:t>
      </w:r>
    </w:p>
    <w:p w14:paraId="49DB5DC5" w14:textId="77777777" w:rsidR="00D848A8" w:rsidRDefault="00D848A8" w:rsidP="006717E0"/>
    <w:p w14:paraId="7FA9203C" w14:textId="77777777" w:rsidR="00D848A8" w:rsidRDefault="00D848A8" w:rsidP="00737704">
      <w:pPr>
        <w:jc w:val="center"/>
      </w:pPr>
      <w:r>
        <w:rPr>
          <w:noProof/>
          <w:lang w:val="en-US"/>
        </w:rPr>
        <w:drawing>
          <wp:inline distT="0" distB="0" distL="0" distR="0" wp14:anchorId="39A4FD20" wp14:editId="098F918A">
            <wp:extent cx="5755640" cy="2823924"/>
            <wp:effectExtent l="0" t="0" r="10160" b="0"/>
            <wp:docPr id="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55640" cy="2823924"/>
                    </a:xfrm>
                    <a:prstGeom prst="rect">
                      <a:avLst/>
                    </a:prstGeom>
                    <a:noFill/>
                    <a:ln>
                      <a:noFill/>
                    </a:ln>
                  </pic:spPr>
                </pic:pic>
              </a:graphicData>
            </a:graphic>
          </wp:inline>
        </w:drawing>
      </w:r>
    </w:p>
    <w:p w14:paraId="3CA56B95" w14:textId="65E205AD" w:rsidR="0001744D" w:rsidRDefault="00D848A8" w:rsidP="006717E0">
      <w:pPr>
        <w:pStyle w:val="Caption"/>
      </w:pPr>
      <w:bookmarkStart w:id="159" w:name="_Ref21774176"/>
      <w:bookmarkStart w:id="160" w:name="_Toc27383017"/>
      <w:r w:rsidRPr="00263DB2">
        <w:t xml:space="preserve">Figure </w:t>
      </w:r>
      <w:fldSimple w:instr=" STYLEREF 1 \s ">
        <w:r w:rsidR="00824FFE">
          <w:rPr>
            <w:noProof/>
          </w:rPr>
          <w:t>2</w:t>
        </w:r>
      </w:fldSimple>
      <w:r w:rsidR="00824FFE">
        <w:noBreakHyphen/>
      </w:r>
      <w:fldSimple w:instr=" SEQ Figure \* ARABIC \s 1 ">
        <w:r w:rsidR="00824FFE">
          <w:rPr>
            <w:noProof/>
          </w:rPr>
          <w:t>8</w:t>
        </w:r>
      </w:fldSimple>
      <w:bookmarkEnd w:id="159"/>
      <w:r w:rsidRPr="00263DB2">
        <w:t xml:space="preserve">: Hyperpolarised </w:t>
      </w:r>
      <w:r w:rsidR="005E6BBB">
        <w:rPr>
          <w:vertAlign w:val="superscript"/>
        </w:rPr>
        <w:t>3</w:t>
      </w:r>
      <w:r w:rsidR="005E6BBB">
        <w:t>He</w:t>
      </w:r>
      <w:r w:rsidRPr="00263DB2">
        <w:t xml:space="preserve"> ventilation MR images acquired from a single subject</w:t>
      </w:r>
      <w:r w:rsidR="0001744D">
        <w:t xml:space="preserve"> from a single acquisition.</w:t>
      </w:r>
      <w:bookmarkEnd w:id="160"/>
    </w:p>
    <w:p w14:paraId="16469D8D" w14:textId="0DCEB1DE" w:rsidR="00D848A8" w:rsidRPr="00263DB2" w:rsidRDefault="00D848A8" w:rsidP="006717E0">
      <w:pPr>
        <w:pStyle w:val="Subtitle"/>
      </w:pPr>
      <w:r w:rsidRPr="00263DB2">
        <w:t>Each image slice is shown from posterior to anterior representing the full lung coverage acquired during a single breath-hold image acquisition. These slices can then be reconstructed and visualised in 3D as depicted.</w:t>
      </w:r>
      <w:r w:rsidR="00737704">
        <w:t xml:space="preserve"> The signal intensity is higher at the posterior, compared to the anterior, due to the gravitational gradient of ventilation in the supine posture.</w:t>
      </w:r>
    </w:p>
    <w:p w14:paraId="2E16F886" w14:textId="77777777" w:rsidR="00D848A8" w:rsidRPr="007C1082" w:rsidRDefault="00D848A8" w:rsidP="006717E0"/>
    <w:p w14:paraId="4248FF67" w14:textId="2FA3894D" w:rsidR="00D848A8" w:rsidRDefault="00D848A8" w:rsidP="006717E0">
      <w:pPr>
        <w:rPr>
          <w:color w:val="000000" w:themeColor="text1"/>
        </w:rPr>
      </w:pPr>
      <w:r w:rsidRPr="00CD7AB0">
        <w:lastRenderedPageBreak/>
        <w:t xml:space="preserve">Images were acquired at two different lung inhalation volumes during </w:t>
      </w:r>
      <w:r>
        <w:t xml:space="preserve">separate </w:t>
      </w:r>
      <w:r w:rsidRPr="00CD7AB0">
        <w:t>breath-hold</w:t>
      </w:r>
      <w:r>
        <w:t>s</w:t>
      </w:r>
      <w:r w:rsidRPr="00CD7AB0">
        <w:t xml:space="preserve">. Firstly, images were acquired at a lung volume </w:t>
      </w:r>
      <w:r>
        <w:t>corresponding to</w:t>
      </w:r>
      <w:r w:rsidRPr="00CD7AB0">
        <w:t xml:space="preserve"> end-inspiratory tidal volume (</w:t>
      </w:r>
      <w:r>
        <w:t>EIVt</w:t>
      </w:r>
      <w:r w:rsidRPr="00CD7AB0">
        <w:t>)</w:t>
      </w:r>
      <w:r>
        <w:t>,</w:t>
      </w:r>
      <w:r w:rsidRPr="00CD7AB0">
        <w:t xml:space="preserve"> by inhaling </w:t>
      </w:r>
      <w:r>
        <w:t>a pre-determined fixed</w:t>
      </w:r>
      <w:r w:rsidRPr="00CD7AB0">
        <w:t xml:space="preserve"> volume of test gas from </w:t>
      </w:r>
      <w:r>
        <w:t xml:space="preserve">their resting FRC. This corresponds to the approximate inspired volume most typically reported in studies to date </w:t>
      </w:r>
      <w:r>
        <w:fldChar w:fldCharType="begin">
          <w:fldData xml:space="preserve">cm92aWRlcj48bGFuZ3VhZ2U+ZW5nPC9sYW5ndWFnZT48L3JlY29yZD48L0NpdGU+PC9FbmROb3Rl
Pn==
</w:fldData>
        </w:fldChar>
      </w:r>
      <w:r w:rsidR="00B86FC1">
        <w:instrText xml:space="preserve"> ADDIN EN.CITE </w:instrText>
      </w:r>
      <w:r w:rsidR="00B86FC1">
        <w:fldChar w:fldCharType="begin">
          <w:fldData xml:space="preserve">PEVuZE5vdGU+PENpdGU+PEF1dGhvcj5BbHRlczwvQXV0aG9yPjxZZWFyPjIwMTc8L1llYXI+PFJl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xhYmJyLTE+Sm91cm5hbCBv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==
</w:fldData>
        </w:fldChar>
      </w:r>
      <w:r w:rsidR="00B86FC1">
        <w:instrText xml:space="preserve"> ADDIN EN.CITE.DATA </w:instrText>
      </w:r>
      <w:r w:rsidR="00B86FC1">
        <w:fldChar w:fldCharType="end"/>
      </w:r>
      <w:r w:rsidR="00B86FC1">
        <w:fldChar w:fldCharType="begin">
          <w:fldData xml:space="preserve">cm92aWRlcj48bGFuZ3VhZ2U+ZW5nPC9sYW5ndWFnZT48L3JlY29yZD48L0NpdGU+PC9FbmROb3Rl
Pn==
</w:fldData>
        </w:fldChar>
      </w:r>
      <w:r w:rsidR="00B86FC1">
        <w:instrText xml:space="preserve"> ADDIN EN.CITE.DATA </w:instrText>
      </w:r>
      <w:r w:rsidR="00B86FC1">
        <w:fldChar w:fldCharType="end"/>
      </w:r>
      <w:r>
        <w:fldChar w:fldCharType="separate"/>
      </w:r>
      <w:r w:rsidR="00B86FC1">
        <w:rPr>
          <w:noProof/>
        </w:rPr>
        <w:t>[105, 227, 231, 233-235, 237, 238, 246-248, 260]</w:t>
      </w:r>
      <w:r>
        <w:fldChar w:fldCharType="end"/>
      </w:r>
      <w:r w:rsidRPr="00CD7AB0">
        <w:t xml:space="preserve">. Secondly, images were acquired at </w:t>
      </w:r>
      <w:r>
        <w:t>TLC</w:t>
      </w:r>
      <w:r w:rsidRPr="00CD7AB0">
        <w:t xml:space="preserve"> by repeating the </w:t>
      </w:r>
      <w:r>
        <w:t>EIVt-</w:t>
      </w:r>
      <w:r w:rsidRPr="00CD7AB0">
        <w:t>breathing manoeuvre, immediately followed by</w:t>
      </w:r>
      <w:r>
        <w:t xml:space="preserve"> a</w:t>
      </w:r>
      <w:r w:rsidRPr="00CD7AB0">
        <w:t xml:space="preserve"> </w:t>
      </w:r>
      <w:r>
        <w:t xml:space="preserve">full </w:t>
      </w:r>
      <w:r w:rsidRPr="00CD7AB0">
        <w:t>inhal</w:t>
      </w:r>
      <w:r>
        <w:t>ation of</w:t>
      </w:r>
      <w:r w:rsidRPr="00CD7AB0">
        <w:t xml:space="preserve"> room air. </w:t>
      </w:r>
      <w:r w:rsidRPr="009F0ACC">
        <w:rPr>
          <w:color w:val="000000" w:themeColor="text1"/>
        </w:rPr>
        <w:t xml:space="preserve">The images were acquired in a 10-12 second breath-hold, during which, both the ventilation image and a </w:t>
      </w:r>
      <w:r w:rsidR="009F2E7D">
        <w:rPr>
          <w:vertAlign w:val="superscript"/>
        </w:rPr>
        <w:t>1</w:t>
      </w:r>
      <w:r w:rsidR="009F2E7D">
        <w:t>H</w:t>
      </w:r>
      <w:r w:rsidRPr="009F0ACC">
        <w:rPr>
          <w:color w:val="000000" w:themeColor="text1"/>
        </w:rPr>
        <w:t xml:space="preserve"> anatomical co-registered image was acquired </w:t>
      </w:r>
      <w:r w:rsidRPr="009F0ACC">
        <w:rPr>
          <w:color w:val="000000" w:themeColor="text1"/>
        </w:rPr>
        <w:fldChar w:fldCharType="begin">
          <w:fldData xml:space="preserve">PEVuZE5vdGU+PENpdGU+PEF1dGhvcj5Ib3JuPC9BdXRob3I+PFllYXI+MjAxNDwvWWVhcj48UmVj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=
</w:fldData>
        </w:fldChar>
      </w:r>
      <w:r w:rsidR="00B86FC1">
        <w:rPr>
          <w:color w:val="000000" w:themeColor="text1"/>
        </w:rPr>
        <w:instrText xml:space="preserve"> ADDIN EN.CITE </w:instrText>
      </w:r>
      <w:r w:rsidR="00B86FC1">
        <w:rPr>
          <w:color w:val="000000" w:themeColor="text1"/>
        </w:rPr>
        <w:fldChar w:fldCharType="begin">
          <w:fldData xml:space="preserve">PEVuZE5vdGU+PENpdGU+PEF1dGhvcj5Ib3JuPC9BdXRob3I+PFllYXI+MjAxNDwvWWVhcj48UmVj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=
</w:fldData>
        </w:fldChar>
      </w:r>
      <w:r w:rsidR="00B86FC1">
        <w:rPr>
          <w:color w:val="000000" w:themeColor="text1"/>
        </w:rPr>
        <w:instrText xml:space="preserve"> ADDIN EN.CITE.DATA </w:instrText>
      </w:r>
      <w:r w:rsidR="00B86FC1">
        <w:rPr>
          <w:color w:val="000000" w:themeColor="text1"/>
        </w:rPr>
      </w:r>
      <w:r w:rsidR="00B86FC1">
        <w:rPr>
          <w:color w:val="000000" w:themeColor="text1"/>
        </w:rPr>
        <w:fldChar w:fldCharType="end"/>
      </w:r>
      <w:r w:rsidRPr="009F0ACC">
        <w:rPr>
          <w:color w:val="000000" w:themeColor="text1"/>
        </w:rPr>
      </w:r>
      <w:r w:rsidRPr="009F0ACC">
        <w:rPr>
          <w:color w:val="000000" w:themeColor="text1"/>
        </w:rPr>
        <w:fldChar w:fldCharType="separate"/>
      </w:r>
      <w:r w:rsidR="00B86FC1">
        <w:rPr>
          <w:noProof/>
          <w:color w:val="000000" w:themeColor="text1"/>
        </w:rPr>
        <w:t>[212]</w:t>
      </w:r>
      <w:r w:rsidRPr="009F0ACC">
        <w:rPr>
          <w:color w:val="000000" w:themeColor="text1"/>
        </w:rPr>
        <w:fldChar w:fldCharType="end"/>
      </w:r>
      <w:r w:rsidRPr="009F0ACC">
        <w:rPr>
          <w:color w:val="000000" w:themeColor="text1"/>
        </w:rPr>
        <w:t xml:space="preserve">. The </w:t>
      </w:r>
      <w:r>
        <w:rPr>
          <w:color w:val="000000" w:themeColor="text1"/>
        </w:rPr>
        <w:t>end-inspiratory tidal volume (</w:t>
      </w:r>
      <w:r w:rsidRPr="009F0ACC">
        <w:rPr>
          <w:color w:val="000000" w:themeColor="text1"/>
        </w:rPr>
        <w:t>EIVt</w:t>
      </w:r>
      <w:r>
        <w:rPr>
          <w:color w:val="000000" w:themeColor="text1"/>
        </w:rPr>
        <w:t>)</w:t>
      </w:r>
      <w:r w:rsidRPr="009F0ACC">
        <w:rPr>
          <w:color w:val="000000" w:themeColor="text1"/>
        </w:rPr>
        <w:t xml:space="preserve"> scans were always acquired prior to the TLC</w:t>
      </w:r>
      <w:r>
        <w:rPr>
          <w:color w:val="000000" w:themeColor="text1"/>
        </w:rPr>
        <w:t xml:space="preserve"> scans, with an interval of ~</w:t>
      </w:r>
      <w:r w:rsidRPr="009F0ACC">
        <w:rPr>
          <w:color w:val="000000" w:themeColor="text1"/>
        </w:rPr>
        <w:t>5 minutes between.</w:t>
      </w:r>
    </w:p>
    <w:p w14:paraId="057ADA47" w14:textId="77777777" w:rsidR="00D848A8" w:rsidRPr="00440D91" w:rsidRDefault="00D848A8" w:rsidP="006717E0"/>
    <w:p w14:paraId="551490B0" w14:textId="4BA0C8CB" w:rsidR="00D848A8" w:rsidRDefault="00D848A8" w:rsidP="006717E0">
      <w:r>
        <w:t xml:space="preserve">In many studies, a fixed volume of one litre was inhaled from FRC to acquire their ‘EIVt’ image and is often referred to in the literature as ‘FRC+1L’ </w:t>
      </w:r>
      <w:r>
        <w:fldChar w:fldCharType="begin">
          <w:fldData xml:space="preserve">PEVuZE5vdGU+PENpdGU+PEF1dGhvcj5NZW50b3JlPC9BdXRob3I+PFllYXI+MjAwNTwvWWVhcj48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=
</w:fldData>
        </w:fldChar>
      </w:r>
      <w:r w:rsidR="00B86FC1">
        <w:instrText xml:space="preserve"> ADDIN EN.CITE </w:instrText>
      </w:r>
      <w:r w:rsidR="00B86FC1">
        <w:fldChar w:fldCharType="begin">
          <w:fldData xml:space="preserve">PEVuZE5vdGU+PENpdGU+PEF1dGhvcj5NZW50b3JlPC9BdXRob3I+PFllYXI+MjAwNTwvWWVhcj48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=
</w:fldData>
        </w:fldChar>
      </w:r>
      <w:r w:rsidR="00B86FC1">
        <w:instrText xml:space="preserve"> ADDIN EN.CITE.DATA </w:instrText>
      </w:r>
      <w:r w:rsidR="00B86FC1">
        <w:fldChar w:fldCharType="end"/>
      </w:r>
      <w:r>
        <w:fldChar w:fldCharType="separate"/>
      </w:r>
      <w:r w:rsidR="00B86FC1">
        <w:rPr>
          <w:noProof/>
        </w:rPr>
        <w:t>[227, 231, 233-235, 237, 239]</w:t>
      </w:r>
      <w:r>
        <w:fldChar w:fldCharType="end"/>
      </w:r>
      <w:r>
        <w:t xml:space="preserve">. This approach however does not account for patients with small lung volumes (children for example), where one litre above FRC may be close to (or at) TLC. Whereas in adults this volume may equate to a mid-inspiratory lung volume. Other studies have titrated the inhaled bag volume based on the subjects FVC </w:t>
      </w:r>
      <w:r>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 </w:instrText>
      </w:r>
      <w:r w:rsidR="00B86FC1">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DATA </w:instrText>
      </w:r>
      <w:r w:rsidR="00B86FC1">
        <w:fldChar w:fldCharType="end"/>
      </w:r>
      <w:r>
        <w:fldChar w:fldCharType="separate"/>
      </w:r>
      <w:r w:rsidR="00B86FC1">
        <w:rPr>
          <w:noProof/>
        </w:rPr>
        <w:t>[238]</w:t>
      </w:r>
      <w:r>
        <w:fldChar w:fldCharType="end"/>
      </w:r>
      <w:r>
        <w:t xml:space="preserve">. This approach attempts to consider the range of lung sizes that occur within any given population. This approach however, requires spirometry to be performed, which may not always be available and may affect the distribution of ventilation on MRI. Additionally, patients with severe obstructed CF lung disease may have reduced FVC due to gas trapping. These patients usually have maintained TLC and therefore FVC is not representing the lung volume it is intended to. A further approach therefore has been to titrate the inhaled dose off the measured TLC </w:t>
      </w:r>
      <w:r>
        <w:fldChar w:fldCharType="begin">
          <w:fldData xml:space="preserve">PEVuZE5vdGU+PENpdGU+PEF1dGhvcj5XYWxrdXA8L0F1dGhvcj48WWVhcj4yMDE2PC9ZZWFyPjxS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</w:fldData>
        </w:fldChar>
      </w:r>
      <w:r w:rsidR="00B86FC1">
        <w:instrText xml:space="preserve"> ADDIN EN.CITE </w:instrText>
      </w:r>
      <w:r w:rsidR="00B86FC1">
        <w:fldChar w:fldCharType="begin">
          <w:fldData xml:space="preserve">PEVuZE5vdGU+PENpdGU+PEF1dGhvcj5XYWxrdXA8L0F1dGhvcj48WWVhcj4yMDE2PC9ZZWFyPjxS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</w:fldData>
        </w:fldChar>
      </w:r>
      <w:r w:rsidR="00B86FC1">
        <w:instrText xml:space="preserve"> ADDIN EN.CITE.DATA </w:instrText>
      </w:r>
      <w:r w:rsidR="00B86FC1">
        <w:fldChar w:fldCharType="end"/>
      </w:r>
      <w:r>
        <w:fldChar w:fldCharType="separate"/>
      </w:r>
      <w:r w:rsidR="00B86FC1">
        <w:rPr>
          <w:noProof/>
        </w:rPr>
        <w:t>[246]</w:t>
      </w:r>
      <w:r>
        <w:fldChar w:fldCharType="end"/>
      </w:r>
      <w:r>
        <w:t>, however again this requires a measurement of static lung volumes to have been performed.</w:t>
      </w:r>
    </w:p>
    <w:p w14:paraId="10FF80F0" w14:textId="77777777" w:rsidR="00D848A8" w:rsidRDefault="00D848A8" w:rsidP="006717E0"/>
    <w:p w14:paraId="3502383A" w14:textId="2B00B164" w:rsidR="00D848A8" w:rsidRPr="002D5522" w:rsidRDefault="00D848A8" w:rsidP="006717E0">
      <w:r>
        <w:t xml:space="preserve">For MMAVIC it was decided to adopt a different approach. </w:t>
      </w:r>
      <w:r w:rsidRPr="009F0ACC">
        <w:t xml:space="preserve">The inhaled bag volumes used for </w:t>
      </w:r>
      <w:r w:rsidR="005E6BBB">
        <w:rPr>
          <w:vertAlign w:val="superscript"/>
        </w:rPr>
        <w:t>3</w:t>
      </w:r>
      <w:r w:rsidR="005E6BBB">
        <w:t>He</w:t>
      </w:r>
      <w:r w:rsidRPr="009F0ACC">
        <w:t xml:space="preserve"> MRI were titrated based on the patient’s standing height. The calculations were based on predicted </w:t>
      </w:r>
      <w:r>
        <w:t>functional residual capacity (</w:t>
      </w:r>
      <w:r w:rsidRPr="009F0ACC">
        <w:t>FRC</w:t>
      </w:r>
      <w:r>
        <w:t>)</w:t>
      </w:r>
      <w:r w:rsidRPr="009F0ACC">
        <w:t xml:space="preserve"> and TLC volumes in children </w:t>
      </w:r>
      <w:r w:rsidRPr="009F0ACC">
        <w:fldChar w:fldCharType="begin">
          <w:fldData xml:space="preserve">PEVuZE5vdGU+PENpdGU+PEF1dGhvcj5Sb3NlbnRoYWw8L0F1dGhvcj48WWVhcj4xOTkzPC9ZZWFy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</w:fldData>
        </w:fldChar>
      </w:r>
      <w:r w:rsidR="00B86FC1">
        <w:instrText xml:space="preserve"> ADDIN EN.CITE </w:instrText>
      </w:r>
      <w:r w:rsidR="00B86FC1">
        <w:fldChar w:fldCharType="begin">
          <w:fldData xml:space="preserve">PEVuZE5vdGU+PENpdGU+PEF1dGhvcj5Sb3NlbnRoYWw8L0F1dGhvcj48WWVhcj4xOTkzPC9ZZWFy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</w:fldData>
        </w:fldChar>
      </w:r>
      <w:r w:rsidR="00B86FC1">
        <w:instrText xml:space="preserve"> ADDIN EN.CITE.DATA </w:instrText>
      </w:r>
      <w:r w:rsidR="00B86FC1">
        <w:fldChar w:fldCharType="end"/>
      </w:r>
      <w:r w:rsidRPr="009F0ACC">
        <w:fldChar w:fldCharType="separate"/>
      </w:r>
      <w:r w:rsidR="00B86FC1">
        <w:rPr>
          <w:noProof/>
        </w:rPr>
        <w:t>[261]</w:t>
      </w:r>
      <w:r w:rsidRPr="009F0ACC">
        <w:fldChar w:fldCharType="end"/>
      </w:r>
      <w:r>
        <w:t>. This was</w:t>
      </w:r>
      <w:r w:rsidRPr="009F0ACC">
        <w:t xml:space="preserve"> in an attempt to ensure that children would not be </w:t>
      </w:r>
      <w:r>
        <w:t>at</w:t>
      </w:r>
      <w:r w:rsidRPr="009F0ACC">
        <w:t xml:space="preserve"> their TLC when inhaling the EIVt dose. </w:t>
      </w:r>
      <w:r w:rsidRPr="009F0ACC">
        <w:rPr>
          <w:rFonts w:ascii="Cambria" w:hAnsi="Cambria" w:cs="Cambria"/>
          <w:lang w:val="en-US"/>
        </w:rPr>
        <w:t>For each height interval of 10cm</w:t>
      </w:r>
      <w:r>
        <w:rPr>
          <w:rFonts w:ascii="Cambria" w:hAnsi="Cambria" w:cs="Cambria"/>
          <w:lang w:val="en-US"/>
        </w:rPr>
        <w:t xml:space="preserve"> the inhaled volume</w:t>
      </w:r>
      <w:r w:rsidRPr="009F0ACC">
        <w:rPr>
          <w:rFonts w:ascii="Cambria" w:hAnsi="Cambria" w:cs="Cambria"/>
          <w:lang w:val="en-US"/>
        </w:rPr>
        <w:t xml:space="preserve"> </w:t>
      </w:r>
      <w:r>
        <w:rPr>
          <w:rFonts w:ascii="Cambria" w:hAnsi="Cambria" w:cs="Cambria"/>
          <w:lang w:val="en-US"/>
        </w:rPr>
        <w:t xml:space="preserve">was </w:t>
      </w:r>
      <w:r w:rsidRPr="009F0ACC">
        <w:rPr>
          <w:rFonts w:ascii="Cambria" w:hAnsi="Cambria" w:cs="Cambria"/>
          <w:lang w:val="en-US"/>
        </w:rPr>
        <w:t>based on the middle of each bracket (i.e. 125cm for the interval 120-130cm). For each height interval</w:t>
      </w:r>
      <w:r>
        <w:rPr>
          <w:rFonts w:ascii="Cambria" w:hAnsi="Cambria" w:cs="Cambria"/>
          <w:lang w:val="en-US"/>
        </w:rPr>
        <w:t>,</w:t>
      </w:r>
      <w:r w:rsidRPr="009F0ACC">
        <w:rPr>
          <w:rFonts w:ascii="Cambria" w:hAnsi="Cambria" w:cs="Cambria"/>
          <w:lang w:val="en-US"/>
        </w:rPr>
        <w:t xml:space="preserve"> the mean predicted FRC and TLC values</w:t>
      </w:r>
      <w:r>
        <w:rPr>
          <w:rFonts w:ascii="Cambria" w:hAnsi="Cambria" w:cs="Cambria"/>
          <w:lang w:val="en-US"/>
        </w:rPr>
        <w:t xml:space="preserve"> were calculated</w:t>
      </w:r>
      <w:r w:rsidRPr="009F0ACC">
        <w:rPr>
          <w:rFonts w:ascii="Cambria" w:hAnsi="Cambria" w:cs="Cambria"/>
          <w:lang w:val="en-US"/>
        </w:rPr>
        <w:t xml:space="preserve">. </w:t>
      </w:r>
      <w:r>
        <w:rPr>
          <w:rFonts w:ascii="Cambria" w:hAnsi="Cambria" w:cs="Cambria"/>
          <w:lang w:val="en-US"/>
        </w:rPr>
        <w:t>Twenty percent was then</w:t>
      </w:r>
      <w:r w:rsidRPr="009F0ACC">
        <w:rPr>
          <w:rFonts w:ascii="Cambria" w:hAnsi="Cambria" w:cs="Cambria"/>
          <w:lang w:val="en-US"/>
        </w:rPr>
        <w:t xml:space="preserve"> </w:t>
      </w:r>
      <w:r>
        <w:rPr>
          <w:rFonts w:ascii="Cambria" w:hAnsi="Cambria" w:cs="Cambria"/>
          <w:lang w:val="en-US"/>
        </w:rPr>
        <w:t>subtracted from</w:t>
      </w:r>
      <w:r w:rsidRPr="009F0ACC">
        <w:rPr>
          <w:rFonts w:ascii="Cambria" w:hAnsi="Cambria" w:cs="Cambria"/>
          <w:lang w:val="en-US"/>
        </w:rPr>
        <w:t xml:space="preserve"> the </w:t>
      </w:r>
      <w:r>
        <w:rPr>
          <w:rFonts w:ascii="Cambria" w:hAnsi="Cambria" w:cs="Cambria"/>
          <w:lang w:val="en-US"/>
        </w:rPr>
        <w:t xml:space="preserve">predicted </w:t>
      </w:r>
      <w:r w:rsidRPr="009F0ACC">
        <w:rPr>
          <w:rFonts w:ascii="Cambria" w:hAnsi="Cambria" w:cs="Cambria"/>
          <w:lang w:val="en-US"/>
        </w:rPr>
        <w:t>FRC value to compensate for the effect of posture</w:t>
      </w:r>
      <w:r>
        <w:rPr>
          <w:rFonts w:ascii="Cambria" w:hAnsi="Cambria" w:cs="Cambria"/>
          <w:lang w:val="en-US"/>
        </w:rPr>
        <w:t xml:space="preserve"> (the supine posture causes a natural reduction in FRC </w:t>
      </w:r>
      <w:r>
        <w:rPr>
          <w:rFonts w:ascii="Cambria" w:hAnsi="Cambria" w:cs="Cambria"/>
          <w:lang w:val="en-US"/>
        </w:rPr>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rPr>
          <w:rFonts w:ascii="Cambria" w:hAnsi="Cambria" w:cs="Cambria"/>
          <w:lang w:val="en-US"/>
        </w:rPr>
        <w:instrText xml:space="preserve"> ADDIN EN.CITE </w:instrText>
      </w:r>
      <w:r w:rsidR="00B86FC1">
        <w:rPr>
          <w:rFonts w:ascii="Cambria" w:hAnsi="Cambria" w:cs="Cambria"/>
          <w:lang w:val="en-US"/>
        </w:rPr>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rPr>
          <w:rFonts w:ascii="Cambria" w:hAnsi="Cambria" w:cs="Cambria"/>
          <w:lang w:val="en-US"/>
        </w:rPr>
        <w:instrText xml:space="preserve"> ADDIN EN.CITE.DATA </w:instrText>
      </w:r>
      <w:r w:rsidR="00B86FC1">
        <w:rPr>
          <w:rFonts w:ascii="Cambria" w:hAnsi="Cambria" w:cs="Cambria"/>
          <w:lang w:val="en-US"/>
        </w:rPr>
      </w:r>
      <w:r w:rsidR="00B86FC1">
        <w:rPr>
          <w:rFonts w:ascii="Cambria" w:hAnsi="Cambria" w:cs="Cambria"/>
          <w:lang w:val="en-US"/>
        </w:rPr>
        <w:fldChar w:fldCharType="end"/>
      </w:r>
      <w:r>
        <w:rPr>
          <w:rFonts w:ascii="Cambria" w:hAnsi="Cambria" w:cs="Cambria"/>
          <w:lang w:val="en-US"/>
        </w:rPr>
      </w:r>
      <w:r>
        <w:rPr>
          <w:rFonts w:ascii="Cambria" w:hAnsi="Cambria" w:cs="Cambria"/>
          <w:lang w:val="en-US"/>
        </w:rPr>
        <w:fldChar w:fldCharType="separate"/>
      </w:r>
      <w:r w:rsidR="00B86FC1">
        <w:rPr>
          <w:rFonts w:ascii="Cambria" w:hAnsi="Cambria" w:cs="Cambria"/>
          <w:noProof/>
          <w:lang w:val="en-US"/>
        </w:rPr>
        <w:t>[262]</w:t>
      </w:r>
      <w:r>
        <w:rPr>
          <w:rFonts w:ascii="Cambria" w:hAnsi="Cambria" w:cs="Cambria"/>
          <w:lang w:val="en-US"/>
        </w:rPr>
        <w:fldChar w:fldCharType="end"/>
      </w:r>
      <w:r>
        <w:rPr>
          <w:rFonts w:ascii="Cambria" w:hAnsi="Cambria" w:cs="Cambria"/>
          <w:lang w:val="en-US"/>
        </w:rPr>
        <w:t>). T</w:t>
      </w:r>
      <w:r w:rsidRPr="009F0ACC">
        <w:rPr>
          <w:rFonts w:ascii="Cambria" w:hAnsi="Cambria" w:cs="Cambria"/>
          <w:lang w:val="en-US"/>
        </w:rPr>
        <w:t>he inhaled bag volume</w:t>
      </w:r>
      <w:r>
        <w:rPr>
          <w:rFonts w:ascii="Cambria" w:hAnsi="Cambria" w:cs="Cambria"/>
          <w:lang w:val="en-US"/>
        </w:rPr>
        <w:t xml:space="preserve"> was then</w:t>
      </w:r>
      <w:r w:rsidRPr="009F0ACC">
        <w:rPr>
          <w:rFonts w:ascii="Cambria" w:hAnsi="Cambria" w:cs="Cambria"/>
          <w:lang w:val="en-US"/>
        </w:rPr>
        <w:t xml:space="preserve"> titrated to give a total predicted EIV</w:t>
      </w:r>
      <w:r>
        <w:rPr>
          <w:rFonts w:ascii="Cambria" w:hAnsi="Cambria" w:cs="Cambria"/>
          <w:lang w:val="en-US"/>
        </w:rPr>
        <w:t xml:space="preserve">t volume (FRC + bag volume) of approximately </w:t>
      </w:r>
      <w:r w:rsidRPr="009F0ACC">
        <w:rPr>
          <w:rFonts w:ascii="Cambria" w:hAnsi="Cambria" w:cs="Cambria"/>
          <w:lang w:val="en-US"/>
        </w:rPr>
        <w:t>60% of TLC.</w:t>
      </w:r>
      <w:r w:rsidRPr="009F0ACC">
        <w:t xml:space="preserve"> </w:t>
      </w:r>
      <w:r>
        <w:t>For example,</w:t>
      </w:r>
      <w:r w:rsidRPr="002D5522">
        <w:t xml:space="preserve"> </w:t>
      </w:r>
      <w:r>
        <w:t xml:space="preserve">for </w:t>
      </w:r>
      <w:r w:rsidRPr="002D5522">
        <w:t xml:space="preserve">the 120-130cm </w:t>
      </w:r>
      <w:r>
        <w:t xml:space="preserve">height </w:t>
      </w:r>
      <w:r w:rsidRPr="002D5522">
        <w:t>interval</w:t>
      </w:r>
      <w:r w:rsidR="00F55DC5">
        <w:t>:</w:t>
      </w:r>
      <w:r w:rsidRPr="002D5522">
        <w:t xml:space="preserve"> based on a height of 125cm the predicted TLC is ~2.5L and FRC is ~1.5L. The FRC minus 20% is ~1.2L. 1.2L + inhaled bag volume of 0.4L = 1.6L = 64% of the TLC. </w:t>
      </w:r>
      <w:r>
        <w:t xml:space="preserve">Further details are provided in </w:t>
      </w:r>
      <w:r>
        <w:fldChar w:fldCharType="begin"/>
      </w:r>
      <w:r>
        <w:instrText xml:space="preserve"> REF _Ref414360343 \h </w:instrText>
      </w:r>
      <w:r w:rsidR="007911F3">
        <w:instrText xml:space="preserve"> \* MERGEFORMAT </w:instrText>
      </w:r>
      <w:r>
        <w:fldChar w:fldCharType="separate"/>
      </w:r>
      <w:r w:rsidR="00140F11" w:rsidRPr="00263DB2">
        <w:t xml:space="preserve">Table </w:t>
      </w:r>
      <w:r w:rsidR="00140F11">
        <w:rPr>
          <w:noProof/>
        </w:rPr>
        <w:t>2</w:t>
      </w:r>
      <w:r w:rsidR="00140F11">
        <w:rPr>
          <w:noProof/>
        </w:rPr>
        <w:noBreakHyphen/>
        <w:t>1</w:t>
      </w:r>
      <w:r>
        <w:fldChar w:fldCharType="end"/>
      </w:r>
      <w:r>
        <w:t>.</w:t>
      </w:r>
    </w:p>
    <w:p w14:paraId="3133D606" w14:textId="77777777" w:rsidR="00D848A8" w:rsidRDefault="00D848A8" w:rsidP="006717E0"/>
    <w:p w14:paraId="2CA66C90" w14:textId="31FBCA7A" w:rsidR="00D848A8" w:rsidRPr="007C1082" w:rsidRDefault="00D848A8" w:rsidP="006717E0">
      <w:r w:rsidRPr="009F0ACC">
        <w:lastRenderedPageBreak/>
        <w:t>The inhaled bag volume consis</w:t>
      </w:r>
      <w:r>
        <w:t xml:space="preserve">ted of a scaled dose of </w:t>
      </w:r>
      <w:r w:rsidR="005E6BBB">
        <w:rPr>
          <w:vertAlign w:val="superscript"/>
        </w:rPr>
        <w:t>3</w:t>
      </w:r>
      <w:r w:rsidR="005E6BBB">
        <w:t>He</w:t>
      </w:r>
      <w:r>
        <w:t xml:space="preserve"> </w:t>
      </w:r>
      <w:r w:rsidRPr="009F0ACC">
        <w:t>balanced with nitrogen</w:t>
      </w:r>
      <w:r>
        <w:t xml:space="preserve"> (</w:t>
      </w:r>
      <w:r w:rsidR="005E6BBB">
        <w:t>N</w:t>
      </w:r>
      <w:r w:rsidR="005E6BBB">
        <w:rPr>
          <w:vertAlign w:val="subscript"/>
        </w:rPr>
        <w:t>2</w:t>
      </w:r>
      <w:r>
        <w:t>)</w:t>
      </w:r>
      <w:r w:rsidRPr="009F0ACC">
        <w:t>. The total bag volume inhaled for TLC was the same as for the EIVt scan</w:t>
      </w:r>
      <w:r>
        <w:t>,</w:t>
      </w:r>
      <w:r w:rsidRPr="009F0ACC">
        <w:t xml:space="preserve"> </w:t>
      </w:r>
      <w:r>
        <w:t>however</w:t>
      </w:r>
      <w:r w:rsidRPr="009F0ACC">
        <w:t xml:space="preserve"> it contained an increased proportion of </w:t>
      </w:r>
      <w:r w:rsidR="005E6BBB">
        <w:rPr>
          <w:vertAlign w:val="superscript"/>
        </w:rPr>
        <w:t>3</w:t>
      </w:r>
      <w:r w:rsidR="005E6BBB">
        <w:t>He</w:t>
      </w:r>
      <w:r>
        <w:t>. This was</w:t>
      </w:r>
      <w:r w:rsidRPr="009F0ACC">
        <w:t xml:space="preserve"> to provide </w:t>
      </w:r>
      <w:r>
        <w:t>comparable</w:t>
      </w:r>
      <w:r w:rsidRPr="009F0ACC">
        <w:t xml:space="preserve"> image signal-to-noise ratio</w:t>
      </w:r>
      <w:r>
        <w:t xml:space="preserve"> to that at EIVt</w:t>
      </w:r>
      <w:r w:rsidRPr="009F0ACC">
        <w:t xml:space="preserve">, due to the effect of gas concentration dilution at the higher lung volume. </w:t>
      </w:r>
      <w:r>
        <w:t xml:space="preserve">See </w:t>
      </w:r>
      <w:r>
        <w:fldChar w:fldCharType="begin"/>
      </w:r>
      <w:r>
        <w:instrText xml:space="preserve"> REF _Ref414360343 \h </w:instrText>
      </w:r>
      <w:r w:rsidR="007911F3">
        <w:instrText xml:space="preserve"> \* MERGEFORMAT </w:instrText>
      </w:r>
      <w:r>
        <w:fldChar w:fldCharType="separate"/>
      </w:r>
      <w:r w:rsidR="00140F11" w:rsidRPr="00263DB2">
        <w:t xml:space="preserve">Table </w:t>
      </w:r>
      <w:r w:rsidR="00140F11">
        <w:rPr>
          <w:noProof/>
        </w:rPr>
        <w:t>2</w:t>
      </w:r>
      <w:r w:rsidR="00140F11">
        <w:rPr>
          <w:noProof/>
        </w:rPr>
        <w:noBreakHyphen/>
        <w:t>1</w:t>
      </w:r>
      <w:r>
        <w:fldChar w:fldCharType="end"/>
      </w:r>
      <w:r>
        <w:t xml:space="preserve"> for details.</w:t>
      </w:r>
    </w:p>
    <w:p w14:paraId="079F95A0" w14:textId="77777777" w:rsidR="00D848A8" w:rsidRPr="007C1082" w:rsidRDefault="00D848A8" w:rsidP="006717E0"/>
    <w:p w14:paraId="103BCF47" w14:textId="01D8965C" w:rsidR="00D848A8" w:rsidRDefault="00D848A8" w:rsidP="006717E0">
      <w:pPr>
        <w:pStyle w:val="Caption"/>
      </w:pPr>
      <w:bookmarkStart w:id="161" w:name="_Ref414360343"/>
      <w:bookmarkStart w:id="162" w:name="_Ref414360313"/>
      <w:r w:rsidRPr="00263DB2">
        <w:t xml:space="preserve">Table </w:t>
      </w:r>
      <w:fldSimple w:instr=" STYLEREF 1 \s ">
        <w:r w:rsidR="00140F11">
          <w:rPr>
            <w:noProof/>
          </w:rPr>
          <w:t>2</w:t>
        </w:r>
      </w:fldSimple>
      <w:r w:rsidR="004B6530">
        <w:noBreakHyphen/>
      </w:r>
      <w:fldSimple w:instr=" SEQ Table \* ARABIC \s 1 ">
        <w:r w:rsidR="00140F11">
          <w:rPr>
            <w:noProof/>
          </w:rPr>
          <w:t>1</w:t>
        </w:r>
      </w:fldSimple>
      <w:bookmarkEnd w:id="161"/>
      <w:r w:rsidRPr="00263DB2">
        <w:t xml:space="preserve"> – Inhaled bag volumes and the </w:t>
      </w:r>
      <w:r w:rsidR="005E6BBB">
        <w:rPr>
          <w:vertAlign w:val="superscript"/>
        </w:rPr>
        <w:t>3</w:t>
      </w:r>
      <w:r w:rsidR="005E6BBB">
        <w:t>He</w:t>
      </w:r>
      <w:r w:rsidRPr="00263DB2">
        <w:t xml:space="preserve"> gas doses for each height range</w:t>
      </w:r>
      <w:bookmarkEnd w:id="162"/>
      <w:r w:rsidR="0001744D">
        <w:t>.</w:t>
      </w:r>
    </w:p>
    <w:p w14:paraId="60CFD017" w14:textId="77777777" w:rsidR="003D5509" w:rsidRDefault="003D5509" w:rsidP="006717E0">
      <w:pPr>
        <w:pStyle w:val="Subtitle"/>
      </w:pPr>
      <w:r>
        <w:t>Doses are based on patient’s standing height. Different doses were used for the end-inspiratory tidal volume (EIVt) images and the total lung capacity (TLC) images.</w:t>
      </w:r>
    </w:p>
    <w:p w14:paraId="6B8823BC" w14:textId="77777777" w:rsidR="003D5509" w:rsidRPr="003D5509" w:rsidRDefault="003D5509" w:rsidP="006717E0"/>
    <w:tbl>
      <w:tblPr>
        <w:tblStyle w:val="LightShading"/>
        <w:tblW w:w="9013" w:type="dxa"/>
        <w:jc w:val="center"/>
        <w:tblLook w:val="06A0" w:firstRow="1" w:lastRow="0" w:firstColumn="1" w:lastColumn="0" w:noHBand="1" w:noVBand="1"/>
      </w:tblPr>
      <w:tblGrid>
        <w:gridCol w:w="2146"/>
        <w:gridCol w:w="1252"/>
        <w:gridCol w:w="2753"/>
        <w:gridCol w:w="2862"/>
      </w:tblGrid>
      <w:tr w:rsidR="00D848A8" w:rsidRPr="009F0ACC" w14:paraId="3D2F82BF" w14:textId="77777777" w:rsidTr="00737704">
        <w:trPr>
          <w:cnfStyle w:val="100000000000" w:firstRow="1" w:lastRow="0" w:firstColumn="0" w:lastColumn="0" w:oddVBand="0" w:evenVBand="0" w:oddHBand="0" w:evenHBand="0" w:firstRowFirstColumn="0" w:firstRowLastColumn="0" w:lastRowFirstColumn="0" w:lastRowLastColumn="0"/>
          <w:trHeight w:val="614"/>
          <w:jc w:val="center"/>
        </w:trPr>
        <w:tc>
          <w:tcPr>
            <w:cnfStyle w:val="001000000000" w:firstRow="0" w:lastRow="0" w:firstColumn="1" w:lastColumn="0" w:oddVBand="0" w:evenVBand="0" w:oddHBand="0" w:evenHBand="0" w:firstRowFirstColumn="0" w:firstRowLastColumn="0" w:lastRowFirstColumn="0" w:lastRowLastColumn="0"/>
            <w:tcW w:w="2146" w:type="dxa"/>
            <w:tcBorders>
              <w:top w:val="single" w:sz="4" w:space="0" w:color="auto"/>
              <w:left w:val="single" w:sz="4" w:space="0" w:color="auto"/>
            </w:tcBorders>
            <w:vAlign w:val="center"/>
          </w:tcPr>
          <w:p w14:paraId="618B9A74" w14:textId="77777777" w:rsidR="00D848A8" w:rsidRPr="009F0ACC" w:rsidRDefault="00D848A8" w:rsidP="00737704">
            <w:pPr>
              <w:spacing w:line="240" w:lineRule="auto"/>
              <w:jc w:val="center"/>
              <w:rPr>
                <w:rFonts w:asciiTheme="majorHAnsi" w:eastAsiaTheme="majorEastAsia" w:hAnsiTheme="majorHAnsi" w:cstheme="majorBidi"/>
                <w:b w:val="0"/>
                <w:bCs w:val="0"/>
              </w:rPr>
            </w:pPr>
            <w:r w:rsidRPr="009F0ACC">
              <w:t>Patient Height</w:t>
            </w:r>
          </w:p>
        </w:tc>
        <w:tc>
          <w:tcPr>
            <w:tcW w:w="1252" w:type="dxa"/>
            <w:tcBorders>
              <w:top w:val="single" w:sz="4" w:space="0" w:color="auto"/>
            </w:tcBorders>
            <w:vAlign w:val="center"/>
          </w:tcPr>
          <w:p w14:paraId="43B12ECE" w14:textId="77777777" w:rsidR="00D848A8" w:rsidRPr="009F0ACC" w:rsidRDefault="00D848A8" w:rsidP="0073770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sz w:val="20"/>
                <w:szCs w:val="20"/>
              </w:rPr>
            </w:pPr>
            <w:r w:rsidRPr="009F0ACC">
              <w:t>Total Bag Volume</w:t>
            </w:r>
          </w:p>
        </w:tc>
        <w:tc>
          <w:tcPr>
            <w:tcW w:w="5615" w:type="dxa"/>
            <w:gridSpan w:val="2"/>
            <w:tcBorders>
              <w:top w:val="single" w:sz="4" w:space="0" w:color="auto"/>
              <w:right w:val="single" w:sz="4" w:space="0" w:color="auto"/>
            </w:tcBorders>
            <w:vAlign w:val="center"/>
          </w:tcPr>
          <w:p w14:paraId="7F5D666E" w14:textId="77777777" w:rsidR="00D848A8" w:rsidRPr="009F0ACC" w:rsidRDefault="00D848A8" w:rsidP="0073770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sz w:val="20"/>
                <w:szCs w:val="20"/>
              </w:rPr>
            </w:pPr>
            <w:r w:rsidRPr="009F0ACC">
              <w:t>Gas doses</w:t>
            </w:r>
          </w:p>
        </w:tc>
      </w:tr>
      <w:tr w:rsidR="00D848A8" w:rsidRPr="009F0ACC" w14:paraId="7ED5D625" w14:textId="77777777" w:rsidTr="00737704">
        <w:trPr>
          <w:trHeight w:val="315"/>
          <w:jc w:val="center"/>
        </w:trPr>
        <w:tc>
          <w:tcPr>
            <w:cnfStyle w:val="001000000000" w:firstRow="0" w:lastRow="0" w:firstColumn="1" w:lastColumn="0" w:oddVBand="0" w:evenVBand="0" w:oddHBand="0" w:evenHBand="0" w:firstRowFirstColumn="0" w:firstRowLastColumn="0" w:lastRowFirstColumn="0" w:lastRowLastColumn="0"/>
            <w:tcW w:w="2146" w:type="dxa"/>
            <w:tcBorders>
              <w:left w:val="single" w:sz="4" w:space="0" w:color="auto"/>
            </w:tcBorders>
            <w:vAlign w:val="center"/>
          </w:tcPr>
          <w:p w14:paraId="62B7ABBB" w14:textId="77777777" w:rsidR="00D848A8" w:rsidRPr="009F0ACC" w:rsidRDefault="00D848A8" w:rsidP="00737704">
            <w:pPr>
              <w:spacing w:line="240" w:lineRule="auto"/>
              <w:jc w:val="center"/>
            </w:pPr>
          </w:p>
        </w:tc>
        <w:tc>
          <w:tcPr>
            <w:tcW w:w="1252" w:type="dxa"/>
            <w:vAlign w:val="center"/>
          </w:tcPr>
          <w:p w14:paraId="3B4416AD" w14:textId="77777777"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2753" w:type="dxa"/>
            <w:vAlign w:val="center"/>
          </w:tcPr>
          <w:p w14:paraId="3E26BA59" w14:textId="77777777" w:rsidR="00D848A8" w:rsidRPr="00737704"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37704">
              <w:rPr>
                <w:b/>
              </w:rPr>
              <w:t>EIVt</w:t>
            </w:r>
          </w:p>
        </w:tc>
        <w:tc>
          <w:tcPr>
            <w:tcW w:w="2862" w:type="dxa"/>
            <w:tcBorders>
              <w:right w:val="single" w:sz="4" w:space="0" w:color="auto"/>
            </w:tcBorders>
            <w:vAlign w:val="center"/>
          </w:tcPr>
          <w:p w14:paraId="6EC7B774" w14:textId="77777777" w:rsidR="00D848A8" w:rsidRPr="00737704"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37704">
              <w:rPr>
                <w:b/>
              </w:rPr>
              <w:t>TLC</w:t>
            </w:r>
          </w:p>
        </w:tc>
      </w:tr>
      <w:tr w:rsidR="00D848A8" w:rsidRPr="009F0ACC" w14:paraId="7390F9EA" w14:textId="77777777" w:rsidTr="00737704">
        <w:trPr>
          <w:trHeight w:val="315"/>
          <w:jc w:val="center"/>
        </w:trPr>
        <w:tc>
          <w:tcPr>
            <w:cnfStyle w:val="001000000000" w:firstRow="0" w:lastRow="0" w:firstColumn="1" w:lastColumn="0" w:oddVBand="0" w:evenVBand="0" w:oddHBand="0" w:evenHBand="0" w:firstRowFirstColumn="0" w:firstRowLastColumn="0" w:lastRowFirstColumn="0" w:lastRowLastColumn="0"/>
            <w:tcW w:w="2146" w:type="dxa"/>
            <w:tcBorders>
              <w:left w:val="single" w:sz="4" w:space="0" w:color="auto"/>
            </w:tcBorders>
            <w:vAlign w:val="center"/>
          </w:tcPr>
          <w:p w14:paraId="6C855721" w14:textId="77777777" w:rsidR="00D848A8" w:rsidRPr="009F0ACC" w:rsidRDefault="00D848A8" w:rsidP="00737704">
            <w:pPr>
              <w:spacing w:line="240" w:lineRule="auto"/>
              <w:jc w:val="center"/>
              <w:rPr>
                <w:rFonts w:asciiTheme="majorHAnsi" w:eastAsiaTheme="majorEastAsia" w:hAnsiTheme="majorHAnsi" w:cstheme="majorBidi"/>
                <w:b w:val="0"/>
                <w:bCs w:val="0"/>
                <w:sz w:val="20"/>
                <w:szCs w:val="20"/>
              </w:rPr>
            </w:pPr>
            <w:r w:rsidRPr="009F0ACC">
              <w:t>160cm +</w:t>
            </w:r>
          </w:p>
        </w:tc>
        <w:tc>
          <w:tcPr>
            <w:tcW w:w="1252" w:type="dxa"/>
            <w:vAlign w:val="center"/>
          </w:tcPr>
          <w:p w14:paraId="526C7969" w14:textId="77777777"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sz w:val="20"/>
                <w:szCs w:val="20"/>
              </w:rPr>
            </w:pPr>
            <w:r w:rsidRPr="009F0ACC">
              <w:t>1.0 L</w:t>
            </w:r>
          </w:p>
        </w:tc>
        <w:tc>
          <w:tcPr>
            <w:tcW w:w="2753" w:type="dxa"/>
            <w:vAlign w:val="center"/>
          </w:tcPr>
          <w:p w14:paraId="267A84B1" w14:textId="7C0B3BD1"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 xml:space="preserve">150 ml </w:t>
            </w:r>
            <w:r w:rsidR="005E6BBB">
              <w:rPr>
                <w:vertAlign w:val="superscript"/>
              </w:rPr>
              <w:t>3</w:t>
            </w:r>
            <w:r w:rsidR="005E6BBB">
              <w:t>He</w:t>
            </w:r>
            <w:r w:rsidRPr="009F0ACC">
              <w:t xml:space="preserve"> + 850 ml </w:t>
            </w:r>
            <w:r w:rsidR="005E6BBB">
              <w:t>N</w:t>
            </w:r>
            <w:r w:rsidR="005E6BBB">
              <w:rPr>
                <w:vertAlign w:val="subscript"/>
              </w:rPr>
              <w:t>2</w:t>
            </w:r>
          </w:p>
        </w:tc>
        <w:tc>
          <w:tcPr>
            <w:tcW w:w="2862" w:type="dxa"/>
            <w:tcBorders>
              <w:right w:val="single" w:sz="4" w:space="0" w:color="auto"/>
            </w:tcBorders>
            <w:vAlign w:val="center"/>
          </w:tcPr>
          <w:p w14:paraId="45414215" w14:textId="3828B645"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 xml:space="preserve">200 ml </w:t>
            </w:r>
            <w:r w:rsidR="005E6BBB">
              <w:rPr>
                <w:vertAlign w:val="superscript"/>
              </w:rPr>
              <w:t>3</w:t>
            </w:r>
            <w:r w:rsidR="005E6BBB">
              <w:t>He</w:t>
            </w:r>
            <w:r w:rsidRPr="009F0ACC">
              <w:t xml:space="preserve"> + 800 ml </w:t>
            </w:r>
            <w:r w:rsidR="005E6BBB">
              <w:t>N</w:t>
            </w:r>
            <w:r w:rsidR="005E6BBB">
              <w:rPr>
                <w:vertAlign w:val="subscript"/>
              </w:rPr>
              <w:t>2</w:t>
            </w:r>
          </w:p>
        </w:tc>
      </w:tr>
      <w:tr w:rsidR="00D848A8" w:rsidRPr="009F0ACC" w14:paraId="0BBC9A8A" w14:textId="77777777" w:rsidTr="00737704">
        <w:trPr>
          <w:trHeight w:val="315"/>
          <w:jc w:val="center"/>
        </w:trPr>
        <w:tc>
          <w:tcPr>
            <w:cnfStyle w:val="001000000000" w:firstRow="0" w:lastRow="0" w:firstColumn="1" w:lastColumn="0" w:oddVBand="0" w:evenVBand="0" w:oddHBand="0" w:evenHBand="0" w:firstRowFirstColumn="0" w:firstRowLastColumn="0" w:lastRowFirstColumn="0" w:lastRowLastColumn="0"/>
            <w:tcW w:w="2146" w:type="dxa"/>
            <w:tcBorders>
              <w:left w:val="single" w:sz="4" w:space="0" w:color="auto"/>
            </w:tcBorders>
            <w:vAlign w:val="center"/>
          </w:tcPr>
          <w:p w14:paraId="1BD0817E" w14:textId="77777777" w:rsidR="00D848A8" w:rsidRPr="009F0ACC" w:rsidRDefault="00D848A8" w:rsidP="00737704">
            <w:pPr>
              <w:spacing w:line="240" w:lineRule="auto"/>
              <w:jc w:val="center"/>
              <w:rPr>
                <w:rFonts w:asciiTheme="majorHAnsi" w:eastAsiaTheme="majorEastAsia" w:hAnsiTheme="majorHAnsi" w:cstheme="majorBidi"/>
                <w:b w:val="0"/>
                <w:bCs w:val="0"/>
                <w:sz w:val="20"/>
                <w:szCs w:val="20"/>
              </w:rPr>
            </w:pPr>
            <w:r w:rsidRPr="009F0ACC">
              <w:t>150-160cm</w:t>
            </w:r>
          </w:p>
        </w:tc>
        <w:tc>
          <w:tcPr>
            <w:tcW w:w="1252" w:type="dxa"/>
            <w:vAlign w:val="center"/>
          </w:tcPr>
          <w:p w14:paraId="29047F70" w14:textId="77777777"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800 ml</w:t>
            </w:r>
          </w:p>
        </w:tc>
        <w:tc>
          <w:tcPr>
            <w:tcW w:w="2753" w:type="dxa"/>
            <w:vAlign w:val="center"/>
          </w:tcPr>
          <w:p w14:paraId="2C99BC29" w14:textId="62574181"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 xml:space="preserve">140 ml </w:t>
            </w:r>
            <w:r w:rsidR="005E6BBB">
              <w:rPr>
                <w:vertAlign w:val="superscript"/>
              </w:rPr>
              <w:t>3</w:t>
            </w:r>
            <w:r w:rsidR="005E6BBB">
              <w:t>He</w:t>
            </w:r>
            <w:r w:rsidRPr="009F0ACC">
              <w:t xml:space="preserve"> + 660 ml </w:t>
            </w:r>
            <w:r w:rsidR="005E6BBB">
              <w:t>N</w:t>
            </w:r>
            <w:r w:rsidR="005E6BBB">
              <w:rPr>
                <w:vertAlign w:val="subscript"/>
              </w:rPr>
              <w:t>2</w:t>
            </w:r>
          </w:p>
        </w:tc>
        <w:tc>
          <w:tcPr>
            <w:tcW w:w="2862" w:type="dxa"/>
            <w:tcBorders>
              <w:right w:val="single" w:sz="4" w:space="0" w:color="auto"/>
            </w:tcBorders>
            <w:vAlign w:val="center"/>
          </w:tcPr>
          <w:p w14:paraId="20D44DE2" w14:textId="70D7F4A8"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 xml:space="preserve">180 ml </w:t>
            </w:r>
            <w:r w:rsidR="005E6BBB">
              <w:rPr>
                <w:vertAlign w:val="superscript"/>
              </w:rPr>
              <w:t>3</w:t>
            </w:r>
            <w:r w:rsidR="005E6BBB">
              <w:t>He</w:t>
            </w:r>
            <w:r w:rsidRPr="009F0ACC">
              <w:t xml:space="preserve"> + 620 ml </w:t>
            </w:r>
            <w:r w:rsidR="005E6BBB">
              <w:t>N</w:t>
            </w:r>
            <w:r w:rsidR="005E6BBB">
              <w:rPr>
                <w:vertAlign w:val="subscript"/>
              </w:rPr>
              <w:t>2</w:t>
            </w:r>
          </w:p>
        </w:tc>
      </w:tr>
      <w:tr w:rsidR="00D848A8" w:rsidRPr="009F0ACC" w14:paraId="325A9B18" w14:textId="77777777" w:rsidTr="00737704">
        <w:trPr>
          <w:trHeight w:val="297"/>
          <w:jc w:val="center"/>
        </w:trPr>
        <w:tc>
          <w:tcPr>
            <w:cnfStyle w:val="001000000000" w:firstRow="0" w:lastRow="0" w:firstColumn="1" w:lastColumn="0" w:oddVBand="0" w:evenVBand="0" w:oddHBand="0" w:evenHBand="0" w:firstRowFirstColumn="0" w:firstRowLastColumn="0" w:lastRowFirstColumn="0" w:lastRowLastColumn="0"/>
            <w:tcW w:w="2146" w:type="dxa"/>
            <w:tcBorders>
              <w:left w:val="single" w:sz="4" w:space="0" w:color="auto"/>
            </w:tcBorders>
            <w:vAlign w:val="center"/>
          </w:tcPr>
          <w:p w14:paraId="5D8165E4" w14:textId="77777777" w:rsidR="00D848A8" w:rsidRPr="009F0ACC" w:rsidRDefault="00D848A8" w:rsidP="00737704">
            <w:pPr>
              <w:spacing w:line="240" w:lineRule="auto"/>
              <w:jc w:val="center"/>
              <w:rPr>
                <w:rFonts w:asciiTheme="majorHAnsi" w:eastAsiaTheme="majorEastAsia" w:hAnsiTheme="majorHAnsi" w:cstheme="majorBidi"/>
                <w:b w:val="0"/>
                <w:bCs w:val="0"/>
                <w:sz w:val="20"/>
                <w:szCs w:val="20"/>
              </w:rPr>
            </w:pPr>
            <w:r w:rsidRPr="009F0ACC">
              <w:t>140-150cm</w:t>
            </w:r>
          </w:p>
        </w:tc>
        <w:tc>
          <w:tcPr>
            <w:tcW w:w="1252" w:type="dxa"/>
            <w:vAlign w:val="center"/>
          </w:tcPr>
          <w:p w14:paraId="482EB9CA" w14:textId="77777777"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650 ml</w:t>
            </w:r>
          </w:p>
        </w:tc>
        <w:tc>
          <w:tcPr>
            <w:tcW w:w="2753" w:type="dxa"/>
            <w:vAlign w:val="center"/>
          </w:tcPr>
          <w:p w14:paraId="439A4BAE" w14:textId="492F89CA"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 xml:space="preserve">130 ml </w:t>
            </w:r>
            <w:r w:rsidR="005E6BBB">
              <w:rPr>
                <w:vertAlign w:val="superscript"/>
              </w:rPr>
              <w:t>3</w:t>
            </w:r>
            <w:r w:rsidR="005E6BBB">
              <w:t>He</w:t>
            </w:r>
            <w:r w:rsidRPr="009F0ACC">
              <w:t xml:space="preserve"> + 520 ml </w:t>
            </w:r>
            <w:r w:rsidR="005E6BBB">
              <w:t>N</w:t>
            </w:r>
            <w:r w:rsidR="005E6BBB">
              <w:rPr>
                <w:vertAlign w:val="subscript"/>
              </w:rPr>
              <w:t>2</w:t>
            </w:r>
          </w:p>
        </w:tc>
        <w:tc>
          <w:tcPr>
            <w:tcW w:w="2862" w:type="dxa"/>
            <w:tcBorders>
              <w:right w:val="single" w:sz="4" w:space="0" w:color="auto"/>
            </w:tcBorders>
            <w:vAlign w:val="center"/>
          </w:tcPr>
          <w:p w14:paraId="11562F20" w14:textId="2662F82A"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 xml:space="preserve">160 ml </w:t>
            </w:r>
            <w:r w:rsidR="005E6BBB">
              <w:rPr>
                <w:vertAlign w:val="superscript"/>
              </w:rPr>
              <w:t>3</w:t>
            </w:r>
            <w:r w:rsidR="005E6BBB">
              <w:t>He</w:t>
            </w:r>
            <w:r w:rsidRPr="009F0ACC">
              <w:t xml:space="preserve"> + 490 ml </w:t>
            </w:r>
            <w:r w:rsidR="005E6BBB">
              <w:t>N</w:t>
            </w:r>
            <w:r w:rsidR="005E6BBB">
              <w:rPr>
                <w:vertAlign w:val="subscript"/>
              </w:rPr>
              <w:t>2</w:t>
            </w:r>
          </w:p>
        </w:tc>
      </w:tr>
      <w:tr w:rsidR="00D848A8" w:rsidRPr="009F0ACC" w14:paraId="561BABD9" w14:textId="77777777" w:rsidTr="00737704">
        <w:trPr>
          <w:trHeight w:val="315"/>
          <w:jc w:val="center"/>
        </w:trPr>
        <w:tc>
          <w:tcPr>
            <w:cnfStyle w:val="001000000000" w:firstRow="0" w:lastRow="0" w:firstColumn="1" w:lastColumn="0" w:oddVBand="0" w:evenVBand="0" w:oddHBand="0" w:evenHBand="0" w:firstRowFirstColumn="0" w:firstRowLastColumn="0" w:lastRowFirstColumn="0" w:lastRowLastColumn="0"/>
            <w:tcW w:w="2146" w:type="dxa"/>
            <w:tcBorders>
              <w:left w:val="single" w:sz="4" w:space="0" w:color="auto"/>
            </w:tcBorders>
            <w:vAlign w:val="center"/>
          </w:tcPr>
          <w:p w14:paraId="58FCB199" w14:textId="77777777" w:rsidR="00D848A8" w:rsidRPr="009F0ACC" w:rsidRDefault="00D848A8" w:rsidP="00737704">
            <w:pPr>
              <w:spacing w:line="240" w:lineRule="auto"/>
              <w:jc w:val="center"/>
              <w:rPr>
                <w:rFonts w:asciiTheme="majorHAnsi" w:eastAsiaTheme="majorEastAsia" w:hAnsiTheme="majorHAnsi" w:cstheme="majorBidi"/>
                <w:b w:val="0"/>
                <w:bCs w:val="0"/>
                <w:sz w:val="20"/>
                <w:szCs w:val="20"/>
              </w:rPr>
            </w:pPr>
            <w:r w:rsidRPr="009F0ACC">
              <w:t>130-140cm</w:t>
            </w:r>
          </w:p>
        </w:tc>
        <w:tc>
          <w:tcPr>
            <w:tcW w:w="1252" w:type="dxa"/>
            <w:vAlign w:val="center"/>
          </w:tcPr>
          <w:p w14:paraId="7136182A" w14:textId="77777777"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500 ml</w:t>
            </w:r>
          </w:p>
        </w:tc>
        <w:tc>
          <w:tcPr>
            <w:tcW w:w="2753" w:type="dxa"/>
            <w:vAlign w:val="center"/>
          </w:tcPr>
          <w:p w14:paraId="4349FE71" w14:textId="2D21A288"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 xml:space="preserve">120 ml </w:t>
            </w:r>
            <w:r w:rsidR="005E6BBB">
              <w:rPr>
                <w:vertAlign w:val="superscript"/>
              </w:rPr>
              <w:t>3</w:t>
            </w:r>
            <w:r w:rsidR="005E6BBB">
              <w:t>He</w:t>
            </w:r>
            <w:r w:rsidRPr="009F0ACC">
              <w:t xml:space="preserve"> + 380 ml </w:t>
            </w:r>
            <w:r w:rsidR="005E6BBB">
              <w:t>N</w:t>
            </w:r>
            <w:r w:rsidR="005E6BBB">
              <w:rPr>
                <w:vertAlign w:val="subscript"/>
              </w:rPr>
              <w:t>2</w:t>
            </w:r>
          </w:p>
        </w:tc>
        <w:tc>
          <w:tcPr>
            <w:tcW w:w="2862" w:type="dxa"/>
            <w:tcBorders>
              <w:right w:val="single" w:sz="4" w:space="0" w:color="auto"/>
            </w:tcBorders>
            <w:vAlign w:val="center"/>
          </w:tcPr>
          <w:p w14:paraId="08B30035" w14:textId="0CD6C9C6"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 xml:space="preserve">140 ml </w:t>
            </w:r>
            <w:r w:rsidR="005E6BBB">
              <w:rPr>
                <w:vertAlign w:val="superscript"/>
              </w:rPr>
              <w:t>3</w:t>
            </w:r>
            <w:r w:rsidR="005E6BBB">
              <w:t>He</w:t>
            </w:r>
            <w:r w:rsidRPr="009F0ACC">
              <w:t xml:space="preserve"> + 360 ml </w:t>
            </w:r>
            <w:r w:rsidR="005E6BBB">
              <w:t>N</w:t>
            </w:r>
            <w:r w:rsidR="005E6BBB">
              <w:rPr>
                <w:vertAlign w:val="subscript"/>
              </w:rPr>
              <w:t>2</w:t>
            </w:r>
          </w:p>
        </w:tc>
      </w:tr>
      <w:tr w:rsidR="00D848A8" w:rsidRPr="009F0ACC" w14:paraId="31F99E3D" w14:textId="77777777" w:rsidTr="00737704">
        <w:trPr>
          <w:trHeight w:val="334"/>
          <w:jc w:val="center"/>
        </w:trPr>
        <w:tc>
          <w:tcPr>
            <w:cnfStyle w:val="001000000000" w:firstRow="0" w:lastRow="0" w:firstColumn="1" w:lastColumn="0" w:oddVBand="0" w:evenVBand="0" w:oddHBand="0" w:evenHBand="0" w:firstRowFirstColumn="0" w:firstRowLastColumn="0" w:lastRowFirstColumn="0" w:lastRowLastColumn="0"/>
            <w:tcW w:w="2146" w:type="dxa"/>
            <w:tcBorders>
              <w:left w:val="single" w:sz="4" w:space="0" w:color="auto"/>
              <w:bottom w:val="single" w:sz="4" w:space="0" w:color="auto"/>
            </w:tcBorders>
            <w:vAlign w:val="center"/>
          </w:tcPr>
          <w:p w14:paraId="7E9C7F51" w14:textId="77777777" w:rsidR="00D848A8" w:rsidRPr="009F0ACC" w:rsidRDefault="00D848A8" w:rsidP="00737704">
            <w:pPr>
              <w:spacing w:line="240" w:lineRule="auto"/>
              <w:jc w:val="center"/>
              <w:rPr>
                <w:rFonts w:asciiTheme="majorHAnsi" w:eastAsiaTheme="majorEastAsia" w:hAnsiTheme="majorHAnsi" w:cstheme="majorBidi"/>
                <w:b w:val="0"/>
                <w:bCs w:val="0"/>
                <w:sz w:val="20"/>
                <w:szCs w:val="20"/>
              </w:rPr>
            </w:pPr>
            <w:r w:rsidRPr="009F0ACC">
              <w:t>120-130cm</w:t>
            </w:r>
          </w:p>
        </w:tc>
        <w:tc>
          <w:tcPr>
            <w:tcW w:w="1252" w:type="dxa"/>
            <w:tcBorders>
              <w:bottom w:val="single" w:sz="4" w:space="0" w:color="auto"/>
            </w:tcBorders>
            <w:vAlign w:val="center"/>
          </w:tcPr>
          <w:p w14:paraId="54CD3E4F" w14:textId="77777777"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400 ml</w:t>
            </w:r>
          </w:p>
        </w:tc>
        <w:tc>
          <w:tcPr>
            <w:tcW w:w="2753" w:type="dxa"/>
            <w:tcBorders>
              <w:bottom w:val="single" w:sz="4" w:space="0" w:color="auto"/>
            </w:tcBorders>
            <w:vAlign w:val="center"/>
          </w:tcPr>
          <w:p w14:paraId="60DC4E83" w14:textId="427C4727"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 xml:space="preserve">110 ml </w:t>
            </w:r>
            <w:r w:rsidR="005E6BBB">
              <w:rPr>
                <w:vertAlign w:val="superscript"/>
              </w:rPr>
              <w:t>3</w:t>
            </w:r>
            <w:r w:rsidR="005E6BBB">
              <w:t>He</w:t>
            </w:r>
            <w:r w:rsidRPr="009F0ACC">
              <w:t xml:space="preserve"> + 290 ml </w:t>
            </w:r>
            <w:r w:rsidR="005E6BBB">
              <w:t>N</w:t>
            </w:r>
            <w:r w:rsidR="005E6BBB">
              <w:rPr>
                <w:vertAlign w:val="subscript"/>
              </w:rPr>
              <w:t>2</w:t>
            </w:r>
          </w:p>
        </w:tc>
        <w:tc>
          <w:tcPr>
            <w:tcW w:w="2862" w:type="dxa"/>
            <w:tcBorders>
              <w:bottom w:val="single" w:sz="4" w:space="0" w:color="auto"/>
              <w:right w:val="single" w:sz="4" w:space="0" w:color="auto"/>
            </w:tcBorders>
            <w:vAlign w:val="center"/>
          </w:tcPr>
          <w:p w14:paraId="7EBCF46B" w14:textId="6242556F" w:rsidR="00D848A8" w:rsidRPr="009F0ACC" w:rsidRDefault="00D848A8" w:rsidP="0073770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 xml:space="preserve">120 ml </w:t>
            </w:r>
            <w:r w:rsidR="005E6BBB">
              <w:rPr>
                <w:vertAlign w:val="superscript"/>
              </w:rPr>
              <w:t>3</w:t>
            </w:r>
            <w:r w:rsidR="005E6BBB">
              <w:t>He</w:t>
            </w:r>
            <w:r w:rsidRPr="009F0ACC">
              <w:t xml:space="preserve"> + 280 ml </w:t>
            </w:r>
            <w:r w:rsidR="005E6BBB">
              <w:t>N</w:t>
            </w:r>
            <w:r w:rsidR="005E6BBB">
              <w:rPr>
                <w:vertAlign w:val="subscript"/>
              </w:rPr>
              <w:t>2</w:t>
            </w:r>
          </w:p>
        </w:tc>
      </w:tr>
    </w:tbl>
    <w:p w14:paraId="1D5E7150" w14:textId="77777777" w:rsidR="00D848A8" w:rsidRPr="00DF279A" w:rsidRDefault="00D848A8" w:rsidP="006717E0"/>
    <w:p w14:paraId="4B2DD6B7" w14:textId="3F030581" w:rsidR="00D848A8" w:rsidRPr="00F25D59" w:rsidRDefault="00D848A8" w:rsidP="006717E0">
      <w:pPr>
        <w:pStyle w:val="Heading4"/>
      </w:pPr>
      <w:bookmarkStart w:id="163" w:name="_Ref21780786"/>
      <w:r w:rsidRPr="00F25D59">
        <w:t>Ventilation imaging breathing manoeuvre</w:t>
      </w:r>
      <w:bookmarkEnd w:id="163"/>
    </w:p>
    <w:p w14:paraId="3892FD5A" w14:textId="77777777" w:rsidR="00D848A8" w:rsidRPr="009F0ACC" w:rsidRDefault="00D848A8" w:rsidP="006717E0"/>
    <w:p w14:paraId="7A0E3B7C" w14:textId="470DAD8E" w:rsidR="00D848A8" w:rsidRPr="009F0ACC" w:rsidRDefault="00D848A8" w:rsidP="006717E0">
      <w:r w:rsidRPr="009F0ACC">
        <w:t>In order to deliver the inhaled gas to the patient, the gas was transported in a Tedlar bag</w:t>
      </w:r>
      <w:r>
        <w:t xml:space="preserve"> (see </w:t>
      </w:r>
      <w:r>
        <w:fldChar w:fldCharType="begin"/>
      </w:r>
      <w:r>
        <w:instrText xml:space="preserve"> REF _Ref19004299 \h </w:instrText>
      </w:r>
      <w:r w:rsidR="007911F3">
        <w:instrText xml:space="preserve"> \* MERGEFORMAT </w:instrText>
      </w:r>
      <w:r>
        <w:fldChar w:fldCharType="separate"/>
      </w:r>
      <w:r w:rsidR="00140F11">
        <w:t xml:space="preserve">Figure </w:t>
      </w:r>
      <w:r w:rsidR="00140F11">
        <w:rPr>
          <w:noProof/>
        </w:rPr>
        <w:t>2</w:t>
      </w:r>
      <w:r w:rsidR="00140F11">
        <w:rPr>
          <w:noProof/>
        </w:rPr>
        <w:noBreakHyphen/>
        <w:t>8</w:t>
      </w:r>
      <w:r>
        <w:fldChar w:fldCharType="end"/>
      </w:r>
      <w:r>
        <w:t>)</w:t>
      </w:r>
      <w:r w:rsidRPr="009F0ACC">
        <w:t xml:space="preserve"> (maximum volume = 1.5L), which has a locking ratchet system in place to stop ambient air mixing with the contents. The Tedlar bag had tubing to which a </w:t>
      </w:r>
      <w:r>
        <w:t xml:space="preserve">disposable </w:t>
      </w:r>
      <w:r w:rsidRPr="009F0ACC">
        <w:t>respiratory bacterial filter was placed for the patient to breathe through when required.  Prior to performing ventilation imaging the patient was trained on the breathing manoeuvres required. The breathing instructions were given by a Respiratory Physiologist</w:t>
      </w:r>
      <w:r>
        <w:t xml:space="preserve"> (myself)</w:t>
      </w:r>
      <w:r w:rsidRPr="009F0ACC">
        <w:t xml:space="preserve">, specialising in paediatrics. </w:t>
      </w:r>
    </w:p>
    <w:p w14:paraId="0F0D036E" w14:textId="77777777" w:rsidR="00D848A8" w:rsidRPr="009F0ACC" w:rsidRDefault="00D848A8" w:rsidP="006717E0"/>
    <w:p w14:paraId="01493E59" w14:textId="3F09BA5D" w:rsidR="00D848A8" w:rsidRDefault="00D848A8" w:rsidP="006717E0">
      <w:r w:rsidRPr="009F0ACC">
        <w:t xml:space="preserve">The </w:t>
      </w:r>
      <w:r>
        <w:t xml:space="preserve">breathing </w:t>
      </w:r>
      <w:r w:rsidRPr="009F0ACC">
        <w:t>instructions were straightforward</w:t>
      </w:r>
      <w:r>
        <w:t xml:space="preserve"> and can be seen in </w:t>
      </w:r>
      <w:r>
        <w:fldChar w:fldCharType="begin"/>
      </w:r>
      <w:r>
        <w:instrText xml:space="preserve"> REF _Ref19004299 \h </w:instrText>
      </w:r>
      <w:r w:rsidR="007911F3">
        <w:instrText xml:space="preserve"> \* MERGEFORMAT </w:instrText>
      </w:r>
      <w:r>
        <w:fldChar w:fldCharType="separate"/>
      </w:r>
      <w:r w:rsidR="00140F11">
        <w:t xml:space="preserve">Figure </w:t>
      </w:r>
      <w:r w:rsidR="00140F11">
        <w:rPr>
          <w:noProof/>
        </w:rPr>
        <w:t>2</w:t>
      </w:r>
      <w:r w:rsidR="00140F11">
        <w:rPr>
          <w:noProof/>
        </w:rPr>
        <w:noBreakHyphen/>
        <w:t>8</w:t>
      </w:r>
      <w:r>
        <w:fldChar w:fldCharType="end"/>
      </w:r>
      <w:r>
        <w:t>.</w:t>
      </w:r>
      <w:r w:rsidRPr="009F0ACC">
        <w:t xml:space="preserve"> </w:t>
      </w:r>
      <w:r>
        <w:t>T</w:t>
      </w:r>
      <w:r w:rsidRPr="009F0ACC">
        <w:t xml:space="preserve">he patient was first required to acknowledge that they were ready to proceed before a nose-clip was placed. The patient was then required to gently breathe in and out, at least twice, with each inspiratory and expiratory breath performed </w:t>
      </w:r>
      <w:r>
        <w:t xml:space="preserve">under observation </w:t>
      </w:r>
      <w:r w:rsidRPr="009F0ACC">
        <w:t xml:space="preserve">at the instructor’s request. This ensured that the patient </w:t>
      </w:r>
      <w:r>
        <w:t>was as close to</w:t>
      </w:r>
      <w:r w:rsidRPr="009F0ACC">
        <w:t xml:space="preserve"> FRC</w:t>
      </w:r>
      <w:r>
        <w:t xml:space="preserve"> as possible </w:t>
      </w:r>
      <w:r w:rsidRPr="009F0ACC">
        <w:t>prior to breathing back in. The instructor assessed this by watching the patient’s chest move during respiratory manoeuvres. After the second gentle expiration to FRC, the filter was lowered into the patient’s mouth where they were instructed to inhale the full volume of the bag (as soon as the patient began to make an inspiratory effort the release mechanism on the Tedlar ba</w:t>
      </w:r>
      <w:r>
        <w:t>g</w:t>
      </w:r>
      <w:r w:rsidRPr="009F0ACC">
        <w:t xml:space="preserve"> was activated to allow the inhalation of </w:t>
      </w:r>
      <w:r w:rsidR="005E6BBB">
        <w:rPr>
          <w:vertAlign w:val="superscript"/>
        </w:rPr>
        <w:t>3</w:t>
      </w:r>
      <w:r w:rsidR="005E6BBB">
        <w:t>He</w:t>
      </w:r>
      <w:r w:rsidRPr="009F0ACC">
        <w:t xml:space="preserve"> and </w:t>
      </w:r>
      <w:r w:rsidR="005E6BBB">
        <w:t>N</w:t>
      </w:r>
      <w:r w:rsidR="005E6BBB">
        <w:rPr>
          <w:vertAlign w:val="subscript"/>
        </w:rPr>
        <w:t>2</w:t>
      </w:r>
      <w:r w:rsidRPr="009F0ACC">
        <w:t xml:space="preserve">). For the EIVt image the patient was then instructed to hold their breath for approximately 10 seconds while the image was acquired. For the TLC image, after the full bag volume was inhaled, the filter was immediately removed from the </w:t>
      </w:r>
      <w:r w:rsidRPr="009F0ACC">
        <w:lastRenderedPageBreak/>
        <w:t>patient’s mouth by the instructor and then immediately instructed to take a big breath in to TLC</w:t>
      </w:r>
      <w:r>
        <w:t xml:space="preserve"> (of room air)</w:t>
      </w:r>
      <w:r w:rsidRPr="009F0ACC">
        <w:t xml:space="preserve">, </w:t>
      </w:r>
      <w:r>
        <w:t xml:space="preserve">and </w:t>
      </w:r>
      <w:r w:rsidRPr="009F0ACC">
        <w:t>they then held their breath for approximately 10 seconds whilst the image was acquired.</w:t>
      </w:r>
    </w:p>
    <w:p w14:paraId="71E99653" w14:textId="77777777" w:rsidR="00D848A8" w:rsidRDefault="00D848A8" w:rsidP="006717E0"/>
    <w:p w14:paraId="2938DE9F" w14:textId="77777777" w:rsidR="00D848A8" w:rsidRDefault="00D848A8" w:rsidP="00737704">
      <w:pPr>
        <w:jc w:val="center"/>
      </w:pPr>
      <w:r w:rsidRPr="009F0ACC">
        <w:rPr>
          <w:noProof/>
          <w:lang w:val="en-US"/>
        </w:rPr>
        <w:drawing>
          <wp:inline distT="0" distB="0" distL="0" distR="0" wp14:anchorId="63CF1799" wp14:editId="0BFAB816">
            <wp:extent cx="6386348" cy="2758440"/>
            <wp:effectExtent l="0" t="0" r="0" b="1016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eathing_sequence_figure.tiff"/>
                    <pic:cNvPicPr/>
                  </pic:nvPicPr>
                  <pic:blipFill>
                    <a:blip r:embed="rId51">
                      <a:extLst>
                        <a:ext uri="{28A0092B-C50C-407E-A947-70E740481C1C}">
                          <a14:useLocalDpi xmlns:a14="http://schemas.microsoft.com/office/drawing/2010/main" val="0"/>
                        </a:ext>
                      </a:extLst>
                    </a:blip>
                    <a:stretch>
                      <a:fillRect/>
                    </a:stretch>
                  </pic:blipFill>
                  <pic:spPr>
                    <a:xfrm>
                      <a:off x="0" y="0"/>
                      <a:ext cx="6391693" cy="2760749"/>
                    </a:xfrm>
                    <a:prstGeom prst="rect">
                      <a:avLst/>
                    </a:prstGeom>
                    <a:ln>
                      <a:noFill/>
                    </a:ln>
                  </pic:spPr>
                </pic:pic>
              </a:graphicData>
            </a:graphic>
          </wp:inline>
        </w:drawing>
      </w:r>
    </w:p>
    <w:p w14:paraId="28D91996" w14:textId="55012796" w:rsidR="0001744D" w:rsidRDefault="00D848A8" w:rsidP="006717E0">
      <w:pPr>
        <w:pStyle w:val="Caption"/>
      </w:pPr>
      <w:bookmarkStart w:id="164" w:name="_Ref19004299"/>
      <w:bookmarkStart w:id="165" w:name="_Toc27383018"/>
      <w:r>
        <w:t xml:space="preserve">Figure </w:t>
      </w:r>
      <w:fldSimple w:instr=" STYLEREF 1 \s ">
        <w:r w:rsidR="00824FFE">
          <w:rPr>
            <w:noProof/>
          </w:rPr>
          <w:t>2</w:t>
        </w:r>
      </w:fldSimple>
      <w:r w:rsidR="00824FFE">
        <w:noBreakHyphen/>
      </w:r>
      <w:fldSimple w:instr=" SEQ Figure \* ARABIC \s 1 ">
        <w:r w:rsidR="00824FFE">
          <w:rPr>
            <w:noProof/>
          </w:rPr>
          <w:t>9</w:t>
        </w:r>
      </w:fldSimple>
      <w:bookmarkEnd w:id="164"/>
      <w:r>
        <w:t xml:space="preserve">: </w:t>
      </w:r>
      <w:r w:rsidR="0001744D">
        <w:t>EIVt and TLC breathing manoeuvre.</w:t>
      </w:r>
      <w:bookmarkEnd w:id="165"/>
      <w:r w:rsidR="0001744D">
        <w:t xml:space="preserve"> </w:t>
      </w:r>
    </w:p>
    <w:p w14:paraId="05C15182" w14:textId="31ECC61E" w:rsidR="00D848A8" w:rsidRPr="00F25D59" w:rsidRDefault="00D848A8" w:rsidP="006717E0">
      <w:pPr>
        <w:pStyle w:val="Subtitle"/>
      </w:pPr>
      <w:r w:rsidRPr="009F0ACC">
        <w:t>Schematic detailing the breathing sequence performed for both EIVt and TLC ventilation imaging</w:t>
      </w:r>
      <w:r w:rsidR="0001744D">
        <w:t>,</w:t>
      </w:r>
      <w:r w:rsidRPr="009F0ACC">
        <w:t xml:space="preserve"> highlighting the difference in the lung volumes for the two MR image acquisitions.</w:t>
      </w:r>
    </w:p>
    <w:p w14:paraId="678A4DD9" w14:textId="77777777" w:rsidR="00D848A8" w:rsidRDefault="00D848A8" w:rsidP="006717E0"/>
    <w:p w14:paraId="3FD967EE" w14:textId="7A2151D7" w:rsidR="00D848A8" w:rsidRPr="00F25D59" w:rsidRDefault="00D848A8" w:rsidP="006717E0">
      <w:pPr>
        <w:pStyle w:val="Heading4"/>
      </w:pPr>
      <w:bookmarkStart w:id="166" w:name="_Ref21861160"/>
      <w:r w:rsidRPr="00F25D59">
        <w:t>Image Segmentation</w:t>
      </w:r>
      <w:bookmarkEnd w:id="166"/>
    </w:p>
    <w:p w14:paraId="1274F718" w14:textId="77777777" w:rsidR="00D848A8" w:rsidRDefault="00D848A8" w:rsidP="006717E0"/>
    <w:p w14:paraId="2C382132" w14:textId="0FD1062F" w:rsidR="00D848A8" w:rsidRDefault="00D848A8" w:rsidP="006717E0">
      <w:r w:rsidRPr="009F0ACC">
        <w:t xml:space="preserve">For both the EIVt and TLC </w:t>
      </w:r>
      <w:r w:rsidR="005E6BBB">
        <w:rPr>
          <w:vertAlign w:val="superscript"/>
        </w:rPr>
        <w:t>3</w:t>
      </w:r>
      <w:r w:rsidR="005E6BBB">
        <w:t>He</w:t>
      </w:r>
      <w:r w:rsidRPr="009F0ACC">
        <w:t xml:space="preserve"> and </w:t>
      </w:r>
      <w:r w:rsidR="009F2E7D">
        <w:rPr>
          <w:vertAlign w:val="superscript"/>
        </w:rPr>
        <w:t>1</w:t>
      </w:r>
      <w:r w:rsidR="009F2E7D">
        <w:t>H</w:t>
      </w:r>
      <w:r w:rsidRPr="009F0ACC">
        <w:t xml:space="preserve"> images, image metrics were calculated from a semi-automated segmentation </w:t>
      </w:r>
      <w:r w:rsidRPr="009F0ACC">
        <w:fldChar w:fldCharType="begin"/>
      </w:r>
      <w:r w:rsidR="00B86FC1">
        <w:instrText xml:space="preserve"> ADDIN EN.CITE &lt;EndNote&gt;&lt;Cite&gt;&lt;Author&gt;Hughes&lt;/Author&gt;&lt;Year&gt;2018&lt;/Year&gt;&lt;RecNum&gt;3171&lt;/RecNum&gt;&lt;DisplayText&gt;[263]&lt;/DisplayText&gt;&lt;record&gt;&lt;rec-number&gt;3171&lt;/rec-number&gt;&lt;foreign-keys&gt;&lt;key app="EN" db-id="pr5wspr9dw2dxne92x4v99s69xa59dv092es" timestamp="1504257926"&gt;3171&lt;/key&gt;&lt;/foreign-keys&gt;&lt;ref-type name="Journal Article"&gt;17&lt;/ref-type&gt;&lt;contributors&gt;&lt;authors&gt;&lt;author&gt;Hughes, P. J. C.&lt;/author&gt;&lt;author&gt;Horn, F. C.&lt;/author&gt;&lt;author&gt;Collier, G. J.&lt;/author&gt;&lt;author&gt;Biancardi, A.&lt;/author&gt;&lt;author&gt;Marshall, H.&lt;/author&gt;&lt;author&gt;Wild, J. M.&lt;/author&gt;&lt;/authors&gt;&lt;/contributors&gt;&lt;auth-address&gt;Academic Unit of Radiology, University of Sheffield, Sheffield, South Yorkshire, UK.&amp;#xD;Insigneo Institute for in silico Medicine, Sheffield, South Yorkshire, UK.&lt;/auth-address&gt;&lt;titles&gt;&lt;title&gt;Spatial fuzzy c-means thresholding for semiautomated calculation of percentage lung ventilated volume from hyperpolarized gas and (1) H MRI&lt;/title&gt;&lt;secondary-title&gt;J Magn Reson Imaging&lt;/secondary-title&gt;&lt;alt-title&gt;Journal of magnetic resonance imaging : JMRI&lt;/alt-title&gt;&lt;/titles&gt;&lt;periodical&gt;&lt;full-title&gt;Journal of Magnetic Resonance Imaging&lt;/full-title&gt;&lt;abbr-1&gt;J. Magn. Reson. Imaging&lt;/abbr-1&gt;&lt;abbr-2&gt;J Magn Reson Imaging&lt;/abbr-2&gt;&lt;/periodical&gt;&lt;pages&gt;640-646&lt;/pages&gt;&lt;volume&gt;47&lt;/volume&gt;&lt;number&gt;3&lt;/number&gt;&lt;edition&gt;2017/07/07&lt;/edition&gt;&lt;keywords&gt;&lt;keyword&gt;Fuzzy C-means&lt;/keyword&gt;&lt;keyword&gt;hyperpolarized gas&lt;/keyword&gt;&lt;keyword&gt;lung&lt;/keyword&gt;&lt;keyword&gt;segmentation&lt;/keyword&gt;&lt;/keywords&gt;&lt;dates&gt;&lt;year&gt;2018&lt;/year&gt;&lt;pub-dates&gt;&lt;date&gt;Mar&lt;/date&gt;&lt;/pub-dates&gt;&lt;/dates&gt;&lt;isbn&gt;1522-2586 (Electronic)&amp;#xD;1053-1807 (Linking)&lt;/isbn&gt;&lt;accession-num&gt;28681470&lt;/accession-num&gt;&lt;urls&gt;&lt;related-urls&gt;&lt;url&gt;https://www.ncbi.nlm.nih.gov/pubmed/28681470&lt;/url&gt;&lt;/related-urls&gt;&lt;/urls&gt;&lt;electronic-resource-num&gt;10.1002/jmri.25804&lt;/electronic-resource-num&gt;&lt;remote-database-provider&gt;NLM&lt;/remote-database-provider&gt;&lt;language&gt;eng&lt;/language&gt;&lt;/record&gt;&lt;/Cite&gt;&lt;/EndNote&gt;</w:instrText>
      </w:r>
      <w:r w:rsidRPr="009F0ACC">
        <w:fldChar w:fldCharType="separate"/>
      </w:r>
      <w:r w:rsidR="00B86FC1">
        <w:rPr>
          <w:noProof/>
        </w:rPr>
        <w:t>[263]</w:t>
      </w:r>
      <w:r w:rsidRPr="009F0ACC">
        <w:fldChar w:fldCharType="end"/>
      </w:r>
      <w:r w:rsidRPr="009F0ACC">
        <w:t xml:space="preserve">. </w:t>
      </w:r>
      <w:r>
        <w:t xml:space="preserve">Using an in-house software platform (graphical user interface - GUI), individual images for both </w:t>
      </w:r>
      <w:r w:rsidR="005E6BBB">
        <w:rPr>
          <w:vertAlign w:val="superscript"/>
        </w:rPr>
        <w:t>3</w:t>
      </w:r>
      <w:r w:rsidR="005E6BBB">
        <w:t>He</w:t>
      </w:r>
      <w:r>
        <w:t xml:space="preserve"> and </w:t>
      </w:r>
      <w:r w:rsidR="009F2E7D">
        <w:rPr>
          <w:vertAlign w:val="superscript"/>
        </w:rPr>
        <w:t>1</w:t>
      </w:r>
      <w:r w:rsidR="009F2E7D">
        <w:t>H</w:t>
      </w:r>
      <w:r>
        <w:t xml:space="preserve"> are loaded (</w:t>
      </w:r>
      <w:r>
        <w:fldChar w:fldCharType="begin"/>
      </w:r>
      <w:r>
        <w:instrText xml:space="preserve"> REF _Ref19007237 \h </w:instrText>
      </w:r>
      <w:r w:rsidR="007911F3">
        <w:instrText xml:space="preserve"> \* MERGEFORMAT </w:instrText>
      </w:r>
      <w:r>
        <w:fldChar w:fldCharType="separate"/>
      </w:r>
      <w:r w:rsidR="00140F11">
        <w:t xml:space="preserve">Figure </w:t>
      </w:r>
      <w:r w:rsidR="00140F11">
        <w:rPr>
          <w:noProof/>
        </w:rPr>
        <w:t>2</w:t>
      </w:r>
      <w:r w:rsidR="00140F11">
        <w:rPr>
          <w:noProof/>
        </w:rPr>
        <w:noBreakHyphen/>
        <w:t>10</w:t>
      </w:r>
      <w:r>
        <w:fldChar w:fldCharType="end"/>
      </w:r>
      <w:r>
        <w:t xml:space="preserve"> and  </w:t>
      </w:r>
      <w:r>
        <w:fldChar w:fldCharType="begin"/>
      </w:r>
      <w:r>
        <w:instrText xml:space="preserve"> REF _Ref414380801 \h </w:instrText>
      </w:r>
      <w:r w:rsidR="007911F3">
        <w:instrText xml:space="preserve"> \* MERGEFORMAT </w:instrText>
      </w:r>
      <w:r>
        <w:fldChar w:fldCharType="separate"/>
      </w:r>
      <w:r w:rsidR="00140F11">
        <w:t xml:space="preserve">Figure </w:t>
      </w:r>
      <w:r w:rsidR="00140F11">
        <w:rPr>
          <w:noProof/>
        </w:rPr>
        <w:t>2</w:t>
      </w:r>
      <w:r w:rsidR="00140F11">
        <w:rPr>
          <w:noProof/>
        </w:rPr>
        <w:noBreakHyphen/>
        <w:t>14</w:t>
      </w:r>
      <w:r>
        <w:fldChar w:fldCharType="end"/>
      </w:r>
      <w:r>
        <w:t xml:space="preserve">A). The images are then assessed for the quality of alignment between the boundaries of the lung on </w:t>
      </w:r>
      <w:r w:rsidR="009F2E7D">
        <w:rPr>
          <w:vertAlign w:val="superscript"/>
        </w:rPr>
        <w:t>1</w:t>
      </w:r>
      <w:r w:rsidR="009F2E7D">
        <w:t>H</w:t>
      </w:r>
      <w:r>
        <w:t xml:space="preserve"> and the </w:t>
      </w:r>
      <w:r w:rsidR="005E6BBB">
        <w:rPr>
          <w:vertAlign w:val="superscript"/>
        </w:rPr>
        <w:t>3</w:t>
      </w:r>
      <w:r w:rsidR="005E6BBB">
        <w:t>He</w:t>
      </w:r>
      <w:r>
        <w:t xml:space="preserve"> ventilation edges. If the patient performed a good breath-hold then the alignment between </w:t>
      </w:r>
      <w:r w:rsidR="005E6BBB">
        <w:rPr>
          <w:vertAlign w:val="superscript"/>
        </w:rPr>
        <w:t>3</w:t>
      </w:r>
      <w:r w:rsidR="005E6BBB">
        <w:t>He</w:t>
      </w:r>
      <w:r>
        <w:t xml:space="preserve"> and </w:t>
      </w:r>
      <w:r w:rsidR="009F2E7D">
        <w:rPr>
          <w:vertAlign w:val="superscript"/>
        </w:rPr>
        <w:t>1</w:t>
      </w:r>
      <w:r w:rsidR="009F2E7D">
        <w:t>H</w:t>
      </w:r>
      <w:r>
        <w:t xml:space="preserve"> is good, as is demonstrated in the example shown in </w:t>
      </w:r>
      <w:r>
        <w:fldChar w:fldCharType="begin"/>
      </w:r>
      <w:r>
        <w:instrText xml:space="preserve"> REF _Ref414378287 \h </w:instrText>
      </w:r>
      <w:r w:rsidR="007911F3">
        <w:instrText xml:space="preserve"> \* MERGEFORMAT </w:instrText>
      </w:r>
      <w:r>
        <w:fldChar w:fldCharType="separate"/>
      </w:r>
      <w:r w:rsidR="00140F11">
        <w:t xml:space="preserve">Figure </w:t>
      </w:r>
      <w:r w:rsidR="00140F11">
        <w:rPr>
          <w:noProof/>
        </w:rPr>
        <w:t>2</w:t>
      </w:r>
      <w:r w:rsidR="00140F11">
        <w:rPr>
          <w:noProof/>
        </w:rPr>
        <w:noBreakHyphen/>
        <w:t>9</w:t>
      </w:r>
      <w:r>
        <w:fldChar w:fldCharType="end"/>
      </w:r>
      <w:r>
        <w:t xml:space="preserve">, </w:t>
      </w:r>
      <w:r>
        <w:fldChar w:fldCharType="begin"/>
      </w:r>
      <w:r>
        <w:instrText xml:space="preserve"> REF _Ref19007237 \h </w:instrText>
      </w:r>
      <w:r w:rsidR="007911F3">
        <w:instrText xml:space="preserve"> \* MERGEFORMAT </w:instrText>
      </w:r>
      <w:r>
        <w:fldChar w:fldCharType="separate"/>
      </w:r>
      <w:r w:rsidR="00140F11">
        <w:t xml:space="preserve">Figure </w:t>
      </w:r>
      <w:r w:rsidR="00140F11">
        <w:rPr>
          <w:noProof/>
        </w:rPr>
        <w:t>2</w:t>
      </w:r>
      <w:r w:rsidR="00140F11">
        <w:rPr>
          <w:noProof/>
        </w:rPr>
        <w:noBreakHyphen/>
        <w:t>10</w:t>
      </w:r>
      <w:r>
        <w:fldChar w:fldCharType="end"/>
      </w:r>
      <w:r>
        <w:t xml:space="preserve"> and </w:t>
      </w:r>
      <w:r>
        <w:fldChar w:fldCharType="begin"/>
      </w:r>
      <w:r>
        <w:instrText xml:space="preserve"> REF _Ref414380801 \h </w:instrText>
      </w:r>
      <w:r w:rsidR="007911F3">
        <w:instrText xml:space="preserve"> \* MERGEFORMAT </w:instrText>
      </w:r>
      <w:r>
        <w:fldChar w:fldCharType="separate"/>
      </w:r>
      <w:r w:rsidR="00140F11">
        <w:t xml:space="preserve">Figure </w:t>
      </w:r>
      <w:r w:rsidR="00140F11">
        <w:rPr>
          <w:noProof/>
        </w:rPr>
        <w:t>2</w:t>
      </w:r>
      <w:r w:rsidR="00140F11">
        <w:rPr>
          <w:noProof/>
        </w:rPr>
        <w:noBreakHyphen/>
        <w:t>14</w:t>
      </w:r>
      <w:r>
        <w:fldChar w:fldCharType="end"/>
      </w:r>
      <w:r>
        <w:t>.</w:t>
      </w:r>
    </w:p>
    <w:p w14:paraId="005E4DF7" w14:textId="77777777" w:rsidR="00D848A8" w:rsidRDefault="00D848A8" w:rsidP="006717E0"/>
    <w:p w14:paraId="3CE1A531" w14:textId="77777777" w:rsidR="00D848A8" w:rsidRDefault="00D848A8" w:rsidP="00737704">
      <w:pPr>
        <w:jc w:val="center"/>
      </w:pPr>
      <w:r>
        <w:rPr>
          <w:noProof/>
          <w:lang w:val="en-US"/>
        </w:rPr>
        <w:lastRenderedPageBreak/>
        <w:drawing>
          <wp:inline distT="0" distB="0" distL="0" distR="0" wp14:anchorId="3495D43D" wp14:editId="72FBFCFA">
            <wp:extent cx="6067298" cy="2517563"/>
            <wp:effectExtent l="0" t="0" r="381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eathold image.png"/>
                    <pic:cNvPicPr/>
                  </pic:nvPicPr>
                  <pic:blipFill>
                    <a:blip r:embed="rId52">
                      <a:extLst>
                        <a:ext uri="{28A0092B-C50C-407E-A947-70E740481C1C}">
                          <a14:useLocalDpi xmlns:a14="http://schemas.microsoft.com/office/drawing/2010/main" val="0"/>
                        </a:ext>
                      </a:extLst>
                    </a:blip>
                    <a:stretch>
                      <a:fillRect/>
                    </a:stretch>
                  </pic:blipFill>
                  <pic:spPr>
                    <a:xfrm>
                      <a:off x="0" y="0"/>
                      <a:ext cx="6067298" cy="2517563"/>
                    </a:xfrm>
                    <a:prstGeom prst="rect">
                      <a:avLst/>
                    </a:prstGeom>
                  </pic:spPr>
                </pic:pic>
              </a:graphicData>
            </a:graphic>
          </wp:inline>
        </w:drawing>
      </w:r>
    </w:p>
    <w:p w14:paraId="5BD77FC5" w14:textId="515E4D69" w:rsidR="0001744D" w:rsidRDefault="00D848A8" w:rsidP="006717E0">
      <w:pPr>
        <w:pStyle w:val="Caption"/>
      </w:pPr>
      <w:bookmarkStart w:id="167" w:name="_Ref414378287"/>
      <w:bookmarkStart w:id="168" w:name="_Toc27383019"/>
      <w:r>
        <w:t xml:space="preserve">Figure </w:t>
      </w:r>
      <w:fldSimple w:instr=" STYLEREF 1 \s ">
        <w:r w:rsidR="00824FFE">
          <w:rPr>
            <w:noProof/>
          </w:rPr>
          <w:t>2</w:t>
        </w:r>
      </w:fldSimple>
      <w:r w:rsidR="00824FFE">
        <w:noBreakHyphen/>
      </w:r>
      <w:fldSimple w:instr=" SEQ Figure \* ARABIC \s 1 ">
        <w:r w:rsidR="00824FFE">
          <w:rPr>
            <w:noProof/>
          </w:rPr>
          <w:t>10</w:t>
        </w:r>
      </w:fldSimple>
      <w:bookmarkEnd w:id="167"/>
      <w:r>
        <w:t xml:space="preserve">: </w:t>
      </w:r>
      <w:r w:rsidR="005E6BBB">
        <w:rPr>
          <w:vertAlign w:val="superscript"/>
        </w:rPr>
        <w:t>3</w:t>
      </w:r>
      <w:r w:rsidR="005E6BBB">
        <w:t>He</w:t>
      </w:r>
      <w:r>
        <w:t xml:space="preserve"> ventilation and </w:t>
      </w:r>
      <w:r w:rsidR="009F2E7D">
        <w:rPr>
          <w:vertAlign w:val="superscript"/>
        </w:rPr>
        <w:t>1</w:t>
      </w:r>
      <w:r w:rsidR="009F2E7D">
        <w:t>H</w:t>
      </w:r>
      <w:r>
        <w:t xml:space="preserve"> anatomical image acquired </w:t>
      </w:r>
      <w:r w:rsidR="0001744D">
        <w:t>from</w:t>
      </w:r>
      <w:r>
        <w:t xml:space="preserve"> the same breath-hold.</w:t>
      </w:r>
      <w:bookmarkEnd w:id="168"/>
      <w:r>
        <w:t xml:space="preserve"> </w:t>
      </w:r>
    </w:p>
    <w:p w14:paraId="378B25F0" w14:textId="754D7FDB" w:rsidR="00D848A8" w:rsidRDefault="00D848A8" w:rsidP="006717E0">
      <w:pPr>
        <w:pStyle w:val="Subtitle"/>
      </w:pPr>
      <w:r>
        <w:t xml:space="preserve">The image on the right shows the ventilation image in green overlaid on the </w:t>
      </w:r>
      <w:r w:rsidR="009F2E7D">
        <w:rPr>
          <w:vertAlign w:val="superscript"/>
        </w:rPr>
        <w:t>1</w:t>
      </w:r>
      <w:r w:rsidR="009F2E7D">
        <w:t>H</w:t>
      </w:r>
      <w:r>
        <w:t xml:space="preserve"> image. When the breath-hold is achieved throughout the scan the resulting alignment is good as demonstrated in the overlay.</w:t>
      </w:r>
    </w:p>
    <w:p w14:paraId="703B47F1" w14:textId="77777777" w:rsidR="00D848A8" w:rsidRDefault="00D848A8" w:rsidP="006717E0"/>
    <w:p w14:paraId="2D43EE00" w14:textId="0AD71B27" w:rsidR="00D848A8" w:rsidRDefault="00D848A8" w:rsidP="006717E0">
      <w:r>
        <w:t xml:space="preserve">After the alignment between </w:t>
      </w:r>
      <w:r w:rsidR="005E6BBB">
        <w:rPr>
          <w:vertAlign w:val="superscript"/>
        </w:rPr>
        <w:t>3</w:t>
      </w:r>
      <w:r w:rsidR="005E6BBB">
        <w:t>He</w:t>
      </w:r>
      <w:r>
        <w:t xml:space="preserve"> and </w:t>
      </w:r>
      <w:r w:rsidR="009F2E7D">
        <w:rPr>
          <w:vertAlign w:val="superscript"/>
        </w:rPr>
        <w:t>1</w:t>
      </w:r>
      <w:r w:rsidR="009F2E7D">
        <w:t>H</w:t>
      </w:r>
      <w:r>
        <w:t xml:space="preserve"> is checked, the images are segmented using a technique called ‘fuzzy C-means clustering’ </w:t>
      </w:r>
      <w:r>
        <w:fldChar w:fldCharType="begin"/>
      </w:r>
      <w:r w:rsidR="00B86FC1">
        <w:instrText xml:space="preserve"> ADDIN EN.CITE &lt;EndNote&gt;&lt;Cite&gt;&lt;Author&gt;Hughes&lt;/Author&gt;&lt;Year&gt;2018&lt;/Year&gt;&lt;RecNum&gt;3171&lt;/RecNum&gt;&lt;DisplayText&gt;[263]&lt;/DisplayText&gt;&lt;record&gt;&lt;rec-number&gt;3171&lt;/rec-number&gt;&lt;foreign-keys&gt;&lt;key app="EN" db-id="pr5wspr9dw2dxne92x4v99s69xa59dv092es" timestamp="1504257926"&gt;3171&lt;/key&gt;&lt;/foreign-keys&gt;&lt;ref-type name="Journal Article"&gt;17&lt;/ref-type&gt;&lt;contributors&gt;&lt;authors&gt;&lt;author&gt;Hughes, P. J. C.&lt;/author&gt;&lt;author&gt;Horn, F. C.&lt;/author&gt;&lt;author&gt;Collier, G. J.&lt;/author&gt;&lt;author&gt;Biancardi, A.&lt;/author&gt;&lt;author&gt;Marshall, H.&lt;/author&gt;&lt;author&gt;Wild, J. M.&lt;/author&gt;&lt;/authors&gt;&lt;/contributors&gt;&lt;auth-address&gt;Academic Unit of Radiology, University of Sheffield, Sheffield, South Yorkshire, UK.&amp;#xD;Insigneo Institute for in silico Medicine, Sheffield, South Yorkshire, UK.&lt;/auth-address&gt;&lt;titles&gt;&lt;title&gt;Spatial fuzzy c-means thresholding for semiautomated calculation of percentage lung ventilated volume from hyperpolarized gas and (1) H MRI&lt;/title&gt;&lt;secondary-title&gt;J Magn Reson Imaging&lt;/secondary-title&gt;&lt;alt-title&gt;Journal of magnetic resonance imaging : JMRI&lt;/alt-title&gt;&lt;/titles&gt;&lt;periodical&gt;&lt;full-title&gt;Journal of Magnetic Resonance Imaging&lt;/full-title&gt;&lt;abbr-1&gt;J. Magn. Reson. Imaging&lt;/abbr-1&gt;&lt;abbr-2&gt;J Magn Reson Imaging&lt;/abbr-2&gt;&lt;/periodical&gt;&lt;pages&gt;640-646&lt;/pages&gt;&lt;volume&gt;47&lt;/volume&gt;&lt;number&gt;3&lt;/number&gt;&lt;edition&gt;2017/07/07&lt;/edition&gt;&lt;keywords&gt;&lt;keyword&gt;Fuzzy C-means&lt;/keyword&gt;&lt;keyword&gt;hyperpolarized gas&lt;/keyword&gt;&lt;keyword&gt;lung&lt;/keyword&gt;&lt;keyword&gt;segmentation&lt;/keyword&gt;&lt;/keywords&gt;&lt;dates&gt;&lt;year&gt;2018&lt;/year&gt;&lt;pub-dates&gt;&lt;date&gt;Mar&lt;/date&gt;&lt;/pub-dates&gt;&lt;/dates&gt;&lt;isbn&gt;1522-2586 (Electronic)&amp;#xD;1053-1807 (Linking)&lt;/isbn&gt;&lt;accession-num&gt;28681470&lt;/accession-num&gt;&lt;urls&gt;&lt;related-urls&gt;&lt;url&gt;https://www.ncbi.nlm.nih.gov/pubmed/28681470&lt;/url&gt;&lt;/related-urls&gt;&lt;/urls&gt;&lt;electronic-resource-num&gt;10.1002/jmri.25804&lt;/electronic-resource-num&gt;&lt;remote-database-provider&gt;NLM&lt;/remote-database-provider&gt;&lt;language&gt;eng&lt;/language&gt;&lt;/record&gt;&lt;/Cite&gt;&lt;/EndNote&gt;</w:instrText>
      </w:r>
      <w:r>
        <w:fldChar w:fldCharType="separate"/>
      </w:r>
      <w:r w:rsidR="00B86FC1">
        <w:rPr>
          <w:noProof/>
        </w:rPr>
        <w:t>[263]</w:t>
      </w:r>
      <w:r>
        <w:fldChar w:fldCharType="end"/>
      </w:r>
      <w:r>
        <w:t xml:space="preserve">. This process creates a mask for both the ventilation image and </w:t>
      </w:r>
      <w:r w:rsidR="009F2E7D">
        <w:rPr>
          <w:vertAlign w:val="superscript"/>
        </w:rPr>
        <w:t>1</w:t>
      </w:r>
      <w:r w:rsidR="009F2E7D">
        <w:t>H</w:t>
      </w:r>
      <w:r>
        <w:t xml:space="preserve"> image, which is then used for editing. After the initial automated segmentation, each image is checked to ensure that the segmentation mask has captured the necessary parts of the lung. This is performed in ITK-SNAP software (</w:t>
      </w:r>
      <w:r w:rsidRPr="00612812">
        <w:t>www.itksnap.org</w:t>
      </w:r>
      <w:r>
        <w:t xml:space="preserve"> </w:t>
      </w:r>
      <w:r>
        <w:fldChar w:fldCharType="begin">
          <w:fldData xml:space="preserve">PEVuZE5vdGU+PENpdGU+PEF1dGhvcj5ZdXNoa2V2aWNoPC9BdXRob3I+PFllYXI+MjAwNjwvWWVh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=
</w:fldData>
        </w:fldChar>
      </w:r>
      <w:r w:rsidR="00B86FC1">
        <w:instrText xml:space="preserve"> ADDIN EN.CITE </w:instrText>
      </w:r>
      <w:r w:rsidR="00B86FC1">
        <w:fldChar w:fldCharType="begin">
          <w:fldData xml:space="preserve">PEVuZE5vdGU+PENpdGU+PEF1dGhvcj5ZdXNoa2V2aWNoPC9BdXRob3I+PFllYXI+MjAwNjwvWWVh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=
</w:fldData>
        </w:fldChar>
      </w:r>
      <w:r w:rsidR="00B86FC1">
        <w:instrText xml:space="preserve"> ADDIN EN.CITE.DATA </w:instrText>
      </w:r>
      <w:r w:rsidR="00B86FC1">
        <w:fldChar w:fldCharType="end"/>
      </w:r>
      <w:r>
        <w:fldChar w:fldCharType="separate"/>
      </w:r>
      <w:r w:rsidR="00B86FC1">
        <w:rPr>
          <w:noProof/>
        </w:rPr>
        <w:t>[264]</w:t>
      </w:r>
      <w:r>
        <w:fldChar w:fldCharType="end"/>
      </w:r>
      <w:r>
        <w:t xml:space="preserve">), which is launched from the GUI and is shown in </w:t>
      </w:r>
      <w:r>
        <w:fldChar w:fldCharType="begin"/>
      </w:r>
      <w:r>
        <w:instrText xml:space="preserve"> REF _Ref19018457 \h </w:instrText>
      </w:r>
      <w:r w:rsidR="007911F3">
        <w:instrText xml:space="preserve"> \* MERGEFORMAT </w:instrText>
      </w:r>
      <w:r>
        <w:fldChar w:fldCharType="separate"/>
      </w:r>
      <w:r w:rsidR="00140F11">
        <w:t xml:space="preserve">Figure </w:t>
      </w:r>
      <w:r w:rsidR="00140F11">
        <w:rPr>
          <w:noProof/>
        </w:rPr>
        <w:t>2</w:t>
      </w:r>
      <w:r w:rsidR="00140F11">
        <w:rPr>
          <w:noProof/>
        </w:rPr>
        <w:noBreakHyphen/>
        <w:t>11</w:t>
      </w:r>
      <w:r>
        <w:fldChar w:fldCharType="end"/>
      </w:r>
      <w:r>
        <w:t>. Initially the software is used to ensure the ventilation mask is covering all of the ventilated lung and then re-opened to ensure that the thoracic cavity mask is covering all of the available lung volume.</w:t>
      </w:r>
    </w:p>
    <w:p w14:paraId="220E3CCF" w14:textId="77777777" w:rsidR="00D848A8" w:rsidRDefault="00D848A8" w:rsidP="006717E0"/>
    <w:p w14:paraId="173F9DA1" w14:textId="78629A9A" w:rsidR="00D848A8" w:rsidRDefault="00D848A8" w:rsidP="006717E0">
      <w:r>
        <w:t xml:space="preserve">The ventilation segmentation mask should cover the entirety of the ventilated lung, including areas of hypoventilation with very low signal. If part of the originally segmented mask is covering a non-ventilated area, it is removed from the mask using a paint tool in ITK-SNAP. Conversely, if the original segmented mask did not include areas of ventilation, then they are added using the same paint tool. This process is shown in </w:t>
      </w:r>
      <w:r>
        <w:fldChar w:fldCharType="begin"/>
      </w:r>
      <w:r>
        <w:instrText xml:space="preserve"> REF _Ref19017657 \h </w:instrText>
      </w:r>
      <w:r w:rsidR="007911F3">
        <w:instrText xml:space="preserve"> \* MERGEFORMAT </w:instrText>
      </w:r>
      <w:r>
        <w:fldChar w:fldCharType="separate"/>
      </w:r>
      <w:r w:rsidR="00140F11">
        <w:t xml:space="preserve">Figure </w:t>
      </w:r>
      <w:r w:rsidR="00140F11">
        <w:rPr>
          <w:noProof/>
        </w:rPr>
        <w:t>2</w:t>
      </w:r>
      <w:r w:rsidR="00140F11">
        <w:rPr>
          <w:noProof/>
        </w:rPr>
        <w:noBreakHyphen/>
        <w:t>12</w:t>
      </w:r>
      <w:r>
        <w:fldChar w:fldCharType="end"/>
      </w:r>
      <w:r>
        <w:t xml:space="preserve"> and </w:t>
      </w:r>
      <w:r>
        <w:fldChar w:fldCharType="begin"/>
      </w:r>
      <w:r>
        <w:instrText xml:space="preserve"> REF _Ref414380801 \h </w:instrText>
      </w:r>
      <w:r w:rsidR="007911F3">
        <w:instrText xml:space="preserve"> \* MERGEFORMAT </w:instrText>
      </w:r>
      <w:r>
        <w:fldChar w:fldCharType="separate"/>
      </w:r>
      <w:r w:rsidR="00140F11">
        <w:t xml:space="preserve">Figure </w:t>
      </w:r>
      <w:r w:rsidR="00140F11">
        <w:rPr>
          <w:noProof/>
        </w:rPr>
        <w:t>2</w:t>
      </w:r>
      <w:r w:rsidR="00140F11">
        <w:rPr>
          <w:noProof/>
        </w:rPr>
        <w:noBreakHyphen/>
        <w:t>14</w:t>
      </w:r>
      <w:r>
        <w:fldChar w:fldCharType="end"/>
      </w:r>
      <w:r>
        <w:t xml:space="preserve">B. Only areas of the lung without ventilation are not included in the segmentation mask. </w:t>
      </w:r>
    </w:p>
    <w:p w14:paraId="7E8EE773" w14:textId="77777777" w:rsidR="00D848A8" w:rsidRDefault="00D848A8" w:rsidP="006717E0"/>
    <w:p w14:paraId="4B522F4C" w14:textId="77777777" w:rsidR="00D848A8" w:rsidRDefault="00D848A8" w:rsidP="00737704">
      <w:pPr>
        <w:jc w:val="center"/>
      </w:pPr>
      <w:r>
        <w:rPr>
          <w:noProof/>
          <w:lang w:val="en-US"/>
        </w:rPr>
        <w:lastRenderedPageBreak/>
        <w:drawing>
          <wp:inline distT="0" distB="0" distL="0" distR="0" wp14:anchorId="4824F456" wp14:editId="1A07C1EE">
            <wp:extent cx="4977652" cy="3458656"/>
            <wp:effectExtent l="25400" t="25400" r="26670" b="2159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UI example.png"/>
                    <pic:cNvPicPr/>
                  </pic:nvPicPr>
                  <pic:blipFill>
                    <a:blip r:embed="rId53">
                      <a:extLst>
                        <a:ext uri="{28A0092B-C50C-407E-A947-70E740481C1C}">
                          <a14:useLocalDpi xmlns:a14="http://schemas.microsoft.com/office/drawing/2010/main" val="0"/>
                        </a:ext>
                      </a:extLst>
                    </a:blip>
                    <a:stretch>
                      <a:fillRect/>
                    </a:stretch>
                  </pic:blipFill>
                  <pic:spPr>
                    <a:xfrm>
                      <a:off x="0" y="0"/>
                      <a:ext cx="5001225" cy="3475035"/>
                    </a:xfrm>
                    <a:prstGeom prst="rect">
                      <a:avLst/>
                    </a:prstGeom>
                    <a:ln>
                      <a:solidFill>
                        <a:schemeClr val="tx1"/>
                      </a:solidFill>
                    </a:ln>
                  </pic:spPr>
                </pic:pic>
              </a:graphicData>
            </a:graphic>
          </wp:inline>
        </w:drawing>
      </w:r>
    </w:p>
    <w:p w14:paraId="392EE5DA" w14:textId="0B87DCAF" w:rsidR="0001744D" w:rsidRDefault="00D848A8" w:rsidP="006717E0">
      <w:pPr>
        <w:pStyle w:val="Caption"/>
      </w:pPr>
      <w:bookmarkStart w:id="169" w:name="_Ref19007237"/>
      <w:bookmarkStart w:id="170" w:name="_Toc27383020"/>
      <w:r>
        <w:t xml:space="preserve">Figure </w:t>
      </w:r>
      <w:fldSimple w:instr=" STYLEREF 1 \s ">
        <w:r w:rsidR="00824FFE">
          <w:rPr>
            <w:noProof/>
          </w:rPr>
          <w:t>2</w:t>
        </w:r>
      </w:fldSimple>
      <w:r w:rsidR="00824FFE">
        <w:noBreakHyphen/>
      </w:r>
      <w:fldSimple w:instr=" SEQ Figure \* ARABIC \s 1 ">
        <w:r w:rsidR="00824FFE">
          <w:rPr>
            <w:noProof/>
          </w:rPr>
          <w:t>11</w:t>
        </w:r>
      </w:fldSimple>
      <w:bookmarkEnd w:id="169"/>
      <w:r>
        <w:t>: Screen-shot of the in-house GUI software used to analyse ventilation images.</w:t>
      </w:r>
      <w:bookmarkEnd w:id="170"/>
      <w:r>
        <w:t xml:space="preserve"> </w:t>
      </w:r>
    </w:p>
    <w:p w14:paraId="2AED4EA7" w14:textId="5734A83F" w:rsidR="00D848A8" w:rsidRDefault="00D848A8" w:rsidP="006717E0">
      <w:pPr>
        <w:pStyle w:val="Subtitle"/>
      </w:pPr>
      <w:r>
        <w:t xml:space="preserve">This image shows the start of the segmentation process. The </w:t>
      </w:r>
      <w:r w:rsidR="005E6BBB">
        <w:rPr>
          <w:vertAlign w:val="superscript"/>
        </w:rPr>
        <w:t>3</w:t>
      </w:r>
      <w:r w:rsidR="005E6BBB">
        <w:t>He</w:t>
      </w:r>
      <w:r>
        <w:t xml:space="preserve"> (appears red) and </w:t>
      </w:r>
      <w:r w:rsidR="009F2E7D">
        <w:rPr>
          <w:vertAlign w:val="superscript"/>
        </w:rPr>
        <w:t>1</w:t>
      </w:r>
      <w:r w:rsidR="009F2E7D">
        <w:t>H</w:t>
      </w:r>
      <w:r>
        <w:t xml:space="preserve"> (appears green) images have been loaded in the left-hand box, where the check for alignment between the diaphragm and lung edges occurs. The right-hand box shows the initial, automated, segmentation masks from the </w:t>
      </w:r>
      <w:r w:rsidR="005E6BBB">
        <w:rPr>
          <w:vertAlign w:val="superscript"/>
        </w:rPr>
        <w:t>3</w:t>
      </w:r>
      <w:r w:rsidR="005E6BBB">
        <w:t>He</w:t>
      </w:r>
      <w:r>
        <w:t xml:space="preserve"> and </w:t>
      </w:r>
      <w:r w:rsidR="009F2E7D">
        <w:rPr>
          <w:vertAlign w:val="superscript"/>
        </w:rPr>
        <w:t>1</w:t>
      </w:r>
      <w:r w:rsidR="009F2E7D">
        <w:t>H</w:t>
      </w:r>
      <w:r>
        <w:t xml:space="preserve"> images. The yellow mask represents parts of the lung that are ventilated. The green mask shows the areas of the lung that are not ventilated. It is important to note that this is the result of the initial automated segmentation before any manual editing occurs.</w:t>
      </w:r>
    </w:p>
    <w:p w14:paraId="6CEF208D" w14:textId="77777777" w:rsidR="00D848A8" w:rsidRPr="00DA1AC0" w:rsidRDefault="00D848A8" w:rsidP="006717E0"/>
    <w:p w14:paraId="2CC0B0CB" w14:textId="77777777" w:rsidR="00D848A8" w:rsidRDefault="00D848A8" w:rsidP="00737704">
      <w:pPr>
        <w:jc w:val="center"/>
      </w:pPr>
      <w:r>
        <w:rPr>
          <w:noProof/>
          <w:lang w:val="en-US"/>
        </w:rPr>
        <w:drawing>
          <wp:inline distT="0" distB="0" distL="0" distR="0" wp14:anchorId="3FB327E3" wp14:editId="693B0C51">
            <wp:extent cx="4256756" cy="3139358"/>
            <wp:effectExtent l="0" t="0" r="10795" b="1079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TKSNAP.png"/>
                    <pic:cNvPicPr/>
                  </pic:nvPicPr>
                  <pic:blipFill>
                    <a:blip r:embed="rId54">
                      <a:extLst>
                        <a:ext uri="{28A0092B-C50C-407E-A947-70E740481C1C}">
                          <a14:useLocalDpi xmlns:a14="http://schemas.microsoft.com/office/drawing/2010/main" val="0"/>
                        </a:ext>
                      </a:extLst>
                    </a:blip>
                    <a:stretch>
                      <a:fillRect/>
                    </a:stretch>
                  </pic:blipFill>
                  <pic:spPr>
                    <a:xfrm>
                      <a:off x="0" y="0"/>
                      <a:ext cx="4298664" cy="3170265"/>
                    </a:xfrm>
                    <a:prstGeom prst="rect">
                      <a:avLst/>
                    </a:prstGeom>
                  </pic:spPr>
                </pic:pic>
              </a:graphicData>
            </a:graphic>
          </wp:inline>
        </w:drawing>
      </w:r>
    </w:p>
    <w:p w14:paraId="1A2760BD" w14:textId="2BE6E3CC" w:rsidR="0001744D" w:rsidRDefault="00D848A8" w:rsidP="006717E0">
      <w:pPr>
        <w:pStyle w:val="Caption"/>
      </w:pPr>
      <w:bookmarkStart w:id="171" w:name="_Ref19018457"/>
      <w:bookmarkStart w:id="172" w:name="_Toc27383021"/>
      <w:r>
        <w:t xml:space="preserve">Figure </w:t>
      </w:r>
      <w:fldSimple w:instr=" STYLEREF 1 \s ">
        <w:r w:rsidR="00824FFE">
          <w:rPr>
            <w:noProof/>
          </w:rPr>
          <w:t>2</w:t>
        </w:r>
      </w:fldSimple>
      <w:r w:rsidR="00824FFE">
        <w:noBreakHyphen/>
      </w:r>
      <w:fldSimple w:instr=" SEQ Figure \* ARABIC \s 1 ">
        <w:r w:rsidR="00824FFE">
          <w:rPr>
            <w:noProof/>
          </w:rPr>
          <w:t>12</w:t>
        </w:r>
      </w:fldSimple>
      <w:bookmarkEnd w:id="171"/>
      <w:r>
        <w:t>: Scr</w:t>
      </w:r>
      <w:r w:rsidR="0001744D">
        <w:t>een-shot of the software ITK-SNAP</w:t>
      </w:r>
      <w:r>
        <w:t>.</w:t>
      </w:r>
      <w:bookmarkEnd w:id="172"/>
      <w:r>
        <w:t xml:space="preserve"> </w:t>
      </w:r>
    </w:p>
    <w:p w14:paraId="774B210D" w14:textId="73B7030E" w:rsidR="00D848A8" w:rsidRDefault="00D848A8" w:rsidP="006717E0">
      <w:pPr>
        <w:pStyle w:val="Subtitle"/>
      </w:pPr>
      <w:r>
        <w:t xml:space="preserve">This software is opened by the GUI in order to manually adjust the segmented masks from the </w:t>
      </w:r>
      <w:r w:rsidR="005E6BBB">
        <w:rPr>
          <w:vertAlign w:val="superscript"/>
        </w:rPr>
        <w:t>3</w:t>
      </w:r>
      <w:r w:rsidR="005E6BBB">
        <w:t>He</w:t>
      </w:r>
      <w:r>
        <w:t xml:space="preserve"> and </w:t>
      </w:r>
      <w:r w:rsidR="009F2E7D">
        <w:rPr>
          <w:vertAlign w:val="superscript"/>
        </w:rPr>
        <w:t>1</w:t>
      </w:r>
      <w:r w:rsidR="009F2E7D">
        <w:t>H</w:t>
      </w:r>
      <w:r>
        <w:t xml:space="preserve"> images. The segmented mask is shown in red and is overlaid onto the acquired </w:t>
      </w:r>
      <w:r w:rsidR="005E6BBB">
        <w:rPr>
          <w:vertAlign w:val="superscript"/>
        </w:rPr>
        <w:t>3</w:t>
      </w:r>
      <w:r w:rsidR="005E6BBB">
        <w:t>He</w:t>
      </w:r>
      <w:r>
        <w:t xml:space="preserve"> ventilation slice. Using a paintbrush tool, mask can be either added or removed. </w:t>
      </w:r>
    </w:p>
    <w:p w14:paraId="67FE079A" w14:textId="77777777" w:rsidR="00D848A8" w:rsidRDefault="00D848A8" w:rsidP="00737704">
      <w:pPr>
        <w:jc w:val="center"/>
      </w:pPr>
      <w:r>
        <w:rPr>
          <w:noProof/>
          <w:lang w:val="en-US"/>
        </w:rPr>
        <w:lastRenderedPageBreak/>
        <w:drawing>
          <wp:inline distT="0" distB="0" distL="0" distR="0" wp14:anchorId="4EAA9C7A" wp14:editId="0241C745">
            <wp:extent cx="5745268" cy="4132106"/>
            <wp:effectExtent l="0" t="0" r="0" b="825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entilation editing.png"/>
                    <pic:cNvPicPr/>
                  </pic:nvPicPr>
                  <pic:blipFill>
                    <a:blip r:embed="rId55">
                      <a:extLst>
                        <a:ext uri="{28A0092B-C50C-407E-A947-70E740481C1C}">
                          <a14:useLocalDpi xmlns:a14="http://schemas.microsoft.com/office/drawing/2010/main" val="0"/>
                        </a:ext>
                      </a:extLst>
                    </a:blip>
                    <a:stretch>
                      <a:fillRect/>
                    </a:stretch>
                  </pic:blipFill>
                  <pic:spPr>
                    <a:xfrm>
                      <a:off x="0" y="0"/>
                      <a:ext cx="5760884" cy="4143337"/>
                    </a:xfrm>
                    <a:prstGeom prst="rect">
                      <a:avLst/>
                    </a:prstGeom>
                  </pic:spPr>
                </pic:pic>
              </a:graphicData>
            </a:graphic>
          </wp:inline>
        </w:drawing>
      </w:r>
    </w:p>
    <w:p w14:paraId="52A03F57" w14:textId="7D131CA1" w:rsidR="0001744D" w:rsidRDefault="00D848A8" w:rsidP="006717E0">
      <w:pPr>
        <w:pStyle w:val="Caption"/>
      </w:pPr>
      <w:bookmarkStart w:id="173" w:name="_Ref19017657"/>
      <w:bookmarkStart w:id="174" w:name="_Toc27383022"/>
      <w:r>
        <w:t xml:space="preserve">Figure </w:t>
      </w:r>
      <w:fldSimple w:instr=" STYLEREF 1 \s ">
        <w:r w:rsidR="00824FFE">
          <w:rPr>
            <w:noProof/>
          </w:rPr>
          <w:t>2</w:t>
        </w:r>
      </w:fldSimple>
      <w:r w:rsidR="00824FFE">
        <w:noBreakHyphen/>
      </w:r>
      <w:fldSimple w:instr=" SEQ Figure \* ARABIC \s 1 ">
        <w:r w:rsidR="00824FFE">
          <w:rPr>
            <w:noProof/>
          </w:rPr>
          <w:t>13</w:t>
        </w:r>
      </w:fldSimple>
      <w:bookmarkEnd w:id="173"/>
      <w:r>
        <w:t>: Manual editing of the ventilation mask.</w:t>
      </w:r>
      <w:bookmarkEnd w:id="174"/>
      <w:r>
        <w:t xml:space="preserve"> </w:t>
      </w:r>
    </w:p>
    <w:p w14:paraId="17769FFA" w14:textId="68AACF0F" w:rsidR="00D848A8" w:rsidRDefault="00D848A8" w:rsidP="006717E0">
      <w:pPr>
        <w:pStyle w:val="Subtitle"/>
      </w:pPr>
      <w:r>
        <w:t>The unedited mask is the result of the original ‘Fuzzy C-means clustering’ segmentation, but does not accurately represent the ventilation image. Using a paint tool in ITK-SNAP, mask is added and removed where necessary using a paint tool. In this case, the enlarged area highlighted shows why manual editing is required. On the enlarged un-edited mask, there is clearly ventilated signal (grey voxels) without a mask representing it. On the edited mask these areas have been manually filled in.</w:t>
      </w:r>
    </w:p>
    <w:p w14:paraId="3CE3E50E" w14:textId="77777777" w:rsidR="00D848A8" w:rsidRPr="00F21DB9" w:rsidRDefault="00D848A8" w:rsidP="006717E0"/>
    <w:p w14:paraId="0DD71C83" w14:textId="6ECBD231" w:rsidR="00D848A8" w:rsidRDefault="00D848A8" w:rsidP="006717E0">
      <w:r>
        <w:t xml:space="preserve">Once the ventilation mask has been manually checked and verified that it is accurately reflecting the ventilated areas on every image slice, the </w:t>
      </w:r>
      <w:r w:rsidR="009F2E7D">
        <w:rPr>
          <w:vertAlign w:val="superscript"/>
        </w:rPr>
        <w:t>1</w:t>
      </w:r>
      <w:r w:rsidR="009F2E7D">
        <w:t>H</w:t>
      </w:r>
      <w:r>
        <w:t xml:space="preserve"> segmentation mask is then reviewed. The </w:t>
      </w:r>
      <w:r w:rsidR="009F2E7D">
        <w:rPr>
          <w:vertAlign w:val="superscript"/>
        </w:rPr>
        <w:t>1</w:t>
      </w:r>
      <w:r w:rsidR="009F2E7D">
        <w:t>H</w:t>
      </w:r>
      <w:r>
        <w:t xml:space="preserve"> mask is checked to ensure that all areas of the thoracic cavity are included, irrespective of whether these areas have received ventilation or not, for each slice. If the original segmented mask included parts of the image outside of the thoracic cavity, they were removed using the paint tool. Conversely, if the original mask did not include parts of the lung that it should have, these areas were added in manually with the same tool. Commonly, the original segmentation was poor at including areas of the lung with significant pathology present (e.g. bronchiectasis, see </w:t>
      </w:r>
      <w:r>
        <w:fldChar w:fldCharType="begin"/>
      </w:r>
      <w:r>
        <w:instrText xml:space="preserve"> REF _Ref414380801 \h </w:instrText>
      </w:r>
      <w:r w:rsidR="007911F3">
        <w:instrText xml:space="preserve"> \* MERGEFORMAT </w:instrText>
      </w:r>
      <w:r>
        <w:fldChar w:fldCharType="separate"/>
      </w:r>
      <w:r w:rsidR="00140F11">
        <w:t xml:space="preserve">Figure </w:t>
      </w:r>
      <w:r w:rsidR="00140F11">
        <w:rPr>
          <w:noProof/>
        </w:rPr>
        <w:t>2</w:t>
      </w:r>
      <w:r w:rsidR="00140F11">
        <w:rPr>
          <w:noProof/>
        </w:rPr>
        <w:noBreakHyphen/>
        <w:t>14</w:t>
      </w:r>
      <w:r>
        <w:fldChar w:fldCharType="end"/>
      </w:r>
      <w:r>
        <w:t xml:space="preserve">C) and also was poor at identifying the lung space where small peripheral defects were present (see </w:t>
      </w:r>
      <w:r>
        <w:fldChar w:fldCharType="begin"/>
      </w:r>
      <w:r>
        <w:instrText xml:space="preserve"> REF _Ref19018846 \h </w:instrText>
      </w:r>
      <w:r w:rsidR="007911F3">
        <w:instrText xml:space="preserve"> \* MERGEFORMAT </w:instrText>
      </w:r>
      <w:r>
        <w:fldChar w:fldCharType="separate"/>
      </w:r>
      <w:r w:rsidR="00140F11">
        <w:t xml:space="preserve">Figure </w:t>
      </w:r>
      <w:r w:rsidR="00140F11">
        <w:rPr>
          <w:noProof/>
        </w:rPr>
        <w:t>2</w:t>
      </w:r>
      <w:r w:rsidR="00140F11">
        <w:rPr>
          <w:noProof/>
        </w:rPr>
        <w:noBreakHyphen/>
        <w:t>13</w:t>
      </w:r>
      <w:r>
        <w:fldChar w:fldCharType="end"/>
      </w:r>
      <w:r>
        <w:t xml:space="preserve">, </w:t>
      </w:r>
      <w:r>
        <w:fldChar w:fldCharType="begin"/>
      </w:r>
      <w:r>
        <w:instrText xml:space="preserve"> REF _Ref414380801 \h </w:instrText>
      </w:r>
      <w:r w:rsidR="007911F3">
        <w:instrText xml:space="preserve"> \* MERGEFORMAT </w:instrText>
      </w:r>
      <w:r>
        <w:fldChar w:fldCharType="separate"/>
      </w:r>
      <w:r w:rsidR="00140F11">
        <w:t xml:space="preserve">Figure </w:t>
      </w:r>
      <w:r w:rsidR="00140F11">
        <w:rPr>
          <w:noProof/>
        </w:rPr>
        <w:t>2</w:t>
      </w:r>
      <w:r w:rsidR="00140F11">
        <w:rPr>
          <w:noProof/>
        </w:rPr>
        <w:noBreakHyphen/>
        <w:t>14</w:t>
      </w:r>
      <w:r>
        <w:fldChar w:fldCharType="end"/>
      </w:r>
      <w:r>
        <w:t xml:space="preserve">C).  Finally, the major airways and major blood vessels were removed from masks. The airways were not erased entirely, instead they were painted a separate colour associated with a new ‘airways’ mask, this can be seen in yellow in </w:t>
      </w:r>
      <w:r>
        <w:fldChar w:fldCharType="begin"/>
      </w:r>
      <w:r>
        <w:instrText xml:space="preserve"> REF _Ref19018457 \h </w:instrText>
      </w:r>
      <w:r w:rsidR="007911F3">
        <w:instrText xml:space="preserve"> \* MERGEFORMAT </w:instrText>
      </w:r>
      <w:r>
        <w:fldChar w:fldCharType="separate"/>
      </w:r>
      <w:r w:rsidR="00140F11">
        <w:t xml:space="preserve">Figure </w:t>
      </w:r>
      <w:r w:rsidR="00140F11">
        <w:rPr>
          <w:noProof/>
        </w:rPr>
        <w:t>2</w:t>
      </w:r>
      <w:r w:rsidR="00140F11">
        <w:rPr>
          <w:noProof/>
        </w:rPr>
        <w:noBreakHyphen/>
        <w:t>11</w:t>
      </w:r>
      <w:r>
        <w:fldChar w:fldCharType="end"/>
      </w:r>
      <w:r>
        <w:t xml:space="preserve">, </w:t>
      </w:r>
      <w:r>
        <w:fldChar w:fldCharType="begin"/>
      </w:r>
      <w:r>
        <w:instrText xml:space="preserve"> REF _Ref19017657 \h </w:instrText>
      </w:r>
      <w:r w:rsidR="007911F3">
        <w:instrText xml:space="preserve"> \* MERGEFORMAT </w:instrText>
      </w:r>
      <w:r>
        <w:fldChar w:fldCharType="separate"/>
      </w:r>
      <w:r w:rsidR="00140F11">
        <w:t xml:space="preserve">Figure </w:t>
      </w:r>
      <w:r w:rsidR="00140F11">
        <w:rPr>
          <w:noProof/>
        </w:rPr>
        <w:t>2</w:t>
      </w:r>
      <w:r w:rsidR="00140F11">
        <w:rPr>
          <w:noProof/>
        </w:rPr>
        <w:noBreakHyphen/>
        <w:t>12</w:t>
      </w:r>
      <w:r>
        <w:fldChar w:fldCharType="end"/>
      </w:r>
      <w:r>
        <w:t xml:space="preserve"> and </w:t>
      </w:r>
      <w:r>
        <w:fldChar w:fldCharType="begin"/>
      </w:r>
      <w:r>
        <w:instrText xml:space="preserve"> REF _Ref19018846 \h </w:instrText>
      </w:r>
      <w:r w:rsidR="007911F3">
        <w:instrText xml:space="preserve"> \* MERGEFORMAT </w:instrText>
      </w:r>
      <w:r>
        <w:fldChar w:fldCharType="separate"/>
      </w:r>
      <w:r w:rsidR="00140F11">
        <w:t xml:space="preserve">Figure </w:t>
      </w:r>
      <w:r w:rsidR="00140F11">
        <w:rPr>
          <w:noProof/>
        </w:rPr>
        <w:t>2</w:t>
      </w:r>
      <w:r w:rsidR="00140F11">
        <w:rPr>
          <w:noProof/>
        </w:rPr>
        <w:noBreakHyphen/>
        <w:t>13</w:t>
      </w:r>
      <w:r>
        <w:fldChar w:fldCharType="end"/>
      </w:r>
      <w:r>
        <w:t xml:space="preserve">. </w:t>
      </w:r>
    </w:p>
    <w:p w14:paraId="106D7993" w14:textId="77777777" w:rsidR="00D848A8" w:rsidRDefault="00D848A8" w:rsidP="006717E0"/>
    <w:p w14:paraId="52DDC7C8" w14:textId="77777777" w:rsidR="00D848A8" w:rsidRDefault="00D848A8" w:rsidP="00737704">
      <w:pPr>
        <w:jc w:val="center"/>
      </w:pPr>
      <w:r>
        <w:rPr>
          <w:noProof/>
          <w:lang w:val="en-US"/>
        </w:rPr>
        <w:lastRenderedPageBreak/>
        <w:drawing>
          <wp:inline distT="0" distB="0" distL="0" distR="0" wp14:anchorId="30865877" wp14:editId="2CFCA221">
            <wp:extent cx="5745268" cy="4281695"/>
            <wp:effectExtent l="0" t="0" r="0" b="1143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H editing.png"/>
                    <pic:cNvPicPr/>
                  </pic:nvPicPr>
                  <pic:blipFill>
                    <a:blip r:embed="rId56">
                      <a:extLst>
                        <a:ext uri="{28A0092B-C50C-407E-A947-70E740481C1C}">
                          <a14:useLocalDpi xmlns:a14="http://schemas.microsoft.com/office/drawing/2010/main" val="0"/>
                        </a:ext>
                      </a:extLst>
                    </a:blip>
                    <a:stretch>
                      <a:fillRect/>
                    </a:stretch>
                  </pic:blipFill>
                  <pic:spPr>
                    <a:xfrm>
                      <a:off x="0" y="0"/>
                      <a:ext cx="5752422" cy="4287027"/>
                    </a:xfrm>
                    <a:prstGeom prst="rect">
                      <a:avLst/>
                    </a:prstGeom>
                  </pic:spPr>
                </pic:pic>
              </a:graphicData>
            </a:graphic>
          </wp:inline>
        </w:drawing>
      </w:r>
    </w:p>
    <w:p w14:paraId="7BD66636" w14:textId="0C70F39A" w:rsidR="0001744D" w:rsidRDefault="00D848A8" w:rsidP="006717E0">
      <w:pPr>
        <w:pStyle w:val="Caption"/>
      </w:pPr>
      <w:bookmarkStart w:id="175" w:name="_Ref19018846"/>
      <w:bookmarkStart w:id="176" w:name="_Toc27383023"/>
      <w:r>
        <w:t xml:space="preserve">Figure </w:t>
      </w:r>
      <w:fldSimple w:instr=" STYLEREF 1 \s ">
        <w:r w:rsidR="00824FFE">
          <w:rPr>
            <w:noProof/>
          </w:rPr>
          <w:t>2</w:t>
        </w:r>
      </w:fldSimple>
      <w:r w:rsidR="00824FFE">
        <w:noBreakHyphen/>
      </w:r>
      <w:fldSimple w:instr=" SEQ Figure \* ARABIC \s 1 ">
        <w:r w:rsidR="00824FFE">
          <w:rPr>
            <w:noProof/>
          </w:rPr>
          <w:t>14</w:t>
        </w:r>
      </w:fldSimple>
      <w:bookmarkEnd w:id="175"/>
      <w:r>
        <w:t xml:space="preserve">: Manual editing of the thoracic cavity mask from the </w:t>
      </w:r>
      <w:r w:rsidR="009F2E7D">
        <w:rPr>
          <w:vertAlign w:val="superscript"/>
        </w:rPr>
        <w:t>1</w:t>
      </w:r>
      <w:r w:rsidR="009F2E7D">
        <w:t>H</w:t>
      </w:r>
      <w:r>
        <w:t xml:space="preserve"> MR image.</w:t>
      </w:r>
      <w:bookmarkEnd w:id="176"/>
      <w:r>
        <w:t xml:space="preserve"> </w:t>
      </w:r>
    </w:p>
    <w:p w14:paraId="21461328" w14:textId="6B1C17CE" w:rsidR="00D848A8" w:rsidRPr="00C8501F" w:rsidRDefault="00D848A8" w:rsidP="006717E0">
      <w:pPr>
        <w:pStyle w:val="Subtitle"/>
      </w:pPr>
      <w:r>
        <w:t xml:space="preserve">The unedited mask is the result of the original Fuzzy C-means clustering segmentation, but does not accurately represent the full thoracic cavity. The </w:t>
      </w:r>
      <w:r w:rsidR="009F2E7D">
        <w:rPr>
          <w:vertAlign w:val="superscript"/>
        </w:rPr>
        <w:t>1</w:t>
      </w:r>
      <w:r w:rsidR="009F2E7D">
        <w:t>H</w:t>
      </w:r>
      <w:r>
        <w:t xml:space="preserve"> mask is both red and pink in colour. The two different colours allow the user to know where areas of non-ventilation are located. The red parts of the mask are areas of the lung volume that also have ventilation present, whereas the pink areas of the mask are areas of the lung volume without ventilation present. Using a paint tool in ITK-SNAP, mask is added and removed where necessary. In this case, the enlarged area highlighted shows why manual editing is required. On the enlarged un-edited mask, there is clearly a portion of the thoracic cavity without a mask representing it. On the edited mask these areas have been manually filled in.</w:t>
      </w:r>
    </w:p>
    <w:p w14:paraId="1859B4A9" w14:textId="77777777" w:rsidR="00D848A8" w:rsidRDefault="00D848A8" w:rsidP="00737704">
      <w:pPr>
        <w:jc w:val="center"/>
      </w:pPr>
      <w:r>
        <w:rPr>
          <w:noProof/>
          <w:lang w:val="en-US"/>
        </w:rPr>
        <w:lastRenderedPageBreak/>
        <w:drawing>
          <wp:inline distT="0" distB="0" distL="0" distR="0" wp14:anchorId="72E48EBF" wp14:editId="127488F6">
            <wp:extent cx="3516645" cy="6746240"/>
            <wp:effectExtent l="0" t="0" r="0" b="1016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gmentation example.png"/>
                    <pic:cNvPicPr/>
                  </pic:nvPicPr>
                  <pic:blipFill>
                    <a:blip r:embed="rId57">
                      <a:extLst>
                        <a:ext uri="{28A0092B-C50C-407E-A947-70E740481C1C}">
                          <a14:useLocalDpi xmlns:a14="http://schemas.microsoft.com/office/drawing/2010/main" val="0"/>
                        </a:ext>
                      </a:extLst>
                    </a:blip>
                    <a:stretch>
                      <a:fillRect/>
                    </a:stretch>
                  </pic:blipFill>
                  <pic:spPr>
                    <a:xfrm>
                      <a:off x="0" y="0"/>
                      <a:ext cx="3529293" cy="6770504"/>
                    </a:xfrm>
                    <a:prstGeom prst="rect">
                      <a:avLst/>
                    </a:prstGeom>
                  </pic:spPr>
                </pic:pic>
              </a:graphicData>
            </a:graphic>
          </wp:inline>
        </w:drawing>
      </w:r>
    </w:p>
    <w:p w14:paraId="2FCA3325" w14:textId="2C392503" w:rsidR="0001744D" w:rsidRDefault="00D848A8" w:rsidP="006717E0">
      <w:pPr>
        <w:pStyle w:val="Caption"/>
      </w:pPr>
      <w:bookmarkStart w:id="177" w:name="_Ref414380801"/>
      <w:bookmarkStart w:id="178" w:name="_Toc27383024"/>
      <w:r>
        <w:t xml:space="preserve">Figure </w:t>
      </w:r>
      <w:fldSimple w:instr=" STYLEREF 1 \s ">
        <w:r w:rsidR="00824FFE">
          <w:rPr>
            <w:noProof/>
          </w:rPr>
          <w:t>2</w:t>
        </w:r>
      </w:fldSimple>
      <w:r w:rsidR="00824FFE">
        <w:noBreakHyphen/>
      </w:r>
      <w:fldSimple w:instr=" SEQ Figure \* ARABIC \s 1 ">
        <w:r w:rsidR="00824FFE">
          <w:rPr>
            <w:noProof/>
          </w:rPr>
          <w:t>15</w:t>
        </w:r>
      </w:fldSimple>
      <w:bookmarkEnd w:id="177"/>
      <w:r>
        <w:t>: Semi-automated image segmentation and manual editing using in-house GUI software.</w:t>
      </w:r>
      <w:bookmarkEnd w:id="178"/>
      <w:r>
        <w:t xml:space="preserve"> </w:t>
      </w:r>
    </w:p>
    <w:p w14:paraId="447463AD" w14:textId="7B18EF46" w:rsidR="00D848A8" w:rsidRDefault="00D848A8" w:rsidP="006717E0">
      <w:pPr>
        <w:pStyle w:val="Subtitle"/>
      </w:pPr>
      <w:r>
        <w:t>Panel A shows that the initial breath-hold check is accurate (left-hand image) and shows the initial mask segmentation in the right-hand panel. Yellow mask depicts areas of the lung with ventilation, green mask indicates the parts of the lung without ventilation (i.e. the ventilation defects). Panel B highlights the manual work required to acquire accurate ventilation masks to progress from the starting segmentation (panel i) to the manually edited segmentation (panel ii). White arrows depict areas that require manual work to ensure the mask is covering the ventilated areas. Yellow arrows depict areas where the mask needed to be removed, as there is no ventilation present. Panel C highlights the manual work required to ensure an accurate lung volume mask, panel iii is the starting segmentation and panel iv is the final manually edited mask. White arrows depict areas where the mask needed to be expanded to ensure full lung coverage. Panel D shows the overlay of the manually edited masks (right hand side) in the GUI software, which can be compared to panel A to highlight the effects of the manual segmentation.</w:t>
      </w:r>
    </w:p>
    <w:p w14:paraId="451C6376" w14:textId="4949E974" w:rsidR="00D848A8" w:rsidRDefault="00D848A8" w:rsidP="006717E0">
      <w:r>
        <w:lastRenderedPageBreak/>
        <w:t xml:space="preserve">Once both the ventilation and thoracic cavity masks had been fully manually edited and checked, they were re-loaded into the GUI. At this stage, the quantitative metrics could be calculated by the software. This manual editing process was essential to ensure that accurate metrics were calculated for each patient. As shown above in </w:t>
      </w:r>
      <w:r>
        <w:fldChar w:fldCharType="begin"/>
      </w:r>
      <w:r>
        <w:instrText xml:space="preserve"> REF _Ref19017657 \h </w:instrText>
      </w:r>
      <w:r w:rsidR="007911F3">
        <w:instrText xml:space="preserve"> \* MERGEFORMAT </w:instrText>
      </w:r>
      <w:r>
        <w:fldChar w:fldCharType="separate"/>
      </w:r>
      <w:r w:rsidR="00140F11">
        <w:t xml:space="preserve">Figure </w:t>
      </w:r>
      <w:r w:rsidR="00140F11">
        <w:rPr>
          <w:noProof/>
        </w:rPr>
        <w:t>2</w:t>
      </w:r>
      <w:r w:rsidR="00140F11">
        <w:rPr>
          <w:noProof/>
        </w:rPr>
        <w:noBreakHyphen/>
        <w:t>12</w:t>
      </w:r>
      <w:r>
        <w:fldChar w:fldCharType="end"/>
      </w:r>
      <w:r>
        <w:t xml:space="preserve">, </w:t>
      </w:r>
      <w:r>
        <w:fldChar w:fldCharType="begin"/>
      </w:r>
      <w:r>
        <w:instrText xml:space="preserve"> REF _Ref19018846 \h </w:instrText>
      </w:r>
      <w:r w:rsidR="007911F3">
        <w:instrText xml:space="preserve"> \* MERGEFORMAT </w:instrText>
      </w:r>
      <w:r>
        <w:fldChar w:fldCharType="separate"/>
      </w:r>
      <w:r w:rsidR="00140F11">
        <w:t xml:space="preserve">Figure </w:t>
      </w:r>
      <w:r w:rsidR="00140F11">
        <w:rPr>
          <w:noProof/>
        </w:rPr>
        <w:t>2</w:t>
      </w:r>
      <w:r w:rsidR="00140F11">
        <w:rPr>
          <w:noProof/>
        </w:rPr>
        <w:noBreakHyphen/>
        <w:t>13</w:t>
      </w:r>
      <w:r>
        <w:fldChar w:fldCharType="end"/>
      </w:r>
      <w:r>
        <w:t xml:space="preserve"> and </w:t>
      </w:r>
      <w:r>
        <w:fldChar w:fldCharType="begin"/>
      </w:r>
      <w:r>
        <w:instrText xml:space="preserve"> REF _Ref414380801 \h </w:instrText>
      </w:r>
      <w:r w:rsidR="007911F3">
        <w:instrText xml:space="preserve"> \* MERGEFORMAT </w:instrText>
      </w:r>
      <w:r>
        <w:fldChar w:fldCharType="separate"/>
      </w:r>
      <w:r w:rsidR="00140F11">
        <w:t xml:space="preserve">Figure </w:t>
      </w:r>
      <w:r w:rsidR="00140F11">
        <w:rPr>
          <w:noProof/>
        </w:rPr>
        <w:t>2</w:t>
      </w:r>
      <w:r w:rsidR="00140F11">
        <w:rPr>
          <w:noProof/>
        </w:rPr>
        <w:noBreakHyphen/>
        <w:t>14</w:t>
      </w:r>
      <w:r>
        <w:fldChar w:fldCharType="end"/>
      </w:r>
      <w:r>
        <w:t xml:space="preserve">, there are a variety of situations where the automated original segmentation does not represent the images. Manual editing therefore is essential to reduce variation and improve the repeatability of the metrics produced. Manual editing is particularly important for the primary metric of the MMAVIC study – ventilation defect percentage (VDP - which is described in detail in the next sub-section).  For example, the editing process shown in </w:t>
      </w:r>
      <w:r>
        <w:fldChar w:fldCharType="begin"/>
      </w:r>
      <w:r>
        <w:instrText xml:space="preserve"> REF _Ref19017657 \h </w:instrText>
      </w:r>
      <w:r w:rsidR="007911F3">
        <w:instrText xml:space="preserve"> \* MERGEFORMAT </w:instrText>
      </w:r>
      <w:r>
        <w:fldChar w:fldCharType="separate"/>
      </w:r>
      <w:r w:rsidR="00140F11">
        <w:t xml:space="preserve">Figure </w:t>
      </w:r>
      <w:r w:rsidR="00140F11">
        <w:rPr>
          <w:noProof/>
        </w:rPr>
        <w:t>2</w:t>
      </w:r>
      <w:r w:rsidR="00140F11">
        <w:rPr>
          <w:noProof/>
        </w:rPr>
        <w:noBreakHyphen/>
        <w:t>12</w:t>
      </w:r>
      <w:r>
        <w:fldChar w:fldCharType="end"/>
      </w:r>
      <w:r>
        <w:t xml:space="preserve"> and </w:t>
      </w:r>
      <w:r>
        <w:fldChar w:fldCharType="begin"/>
      </w:r>
      <w:r>
        <w:instrText xml:space="preserve"> REF _Ref19018846 \h </w:instrText>
      </w:r>
      <w:r w:rsidR="007911F3">
        <w:instrText xml:space="preserve"> \* MERGEFORMAT </w:instrText>
      </w:r>
      <w:r>
        <w:fldChar w:fldCharType="separate"/>
      </w:r>
      <w:r w:rsidR="00140F11">
        <w:t xml:space="preserve">Figure </w:t>
      </w:r>
      <w:r w:rsidR="00140F11">
        <w:rPr>
          <w:noProof/>
        </w:rPr>
        <w:t>2</w:t>
      </w:r>
      <w:r w:rsidR="00140F11">
        <w:rPr>
          <w:noProof/>
        </w:rPr>
        <w:noBreakHyphen/>
        <w:t>13</w:t>
      </w:r>
      <w:r>
        <w:fldChar w:fldCharType="end"/>
      </w:r>
      <w:r>
        <w:t xml:space="preserve"> come from the same patient with mild CF lung disease. Manual editing of these images resulted in changing the VDP from an unedited 2.5%, to an edited 4.6%. The patient shown in </w:t>
      </w:r>
      <w:r>
        <w:fldChar w:fldCharType="begin"/>
      </w:r>
      <w:r>
        <w:instrText xml:space="preserve"> REF _Ref414380801 \h </w:instrText>
      </w:r>
      <w:r w:rsidR="007911F3">
        <w:instrText xml:space="preserve"> \* MERGEFORMAT </w:instrText>
      </w:r>
      <w:r>
        <w:fldChar w:fldCharType="separate"/>
      </w:r>
      <w:r w:rsidR="00140F11">
        <w:t xml:space="preserve">Figure </w:t>
      </w:r>
      <w:r w:rsidR="00140F11">
        <w:rPr>
          <w:noProof/>
        </w:rPr>
        <w:t>2</w:t>
      </w:r>
      <w:r w:rsidR="00140F11">
        <w:rPr>
          <w:noProof/>
        </w:rPr>
        <w:noBreakHyphen/>
        <w:t>14</w:t>
      </w:r>
      <w:r>
        <w:fldChar w:fldCharType="end"/>
      </w:r>
      <w:r>
        <w:t xml:space="preserve"> also had significantly under-estimated VDP without any editing. Manual editing for this patient with much more severe lung disease, resulted in changing the VDP from 21.6% to 27.5%. </w:t>
      </w:r>
    </w:p>
    <w:p w14:paraId="6D20767D" w14:textId="77777777" w:rsidR="00D848A8" w:rsidRDefault="00D848A8" w:rsidP="006717E0"/>
    <w:p w14:paraId="116E8456" w14:textId="338DD0A5" w:rsidR="00D848A8" w:rsidRDefault="00D848A8" w:rsidP="006717E0">
      <w:r>
        <w:t xml:space="preserve">During the study, manual editing was performed on all ventilation images by myself. Each image took approximately 1.5-2.5 hours to fully edit, with the length of time taken approximately proportional to the underlying disease severity. Every care was taken to ensure that the images were depicted by the masks as accurately as possible, however to ensure that the editing process was consistent between users, a second user manually scored 10 patients from the MMAVIC cohort. The results of the inter-observer analysis are shown in </w:t>
      </w:r>
      <w:r>
        <w:fldChar w:fldCharType="begin"/>
      </w:r>
      <w:r>
        <w:instrText xml:space="preserve"> REF _Ref19022462 \h </w:instrText>
      </w:r>
      <w:r w:rsidR="007911F3">
        <w:instrText xml:space="preserve"> \* MERGEFORMAT </w:instrText>
      </w:r>
      <w:r>
        <w:fldChar w:fldCharType="separate"/>
      </w:r>
      <w:r w:rsidR="00140F11">
        <w:t xml:space="preserve">Figure </w:t>
      </w:r>
      <w:r w:rsidR="00140F11">
        <w:rPr>
          <w:noProof/>
        </w:rPr>
        <w:t>2</w:t>
      </w:r>
      <w:r w:rsidR="00140F11">
        <w:rPr>
          <w:noProof/>
        </w:rPr>
        <w:noBreakHyphen/>
        <w:t>15</w:t>
      </w:r>
      <w:r>
        <w:fldChar w:fldCharType="end"/>
      </w:r>
      <w:r>
        <w:t xml:space="preserve"> and show good inter-observer agreement. There is a small bias towards higher VDP values scored by myself, but it is encouraging that this is not affected by disease severity.</w:t>
      </w:r>
    </w:p>
    <w:p w14:paraId="57D79282" w14:textId="77777777" w:rsidR="00D848A8" w:rsidRDefault="00D848A8" w:rsidP="006717E0"/>
    <w:p w14:paraId="041C7912" w14:textId="77777777" w:rsidR="00D848A8" w:rsidRDefault="00D848A8" w:rsidP="005C45F0">
      <w:pPr>
        <w:jc w:val="center"/>
      </w:pPr>
      <w:r>
        <w:rPr>
          <w:noProof/>
          <w:lang w:val="en-US"/>
        </w:rPr>
        <w:drawing>
          <wp:inline distT="0" distB="0" distL="0" distR="0" wp14:anchorId="0A3CDE28" wp14:editId="5C235A07">
            <wp:extent cx="3911599" cy="2082800"/>
            <wp:effectExtent l="0" t="0" r="63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nter-observer.tiff"/>
                    <pic:cNvPicPr/>
                  </pic:nvPicPr>
                  <pic:blipFill>
                    <a:blip r:embed="rId58">
                      <a:extLst>
                        <a:ext uri="{28A0092B-C50C-407E-A947-70E740481C1C}">
                          <a14:useLocalDpi xmlns:a14="http://schemas.microsoft.com/office/drawing/2010/main" val="0"/>
                        </a:ext>
                      </a:extLst>
                    </a:blip>
                    <a:stretch>
                      <a:fillRect/>
                    </a:stretch>
                  </pic:blipFill>
                  <pic:spPr>
                    <a:xfrm>
                      <a:off x="0" y="0"/>
                      <a:ext cx="3911599" cy="2082800"/>
                    </a:xfrm>
                    <a:prstGeom prst="rect">
                      <a:avLst/>
                    </a:prstGeom>
                  </pic:spPr>
                </pic:pic>
              </a:graphicData>
            </a:graphic>
          </wp:inline>
        </w:drawing>
      </w:r>
    </w:p>
    <w:p w14:paraId="2B88423E" w14:textId="7612BC66" w:rsidR="0001744D" w:rsidRDefault="00D848A8" w:rsidP="006717E0">
      <w:pPr>
        <w:pStyle w:val="Caption"/>
      </w:pPr>
      <w:bookmarkStart w:id="179" w:name="_Ref19022462"/>
      <w:bookmarkStart w:id="180" w:name="_Toc27383025"/>
      <w:r>
        <w:t xml:space="preserve">Figure </w:t>
      </w:r>
      <w:fldSimple w:instr=" STYLEREF 1 \s ">
        <w:r w:rsidR="00824FFE">
          <w:rPr>
            <w:noProof/>
          </w:rPr>
          <w:t>2</w:t>
        </w:r>
      </w:fldSimple>
      <w:r w:rsidR="00824FFE">
        <w:noBreakHyphen/>
      </w:r>
      <w:fldSimple w:instr=" SEQ Figure \* ARABIC \s 1 ">
        <w:r w:rsidR="00824FFE">
          <w:rPr>
            <w:noProof/>
          </w:rPr>
          <w:t>16</w:t>
        </w:r>
      </w:fldSimple>
      <w:bookmarkEnd w:id="179"/>
      <w:r>
        <w:t>: Bland Altman inter-observer comparison for VDP.</w:t>
      </w:r>
      <w:bookmarkEnd w:id="180"/>
      <w:r>
        <w:t xml:space="preserve"> </w:t>
      </w:r>
    </w:p>
    <w:p w14:paraId="535D53F8" w14:textId="6FD528A7" w:rsidR="00D848A8" w:rsidRDefault="00D848A8" w:rsidP="006717E0">
      <w:pPr>
        <w:pStyle w:val="Subtitle"/>
      </w:pPr>
      <w:r>
        <w:t xml:space="preserve">The bias is represented by the dotted line and the 95% limits of agreement by the dashed lines. Observer one </w:t>
      </w:r>
      <w:r w:rsidR="0001744D">
        <w:t>shows a small bias to increased VDP values</w:t>
      </w:r>
      <w:r>
        <w:t>.</w:t>
      </w:r>
    </w:p>
    <w:p w14:paraId="3E6B4648" w14:textId="77777777" w:rsidR="00D848A8" w:rsidRPr="00A05E52" w:rsidRDefault="00D848A8" w:rsidP="006717E0"/>
    <w:p w14:paraId="3474154B" w14:textId="6D378294" w:rsidR="00D848A8" w:rsidRDefault="00D848A8" w:rsidP="006717E0">
      <w:pPr>
        <w:pStyle w:val="Heading4"/>
      </w:pPr>
      <w:bookmarkStart w:id="181" w:name="_Ref21782420"/>
      <w:r>
        <w:lastRenderedPageBreak/>
        <w:t>Analysing individual ventilation defects</w:t>
      </w:r>
      <w:bookmarkEnd w:id="181"/>
    </w:p>
    <w:p w14:paraId="6461AF9E" w14:textId="77777777" w:rsidR="00D848A8" w:rsidRPr="009F0ACC" w:rsidRDefault="00D848A8" w:rsidP="006717E0"/>
    <w:p w14:paraId="129B2448" w14:textId="139B6C4D" w:rsidR="00D848A8" w:rsidRDefault="00D848A8" w:rsidP="006717E0">
      <w:r w:rsidRPr="009F0ACC">
        <w:t xml:space="preserve">To investigate the size and nature of the distribution of local ventilation defects, a mask of ventilation defects, corresponding to areas of the </w:t>
      </w:r>
      <w:r>
        <w:t>thoracic cavity volume (</w:t>
      </w:r>
      <w:r w:rsidRPr="009F0ACC">
        <w:t>TCV</w:t>
      </w:r>
      <w:r>
        <w:t>)</w:t>
      </w:r>
      <w:r w:rsidRPr="009F0ACC">
        <w:t xml:space="preserve"> without ventilation was created, i.e. areas contributing to VDP. </w:t>
      </w:r>
      <w:r>
        <w:t xml:space="preserve">This mask was automatically generated from the in-house GUI software and is shown by the pink areas of the mask in </w:t>
      </w:r>
      <w:r>
        <w:fldChar w:fldCharType="begin"/>
      </w:r>
      <w:r>
        <w:instrText xml:space="preserve"> REF _Ref414380801 \h </w:instrText>
      </w:r>
      <w:r w:rsidR="007911F3">
        <w:instrText xml:space="preserve"> \* MERGEFORMAT </w:instrText>
      </w:r>
      <w:r>
        <w:fldChar w:fldCharType="separate"/>
      </w:r>
      <w:r w:rsidR="00140F11">
        <w:t xml:space="preserve">Figure </w:t>
      </w:r>
      <w:r w:rsidR="00140F11">
        <w:rPr>
          <w:noProof/>
        </w:rPr>
        <w:t>2</w:t>
      </w:r>
      <w:r w:rsidR="00140F11">
        <w:rPr>
          <w:noProof/>
        </w:rPr>
        <w:noBreakHyphen/>
        <w:t>14</w:t>
      </w:r>
      <w:r>
        <w:fldChar w:fldCharType="end"/>
      </w:r>
      <w:r>
        <w:t xml:space="preserve">C and the green areas of the mask in </w:t>
      </w:r>
      <w:r>
        <w:fldChar w:fldCharType="begin"/>
      </w:r>
      <w:r>
        <w:instrText xml:space="preserve"> REF _Ref414380801 \h </w:instrText>
      </w:r>
      <w:r w:rsidR="007911F3">
        <w:instrText xml:space="preserve"> \* MERGEFORMAT </w:instrText>
      </w:r>
      <w:r>
        <w:fldChar w:fldCharType="separate"/>
      </w:r>
      <w:r w:rsidR="00140F11">
        <w:t xml:space="preserve">Figure </w:t>
      </w:r>
      <w:r w:rsidR="00140F11">
        <w:rPr>
          <w:noProof/>
        </w:rPr>
        <w:t>2</w:t>
      </w:r>
      <w:r w:rsidR="00140F11">
        <w:rPr>
          <w:noProof/>
        </w:rPr>
        <w:noBreakHyphen/>
        <w:t>14</w:t>
      </w:r>
      <w:r>
        <w:fldChar w:fldCharType="end"/>
      </w:r>
      <w:r>
        <w:t>D. This mask was then loaded into the software ‘</w:t>
      </w:r>
      <w:r w:rsidRPr="009F0ACC">
        <w:t>Simplewhere ScanIP</w:t>
      </w:r>
      <w:r>
        <w:t>’</w:t>
      </w:r>
      <w:r w:rsidRPr="009F0ACC">
        <w:t xml:space="preserve"> (Synopsys, Mountain View, USA)</w:t>
      </w:r>
      <w:r>
        <w:t xml:space="preserve">, which can be seen in the overview in </w:t>
      </w:r>
      <w:r>
        <w:fldChar w:fldCharType="begin"/>
      </w:r>
      <w:r>
        <w:instrText xml:space="preserve"> REF _Ref422047811 \h </w:instrText>
      </w:r>
      <w:r w:rsidR="007911F3">
        <w:instrText xml:space="preserve"> \* MERGEFORMAT </w:instrText>
      </w:r>
      <w:r>
        <w:fldChar w:fldCharType="separate"/>
      </w:r>
      <w:r w:rsidR="00140F11">
        <w:t xml:space="preserve">Figure </w:t>
      </w:r>
      <w:r w:rsidR="00140F11">
        <w:rPr>
          <w:noProof/>
        </w:rPr>
        <w:t>2</w:t>
      </w:r>
      <w:r w:rsidR="00140F11">
        <w:rPr>
          <w:noProof/>
        </w:rPr>
        <w:noBreakHyphen/>
        <w:t>16</w:t>
      </w:r>
      <w:r>
        <w:fldChar w:fldCharType="end"/>
      </w:r>
      <w:r w:rsidRPr="009F0ACC">
        <w:t>.</w:t>
      </w:r>
    </w:p>
    <w:p w14:paraId="64CB9680" w14:textId="77777777" w:rsidR="00D848A8" w:rsidRDefault="00D848A8" w:rsidP="006717E0"/>
    <w:p w14:paraId="71599D1D" w14:textId="12354F17" w:rsidR="00D848A8" w:rsidRDefault="00D848A8" w:rsidP="006717E0">
      <w:r w:rsidRPr="009F0ACC">
        <w:t xml:space="preserve">A 3D flood fill algorithm was implemented on this mask to isolate and partition defects. </w:t>
      </w:r>
      <w:r>
        <w:t xml:space="preserve">To perform this task, sections of the defect mask were selected (see </w:t>
      </w:r>
      <w:r>
        <w:fldChar w:fldCharType="begin"/>
      </w:r>
      <w:r>
        <w:instrText xml:space="preserve"> REF _Ref422047811 \h </w:instrText>
      </w:r>
      <w:r w:rsidR="007911F3">
        <w:instrText xml:space="preserve"> \* MERGEFORMAT </w:instrText>
      </w:r>
      <w:r>
        <w:fldChar w:fldCharType="separate"/>
      </w:r>
      <w:r w:rsidR="00140F11">
        <w:t xml:space="preserve">Figure </w:t>
      </w:r>
      <w:r w:rsidR="00140F11">
        <w:rPr>
          <w:noProof/>
        </w:rPr>
        <w:t>2</w:t>
      </w:r>
      <w:r w:rsidR="00140F11">
        <w:rPr>
          <w:noProof/>
        </w:rPr>
        <w:noBreakHyphen/>
        <w:t>16</w:t>
      </w:r>
      <w:r>
        <w:fldChar w:fldCharType="end"/>
      </w:r>
      <w:r>
        <w:t xml:space="preserve"> A1), this gave the selected part of the mask a colour (</w:t>
      </w:r>
      <w:r>
        <w:fldChar w:fldCharType="begin"/>
      </w:r>
      <w:r>
        <w:instrText xml:space="preserve"> REF _Ref422047811 \h </w:instrText>
      </w:r>
      <w:r w:rsidR="007911F3">
        <w:instrText xml:space="preserve"> \* MERGEFORMAT </w:instrText>
      </w:r>
      <w:r>
        <w:fldChar w:fldCharType="separate"/>
      </w:r>
      <w:r w:rsidR="00140F11">
        <w:t xml:space="preserve">Figure </w:t>
      </w:r>
      <w:r w:rsidR="00140F11">
        <w:rPr>
          <w:noProof/>
        </w:rPr>
        <w:t>2</w:t>
      </w:r>
      <w:r w:rsidR="00140F11">
        <w:rPr>
          <w:noProof/>
        </w:rPr>
        <w:noBreakHyphen/>
        <w:t>16</w:t>
      </w:r>
      <w:r>
        <w:fldChar w:fldCharType="end"/>
      </w:r>
      <w:r>
        <w:t>A). Any part of the defect mask that was contiguous to the selected part, even on neighbouring slices, was then automatically highlighted the same colour. This process was then repeated on the next section of the mask that had not changed colour and repeated until all the mask had been assigned a colour. At this stage, all of the individual ventilation defects were isolated and partitioned into their own separate mask, which could be viewed in 3D (</w:t>
      </w:r>
      <w:r>
        <w:fldChar w:fldCharType="begin"/>
      </w:r>
      <w:r>
        <w:instrText xml:space="preserve"> REF _Ref422047811 \h </w:instrText>
      </w:r>
      <w:r w:rsidR="007911F3">
        <w:instrText xml:space="preserve"> \* MERGEFORMAT </w:instrText>
      </w:r>
      <w:r>
        <w:fldChar w:fldCharType="separate"/>
      </w:r>
      <w:r w:rsidR="00140F11">
        <w:t xml:space="preserve">Figure </w:t>
      </w:r>
      <w:r w:rsidR="00140F11">
        <w:rPr>
          <w:noProof/>
        </w:rPr>
        <w:t>2</w:t>
      </w:r>
      <w:r w:rsidR="00140F11">
        <w:rPr>
          <w:noProof/>
        </w:rPr>
        <w:noBreakHyphen/>
        <w:t>16</w:t>
      </w:r>
      <w:r>
        <w:fldChar w:fldCharType="end"/>
      </w:r>
      <w:r>
        <w:t>B). Each mask could then be exported to analyse the quantitative metrics associated with it.</w:t>
      </w:r>
    </w:p>
    <w:p w14:paraId="15ED61F7" w14:textId="77777777" w:rsidR="00D848A8" w:rsidRDefault="00D848A8" w:rsidP="006717E0"/>
    <w:p w14:paraId="4ED40118" w14:textId="2227D5C3" w:rsidR="00D848A8" w:rsidRDefault="00D848A8" w:rsidP="006717E0">
      <w:r>
        <w:t>All of the masks were exported as a spreadsheet (</w:t>
      </w:r>
      <w:r>
        <w:fldChar w:fldCharType="begin"/>
      </w:r>
      <w:r>
        <w:instrText xml:space="preserve"> REF _Ref422047811 \h </w:instrText>
      </w:r>
      <w:r w:rsidR="007911F3">
        <w:instrText xml:space="preserve"> \* MERGEFORMAT </w:instrText>
      </w:r>
      <w:r>
        <w:fldChar w:fldCharType="separate"/>
      </w:r>
      <w:r w:rsidR="00140F11">
        <w:t xml:space="preserve">Figure </w:t>
      </w:r>
      <w:r w:rsidR="00140F11">
        <w:rPr>
          <w:noProof/>
        </w:rPr>
        <w:t>2</w:t>
      </w:r>
      <w:r w:rsidR="00140F11">
        <w:rPr>
          <w:noProof/>
        </w:rPr>
        <w:noBreakHyphen/>
        <w:t>16</w:t>
      </w:r>
      <w:r>
        <w:fldChar w:fldCharType="end"/>
      </w:r>
      <w:r>
        <w:t xml:space="preserve">C). Each defect was represented as a mask which had a volume in millilitres automatically calculated.  This volume was then manually converted into two percentages. Firstly, the proportion of the thoracic cavity volume (%TCV) that the defect occupied was calculated. Secondly, the proportion of the overall VDP that the individual defect occupied was also calculated. Once calculated, the number of individual ventilation defects could then be counted. </w:t>
      </w:r>
      <w:r w:rsidRPr="009F0ACC">
        <w:t xml:space="preserve">Defects that contributed to less than 1% of total VDP were </w:t>
      </w:r>
      <w:r>
        <w:t>not counted in order to eliminate any small masks that were likely due to segmentation errors</w:t>
      </w:r>
      <w:r w:rsidRPr="009F0ACC">
        <w:t>. The number of remaining defects (N</w:t>
      </w:r>
      <w:r w:rsidRPr="009F0ACC">
        <w:rPr>
          <w:vertAlign w:val="subscript"/>
        </w:rPr>
        <w:t>defects</w:t>
      </w:r>
      <w:r w:rsidRPr="009F0ACC">
        <w:t xml:space="preserve">), as well as the volume of individual defects were calculated.  </w:t>
      </w:r>
    </w:p>
    <w:p w14:paraId="363AD0AF" w14:textId="77777777" w:rsidR="00D848A8" w:rsidRDefault="00D848A8" w:rsidP="006717E0"/>
    <w:p w14:paraId="096490AF" w14:textId="77777777" w:rsidR="00D848A8" w:rsidRPr="009F0ACC" w:rsidRDefault="00D848A8" w:rsidP="006717E0">
      <w:r>
        <w:t>Finally, once all metrics were calculated the five largest ventilation defects were identified and colour coded. Each defect in size order was then given the same colour, which is consistent throughout this thesis. In any given image, the largest ventilation defect is coloured light blue, the second largest defect is red, third largest is green, fourth largest is yellow and the fifth largest is pink.</w:t>
      </w:r>
    </w:p>
    <w:p w14:paraId="720F4B82" w14:textId="77777777" w:rsidR="00D848A8" w:rsidRDefault="00D848A8" w:rsidP="006717E0"/>
    <w:p w14:paraId="4FD0B46F" w14:textId="77777777" w:rsidR="00D848A8" w:rsidRDefault="00D848A8" w:rsidP="006717E0">
      <w:pPr>
        <w:sectPr w:rsidR="00D848A8" w:rsidSect="00756F0E">
          <w:headerReference w:type="default" r:id="rId59"/>
          <w:pgSz w:w="11900" w:h="16840"/>
          <w:pgMar w:top="1440" w:right="1134" w:bottom="1440" w:left="1134" w:header="964" w:footer="964" w:gutter="0"/>
          <w:cols w:space="708"/>
          <w:docGrid w:linePitch="360"/>
        </w:sectPr>
      </w:pPr>
    </w:p>
    <w:p w14:paraId="14A6EA0F" w14:textId="77777777" w:rsidR="00D848A8" w:rsidRDefault="00D848A8" w:rsidP="005C45F0">
      <w:pPr>
        <w:jc w:val="center"/>
      </w:pPr>
      <w:r>
        <w:rPr>
          <w:noProof/>
          <w:lang w:val="en-US"/>
        </w:rPr>
        <w:lastRenderedPageBreak/>
        <w:drawing>
          <wp:inline distT="0" distB="0" distL="0" distR="0" wp14:anchorId="5341B2E8" wp14:editId="735234AE">
            <wp:extent cx="7330286" cy="4803140"/>
            <wp:effectExtent l="0" t="0" r="1079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IP workflow.tiff"/>
                    <pic:cNvPicPr/>
                  </pic:nvPicPr>
                  <pic:blipFill>
                    <a:blip r:embed="rId60">
                      <a:extLst>
                        <a:ext uri="{28A0092B-C50C-407E-A947-70E740481C1C}">
                          <a14:useLocalDpi xmlns:a14="http://schemas.microsoft.com/office/drawing/2010/main" val="0"/>
                        </a:ext>
                      </a:extLst>
                    </a:blip>
                    <a:stretch>
                      <a:fillRect/>
                    </a:stretch>
                  </pic:blipFill>
                  <pic:spPr>
                    <a:xfrm>
                      <a:off x="0" y="0"/>
                      <a:ext cx="7333923" cy="4805523"/>
                    </a:xfrm>
                    <a:prstGeom prst="rect">
                      <a:avLst/>
                    </a:prstGeom>
                  </pic:spPr>
                </pic:pic>
              </a:graphicData>
            </a:graphic>
          </wp:inline>
        </w:drawing>
      </w:r>
    </w:p>
    <w:p w14:paraId="21E95135" w14:textId="508652E2" w:rsidR="0001744D" w:rsidRDefault="00D848A8" w:rsidP="006717E0">
      <w:pPr>
        <w:pStyle w:val="Caption"/>
      </w:pPr>
      <w:bookmarkStart w:id="182" w:name="_Ref422047811"/>
      <w:bookmarkStart w:id="183" w:name="_Toc27383026"/>
      <w:r>
        <w:t xml:space="preserve">Figure </w:t>
      </w:r>
      <w:fldSimple w:instr=" STYLEREF 1 \s ">
        <w:r w:rsidR="00824FFE">
          <w:rPr>
            <w:noProof/>
          </w:rPr>
          <w:t>2</w:t>
        </w:r>
      </w:fldSimple>
      <w:r w:rsidR="00824FFE">
        <w:noBreakHyphen/>
      </w:r>
      <w:fldSimple w:instr=" SEQ Figure \* ARABIC \s 1 ">
        <w:r w:rsidR="00824FFE">
          <w:rPr>
            <w:noProof/>
          </w:rPr>
          <w:t>17</w:t>
        </w:r>
      </w:fldSimple>
      <w:bookmarkEnd w:id="182"/>
      <w:r>
        <w:t xml:space="preserve">: </w:t>
      </w:r>
      <w:r w:rsidR="005206F2">
        <w:t xml:space="preserve">ScanIP software flood-fill algorithm </w:t>
      </w:r>
      <w:r>
        <w:t>to calculate individual ventilation defects.</w:t>
      </w:r>
      <w:bookmarkEnd w:id="183"/>
      <w:r>
        <w:t xml:space="preserve"> </w:t>
      </w:r>
    </w:p>
    <w:p w14:paraId="626DEBDB" w14:textId="0EDD3387" w:rsidR="00D848A8" w:rsidRDefault="00D848A8" w:rsidP="006717E0">
      <w:pPr>
        <w:pStyle w:val="Subtitle"/>
      </w:pPr>
      <w:r>
        <w:t>Box A1 shows the unedited ventilation defect mask. After applying the flood-fill to the white areas of the defect mask, the defects are separated into individual 3D colour masks (A and B). Each mask is exported, from which the defect volume is shown in C. The proportion of the lung volume that the defect occupies is then calculated as is the proportion of overall VDP that the defect is occupying.</w:t>
      </w:r>
    </w:p>
    <w:p w14:paraId="2DFE296B" w14:textId="77777777" w:rsidR="00D848A8" w:rsidRPr="00DA68F2" w:rsidRDefault="00D848A8" w:rsidP="006717E0">
      <w:pPr>
        <w:sectPr w:rsidR="00D848A8" w:rsidRPr="00DA68F2" w:rsidSect="00756F0E">
          <w:headerReference w:type="default" r:id="rId61"/>
          <w:pgSz w:w="16840" w:h="11900" w:orient="landscape"/>
          <w:pgMar w:top="1440" w:right="1134" w:bottom="1440" w:left="1134" w:header="964" w:footer="964" w:gutter="0"/>
          <w:cols w:space="708"/>
          <w:docGrid w:linePitch="360"/>
        </w:sectPr>
      </w:pPr>
    </w:p>
    <w:p w14:paraId="15F143B2" w14:textId="3FEA5F07" w:rsidR="00D848A8" w:rsidRPr="008D322B" w:rsidRDefault="00D848A8" w:rsidP="006717E0">
      <w:pPr>
        <w:pStyle w:val="Heading4"/>
      </w:pPr>
      <w:bookmarkStart w:id="184" w:name="_Ref21775563"/>
      <w:r w:rsidRPr="008D322B">
        <w:lastRenderedPageBreak/>
        <w:t xml:space="preserve">Hyperpolarised </w:t>
      </w:r>
      <w:r w:rsidR="005E6BBB">
        <w:rPr>
          <w:vertAlign w:val="superscript"/>
        </w:rPr>
        <w:t>3</w:t>
      </w:r>
      <w:r w:rsidR="005E6BBB">
        <w:t>He</w:t>
      </w:r>
      <w:r w:rsidRPr="008D322B">
        <w:t xml:space="preserve"> ventilation MRI metrics</w:t>
      </w:r>
      <w:bookmarkEnd w:id="184"/>
    </w:p>
    <w:p w14:paraId="63BED389" w14:textId="77777777" w:rsidR="00D848A8" w:rsidRDefault="00D848A8" w:rsidP="006717E0"/>
    <w:p w14:paraId="2AC620BD" w14:textId="110FE61C" w:rsidR="00D848A8" w:rsidRPr="00496C69" w:rsidRDefault="00D848A8" w:rsidP="006717E0">
      <w:r w:rsidRPr="009F0ACC">
        <w:t xml:space="preserve">The </w:t>
      </w:r>
      <w:r w:rsidR="005E6BBB">
        <w:rPr>
          <w:vertAlign w:val="superscript"/>
        </w:rPr>
        <w:t>3</w:t>
      </w:r>
      <w:r w:rsidR="005E6BBB">
        <w:t>He</w:t>
      </w:r>
      <w:r w:rsidRPr="009F0ACC">
        <w:t xml:space="preserve"> images were segmented in order to calculate the ventilated lung volume (VV) and the </w:t>
      </w:r>
      <w:r w:rsidR="009F2E7D">
        <w:rPr>
          <w:vertAlign w:val="superscript"/>
        </w:rPr>
        <w:t>1</w:t>
      </w:r>
      <w:r w:rsidR="009F2E7D">
        <w:t>H</w:t>
      </w:r>
      <w:r w:rsidRPr="009F0ACC">
        <w:t xml:space="preserve"> images were used to calculate the thoracic cavity volume (TCV). From these two segmentations</w:t>
      </w:r>
      <w:r>
        <w:t>,</w:t>
      </w:r>
      <w:r w:rsidRPr="009F0ACC">
        <w:t xml:space="preserve"> the ventilation defect percentage (VDP)</w:t>
      </w:r>
      <w:r>
        <w:t xml:space="preserve">, </w:t>
      </w:r>
      <w:r w:rsidRPr="009F0ACC">
        <w:t>the ventilation heterogeneity index (</w:t>
      </w:r>
      <w:r w:rsidR="005E6BBB">
        <w:t>VH</w:t>
      </w:r>
      <w:r w:rsidR="005E6BBB">
        <w:rPr>
          <w:vertAlign w:val="subscript"/>
        </w:rPr>
        <w:t>I</w:t>
      </w:r>
      <w:r w:rsidRPr="009F0ACC">
        <w:t xml:space="preserve">) </w:t>
      </w:r>
      <w:r>
        <w:t>and the size and number of individual contiguous ventilation defects were calculated.</w:t>
      </w:r>
    </w:p>
    <w:p w14:paraId="0DE2B0B4" w14:textId="77777777" w:rsidR="00D848A8" w:rsidRDefault="00D848A8" w:rsidP="006717E0"/>
    <w:p w14:paraId="4CA1AC27" w14:textId="77777777" w:rsidR="00D848A8" w:rsidRPr="00E83AC2" w:rsidRDefault="00D848A8" w:rsidP="006717E0">
      <w:pPr>
        <w:pStyle w:val="Heading4"/>
      </w:pPr>
      <w:r w:rsidRPr="00E83AC2">
        <w:t>Ventilated volume</w:t>
      </w:r>
      <w:r>
        <w:t xml:space="preserve"> (VV)</w:t>
      </w:r>
    </w:p>
    <w:p w14:paraId="715627EF" w14:textId="77777777" w:rsidR="00D848A8" w:rsidRDefault="00D848A8" w:rsidP="006717E0"/>
    <w:p w14:paraId="1146FEE1" w14:textId="4878EBAE" w:rsidR="00D848A8" w:rsidRDefault="00D848A8" w:rsidP="006717E0">
      <w:r>
        <w:t>The ventilated volume (VV) is a measure of the total lung volume that has achieved ventilation in the image in question (with the volume of the major airways removed)</w:t>
      </w:r>
      <w:r w:rsidRPr="00C34DC2">
        <w:t xml:space="preserve"> </w:t>
      </w:r>
      <w:r>
        <w:t xml:space="preserve">and is measured in litres. It is directly calculated from the segmentation mask of the </w:t>
      </w:r>
      <w:r w:rsidR="005E6BBB">
        <w:rPr>
          <w:vertAlign w:val="superscript"/>
        </w:rPr>
        <w:t>3</w:t>
      </w:r>
      <w:r w:rsidR="005E6BBB">
        <w:t>He</w:t>
      </w:r>
      <w:r>
        <w:t xml:space="preserve"> ventilation image. The volume of each voxel within the </w:t>
      </w:r>
      <w:r w:rsidR="005E6BBB">
        <w:rPr>
          <w:vertAlign w:val="superscript"/>
        </w:rPr>
        <w:t>3</w:t>
      </w:r>
      <w:r w:rsidR="005E6BBB">
        <w:t>He</w:t>
      </w:r>
      <w:r w:rsidRPr="00E83AC2">
        <w:t xml:space="preserve"> image is known and therefore the VV is equal to the voxel volume multiplied by the number of voxels.</w:t>
      </w:r>
      <w:r>
        <w:t xml:space="preserve"> </w:t>
      </w:r>
      <w:r>
        <w:fldChar w:fldCharType="begin"/>
      </w:r>
      <w:r>
        <w:instrText xml:space="preserve"> REF _Ref19106670 \h </w:instrText>
      </w:r>
      <w:r w:rsidR="007911F3">
        <w:instrText xml:space="preserve"> \* MERGEFORMAT </w:instrText>
      </w:r>
      <w:r>
        <w:fldChar w:fldCharType="separate"/>
      </w:r>
      <w:r w:rsidR="00140F11">
        <w:t xml:space="preserve">Figure </w:t>
      </w:r>
      <w:r w:rsidR="00140F11">
        <w:rPr>
          <w:noProof/>
        </w:rPr>
        <w:t>2</w:t>
      </w:r>
      <w:r w:rsidR="00140F11">
        <w:rPr>
          <w:noProof/>
        </w:rPr>
        <w:noBreakHyphen/>
        <w:t>17</w:t>
      </w:r>
      <w:r>
        <w:fldChar w:fldCharType="end"/>
      </w:r>
      <w:r>
        <w:t xml:space="preserve"> shows an example of a </w:t>
      </w:r>
      <w:r w:rsidR="005E6BBB">
        <w:rPr>
          <w:vertAlign w:val="superscript"/>
        </w:rPr>
        <w:t>3</w:t>
      </w:r>
      <w:r w:rsidR="005E6BBB">
        <w:t>He</w:t>
      </w:r>
      <w:r>
        <w:t xml:space="preserve"> image and the resulting ventilation mask. </w:t>
      </w:r>
    </w:p>
    <w:p w14:paraId="6BACA55F" w14:textId="77777777" w:rsidR="00D848A8" w:rsidRDefault="00D848A8" w:rsidP="006717E0"/>
    <w:p w14:paraId="59513116" w14:textId="77777777" w:rsidR="00D848A8" w:rsidRDefault="00D848A8" w:rsidP="0030207F">
      <w:pPr>
        <w:jc w:val="center"/>
      </w:pPr>
      <w:r>
        <w:rPr>
          <w:noProof/>
          <w:lang w:val="en-US"/>
        </w:rPr>
        <w:drawing>
          <wp:inline distT="0" distB="0" distL="0" distR="0" wp14:anchorId="3A51F91D" wp14:editId="4BA435BB">
            <wp:extent cx="3869406" cy="1817449"/>
            <wp:effectExtent l="0" t="0" r="0" b="1143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entilation image and mask.png"/>
                    <pic:cNvPicPr/>
                  </pic:nvPicPr>
                  <pic:blipFill>
                    <a:blip r:embed="rId62">
                      <a:extLst>
                        <a:ext uri="{28A0092B-C50C-407E-A947-70E740481C1C}">
                          <a14:useLocalDpi xmlns:a14="http://schemas.microsoft.com/office/drawing/2010/main" val="0"/>
                        </a:ext>
                      </a:extLst>
                    </a:blip>
                    <a:stretch>
                      <a:fillRect/>
                    </a:stretch>
                  </pic:blipFill>
                  <pic:spPr>
                    <a:xfrm>
                      <a:off x="0" y="0"/>
                      <a:ext cx="3893699" cy="1828859"/>
                    </a:xfrm>
                    <a:prstGeom prst="rect">
                      <a:avLst/>
                    </a:prstGeom>
                  </pic:spPr>
                </pic:pic>
              </a:graphicData>
            </a:graphic>
          </wp:inline>
        </w:drawing>
      </w:r>
    </w:p>
    <w:p w14:paraId="04D4360E" w14:textId="674C9767" w:rsidR="0001744D" w:rsidRDefault="00D848A8" w:rsidP="006717E0">
      <w:pPr>
        <w:pStyle w:val="Caption"/>
      </w:pPr>
      <w:bookmarkStart w:id="185" w:name="_Ref19106670"/>
      <w:bookmarkStart w:id="186" w:name="_Toc27383027"/>
      <w:r>
        <w:t xml:space="preserve">Figure </w:t>
      </w:r>
      <w:fldSimple w:instr=" STYLEREF 1 \s ">
        <w:r w:rsidR="00824FFE">
          <w:rPr>
            <w:noProof/>
          </w:rPr>
          <w:t>2</w:t>
        </w:r>
      </w:fldSimple>
      <w:r w:rsidR="00824FFE">
        <w:noBreakHyphen/>
      </w:r>
      <w:fldSimple w:instr=" SEQ Figure \* ARABIC \s 1 ">
        <w:r w:rsidR="00824FFE">
          <w:rPr>
            <w:noProof/>
          </w:rPr>
          <w:t>18</w:t>
        </w:r>
      </w:fldSimple>
      <w:bookmarkEnd w:id="185"/>
      <w:r>
        <w:t xml:space="preserve">: </w:t>
      </w:r>
      <w:r w:rsidR="005E6BBB">
        <w:rPr>
          <w:vertAlign w:val="superscript"/>
        </w:rPr>
        <w:t>3</w:t>
      </w:r>
      <w:r w:rsidR="005E6BBB">
        <w:t>He</w:t>
      </w:r>
      <w:r>
        <w:t xml:space="preserve"> ventilation MRI and associated edited ventilation mask (green).</w:t>
      </w:r>
      <w:bookmarkEnd w:id="186"/>
      <w:r>
        <w:t xml:space="preserve"> </w:t>
      </w:r>
    </w:p>
    <w:p w14:paraId="56B9314C" w14:textId="66858C0F" w:rsidR="00D848A8" w:rsidRDefault="00D848A8" w:rsidP="001D70B4">
      <w:pPr>
        <w:pStyle w:val="Subtitle"/>
      </w:pPr>
      <w:r>
        <w:t>The mask represents any areas of the image with ventilation. The ventilated volume is calculated from the number of voxels in the ventilation mask, multiplied by the volume of the voxel.</w:t>
      </w:r>
    </w:p>
    <w:p w14:paraId="2C5B15F5" w14:textId="77777777" w:rsidR="001D70B4" w:rsidRPr="001D70B4" w:rsidRDefault="001D70B4" w:rsidP="001D70B4"/>
    <w:p w14:paraId="7EE45FF4" w14:textId="77777777" w:rsidR="00D848A8" w:rsidRPr="00E83AC2" w:rsidRDefault="00D848A8" w:rsidP="006717E0">
      <w:pPr>
        <w:pStyle w:val="Heading4"/>
      </w:pPr>
      <w:r w:rsidRPr="00E83AC2">
        <w:t>Thoracic cavity volume</w:t>
      </w:r>
      <w:r>
        <w:t xml:space="preserve"> (TCV)</w:t>
      </w:r>
    </w:p>
    <w:p w14:paraId="1A421C3D" w14:textId="77777777" w:rsidR="00D848A8" w:rsidRDefault="00D848A8" w:rsidP="006717E0"/>
    <w:p w14:paraId="754208BA" w14:textId="3B105DA5" w:rsidR="00D848A8" w:rsidRDefault="00D848A8" w:rsidP="006717E0">
      <w:r w:rsidRPr="00E83AC2">
        <w:t xml:space="preserve">The thoracic cavity volume (TCV) is a measure of the total lung volume in the </w:t>
      </w:r>
      <w:r w:rsidR="009F2E7D">
        <w:rPr>
          <w:vertAlign w:val="superscript"/>
        </w:rPr>
        <w:t>1</w:t>
      </w:r>
      <w:r w:rsidR="009F2E7D">
        <w:t>H</w:t>
      </w:r>
      <w:r>
        <w:t xml:space="preserve"> </w:t>
      </w:r>
      <w:r w:rsidRPr="00E83AC2">
        <w:t>image</w:t>
      </w:r>
      <w:r>
        <w:t xml:space="preserve"> performed during the same breath-hold as the </w:t>
      </w:r>
      <w:r w:rsidR="005E6BBB">
        <w:rPr>
          <w:vertAlign w:val="superscript"/>
        </w:rPr>
        <w:t>3</w:t>
      </w:r>
      <w:r w:rsidR="005E6BBB">
        <w:t>He</w:t>
      </w:r>
      <w:r>
        <w:t xml:space="preserve"> image.</w:t>
      </w:r>
      <w:r w:rsidRPr="00E83AC2">
        <w:t xml:space="preserve"> </w:t>
      </w:r>
      <w:r>
        <w:t xml:space="preserve">It </w:t>
      </w:r>
      <w:r w:rsidRPr="00E83AC2">
        <w:t xml:space="preserve">is measured in litres. It is directly calculated from the segmentation </w:t>
      </w:r>
      <w:r>
        <w:t>mask from</w:t>
      </w:r>
      <w:r w:rsidRPr="00E83AC2">
        <w:t xml:space="preserve"> the </w:t>
      </w:r>
      <w:r w:rsidR="009F2E7D">
        <w:rPr>
          <w:vertAlign w:val="superscript"/>
        </w:rPr>
        <w:t>1</w:t>
      </w:r>
      <w:r w:rsidR="009F2E7D">
        <w:t>H</w:t>
      </w:r>
      <w:r w:rsidRPr="00E83AC2">
        <w:t xml:space="preserve"> anatomical image. The volume of each voxel within the </w:t>
      </w:r>
      <w:r w:rsidR="009F2E7D">
        <w:rPr>
          <w:vertAlign w:val="superscript"/>
        </w:rPr>
        <w:t>1</w:t>
      </w:r>
      <w:r w:rsidR="009F2E7D">
        <w:t>H</w:t>
      </w:r>
      <w:r w:rsidRPr="00E83AC2">
        <w:t xml:space="preserve"> image is known and therefore the TCV is equal to the voxel volume multiplied by the number of voxels.</w:t>
      </w:r>
      <w:r>
        <w:t xml:space="preserve"> </w:t>
      </w:r>
      <w:r>
        <w:fldChar w:fldCharType="begin"/>
      </w:r>
      <w:r>
        <w:instrText xml:space="preserve"> REF _Ref19106744 \h </w:instrText>
      </w:r>
      <w:r w:rsidR="007911F3">
        <w:instrText xml:space="preserve"> \* MERGEFORMAT </w:instrText>
      </w:r>
      <w:r>
        <w:fldChar w:fldCharType="separate"/>
      </w:r>
      <w:r w:rsidR="00140F11">
        <w:t xml:space="preserve">Figure </w:t>
      </w:r>
      <w:r w:rsidR="00140F11">
        <w:rPr>
          <w:noProof/>
        </w:rPr>
        <w:t>2</w:t>
      </w:r>
      <w:r w:rsidR="00140F11">
        <w:rPr>
          <w:noProof/>
        </w:rPr>
        <w:noBreakHyphen/>
        <w:t>18</w:t>
      </w:r>
      <w:r>
        <w:fldChar w:fldCharType="end"/>
      </w:r>
      <w:r>
        <w:t xml:space="preserve"> shows a </w:t>
      </w:r>
      <w:r w:rsidR="009F2E7D">
        <w:rPr>
          <w:vertAlign w:val="superscript"/>
        </w:rPr>
        <w:t>1</w:t>
      </w:r>
      <w:r w:rsidR="009F2E7D">
        <w:t>H</w:t>
      </w:r>
      <w:r>
        <w:t xml:space="preserve"> image and the resulting thoracic cavity mask. The TCV is calculated from the thoracic cavity mask.</w:t>
      </w:r>
    </w:p>
    <w:p w14:paraId="0155CD19" w14:textId="77777777" w:rsidR="00D848A8" w:rsidRDefault="00D848A8" w:rsidP="006717E0"/>
    <w:p w14:paraId="53A9DF92" w14:textId="77777777" w:rsidR="00D848A8" w:rsidRDefault="00D848A8" w:rsidP="0030207F">
      <w:pPr>
        <w:jc w:val="center"/>
      </w:pPr>
      <w:r>
        <w:rPr>
          <w:noProof/>
          <w:lang w:val="en-US"/>
        </w:rPr>
        <w:lastRenderedPageBreak/>
        <w:drawing>
          <wp:inline distT="0" distB="0" distL="0" distR="0" wp14:anchorId="14DAF555" wp14:editId="1CF72752">
            <wp:extent cx="3852788" cy="1809643"/>
            <wp:effectExtent l="0" t="0" r="8255"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H and mask.png"/>
                    <pic:cNvPicPr/>
                  </pic:nvPicPr>
                  <pic:blipFill>
                    <a:blip r:embed="rId63">
                      <a:extLst>
                        <a:ext uri="{28A0092B-C50C-407E-A947-70E740481C1C}">
                          <a14:useLocalDpi xmlns:a14="http://schemas.microsoft.com/office/drawing/2010/main" val="0"/>
                        </a:ext>
                      </a:extLst>
                    </a:blip>
                    <a:stretch>
                      <a:fillRect/>
                    </a:stretch>
                  </pic:blipFill>
                  <pic:spPr>
                    <a:xfrm>
                      <a:off x="0" y="0"/>
                      <a:ext cx="3866137" cy="1815913"/>
                    </a:xfrm>
                    <a:prstGeom prst="rect">
                      <a:avLst/>
                    </a:prstGeom>
                  </pic:spPr>
                </pic:pic>
              </a:graphicData>
            </a:graphic>
          </wp:inline>
        </w:drawing>
      </w:r>
    </w:p>
    <w:p w14:paraId="638BB95E" w14:textId="7D97101B" w:rsidR="0001744D" w:rsidRDefault="00D848A8" w:rsidP="006717E0">
      <w:pPr>
        <w:pStyle w:val="Caption"/>
      </w:pPr>
      <w:bookmarkStart w:id="187" w:name="_Ref19106744"/>
      <w:bookmarkStart w:id="188" w:name="_Toc27383028"/>
      <w:r>
        <w:t xml:space="preserve">Figure </w:t>
      </w:r>
      <w:fldSimple w:instr=" STYLEREF 1 \s ">
        <w:r w:rsidR="00824FFE">
          <w:rPr>
            <w:noProof/>
          </w:rPr>
          <w:t>2</w:t>
        </w:r>
      </w:fldSimple>
      <w:r w:rsidR="00824FFE">
        <w:noBreakHyphen/>
      </w:r>
      <w:fldSimple w:instr=" SEQ Figure \* ARABIC \s 1 ">
        <w:r w:rsidR="00824FFE">
          <w:rPr>
            <w:noProof/>
          </w:rPr>
          <w:t>19</w:t>
        </w:r>
      </w:fldSimple>
      <w:bookmarkEnd w:id="187"/>
      <w:r>
        <w:t xml:space="preserve">: </w:t>
      </w:r>
      <w:r w:rsidR="009F2E7D">
        <w:rPr>
          <w:vertAlign w:val="superscript"/>
        </w:rPr>
        <w:t>1</w:t>
      </w:r>
      <w:r w:rsidR="009F2E7D">
        <w:t>H</w:t>
      </w:r>
      <w:r>
        <w:t xml:space="preserve"> MRI and associated edited thoracic cavity mask (white).</w:t>
      </w:r>
      <w:bookmarkEnd w:id="188"/>
      <w:r>
        <w:t xml:space="preserve"> </w:t>
      </w:r>
    </w:p>
    <w:p w14:paraId="36F2B351" w14:textId="02534596" w:rsidR="00D848A8" w:rsidRPr="00E83AC2" w:rsidRDefault="00D848A8" w:rsidP="006717E0">
      <w:pPr>
        <w:pStyle w:val="Subtitle"/>
      </w:pPr>
      <w:r>
        <w:t xml:space="preserve">The mask represents any areas of the image that is covered by the lungs irrespective of whether they are ventilated or not.  On the </w:t>
      </w:r>
      <w:r w:rsidR="009F2E7D">
        <w:rPr>
          <w:vertAlign w:val="superscript"/>
        </w:rPr>
        <w:t>1</w:t>
      </w:r>
      <w:r w:rsidR="009F2E7D">
        <w:t>H</w:t>
      </w:r>
      <w:r>
        <w:t xml:space="preserve"> image this equates to any area within the lung cavity with major airways removed. The thoracic cavity volume is calculated from the number of voxels in the thoracic cavity mask, multiplied by the volume of the voxel.</w:t>
      </w:r>
    </w:p>
    <w:p w14:paraId="0569392B" w14:textId="50AC2AF6" w:rsidR="00D848A8" w:rsidRDefault="00D848A8" w:rsidP="006717E0">
      <w:pPr>
        <w:rPr>
          <w:rFonts w:asciiTheme="majorHAnsi" w:eastAsiaTheme="majorEastAsia" w:hAnsiTheme="majorHAnsi" w:cstheme="majorBidi"/>
          <w:color w:val="284777"/>
        </w:rPr>
      </w:pPr>
    </w:p>
    <w:p w14:paraId="30C2D5AD" w14:textId="77777777" w:rsidR="00D848A8" w:rsidRPr="00E83AC2" w:rsidRDefault="00D848A8" w:rsidP="006717E0">
      <w:pPr>
        <w:pStyle w:val="Heading4"/>
      </w:pPr>
      <w:r w:rsidRPr="00E83AC2">
        <w:t>Ventilation defect percentage</w:t>
      </w:r>
      <w:r>
        <w:t xml:space="preserve"> (VDP)</w:t>
      </w:r>
    </w:p>
    <w:p w14:paraId="3D8C2A62" w14:textId="77777777" w:rsidR="00D848A8" w:rsidRDefault="00D848A8" w:rsidP="006717E0"/>
    <w:p w14:paraId="4542D7F4" w14:textId="0A43FAEB" w:rsidR="00D848A8" w:rsidRPr="00C34DC2" w:rsidRDefault="00D848A8" w:rsidP="006717E0">
      <w:r>
        <w:t xml:space="preserve">The ventilation defect percentage (VDP) is the percentage of the TCV that is not ventilated in the </w:t>
      </w:r>
      <w:r w:rsidR="005E6BBB">
        <w:rPr>
          <w:vertAlign w:val="superscript"/>
        </w:rPr>
        <w:t>3</w:t>
      </w:r>
      <w:r w:rsidR="005E6BBB">
        <w:t>He</w:t>
      </w:r>
      <w:r>
        <w:t xml:space="preserve"> MR images. Areas of the </w:t>
      </w:r>
      <w:r w:rsidR="005E6BBB">
        <w:rPr>
          <w:vertAlign w:val="superscript"/>
        </w:rPr>
        <w:t>3</w:t>
      </w:r>
      <w:r w:rsidR="005E6BBB">
        <w:t>He</w:t>
      </w:r>
      <w:r>
        <w:t xml:space="preserve"> image that contribute to VDP appear black. It is calculated as: VDP = 100-((VV/TCV)*100). Larger VDP values are associated with increased lung disease. Areas of the lung contributing to VDP are depicted in green in </w:t>
      </w:r>
      <w:r>
        <w:fldChar w:fldCharType="begin"/>
      </w:r>
      <w:r>
        <w:instrText xml:space="preserve"> REF _Ref19109059 \h </w:instrText>
      </w:r>
      <w:r w:rsidR="007911F3">
        <w:instrText xml:space="preserve"> \* MERGEFORMAT </w:instrText>
      </w:r>
      <w:r>
        <w:fldChar w:fldCharType="separate"/>
      </w:r>
      <w:r w:rsidR="00140F11">
        <w:t xml:space="preserve">Figure </w:t>
      </w:r>
      <w:r w:rsidR="00140F11">
        <w:rPr>
          <w:noProof/>
        </w:rPr>
        <w:t>2</w:t>
      </w:r>
      <w:r w:rsidR="00140F11">
        <w:rPr>
          <w:noProof/>
        </w:rPr>
        <w:noBreakHyphen/>
        <w:t>19</w:t>
      </w:r>
      <w:r>
        <w:fldChar w:fldCharType="end"/>
      </w:r>
      <w:r>
        <w:t>.</w:t>
      </w:r>
    </w:p>
    <w:p w14:paraId="30638A20" w14:textId="77777777" w:rsidR="00D848A8" w:rsidRDefault="00D848A8" w:rsidP="006717E0"/>
    <w:p w14:paraId="75B6C956" w14:textId="77777777" w:rsidR="00D848A8" w:rsidRDefault="00D848A8" w:rsidP="0030207F">
      <w:pPr>
        <w:jc w:val="center"/>
      </w:pPr>
      <w:r>
        <w:rPr>
          <w:noProof/>
          <w:lang w:val="en-US"/>
        </w:rPr>
        <w:drawing>
          <wp:inline distT="0" distB="0" distL="0" distR="0" wp14:anchorId="0EA9205E" wp14:editId="3DE176E9">
            <wp:extent cx="3801313" cy="1881713"/>
            <wp:effectExtent l="0" t="0" r="889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VDP masks.png"/>
                    <pic:cNvPicPr/>
                  </pic:nvPicPr>
                  <pic:blipFill>
                    <a:blip r:embed="rId64">
                      <a:extLst>
                        <a:ext uri="{28A0092B-C50C-407E-A947-70E740481C1C}">
                          <a14:useLocalDpi xmlns:a14="http://schemas.microsoft.com/office/drawing/2010/main" val="0"/>
                        </a:ext>
                      </a:extLst>
                    </a:blip>
                    <a:stretch>
                      <a:fillRect/>
                    </a:stretch>
                  </pic:blipFill>
                  <pic:spPr>
                    <a:xfrm>
                      <a:off x="0" y="0"/>
                      <a:ext cx="3831738" cy="1896774"/>
                    </a:xfrm>
                    <a:prstGeom prst="rect">
                      <a:avLst/>
                    </a:prstGeom>
                  </pic:spPr>
                </pic:pic>
              </a:graphicData>
            </a:graphic>
          </wp:inline>
        </w:drawing>
      </w:r>
    </w:p>
    <w:p w14:paraId="0EC683AC" w14:textId="446020F8" w:rsidR="00C562EB" w:rsidRDefault="00D848A8" w:rsidP="006717E0">
      <w:pPr>
        <w:pStyle w:val="Caption"/>
        <w:rPr>
          <w:noProof/>
        </w:rPr>
      </w:pPr>
      <w:bookmarkStart w:id="189" w:name="_Ref19109059"/>
      <w:bookmarkStart w:id="190" w:name="_Toc27383029"/>
      <w:r>
        <w:t xml:space="preserve">Figure </w:t>
      </w:r>
      <w:fldSimple w:instr=" STYLEREF 1 \s ">
        <w:r w:rsidR="00824FFE">
          <w:rPr>
            <w:noProof/>
          </w:rPr>
          <w:t>2</w:t>
        </w:r>
      </w:fldSimple>
      <w:r w:rsidR="00824FFE">
        <w:noBreakHyphen/>
      </w:r>
      <w:fldSimple w:instr=" SEQ Figure \* ARABIC \s 1 ">
        <w:r w:rsidR="00824FFE">
          <w:rPr>
            <w:noProof/>
          </w:rPr>
          <w:t>20</w:t>
        </w:r>
      </w:fldSimple>
      <w:bookmarkEnd w:id="189"/>
      <w:r>
        <w:rPr>
          <w:noProof/>
        </w:rPr>
        <w:t xml:space="preserve">: </w:t>
      </w:r>
      <w:r w:rsidR="005E6BBB">
        <w:rPr>
          <w:vertAlign w:val="superscript"/>
        </w:rPr>
        <w:t>3</w:t>
      </w:r>
      <w:r w:rsidR="005E6BBB">
        <w:t>He</w:t>
      </w:r>
      <w:r>
        <w:rPr>
          <w:noProof/>
        </w:rPr>
        <w:t xml:space="preserve"> and </w:t>
      </w:r>
      <w:r w:rsidR="009F2E7D">
        <w:rPr>
          <w:vertAlign w:val="superscript"/>
        </w:rPr>
        <w:t>1</w:t>
      </w:r>
      <w:r w:rsidR="009F2E7D">
        <w:t>H</w:t>
      </w:r>
      <w:r>
        <w:rPr>
          <w:noProof/>
        </w:rPr>
        <w:t xml:space="preserve"> MRI and their resulting masks overlaid.</w:t>
      </w:r>
      <w:bookmarkEnd w:id="190"/>
      <w:r>
        <w:rPr>
          <w:noProof/>
        </w:rPr>
        <w:t xml:space="preserve"> </w:t>
      </w:r>
    </w:p>
    <w:p w14:paraId="0056CEAC" w14:textId="70B61288" w:rsidR="00D848A8" w:rsidRDefault="00D848A8" w:rsidP="006717E0">
      <w:pPr>
        <w:pStyle w:val="Subtitle"/>
      </w:pPr>
      <w:r>
        <w:rPr>
          <w:noProof/>
        </w:rPr>
        <w:t xml:space="preserve">On the left the </w:t>
      </w:r>
      <w:r w:rsidR="005E6BBB">
        <w:rPr>
          <w:vertAlign w:val="superscript"/>
        </w:rPr>
        <w:t>3</w:t>
      </w:r>
      <w:r w:rsidR="005E6BBB">
        <w:t>He</w:t>
      </w:r>
      <w:r>
        <w:rPr>
          <w:noProof/>
        </w:rPr>
        <w:t xml:space="preserve"> image is red and the </w:t>
      </w:r>
      <w:r w:rsidR="009F2E7D">
        <w:rPr>
          <w:vertAlign w:val="superscript"/>
        </w:rPr>
        <w:t>1</w:t>
      </w:r>
      <w:r w:rsidR="009F2E7D">
        <w:t>H</w:t>
      </w:r>
      <w:r>
        <w:rPr>
          <w:noProof/>
        </w:rPr>
        <w:t xml:space="preserve"> image is green. On the right are the fully edited masks. The yellow areas of the mask are areas of the throacic cavity that have ventilation in the same areas. Green areas are regions of the the thoracic cavity without any ventilation. These green areas additionally contribute to the VDP. </w:t>
      </w:r>
    </w:p>
    <w:p w14:paraId="1D435BA7" w14:textId="77777777" w:rsidR="00D848A8" w:rsidRDefault="00D848A8" w:rsidP="006717E0"/>
    <w:p w14:paraId="3C1FCDDE" w14:textId="3A68EBF1" w:rsidR="00D848A8" w:rsidRPr="00E83AC2" w:rsidRDefault="00D848A8" w:rsidP="006717E0">
      <w:pPr>
        <w:pStyle w:val="Heading4"/>
      </w:pPr>
      <w:r w:rsidRPr="00E83AC2">
        <w:t>Ventilation heterogeneity index</w:t>
      </w:r>
      <w:r>
        <w:t xml:space="preserve"> (</w:t>
      </w:r>
      <w:r w:rsidR="005E6BBB">
        <w:t>VH</w:t>
      </w:r>
      <w:r w:rsidR="005E6BBB">
        <w:rPr>
          <w:vertAlign w:val="subscript"/>
        </w:rPr>
        <w:t>I</w:t>
      </w:r>
      <w:r>
        <w:t>)</w:t>
      </w:r>
    </w:p>
    <w:p w14:paraId="2B29885B" w14:textId="77777777" w:rsidR="00D848A8" w:rsidRDefault="00D848A8" w:rsidP="006717E0"/>
    <w:p w14:paraId="7360C234" w14:textId="1E3C3884" w:rsidR="00D848A8" w:rsidRDefault="00D848A8" w:rsidP="006717E0">
      <w:pPr>
        <w:rPr>
          <w:color w:val="000000" w:themeColor="text1"/>
        </w:rPr>
      </w:pPr>
      <w:r>
        <w:t>The ventilation heterogeneity index (</w:t>
      </w:r>
      <w:r w:rsidR="005E6BBB">
        <w:t>VH</w:t>
      </w:r>
      <w:r w:rsidR="005E6BBB">
        <w:rPr>
          <w:vertAlign w:val="subscript"/>
        </w:rPr>
        <w:t>I</w:t>
      </w:r>
      <w:r>
        <w:t xml:space="preserve">) is a marker of the heterogeneity of the </w:t>
      </w:r>
      <w:r w:rsidR="005E6BBB">
        <w:rPr>
          <w:vertAlign w:val="superscript"/>
        </w:rPr>
        <w:t>3</w:t>
      </w:r>
      <w:r w:rsidR="005E6BBB">
        <w:t>He</w:t>
      </w:r>
      <w:r>
        <w:t xml:space="preserve"> signal within ventilated regions of the </w:t>
      </w:r>
      <w:r w:rsidR="005E6BBB">
        <w:rPr>
          <w:vertAlign w:val="superscript"/>
        </w:rPr>
        <w:t>3</w:t>
      </w:r>
      <w:r w:rsidR="005E6BBB">
        <w:t>He</w:t>
      </w:r>
      <w:r>
        <w:t xml:space="preserve"> MR images. The ventilation mask (used to calculate the TCV) was used to determine the areas of the ventilation image with which the algorithm was to be performed on. For </w:t>
      </w:r>
      <w:r>
        <w:lastRenderedPageBreak/>
        <w:t xml:space="preserve">each ventilated voxel within the whole image (on every slice), a local coefficient of variation of signal intensity in the surrounding voxels (in a 3 x 3 moving window) is computed </w:t>
      </w:r>
      <w:r>
        <w:fldChar w:fldCharType="begin">
          <w:fldData xml:space="preserve">PEVuZE5vdGU+PENpdGU+PEF1dGhvcj5UemVuZzwvQXV0aG9yPjxZZWFyPjIwMDk8L1llYXI+PFJl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</w:fldData>
        </w:fldChar>
      </w:r>
      <w:r w:rsidR="00B86FC1">
        <w:instrText xml:space="preserve"> ADDIN EN.CITE </w:instrText>
      </w:r>
      <w:r w:rsidR="00B86FC1">
        <w:fldChar w:fldCharType="begin">
          <w:fldData xml:space="preserve">PEVuZE5vdGU+PENpdGU+PEF1dGhvcj5UemVuZzwvQXV0aG9yPjxZZWFyPjIwMDk8L1llYXI+PFJl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</w:fldData>
        </w:fldChar>
      </w:r>
      <w:r w:rsidR="00B86FC1">
        <w:instrText xml:space="preserve"> ADDIN EN.CITE.DATA </w:instrText>
      </w:r>
      <w:r w:rsidR="00B86FC1">
        <w:fldChar w:fldCharType="end"/>
      </w:r>
      <w:r>
        <w:fldChar w:fldCharType="separate"/>
      </w:r>
      <w:r w:rsidR="00B86FC1">
        <w:rPr>
          <w:noProof/>
        </w:rPr>
        <w:t>[219]</w:t>
      </w:r>
      <w:r>
        <w:fldChar w:fldCharType="end"/>
      </w:r>
      <w:r>
        <w:t xml:space="preserve">. </w:t>
      </w:r>
      <w:r>
        <w:fldChar w:fldCharType="begin"/>
      </w:r>
      <w:r>
        <w:instrText xml:space="preserve"> REF _Ref19105594 \h </w:instrText>
      </w:r>
      <w:r w:rsidR="007911F3">
        <w:instrText xml:space="preserve"> \* MERGEFORMAT </w:instrText>
      </w:r>
      <w:r>
        <w:fldChar w:fldCharType="separate"/>
      </w:r>
      <w:r w:rsidR="00140F11">
        <w:t xml:space="preserve">Figure </w:t>
      </w:r>
      <w:r w:rsidR="00140F11">
        <w:rPr>
          <w:noProof/>
        </w:rPr>
        <w:t>2</w:t>
      </w:r>
      <w:r w:rsidR="00140F11">
        <w:rPr>
          <w:noProof/>
        </w:rPr>
        <w:noBreakHyphen/>
        <w:t>20</w:t>
      </w:r>
      <w:r>
        <w:fldChar w:fldCharType="end"/>
      </w:r>
      <w:r>
        <w:t>, shows how a ventilation image is assessed by this moving 3x3 moving window to create the histogram of local ventilation heterogeneity. Each coefficient of variation value is plotted in histogram form (</w:t>
      </w:r>
      <w:r>
        <w:fldChar w:fldCharType="begin"/>
      </w:r>
      <w:r>
        <w:instrText xml:space="preserve"> REF _Ref19105594 \h </w:instrText>
      </w:r>
      <w:r w:rsidR="007911F3">
        <w:instrText xml:space="preserve"> \* MERGEFORMAT </w:instrText>
      </w:r>
      <w:r>
        <w:fldChar w:fldCharType="separate"/>
      </w:r>
      <w:r w:rsidR="00140F11">
        <w:t xml:space="preserve">Figure </w:t>
      </w:r>
      <w:r w:rsidR="00140F11">
        <w:rPr>
          <w:noProof/>
        </w:rPr>
        <w:t>2</w:t>
      </w:r>
      <w:r w:rsidR="00140F11">
        <w:rPr>
          <w:noProof/>
        </w:rPr>
        <w:noBreakHyphen/>
        <w:t>20</w:t>
      </w:r>
      <w:r>
        <w:fldChar w:fldCharType="end"/>
      </w:r>
      <w:r>
        <w:t xml:space="preserve"> and </w:t>
      </w:r>
      <w:r>
        <w:fldChar w:fldCharType="begin"/>
      </w:r>
      <w:r>
        <w:instrText xml:space="preserve"> REF _Ref19104750 \h </w:instrText>
      </w:r>
      <w:r w:rsidR="007911F3">
        <w:instrText xml:space="preserve"> \* MERGEFORMAT </w:instrText>
      </w:r>
      <w:r>
        <w:fldChar w:fldCharType="separate"/>
      </w:r>
      <w:r w:rsidR="00140F11">
        <w:t xml:space="preserve">Figure </w:t>
      </w:r>
      <w:r w:rsidR="00140F11">
        <w:rPr>
          <w:noProof/>
        </w:rPr>
        <w:t>2</w:t>
      </w:r>
      <w:r w:rsidR="00140F11">
        <w:rPr>
          <w:noProof/>
        </w:rPr>
        <w:noBreakHyphen/>
        <w:t>23</w:t>
      </w:r>
      <w:r>
        <w:fldChar w:fldCharType="end"/>
      </w:r>
      <w:r>
        <w:t xml:space="preserve">H) against the frequency of that value being achieved. </w:t>
      </w:r>
      <w:r w:rsidR="005E6BBB">
        <w:t>VH</w:t>
      </w:r>
      <w:r w:rsidR="005E6BBB">
        <w:rPr>
          <w:vertAlign w:val="subscript"/>
        </w:rPr>
        <w:t>I</w:t>
      </w:r>
      <w:r>
        <w:t xml:space="preserve"> is the inter-quartile range of the distribution of those values. Increased </w:t>
      </w:r>
      <w:r w:rsidR="005E6BBB">
        <w:t>VH</w:t>
      </w:r>
      <w:r w:rsidR="005E6BBB">
        <w:rPr>
          <w:vertAlign w:val="subscript"/>
        </w:rPr>
        <w:t>I</w:t>
      </w:r>
      <w:r>
        <w:t xml:space="preserve"> is associated with increased ventilation heterogeneity and therefore increased lung disease.</w:t>
      </w:r>
      <w:r w:rsidRPr="0006355E">
        <w:rPr>
          <w:color w:val="000000" w:themeColor="text1"/>
        </w:rPr>
        <w:t xml:space="preserve"> </w:t>
      </w:r>
    </w:p>
    <w:p w14:paraId="6207391A" w14:textId="77777777" w:rsidR="00D848A8" w:rsidRDefault="00D848A8" w:rsidP="006717E0"/>
    <w:p w14:paraId="4A269028" w14:textId="22ED4355" w:rsidR="00D848A8" w:rsidRDefault="00D848A8" w:rsidP="006717E0">
      <w:r>
        <w:t xml:space="preserve">The histograms displayed in </w:t>
      </w:r>
      <w:r>
        <w:fldChar w:fldCharType="begin"/>
      </w:r>
      <w:r>
        <w:instrText xml:space="preserve"> REF _Ref19105594 \h </w:instrText>
      </w:r>
      <w:r w:rsidR="007911F3">
        <w:instrText xml:space="preserve"> \* MERGEFORMAT </w:instrText>
      </w:r>
      <w:r>
        <w:fldChar w:fldCharType="separate"/>
      </w:r>
      <w:r w:rsidR="00140F11">
        <w:t xml:space="preserve">Figure </w:t>
      </w:r>
      <w:r w:rsidR="00140F11">
        <w:rPr>
          <w:noProof/>
        </w:rPr>
        <w:t>2</w:t>
      </w:r>
      <w:r w:rsidR="00140F11">
        <w:rPr>
          <w:noProof/>
        </w:rPr>
        <w:noBreakHyphen/>
        <w:t>20</w:t>
      </w:r>
      <w:r>
        <w:fldChar w:fldCharType="end"/>
      </w:r>
      <w:r>
        <w:t xml:space="preserve">, show that the resulting distribution of the local coefficient of variation in healthy lungs, is shifted to the left. With increasing disease, the peak starts to shift over to the right and the distribution becomes wider. Therefore, the </w:t>
      </w:r>
      <w:r w:rsidRPr="009F0ACC">
        <w:t xml:space="preserve">inter-quartile range was reported </w:t>
      </w:r>
      <w:r>
        <w:t xml:space="preserve">to best represent the overall histogram </w:t>
      </w:r>
      <w:r w:rsidRPr="009F0ACC">
        <w:t xml:space="preserve">due to </w:t>
      </w:r>
      <w:r>
        <w:t xml:space="preserve">the </w:t>
      </w:r>
      <w:r w:rsidRPr="009F0ACC">
        <w:t>non-normal</w:t>
      </w:r>
      <w:r>
        <w:t xml:space="preserve"> distribution.</w:t>
      </w:r>
      <w:r w:rsidRPr="009F0ACC">
        <w:t xml:space="preserve"> </w:t>
      </w:r>
      <w:r w:rsidR="005E6BBB">
        <w:t>VH</w:t>
      </w:r>
      <w:r w:rsidR="005E6BBB">
        <w:rPr>
          <w:vertAlign w:val="subscript"/>
        </w:rPr>
        <w:t>I</w:t>
      </w:r>
      <w:r w:rsidRPr="009F0ACC">
        <w:t xml:space="preserve"> for a hypothetical perfectly ventilated lung would be 0, with increasing values representing increased ventilation heterogeneity.</w:t>
      </w:r>
    </w:p>
    <w:p w14:paraId="5FA89E84" w14:textId="77777777" w:rsidR="00D848A8" w:rsidRDefault="00D848A8" w:rsidP="006717E0"/>
    <w:p w14:paraId="62D61474" w14:textId="77777777" w:rsidR="00D848A8" w:rsidRDefault="00D848A8" w:rsidP="0030207F">
      <w:pPr>
        <w:jc w:val="center"/>
      </w:pPr>
      <w:r>
        <w:rPr>
          <w:noProof/>
          <w:lang w:val="en-US"/>
        </w:rPr>
        <w:drawing>
          <wp:inline distT="0" distB="0" distL="0" distR="0" wp14:anchorId="2EB25EB1" wp14:editId="0BE78432">
            <wp:extent cx="5745268" cy="2865020"/>
            <wp:effectExtent l="0" t="0" r="0" b="571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 figure.png"/>
                    <pic:cNvPicPr/>
                  </pic:nvPicPr>
                  <pic:blipFill>
                    <a:blip r:embed="rId65">
                      <a:extLst>
                        <a:ext uri="{28A0092B-C50C-407E-A947-70E740481C1C}">
                          <a14:useLocalDpi xmlns:a14="http://schemas.microsoft.com/office/drawing/2010/main" val="0"/>
                        </a:ext>
                      </a:extLst>
                    </a:blip>
                    <a:stretch>
                      <a:fillRect/>
                    </a:stretch>
                  </pic:blipFill>
                  <pic:spPr>
                    <a:xfrm>
                      <a:off x="0" y="0"/>
                      <a:ext cx="5752462" cy="2868608"/>
                    </a:xfrm>
                    <a:prstGeom prst="rect">
                      <a:avLst/>
                    </a:prstGeom>
                  </pic:spPr>
                </pic:pic>
              </a:graphicData>
            </a:graphic>
          </wp:inline>
        </w:drawing>
      </w:r>
    </w:p>
    <w:p w14:paraId="13F1DC54" w14:textId="3F0E23E0" w:rsidR="00C562EB" w:rsidRDefault="00D848A8" w:rsidP="006717E0">
      <w:pPr>
        <w:pStyle w:val="Caption"/>
      </w:pPr>
      <w:bookmarkStart w:id="191" w:name="_Ref19105594"/>
      <w:bookmarkStart w:id="192" w:name="_Ref21868470"/>
      <w:bookmarkStart w:id="193" w:name="_Toc27383030"/>
      <w:r>
        <w:t xml:space="preserve">Figure </w:t>
      </w:r>
      <w:fldSimple w:instr=" STYLEREF 1 \s ">
        <w:r w:rsidR="00824FFE">
          <w:rPr>
            <w:noProof/>
          </w:rPr>
          <w:t>2</w:t>
        </w:r>
      </w:fldSimple>
      <w:r w:rsidR="00824FFE">
        <w:noBreakHyphen/>
      </w:r>
      <w:fldSimple w:instr=" SEQ Figure \* ARABIC \s 1 ">
        <w:r w:rsidR="00824FFE">
          <w:rPr>
            <w:noProof/>
          </w:rPr>
          <w:t>21</w:t>
        </w:r>
      </w:fldSimple>
      <w:bookmarkEnd w:id="191"/>
      <w:r>
        <w:t>: The calculation of the ventilation heterogeneity index (</w:t>
      </w:r>
      <w:r w:rsidR="005E6BBB">
        <w:t>VH</w:t>
      </w:r>
      <w:r w:rsidR="005E6BBB">
        <w:rPr>
          <w:vertAlign w:val="subscript"/>
        </w:rPr>
        <w:t>I</w:t>
      </w:r>
      <w:r>
        <w:t>).</w:t>
      </w:r>
      <w:bookmarkEnd w:id="192"/>
      <w:bookmarkEnd w:id="193"/>
      <w:r>
        <w:t xml:space="preserve"> </w:t>
      </w:r>
    </w:p>
    <w:p w14:paraId="49DB9290" w14:textId="409E2BCD" w:rsidR="00D848A8" w:rsidRPr="00FD2D8D" w:rsidRDefault="00D848A8" w:rsidP="006717E0">
      <w:pPr>
        <w:pStyle w:val="Subtitle"/>
        <w:rPr>
          <w:color w:val="auto"/>
        </w:rPr>
      </w:pPr>
      <w:r>
        <w:t xml:space="preserve">For each ventilation image, a window covering 3*3 voxels and centred on an individual voxel is used to calculate to the local co-efficient of variance (CV) of signal intensity for the central voxel. The more heterogeneous the signal intensity the higher the local CV. This value is then plotted into a histogram. The window is then moved and centred on every ventilated voxel within the image, with the resulting CV plotted. From the resulting histogram, the ventilation heterogeneity index is calculated as the inter-quartile range of the distribution. </w:t>
      </w:r>
    </w:p>
    <w:p w14:paraId="079271C9" w14:textId="77777777" w:rsidR="00D848A8" w:rsidRDefault="00D848A8" w:rsidP="006717E0"/>
    <w:p w14:paraId="7B75BAFF" w14:textId="77777777" w:rsidR="0030207F" w:rsidRDefault="0030207F">
      <w:pPr>
        <w:spacing w:line="240" w:lineRule="auto"/>
        <w:ind w:right="0"/>
        <w:jc w:val="left"/>
        <w:rPr>
          <w:rFonts w:asciiTheme="majorHAnsi" w:eastAsiaTheme="majorEastAsia" w:hAnsiTheme="majorHAnsi" w:cstheme="majorBidi"/>
          <w:b/>
          <w:bCs/>
          <w:i/>
          <w:iCs/>
          <w:color w:val="000000" w:themeColor="text1"/>
        </w:rPr>
      </w:pPr>
      <w:bookmarkStart w:id="194" w:name="_Ref21781003"/>
      <w:r>
        <w:br w:type="page"/>
      </w:r>
    </w:p>
    <w:p w14:paraId="354185CA" w14:textId="37315AD0" w:rsidR="00D848A8" w:rsidRPr="00E83AC2" w:rsidRDefault="00D848A8" w:rsidP="006717E0">
      <w:pPr>
        <w:pStyle w:val="Heading4"/>
      </w:pPr>
      <w:bookmarkStart w:id="195" w:name="_Ref21986497"/>
      <w:r w:rsidRPr="00E83AC2">
        <w:lastRenderedPageBreak/>
        <w:t>Reversible-volume index</w:t>
      </w:r>
      <w:bookmarkEnd w:id="194"/>
      <w:bookmarkEnd w:id="195"/>
    </w:p>
    <w:p w14:paraId="2DB66B21" w14:textId="77777777" w:rsidR="00D848A8" w:rsidRDefault="00D848A8" w:rsidP="006717E0"/>
    <w:p w14:paraId="4A38952C" w14:textId="7A1A9524" w:rsidR="00D848A8" w:rsidRDefault="00D848A8" w:rsidP="006717E0">
      <w:r w:rsidRPr="009F0ACC">
        <w:t xml:space="preserve">The reversible-volume index is quantitatively derived from </w:t>
      </w:r>
      <w:r>
        <w:t xml:space="preserve">both </w:t>
      </w:r>
      <w:r w:rsidRPr="009F0ACC">
        <w:t>the EIVt and TLC</w:t>
      </w:r>
      <w:r>
        <w:t>,</w:t>
      </w:r>
      <w:r w:rsidRPr="009F0ACC">
        <w:t xml:space="preserve"> </w:t>
      </w:r>
      <w:r w:rsidR="005E6BBB">
        <w:rPr>
          <w:vertAlign w:val="superscript"/>
        </w:rPr>
        <w:t>3</w:t>
      </w:r>
      <w:r w:rsidR="005E6BBB">
        <w:t>He</w:t>
      </w:r>
      <w:r w:rsidRPr="009F0ACC">
        <w:t xml:space="preserve"> and </w:t>
      </w:r>
      <w:r w:rsidR="009F2E7D">
        <w:rPr>
          <w:vertAlign w:val="superscript"/>
        </w:rPr>
        <w:t>1</w:t>
      </w:r>
      <w:r w:rsidR="009F2E7D">
        <w:t>H</w:t>
      </w:r>
      <w:r w:rsidRPr="009F0ACC">
        <w:t xml:space="preserve"> MR images and describes the relative change in </w:t>
      </w:r>
      <w:r>
        <w:t>VV</w:t>
      </w:r>
      <w:r w:rsidRPr="009F0ACC">
        <w:t xml:space="preserve"> when compared to the increase in </w:t>
      </w:r>
      <w:r>
        <w:t>TCV caused by deep inhalation</w:t>
      </w:r>
      <w:r w:rsidRPr="009F0ACC">
        <w:t>.</w:t>
      </w:r>
      <w:r>
        <w:t xml:space="preserve"> It</w:t>
      </w:r>
      <w:r w:rsidRPr="00CD7AB0">
        <w:t xml:space="preserve"> was calculated </w:t>
      </w:r>
      <w:r>
        <w:t>from the EIVt and TLC images by</w:t>
      </w:r>
      <w:r w:rsidRPr="00CD7AB0">
        <w:t xml:space="preserve">: </w:t>
      </w:r>
    </w:p>
    <w:p w14:paraId="6E93B5E1" w14:textId="77777777" w:rsidR="0030207F" w:rsidRPr="00CD7AB0" w:rsidRDefault="0030207F" w:rsidP="006717E0"/>
    <w:p w14:paraId="77BF9E0F" w14:textId="77777777" w:rsidR="00D848A8" w:rsidRPr="00DA1AC0" w:rsidRDefault="00D848A8" w:rsidP="0030207F">
      <w:pPr>
        <w:jc w:val="center"/>
      </w:pPr>
      <w:r>
        <w:rPr>
          <w:lang w:val="en-US"/>
        </w:rPr>
        <w:t>R</w:t>
      </w:r>
      <w:r w:rsidRPr="00A77CCA">
        <w:rPr>
          <w:lang w:val="en-US"/>
        </w:rPr>
        <w:t xml:space="preserve">eversible-volume </w:t>
      </w:r>
      <w:r>
        <w:rPr>
          <w:lang w:val="en-US"/>
        </w:rPr>
        <w:t>index</w:t>
      </w:r>
      <w:r>
        <w:t xml:space="preserve"> = </w:t>
      </w:r>
      <m:oMath>
        <m:f>
          <m:fPr>
            <m:ctrlPr>
              <w:rPr>
                <w:rFonts w:ascii="Cambria Math" w:hAnsi="Cambria Math"/>
                <w:i/>
              </w:rPr>
            </m:ctrlPr>
          </m:fPr>
          <m:num>
            <m:r>
              <w:rPr>
                <w:rFonts w:ascii="Cambria Math" w:hAnsi="Cambria Math"/>
              </w:rPr>
              <m:t>(</m:t>
            </m:r>
            <m:r>
              <m:rPr>
                <m:sty m:val="p"/>
              </m:rPr>
              <w:rPr>
                <w:rFonts w:ascii="Cambria Math" w:hAnsi="Cambria Math" w:cs="Lucida Grande"/>
                <w:color w:val="000000"/>
              </w:rPr>
              <m:t>Δ</m:t>
            </m:r>
            <m:r>
              <m:rPr>
                <m:sty m:val="p"/>
              </m:rPr>
              <w:rPr>
                <w:rFonts w:ascii="Cambria Math" w:hAnsi="Cambria Math"/>
              </w:rPr>
              <m:t>VV)</m:t>
            </m:r>
          </m:num>
          <m:den>
            <m:r>
              <w:rPr>
                <w:rFonts w:ascii="Cambria Math" w:hAnsi="Cambria Math"/>
              </w:rPr>
              <m:t>(</m:t>
            </m:r>
            <m:r>
              <m:rPr>
                <m:sty m:val="p"/>
              </m:rPr>
              <w:rPr>
                <w:rFonts w:ascii="Cambria Math" w:hAnsi="Cambria Math" w:cs="Lucida Grande"/>
                <w:color w:val="000000"/>
              </w:rPr>
              <m:t>ΔTCV)</m:t>
            </m:r>
          </m:den>
        </m:f>
      </m:oMath>
    </w:p>
    <w:p w14:paraId="0D1FA6EE" w14:textId="77777777" w:rsidR="00D848A8" w:rsidRDefault="00D848A8" w:rsidP="006717E0"/>
    <w:p w14:paraId="1253A725" w14:textId="77777777" w:rsidR="00D848A8" w:rsidRPr="009F0ACC" w:rsidRDefault="00D848A8" w:rsidP="006717E0">
      <w:r w:rsidRPr="009F0ACC">
        <w:t xml:space="preserve">The reversible-volume index in a healthy subject with no ventilation defects would equal 1.0, as the increase in </w:t>
      </w:r>
      <w:r>
        <w:t>VV</w:t>
      </w:r>
      <w:r w:rsidRPr="009F0ACC">
        <w:t xml:space="preserve"> would be the same as the increase in </w:t>
      </w:r>
      <w:r>
        <w:t>TCV</w:t>
      </w:r>
      <w:r w:rsidRPr="009F0ACC">
        <w:t xml:space="preserve"> when comparing EIVt to TLC images. The reversible-volume index in a patient with non-reversible ventilation defects </w:t>
      </w:r>
      <w:r>
        <w:t xml:space="preserve">at TLC when compared to EIVt </w:t>
      </w:r>
      <w:r w:rsidRPr="009F0ACC">
        <w:t>(resulting from complete obstruction)</w:t>
      </w:r>
      <w:r>
        <w:t>,</w:t>
      </w:r>
      <w:r w:rsidRPr="009F0ACC">
        <w:t xml:space="preserve"> would also equal 1.0. The reversible-volume index in a subject with CF with significant ventilation defects at EIVt, which at least partially resolve at TLC would have a reversible-volume index &gt;1.0. This is caused by ventilation defects at EIVt becoming ventilated at TLC and therefore the increase in </w:t>
      </w:r>
      <w:r>
        <w:t>VV</w:t>
      </w:r>
      <w:r w:rsidRPr="009F0ACC">
        <w:t xml:space="preserve"> is larger than the increase in </w:t>
      </w:r>
      <w:r>
        <w:t>TCV</w:t>
      </w:r>
      <w:r w:rsidRPr="009F0ACC">
        <w:t xml:space="preserve">. </w:t>
      </w:r>
    </w:p>
    <w:p w14:paraId="2E3FF023" w14:textId="77777777" w:rsidR="00D848A8" w:rsidRDefault="00D848A8" w:rsidP="006717E0"/>
    <w:p w14:paraId="65EC434F" w14:textId="77777777" w:rsidR="00D848A8" w:rsidRDefault="00D848A8" w:rsidP="0030207F">
      <w:pPr>
        <w:jc w:val="center"/>
      </w:pPr>
      <w:r>
        <w:rPr>
          <w:noProof/>
          <w:lang w:val="en-US"/>
        </w:rPr>
        <w:drawing>
          <wp:inline distT="0" distB="0" distL="0" distR="0" wp14:anchorId="4BC7281D" wp14:editId="59D85047">
            <wp:extent cx="4900538" cy="3552674"/>
            <wp:effectExtent l="0" t="0" r="1905" b="381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versible volume index.png"/>
                    <pic:cNvPicPr/>
                  </pic:nvPicPr>
                  <pic:blipFill>
                    <a:blip r:embed="rId66">
                      <a:extLst>
                        <a:ext uri="{28A0092B-C50C-407E-A947-70E740481C1C}">
                          <a14:useLocalDpi xmlns:a14="http://schemas.microsoft.com/office/drawing/2010/main" val="0"/>
                        </a:ext>
                      </a:extLst>
                    </a:blip>
                    <a:stretch>
                      <a:fillRect/>
                    </a:stretch>
                  </pic:blipFill>
                  <pic:spPr>
                    <a:xfrm>
                      <a:off x="0" y="0"/>
                      <a:ext cx="4914389" cy="3562715"/>
                    </a:xfrm>
                    <a:prstGeom prst="rect">
                      <a:avLst/>
                    </a:prstGeom>
                  </pic:spPr>
                </pic:pic>
              </a:graphicData>
            </a:graphic>
          </wp:inline>
        </w:drawing>
      </w:r>
    </w:p>
    <w:p w14:paraId="45C8187A" w14:textId="5C2FAC9E" w:rsidR="00C562EB" w:rsidRDefault="00D848A8" w:rsidP="006717E0">
      <w:pPr>
        <w:pStyle w:val="Caption"/>
      </w:pPr>
      <w:bookmarkStart w:id="196" w:name="_Ref21781279"/>
      <w:bookmarkStart w:id="197" w:name="_Toc27383031"/>
      <w:r>
        <w:t xml:space="preserve">Figure </w:t>
      </w:r>
      <w:fldSimple w:instr=" STYLEREF 1 \s ">
        <w:r w:rsidR="00824FFE">
          <w:rPr>
            <w:noProof/>
          </w:rPr>
          <w:t>2</w:t>
        </w:r>
      </w:fldSimple>
      <w:r w:rsidR="00824FFE">
        <w:noBreakHyphen/>
      </w:r>
      <w:fldSimple w:instr=" SEQ Figure \* ARABIC \s 1 ">
        <w:r w:rsidR="00824FFE">
          <w:rPr>
            <w:noProof/>
          </w:rPr>
          <w:t>22</w:t>
        </w:r>
      </w:fldSimple>
      <w:bookmarkEnd w:id="196"/>
      <w:r>
        <w:t xml:space="preserve">: </w:t>
      </w:r>
      <w:r w:rsidRPr="004D7FA2">
        <w:t>Worked reversible-volume index examples</w:t>
      </w:r>
      <w:r w:rsidR="00C562EB">
        <w:t>.</w:t>
      </w:r>
      <w:bookmarkEnd w:id="197"/>
      <w:r w:rsidRPr="004D7FA2">
        <w:t xml:space="preserve"> </w:t>
      </w:r>
    </w:p>
    <w:p w14:paraId="33DF0A50" w14:textId="08434BCD" w:rsidR="00D848A8" w:rsidRPr="004D7FA2" w:rsidRDefault="00C562EB" w:rsidP="006717E0">
      <w:pPr>
        <w:pStyle w:val="Subtitle"/>
      </w:pPr>
      <w:r>
        <w:t xml:space="preserve">Examples taken </w:t>
      </w:r>
      <w:r w:rsidR="00D848A8" w:rsidRPr="004D7FA2">
        <w:t xml:space="preserve">from different patients (1-3) within the study. Representative EIVt and TLC ventilation image slices (red) are overlaid onto the </w:t>
      </w:r>
      <w:r w:rsidR="009F2E7D">
        <w:rPr>
          <w:vertAlign w:val="superscript"/>
        </w:rPr>
        <w:t>1</w:t>
      </w:r>
      <w:r w:rsidR="009F2E7D">
        <w:t>H</w:t>
      </w:r>
      <w:r w:rsidR="00D848A8" w:rsidRPr="004D7FA2">
        <w:t xml:space="preserve"> MRI acquired during the same breath-hold (grey). The ventilated volume (VV) is calculated from the segmentation of the </w:t>
      </w:r>
      <w:r w:rsidR="005E6BBB">
        <w:rPr>
          <w:vertAlign w:val="superscript"/>
        </w:rPr>
        <w:t>3</w:t>
      </w:r>
      <w:r w:rsidR="005E6BBB">
        <w:t>He</w:t>
      </w:r>
      <w:r w:rsidR="00D848A8" w:rsidRPr="004D7FA2">
        <w:t xml:space="preserve"> ventilation image and the thoracic cavity volume (TCV) is calculated from the segmentation of the </w:t>
      </w:r>
      <w:r w:rsidR="009F2E7D">
        <w:rPr>
          <w:vertAlign w:val="superscript"/>
        </w:rPr>
        <w:t>1</w:t>
      </w:r>
      <w:r w:rsidR="009F2E7D">
        <w:t>H</w:t>
      </w:r>
      <w:r w:rsidR="00D848A8" w:rsidRPr="004D7FA2">
        <w:t xml:space="preserve"> image. Both the TCV and VV are measured in litres (L).</w:t>
      </w:r>
    </w:p>
    <w:p w14:paraId="1E86BF1C" w14:textId="5A8C88C3" w:rsidR="00C562EB" w:rsidRDefault="00C562EB" w:rsidP="006717E0">
      <w:pPr>
        <w:rPr>
          <w:rFonts w:asciiTheme="majorHAnsi" w:eastAsiaTheme="majorEastAsia" w:hAnsiTheme="majorHAnsi" w:cstheme="majorBidi"/>
          <w:color w:val="000000" w:themeColor="text1"/>
        </w:rPr>
      </w:pPr>
    </w:p>
    <w:p w14:paraId="7AA5A82D" w14:textId="0F1F7B83" w:rsidR="00D848A8" w:rsidRPr="00123163" w:rsidRDefault="00D848A8" w:rsidP="006717E0">
      <w:pPr>
        <w:pStyle w:val="Heading4"/>
      </w:pPr>
      <w:r w:rsidRPr="00123163">
        <w:lastRenderedPageBreak/>
        <w:t xml:space="preserve">Size of </w:t>
      </w:r>
      <w:r w:rsidR="003D5509">
        <w:t xml:space="preserve">individual </w:t>
      </w:r>
      <w:r w:rsidRPr="00123163">
        <w:t>ventilation defect</w:t>
      </w:r>
      <w:r>
        <w:t>s</w:t>
      </w:r>
    </w:p>
    <w:p w14:paraId="4031C8CC" w14:textId="77777777" w:rsidR="00D848A8" w:rsidRDefault="00D848A8" w:rsidP="006717E0"/>
    <w:p w14:paraId="50F11D17" w14:textId="27513D78" w:rsidR="00D848A8" w:rsidRDefault="00D848A8" w:rsidP="006717E0">
      <w:r>
        <w:t xml:space="preserve">The individual size of a contiguous ventilation defect can be calculated and expressed as a volume measured in litres or as a percentage of the TCV. When expressed as a percentage of the TCV, the resulting value is equivalent to the defect’s own individual VDP (See </w:t>
      </w:r>
      <w:r>
        <w:fldChar w:fldCharType="begin"/>
      </w:r>
      <w:r>
        <w:instrText xml:space="preserve"> REF _Ref422047811 \h </w:instrText>
      </w:r>
      <w:r w:rsidR="007911F3">
        <w:instrText xml:space="preserve"> \* MERGEFORMAT </w:instrText>
      </w:r>
      <w:r>
        <w:fldChar w:fldCharType="separate"/>
      </w:r>
      <w:r w:rsidR="00140F11">
        <w:t xml:space="preserve">Figure </w:t>
      </w:r>
      <w:r w:rsidR="00140F11">
        <w:rPr>
          <w:noProof/>
        </w:rPr>
        <w:t>2</w:t>
      </w:r>
      <w:r w:rsidR="00140F11">
        <w:rPr>
          <w:noProof/>
        </w:rPr>
        <w:noBreakHyphen/>
        <w:t>16</w:t>
      </w:r>
      <w:r>
        <w:fldChar w:fldCharType="end"/>
      </w:r>
      <w:r>
        <w:t xml:space="preserve"> and </w:t>
      </w:r>
      <w:r>
        <w:fldChar w:fldCharType="begin"/>
      </w:r>
      <w:r>
        <w:instrText xml:space="preserve"> REF _Ref19110167 \h </w:instrText>
      </w:r>
      <w:r w:rsidR="007911F3">
        <w:instrText xml:space="preserve"> \* MERGEFORMAT </w:instrText>
      </w:r>
      <w:r>
        <w:fldChar w:fldCharType="separate"/>
      </w:r>
      <w:r w:rsidR="00140F11">
        <w:t xml:space="preserve">Figure </w:t>
      </w:r>
      <w:r w:rsidR="00140F11">
        <w:rPr>
          <w:noProof/>
        </w:rPr>
        <w:t>2</w:t>
      </w:r>
      <w:r w:rsidR="00140F11">
        <w:rPr>
          <w:noProof/>
        </w:rPr>
        <w:noBreakHyphen/>
        <w:t>22</w:t>
      </w:r>
      <w:r>
        <w:fldChar w:fldCharType="end"/>
      </w:r>
      <w:r>
        <w:t>).</w:t>
      </w:r>
    </w:p>
    <w:p w14:paraId="4CF5D32C" w14:textId="77777777" w:rsidR="00D848A8" w:rsidRDefault="00D848A8" w:rsidP="006717E0"/>
    <w:p w14:paraId="0DB31455" w14:textId="77777777" w:rsidR="00D848A8" w:rsidRDefault="00D848A8" w:rsidP="0030207F">
      <w:pPr>
        <w:jc w:val="center"/>
      </w:pPr>
      <w:r>
        <w:rPr>
          <w:noProof/>
          <w:lang w:val="en-US"/>
        </w:rPr>
        <w:drawing>
          <wp:inline distT="0" distB="0" distL="0" distR="0" wp14:anchorId="5C6AD508" wp14:editId="097B6E80">
            <wp:extent cx="5755640" cy="1685925"/>
            <wp:effectExtent l="0" t="0" r="1016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Ventilation defect masks.png"/>
                    <pic:cNvPicPr/>
                  </pic:nvPicPr>
                  <pic:blipFill>
                    <a:blip r:embed="rId67">
                      <a:extLst>
                        <a:ext uri="{28A0092B-C50C-407E-A947-70E740481C1C}">
                          <a14:useLocalDpi xmlns:a14="http://schemas.microsoft.com/office/drawing/2010/main" val="0"/>
                        </a:ext>
                      </a:extLst>
                    </a:blip>
                    <a:stretch>
                      <a:fillRect/>
                    </a:stretch>
                  </pic:blipFill>
                  <pic:spPr>
                    <a:xfrm>
                      <a:off x="0" y="0"/>
                      <a:ext cx="5755640" cy="1685925"/>
                    </a:xfrm>
                    <a:prstGeom prst="rect">
                      <a:avLst/>
                    </a:prstGeom>
                  </pic:spPr>
                </pic:pic>
              </a:graphicData>
            </a:graphic>
          </wp:inline>
        </w:drawing>
      </w:r>
    </w:p>
    <w:p w14:paraId="45D21A3F" w14:textId="58247B70" w:rsidR="003D5509" w:rsidRDefault="00D848A8" w:rsidP="006717E0">
      <w:pPr>
        <w:pStyle w:val="Caption"/>
        <w:rPr>
          <w:noProof/>
        </w:rPr>
      </w:pPr>
      <w:bookmarkStart w:id="198" w:name="_Ref19110167"/>
      <w:bookmarkStart w:id="199" w:name="_Toc27383032"/>
      <w:r>
        <w:t xml:space="preserve">Figure </w:t>
      </w:r>
      <w:fldSimple w:instr=" STYLEREF 1 \s ">
        <w:r w:rsidR="00824FFE">
          <w:rPr>
            <w:noProof/>
          </w:rPr>
          <w:t>2</w:t>
        </w:r>
      </w:fldSimple>
      <w:r w:rsidR="00824FFE">
        <w:noBreakHyphen/>
      </w:r>
      <w:fldSimple w:instr=" SEQ Figure \* ARABIC \s 1 ">
        <w:r w:rsidR="00824FFE">
          <w:rPr>
            <w:noProof/>
          </w:rPr>
          <w:t>23</w:t>
        </w:r>
      </w:fldSimple>
      <w:bookmarkEnd w:id="198"/>
      <w:r>
        <w:rPr>
          <w:noProof/>
        </w:rPr>
        <w:t xml:space="preserve">: </w:t>
      </w:r>
      <w:r w:rsidR="005E6BBB">
        <w:rPr>
          <w:vertAlign w:val="superscript"/>
        </w:rPr>
        <w:t>3</w:t>
      </w:r>
      <w:r w:rsidR="005E6BBB">
        <w:t>He</w:t>
      </w:r>
      <w:r>
        <w:rPr>
          <w:noProof/>
        </w:rPr>
        <w:t xml:space="preserve"> MRI</w:t>
      </w:r>
      <w:r w:rsidR="00CA49F5">
        <w:rPr>
          <w:noProof/>
        </w:rPr>
        <w:t>,</w:t>
      </w:r>
      <w:r>
        <w:rPr>
          <w:noProof/>
        </w:rPr>
        <w:t xml:space="preserve"> t</w:t>
      </w:r>
      <w:r w:rsidR="00BE487C">
        <w:rPr>
          <w:noProof/>
        </w:rPr>
        <w:t>he un-edited defect mask</w:t>
      </w:r>
      <w:r>
        <w:rPr>
          <w:noProof/>
        </w:rPr>
        <w:t xml:space="preserve"> and the edited defect maks overlaid onto the </w:t>
      </w:r>
      <w:r w:rsidR="005E6BBB">
        <w:rPr>
          <w:vertAlign w:val="superscript"/>
        </w:rPr>
        <w:t>3</w:t>
      </w:r>
      <w:r w:rsidR="005E6BBB">
        <w:t>He</w:t>
      </w:r>
      <w:r>
        <w:rPr>
          <w:noProof/>
        </w:rPr>
        <w:t xml:space="preserve"> image.</w:t>
      </w:r>
      <w:bookmarkEnd w:id="199"/>
      <w:r>
        <w:rPr>
          <w:noProof/>
        </w:rPr>
        <w:t xml:space="preserve"> </w:t>
      </w:r>
    </w:p>
    <w:p w14:paraId="1CB3001B" w14:textId="3D66312B" w:rsidR="00D848A8" w:rsidRDefault="00D848A8" w:rsidP="001D70B4">
      <w:pPr>
        <w:pStyle w:val="Subtitle"/>
        <w:rPr>
          <w:noProof/>
        </w:rPr>
      </w:pPr>
      <w:r>
        <w:rPr>
          <w:noProof/>
        </w:rPr>
        <w:t xml:space="preserve">The undeited defect mask starts off white in all areas. Using the ScanIP flood fill algorithm, areas of the defect mask are selected. Once selected all contiguous regions become the same colour. This process is then repeated on all remaining un-edited regions of the defect mask. </w:t>
      </w:r>
    </w:p>
    <w:p w14:paraId="14791E4F" w14:textId="77777777" w:rsidR="001D70B4" w:rsidRPr="001D70B4" w:rsidRDefault="001D70B4" w:rsidP="001D70B4"/>
    <w:p w14:paraId="1CB5FDD3" w14:textId="058C6E75" w:rsidR="00D848A8" w:rsidRDefault="00D848A8" w:rsidP="006717E0">
      <w:pPr>
        <w:pStyle w:val="Heading4"/>
      </w:pPr>
      <w:r w:rsidRPr="00123163">
        <w:t>Number of ventilation defects</w:t>
      </w:r>
    </w:p>
    <w:p w14:paraId="777622FE" w14:textId="77777777" w:rsidR="001D70B4" w:rsidRPr="001D70B4" w:rsidRDefault="001D70B4" w:rsidP="001D70B4"/>
    <w:p w14:paraId="0CD735F6" w14:textId="72AFDF2F" w:rsidR="00D848A8" w:rsidRPr="00123163" w:rsidRDefault="00D848A8" w:rsidP="006717E0">
      <w:r>
        <w:t xml:space="preserve">The number of contiguous ventilation defects present within the ventilation images was calculated in 3D. Any individual contiguous ventilation defects that contributed to &gt;1% of the total VDP was counted (See </w:t>
      </w:r>
      <w:r>
        <w:fldChar w:fldCharType="begin"/>
      </w:r>
      <w:r>
        <w:instrText xml:space="preserve"> REF _Ref422047811 \h </w:instrText>
      </w:r>
      <w:r w:rsidR="007911F3">
        <w:instrText xml:space="preserve"> \* MERGEFORMAT </w:instrText>
      </w:r>
      <w:r>
        <w:fldChar w:fldCharType="separate"/>
      </w:r>
      <w:r w:rsidR="00140F11">
        <w:t xml:space="preserve">Figure </w:t>
      </w:r>
      <w:r w:rsidR="00140F11">
        <w:rPr>
          <w:noProof/>
        </w:rPr>
        <w:t>2</w:t>
      </w:r>
      <w:r w:rsidR="00140F11">
        <w:rPr>
          <w:noProof/>
        </w:rPr>
        <w:noBreakHyphen/>
        <w:t>16</w:t>
      </w:r>
      <w:r>
        <w:fldChar w:fldCharType="end"/>
      </w:r>
      <w:r>
        <w:t xml:space="preserve">). </w:t>
      </w:r>
    </w:p>
    <w:p w14:paraId="373DDB96" w14:textId="77777777" w:rsidR="00D848A8" w:rsidRDefault="00D848A8" w:rsidP="006717E0"/>
    <w:p w14:paraId="5B1DCC54" w14:textId="60120FEC" w:rsidR="00D848A8" w:rsidRDefault="00D848A8" w:rsidP="006717E0">
      <w:r>
        <w:t xml:space="preserve">An overall summary of one single EIVt image sequence and the masks generated from this (and from one single patient) can be seen in </w:t>
      </w:r>
      <w:r>
        <w:fldChar w:fldCharType="begin"/>
      </w:r>
      <w:r>
        <w:instrText xml:space="preserve"> REF _Ref19104750 \h </w:instrText>
      </w:r>
      <w:r w:rsidR="007911F3">
        <w:instrText xml:space="preserve"> \* MERGEFORMAT </w:instrText>
      </w:r>
      <w:r>
        <w:fldChar w:fldCharType="separate"/>
      </w:r>
      <w:r w:rsidR="00140F11">
        <w:t xml:space="preserve">Figure </w:t>
      </w:r>
      <w:r w:rsidR="00140F11">
        <w:rPr>
          <w:noProof/>
        </w:rPr>
        <w:t>2</w:t>
      </w:r>
      <w:r w:rsidR="00140F11">
        <w:rPr>
          <w:noProof/>
        </w:rPr>
        <w:noBreakHyphen/>
        <w:t>23</w:t>
      </w:r>
      <w:r>
        <w:fldChar w:fldCharType="end"/>
      </w:r>
      <w:r>
        <w:t>.</w:t>
      </w:r>
    </w:p>
    <w:p w14:paraId="21348D42" w14:textId="77777777" w:rsidR="00D848A8" w:rsidRDefault="00D848A8" w:rsidP="006717E0">
      <w:r>
        <w:br w:type="page"/>
      </w:r>
    </w:p>
    <w:p w14:paraId="781BCF2D" w14:textId="77777777" w:rsidR="00D848A8" w:rsidRDefault="00D848A8" w:rsidP="0030207F">
      <w:pPr>
        <w:jc w:val="center"/>
      </w:pPr>
      <w:r w:rsidRPr="009F0ACC">
        <w:rPr>
          <w:noProof/>
          <w:lang w:val="en-US"/>
        </w:rPr>
        <w:lastRenderedPageBreak/>
        <w:drawing>
          <wp:inline distT="0" distB="0" distL="0" distR="0" wp14:anchorId="5F4AC8C4" wp14:editId="5304DDBF">
            <wp:extent cx="5745268" cy="2850484"/>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flow_Fig.tiff"/>
                    <pic:cNvPicPr/>
                  </pic:nvPicPr>
                  <pic:blipFill>
                    <a:blip r:embed="rId68">
                      <a:extLst>
                        <a:ext uri="{28A0092B-C50C-407E-A947-70E740481C1C}">
                          <a14:useLocalDpi xmlns:a14="http://schemas.microsoft.com/office/drawing/2010/main" val="0"/>
                        </a:ext>
                      </a:extLst>
                    </a:blip>
                    <a:stretch>
                      <a:fillRect/>
                    </a:stretch>
                  </pic:blipFill>
                  <pic:spPr>
                    <a:xfrm>
                      <a:off x="0" y="0"/>
                      <a:ext cx="5751532" cy="2853592"/>
                    </a:xfrm>
                    <a:prstGeom prst="rect">
                      <a:avLst/>
                    </a:prstGeom>
                  </pic:spPr>
                </pic:pic>
              </a:graphicData>
            </a:graphic>
          </wp:inline>
        </w:drawing>
      </w:r>
    </w:p>
    <w:p w14:paraId="13D3BADC" w14:textId="395A8B1D" w:rsidR="003D5509" w:rsidRDefault="00D848A8" w:rsidP="006717E0">
      <w:pPr>
        <w:pStyle w:val="Caption"/>
      </w:pPr>
      <w:bookmarkStart w:id="200" w:name="_Ref19104750"/>
      <w:bookmarkStart w:id="201" w:name="_Toc27383033"/>
      <w:r>
        <w:t xml:space="preserve">Figure </w:t>
      </w:r>
      <w:fldSimple w:instr=" STYLEREF 1 \s ">
        <w:r w:rsidR="00824FFE">
          <w:rPr>
            <w:noProof/>
          </w:rPr>
          <w:t>2</w:t>
        </w:r>
      </w:fldSimple>
      <w:r w:rsidR="00824FFE">
        <w:noBreakHyphen/>
      </w:r>
      <w:fldSimple w:instr=" SEQ Figure \* ARABIC \s 1 ">
        <w:r w:rsidR="00824FFE">
          <w:rPr>
            <w:noProof/>
          </w:rPr>
          <w:t>24</w:t>
        </w:r>
      </w:fldSimple>
      <w:bookmarkEnd w:id="200"/>
      <w:r>
        <w:t xml:space="preserve">: </w:t>
      </w:r>
      <w:r w:rsidRPr="00496C69">
        <w:t>Workflow of ventilation image analysis from one patient.</w:t>
      </w:r>
      <w:bookmarkEnd w:id="201"/>
      <w:r w:rsidRPr="00496C69">
        <w:t xml:space="preserve"> </w:t>
      </w:r>
    </w:p>
    <w:p w14:paraId="5DE7E602" w14:textId="3CB453F4" w:rsidR="00D848A8" w:rsidRDefault="00D848A8" w:rsidP="006717E0">
      <w:pPr>
        <w:pStyle w:val="Subtitle"/>
      </w:pPr>
      <w:r w:rsidRPr="00496C69">
        <w:t xml:space="preserve">The </w:t>
      </w:r>
      <w:r w:rsidR="009F2E7D">
        <w:rPr>
          <w:vertAlign w:val="superscript"/>
        </w:rPr>
        <w:t>1</w:t>
      </w:r>
      <w:r w:rsidR="009F2E7D">
        <w:t>H</w:t>
      </w:r>
      <w:r w:rsidRPr="00496C69">
        <w:t xml:space="preserve"> anatomical image (image A) and the </w:t>
      </w:r>
      <w:r w:rsidR="005E6BBB">
        <w:rPr>
          <w:vertAlign w:val="superscript"/>
        </w:rPr>
        <w:t>3</w:t>
      </w:r>
      <w:r w:rsidR="005E6BBB">
        <w:t>He</w:t>
      </w:r>
      <w:r w:rsidRPr="00496C69">
        <w:t xml:space="preserve"> ventilation image (E) are segmented to create a thoracic cavity mask (B) and a ventilation mask (F). Ventilation defect percentage is calculated from the resulting mask volumes. The ventilation defect mask (C) is created as the inverse of the ventilation mask within the thoracic cavity mask (B) and is used to assess the number and volume of contiguous ventilation defects (D).  Individual contiguous ventilation defects are shown in different colours in D. The ventilation mask (F) is used to define the area over which the local coefficient of variation is calculated from a 3*3 moving window centred on each voxel, before being displayed in a heat map (G) and in histogram form (H). The ventilation heterogeneity index (</w:t>
      </w:r>
      <w:r w:rsidR="005E6BBB">
        <w:t>VH</w:t>
      </w:r>
      <w:r w:rsidR="005E6BBB">
        <w:rPr>
          <w:vertAlign w:val="subscript"/>
        </w:rPr>
        <w:t>I</w:t>
      </w:r>
      <w:r w:rsidRPr="00496C69">
        <w:t>) is the inter-quartile range of the local coefficient of variation histogram for the whole lung. Each image or plot (A-H) represents the same coronal central lung slice.</w:t>
      </w:r>
    </w:p>
    <w:p w14:paraId="246FD3E3" w14:textId="77777777" w:rsidR="00D848A8" w:rsidRPr="00737780" w:rsidRDefault="00D848A8" w:rsidP="006717E0"/>
    <w:p w14:paraId="71207A49" w14:textId="6FDF9D6C" w:rsidR="00D848A8" w:rsidRDefault="00D848A8" w:rsidP="006717E0">
      <w:pPr>
        <w:pStyle w:val="Heading3"/>
      </w:pPr>
      <w:bookmarkStart w:id="202" w:name="_Toc27382879"/>
      <w:r>
        <w:t xml:space="preserve">Hyperpolarised </w:t>
      </w:r>
      <w:r w:rsidR="005E6BBB">
        <w:rPr>
          <w:vertAlign w:val="superscript"/>
        </w:rPr>
        <w:t>129</w:t>
      </w:r>
      <w:r w:rsidR="005E6BBB">
        <w:t>Xe</w:t>
      </w:r>
      <w:r>
        <w:t xml:space="preserve"> MRI</w:t>
      </w:r>
      <w:bookmarkEnd w:id="202"/>
    </w:p>
    <w:p w14:paraId="06004606" w14:textId="77777777" w:rsidR="00D848A8" w:rsidRDefault="00D848A8" w:rsidP="00030709"/>
    <w:p w14:paraId="538AFF43" w14:textId="6197A396" w:rsidR="00D848A8" w:rsidRDefault="00D848A8" w:rsidP="006717E0">
      <w:r>
        <w:t xml:space="preserve">Hyperpolarised </w:t>
      </w:r>
      <w:r w:rsidR="005E6BBB">
        <w:rPr>
          <w:vertAlign w:val="superscript"/>
        </w:rPr>
        <w:t>129</w:t>
      </w:r>
      <w:r w:rsidR="005E6BBB">
        <w:t>Xe</w:t>
      </w:r>
      <w:r>
        <w:t xml:space="preserve"> MRI methodology has many parallels to that of </w:t>
      </w:r>
      <w:r w:rsidR="005E6BBB">
        <w:rPr>
          <w:vertAlign w:val="superscript"/>
        </w:rPr>
        <w:t>3</w:t>
      </w:r>
      <w:r w:rsidR="005E6BBB">
        <w:t>He</w:t>
      </w:r>
      <w:r>
        <w:t xml:space="preserve"> MRI. </w:t>
      </w:r>
      <w:r w:rsidR="005E6BBB">
        <w:rPr>
          <w:vertAlign w:val="superscript"/>
        </w:rPr>
        <w:t>129</w:t>
      </w:r>
      <w:r w:rsidR="005E6BBB">
        <w:t>Xe</w:t>
      </w:r>
      <w:r>
        <w:t xml:space="preserve"> MRI was acquired at both EIVt and TLC and was segmented using the same methods as </w:t>
      </w:r>
      <w:r w:rsidR="005E6BBB">
        <w:rPr>
          <w:vertAlign w:val="superscript"/>
        </w:rPr>
        <w:t>3</w:t>
      </w:r>
      <w:r w:rsidR="005E6BBB">
        <w:t>He</w:t>
      </w:r>
      <w:r>
        <w:t xml:space="preserve">. The metrics described previously are also applicable to </w:t>
      </w:r>
      <w:r w:rsidR="005E6BBB">
        <w:rPr>
          <w:vertAlign w:val="superscript"/>
        </w:rPr>
        <w:t>129</w:t>
      </w:r>
      <w:r w:rsidR="005E6BBB">
        <w:t>Xe</w:t>
      </w:r>
      <w:r>
        <w:t xml:space="preserve"> and calculated using the same methods. The two major differences are in image acquisition and the amount of gas needed within each inhaled dose.  For </w:t>
      </w:r>
      <w:r w:rsidR="005E6BBB">
        <w:rPr>
          <w:vertAlign w:val="superscript"/>
        </w:rPr>
        <w:t>129</w:t>
      </w:r>
      <w:r w:rsidR="005E6BBB">
        <w:t>Xe</w:t>
      </w:r>
      <w:r>
        <w:t xml:space="preserve"> imaging a different coil was required to that of </w:t>
      </w:r>
      <w:r w:rsidR="005E6BBB">
        <w:rPr>
          <w:vertAlign w:val="superscript"/>
        </w:rPr>
        <w:t>3</w:t>
      </w:r>
      <w:r w:rsidR="005E6BBB">
        <w:t>He</w:t>
      </w:r>
      <w:r>
        <w:t xml:space="preserve">. </w:t>
      </w:r>
      <w:r w:rsidR="005E6BBB">
        <w:rPr>
          <w:vertAlign w:val="superscript"/>
        </w:rPr>
        <w:t>129</w:t>
      </w:r>
      <w:r w:rsidR="005E6BBB">
        <w:t>Xe</w:t>
      </w:r>
      <w:r>
        <w:t xml:space="preserve"> has a lower gyromagnetic ratio than </w:t>
      </w:r>
      <w:r w:rsidR="005E6BBB">
        <w:rPr>
          <w:vertAlign w:val="superscript"/>
        </w:rPr>
        <w:t>3</w:t>
      </w:r>
      <w:r w:rsidR="005E6BBB">
        <w:t>He</w:t>
      </w:r>
      <w:r>
        <w:t xml:space="preserve">, and therefore the SNR is usually lower. As a result, the voxel size for </w:t>
      </w:r>
      <w:r w:rsidR="005E6BBB">
        <w:rPr>
          <w:vertAlign w:val="superscript"/>
        </w:rPr>
        <w:t>129</w:t>
      </w:r>
      <w:r w:rsidR="005E6BBB">
        <w:t>Xe</w:t>
      </w:r>
      <w:r>
        <w:t xml:space="preserve"> is larger than </w:t>
      </w:r>
      <w:r w:rsidR="005E6BBB">
        <w:rPr>
          <w:vertAlign w:val="superscript"/>
        </w:rPr>
        <w:t>3</w:t>
      </w:r>
      <w:r w:rsidR="005E6BBB">
        <w:t>He</w:t>
      </w:r>
      <w:r>
        <w:t xml:space="preserve">. </w:t>
      </w:r>
      <w:r w:rsidR="005E6BBB">
        <w:rPr>
          <w:vertAlign w:val="superscript"/>
        </w:rPr>
        <w:t>129</w:t>
      </w:r>
      <w:r w:rsidR="005E6BBB">
        <w:t>Xe</w:t>
      </w:r>
      <w:r>
        <w:t xml:space="preserve"> voxel resolution ranged from 3.3x3.3x10 – 4x4x10mm</w:t>
      </w:r>
      <w:r w:rsidRPr="00D9057B">
        <w:rPr>
          <w:vertAlign w:val="superscript"/>
        </w:rPr>
        <w:t>3</w:t>
      </w:r>
      <w:r>
        <w:t xml:space="preserve">, therefore the in-plane resolution was equivalent to </w:t>
      </w:r>
      <w:r w:rsidR="005E6BBB">
        <w:rPr>
          <w:vertAlign w:val="superscript"/>
        </w:rPr>
        <w:t>3</w:t>
      </w:r>
      <w:r w:rsidR="005E6BBB">
        <w:t>He</w:t>
      </w:r>
      <w:r>
        <w:t xml:space="preserve"> but each image slice is double the thickness of </w:t>
      </w:r>
      <w:r w:rsidR="005E6BBB">
        <w:rPr>
          <w:vertAlign w:val="superscript"/>
        </w:rPr>
        <w:t>3</w:t>
      </w:r>
      <w:r w:rsidR="005E6BBB">
        <w:t>He</w:t>
      </w:r>
      <w:r>
        <w:t xml:space="preserve"> (10mm for </w:t>
      </w:r>
      <w:r w:rsidR="005E6BBB">
        <w:rPr>
          <w:vertAlign w:val="superscript"/>
        </w:rPr>
        <w:t>129</w:t>
      </w:r>
      <w:r w:rsidR="005E6BBB">
        <w:t>Xe</w:t>
      </w:r>
      <w:r>
        <w:t xml:space="preserve"> versus 5mm for </w:t>
      </w:r>
      <w:r w:rsidR="005E6BBB">
        <w:rPr>
          <w:vertAlign w:val="superscript"/>
        </w:rPr>
        <w:t>3</w:t>
      </w:r>
      <w:r w:rsidR="005E6BBB">
        <w:t>He</w:t>
      </w:r>
      <w:r>
        <w:t xml:space="preserve">). For </w:t>
      </w:r>
      <w:r w:rsidR="005E6BBB">
        <w:rPr>
          <w:vertAlign w:val="superscript"/>
        </w:rPr>
        <w:t>129</w:t>
      </w:r>
      <w:r w:rsidR="005E6BBB">
        <w:t>Xe</w:t>
      </w:r>
      <w:r>
        <w:t xml:space="preserve"> acquisition</w:t>
      </w:r>
      <w:r w:rsidR="00F55DC5">
        <w:t>:</w:t>
      </w:r>
      <w:r>
        <w:t xml:space="preserve"> a balanced steady state free precession 3D sequence was used, the bandwidth = 16kHz, TE/TR = 2.2/6.7ms, flip angle = 10</w:t>
      </w:r>
      <w:r w:rsidRPr="00D9057B">
        <w:rPr>
          <w:rFonts w:ascii="Lucida Grande" w:hAnsi="Lucida Grande" w:cs="Lucida Grande"/>
          <w:color w:val="000000"/>
        </w:rPr>
        <w:t>°</w:t>
      </w:r>
      <w:r>
        <w:t>.</w:t>
      </w:r>
    </w:p>
    <w:p w14:paraId="166F9831" w14:textId="77777777" w:rsidR="00D848A8" w:rsidRDefault="00D848A8" w:rsidP="006717E0"/>
    <w:p w14:paraId="522E4406" w14:textId="65CBBDD5" w:rsidR="00D848A8" w:rsidRDefault="005E6BBB" w:rsidP="006717E0">
      <w:r>
        <w:rPr>
          <w:vertAlign w:val="superscript"/>
        </w:rPr>
        <w:t>129</w:t>
      </w:r>
      <w:r>
        <w:t>Xe</w:t>
      </w:r>
      <w:r w:rsidR="00D848A8">
        <w:t xml:space="preserve"> images were acquired at EIVt and TLC using the same height calculations as </w:t>
      </w:r>
      <w:r>
        <w:rPr>
          <w:vertAlign w:val="superscript"/>
        </w:rPr>
        <w:t>3</w:t>
      </w:r>
      <w:r>
        <w:t>He</w:t>
      </w:r>
      <w:r w:rsidR="00D848A8">
        <w:t xml:space="preserve"> for determining the inhaled gas volume. The volume of </w:t>
      </w:r>
      <w:r>
        <w:rPr>
          <w:vertAlign w:val="superscript"/>
        </w:rPr>
        <w:t>129</w:t>
      </w:r>
      <w:r>
        <w:t>Xe</w:t>
      </w:r>
      <w:r w:rsidR="00D848A8">
        <w:t xml:space="preserve"> within each bag was greater than that of </w:t>
      </w:r>
      <w:r>
        <w:rPr>
          <w:vertAlign w:val="superscript"/>
        </w:rPr>
        <w:t>3</w:t>
      </w:r>
      <w:r>
        <w:t>He</w:t>
      </w:r>
      <w:r w:rsidR="00D848A8">
        <w:t xml:space="preserve"> and can be seen in </w:t>
      </w:r>
      <w:r w:rsidR="00D848A8">
        <w:fldChar w:fldCharType="begin"/>
      </w:r>
      <w:r w:rsidR="00D848A8">
        <w:instrText xml:space="preserve"> REF _Ref19110897 \h </w:instrText>
      </w:r>
      <w:r w:rsidR="007911F3">
        <w:instrText xml:space="preserve"> \* MERGEFORMAT </w:instrText>
      </w:r>
      <w:r w:rsidR="00D848A8">
        <w:fldChar w:fldCharType="separate"/>
      </w:r>
      <w:r w:rsidR="00140F11">
        <w:t xml:space="preserve">Table </w:t>
      </w:r>
      <w:r w:rsidR="00140F11">
        <w:rPr>
          <w:noProof/>
        </w:rPr>
        <w:t>2</w:t>
      </w:r>
      <w:r w:rsidR="00140F11">
        <w:rPr>
          <w:noProof/>
        </w:rPr>
        <w:noBreakHyphen/>
        <w:t>2</w:t>
      </w:r>
      <w:r w:rsidR="00D848A8">
        <w:fldChar w:fldCharType="end"/>
      </w:r>
      <w:r w:rsidR="00D848A8">
        <w:t xml:space="preserve">. At the time the study was started it was challenging to acquire a </w:t>
      </w:r>
      <w:r>
        <w:rPr>
          <w:vertAlign w:val="superscript"/>
        </w:rPr>
        <w:t>129</w:t>
      </w:r>
      <w:r>
        <w:t>Xe</w:t>
      </w:r>
      <w:r w:rsidR="00D848A8">
        <w:t xml:space="preserve"> and </w:t>
      </w:r>
      <w:r w:rsidR="009F2E7D">
        <w:rPr>
          <w:vertAlign w:val="superscript"/>
        </w:rPr>
        <w:t>1</w:t>
      </w:r>
      <w:r w:rsidR="009F2E7D">
        <w:t>H</w:t>
      </w:r>
      <w:r w:rsidR="00D848A8">
        <w:t xml:space="preserve"> image </w:t>
      </w:r>
      <w:r w:rsidR="00D848A8">
        <w:lastRenderedPageBreak/>
        <w:t xml:space="preserve">within the same breath-hold as is done for </w:t>
      </w:r>
      <w:r>
        <w:rPr>
          <w:vertAlign w:val="superscript"/>
        </w:rPr>
        <w:t>3</w:t>
      </w:r>
      <w:r>
        <w:t>He</w:t>
      </w:r>
      <w:r w:rsidR="00D848A8">
        <w:t xml:space="preserve">, as the breath-hold time would be too great. Therefore, the images were acquired during separate breath-holds, one immediately following the other. This then required an additional automated in-house registration step to get accurate alignment between </w:t>
      </w:r>
      <w:r>
        <w:rPr>
          <w:vertAlign w:val="superscript"/>
        </w:rPr>
        <w:t>129</w:t>
      </w:r>
      <w:r>
        <w:t>Xe</w:t>
      </w:r>
      <w:r w:rsidR="00D848A8">
        <w:t xml:space="preserve"> and </w:t>
      </w:r>
      <w:r w:rsidR="009F2E7D">
        <w:rPr>
          <w:vertAlign w:val="superscript"/>
        </w:rPr>
        <w:t>1</w:t>
      </w:r>
      <w:r w:rsidR="009F2E7D">
        <w:t>H</w:t>
      </w:r>
      <w:r w:rsidR="00D848A8">
        <w:t xml:space="preserve"> for image segmentation. </w:t>
      </w:r>
    </w:p>
    <w:p w14:paraId="53F48B2C" w14:textId="77777777" w:rsidR="00D848A8" w:rsidRDefault="00D848A8" w:rsidP="006717E0"/>
    <w:p w14:paraId="0B6D330F" w14:textId="7859A901" w:rsidR="003D5509" w:rsidRDefault="00D848A8" w:rsidP="006717E0">
      <w:pPr>
        <w:pStyle w:val="Caption"/>
      </w:pPr>
      <w:bookmarkStart w:id="203" w:name="_Ref19110897"/>
      <w:bookmarkStart w:id="204" w:name="_Toc27382977"/>
      <w:r>
        <w:t xml:space="preserve">Table </w:t>
      </w:r>
      <w:fldSimple w:instr=" STYLEREF 1 \s ">
        <w:r w:rsidR="00140F11">
          <w:rPr>
            <w:noProof/>
          </w:rPr>
          <w:t>2</w:t>
        </w:r>
      </w:fldSimple>
      <w:r w:rsidR="004B6530">
        <w:noBreakHyphen/>
      </w:r>
      <w:fldSimple w:instr=" SEQ Table \* ARABIC \s 1 ">
        <w:r w:rsidR="00140F11">
          <w:rPr>
            <w:noProof/>
          </w:rPr>
          <w:t>2</w:t>
        </w:r>
      </w:fldSimple>
      <w:bookmarkEnd w:id="203"/>
      <w:r>
        <w:t xml:space="preserve">: Hyperpolarised </w:t>
      </w:r>
      <w:r w:rsidR="005E6BBB">
        <w:rPr>
          <w:vertAlign w:val="superscript"/>
        </w:rPr>
        <w:t>129</w:t>
      </w:r>
      <w:r w:rsidR="005E6BBB">
        <w:t>Xe</w:t>
      </w:r>
      <w:r>
        <w:t xml:space="preserve"> gas doses</w:t>
      </w:r>
      <w:r w:rsidR="003D5509">
        <w:t>.</w:t>
      </w:r>
      <w:bookmarkEnd w:id="204"/>
      <w:r w:rsidR="003D5509">
        <w:t xml:space="preserve"> </w:t>
      </w:r>
    </w:p>
    <w:p w14:paraId="678BED86" w14:textId="774C762D" w:rsidR="00D848A8" w:rsidRDefault="003D5509" w:rsidP="006717E0">
      <w:pPr>
        <w:pStyle w:val="Subtitle"/>
      </w:pPr>
      <w:r>
        <w:t>Doses are</w:t>
      </w:r>
      <w:r w:rsidR="00D848A8">
        <w:t xml:space="preserve"> based on patient’s standing height. Different doses were used for the end-inspiratory tidal volume (EIVt) images and the total lung capacity (TLC) images.</w:t>
      </w:r>
    </w:p>
    <w:p w14:paraId="4B5E913C" w14:textId="77777777" w:rsidR="003D5509" w:rsidRPr="003D5509" w:rsidRDefault="003D5509" w:rsidP="006717E0"/>
    <w:tbl>
      <w:tblPr>
        <w:tblStyle w:val="LightShading"/>
        <w:tblW w:w="9044" w:type="dxa"/>
        <w:jc w:val="center"/>
        <w:tblLook w:val="06A0" w:firstRow="1" w:lastRow="0" w:firstColumn="1" w:lastColumn="0" w:noHBand="1" w:noVBand="1"/>
      </w:tblPr>
      <w:tblGrid>
        <w:gridCol w:w="1698"/>
        <w:gridCol w:w="1367"/>
        <w:gridCol w:w="3087"/>
        <w:gridCol w:w="2892"/>
      </w:tblGrid>
      <w:tr w:rsidR="0043570E" w:rsidRPr="009F0ACC" w14:paraId="1FB6AB99" w14:textId="77777777" w:rsidTr="0030207F">
        <w:trPr>
          <w:cnfStyle w:val="100000000000" w:firstRow="1" w:lastRow="0" w:firstColumn="0" w:lastColumn="0" w:oddVBand="0" w:evenVBand="0" w:oddHBand="0" w:evenHBand="0" w:firstRowFirstColumn="0" w:firstRowLastColumn="0" w:lastRowFirstColumn="0" w:lastRowLastColumn="0"/>
          <w:trHeight w:val="838"/>
          <w:jc w:val="center"/>
        </w:trPr>
        <w:tc>
          <w:tcPr>
            <w:cnfStyle w:val="001000000000" w:firstRow="0" w:lastRow="0" w:firstColumn="1" w:lastColumn="0" w:oddVBand="0" w:evenVBand="0" w:oddHBand="0" w:evenHBand="0" w:firstRowFirstColumn="0" w:firstRowLastColumn="0" w:lastRowFirstColumn="0" w:lastRowLastColumn="0"/>
            <w:tcW w:w="1698" w:type="dxa"/>
            <w:tcBorders>
              <w:top w:val="single" w:sz="4" w:space="0" w:color="auto"/>
              <w:left w:val="single" w:sz="4" w:space="0" w:color="auto"/>
            </w:tcBorders>
            <w:vAlign w:val="center"/>
          </w:tcPr>
          <w:p w14:paraId="7E242603" w14:textId="77777777" w:rsidR="00D848A8" w:rsidRPr="009F0ACC" w:rsidRDefault="00D848A8" w:rsidP="0030207F">
            <w:pPr>
              <w:spacing w:line="240" w:lineRule="auto"/>
              <w:jc w:val="center"/>
              <w:rPr>
                <w:rFonts w:asciiTheme="majorHAnsi" w:eastAsiaTheme="majorEastAsia" w:hAnsiTheme="majorHAnsi" w:cstheme="majorBidi"/>
                <w:b w:val="0"/>
                <w:bCs w:val="0"/>
              </w:rPr>
            </w:pPr>
            <w:r w:rsidRPr="009F0ACC">
              <w:t>Patient Height</w:t>
            </w:r>
          </w:p>
        </w:tc>
        <w:tc>
          <w:tcPr>
            <w:tcW w:w="1367" w:type="dxa"/>
            <w:tcBorders>
              <w:top w:val="single" w:sz="4" w:space="0" w:color="auto"/>
            </w:tcBorders>
            <w:vAlign w:val="center"/>
          </w:tcPr>
          <w:p w14:paraId="4BD3365A" w14:textId="77777777" w:rsidR="00D848A8" w:rsidRPr="009F0ACC" w:rsidRDefault="00D848A8" w:rsidP="003020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sz w:val="20"/>
                <w:szCs w:val="20"/>
              </w:rPr>
            </w:pPr>
            <w:r w:rsidRPr="009F0ACC">
              <w:t>Total Bag Volume</w:t>
            </w:r>
          </w:p>
        </w:tc>
        <w:tc>
          <w:tcPr>
            <w:tcW w:w="5979" w:type="dxa"/>
            <w:gridSpan w:val="2"/>
            <w:tcBorders>
              <w:top w:val="single" w:sz="4" w:space="0" w:color="auto"/>
              <w:right w:val="single" w:sz="4" w:space="0" w:color="auto"/>
            </w:tcBorders>
            <w:vAlign w:val="center"/>
          </w:tcPr>
          <w:p w14:paraId="00D8FEE1" w14:textId="77777777" w:rsidR="00D848A8" w:rsidRPr="009F0ACC" w:rsidRDefault="00D848A8" w:rsidP="003020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sz w:val="20"/>
                <w:szCs w:val="20"/>
              </w:rPr>
            </w:pPr>
            <w:r w:rsidRPr="009F0ACC">
              <w:t>Gas doses</w:t>
            </w:r>
          </w:p>
        </w:tc>
      </w:tr>
      <w:tr w:rsidR="0030207F" w:rsidRPr="009F0ACC" w14:paraId="1B2DB11F" w14:textId="77777777" w:rsidTr="0030207F">
        <w:trPr>
          <w:trHeight w:val="397"/>
          <w:jc w:val="center"/>
        </w:trPr>
        <w:tc>
          <w:tcPr>
            <w:cnfStyle w:val="001000000000" w:firstRow="0" w:lastRow="0" w:firstColumn="1" w:lastColumn="0" w:oddVBand="0" w:evenVBand="0" w:oddHBand="0" w:evenHBand="0" w:firstRowFirstColumn="0" w:firstRowLastColumn="0" w:lastRowFirstColumn="0" w:lastRowLastColumn="0"/>
            <w:tcW w:w="1698" w:type="dxa"/>
            <w:tcBorders>
              <w:left w:val="single" w:sz="4" w:space="0" w:color="auto"/>
            </w:tcBorders>
            <w:vAlign w:val="center"/>
          </w:tcPr>
          <w:p w14:paraId="3DE1C65A" w14:textId="77777777" w:rsidR="00D848A8" w:rsidRPr="009F0ACC" w:rsidRDefault="00D848A8" w:rsidP="0030207F">
            <w:pPr>
              <w:spacing w:line="240" w:lineRule="auto"/>
              <w:jc w:val="center"/>
            </w:pPr>
          </w:p>
        </w:tc>
        <w:tc>
          <w:tcPr>
            <w:tcW w:w="1367" w:type="dxa"/>
            <w:vAlign w:val="center"/>
          </w:tcPr>
          <w:p w14:paraId="198351C3" w14:textId="77777777"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3087" w:type="dxa"/>
            <w:vAlign w:val="center"/>
          </w:tcPr>
          <w:p w14:paraId="5DE46694" w14:textId="77777777" w:rsidR="00D848A8" w:rsidRPr="0030207F"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30207F">
              <w:rPr>
                <w:b/>
              </w:rPr>
              <w:t>EIVt</w:t>
            </w:r>
          </w:p>
        </w:tc>
        <w:tc>
          <w:tcPr>
            <w:tcW w:w="2892" w:type="dxa"/>
            <w:tcBorders>
              <w:right w:val="single" w:sz="4" w:space="0" w:color="auto"/>
            </w:tcBorders>
            <w:vAlign w:val="center"/>
          </w:tcPr>
          <w:p w14:paraId="1E401336" w14:textId="77777777" w:rsidR="00D848A8" w:rsidRPr="0030207F"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30207F">
              <w:rPr>
                <w:b/>
              </w:rPr>
              <w:t>TLC</w:t>
            </w:r>
          </w:p>
        </w:tc>
      </w:tr>
      <w:tr w:rsidR="0030207F" w:rsidRPr="009F0ACC" w14:paraId="0C920F71" w14:textId="77777777" w:rsidTr="0030207F">
        <w:trPr>
          <w:trHeight w:val="397"/>
          <w:jc w:val="center"/>
        </w:trPr>
        <w:tc>
          <w:tcPr>
            <w:cnfStyle w:val="001000000000" w:firstRow="0" w:lastRow="0" w:firstColumn="1" w:lastColumn="0" w:oddVBand="0" w:evenVBand="0" w:oddHBand="0" w:evenHBand="0" w:firstRowFirstColumn="0" w:firstRowLastColumn="0" w:lastRowFirstColumn="0" w:lastRowLastColumn="0"/>
            <w:tcW w:w="1698" w:type="dxa"/>
            <w:tcBorders>
              <w:left w:val="single" w:sz="4" w:space="0" w:color="auto"/>
            </w:tcBorders>
            <w:vAlign w:val="center"/>
          </w:tcPr>
          <w:p w14:paraId="42F0B612" w14:textId="77777777" w:rsidR="00D848A8" w:rsidRPr="009F0ACC" w:rsidRDefault="00D848A8" w:rsidP="0030207F">
            <w:pPr>
              <w:spacing w:line="240" w:lineRule="auto"/>
              <w:jc w:val="center"/>
              <w:rPr>
                <w:rFonts w:asciiTheme="majorHAnsi" w:eastAsiaTheme="majorEastAsia" w:hAnsiTheme="majorHAnsi" w:cstheme="majorBidi"/>
                <w:b w:val="0"/>
                <w:bCs w:val="0"/>
                <w:sz w:val="20"/>
                <w:szCs w:val="20"/>
              </w:rPr>
            </w:pPr>
            <w:r w:rsidRPr="009F0ACC">
              <w:t>160cm +</w:t>
            </w:r>
          </w:p>
        </w:tc>
        <w:tc>
          <w:tcPr>
            <w:tcW w:w="1367" w:type="dxa"/>
            <w:vAlign w:val="center"/>
          </w:tcPr>
          <w:p w14:paraId="2785B924" w14:textId="77777777"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sz w:val="20"/>
                <w:szCs w:val="20"/>
              </w:rPr>
            </w:pPr>
            <w:r w:rsidRPr="009F0ACC">
              <w:t>1.0 L</w:t>
            </w:r>
          </w:p>
        </w:tc>
        <w:tc>
          <w:tcPr>
            <w:tcW w:w="3087" w:type="dxa"/>
            <w:vAlign w:val="center"/>
          </w:tcPr>
          <w:p w14:paraId="501C636F" w14:textId="730457E6"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pPr>
            <w:r w:rsidRPr="00292A63">
              <w:t xml:space="preserve">500 ml </w:t>
            </w:r>
            <w:r w:rsidR="005E6BBB">
              <w:rPr>
                <w:vertAlign w:val="superscript"/>
              </w:rPr>
              <w:t>129</w:t>
            </w:r>
            <w:r w:rsidR="005E6BBB">
              <w:t>Xe</w:t>
            </w:r>
            <w:r w:rsidRPr="00292A63">
              <w:t xml:space="preserve"> + 500 ml </w:t>
            </w:r>
            <w:r w:rsidR="005E6BBB">
              <w:t>N</w:t>
            </w:r>
            <w:r w:rsidR="005E6BBB">
              <w:rPr>
                <w:vertAlign w:val="subscript"/>
              </w:rPr>
              <w:t>2</w:t>
            </w:r>
          </w:p>
        </w:tc>
        <w:tc>
          <w:tcPr>
            <w:tcW w:w="2892" w:type="dxa"/>
            <w:tcBorders>
              <w:right w:val="single" w:sz="4" w:space="0" w:color="auto"/>
            </w:tcBorders>
            <w:vAlign w:val="center"/>
          </w:tcPr>
          <w:p w14:paraId="6C1F6C7E" w14:textId="38576435"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292A63">
              <w:t xml:space="preserve">670 ml </w:t>
            </w:r>
            <w:r w:rsidR="005E6BBB">
              <w:rPr>
                <w:vertAlign w:val="superscript"/>
              </w:rPr>
              <w:t>129</w:t>
            </w:r>
            <w:r w:rsidR="005E6BBB">
              <w:t>Xe</w:t>
            </w:r>
            <w:r w:rsidRPr="00292A63">
              <w:t xml:space="preserve"> + 330 ml </w:t>
            </w:r>
            <w:r w:rsidR="005E6BBB">
              <w:t>N</w:t>
            </w:r>
            <w:r w:rsidR="005E6BBB">
              <w:rPr>
                <w:vertAlign w:val="subscript"/>
              </w:rPr>
              <w:t>2</w:t>
            </w:r>
          </w:p>
        </w:tc>
      </w:tr>
      <w:tr w:rsidR="0030207F" w:rsidRPr="009F0ACC" w14:paraId="51B370F8" w14:textId="77777777" w:rsidTr="0030207F">
        <w:trPr>
          <w:trHeight w:val="397"/>
          <w:jc w:val="center"/>
        </w:trPr>
        <w:tc>
          <w:tcPr>
            <w:cnfStyle w:val="001000000000" w:firstRow="0" w:lastRow="0" w:firstColumn="1" w:lastColumn="0" w:oddVBand="0" w:evenVBand="0" w:oddHBand="0" w:evenHBand="0" w:firstRowFirstColumn="0" w:firstRowLastColumn="0" w:lastRowFirstColumn="0" w:lastRowLastColumn="0"/>
            <w:tcW w:w="1698" w:type="dxa"/>
            <w:tcBorders>
              <w:left w:val="single" w:sz="4" w:space="0" w:color="auto"/>
            </w:tcBorders>
            <w:vAlign w:val="center"/>
          </w:tcPr>
          <w:p w14:paraId="5A672AA8" w14:textId="77777777" w:rsidR="00D848A8" w:rsidRPr="009F0ACC" w:rsidRDefault="00D848A8" w:rsidP="0030207F">
            <w:pPr>
              <w:spacing w:line="240" w:lineRule="auto"/>
              <w:jc w:val="center"/>
              <w:rPr>
                <w:rFonts w:asciiTheme="majorHAnsi" w:eastAsiaTheme="majorEastAsia" w:hAnsiTheme="majorHAnsi" w:cstheme="majorBidi"/>
                <w:b w:val="0"/>
                <w:bCs w:val="0"/>
                <w:sz w:val="20"/>
                <w:szCs w:val="20"/>
              </w:rPr>
            </w:pPr>
            <w:r w:rsidRPr="009F0ACC">
              <w:t>150-160cm</w:t>
            </w:r>
          </w:p>
        </w:tc>
        <w:tc>
          <w:tcPr>
            <w:tcW w:w="1367" w:type="dxa"/>
            <w:vAlign w:val="center"/>
          </w:tcPr>
          <w:p w14:paraId="42DC493F" w14:textId="77777777"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800 ml</w:t>
            </w:r>
          </w:p>
        </w:tc>
        <w:tc>
          <w:tcPr>
            <w:tcW w:w="3087" w:type="dxa"/>
            <w:vAlign w:val="center"/>
          </w:tcPr>
          <w:p w14:paraId="17F2C40A" w14:textId="3865F958"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pPr>
            <w:r w:rsidRPr="00292A63">
              <w:t xml:space="preserve">450 ml </w:t>
            </w:r>
            <w:r w:rsidR="005E6BBB">
              <w:rPr>
                <w:vertAlign w:val="superscript"/>
              </w:rPr>
              <w:t>129</w:t>
            </w:r>
            <w:r w:rsidR="005E6BBB">
              <w:t>Xe</w:t>
            </w:r>
            <w:r w:rsidRPr="00292A63">
              <w:t xml:space="preserve"> + 350 ml </w:t>
            </w:r>
            <w:r w:rsidR="005E6BBB">
              <w:t>N</w:t>
            </w:r>
            <w:r w:rsidR="005E6BBB">
              <w:rPr>
                <w:vertAlign w:val="subscript"/>
              </w:rPr>
              <w:t>2</w:t>
            </w:r>
          </w:p>
        </w:tc>
        <w:tc>
          <w:tcPr>
            <w:tcW w:w="2892" w:type="dxa"/>
            <w:tcBorders>
              <w:right w:val="single" w:sz="4" w:space="0" w:color="auto"/>
            </w:tcBorders>
            <w:vAlign w:val="center"/>
          </w:tcPr>
          <w:p w14:paraId="5757786A" w14:textId="0D01CB89"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292A63">
              <w:t xml:space="preserve">600 ml </w:t>
            </w:r>
            <w:r w:rsidR="005E6BBB">
              <w:rPr>
                <w:vertAlign w:val="superscript"/>
              </w:rPr>
              <w:t>129</w:t>
            </w:r>
            <w:r w:rsidR="005E6BBB">
              <w:t>Xe</w:t>
            </w:r>
            <w:r w:rsidRPr="00292A63">
              <w:t xml:space="preserve"> + 200 ml </w:t>
            </w:r>
            <w:r w:rsidR="005E6BBB">
              <w:t>N</w:t>
            </w:r>
            <w:r w:rsidR="005E6BBB">
              <w:rPr>
                <w:vertAlign w:val="subscript"/>
              </w:rPr>
              <w:t>2</w:t>
            </w:r>
          </w:p>
        </w:tc>
      </w:tr>
      <w:tr w:rsidR="0030207F" w:rsidRPr="009F0ACC" w14:paraId="16AEA78E" w14:textId="77777777" w:rsidTr="0030207F">
        <w:trPr>
          <w:trHeight w:val="397"/>
          <w:jc w:val="center"/>
        </w:trPr>
        <w:tc>
          <w:tcPr>
            <w:cnfStyle w:val="001000000000" w:firstRow="0" w:lastRow="0" w:firstColumn="1" w:lastColumn="0" w:oddVBand="0" w:evenVBand="0" w:oddHBand="0" w:evenHBand="0" w:firstRowFirstColumn="0" w:firstRowLastColumn="0" w:lastRowFirstColumn="0" w:lastRowLastColumn="0"/>
            <w:tcW w:w="1698" w:type="dxa"/>
            <w:tcBorders>
              <w:left w:val="single" w:sz="4" w:space="0" w:color="auto"/>
            </w:tcBorders>
            <w:vAlign w:val="center"/>
          </w:tcPr>
          <w:p w14:paraId="6C01BA99" w14:textId="77777777" w:rsidR="00D848A8" w:rsidRPr="009F0ACC" w:rsidRDefault="00D848A8" w:rsidP="0030207F">
            <w:pPr>
              <w:spacing w:line="240" w:lineRule="auto"/>
              <w:jc w:val="center"/>
              <w:rPr>
                <w:rFonts w:asciiTheme="majorHAnsi" w:eastAsiaTheme="majorEastAsia" w:hAnsiTheme="majorHAnsi" w:cstheme="majorBidi"/>
                <w:b w:val="0"/>
                <w:bCs w:val="0"/>
                <w:sz w:val="20"/>
                <w:szCs w:val="20"/>
              </w:rPr>
            </w:pPr>
            <w:r w:rsidRPr="009F0ACC">
              <w:t>140-150cm</w:t>
            </w:r>
          </w:p>
        </w:tc>
        <w:tc>
          <w:tcPr>
            <w:tcW w:w="1367" w:type="dxa"/>
            <w:vAlign w:val="center"/>
          </w:tcPr>
          <w:p w14:paraId="19607DFD" w14:textId="77777777"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650 ml</w:t>
            </w:r>
          </w:p>
        </w:tc>
        <w:tc>
          <w:tcPr>
            <w:tcW w:w="3087" w:type="dxa"/>
            <w:vAlign w:val="center"/>
          </w:tcPr>
          <w:p w14:paraId="25CE16DF" w14:textId="4B1F0A92"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pPr>
            <w:r w:rsidRPr="00292A63">
              <w:t xml:space="preserve">400 ml </w:t>
            </w:r>
            <w:r w:rsidR="005E6BBB">
              <w:rPr>
                <w:vertAlign w:val="superscript"/>
              </w:rPr>
              <w:t>129</w:t>
            </w:r>
            <w:r w:rsidR="005E6BBB">
              <w:t>Xe</w:t>
            </w:r>
            <w:r w:rsidRPr="00292A63">
              <w:t xml:space="preserve"> + 250 ml </w:t>
            </w:r>
            <w:r w:rsidR="005E6BBB">
              <w:t>N</w:t>
            </w:r>
            <w:r w:rsidR="005E6BBB">
              <w:rPr>
                <w:vertAlign w:val="subscript"/>
              </w:rPr>
              <w:t>2</w:t>
            </w:r>
          </w:p>
        </w:tc>
        <w:tc>
          <w:tcPr>
            <w:tcW w:w="2892" w:type="dxa"/>
            <w:tcBorders>
              <w:right w:val="single" w:sz="4" w:space="0" w:color="auto"/>
            </w:tcBorders>
            <w:vAlign w:val="center"/>
          </w:tcPr>
          <w:p w14:paraId="6E50392F" w14:textId="0A567334"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292A63">
              <w:t xml:space="preserve">530 ml </w:t>
            </w:r>
            <w:r w:rsidR="005E6BBB">
              <w:rPr>
                <w:vertAlign w:val="superscript"/>
              </w:rPr>
              <w:t>129</w:t>
            </w:r>
            <w:r w:rsidR="005E6BBB">
              <w:t>Xe</w:t>
            </w:r>
            <w:r w:rsidRPr="00292A63">
              <w:t xml:space="preserve"> + 120 ml </w:t>
            </w:r>
            <w:r w:rsidR="005E6BBB">
              <w:t>N</w:t>
            </w:r>
            <w:r w:rsidR="005E6BBB">
              <w:rPr>
                <w:vertAlign w:val="subscript"/>
              </w:rPr>
              <w:t>2</w:t>
            </w:r>
          </w:p>
        </w:tc>
      </w:tr>
      <w:tr w:rsidR="0030207F" w:rsidRPr="009F0ACC" w14:paraId="1C68B2FB" w14:textId="77777777" w:rsidTr="0030207F">
        <w:trPr>
          <w:trHeight w:val="397"/>
          <w:jc w:val="center"/>
        </w:trPr>
        <w:tc>
          <w:tcPr>
            <w:cnfStyle w:val="001000000000" w:firstRow="0" w:lastRow="0" w:firstColumn="1" w:lastColumn="0" w:oddVBand="0" w:evenVBand="0" w:oddHBand="0" w:evenHBand="0" w:firstRowFirstColumn="0" w:firstRowLastColumn="0" w:lastRowFirstColumn="0" w:lastRowLastColumn="0"/>
            <w:tcW w:w="1698" w:type="dxa"/>
            <w:tcBorders>
              <w:left w:val="single" w:sz="4" w:space="0" w:color="auto"/>
            </w:tcBorders>
            <w:vAlign w:val="center"/>
          </w:tcPr>
          <w:p w14:paraId="455EA038" w14:textId="77777777" w:rsidR="00D848A8" w:rsidRPr="009F0ACC" w:rsidRDefault="00D848A8" w:rsidP="0030207F">
            <w:pPr>
              <w:spacing w:line="240" w:lineRule="auto"/>
              <w:jc w:val="center"/>
              <w:rPr>
                <w:rFonts w:asciiTheme="majorHAnsi" w:eastAsiaTheme="majorEastAsia" w:hAnsiTheme="majorHAnsi" w:cstheme="majorBidi"/>
                <w:b w:val="0"/>
                <w:bCs w:val="0"/>
                <w:sz w:val="20"/>
                <w:szCs w:val="20"/>
              </w:rPr>
            </w:pPr>
            <w:r w:rsidRPr="009F0ACC">
              <w:t>130-140cm</w:t>
            </w:r>
          </w:p>
        </w:tc>
        <w:tc>
          <w:tcPr>
            <w:tcW w:w="1367" w:type="dxa"/>
            <w:vAlign w:val="center"/>
          </w:tcPr>
          <w:p w14:paraId="5A354F92" w14:textId="77777777"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500 ml</w:t>
            </w:r>
          </w:p>
        </w:tc>
        <w:tc>
          <w:tcPr>
            <w:tcW w:w="3087" w:type="dxa"/>
            <w:vAlign w:val="center"/>
          </w:tcPr>
          <w:p w14:paraId="4A3A7BF7" w14:textId="56821943"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pPr>
            <w:r w:rsidRPr="00292A63">
              <w:t xml:space="preserve">350 ml </w:t>
            </w:r>
            <w:r w:rsidR="005E6BBB">
              <w:rPr>
                <w:vertAlign w:val="superscript"/>
              </w:rPr>
              <w:t>129</w:t>
            </w:r>
            <w:r w:rsidR="005E6BBB">
              <w:t>Xe</w:t>
            </w:r>
            <w:r w:rsidRPr="00292A63">
              <w:t xml:space="preserve"> + 150 ml </w:t>
            </w:r>
            <w:r w:rsidR="005E6BBB">
              <w:t>N</w:t>
            </w:r>
            <w:r w:rsidR="005E6BBB">
              <w:rPr>
                <w:vertAlign w:val="subscript"/>
              </w:rPr>
              <w:t>2</w:t>
            </w:r>
          </w:p>
        </w:tc>
        <w:tc>
          <w:tcPr>
            <w:tcW w:w="2892" w:type="dxa"/>
            <w:tcBorders>
              <w:right w:val="single" w:sz="4" w:space="0" w:color="auto"/>
            </w:tcBorders>
            <w:vAlign w:val="center"/>
          </w:tcPr>
          <w:p w14:paraId="40B28A19" w14:textId="1F7792A2"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292A63">
              <w:t xml:space="preserve">470 ml </w:t>
            </w:r>
            <w:r w:rsidR="005E6BBB">
              <w:rPr>
                <w:vertAlign w:val="superscript"/>
              </w:rPr>
              <w:t>129</w:t>
            </w:r>
            <w:r w:rsidR="005E6BBB">
              <w:t>Xe</w:t>
            </w:r>
            <w:r w:rsidRPr="00292A63">
              <w:t xml:space="preserve"> + 30 ml </w:t>
            </w:r>
            <w:r w:rsidR="005E6BBB">
              <w:t>N</w:t>
            </w:r>
            <w:r w:rsidR="005E6BBB">
              <w:rPr>
                <w:vertAlign w:val="subscript"/>
              </w:rPr>
              <w:t>2</w:t>
            </w:r>
          </w:p>
        </w:tc>
      </w:tr>
      <w:tr w:rsidR="0030207F" w:rsidRPr="009F0ACC" w14:paraId="7FED0771" w14:textId="77777777" w:rsidTr="0030207F">
        <w:trPr>
          <w:trHeight w:val="397"/>
          <w:jc w:val="center"/>
        </w:trPr>
        <w:tc>
          <w:tcPr>
            <w:cnfStyle w:val="001000000000" w:firstRow="0" w:lastRow="0" w:firstColumn="1" w:lastColumn="0" w:oddVBand="0" w:evenVBand="0" w:oddHBand="0" w:evenHBand="0" w:firstRowFirstColumn="0" w:firstRowLastColumn="0" w:lastRowFirstColumn="0" w:lastRowLastColumn="0"/>
            <w:tcW w:w="1698" w:type="dxa"/>
            <w:tcBorders>
              <w:left w:val="single" w:sz="4" w:space="0" w:color="auto"/>
              <w:bottom w:val="single" w:sz="4" w:space="0" w:color="auto"/>
            </w:tcBorders>
            <w:vAlign w:val="center"/>
          </w:tcPr>
          <w:p w14:paraId="77A70F1D" w14:textId="77777777" w:rsidR="00D848A8" w:rsidRPr="009F0ACC" w:rsidRDefault="00D848A8" w:rsidP="0030207F">
            <w:pPr>
              <w:spacing w:line="240" w:lineRule="auto"/>
              <w:jc w:val="center"/>
              <w:rPr>
                <w:rFonts w:asciiTheme="majorHAnsi" w:eastAsiaTheme="majorEastAsia" w:hAnsiTheme="majorHAnsi" w:cstheme="majorBidi"/>
                <w:b w:val="0"/>
                <w:bCs w:val="0"/>
                <w:sz w:val="20"/>
                <w:szCs w:val="20"/>
              </w:rPr>
            </w:pPr>
            <w:r w:rsidRPr="009F0ACC">
              <w:t>120-130cm</w:t>
            </w:r>
          </w:p>
        </w:tc>
        <w:tc>
          <w:tcPr>
            <w:tcW w:w="1367" w:type="dxa"/>
            <w:tcBorders>
              <w:bottom w:val="single" w:sz="4" w:space="0" w:color="auto"/>
            </w:tcBorders>
            <w:vAlign w:val="center"/>
          </w:tcPr>
          <w:p w14:paraId="5EFBB3C2" w14:textId="77777777"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400 ml</w:t>
            </w:r>
          </w:p>
        </w:tc>
        <w:tc>
          <w:tcPr>
            <w:tcW w:w="3087" w:type="dxa"/>
            <w:tcBorders>
              <w:bottom w:val="single" w:sz="4" w:space="0" w:color="auto"/>
            </w:tcBorders>
            <w:vAlign w:val="center"/>
          </w:tcPr>
          <w:p w14:paraId="792C0CCA" w14:textId="6BCA7B10"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pPr>
            <w:r w:rsidRPr="00292A63">
              <w:t xml:space="preserve">300 ml </w:t>
            </w:r>
            <w:r w:rsidR="005E6BBB">
              <w:rPr>
                <w:vertAlign w:val="superscript"/>
              </w:rPr>
              <w:t>129</w:t>
            </w:r>
            <w:r w:rsidR="005E6BBB">
              <w:t>Xe</w:t>
            </w:r>
            <w:r w:rsidRPr="00292A63">
              <w:t xml:space="preserve"> + 100 ml </w:t>
            </w:r>
            <w:r w:rsidR="005E6BBB">
              <w:t>N</w:t>
            </w:r>
            <w:r w:rsidR="005E6BBB">
              <w:rPr>
                <w:vertAlign w:val="subscript"/>
              </w:rPr>
              <w:t>2</w:t>
            </w:r>
          </w:p>
        </w:tc>
        <w:tc>
          <w:tcPr>
            <w:tcW w:w="2892" w:type="dxa"/>
            <w:tcBorders>
              <w:bottom w:val="single" w:sz="4" w:space="0" w:color="auto"/>
              <w:right w:val="single" w:sz="4" w:space="0" w:color="auto"/>
            </w:tcBorders>
            <w:vAlign w:val="center"/>
          </w:tcPr>
          <w:p w14:paraId="29F39021" w14:textId="67C61873" w:rsidR="00D848A8" w:rsidRPr="009F0ACC" w:rsidRDefault="00D848A8" w:rsidP="0030207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292A63">
              <w:t xml:space="preserve">400 ml </w:t>
            </w:r>
            <w:r w:rsidR="005E6BBB">
              <w:rPr>
                <w:vertAlign w:val="superscript"/>
              </w:rPr>
              <w:t>129</w:t>
            </w:r>
            <w:r w:rsidR="005E6BBB">
              <w:t>Xe</w:t>
            </w:r>
          </w:p>
        </w:tc>
      </w:tr>
    </w:tbl>
    <w:p w14:paraId="10E66838" w14:textId="77777777" w:rsidR="00D848A8" w:rsidRPr="00307E1B" w:rsidRDefault="00D848A8" w:rsidP="006717E0"/>
    <w:p w14:paraId="7238EF54" w14:textId="4A8322C5" w:rsidR="00D848A8" w:rsidRDefault="00D848A8" w:rsidP="006717E0">
      <w:pPr>
        <w:pStyle w:val="Heading3"/>
      </w:pPr>
      <w:bookmarkStart w:id="205" w:name="_Ref26889244"/>
      <w:bookmarkStart w:id="206" w:name="_Ref26889282"/>
      <w:bookmarkStart w:id="207" w:name="_Ref26889288"/>
      <w:bookmarkStart w:id="208" w:name="_Toc27382880"/>
      <w:r>
        <w:t xml:space="preserve">Anatomical </w:t>
      </w:r>
      <w:r w:rsidR="009F2E7D">
        <w:rPr>
          <w:vertAlign w:val="superscript"/>
        </w:rPr>
        <w:t>1</w:t>
      </w:r>
      <w:r w:rsidR="009F2E7D">
        <w:t>H</w:t>
      </w:r>
      <w:r>
        <w:t xml:space="preserve"> MRI</w:t>
      </w:r>
      <w:bookmarkEnd w:id="205"/>
      <w:bookmarkEnd w:id="206"/>
      <w:bookmarkEnd w:id="207"/>
      <w:bookmarkEnd w:id="208"/>
    </w:p>
    <w:p w14:paraId="0D425232" w14:textId="77777777" w:rsidR="00D848A8" w:rsidRDefault="00D848A8" w:rsidP="006717E0"/>
    <w:p w14:paraId="4457F233" w14:textId="53EA075C" w:rsidR="00D848A8" w:rsidRDefault="009F2E7D" w:rsidP="006717E0">
      <w:r>
        <w:rPr>
          <w:vertAlign w:val="superscript"/>
        </w:rPr>
        <w:t>1</w:t>
      </w:r>
      <w:r>
        <w:t>H</w:t>
      </w:r>
      <w:r w:rsidR="00D848A8">
        <w:t xml:space="preserve"> MRI were acquired for all patients within the study and served two purposes. Firstly, during the acquisition of </w:t>
      </w:r>
      <w:r w:rsidR="005E6BBB">
        <w:rPr>
          <w:vertAlign w:val="superscript"/>
        </w:rPr>
        <w:t>3</w:t>
      </w:r>
      <w:r w:rsidR="005E6BBB">
        <w:t>He</w:t>
      </w:r>
      <w:r w:rsidR="00D848A8">
        <w:t xml:space="preserve"> and </w:t>
      </w:r>
      <w:r w:rsidR="005E6BBB">
        <w:rPr>
          <w:vertAlign w:val="superscript"/>
        </w:rPr>
        <w:t>129</w:t>
      </w:r>
      <w:r w:rsidR="005E6BBB">
        <w:t>Xe</w:t>
      </w:r>
      <w:r w:rsidR="00D848A8">
        <w:t xml:space="preserve"> ventilation imaging, </w:t>
      </w:r>
      <w:r>
        <w:rPr>
          <w:vertAlign w:val="superscript"/>
        </w:rPr>
        <w:t>1</w:t>
      </w:r>
      <w:r>
        <w:t>H</w:t>
      </w:r>
      <w:r w:rsidR="00D848A8">
        <w:t xml:space="preserve"> sequences were employed in order to calculate the TCV which is a surrogate for the lung volume at which the images were acquired. Secondly, ‘diagnostic’ </w:t>
      </w:r>
      <w:r>
        <w:rPr>
          <w:vertAlign w:val="superscript"/>
        </w:rPr>
        <w:t>1</w:t>
      </w:r>
      <w:r>
        <w:t>H</w:t>
      </w:r>
      <w:r w:rsidR="00D848A8">
        <w:t xml:space="preserve"> MRI sequences were acquired using an 8-channel array body coil, in order to create high resolution images depicting the anatomical pathology that is often present in CF. These images were for the identification of common CF imaging findings, such as bronchiectasis, mucus plugging and gas trapping. The following diagnostic </w:t>
      </w:r>
      <w:r>
        <w:rPr>
          <w:vertAlign w:val="superscript"/>
        </w:rPr>
        <w:t>1</w:t>
      </w:r>
      <w:r>
        <w:t>H</w:t>
      </w:r>
      <w:r w:rsidR="00D848A8">
        <w:t xml:space="preserve"> sequences were employed in either all or some of the MMAVIC patient population (see </w:t>
      </w:r>
      <w:r w:rsidR="00D848A8">
        <w:fldChar w:fldCharType="begin"/>
      </w:r>
      <w:r w:rsidR="00D848A8">
        <w:instrText xml:space="preserve"> REF _Ref422059783 \h </w:instrText>
      </w:r>
      <w:r w:rsidR="007911F3">
        <w:instrText xml:space="preserve"> \* MERGEFORMAT </w:instrText>
      </w:r>
      <w:r w:rsidR="00D848A8">
        <w:fldChar w:fldCharType="separate"/>
      </w:r>
      <w:r w:rsidR="00140F11">
        <w:t xml:space="preserve">Figure </w:t>
      </w:r>
      <w:r w:rsidR="00140F11">
        <w:rPr>
          <w:noProof/>
        </w:rPr>
        <w:t>2</w:t>
      </w:r>
      <w:r w:rsidR="00140F11">
        <w:rPr>
          <w:noProof/>
        </w:rPr>
        <w:noBreakHyphen/>
        <w:t>24</w:t>
      </w:r>
      <w:r w:rsidR="00D848A8">
        <w:fldChar w:fldCharType="end"/>
      </w:r>
      <w:r w:rsidR="00D848A8">
        <w:t xml:space="preserve"> for example </w:t>
      </w:r>
      <w:r>
        <w:rPr>
          <w:vertAlign w:val="superscript"/>
        </w:rPr>
        <w:t>1</w:t>
      </w:r>
      <w:r>
        <w:t>H</w:t>
      </w:r>
      <w:r w:rsidR="00D848A8">
        <w:t xml:space="preserve"> images acquired from different sequences). These sequences are documented for completion due to being part of the protocol, however a detailed description of </w:t>
      </w:r>
      <w:r>
        <w:rPr>
          <w:vertAlign w:val="superscript"/>
        </w:rPr>
        <w:t>1</w:t>
      </w:r>
      <w:r>
        <w:t>H</w:t>
      </w:r>
      <w:r w:rsidR="00D848A8">
        <w:t xml:space="preserve"> lung MRI is beyond the application of this thesis. For a detailed review on </w:t>
      </w:r>
      <w:r>
        <w:rPr>
          <w:vertAlign w:val="superscript"/>
        </w:rPr>
        <w:t>1</w:t>
      </w:r>
      <w:r>
        <w:t>H</w:t>
      </w:r>
      <w:r w:rsidR="00D848A8">
        <w:t xml:space="preserve"> lung MRI sequences the reader is referred to the literature </w:t>
      </w:r>
      <w:r w:rsidR="00D848A8">
        <w:fldChar w:fldCharType="begin">
          <w:fldData xml:space="preserve">PEVuZE5vdGU+PENpdGU+PEF1dGhvcj5MZXV0ei1TY2htaWR0PC9BdXRob3I+PFllYXI+MjAxOTwv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GVkaXRpb24+MjAxNy8wOS8w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2b2x1bWU+NTA8L3ZvbHVtZT48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==
</w:fldData>
        </w:fldChar>
      </w:r>
      <w:r w:rsidR="00B86FC1">
        <w:instrText xml:space="preserve"> ADDIN EN.CITE </w:instrText>
      </w:r>
      <w:r w:rsidR="00B86FC1">
        <w:fldChar w:fldCharType="begin">
          <w:fldData xml:space="preserve">PEVuZE5vdGU+PENpdGU+PEF1dGhvcj5MZXV0ei1TY2htaWR0PC9BdXRob3I+PFllYXI+MjAxOTwv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2b2x1bWU+NTA8L3ZvbHVtZT48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==
</w:fldData>
        </w:fldChar>
      </w:r>
      <w:r w:rsidR="00B86FC1">
        <w:instrText xml:space="preserve"> ADDIN EN.CITE.DATA </w:instrText>
      </w:r>
      <w:r w:rsidR="00B86FC1">
        <w:fldChar w:fldCharType="end"/>
      </w:r>
      <w:r w:rsidR="00D848A8">
        <w:fldChar w:fldCharType="separate"/>
      </w:r>
      <w:r w:rsidR="00B86FC1">
        <w:rPr>
          <w:noProof/>
        </w:rPr>
        <w:t>[152, 176-178, 187, 194, 195, 207, 265-267]</w:t>
      </w:r>
      <w:r w:rsidR="00D848A8">
        <w:fldChar w:fldCharType="end"/>
      </w:r>
      <w:r w:rsidR="00D848A8">
        <w:t>.</w:t>
      </w:r>
    </w:p>
    <w:p w14:paraId="7CF3648B" w14:textId="77777777" w:rsidR="00D848A8" w:rsidRDefault="00D848A8" w:rsidP="006717E0"/>
    <w:p w14:paraId="040E5C47" w14:textId="77777777" w:rsidR="009E6F34" w:rsidRDefault="009E6F34">
      <w:pPr>
        <w:spacing w:line="240" w:lineRule="auto"/>
        <w:ind w:right="0"/>
        <w:jc w:val="left"/>
        <w:rPr>
          <w:rFonts w:asciiTheme="majorHAnsi" w:eastAsiaTheme="majorEastAsia" w:hAnsiTheme="majorHAnsi" w:cstheme="majorBidi"/>
          <w:b/>
          <w:bCs/>
          <w:i/>
          <w:iCs/>
          <w:color w:val="000000" w:themeColor="text1"/>
          <w:vertAlign w:val="superscript"/>
        </w:rPr>
      </w:pPr>
      <w:r>
        <w:rPr>
          <w:vertAlign w:val="superscript"/>
        </w:rPr>
        <w:br w:type="page"/>
      </w:r>
    </w:p>
    <w:p w14:paraId="2065166B" w14:textId="6F21F058" w:rsidR="00D848A8" w:rsidRDefault="009F2E7D" w:rsidP="006717E0">
      <w:pPr>
        <w:pStyle w:val="Heading4"/>
      </w:pPr>
      <w:r>
        <w:rPr>
          <w:vertAlign w:val="superscript"/>
        </w:rPr>
        <w:lastRenderedPageBreak/>
        <w:t>1</w:t>
      </w:r>
      <w:r>
        <w:t>H</w:t>
      </w:r>
      <w:r w:rsidR="00D848A8">
        <w:t xml:space="preserve"> MRI sequences:</w:t>
      </w:r>
    </w:p>
    <w:p w14:paraId="6119CC54" w14:textId="77777777" w:rsidR="00D848A8" w:rsidRPr="00106156" w:rsidRDefault="00D848A8" w:rsidP="006717E0">
      <w:pPr>
        <w:pStyle w:val="Heading4"/>
      </w:pPr>
      <w:r w:rsidRPr="00106156">
        <w:t>Steady State Free Precession (SSFP)</w:t>
      </w:r>
    </w:p>
    <w:p w14:paraId="35C09AF7" w14:textId="77777777" w:rsidR="00D848A8" w:rsidRDefault="00D848A8" w:rsidP="006717E0"/>
    <w:p w14:paraId="3905D783" w14:textId="116B9959" w:rsidR="00D848A8" w:rsidRPr="00CE6A0B" w:rsidRDefault="00D848A8" w:rsidP="006717E0">
      <w:r w:rsidRPr="00106156">
        <w:t xml:space="preserve">Steady State Free Precession </w:t>
      </w:r>
      <w:r>
        <w:t>(SSFP) images provide hyper intense signal from long T2 components, e.g. blood and mucus. SSFP images were a</w:t>
      </w:r>
      <w:r w:rsidRPr="00CE6A0B">
        <w:t>cquired in the coronal-plane during inspiration and also in the axial-plane during expiration (to approximately FRC)</w:t>
      </w:r>
      <w:r>
        <w:t>, during an approximately 13 second breath-hold. Sequence parameters</w:t>
      </w:r>
      <w:r w:rsidR="00F55DC5">
        <w:t>:</w:t>
      </w:r>
      <w:r>
        <w:t xml:space="preserve"> Coronal 2D, TE = min (0.9ms), TR = 2.9ms, FA = 50⁰, BW = </w:t>
      </w:r>
      <w:r w:rsidRPr="003F0418">
        <w:rPr>
          <w:u w:val="single"/>
        </w:rPr>
        <w:t>+</w:t>
      </w:r>
      <w:r>
        <w:t>125kHz, FOV = 35cm, phase FOV = 0.8, Nx = 256, Ny = 256, ∆z = 10mm, slices = 20</w:t>
      </w:r>
    </w:p>
    <w:p w14:paraId="30299801" w14:textId="77777777" w:rsidR="00D848A8" w:rsidRPr="00106156" w:rsidRDefault="00D848A8" w:rsidP="006717E0"/>
    <w:p w14:paraId="46B928EB" w14:textId="77777777" w:rsidR="00D848A8" w:rsidRDefault="00D848A8" w:rsidP="006717E0">
      <w:pPr>
        <w:pStyle w:val="Heading4"/>
      </w:pPr>
      <w:r w:rsidRPr="0084526E">
        <w:t>Half-Fourier-Acquired Single-shot Turbo Spin Echo</w:t>
      </w:r>
      <w:r>
        <w:t xml:space="preserve"> (</w:t>
      </w:r>
      <w:r w:rsidRPr="00106156">
        <w:t>HASTE</w:t>
      </w:r>
      <w:r>
        <w:t>)</w:t>
      </w:r>
    </w:p>
    <w:p w14:paraId="48638EF2" w14:textId="77777777" w:rsidR="00D848A8" w:rsidRPr="009852F6" w:rsidRDefault="00D848A8" w:rsidP="006717E0"/>
    <w:p w14:paraId="2E6FB002" w14:textId="67E6955D" w:rsidR="00D848A8" w:rsidRPr="0084526E" w:rsidRDefault="00D848A8" w:rsidP="006717E0">
      <w:r w:rsidRPr="0084526E">
        <w:t>Half-Fourier-Acquired Single-shot Turbo Spin Echo</w:t>
      </w:r>
      <w:r>
        <w:t xml:space="preserve"> (HASTE) is a T2 weighted sequence. Acquired in the coronal-plane on inspiration during an approximately 11 second breath-hold. Sequence parameters</w:t>
      </w:r>
      <w:r w:rsidR="00F55DC5">
        <w:t>:</w:t>
      </w:r>
      <w:r>
        <w:t xml:space="preserve"> ASSET R=2</w:t>
      </w:r>
      <w:r w:rsidRPr="0084526E">
        <w:t xml:space="preserve">, TE = 43ms, TR = 523.8ms, BW = </w:t>
      </w:r>
      <w:r w:rsidRPr="0084526E">
        <w:rPr>
          <w:u w:val="single"/>
        </w:rPr>
        <w:t>+</w:t>
      </w:r>
      <w:r w:rsidRPr="0084526E">
        <w:t>41.67kHz, FOV = 35cm, phase FOV = 1, Nx = 256, Ny = 192, ∆z = 10mm, slices = 20</w:t>
      </w:r>
      <w:r>
        <w:t>.</w:t>
      </w:r>
    </w:p>
    <w:p w14:paraId="0DC00B41" w14:textId="77777777" w:rsidR="00D848A8" w:rsidRPr="0084526E" w:rsidRDefault="00D848A8" w:rsidP="006717E0"/>
    <w:p w14:paraId="1B7C7DE1" w14:textId="77777777" w:rsidR="00D848A8" w:rsidRDefault="00D848A8" w:rsidP="006717E0">
      <w:pPr>
        <w:pStyle w:val="Heading4"/>
      </w:pPr>
      <w:r w:rsidRPr="00106156">
        <w:t>3D Spoiled Gradient Echo (SPGR)</w:t>
      </w:r>
    </w:p>
    <w:p w14:paraId="11F5DC3C" w14:textId="77777777" w:rsidR="00D848A8" w:rsidRDefault="00D848A8" w:rsidP="006717E0"/>
    <w:p w14:paraId="200EA5D1" w14:textId="13FD0D2B" w:rsidR="00D848A8" w:rsidRPr="0084526E" w:rsidRDefault="00D848A8" w:rsidP="006717E0">
      <w:r>
        <w:t xml:space="preserve">Spoiled gradient (SPGR) </w:t>
      </w:r>
      <w:r w:rsidR="009F2E7D">
        <w:rPr>
          <w:vertAlign w:val="superscript"/>
        </w:rPr>
        <w:t>1</w:t>
      </w:r>
      <w:r w:rsidR="009F2E7D">
        <w:t>H</w:t>
      </w:r>
      <w:r>
        <w:t xml:space="preserve"> images are isotropic images acquired in the coronal-plane at both TLC and approximately RV, which patients were coached to achieve. Breath-hold time was approximately 9 seconds. Sequence parameters</w:t>
      </w:r>
      <w:r w:rsidR="00F55DC5">
        <w:t>:</w:t>
      </w:r>
      <w:r>
        <w:t xml:space="preserve"> </w:t>
      </w:r>
      <w:r w:rsidRPr="0084526E">
        <w:t xml:space="preserve">TE = 0.7ms, TR = 1.8ms, FA = 3⁰, BW = </w:t>
      </w:r>
      <w:r w:rsidRPr="0084526E">
        <w:rPr>
          <w:u w:val="single"/>
        </w:rPr>
        <w:t>+</w:t>
      </w:r>
      <w:r w:rsidRPr="0084526E">
        <w:t>83.33kHz, FOV = 35.4cm, phase FOV = 1, Nx = 118, Ny = 118, ∆z = 3mm, slices = 68</w:t>
      </w:r>
    </w:p>
    <w:p w14:paraId="6CFC095B" w14:textId="77777777" w:rsidR="00D848A8" w:rsidRPr="00106156" w:rsidRDefault="00D848A8" w:rsidP="006717E0"/>
    <w:p w14:paraId="1BFFDE5F" w14:textId="77777777" w:rsidR="00D848A8" w:rsidRPr="00106156" w:rsidRDefault="00D848A8" w:rsidP="006717E0">
      <w:pPr>
        <w:pStyle w:val="Heading4"/>
      </w:pPr>
      <w:r w:rsidRPr="00106156">
        <w:t>Ultra-Short Echo (UTE)</w:t>
      </w:r>
    </w:p>
    <w:p w14:paraId="4202B528" w14:textId="77777777" w:rsidR="00D848A8" w:rsidRDefault="00D848A8" w:rsidP="006717E0"/>
    <w:p w14:paraId="7CECA6C7" w14:textId="6DEEF22D" w:rsidR="00D848A8" w:rsidRPr="0084526E" w:rsidRDefault="00D848A8" w:rsidP="006717E0">
      <w:r>
        <w:t xml:space="preserve">Ultra-short echo (UTE) </w:t>
      </w:r>
      <w:r w:rsidR="009F2E7D">
        <w:rPr>
          <w:vertAlign w:val="superscript"/>
        </w:rPr>
        <w:t>1</w:t>
      </w:r>
      <w:r w:rsidR="009F2E7D">
        <w:t>H</w:t>
      </w:r>
      <w:r>
        <w:t xml:space="preserve"> sequences are proton density weighted sequences and provide high-resolution isotropic 3D images. UTE images are acquired in the axial-plane during free-breathing. Each image was acquired over an 8-minute duration or by the time 60,000 projections were acquired. Projections were acquired each breath during expiration at a lung volume nearing FRC. To achieve this, respiratory bellows were placed around the diaphragm area of the patient’s chest. The signal from the displacement of the respiratory bellows was used to trigger the scanner to acquire projections. As a result, patients were encouraged to breathe in a normal relaxed manner. Images were reconstructed off-line and the workflow and sequence parameters used were the same as described by Johnson </w:t>
      </w:r>
      <w:r w:rsidR="00564288">
        <w:rPr>
          <w:i/>
        </w:rPr>
        <w:t>et al</w:t>
      </w:r>
      <w:r>
        <w:t xml:space="preserve"> </w:t>
      </w:r>
      <w:r>
        <w:fldChar w:fldCharType="begin">
          <w:fldData xml:space="preserve">PEVuZE5vdGU+PENpdGU+PEF1dGhvcj5Kb2huc29uPC9BdXRob3I+PFllYXI+MjAxMzwvWWVhcj48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MTI0MS01MDwv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</w:fldData>
        </w:fldChar>
      </w:r>
      <w:r w:rsidR="00B86FC1">
        <w:instrText xml:space="preserve"> ADDIN EN.CITE </w:instrText>
      </w:r>
      <w:r w:rsidR="00B86FC1">
        <w:fldChar w:fldCharType="begin">
          <w:fldData xml:space="preserve">PEVuZE5vdGU+PENpdGU+PEF1dGhvcj5Kb2huc29uPC9BdXRob3I+PFllYXI+MjAxMzwvWWVhcj48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MTI0MS01MDwv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</w:fldData>
        </w:fldChar>
      </w:r>
      <w:r w:rsidR="00B86FC1">
        <w:instrText xml:space="preserve"> ADDIN EN.CITE.DATA </w:instrText>
      </w:r>
      <w:r w:rsidR="00B86FC1">
        <w:fldChar w:fldCharType="end"/>
      </w:r>
      <w:r>
        <w:fldChar w:fldCharType="separate"/>
      </w:r>
      <w:r w:rsidR="00B86FC1">
        <w:rPr>
          <w:noProof/>
        </w:rPr>
        <w:t>[194]</w:t>
      </w:r>
      <w:r>
        <w:fldChar w:fldCharType="end"/>
      </w:r>
      <w:r>
        <w:t>. Sequence parameters</w:t>
      </w:r>
      <w:r w:rsidR="00F55DC5">
        <w:t>:</w:t>
      </w:r>
      <w:r>
        <w:t xml:space="preserve"> </w:t>
      </w:r>
      <w:r w:rsidRPr="002411A2">
        <w:t xml:space="preserve">TE = 0.1ms, TR = 2.9ms, FA = 4⁰, BW = </w:t>
      </w:r>
      <w:r w:rsidRPr="002411A2">
        <w:rPr>
          <w:u w:val="single"/>
        </w:rPr>
        <w:t>+</w:t>
      </w:r>
      <w:r w:rsidRPr="002411A2">
        <w:t xml:space="preserve"> 125kHz, FOV = 35cm, Nx = 256, ∆z = 10mm, slices = 32</w:t>
      </w:r>
      <w:r>
        <w:t xml:space="preserve">. </w:t>
      </w:r>
    </w:p>
    <w:p w14:paraId="1DC72C09" w14:textId="77777777" w:rsidR="00D848A8" w:rsidRPr="00106156" w:rsidRDefault="00D848A8" w:rsidP="006717E0"/>
    <w:p w14:paraId="7CF125F7" w14:textId="77777777" w:rsidR="00D848A8" w:rsidRPr="00106156" w:rsidRDefault="00D848A8" w:rsidP="006717E0">
      <w:pPr>
        <w:pStyle w:val="Heading4"/>
      </w:pPr>
      <w:r w:rsidRPr="00106156">
        <w:lastRenderedPageBreak/>
        <w:t>Phase Resolved Functional Lung (PREFUL)</w:t>
      </w:r>
    </w:p>
    <w:p w14:paraId="4A4A669F" w14:textId="77777777" w:rsidR="00D848A8" w:rsidRDefault="00D848A8" w:rsidP="006717E0"/>
    <w:p w14:paraId="234FBF33" w14:textId="61B3DF8F" w:rsidR="00D848A8" w:rsidRDefault="00D848A8" w:rsidP="006717E0">
      <w:r>
        <w:t xml:space="preserve">PREFUL images were acquired using the methods described by Voskrebenzev </w:t>
      </w:r>
      <w:r w:rsidR="00564288">
        <w:rPr>
          <w:i/>
        </w:rPr>
        <w:t>et al</w:t>
      </w:r>
      <w:r>
        <w:t xml:space="preserve"> </w:t>
      </w:r>
      <w:r>
        <w:fldChar w:fldCharType="begin">
          <w:fldData xml:space="preserve">PEVuZE5vdGU+PENpdGU+PEF1dGhvcj5Wb3NrcmViZW56ZXY8L0F1dGhvcj48WWVhcj4yMDE3PC9Z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</w:fldData>
        </w:fldChar>
      </w:r>
      <w:r w:rsidR="00B86FC1">
        <w:instrText xml:space="preserve"> ADDIN EN.CITE </w:instrText>
      </w:r>
      <w:r w:rsidR="00B86FC1">
        <w:fldChar w:fldCharType="begin">
          <w:fldData xml:space="preserve">PEVuZE5vdGU+PENpdGU+PEF1dGhvcj5Wb3NrcmViZW56ZXY8L0F1dGhvcj48WWVhcj4yMDE3PC9Z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</w:fldData>
        </w:fldChar>
      </w:r>
      <w:r w:rsidR="00B86FC1">
        <w:instrText xml:space="preserve"> ADDIN EN.CITE.DATA </w:instrText>
      </w:r>
      <w:r w:rsidR="00B86FC1">
        <w:fldChar w:fldCharType="end"/>
      </w:r>
      <w:r>
        <w:fldChar w:fldCharType="separate"/>
      </w:r>
      <w:r w:rsidR="00B86FC1">
        <w:rPr>
          <w:noProof/>
        </w:rPr>
        <w:t>[266]</w:t>
      </w:r>
      <w:r>
        <w:fldChar w:fldCharType="end"/>
      </w:r>
      <w:r>
        <w:t>. 2D SPGR images were acquired in the coronal-plane during free-breathing. In total seven images were acquired spaced evenly throughout the lung (each image was 15mm in slice thickness with a 5mm gap before the next image, with the central image slice aligned with the trachea on the slice above the bifurcation of the trachea)</w:t>
      </w:r>
    </w:p>
    <w:p w14:paraId="4566CE69" w14:textId="77777777" w:rsidR="00D848A8" w:rsidRDefault="00D848A8" w:rsidP="006717E0"/>
    <w:p w14:paraId="1409658B" w14:textId="6D6BA796" w:rsidR="00D848A8" w:rsidRDefault="00D848A8" w:rsidP="006717E0">
      <w:r>
        <w:t xml:space="preserve">Although all of these </w:t>
      </w:r>
      <w:r w:rsidR="009F2E7D">
        <w:rPr>
          <w:vertAlign w:val="superscript"/>
        </w:rPr>
        <w:t>1</w:t>
      </w:r>
      <w:r w:rsidR="009F2E7D">
        <w:t>H</w:t>
      </w:r>
      <w:r>
        <w:t xml:space="preserve"> MR images were acquired in a large number of the study cohort, a full detailed analysis was beyond the scope of this work, but examples of their application are described</w:t>
      </w:r>
      <w:r w:rsidR="005D31A9">
        <w:t xml:space="preserve"> in the future work section of Chapter </w:t>
      </w:r>
      <w:r w:rsidR="005D31A9">
        <w:fldChar w:fldCharType="begin"/>
      </w:r>
      <w:r w:rsidR="005D31A9">
        <w:instrText xml:space="preserve"> REF _Ref21867879 \r \h </w:instrText>
      </w:r>
      <w:r w:rsidR="005D31A9">
        <w:fldChar w:fldCharType="separate"/>
      </w:r>
      <w:r w:rsidR="00140F11">
        <w:t>7.3</w:t>
      </w:r>
      <w:r w:rsidR="005D31A9">
        <w:fldChar w:fldCharType="end"/>
      </w:r>
      <w:r w:rsidR="005D31A9">
        <w:t xml:space="preserve"> (</w:t>
      </w:r>
      <w:r w:rsidR="005D31A9">
        <w:fldChar w:fldCharType="begin"/>
      </w:r>
      <w:r w:rsidR="005D31A9">
        <w:instrText xml:space="preserve"> REF _Ref21867880 \h </w:instrText>
      </w:r>
      <w:r w:rsidR="005D31A9">
        <w:fldChar w:fldCharType="separate"/>
      </w:r>
      <w:r w:rsidR="00140F11">
        <w:t>Future Work</w:t>
      </w:r>
      <w:r w:rsidR="005D31A9">
        <w:fldChar w:fldCharType="end"/>
      </w:r>
      <w:r w:rsidR="005D31A9">
        <w:t>, p</w:t>
      </w:r>
      <w:r w:rsidR="005D31A9">
        <w:fldChar w:fldCharType="begin"/>
      </w:r>
      <w:r w:rsidR="005D31A9">
        <w:instrText xml:space="preserve"> PAGEREF _Ref21867881 \h </w:instrText>
      </w:r>
      <w:r w:rsidR="005D31A9">
        <w:fldChar w:fldCharType="separate"/>
      </w:r>
      <w:r w:rsidR="00140F11">
        <w:rPr>
          <w:noProof/>
        </w:rPr>
        <w:t>304</w:t>
      </w:r>
      <w:r w:rsidR="005D31A9">
        <w:fldChar w:fldCharType="end"/>
      </w:r>
      <w:r w:rsidR="005D31A9">
        <w:t>)</w:t>
      </w:r>
      <w:r>
        <w:t>.</w:t>
      </w:r>
    </w:p>
    <w:p w14:paraId="47893F57" w14:textId="77777777" w:rsidR="00D848A8" w:rsidRDefault="00D848A8" w:rsidP="006717E0"/>
    <w:p w14:paraId="774FCF22" w14:textId="77777777" w:rsidR="00D848A8" w:rsidRDefault="00D848A8" w:rsidP="009E6F34">
      <w:pPr>
        <w:jc w:val="center"/>
      </w:pPr>
      <w:r>
        <w:rPr>
          <w:noProof/>
          <w:lang w:val="en-US"/>
        </w:rPr>
        <w:drawing>
          <wp:inline distT="0" distB="0" distL="0" distR="0" wp14:anchorId="7CBBBA5B" wp14:editId="48E92A52">
            <wp:extent cx="5745268" cy="3626441"/>
            <wp:effectExtent l="0" t="0" r="0" b="635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H sequence examples.tiff"/>
                    <pic:cNvPicPr/>
                  </pic:nvPicPr>
                  <pic:blipFill>
                    <a:blip r:embed="rId69">
                      <a:extLst>
                        <a:ext uri="{28A0092B-C50C-407E-A947-70E740481C1C}">
                          <a14:useLocalDpi xmlns:a14="http://schemas.microsoft.com/office/drawing/2010/main" val="0"/>
                        </a:ext>
                      </a:extLst>
                    </a:blip>
                    <a:stretch>
                      <a:fillRect/>
                    </a:stretch>
                  </pic:blipFill>
                  <pic:spPr>
                    <a:xfrm>
                      <a:off x="0" y="0"/>
                      <a:ext cx="5751175" cy="3630170"/>
                    </a:xfrm>
                    <a:prstGeom prst="rect">
                      <a:avLst/>
                    </a:prstGeom>
                  </pic:spPr>
                </pic:pic>
              </a:graphicData>
            </a:graphic>
          </wp:inline>
        </w:drawing>
      </w:r>
    </w:p>
    <w:p w14:paraId="6CD15C7E" w14:textId="47DFD02C" w:rsidR="006F7170" w:rsidRDefault="00D848A8" w:rsidP="006717E0">
      <w:pPr>
        <w:pStyle w:val="Caption"/>
      </w:pPr>
      <w:bookmarkStart w:id="209" w:name="_Ref422059783"/>
      <w:bookmarkStart w:id="210" w:name="_Toc27383034"/>
      <w:r>
        <w:t xml:space="preserve">Figure </w:t>
      </w:r>
      <w:fldSimple w:instr=" STYLEREF 1 \s ">
        <w:r w:rsidR="00824FFE">
          <w:rPr>
            <w:noProof/>
          </w:rPr>
          <w:t>2</w:t>
        </w:r>
      </w:fldSimple>
      <w:r w:rsidR="00824FFE">
        <w:noBreakHyphen/>
      </w:r>
      <w:fldSimple w:instr=" SEQ Figure \* ARABIC \s 1 ">
        <w:r w:rsidR="00824FFE">
          <w:rPr>
            <w:noProof/>
          </w:rPr>
          <w:t>25</w:t>
        </w:r>
      </w:fldSimple>
      <w:bookmarkEnd w:id="209"/>
      <w:r w:rsidR="006F7170">
        <w:t>: Example images from different</w:t>
      </w:r>
      <w:r>
        <w:t xml:space="preserve"> </w:t>
      </w:r>
      <w:r w:rsidR="009F2E7D">
        <w:rPr>
          <w:vertAlign w:val="superscript"/>
        </w:rPr>
        <w:t>1</w:t>
      </w:r>
      <w:r w:rsidR="009F2E7D">
        <w:t>H</w:t>
      </w:r>
      <w:r>
        <w:t xml:space="preserve"> MRI</w:t>
      </w:r>
      <w:r w:rsidR="006F7170">
        <w:t xml:space="preserve"> sequences.</w:t>
      </w:r>
      <w:bookmarkEnd w:id="210"/>
      <w:r>
        <w:t xml:space="preserve"> </w:t>
      </w:r>
    </w:p>
    <w:p w14:paraId="4BCA4615" w14:textId="51BA444B" w:rsidR="00D848A8" w:rsidRDefault="006F7170" w:rsidP="006717E0">
      <w:pPr>
        <w:pStyle w:val="Subtitle"/>
      </w:pPr>
      <w:r>
        <w:t>A</w:t>
      </w:r>
      <w:r w:rsidR="00D848A8">
        <w:t xml:space="preserve">cquired </w:t>
      </w:r>
      <w:r>
        <w:t xml:space="preserve">images are </w:t>
      </w:r>
      <w:r w:rsidR="00D848A8">
        <w:t>from different sequences in patients with CF (A-C come from the same patient and D-F come from a different patient). Sequence A and C = SSFP. B = HASTE. D = UTE. E and F = SPGR at TLC (E) and RV (F).</w:t>
      </w:r>
    </w:p>
    <w:p w14:paraId="29EF81DA" w14:textId="77777777" w:rsidR="00D848A8" w:rsidRDefault="00D848A8" w:rsidP="006717E0"/>
    <w:p w14:paraId="752614B3" w14:textId="77777777" w:rsidR="006F7170" w:rsidRDefault="006F7170" w:rsidP="006717E0">
      <w:pPr>
        <w:rPr>
          <w:rFonts w:asciiTheme="majorHAnsi" w:eastAsiaTheme="majorEastAsia" w:hAnsiTheme="majorHAnsi" w:cstheme="majorBidi"/>
          <w:color w:val="000000" w:themeColor="text1"/>
        </w:rPr>
      </w:pPr>
      <w:r>
        <w:br w:type="page"/>
      </w:r>
    </w:p>
    <w:p w14:paraId="64554316" w14:textId="40FEE9E8" w:rsidR="00D848A8" w:rsidRDefault="00D848A8" w:rsidP="006717E0">
      <w:pPr>
        <w:pStyle w:val="Heading3"/>
      </w:pPr>
      <w:bookmarkStart w:id="211" w:name="_Toc27382881"/>
      <w:r>
        <w:lastRenderedPageBreak/>
        <w:t>Responsibilities</w:t>
      </w:r>
      <w:bookmarkEnd w:id="211"/>
    </w:p>
    <w:p w14:paraId="35FB9A5B" w14:textId="77777777" w:rsidR="00D848A8" w:rsidRDefault="00D848A8" w:rsidP="00030709"/>
    <w:p w14:paraId="50F50F70" w14:textId="59CF6DDF" w:rsidR="006F7170" w:rsidRDefault="00D848A8" w:rsidP="006717E0">
      <w:r>
        <w:t xml:space="preserve">The HEE/NIHR doctoral fellowship and the REC/HRA forms were completed by myself, with the help of my supervisors Jim Wild and Alex Horsley. All patients were recruited and coordinated by myself from their clinic visits to the different hospitals. It was my role during each patient study visit to perform all of the lung function and exercise testing. As a qualified Respiratory Physiologist, this was a normal part of my role. During each MRI session, my role was to teach and coach the patients to perform the variety of different breathing manoeuvres required to achieve each specific image and work with the patient during the whole scanning session. After each patient visit, it was my role to collate all the data. This included the manual calculation of the MBW metrics and all the ventilation image analysis </w:t>
      </w:r>
      <w:r w:rsidR="006F7170">
        <w:t xml:space="preserve">required </w:t>
      </w:r>
      <w:r>
        <w:t>for the calculation of the metrics described earlier in this chapter.</w:t>
      </w:r>
    </w:p>
    <w:p w14:paraId="07D73472" w14:textId="77777777" w:rsidR="006F7170" w:rsidRDefault="006F7170" w:rsidP="006717E0"/>
    <w:p w14:paraId="200B115C" w14:textId="192B866C" w:rsidR="008203BA" w:rsidRDefault="006F7170" w:rsidP="006717E0">
      <w:r>
        <w:t xml:space="preserve">After visit one, study visits were also coordinated with the help of Leanne Armstrong and Jenny Rodgers. Jody Bray and David Capener were the radiographers operating the 1.5T MRI scanner during study visits. Oliver Rodgers, Graham Norquay, Guilhem Collier, Madhewsha Rao and Paul Hughes were responsible for polarising the </w:t>
      </w:r>
      <w:r w:rsidRPr="006F7170">
        <w:rPr>
          <w:vertAlign w:val="superscript"/>
        </w:rPr>
        <w:t>3</w:t>
      </w:r>
      <w:r>
        <w:t xml:space="preserve">He and </w:t>
      </w:r>
      <w:r w:rsidRPr="006F7170">
        <w:rPr>
          <w:vertAlign w:val="superscript"/>
        </w:rPr>
        <w:t>129</w:t>
      </w:r>
      <w:r>
        <w:t>Xe gas for study visits.</w:t>
      </w:r>
    </w:p>
    <w:p w14:paraId="6103483E" w14:textId="77777777" w:rsidR="009C0B7E" w:rsidRDefault="009C0B7E" w:rsidP="006717E0">
      <w:pPr>
        <w:sectPr w:rsidR="009C0B7E" w:rsidSect="00756F0E">
          <w:headerReference w:type="default" r:id="rId70"/>
          <w:footerReference w:type="even" r:id="rId71"/>
          <w:pgSz w:w="11900" w:h="16840"/>
          <w:pgMar w:top="1440" w:right="1134" w:bottom="1440" w:left="1134" w:header="964" w:footer="964" w:gutter="0"/>
          <w:cols w:space="708"/>
          <w:docGrid w:linePitch="360"/>
        </w:sectPr>
      </w:pPr>
    </w:p>
    <w:p w14:paraId="105D5619" w14:textId="7E7E64C7" w:rsidR="00D848A8" w:rsidRDefault="00D848A8" w:rsidP="006717E0"/>
    <w:p w14:paraId="67BCCA08" w14:textId="77777777" w:rsidR="00D848A8" w:rsidRDefault="00D848A8" w:rsidP="006717E0"/>
    <w:p w14:paraId="5A1B8FFF" w14:textId="77777777" w:rsidR="00FB2E25" w:rsidRDefault="00FB2E25" w:rsidP="006717E0"/>
    <w:p w14:paraId="7A9D1E4C" w14:textId="77777777" w:rsidR="00FB2E25" w:rsidRDefault="00FB2E25" w:rsidP="006717E0"/>
    <w:p w14:paraId="58D3E4FC" w14:textId="77777777" w:rsidR="00FA5934" w:rsidRDefault="00FB2E25" w:rsidP="00FA5934">
      <w:pPr>
        <w:jc w:val="center"/>
        <w:rPr>
          <w:b/>
          <w:i/>
          <w:sz w:val="40"/>
          <w:szCs w:val="40"/>
        </w:rPr>
      </w:pPr>
      <w:r w:rsidRPr="00FA5934">
        <w:rPr>
          <w:b/>
          <w:i/>
          <w:sz w:val="40"/>
          <w:szCs w:val="40"/>
        </w:rPr>
        <w:t xml:space="preserve">Chapter 3: </w:t>
      </w:r>
    </w:p>
    <w:p w14:paraId="7EC89302" w14:textId="54047475" w:rsidR="00D848A8" w:rsidRDefault="00FB2E25" w:rsidP="00FA5934">
      <w:pPr>
        <w:jc w:val="center"/>
        <w:rPr>
          <w:b/>
          <w:i/>
          <w:sz w:val="40"/>
          <w:szCs w:val="40"/>
        </w:rPr>
      </w:pPr>
      <w:r w:rsidRPr="00FA5934">
        <w:rPr>
          <w:b/>
          <w:i/>
          <w:sz w:val="40"/>
          <w:szCs w:val="40"/>
        </w:rPr>
        <w:t>Cross-sectional comparisons of MRI and lung function from the MMAVIC cohort</w:t>
      </w:r>
    </w:p>
    <w:p w14:paraId="49F48F56" w14:textId="77777777" w:rsidR="00FA5934" w:rsidRPr="00FA5934" w:rsidRDefault="00FA5934" w:rsidP="00FA5934">
      <w:pPr>
        <w:rPr>
          <w:b/>
          <w:i/>
          <w:sz w:val="40"/>
          <w:szCs w:val="40"/>
        </w:rPr>
        <w:sectPr w:rsidR="00FA5934" w:rsidRPr="00FA5934" w:rsidSect="00756F0E">
          <w:headerReference w:type="default" r:id="rId72"/>
          <w:footerReference w:type="default" r:id="rId73"/>
          <w:pgSz w:w="11900" w:h="16840"/>
          <w:pgMar w:top="1440" w:right="1134" w:bottom="1440" w:left="1134" w:header="964" w:footer="964" w:gutter="0"/>
          <w:cols w:space="708"/>
          <w:docGrid w:linePitch="360"/>
        </w:sectPr>
      </w:pPr>
    </w:p>
    <w:p w14:paraId="060BEB08" w14:textId="54386326" w:rsidR="00942BAB" w:rsidRDefault="00942BAB" w:rsidP="006717E0">
      <w:pPr>
        <w:pStyle w:val="Heading1"/>
      </w:pPr>
      <w:bookmarkStart w:id="212" w:name="_Ref21782714"/>
      <w:bookmarkStart w:id="213" w:name="_Toc27382882"/>
      <w:r>
        <w:lastRenderedPageBreak/>
        <w:t xml:space="preserve">Cross-sectional </w:t>
      </w:r>
      <w:r w:rsidR="0084159C">
        <w:t>comparisons of MRI and lung function from the MMAVIC cohort</w:t>
      </w:r>
      <w:bookmarkEnd w:id="212"/>
      <w:bookmarkEnd w:id="213"/>
    </w:p>
    <w:p w14:paraId="23D4F5B0" w14:textId="77777777" w:rsidR="00B461BA" w:rsidRDefault="00B461BA" w:rsidP="006717E0"/>
    <w:p w14:paraId="19A3F31A" w14:textId="4E67D96E" w:rsidR="00B461BA" w:rsidRDefault="00E955D6" w:rsidP="006717E0">
      <w:r>
        <w:t xml:space="preserve">Cross-sectional comparisons are important to understand how one outcome </w:t>
      </w:r>
      <w:r w:rsidR="00596897">
        <w:t xml:space="preserve">measure </w:t>
      </w:r>
      <w:r>
        <w:t xml:space="preserve">relates to another. In the case of lung function in CF, spirometry and multiple-breath washout (MBW) have been </w:t>
      </w:r>
      <w:r w:rsidR="00AA2A04">
        <w:t>utilised</w:t>
      </w:r>
      <w:r>
        <w:t xml:space="preserve"> for many years</w:t>
      </w:r>
      <w:r w:rsidR="00AA2A04">
        <w:t>.</w:t>
      </w:r>
      <w:r>
        <w:t xml:space="preserve"> </w:t>
      </w:r>
      <w:r w:rsidR="00AA2A04">
        <w:t>I</w:t>
      </w:r>
      <w:r>
        <w:t xml:space="preserve">n the case of spirometry its </w:t>
      </w:r>
      <w:r w:rsidR="00AA2A04">
        <w:t xml:space="preserve">clinical </w:t>
      </w:r>
      <w:r>
        <w:t>utility is well understood and is still recognised as the gold standard for measuring lung function</w:t>
      </w:r>
      <w:r w:rsidR="00AA2A04">
        <w:t xml:space="preserve"> in people with CF</w:t>
      </w:r>
      <w:r w:rsidR="003D66E5">
        <w:t xml:space="preserve"> </w:t>
      </w:r>
      <w:r w:rsidR="003D66E5">
        <w:fldChar w:fldCharType="begin">
          <w:fldData xml:space="preserve">PEVuZE5vdGU+PENpdGU+PEF1dGhvcj5TbXl0aDwvQXV0aG9yPjxZZWFyPjIwMTQ8L1llYXI+PFJl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xhYmJyLTE+Sm91cm5hbCBv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==
</w:fldData>
        </w:fldChar>
      </w:r>
      <w:r w:rsidR="00B86FC1">
        <w:instrText xml:space="preserve"> ADDIN EN.CITE </w:instrText>
      </w:r>
      <w:r w:rsidR="00B86FC1">
        <w:fldChar w:fldCharType="begin">
          <w:fldData xml:space="preserve">PEVuZE5vdGU+PENpdGU+PEF1dGhvcj5TbXl0aDwvQXV0aG9yPjxZZWFyPjIwMTQ8L1llYXI+PFJl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xhYmJyLTE+Sm91cm5hbCBv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==
</w:fldData>
        </w:fldChar>
      </w:r>
      <w:r w:rsidR="00B86FC1">
        <w:instrText xml:space="preserve"> ADDIN EN.CITE.DATA </w:instrText>
      </w:r>
      <w:r w:rsidR="00B86FC1">
        <w:fldChar w:fldCharType="end"/>
      </w:r>
      <w:r w:rsidR="003D66E5">
        <w:fldChar w:fldCharType="separate"/>
      </w:r>
      <w:r w:rsidR="00B86FC1">
        <w:rPr>
          <w:noProof/>
        </w:rPr>
        <w:t>[146]</w:t>
      </w:r>
      <w:r w:rsidR="003D66E5">
        <w:fldChar w:fldCharType="end"/>
      </w:r>
      <w:r>
        <w:t xml:space="preserve">. Studies </w:t>
      </w:r>
      <w:r w:rsidR="003D66E5">
        <w:t>utilising</w:t>
      </w:r>
      <w:r>
        <w:t xml:space="preserve"> </w:t>
      </w:r>
      <w:r w:rsidR="009F2E7D">
        <w:rPr>
          <w:vertAlign w:val="superscript"/>
        </w:rPr>
        <w:t>1</w:t>
      </w:r>
      <w:r w:rsidR="009F2E7D">
        <w:t>H</w:t>
      </w:r>
      <w:r w:rsidR="003D66E5">
        <w:t xml:space="preserve"> </w:t>
      </w:r>
      <w:r>
        <w:t xml:space="preserve">MRI and </w:t>
      </w:r>
      <w:r w:rsidR="003D66E5">
        <w:t xml:space="preserve">ventilation </w:t>
      </w:r>
      <w:r>
        <w:t xml:space="preserve">MRI </w:t>
      </w:r>
      <w:r w:rsidR="003D66E5">
        <w:t xml:space="preserve">in CF </w:t>
      </w:r>
      <w:r>
        <w:t xml:space="preserve">are fewer in number and have largely been limited to small </w:t>
      </w:r>
      <w:r w:rsidR="003D66E5">
        <w:t>cohorts</w:t>
      </w:r>
      <w:r>
        <w:t>. This makes cross-sectional comparisons with lung function more limited. In this chapter</w:t>
      </w:r>
      <w:r w:rsidR="003D66E5">
        <w:t>,</w:t>
      </w:r>
      <w:r>
        <w:t xml:space="preserve"> cross-sectional comparisons of the MMAVIC cohort are </w:t>
      </w:r>
      <w:r w:rsidR="003D66E5">
        <w:t>described</w:t>
      </w:r>
      <w:r>
        <w:t xml:space="preserve">, with the focus on comparing quantitative ventilation MRI with MBW and spirometry. </w:t>
      </w:r>
    </w:p>
    <w:p w14:paraId="2F550C26" w14:textId="77777777" w:rsidR="00B461BA" w:rsidRDefault="00B461BA" w:rsidP="006717E0"/>
    <w:p w14:paraId="6230EF01" w14:textId="77777777" w:rsidR="001939C4" w:rsidRDefault="001939C4" w:rsidP="006717E0"/>
    <w:p w14:paraId="65B92980" w14:textId="2D11DB54" w:rsidR="00B461BA" w:rsidRDefault="00B461BA" w:rsidP="006717E0">
      <w:r>
        <w:t xml:space="preserve">Some of the results in this section have been published </w:t>
      </w:r>
      <w:r>
        <w:fldChar w:fldCharType="begin">
          <w:fldData xml:space="preserve">PEVuZE5vdGU+PENpdGU+PEF1dGhvcj5TbWl0aDwvQXV0aG9yPjxZZWFyPjIwMTg8L1llYXI+PFJl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dm9sdW1lPjUyPC92b2x1bWU+PG51bWJlcj41PC9udW1iZXI+PGtleXdvcmRzPjxrZXl3b3Jk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</w:fldData>
        </w:fldChar>
      </w:r>
      <w:r w:rsidR="00B86FC1">
        <w:instrText xml:space="preserve"> ADDIN EN.CITE </w:instrText>
      </w:r>
      <w:r w:rsidR="00B86FC1">
        <w:fldChar w:fldCharType="begin">
          <w:fldData xml:space="preserve">PEVuZE5vdGU+PENpdGU+PEF1dGhvcj5TbWl0aDwvQXV0aG9yPjxZZWFyPjIwMTg8L1llYXI+PFJl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dm9sdW1lPjUyPC92b2x1bWU+PG51bWJlcj41PC9udW1iZXI+PGtleXdvcmRzPjxrZXl3b3Jk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</w:fldData>
        </w:fldChar>
      </w:r>
      <w:r w:rsidR="00B86FC1">
        <w:instrText xml:space="preserve"> ADDIN EN.CITE.DATA </w:instrText>
      </w:r>
      <w:r w:rsidR="00B86FC1">
        <w:fldChar w:fldCharType="end"/>
      </w:r>
      <w:r>
        <w:fldChar w:fldCharType="separate"/>
      </w:r>
      <w:r w:rsidR="00B86FC1">
        <w:rPr>
          <w:noProof/>
        </w:rPr>
        <w:t>[268]</w:t>
      </w:r>
      <w:r>
        <w:fldChar w:fldCharType="end"/>
      </w:r>
      <w:r w:rsidR="001939C4">
        <w:t>:</w:t>
      </w:r>
      <w:r>
        <w:t xml:space="preserve"> </w:t>
      </w:r>
    </w:p>
    <w:p w14:paraId="1E85BEB2" w14:textId="77777777" w:rsidR="002860DD" w:rsidRDefault="002860DD" w:rsidP="006717E0"/>
    <w:p w14:paraId="6CBFD9DB" w14:textId="0E65693D" w:rsidR="00B461BA" w:rsidRPr="00FA5934" w:rsidRDefault="00B461BA" w:rsidP="006717E0">
      <w:pPr>
        <w:rPr>
          <w:i/>
        </w:rPr>
      </w:pPr>
      <w:r w:rsidRPr="00FA5934">
        <w:rPr>
          <w:i/>
        </w:rPr>
        <w:t>S</w:t>
      </w:r>
      <w:r w:rsidRPr="00FA5934">
        <w:rPr>
          <w:i/>
          <w:noProof/>
        </w:rPr>
        <w:t xml:space="preserve">mith LJ, Collier GJ, Marshall H, Hughes PJC, Biancardi AM, Wildman M, </w:t>
      </w:r>
      <w:r w:rsidR="00564288" w:rsidRPr="00FA5934">
        <w:rPr>
          <w:i/>
        </w:rPr>
        <w:t>et al</w:t>
      </w:r>
      <w:r w:rsidRPr="00FA5934">
        <w:rPr>
          <w:i/>
          <w:noProof/>
        </w:rPr>
        <w:t>. Patterns of regional lung physiology in cystic fibrosis using ventilation magnetic resonance imaging and multiple-breath washout. European Respiratory Journal. 2018;52(5)</w:t>
      </w:r>
    </w:p>
    <w:p w14:paraId="2206DBA4" w14:textId="41B1EDB5" w:rsidR="00A5452F" w:rsidRDefault="00A5452F" w:rsidP="006717E0">
      <w:r>
        <w:br w:type="page"/>
      </w:r>
    </w:p>
    <w:p w14:paraId="43393555" w14:textId="786CE78D" w:rsidR="008A760C" w:rsidRDefault="00942BAB" w:rsidP="006717E0">
      <w:pPr>
        <w:pStyle w:val="Heading2"/>
      </w:pPr>
      <w:bookmarkStart w:id="214" w:name="_Toc27382883"/>
      <w:r>
        <w:lastRenderedPageBreak/>
        <w:t>Introduction</w:t>
      </w:r>
      <w:bookmarkEnd w:id="214"/>
    </w:p>
    <w:p w14:paraId="75FF7859" w14:textId="77777777" w:rsidR="003D66E5" w:rsidRPr="003D66E5" w:rsidRDefault="003D66E5" w:rsidP="006717E0"/>
    <w:p w14:paraId="04BFE56F" w14:textId="4B07A83A" w:rsidR="008A760C" w:rsidRDefault="008A760C" w:rsidP="006717E0">
      <w:pPr>
        <w:pStyle w:val="Heading3"/>
      </w:pPr>
      <w:bookmarkStart w:id="215" w:name="_Toc27382884"/>
      <w:r>
        <w:t>Pulmonary Function testing</w:t>
      </w:r>
      <w:bookmarkEnd w:id="215"/>
    </w:p>
    <w:p w14:paraId="3041F57B" w14:textId="77777777" w:rsidR="008A760C" w:rsidRPr="008A760C" w:rsidRDefault="008A760C" w:rsidP="006717E0"/>
    <w:p w14:paraId="5FCFC8F4" w14:textId="7103DD53" w:rsidR="00F16A7D" w:rsidRPr="008A760C" w:rsidRDefault="009C214F" w:rsidP="006717E0">
      <w:r>
        <w:t xml:space="preserve">Pulmonary function tests </w:t>
      </w:r>
      <w:r w:rsidR="00390F2F">
        <w:t xml:space="preserve">(PFTs) </w:t>
      </w:r>
      <w:r w:rsidR="003D66E5">
        <w:t>are</w:t>
      </w:r>
      <w:r>
        <w:t xml:space="preserve"> used to assess CF lung disease severity and to assess the efficacy of therapies. They are also widely used as endpoints in clinical trials of CF-related therapies. </w:t>
      </w:r>
      <w:r w:rsidR="003D66E5">
        <w:t xml:space="preserve">Spirometry in particular is well standardised, </w:t>
      </w:r>
      <w:r w:rsidR="00C77E24">
        <w:t xml:space="preserve">it </w:t>
      </w:r>
      <w:r w:rsidR="003D66E5">
        <w:t>has</w:t>
      </w:r>
      <w:r w:rsidR="003146A6">
        <w:t xml:space="preserve"> </w:t>
      </w:r>
      <w:r w:rsidR="00B5751C">
        <w:t>good</w:t>
      </w:r>
      <w:r w:rsidR="003146A6">
        <w:t xml:space="preserve"> repeatability and can be performed by the majority of adults and school-aged children</w:t>
      </w:r>
      <w:r w:rsidR="00B5751C">
        <w:t xml:space="preserve"> with CF </w:t>
      </w:r>
      <w:r w:rsidR="00B5751C">
        <w:fldChar w:fldCharType="begin">
          <w:fldData xml:space="preserve">PEVuZE5vdGU+PENpdGU+PEF1dGhvcj5NaWxsZXI8L0F1dGhvcj48WWVhcj4yMDA1PC9ZZWFyPjxS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wYWdlcz4zMTktMzg8L3BhZ2Vz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MTMyNC00Mzwv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cGFnZXM+NTA3LTIyPC9wYWdlcz48dm9sdW1lPjQxPC92b2x1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</w:fldData>
        </w:fldChar>
      </w:r>
      <w:r w:rsidR="00B86FC1">
        <w:instrText xml:space="preserve"> ADDIN EN.CITE </w:instrText>
      </w:r>
      <w:r w:rsidR="00B86FC1">
        <w:fldChar w:fldCharType="begin">
          <w:fldData xml:space="preserve">PEVuZE5vdGU+PENpdGU+PEF1dGhvcj5NaWxsZXI8L0F1dGhvcj48WWVhcj4yMDA1PC9ZZWFyPjxS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wYWdlcz4zMTktMzg8L3BhZ2Vz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MTMyNC00Mzwv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cGFnZXM+NTA3LTIyPC9wYWdlcz48dm9sdW1lPjQxPC92b2x1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</w:fldData>
        </w:fldChar>
      </w:r>
      <w:r w:rsidR="00B86FC1">
        <w:instrText xml:space="preserve"> ADDIN EN.CITE.DATA </w:instrText>
      </w:r>
      <w:r w:rsidR="00B86FC1">
        <w:fldChar w:fldCharType="end"/>
      </w:r>
      <w:r w:rsidR="00B5751C">
        <w:fldChar w:fldCharType="separate"/>
      </w:r>
      <w:r w:rsidR="00B86FC1">
        <w:rPr>
          <w:noProof/>
        </w:rPr>
        <w:t>[45, 51, 99]</w:t>
      </w:r>
      <w:r w:rsidR="00B5751C">
        <w:fldChar w:fldCharType="end"/>
      </w:r>
      <w:r w:rsidR="003146A6">
        <w:t xml:space="preserve">. </w:t>
      </w:r>
      <w:r>
        <w:t xml:space="preserve">The primary metrics employed in CF clinical and trial management are the </w:t>
      </w:r>
      <w:r w:rsidR="00B5751C">
        <w:t>forced expiratory volume in 1 second (</w:t>
      </w:r>
      <w:r w:rsidR="00DF2511">
        <w:t>FEV</w:t>
      </w:r>
      <w:r w:rsidR="00DF2511">
        <w:rPr>
          <w:vertAlign w:val="subscript"/>
        </w:rPr>
        <w:t>1</w:t>
      </w:r>
      <w:r w:rsidR="00B5751C">
        <w:t>),</w:t>
      </w:r>
      <w:r>
        <w:t xml:space="preserve"> which is calculated from spirometry and the </w:t>
      </w:r>
      <w:r w:rsidR="00B5751C">
        <w:t>lung clearance index (</w:t>
      </w:r>
      <w:r>
        <w:t>LCI</w:t>
      </w:r>
      <w:r w:rsidR="00B5751C">
        <w:t>)</w:t>
      </w:r>
      <w:r>
        <w:t xml:space="preserve">, which is calculated from </w:t>
      </w:r>
      <w:r w:rsidR="008D2117">
        <w:t>multiple breath washout (</w:t>
      </w:r>
      <w:r w:rsidR="00B5751C">
        <w:t>MBW</w:t>
      </w:r>
      <w:r w:rsidR="008D2117">
        <w:t>)</w:t>
      </w:r>
      <w:r>
        <w:t xml:space="preserve">. </w:t>
      </w:r>
      <w:r w:rsidR="00DF2511">
        <w:t>FEV</w:t>
      </w:r>
      <w:r w:rsidR="00DF2511">
        <w:rPr>
          <w:vertAlign w:val="subscript"/>
        </w:rPr>
        <w:t>1</w:t>
      </w:r>
      <w:r>
        <w:t xml:space="preserve"> is the mostly widely used metric </w:t>
      </w:r>
      <w:r w:rsidR="00B5751C">
        <w:t xml:space="preserve">in CF and represents the degree of overall airflow </w:t>
      </w:r>
      <w:r>
        <w:t xml:space="preserve">obstruction within the lungs. Historically </w:t>
      </w:r>
      <w:r w:rsidR="00DF2511">
        <w:t>FEV</w:t>
      </w:r>
      <w:r w:rsidR="00DF2511">
        <w:rPr>
          <w:vertAlign w:val="subscript"/>
        </w:rPr>
        <w:t>1</w:t>
      </w:r>
      <w:r>
        <w:t xml:space="preserve"> </w:t>
      </w:r>
      <w:r w:rsidR="008D2117">
        <w:t>was used as a marker of lung</w:t>
      </w:r>
      <w:r>
        <w:t xml:space="preserve"> </w:t>
      </w:r>
      <w:r w:rsidR="003146A6">
        <w:t>disease</w:t>
      </w:r>
      <w:r>
        <w:t xml:space="preserve"> severity and predicted </w:t>
      </w:r>
      <w:r w:rsidR="003146A6">
        <w:t>mortality and morbidity</w:t>
      </w:r>
      <w:r w:rsidR="00E42AA4">
        <w:t xml:space="preserve"> </w:t>
      </w:r>
      <w:r w:rsidR="00E42AA4">
        <w:fldChar w:fldCharType="begin"/>
      </w:r>
      <w:r w:rsidR="00B86FC1">
        <w:instrText xml:space="preserve"> ADDIN EN.CITE &lt;EndNote&gt;&lt;Cite&gt;&lt;Author&gt;Courtney&lt;/Author&gt;&lt;Year&gt;2007&lt;/Year&gt;&lt;RecNum&gt;600&lt;/RecNum&gt;&lt;DisplayText&gt;[269]&lt;/DisplayText&gt;&lt;record&gt;&lt;rec-number&gt;600&lt;/rec-number&gt;&lt;foreign-keys&gt;&lt;key app="EN" db-id="pr5wspr9dw2dxne92x4v99s69xa59dv092es" timestamp="1463662556"&gt;600&lt;/key&gt;&lt;key app="ENWeb" db-id=""&gt;0&lt;/key&gt;&lt;/foreign-keys&gt;&lt;ref-type name="Journal Article"&gt;17&lt;/ref-type&gt;&lt;contributors&gt;&lt;authors&gt;&lt;author&gt;Courtney, J. M.&lt;/author&gt;&lt;author&gt;Bradley, J.&lt;/author&gt;&lt;author&gt;McCaughan, J.&lt;/author&gt;&lt;author&gt;O&amp;apos;Connor, T. M.&lt;/author&gt;&lt;author&gt;Shortt, C.&lt;/author&gt;&lt;author&gt;Bredin, C. P.&lt;/author&gt;&lt;author&gt;Bradbury, I.&lt;/author&gt;&lt;author&gt;Elborn, J. S.&lt;/author&gt;&lt;/authors&gt;&lt;/contributors&gt;&lt;titles&gt;&lt;title&gt;Predictors of mortality in adults with cystic fibrosis&lt;/title&gt;&lt;secondary-title&gt;Pediatric Pulmonology&lt;/secondary-title&gt;&lt;/titles&gt;&lt;periodical&gt;&lt;full-title&gt;Pediatric Pulmonology&lt;/full-title&gt;&lt;abbr-1&gt;Pediatr. Pulmonol.&lt;/abbr-1&gt;&lt;abbr-2&gt;Pediatr Pulmonol&lt;/abbr-2&gt;&lt;/periodical&gt;&lt;pages&gt;525-532&lt;/pages&gt;&lt;volume&gt;42&lt;/volume&gt;&lt;number&gt;6&lt;/number&gt;&lt;dates&gt;&lt;year&gt;2007&lt;/year&gt;&lt;/dates&gt;&lt;urls&gt;&lt;related-urls&gt;&lt;url&gt;http://www.scopus.com/inward/record.url?eid=2-s2.0-34249864458&amp;amp;partnerID=40&amp;amp;md5=d11740471af64bae841864b2b88f9999&lt;/url&gt;&lt;url&gt;http://onlinelibrary.wiley.com/store/10.1002/ppul.20619/asset/20619_ftp.pdf?v=1&amp;amp;t=hv6qw0ml&amp;amp;s=8d917e983cc1ff0d3579318a8ecfe3649115a75b&lt;/url&gt;&lt;/related-urls&gt;&lt;/urls&gt;&lt;/record&gt;&lt;/Cite&gt;&lt;/EndNote&gt;</w:instrText>
      </w:r>
      <w:r w:rsidR="00E42AA4">
        <w:fldChar w:fldCharType="separate"/>
      </w:r>
      <w:r w:rsidR="00B86FC1">
        <w:rPr>
          <w:noProof/>
        </w:rPr>
        <w:t>[269]</w:t>
      </w:r>
      <w:r w:rsidR="00E42AA4">
        <w:fldChar w:fldCharType="end"/>
      </w:r>
      <w:r w:rsidR="00C71EF7">
        <w:t>.</w:t>
      </w:r>
      <w:r w:rsidR="003146A6">
        <w:t xml:space="preserve"> </w:t>
      </w:r>
      <w:r w:rsidR="00DF2511">
        <w:t>FEV</w:t>
      </w:r>
      <w:r w:rsidR="00DF2511">
        <w:rPr>
          <w:vertAlign w:val="subscript"/>
        </w:rPr>
        <w:t>1</w:t>
      </w:r>
      <w:r w:rsidR="003146A6">
        <w:t xml:space="preserve"> </w:t>
      </w:r>
      <w:r w:rsidR="00C71EF7">
        <w:t xml:space="preserve">in the current era however, </w:t>
      </w:r>
      <w:r w:rsidR="003146A6">
        <w:t>often does not reflect the underlying lung disease accurately</w:t>
      </w:r>
      <w:r w:rsidR="00B5751C">
        <w:t>, particularly in those with mild lung disease</w:t>
      </w:r>
      <w:r w:rsidR="00C77E24">
        <w:t xml:space="preserve"> </w:t>
      </w:r>
      <w:r w:rsidR="00C77E24">
        <w:fldChar w:fldCharType="begin">
          <w:fldData xml:space="preserve">PEVuZE5vdGU+PENpdGU+PEF1dGhvcj5BdXJvcmE8L0F1dGhvcj48WWVhcj4yMDA0PC9ZZWFyPjxS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wNjgtNzM8L3BhZ2Vz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</w:fldData>
        </w:fldChar>
      </w:r>
      <w:r w:rsidR="00B86FC1">
        <w:instrText xml:space="preserve"> ADDIN EN.CITE </w:instrText>
      </w:r>
      <w:r w:rsidR="00B86FC1">
        <w:fldChar w:fldCharType="begin">
          <w:fldData xml:space="preserve">PEVuZE5vdGU+PENpdGU+PEF1dGhvcj5BdXJvcmE8L0F1dGhvcj48WWVhcj4yMDA0PC9ZZWFyPjxS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wNjgtNzM8L3BhZ2Vz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</w:fldData>
        </w:fldChar>
      </w:r>
      <w:r w:rsidR="00B86FC1">
        <w:instrText xml:space="preserve"> ADDIN EN.CITE.DATA </w:instrText>
      </w:r>
      <w:r w:rsidR="00B86FC1">
        <w:fldChar w:fldCharType="end"/>
      </w:r>
      <w:r w:rsidR="00C77E24">
        <w:fldChar w:fldCharType="separate"/>
      </w:r>
      <w:r w:rsidR="00B86FC1">
        <w:rPr>
          <w:noProof/>
        </w:rPr>
        <w:t>[52]</w:t>
      </w:r>
      <w:r w:rsidR="00C77E24">
        <w:fldChar w:fldCharType="end"/>
      </w:r>
      <w:r w:rsidR="003146A6">
        <w:t xml:space="preserve">. </w:t>
      </w:r>
      <w:r w:rsidR="008A760C">
        <w:t xml:space="preserve">LCI is discussed in detail in </w:t>
      </w:r>
      <w:r w:rsidR="00F0588C">
        <w:t>C</w:t>
      </w:r>
      <w:r w:rsidR="008A760C" w:rsidRPr="00F0588C">
        <w:t>hapter</w:t>
      </w:r>
      <w:r w:rsidR="00F0588C">
        <w:t xml:space="preserve"> </w:t>
      </w:r>
      <w:r w:rsidR="00F0588C">
        <w:fldChar w:fldCharType="begin"/>
      </w:r>
      <w:r w:rsidR="00F0588C">
        <w:instrText xml:space="preserve"> REF _Ref21775480 \r \h </w:instrText>
      </w:r>
      <w:r w:rsidR="00F0588C">
        <w:fldChar w:fldCharType="separate"/>
      </w:r>
      <w:r w:rsidR="00140F11">
        <w:t>1.4</w:t>
      </w:r>
      <w:r w:rsidR="00F0588C">
        <w:fldChar w:fldCharType="end"/>
      </w:r>
      <w:r w:rsidR="00F0588C">
        <w:t xml:space="preserve"> (</w:t>
      </w:r>
      <w:r w:rsidR="00F0588C">
        <w:fldChar w:fldCharType="begin"/>
      </w:r>
      <w:r w:rsidR="00F0588C">
        <w:instrText xml:space="preserve"> REF _Ref21775499 \h </w:instrText>
      </w:r>
      <w:r w:rsidR="00F0588C">
        <w:fldChar w:fldCharType="separate"/>
      </w:r>
      <w:r w:rsidR="00140F11">
        <w:t>Lung Clearance Index in CF</w:t>
      </w:r>
      <w:r w:rsidR="00F0588C">
        <w:fldChar w:fldCharType="end"/>
      </w:r>
      <w:r w:rsidR="00F0588C">
        <w:t>, p</w:t>
      </w:r>
      <w:r w:rsidR="00F0588C">
        <w:fldChar w:fldCharType="begin"/>
      </w:r>
      <w:r w:rsidR="00F0588C">
        <w:instrText xml:space="preserve"> PAGEREF _Ref21775513 \h </w:instrText>
      </w:r>
      <w:r w:rsidR="00F0588C">
        <w:fldChar w:fldCharType="separate"/>
      </w:r>
      <w:r w:rsidR="00140F11">
        <w:rPr>
          <w:noProof/>
        </w:rPr>
        <w:t>36</w:t>
      </w:r>
      <w:r w:rsidR="00F0588C">
        <w:fldChar w:fldCharType="end"/>
      </w:r>
      <w:r w:rsidR="00F0588C">
        <w:t>)</w:t>
      </w:r>
      <w:r w:rsidR="008A760C" w:rsidRPr="008D2117">
        <w:rPr>
          <w:b/>
        </w:rPr>
        <w:t xml:space="preserve"> </w:t>
      </w:r>
      <w:r w:rsidR="008A760C">
        <w:t>and has distinct advantages when assessing early lung disease, but limitations remain.</w:t>
      </w:r>
    </w:p>
    <w:p w14:paraId="32062D86" w14:textId="77777777" w:rsidR="009C214F" w:rsidRDefault="009C214F" w:rsidP="006717E0"/>
    <w:p w14:paraId="320D4306" w14:textId="4E7CD4B3" w:rsidR="009C214F" w:rsidRDefault="003146A6" w:rsidP="006717E0">
      <w:r>
        <w:t xml:space="preserve">Whilst </w:t>
      </w:r>
      <w:r w:rsidR="00DF2511">
        <w:t>FEV</w:t>
      </w:r>
      <w:r w:rsidR="00DF2511">
        <w:rPr>
          <w:vertAlign w:val="subscript"/>
        </w:rPr>
        <w:t>1</w:t>
      </w:r>
      <w:r>
        <w:t xml:space="preserve"> and LCI are the most commonly employed metrics of pulmonary function </w:t>
      </w:r>
      <w:r w:rsidR="00B5751C">
        <w:t>in CF</w:t>
      </w:r>
      <w:r w:rsidR="00FF30E0">
        <w:t>,</w:t>
      </w:r>
      <w:r w:rsidR="00B5751C">
        <w:t xml:space="preserve"> </w:t>
      </w:r>
      <w:r>
        <w:t xml:space="preserve">there are other routine measures that detail aspects of CF lung pathophysiology that are </w:t>
      </w:r>
      <w:r w:rsidR="00C71EF7">
        <w:t>less</w:t>
      </w:r>
      <w:r>
        <w:t xml:space="preserve"> commonly employed. As well as calculating </w:t>
      </w:r>
      <w:r w:rsidR="00DF2511">
        <w:t>FEV</w:t>
      </w:r>
      <w:r w:rsidR="00DF2511">
        <w:rPr>
          <w:vertAlign w:val="subscript"/>
        </w:rPr>
        <w:t>1</w:t>
      </w:r>
      <w:r>
        <w:t>, spirometry also calculate</w:t>
      </w:r>
      <w:r w:rsidR="00B5751C">
        <w:t>s the forced vital capacity (FVC)</w:t>
      </w:r>
      <w:r w:rsidR="00D67DFA">
        <w:t>.</w:t>
      </w:r>
      <w:r w:rsidR="00B5751C">
        <w:t xml:space="preserve"> FVC is a vital metric f</w:t>
      </w:r>
      <w:r>
        <w:t>o</w:t>
      </w:r>
      <w:r w:rsidR="00B5751C">
        <w:t>r</w:t>
      </w:r>
      <w:r>
        <w:t xml:space="preserve"> determining whether airflow obstruction exists, </w:t>
      </w:r>
      <w:r w:rsidR="000549BA">
        <w:t>as the ratio of</w:t>
      </w:r>
      <w:r>
        <w:t xml:space="preserve"> </w:t>
      </w:r>
      <w:r w:rsidR="00DF2511">
        <w:t>FEV</w:t>
      </w:r>
      <w:r w:rsidR="00DF2511">
        <w:rPr>
          <w:vertAlign w:val="subscript"/>
        </w:rPr>
        <w:t>1</w:t>
      </w:r>
      <w:r>
        <w:t xml:space="preserve">/FVC </w:t>
      </w:r>
      <w:r w:rsidR="000549BA">
        <w:t>is the first step in determining the presence or absence of airflow obstruction</w:t>
      </w:r>
      <w:r w:rsidR="00FF30E0">
        <w:t xml:space="preserve"> </w:t>
      </w:r>
      <w:r w:rsidR="00FF30E0">
        <w:fldChar w:fldCharType="begin">
          <w:fldData xml:space="preserve">PEVuZE5vdGU+PENpdGU+PEF1dGhvcj5QZWxsZWdyaW5vPC9BdXRob3I+PFllYXI+MjAwNTwvWWVh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</w:fldData>
        </w:fldChar>
      </w:r>
      <w:r w:rsidR="00B86FC1">
        <w:instrText xml:space="preserve"> ADDIN EN.CITE </w:instrText>
      </w:r>
      <w:r w:rsidR="00B86FC1">
        <w:fldChar w:fldCharType="begin">
          <w:fldData xml:space="preserve">PEVuZE5vdGU+PENpdGU+PEF1dGhvcj5QZWxsZWdyaW5vPC9BdXRob3I+PFllYXI+MjAwNTwvWWVh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</w:fldData>
        </w:fldChar>
      </w:r>
      <w:r w:rsidR="00B86FC1">
        <w:instrText xml:space="preserve"> ADDIN EN.CITE.DATA </w:instrText>
      </w:r>
      <w:r w:rsidR="00B86FC1">
        <w:fldChar w:fldCharType="end"/>
      </w:r>
      <w:r w:rsidR="00FF30E0">
        <w:fldChar w:fldCharType="separate"/>
      </w:r>
      <w:r w:rsidR="00B86FC1">
        <w:rPr>
          <w:noProof/>
        </w:rPr>
        <w:t>[49]</w:t>
      </w:r>
      <w:r w:rsidR="00FF30E0">
        <w:fldChar w:fldCharType="end"/>
      </w:r>
      <w:r w:rsidR="000549BA">
        <w:t xml:space="preserve">. An </w:t>
      </w:r>
      <w:r w:rsidR="00DF2511">
        <w:t>FEV</w:t>
      </w:r>
      <w:r w:rsidR="00DF2511">
        <w:rPr>
          <w:vertAlign w:val="subscript"/>
        </w:rPr>
        <w:t>1</w:t>
      </w:r>
      <w:r w:rsidR="000549BA">
        <w:t xml:space="preserve">/FVC </w:t>
      </w:r>
      <w:r>
        <w:t>below the lower limit of normal is the definition of clinical airflow obstruction</w:t>
      </w:r>
      <w:r w:rsidR="000549BA">
        <w:t xml:space="preserve"> </w:t>
      </w:r>
      <w:r w:rsidR="000549BA">
        <w:fldChar w:fldCharType="begin">
          <w:fldData xml:space="preserve">PEVuZE5vdGU+PENpdGU+PEF1dGhvcj5RdWFuamVyPC9BdXRob3I+PFllYXI+MjAxNDwvWWVhcj48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</w:fldData>
        </w:fldChar>
      </w:r>
      <w:r w:rsidR="00B86FC1">
        <w:instrText xml:space="preserve"> ADDIN EN.CITE </w:instrText>
      </w:r>
      <w:r w:rsidR="00B86FC1">
        <w:fldChar w:fldCharType="begin">
          <w:fldData xml:space="preserve">PEVuZE5vdGU+PENpdGU+PEF1dGhvcj5RdWFuamVyPC9BdXRob3I+PFllYXI+MjAxNDwvWWVhcj48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</w:fldData>
        </w:fldChar>
      </w:r>
      <w:r w:rsidR="00B86FC1">
        <w:instrText xml:space="preserve"> ADDIN EN.CITE.DATA </w:instrText>
      </w:r>
      <w:r w:rsidR="00B86FC1">
        <w:fldChar w:fldCharType="end"/>
      </w:r>
      <w:r w:rsidR="000549BA">
        <w:fldChar w:fldCharType="separate"/>
      </w:r>
      <w:r w:rsidR="00B86FC1">
        <w:rPr>
          <w:noProof/>
        </w:rPr>
        <w:t>[47, 49]</w:t>
      </w:r>
      <w:r w:rsidR="000549BA">
        <w:fldChar w:fldCharType="end"/>
      </w:r>
      <w:r>
        <w:t>. In CF</w:t>
      </w:r>
      <w:r w:rsidR="00C71EF7">
        <w:t>,</w:t>
      </w:r>
      <w:r>
        <w:t xml:space="preserve"> the FVC is often maintained until lung disease is advanced and a reduced </w:t>
      </w:r>
      <w:r w:rsidR="00272BDC">
        <w:t>FVC is likely due to significant gas trapping caused by end-expiratory airflow obstruction</w:t>
      </w:r>
      <w:r w:rsidR="00E42AA4">
        <w:t xml:space="preserve"> </w:t>
      </w:r>
      <w:r w:rsidR="00E42AA4">
        <w:fldChar w:fldCharType="begin">
          <w:fldData xml:space="preserve">PEVuZE5vdGU+PENpdGU+PEF1dGhvcj5QZWxsZWdyaW5vPC9BdXRob3I+PFllYXI+MjAwNTwvWWVh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</w:fldData>
        </w:fldChar>
      </w:r>
      <w:r w:rsidR="00B86FC1">
        <w:instrText xml:space="preserve"> ADDIN EN.CITE </w:instrText>
      </w:r>
      <w:r w:rsidR="00B86FC1">
        <w:fldChar w:fldCharType="begin">
          <w:fldData xml:space="preserve">PEVuZE5vdGU+PENpdGU+PEF1dGhvcj5QZWxsZWdyaW5vPC9BdXRob3I+PFllYXI+MjAwNTwvWWVh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</w:fldData>
        </w:fldChar>
      </w:r>
      <w:r w:rsidR="00B86FC1">
        <w:instrText xml:space="preserve"> ADDIN EN.CITE.DATA </w:instrText>
      </w:r>
      <w:r w:rsidR="00B86FC1">
        <w:fldChar w:fldCharType="end"/>
      </w:r>
      <w:r w:rsidR="00E42AA4">
        <w:fldChar w:fldCharType="separate"/>
      </w:r>
      <w:r w:rsidR="00B86FC1">
        <w:rPr>
          <w:noProof/>
        </w:rPr>
        <w:t>[49]</w:t>
      </w:r>
      <w:r w:rsidR="00E42AA4">
        <w:fldChar w:fldCharType="end"/>
      </w:r>
      <w:r w:rsidR="00272BDC">
        <w:t xml:space="preserve">. Changes in FVC </w:t>
      </w:r>
      <w:r w:rsidR="00C71EF7">
        <w:t xml:space="preserve">in CF </w:t>
      </w:r>
      <w:r w:rsidR="00272BDC">
        <w:t xml:space="preserve">are therefore significant </w:t>
      </w:r>
      <w:r w:rsidR="00C71EF7">
        <w:t>and</w:t>
      </w:r>
      <w:r w:rsidR="00272BDC">
        <w:t xml:space="preserve"> relate to the functional status of gas trapping/hyperinflation.</w:t>
      </w:r>
    </w:p>
    <w:p w14:paraId="11DDFFBA" w14:textId="77777777" w:rsidR="00272BDC" w:rsidRDefault="00272BDC" w:rsidP="006717E0"/>
    <w:p w14:paraId="0CA846AF" w14:textId="5871DD53" w:rsidR="00272BDC" w:rsidRDefault="00272BDC" w:rsidP="006717E0">
      <w:r>
        <w:t xml:space="preserve">Body plethysmography </w:t>
      </w:r>
      <w:r w:rsidR="008D2117">
        <w:t>is a</w:t>
      </w:r>
      <w:r w:rsidR="00C71EF7">
        <w:t xml:space="preserve"> </w:t>
      </w:r>
      <w:r w:rsidR="008D2117">
        <w:t>methodology</w:t>
      </w:r>
      <w:r w:rsidR="00C71EF7">
        <w:t xml:space="preserve"> for calculating static lung volumes </w:t>
      </w:r>
      <w:r w:rsidR="00C71EF7">
        <w:fldChar w:fldCharType="begin">
          <w:fldData xml:space="preserve">PEVuZE5vdGU+PENpdGU+PEF1dGhvcj5XYW5nZXI8L0F1dGhvcj48WWVhcj4yMDA1PC9ZZWFyPjxS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1MTEtMjI8L3BhZ2VzPjx2b2x1bWU+MjY8L3ZvbHVtZT48bnVt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</w:fldData>
        </w:fldChar>
      </w:r>
      <w:r w:rsidR="00B86FC1">
        <w:instrText xml:space="preserve"> ADDIN EN.CITE </w:instrText>
      </w:r>
      <w:r w:rsidR="00B86FC1">
        <w:fldChar w:fldCharType="begin">
          <w:fldData xml:space="preserve">PEVuZE5vdGU+PENpdGU+PEF1dGhvcj5XYW5nZXI8L0F1dGhvcj48WWVhcj4yMDA1PC9ZZWFyPjxS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1MTEtMjI8L3BhZ2VzPjx2b2x1bWU+MjY8L3ZvbHVtZT48bnVt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</w:fldData>
        </w:fldChar>
      </w:r>
      <w:r w:rsidR="00B86FC1">
        <w:instrText xml:space="preserve"> ADDIN EN.CITE.DATA </w:instrText>
      </w:r>
      <w:r w:rsidR="00B86FC1">
        <w:fldChar w:fldCharType="end"/>
      </w:r>
      <w:r w:rsidR="00C71EF7">
        <w:fldChar w:fldCharType="separate"/>
      </w:r>
      <w:r w:rsidR="00B86FC1">
        <w:rPr>
          <w:noProof/>
        </w:rPr>
        <w:t>[57]</w:t>
      </w:r>
      <w:r w:rsidR="00C71EF7">
        <w:fldChar w:fldCharType="end"/>
      </w:r>
      <w:r w:rsidR="00C71EF7">
        <w:t xml:space="preserve">. It </w:t>
      </w:r>
      <w:r w:rsidR="00E42AA4">
        <w:t>can be</w:t>
      </w:r>
      <w:r>
        <w:t xml:space="preserve"> employed to accurately determine and quantify gas trapping/hyperinflation in CF by calculating the lung volumes of TLC, </w:t>
      </w:r>
      <w:r w:rsidR="00E42AA4">
        <w:t>functional residual capacity (FRC)</w:t>
      </w:r>
      <w:r>
        <w:t xml:space="preserve"> and </w:t>
      </w:r>
      <w:r w:rsidR="00E42AA4">
        <w:t>residual volume (</w:t>
      </w:r>
      <w:r>
        <w:t>RV</w:t>
      </w:r>
      <w:r w:rsidR="00E42AA4">
        <w:t>)</w:t>
      </w:r>
      <w:r w:rsidR="00592083">
        <w:t>,</w:t>
      </w:r>
      <w:r>
        <w:t xml:space="preserve"> amongst others</w:t>
      </w:r>
      <w:r w:rsidR="00E42AA4">
        <w:t xml:space="preserve"> </w:t>
      </w:r>
      <w:r w:rsidR="00E42AA4">
        <w:fldChar w:fldCharType="begin">
          <w:fldData xml:space="preserve">PEVuZE5vdGU+PENpdGU+PEF1dGhvcj5XYW5nZXI8L0F1dGhvcj48WWVhcj4yMDA1PC9ZZWFyPjxS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1MTEtMjI8L3BhZ2VzPjx2b2x1bWU+MjY8L3ZvbHVtZT48bnVt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</w:fldData>
        </w:fldChar>
      </w:r>
      <w:r w:rsidR="00B86FC1">
        <w:instrText xml:space="preserve"> ADDIN EN.CITE </w:instrText>
      </w:r>
      <w:r w:rsidR="00B86FC1">
        <w:fldChar w:fldCharType="begin">
          <w:fldData xml:space="preserve">PEVuZE5vdGU+PENpdGU+PEF1dGhvcj5XYW5nZXI8L0F1dGhvcj48WWVhcj4yMDA1PC9ZZWFyPjxS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1MTEtMjI8L3BhZ2VzPjx2b2x1bWU+MjY8L3ZvbHVtZT48bnVt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</w:fldData>
        </w:fldChar>
      </w:r>
      <w:r w:rsidR="00B86FC1">
        <w:instrText xml:space="preserve"> ADDIN EN.CITE.DATA </w:instrText>
      </w:r>
      <w:r w:rsidR="00B86FC1">
        <w:fldChar w:fldCharType="end"/>
      </w:r>
      <w:r w:rsidR="00E42AA4">
        <w:fldChar w:fldCharType="separate"/>
      </w:r>
      <w:r w:rsidR="00B86FC1">
        <w:rPr>
          <w:noProof/>
        </w:rPr>
        <w:t>[57]</w:t>
      </w:r>
      <w:r w:rsidR="00E42AA4">
        <w:fldChar w:fldCharType="end"/>
      </w:r>
      <w:r>
        <w:t>. The impact of gas trapping can be assessed by the RV, which become</w:t>
      </w:r>
      <w:r w:rsidR="00E42AA4">
        <w:t>s</w:t>
      </w:r>
      <w:r>
        <w:t xml:space="preserve"> increasingly raised as gas trapping increases, whilst hyperinflation will cause an increasingly raised FRC. Unlike in patients with emphysema, patients with CF do not usually have an abnormal TLC value and therefore the ratios of RV/TLC and FRC/TLC are used to express the degree of overall gas trapping and hyperinflation respectively within the lung</w:t>
      </w:r>
      <w:r w:rsidR="00811889">
        <w:t xml:space="preserve"> </w:t>
      </w:r>
      <w:r w:rsidR="00811889">
        <w:fldChar w:fldCharType="begin"/>
      </w:r>
      <w:r w:rsidR="00B86FC1">
        <w:instrText xml:space="preserve"> ADDIN EN.CITE &lt;EndNote&gt;&lt;Cite&gt;&lt;Author&gt;Rosenthal&lt;/Author&gt;&lt;Year&gt;2008&lt;/Year&gt;&lt;RecNum&gt;154&lt;/RecNum&gt;&lt;DisplayText&gt;[61]&lt;/DisplayText&gt;&lt;record&gt;&lt;rec-number&gt;154&lt;/rec-number&gt;&lt;foreign-keys&gt;&lt;key app="EN" db-id="pr5wspr9dw2dxne92x4v99s69xa59dv092es" timestamp="1383164378"&gt;154&lt;/key&gt;&lt;key app="ENWeb" db-id=""&gt;0&lt;/key&gt;&lt;/foreign-keys&gt;&lt;ref-type name="Journal Article"&gt;17&lt;/ref-type&gt;&lt;contributors&gt;&lt;authors&gt;&lt;author&gt;Rosenthal, M.&lt;/author&gt;&lt;/authors&gt;&lt;/contributors&gt;&lt;auth-address&gt;The Royal Brompton Hospital, London, UK. m.rosenthal@rbht.nhs.uk&lt;/auth-address&gt;&lt;titles&gt;&lt;title&gt;Annual assessment spirometry, plethysmography, and gas transfer in cystic fibrosis: do they predict death or transplantation&lt;/title&gt;&lt;secondary-title&gt;Pediatric Pulmonology&lt;/secondary-title&gt;&lt;alt-title&gt;Pediatric pulmonology&lt;/alt-title&gt;&lt;/titles&gt;&lt;periodical&gt;&lt;full-title&gt;Pediatric Pulmonology&lt;/full-title&gt;&lt;abbr-1&gt;Pediatr. Pulmonol.&lt;/abbr-1&gt;&lt;abbr-2&gt;Pediatr Pulmonol&lt;/abbr-2&gt;&lt;/periodical&gt;&lt;alt-periodical&gt;&lt;full-title&gt;Pediatric Pulmonology&lt;/full-title&gt;&lt;abbr-1&gt;Pediatr. Pulmonol.&lt;/abbr-1&gt;&lt;abbr-2&gt;Pediatr Pulmonol&lt;/abbr-2&gt;&lt;/alt-periodical&gt;&lt;pages&gt;945-52&lt;/pages&gt;&lt;volume&gt;43&lt;/volume&gt;&lt;number&gt;10&lt;/number&gt;&lt;keywords&gt;&lt;keyword&gt;Child&lt;/keyword&gt;&lt;keyword&gt;Cystic Fibrosis/diagnosis/*mortality/*surgery&lt;/keyword&gt;&lt;keyword&gt;Female&lt;/keyword&gt;&lt;keyword&gt;Forced Expiratory Volume&lt;/keyword&gt;&lt;keyword&gt;Humans&lt;/keyword&gt;&lt;keyword&gt;Lung Transplantation&lt;/keyword&gt;&lt;keyword&gt;Male&lt;/keyword&gt;&lt;keyword&gt;Plethysmography&lt;/keyword&gt;&lt;keyword&gt;Predictive Value of Tests&lt;/keyword&gt;&lt;keyword&gt;Pulmonary Gas Exchange&lt;/keyword&gt;&lt;keyword&gt;Spirometry&lt;/keyword&gt;&lt;/keywords&gt;&lt;dates&gt;&lt;year&gt;2008&lt;/year&gt;&lt;pub-dates&gt;&lt;date&gt;Oct&lt;/date&gt;&lt;/pub-dates&gt;&lt;/dates&gt;&lt;isbn&gt;1099-0496 (Electronic)&amp;#xD;1099-0496 (Linking)&lt;/isbn&gt;&lt;accession-num&gt;18781653&lt;/accession-num&gt;&lt;urls&gt;&lt;related-urls&gt;&lt;url&gt;http://www.ncbi.nlm.nih.gov/pubmed/18781653&lt;/url&gt;&lt;url&gt;http://onlinelibrary.wiley.com/store/10.1002/ppul.20879/asset/20879_ftp.pdf?v=1&amp;amp;t=hofuimdr&amp;amp;s=4ed909acfb0552a99a3ba3f8f258e1534dff2e8e&lt;/url&gt;&lt;/related-urls&gt;&lt;/urls&gt;&lt;electronic-resource-num&gt;10.1002/ppul.20879&lt;/electronic-resource-num&gt;&lt;/record&gt;&lt;/Cite&gt;&lt;/EndNote&gt;</w:instrText>
      </w:r>
      <w:r w:rsidR="00811889">
        <w:fldChar w:fldCharType="separate"/>
      </w:r>
      <w:r w:rsidR="00B86FC1">
        <w:rPr>
          <w:noProof/>
        </w:rPr>
        <w:t>[61]</w:t>
      </w:r>
      <w:r w:rsidR="00811889">
        <w:fldChar w:fldCharType="end"/>
      </w:r>
      <w:r>
        <w:t xml:space="preserve">. </w:t>
      </w:r>
    </w:p>
    <w:p w14:paraId="150B2C54" w14:textId="77777777" w:rsidR="008A760C" w:rsidRDefault="008A760C" w:rsidP="006717E0"/>
    <w:p w14:paraId="6472712F" w14:textId="74BA7F64" w:rsidR="003146A6" w:rsidRDefault="008A760C" w:rsidP="006717E0">
      <w:r>
        <w:lastRenderedPageBreak/>
        <w:t xml:space="preserve">As these metrics </w:t>
      </w:r>
      <w:r w:rsidR="008D2117">
        <w:t xml:space="preserve">from spirometry, body plethysmography and MBW </w:t>
      </w:r>
      <w:r>
        <w:t xml:space="preserve">are well established and highly standardised it is important to benchmark the quantitative metrics obtained from ventilation MRI and </w:t>
      </w:r>
      <w:r w:rsidR="009F2E7D">
        <w:rPr>
          <w:vertAlign w:val="superscript"/>
        </w:rPr>
        <w:t>1</w:t>
      </w:r>
      <w:r w:rsidR="009F2E7D">
        <w:t>H</w:t>
      </w:r>
      <w:r>
        <w:t xml:space="preserve"> MRI against these.</w:t>
      </w:r>
    </w:p>
    <w:p w14:paraId="326F223B" w14:textId="77777777" w:rsidR="004519F6" w:rsidRDefault="004519F6" w:rsidP="006717E0"/>
    <w:p w14:paraId="6D734FE4" w14:textId="11BDC379" w:rsidR="008A760C" w:rsidRDefault="00646C1A" w:rsidP="006717E0">
      <w:pPr>
        <w:pStyle w:val="Heading3"/>
      </w:pPr>
      <w:bookmarkStart w:id="216" w:name="_Toc27382885"/>
      <w:r>
        <w:t>Hyperpolarised gas</w:t>
      </w:r>
      <w:r w:rsidR="008A760C">
        <w:t xml:space="preserve"> ventilation MRI</w:t>
      </w:r>
      <w:bookmarkEnd w:id="216"/>
    </w:p>
    <w:p w14:paraId="7BCCC05B" w14:textId="77777777" w:rsidR="008A760C" w:rsidRDefault="008A760C" w:rsidP="006717E0"/>
    <w:p w14:paraId="258ABB8B" w14:textId="13A39E55" w:rsidR="00592083" w:rsidRDefault="00592083" w:rsidP="006717E0">
      <w:r>
        <w:t xml:space="preserve">A detailed description of the quantitative metrics calculated from ventilation MRI is detailed in </w:t>
      </w:r>
      <w:r w:rsidRPr="00F0588C">
        <w:t>Chapter</w:t>
      </w:r>
      <w:r w:rsidR="00F0588C">
        <w:rPr>
          <w:b/>
        </w:rPr>
        <w:t xml:space="preserve"> </w:t>
      </w:r>
      <w:r w:rsidR="00F0588C" w:rsidRPr="00F0588C">
        <w:fldChar w:fldCharType="begin"/>
      </w:r>
      <w:r w:rsidR="00F0588C" w:rsidRPr="00F0588C">
        <w:instrText xml:space="preserve"> REF _Ref21775589 \r \h </w:instrText>
      </w:r>
      <w:r w:rsidR="00F0588C">
        <w:instrText xml:space="preserve"> \* MERGEFORMAT </w:instrText>
      </w:r>
      <w:r w:rsidR="00F0588C" w:rsidRPr="00F0588C">
        <w:fldChar w:fldCharType="separate"/>
      </w:r>
      <w:r w:rsidR="00140F11">
        <w:t>2.3.1</w:t>
      </w:r>
      <w:r w:rsidR="00F0588C" w:rsidRPr="00F0588C">
        <w:fldChar w:fldCharType="end"/>
      </w:r>
      <w:r w:rsidR="00F0588C" w:rsidRPr="00F0588C">
        <w:t xml:space="preserve"> (</w:t>
      </w:r>
      <w:r w:rsidR="00F0588C" w:rsidRPr="00F0588C">
        <w:fldChar w:fldCharType="begin"/>
      </w:r>
      <w:r w:rsidR="00F0588C" w:rsidRPr="00F0588C">
        <w:instrText xml:space="preserve"> REF _Ref21775563 \h </w:instrText>
      </w:r>
      <w:r w:rsidR="00F0588C">
        <w:instrText xml:space="preserve"> \* MERGEFORMAT </w:instrText>
      </w:r>
      <w:r w:rsidR="00F0588C" w:rsidRPr="00F0588C">
        <w:fldChar w:fldCharType="separate"/>
      </w:r>
      <w:r w:rsidR="00140F11" w:rsidRPr="008D322B">
        <w:t xml:space="preserve">Hyperpolarised </w:t>
      </w:r>
      <w:r w:rsidR="00140F11">
        <w:rPr>
          <w:vertAlign w:val="superscript"/>
        </w:rPr>
        <w:t>3</w:t>
      </w:r>
      <w:r w:rsidR="00140F11" w:rsidRPr="00140F11">
        <w:rPr>
          <w:vertAlign w:val="superscript"/>
        </w:rPr>
        <w:t>He</w:t>
      </w:r>
      <w:r w:rsidR="00140F11" w:rsidRPr="008D322B">
        <w:t xml:space="preserve"> ventilation MRI metrics</w:t>
      </w:r>
      <w:r w:rsidR="00F0588C" w:rsidRPr="00F0588C">
        <w:fldChar w:fldCharType="end"/>
      </w:r>
      <w:r w:rsidR="00F0588C" w:rsidRPr="00F0588C">
        <w:t>, p</w:t>
      </w:r>
      <w:r w:rsidR="00F0588C" w:rsidRPr="00F0588C">
        <w:fldChar w:fldCharType="begin"/>
      </w:r>
      <w:r w:rsidR="00F0588C" w:rsidRPr="00F0588C">
        <w:instrText xml:space="preserve"> PAGEREF _Ref21775563 \h </w:instrText>
      </w:r>
      <w:r w:rsidR="00F0588C" w:rsidRPr="00F0588C">
        <w:fldChar w:fldCharType="separate"/>
      </w:r>
      <w:r w:rsidR="00140F11">
        <w:rPr>
          <w:noProof/>
        </w:rPr>
        <w:t>94</w:t>
      </w:r>
      <w:r w:rsidR="00F0588C" w:rsidRPr="00F0588C">
        <w:fldChar w:fldCharType="end"/>
      </w:r>
      <w:r w:rsidR="00F0588C" w:rsidRPr="00F0588C">
        <w:t>)</w:t>
      </w:r>
      <w:r w:rsidRPr="00F0588C">
        <w:t>.</w:t>
      </w:r>
      <w:r>
        <w:t xml:space="preserve"> </w:t>
      </w:r>
    </w:p>
    <w:p w14:paraId="5F8D9047" w14:textId="77777777" w:rsidR="00592083" w:rsidRDefault="00592083" w:rsidP="006717E0"/>
    <w:p w14:paraId="415D15A0" w14:textId="7F16E98D" w:rsidR="00F16A7D" w:rsidRDefault="00F16A7D" w:rsidP="006717E0">
      <w:r>
        <w:t xml:space="preserve">Ventilation MRI using inhaled hyperpolarised </w:t>
      </w:r>
      <w:r w:rsidR="008E5125" w:rsidRPr="000A016E">
        <w:t>gases</w:t>
      </w:r>
      <w:r>
        <w:t xml:space="preserve"> produced provide detailed visual information in 3D as to the nature, magnitude and location of ventilation abnormalities</w:t>
      </w:r>
      <w:r w:rsidR="009D07A8">
        <w:t xml:space="preserve"> </w:t>
      </w:r>
      <w:r>
        <w:fldChar w:fldCharType="begin">
          <w:fldData xml:space="preserve">PEVuZE5vdGU+PENpdGU+PEF1dGhvcj5TbWl0aDwvQXV0aG9yPjxZZWFyPjIwMTg8L1llYXI+PFJl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dm9sdW1lPjUyPC92b2x1bWU+PG51bWJlcj41PC9udW1iZXI+PGtleXdvcmRzPjxrZXl3b3Jk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</w:fldData>
        </w:fldChar>
      </w:r>
      <w:r w:rsidR="00B86FC1">
        <w:instrText xml:space="preserve"> ADDIN EN.CITE </w:instrText>
      </w:r>
      <w:r w:rsidR="00B86FC1">
        <w:fldChar w:fldCharType="begin">
          <w:fldData xml:space="preserve">PEVuZE5vdGU+PENpdGU+PEF1dGhvcj5TbWl0aDwvQXV0aG9yPjxZZWFyPjIwMTg8L1llYXI+PFJl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dm9sdW1lPjUyPC92b2x1bWU+PG51bWJlcj41PC9udW1iZXI+PGtleXdvcmRzPjxrZXl3b3Jk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</w:fldData>
        </w:fldChar>
      </w:r>
      <w:r w:rsidR="00B86FC1">
        <w:instrText xml:space="preserve"> ADDIN EN.CITE.DATA </w:instrText>
      </w:r>
      <w:r w:rsidR="00B86FC1">
        <w:fldChar w:fldCharType="end"/>
      </w:r>
      <w:r>
        <w:fldChar w:fldCharType="separate"/>
      </w:r>
      <w:r w:rsidR="00B86FC1">
        <w:rPr>
          <w:noProof/>
        </w:rPr>
        <w:t>[268]</w:t>
      </w:r>
      <w:r>
        <w:fldChar w:fldCharType="end"/>
      </w:r>
      <w:r>
        <w:t>. The most widely used metric reported from ventilation MRI is the ventilation defect percentage (VDP), which quantifies the proportion of the lung volume without any ventilation and therefore provides a global summary measure of lung disease severity. VDP has been shown to be sensitive to early lung disease</w:t>
      </w:r>
      <w:r w:rsidR="009D07A8">
        <w:t xml:space="preserve"> </w:t>
      </w:r>
      <w:r>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fldChar w:fldCharType="separate"/>
      </w:r>
      <w:r w:rsidR="00B86FC1">
        <w:rPr>
          <w:noProof/>
        </w:rPr>
        <w:t>[105]</w:t>
      </w:r>
      <w:r>
        <w:fldChar w:fldCharType="end"/>
      </w:r>
      <w:r>
        <w:t xml:space="preserve"> and to correlate with </w:t>
      </w:r>
      <w:r w:rsidR="00DF2511">
        <w:t>FEV</w:t>
      </w:r>
      <w:r w:rsidR="00DF2511">
        <w:rPr>
          <w:vertAlign w:val="subscript"/>
        </w:rPr>
        <w:t>1</w:t>
      </w:r>
      <w:r>
        <w:t xml:space="preserve"> and LCI</w:t>
      </w:r>
      <w:r w:rsidR="009D07A8">
        <w:t xml:space="preserve"> </w:t>
      </w:r>
      <w:r>
        <w:fldChar w:fldCharType="begin">
          <w:fldData xml:space="preserve">PEVuZE5vdGU+PENpdGU+PEF1dGhvcj5LYW5oZXJlPC9BdXRob3I+PFllYXI+MjAxNzwvWWVhcj48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2b2x1bWU+NTI8L3ZvbHVtZT48bnVt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</w:fldData>
        </w:fldChar>
      </w:r>
      <w:r w:rsidR="00B86FC1">
        <w:instrText xml:space="preserve"> ADDIN EN.CITE </w:instrText>
      </w:r>
      <w:r w:rsidR="00B86FC1">
        <w:fldChar w:fldCharType="begin">
          <w:fldData xml:space="preserve">PEVuZE5vdGU+PENpdGU+PEF1dGhvcj5LYW5oZXJlPC9BdXRob3I+PFllYXI+MjAxNzwvWWVhcj48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2b2x1bWU+NTI8L3ZvbHVtZT48bnVt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</w:fldData>
        </w:fldChar>
      </w:r>
      <w:r w:rsidR="00B86FC1">
        <w:instrText xml:space="preserve"> ADDIN EN.CITE.DATA </w:instrText>
      </w:r>
      <w:r w:rsidR="00B86FC1">
        <w:fldChar w:fldCharType="end"/>
      </w:r>
      <w:r>
        <w:fldChar w:fldCharType="separate"/>
      </w:r>
      <w:r w:rsidR="00B86FC1">
        <w:rPr>
          <w:noProof/>
        </w:rPr>
        <w:t>[248, 268]</w:t>
      </w:r>
      <w:r>
        <w:fldChar w:fldCharType="end"/>
      </w:r>
      <w:r>
        <w:t xml:space="preserve">. </w:t>
      </w:r>
      <w:r w:rsidR="00592083">
        <w:t xml:space="preserve">VDP however only reflects the global value of unventilated lung regions and does not </w:t>
      </w:r>
      <w:r w:rsidR="00FE4B7E">
        <w:t>provide any information about</w:t>
      </w:r>
      <w:r w:rsidR="00592083">
        <w:t xml:space="preserve"> the ventilated lung regions. </w:t>
      </w:r>
      <w:r w:rsidR="009D07A8">
        <w:t>The ventilation heterogeneity index (</w:t>
      </w:r>
      <w:r w:rsidR="005E6BBB">
        <w:t>VH</w:t>
      </w:r>
      <w:r w:rsidR="005E6BBB">
        <w:rPr>
          <w:vertAlign w:val="subscript"/>
        </w:rPr>
        <w:t>I</w:t>
      </w:r>
      <w:r w:rsidR="009D07A8">
        <w:t>)</w:t>
      </w:r>
      <w:r w:rsidR="00592083">
        <w:t xml:space="preserve"> however, is defined as the inter-quartile range of the distribution of individual voxel signal heterogeneity and is a marker of ventilation heterogeneity</w:t>
      </w:r>
      <w:r w:rsidR="009D07A8">
        <w:t xml:space="preserve"> within the ventilated regions of the MR image</w:t>
      </w:r>
      <w:r w:rsidR="00592083">
        <w:t xml:space="preserve">.  </w:t>
      </w:r>
    </w:p>
    <w:p w14:paraId="5D54D884" w14:textId="77777777" w:rsidR="00F16A7D" w:rsidRDefault="00F16A7D" w:rsidP="006717E0"/>
    <w:p w14:paraId="1B03379E" w14:textId="1A4917EC" w:rsidR="00F16A7D" w:rsidRDefault="008E5125" w:rsidP="006717E0">
      <w:r w:rsidRPr="000A016E">
        <w:t>Ventilation MRI using either</w:t>
      </w:r>
      <w:r>
        <w:rPr>
          <w:vertAlign w:val="superscript"/>
        </w:rPr>
        <w:t xml:space="preserve"> </w:t>
      </w:r>
      <w:r w:rsidR="005E6BBB">
        <w:rPr>
          <w:vertAlign w:val="superscript"/>
        </w:rPr>
        <w:t>129</w:t>
      </w:r>
      <w:r w:rsidR="005E6BBB">
        <w:t>Xe</w:t>
      </w:r>
      <w:r w:rsidR="00F16A7D">
        <w:t xml:space="preserve"> </w:t>
      </w:r>
      <w:r>
        <w:t xml:space="preserve">or </w:t>
      </w:r>
      <w:r w:rsidR="005E6BBB">
        <w:rPr>
          <w:vertAlign w:val="superscript"/>
        </w:rPr>
        <w:t>3</w:t>
      </w:r>
      <w:r w:rsidR="005E6BBB">
        <w:t>He</w:t>
      </w:r>
      <w:r w:rsidR="00F16A7D">
        <w:t xml:space="preserve"> have inherently different physical and imaging properties. </w:t>
      </w:r>
      <w:r w:rsidR="005E6BBB">
        <w:rPr>
          <w:vertAlign w:val="superscript"/>
        </w:rPr>
        <w:t>129</w:t>
      </w:r>
      <w:r w:rsidR="005E6BBB">
        <w:t>Xe</w:t>
      </w:r>
      <w:r w:rsidR="00F16A7D">
        <w:t xml:space="preserve"> is a heavier and less-diffusive gas than </w:t>
      </w:r>
      <w:r w:rsidR="005E6BBB">
        <w:rPr>
          <w:vertAlign w:val="superscript"/>
        </w:rPr>
        <w:t>3</w:t>
      </w:r>
      <w:r w:rsidR="005E6BBB">
        <w:t>He</w:t>
      </w:r>
      <w:r w:rsidR="004573D0">
        <w:t>,</w:t>
      </w:r>
      <w:r w:rsidR="00F16A7D">
        <w:t xml:space="preserve"> meaning that it may be less effective in ventilating partially obstructed airways</w:t>
      </w:r>
      <w:r w:rsidR="004573D0">
        <w:t>,</w:t>
      </w:r>
      <w:r w:rsidR="00F16A7D">
        <w:t xml:space="preserve"> or in detecting co-lateral ventilation where diffusion plays a role</w:t>
      </w:r>
      <w:r w:rsidR="009D07A8">
        <w:t xml:space="preserve"> </w:t>
      </w:r>
      <w:r w:rsidR="00F16A7D">
        <w:fldChar w:fldCharType="begin"/>
      </w:r>
      <w:r w:rsidR="00B86FC1">
        <w:instrText xml:space="preserve"> ADDIN EN.CITE &lt;EndNote&gt;&lt;Cite&gt;&lt;Author&gt;Marshall&lt;/Author&gt;&lt;Year&gt;2019&lt;/Year&gt;&lt;RecNum&gt;3444&lt;/RecNum&gt;&lt;DisplayText&gt;[270]&lt;/DisplayText&gt;&lt;record&gt;&lt;rec-number&gt;3444&lt;/rec-number&gt;&lt;foreign-keys&gt;&lt;key app="EN" db-id="pr5wspr9dw2dxne92x4v99s69xa59dv092es" timestamp="1553609817"&gt;3444&lt;/key&gt;&lt;/foreign-keys&gt;&lt;ref-type name="Journal Article"&gt;17&lt;/ref-type&gt;&lt;contributors&gt;&lt;authors&gt;&lt;author&gt;Marshall, H.&lt;/author&gt;&lt;author&gt;Collier, G. J.&lt;/author&gt;&lt;author&gt;Johns, C. S.&lt;/author&gt;&lt;author&gt;Chan, H. F.&lt;/author&gt;&lt;author&gt;Norquay, G.&lt;/author&gt;&lt;author&gt;Lawson, R. A.&lt;/author&gt;&lt;author&gt;Wild, J. M.&lt;/author&gt;&lt;/authors&gt;&lt;/contributors&gt;&lt;auth-address&gt;Academic Unit of Radiology, University of Sheffield, Sheffield, UK.&amp;#xD;Department of Respiratory Medicine, Sheffield Teaching Hospitals NHS Trust, Sheffield, UK.&lt;/auth-address&gt;&lt;titles&gt;&lt;title&gt;Imaging Collateral Ventilation in Patients With Advanced Chronic Obstructive Pulmonary Disease: Relative Sensitivity of (3) He and (129) Xe MRI&lt;/title&gt;&lt;secondary-title&gt;J Magn Reson Imaging&lt;/secondary-title&gt;&lt;alt-title&gt;Journal of magnetic resonance imaging : JMRI&lt;/alt-title&gt;&lt;/titles&gt;&lt;periodical&gt;&lt;full-title&gt;Journal of Magnetic Resonance Imaging&lt;/full-title&gt;&lt;abbr-1&gt;J. Magn. Reson. Imaging&lt;/abbr-1&gt;&lt;abbr-2&gt;J Magn Reson Imaging&lt;/abbr-2&gt;&lt;/periodical&gt;&lt;pages&gt;1195-1197&lt;/pages&gt;&lt;volume&gt;49&lt;/volume&gt;&lt;number&gt;4&lt;/number&gt;&lt;edition&gt;2018/09/30&lt;/edition&gt;&lt;dates&gt;&lt;year&gt;2019&lt;/year&gt;&lt;pub-dates&gt;&lt;date&gt;Apr&lt;/date&gt;&lt;/pub-dates&gt;&lt;/dates&gt;&lt;isbn&gt;1522-2586 (Electronic)&amp;#xD;1053-1807 (Linking)&lt;/isbn&gt;&lt;accession-num&gt;30267553&lt;/accession-num&gt;&lt;urls&gt;&lt;related-urls&gt;&lt;url&gt;https://www.ncbi.nlm.nih.gov/pubmed/30267553&lt;/url&gt;&lt;/related-urls&gt;&lt;/urls&gt;&lt;electronic-resource-num&gt;10.1002/jmri.26273&lt;/electronic-resource-num&gt;&lt;remote-database-provider&gt;NLM&lt;/remote-database-provider&gt;&lt;language&gt;eng&lt;/language&gt;&lt;/record&gt;&lt;/Cite&gt;&lt;/EndNote&gt;</w:instrText>
      </w:r>
      <w:r w:rsidR="00F16A7D">
        <w:fldChar w:fldCharType="separate"/>
      </w:r>
      <w:r w:rsidR="00B86FC1">
        <w:rPr>
          <w:noProof/>
        </w:rPr>
        <w:t>[270]</w:t>
      </w:r>
      <w:r w:rsidR="00F16A7D">
        <w:fldChar w:fldCharType="end"/>
      </w:r>
      <w:r w:rsidR="00F16A7D">
        <w:t xml:space="preserve">. Image acquisition parameters can also differ, the slice thickness of </w:t>
      </w:r>
      <w:r w:rsidR="005E6BBB">
        <w:rPr>
          <w:vertAlign w:val="superscript"/>
        </w:rPr>
        <w:t>129</w:t>
      </w:r>
      <w:r w:rsidR="005E6BBB">
        <w:t>Xe</w:t>
      </w:r>
      <w:r w:rsidR="00F16A7D">
        <w:t xml:space="preserve"> typically </w:t>
      </w:r>
      <w:r w:rsidR="00C71EF7">
        <w:t xml:space="preserve">achieved </w:t>
      </w:r>
      <w:r w:rsidR="004573D0">
        <w:t>is</w:t>
      </w:r>
      <w:r w:rsidR="00F16A7D">
        <w:t xml:space="preserve"> double that </w:t>
      </w:r>
      <w:r w:rsidR="00C71EF7">
        <w:t>of</w:t>
      </w:r>
      <w:r w:rsidR="00F16A7D">
        <w:t xml:space="preserve"> </w:t>
      </w:r>
      <w:r w:rsidR="005E6BBB">
        <w:rPr>
          <w:vertAlign w:val="superscript"/>
        </w:rPr>
        <w:t>3</w:t>
      </w:r>
      <w:r w:rsidR="005E6BBB">
        <w:t>He</w:t>
      </w:r>
      <w:r w:rsidR="00F16A7D">
        <w:t xml:space="preserve"> (5mm slice thickness for </w:t>
      </w:r>
      <w:r w:rsidR="005E6BBB">
        <w:rPr>
          <w:vertAlign w:val="superscript"/>
        </w:rPr>
        <w:t>3</w:t>
      </w:r>
      <w:r w:rsidR="005E6BBB">
        <w:t>He</w:t>
      </w:r>
      <w:r w:rsidR="00F16A7D">
        <w:t xml:space="preserve"> and 10mm for </w:t>
      </w:r>
      <w:r w:rsidR="005E6BBB">
        <w:rPr>
          <w:vertAlign w:val="superscript"/>
        </w:rPr>
        <w:t>129</w:t>
      </w:r>
      <w:r w:rsidR="005E6BBB">
        <w:t>Xe</w:t>
      </w:r>
      <w:r w:rsidR="00F16A7D">
        <w:t xml:space="preserve"> in our centre). The different gases therefore will not necessarily provide exactly the same ventilation imaging results when inhaled, as has been previously demonstrated in healthy volunteers</w:t>
      </w:r>
      <w:r w:rsidR="009D07A8">
        <w:t xml:space="preserve"> </w:t>
      </w:r>
      <w:r w:rsidR="00F16A7D">
        <w:fldChar w:fldCharType="begin">
          <w:fldData xml:space="preserve">PEVuZE5vdGU+PENpdGU+PEF1dGhvcj5TdGV3YXJ0PC9BdXRob3I+PFllYXI+MjAxODwvWWVhcj48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</w:fldData>
        </w:fldChar>
      </w:r>
      <w:r w:rsidR="00B86FC1">
        <w:instrText xml:space="preserve"> ADDIN EN.CITE </w:instrText>
      </w:r>
      <w:r w:rsidR="00B86FC1">
        <w:fldChar w:fldCharType="begin">
          <w:fldData xml:space="preserve">PEVuZE5vdGU+PENpdGU+PEF1dGhvcj5TdGV3YXJ0PC9BdXRob3I+PFllYXI+MjAxODwvWWVhcj48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</w:fldData>
        </w:fldChar>
      </w:r>
      <w:r w:rsidR="00B86FC1">
        <w:instrText xml:space="preserve"> ADDIN EN.CITE.DATA </w:instrText>
      </w:r>
      <w:r w:rsidR="00B86FC1">
        <w:fldChar w:fldCharType="end"/>
      </w:r>
      <w:r w:rsidR="00F16A7D">
        <w:fldChar w:fldCharType="separate"/>
      </w:r>
      <w:r w:rsidR="00B86FC1">
        <w:rPr>
          <w:noProof/>
        </w:rPr>
        <w:t>[243]</w:t>
      </w:r>
      <w:r w:rsidR="00F16A7D">
        <w:fldChar w:fldCharType="end"/>
      </w:r>
      <w:r w:rsidR="00F16A7D">
        <w:t xml:space="preserve"> patients with COPD</w:t>
      </w:r>
      <w:r w:rsidR="009D07A8">
        <w:t xml:space="preserve"> </w:t>
      </w:r>
      <w:r w:rsidR="00F16A7D">
        <w:fldChar w:fldCharType="begin">
          <w:fldData xml:space="preserve">PEVuZE5vdGU+PENpdGU+PEF1dGhvcj5TdGV3YXJ0PC9BdXRob3I+PFllYXI+MjAxODwvWWVhcj48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</w:fldData>
        </w:fldChar>
      </w:r>
      <w:r w:rsidR="00B86FC1">
        <w:instrText xml:space="preserve"> ADDIN EN.CITE </w:instrText>
      </w:r>
      <w:r w:rsidR="00B86FC1">
        <w:fldChar w:fldCharType="begin">
          <w:fldData xml:space="preserve">PEVuZE5vdGU+PENpdGU+PEF1dGhvcj5TdGV3YXJ0PC9BdXRob3I+PFllYXI+MjAxODwvWWVhcj48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</w:fldData>
        </w:fldChar>
      </w:r>
      <w:r w:rsidR="00B86FC1">
        <w:instrText xml:space="preserve"> ADDIN EN.CITE.DATA </w:instrText>
      </w:r>
      <w:r w:rsidR="00B86FC1">
        <w:fldChar w:fldCharType="end"/>
      </w:r>
      <w:r w:rsidR="00F16A7D">
        <w:fldChar w:fldCharType="separate"/>
      </w:r>
      <w:r w:rsidR="00B86FC1">
        <w:rPr>
          <w:noProof/>
        </w:rPr>
        <w:t>[243, 244, 271]</w:t>
      </w:r>
      <w:r w:rsidR="00F16A7D">
        <w:fldChar w:fldCharType="end"/>
      </w:r>
      <w:r w:rsidR="00F16A7D">
        <w:t>, lung cancer</w:t>
      </w:r>
      <w:r w:rsidR="009D07A8">
        <w:t xml:space="preserve"> </w:t>
      </w:r>
      <w:r w:rsidR="00F16A7D">
        <w:fldChar w:fldCharType="begin">
          <w:fldData xml:space="preserve">PEVuZE5vdGU+PENpdGU+PEF1dGhvcj5TdGV3YXJ0PC9BdXRob3I+PFllYXI+MjAxODwvWWVhcj48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</w:fldData>
        </w:fldChar>
      </w:r>
      <w:r w:rsidR="00B86FC1">
        <w:instrText xml:space="preserve"> ADDIN EN.CITE </w:instrText>
      </w:r>
      <w:r w:rsidR="00B86FC1">
        <w:fldChar w:fldCharType="begin">
          <w:fldData xml:space="preserve">PEVuZE5vdGU+PENpdGU+PEF1dGhvcj5TdGV3YXJ0PC9BdXRob3I+PFllYXI+MjAxODwvWWVhcj48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</w:fldData>
        </w:fldChar>
      </w:r>
      <w:r w:rsidR="00B86FC1">
        <w:instrText xml:space="preserve"> ADDIN EN.CITE.DATA </w:instrText>
      </w:r>
      <w:r w:rsidR="00B86FC1">
        <w:fldChar w:fldCharType="end"/>
      </w:r>
      <w:r w:rsidR="00F16A7D">
        <w:fldChar w:fldCharType="separate"/>
      </w:r>
      <w:r w:rsidR="00B86FC1">
        <w:rPr>
          <w:noProof/>
        </w:rPr>
        <w:t>[243]</w:t>
      </w:r>
      <w:r w:rsidR="00F16A7D">
        <w:fldChar w:fldCharType="end"/>
      </w:r>
      <w:r w:rsidR="00F16A7D">
        <w:t xml:space="preserve"> and asthma</w:t>
      </w:r>
      <w:r w:rsidR="009D07A8">
        <w:t xml:space="preserve"> </w:t>
      </w:r>
      <w:r w:rsidR="00F16A7D">
        <w:fldChar w:fldCharType="begin">
          <w:fldData xml:space="preserve">PEVuZE5vdGU+PENpdGU+PEF1dGhvcj5TdmVubmluZ3NlbjwvQXV0aG9yPjxZZWFyPjIwMTM8L1ll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</w:fldData>
        </w:fldChar>
      </w:r>
      <w:r w:rsidR="00B86FC1">
        <w:instrText xml:space="preserve"> ADDIN EN.CITE </w:instrText>
      </w:r>
      <w:r w:rsidR="00B86FC1">
        <w:fldChar w:fldCharType="begin">
          <w:fldData xml:space="preserve">PEVuZE5vdGU+PENpdGU+PEF1dGhvcj5TdmVubmluZ3NlbjwvQXV0aG9yPjxZZWFyPjIwMTM8L1ll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</w:fldData>
        </w:fldChar>
      </w:r>
      <w:r w:rsidR="00B86FC1">
        <w:instrText xml:space="preserve"> ADDIN EN.CITE.DATA </w:instrText>
      </w:r>
      <w:r w:rsidR="00B86FC1">
        <w:fldChar w:fldCharType="end"/>
      </w:r>
      <w:r w:rsidR="00F16A7D">
        <w:fldChar w:fldCharType="separate"/>
      </w:r>
      <w:r w:rsidR="00B86FC1">
        <w:rPr>
          <w:noProof/>
        </w:rPr>
        <w:t>[245]</w:t>
      </w:r>
      <w:r w:rsidR="00F16A7D">
        <w:fldChar w:fldCharType="end"/>
      </w:r>
      <w:r w:rsidR="00F16A7D">
        <w:t xml:space="preserve">. </w:t>
      </w:r>
      <w:r w:rsidR="00F16A7D" w:rsidRPr="00746678">
        <w:t xml:space="preserve"> </w:t>
      </w:r>
    </w:p>
    <w:p w14:paraId="65795EF2" w14:textId="77777777" w:rsidR="00F16A7D" w:rsidRDefault="00F16A7D" w:rsidP="006717E0"/>
    <w:p w14:paraId="3DC5B170" w14:textId="1EBBD586" w:rsidR="00F16A7D" w:rsidRDefault="00F16A7D" w:rsidP="006717E0">
      <w:r>
        <w:t xml:space="preserve"> </w:t>
      </w:r>
      <w:r w:rsidR="008E5125">
        <w:t xml:space="preserve">There has been a recent move in the lung MR ventilation imaging community from </w:t>
      </w:r>
      <w:r w:rsidR="008E5125">
        <w:rPr>
          <w:vertAlign w:val="superscript"/>
        </w:rPr>
        <w:t>3</w:t>
      </w:r>
      <w:r w:rsidR="008E5125">
        <w:t xml:space="preserve">He towards </w:t>
      </w:r>
      <w:r w:rsidR="008E5125">
        <w:rPr>
          <w:vertAlign w:val="superscript"/>
        </w:rPr>
        <w:t>129</w:t>
      </w:r>
      <w:r w:rsidR="008E5125">
        <w:t xml:space="preserve">Xe as a more clinically-viable ventilation-imaging agent, since availability of </w:t>
      </w:r>
      <w:r w:rsidR="008E5125">
        <w:rPr>
          <w:vertAlign w:val="superscript"/>
        </w:rPr>
        <w:t>3</w:t>
      </w:r>
      <w:r w:rsidR="008E5125">
        <w:t xml:space="preserve">He is limited </w:t>
      </w:r>
      <w:r w:rsidR="008E5125">
        <w:fldChar w:fldCharType="begin"/>
      </w:r>
      <w:r w:rsidR="00B86FC1">
        <w:instrText xml:space="preserve"> ADDIN EN.CITE &lt;EndNote&gt;&lt;Cite&gt;&lt;Author&gt;DA&lt;/Author&gt;&lt;Year&gt;2010&lt;/Year&gt;&lt;RecNum&gt;3443&lt;/RecNum&gt;&lt;DisplayText&gt;[272]&lt;/DisplayText&gt;&lt;record&gt;&lt;rec-number&gt;3443&lt;/rec-number&gt;&lt;foreign-keys&gt;&lt;key app="EN" db-id="pr5wspr9dw2dxne92x4v99s69xa59dv092es" timestamp="1553592634"&gt;3443&lt;/key&gt;&lt;/foreign-keys&gt;&lt;ref-type name="Report"&gt;27&lt;/ref-type&gt;&lt;contributors&gt;&lt;authors&gt;&lt;author&gt;Shea, DA&lt;/author&gt;&lt;/authors&gt;&lt;/contributors&gt;&lt;titles&gt;&lt;title&gt;The helium-3 shortage: Supply, demand, and options for Congress&lt;/title&gt;&lt;secondary-title&gt;Congr Res Serv Rep Congr&lt;/secondary-title&gt;&lt;/titles&gt;&lt;dates&gt;&lt;year&gt;2010&lt;/year&gt;&lt;/dates&gt;&lt;urls&gt;&lt;/urls&gt;&lt;/record&gt;&lt;/Cite&gt;&lt;/EndNote&gt;</w:instrText>
      </w:r>
      <w:r w:rsidR="008E5125">
        <w:fldChar w:fldCharType="separate"/>
      </w:r>
      <w:r w:rsidR="00B86FC1">
        <w:rPr>
          <w:noProof/>
        </w:rPr>
        <w:t>[272]</w:t>
      </w:r>
      <w:r w:rsidR="008E5125">
        <w:fldChar w:fldCharType="end"/>
      </w:r>
      <w:r w:rsidR="008E5125">
        <w:t xml:space="preserve"> and is therefore less scalable. </w:t>
      </w:r>
      <w:r>
        <w:t xml:space="preserve">In order to provide a definitive assessment of suitability of </w:t>
      </w:r>
      <w:r w:rsidR="005E6BBB">
        <w:rPr>
          <w:vertAlign w:val="superscript"/>
        </w:rPr>
        <w:t>129</w:t>
      </w:r>
      <w:r w:rsidR="005E6BBB">
        <w:t>Xe</w:t>
      </w:r>
      <w:r>
        <w:t xml:space="preserve"> for monitoring disease progression in CF, </w:t>
      </w:r>
      <w:r w:rsidR="009D07A8">
        <w:t xml:space="preserve">a </w:t>
      </w:r>
      <w:r w:rsidR="008D2117">
        <w:t xml:space="preserve">same day </w:t>
      </w:r>
      <w:r w:rsidR="009D07A8">
        <w:t>comparison of</w:t>
      </w:r>
      <w:r>
        <w:t xml:space="preserve"> image quality and </w:t>
      </w:r>
      <w:r w:rsidR="004573D0">
        <w:t xml:space="preserve">quantitative imaging </w:t>
      </w:r>
      <w:r>
        <w:t xml:space="preserve">metrics for both hyperpolarised </w:t>
      </w:r>
      <w:r w:rsidR="005E6BBB">
        <w:rPr>
          <w:vertAlign w:val="superscript"/>
        </w:rPr>
        <w:t>3</w:t>
      </w:r>
      <w:r w:rsidR="005E6BBB">
        <w:t>He</w:t>
      </w:r>
      <w:r>
        <w:t xml:space="preserve"> and </w:t>
      </w:r>
      <w:r w:rsidR="005E6BBB">
        <w:rPr>
          <w:vertAlign w:val="superscript"/>
        </w:rPr>
        <w:t>129</w:t>
      </w:r>
      <w:r w:rsidR="005E6BBB">
        <w:t>Xe</w:t>
      </w:r>
      <w:r>
        <w:t>-MRI in a cohort of children and adults with a range of CF lung disease</w:t>
      </w:r>
      <w:r w:rsidR="00646C1A">
        <w:t xml:space="preserve"> is needed</w:t>
      </w:r>
      <w:r>
        <w:t xml:space="preserve">. </w:t>
      </w:r>
    </w:p>
    <w:p w14:paraId="6E156EE1" w14:textId="77777777" w:rsidR="00646C1A" w:rsidRDefault="00646C1A" w:rsidP="006717E0"/>
    <w:p w14:paraId="474B8E78" w14:textId="5B11A844" w:rsidR="00646C1A" w:rsidRDefault="00646C1A" w:rsidP="006717E0">
      <w:r>
        <w:lastRenderedPageBreak/>
        <w:t>There is limited evidence in the literature on cross-sectional comparisons of ventilation MRI and pulmonary function tests across the range of ages and lung disease seen across paediatric and adult services. These assessments have been reported when examining MBW agains</w:t>
      </w:r>
      <w:r w:rsidR="00B00A96">
        <w:t xml:space="preserve">t spirometry </w:t>
      </w:r>
      <w:r w:rsidR="00B00A96">
        <w:fldChar w:fldCharType="begin">
          <w:fldData xml:space="preserve">PEVuZE5vdGU+PENpdGU+PEF1dGhvcj5Ib3JzbGV5PC9BdXRob3I+PFllYXI+MjAwODwvWWVhcj48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</w:fldData>
        </w:fldChar>
      </w:r>
      <w:r w:rsidR="00B86FC1">
        <w:instrText xml:space="preserve"> ADDIN EN.CITE </w:instrText>
      </w:r>
      <w:r w:rsidR="00B86FC1">
        <w:fldChar w:fldCharType="begin">
          <w:fldData xml:space="preserve">PEVuZE5vdGU+PENpdGU+PEF1dGhvcj5Ib3JzbGV5PC9BdXRob3I+PFllYXI+MjAwODwvWWVhcj48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</w:fldData>
        </w:fldChar>
      </w:r>
      <w:r w:rsidR="00B86FC1">
        <w:instrText xml:space="preserve"> ADDIN EN.CITE.DATA </w:instrText>
      </w:r>
      <w:r w:rsidR="00B86FC1">
        <w:fldChar w:fldCharType="end"/>
      </w:r>
      <w:r w:rsidR="00B00A96">
        <w:fldChar w:fldCharType="separate"/>
      </w:r>
      <w:r w:rsidR="00B86FC1">
        <w:rPr>
          <w:noProof/>
        </w:rPr>
        <w:t>[117]</w:t>
      </w:r>
      <w:r w:rsidR="00B00A96">
        <w:fldChar w:fldCharType="end"/>
      </w:r>
      <w:r w:rsidR="00B00A96">
        <w:t xml:space="preserve">, however most studies of MBW in CF have focused on either paediatric </w:t>
      </w:r>
      <w:r w:rsidR="00B00A96">
        <w:fldChar w:fldCharType="begin">
          <w:fldData xml:space="preserve">PEVuZE5vdGU+PENpdGU+PEF1dGhvcj5BdXJvcmE8L0F1dGhvcj48WWVhcj4yMDA0PC9ZZWFyPjxS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wNjgtNzM8L3BhZ2Vz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</w:fldData>
        </w:fldChar>
      </w:r>
      <w:r w:rsidR="00B86FC1">
        <w:instrText xml:space="preserve"> ADDIN EN.CITE </w:instrText>
      </w:r>
      <w:r w:rsidR="00B86FC1">
        <w:fldChar w:fldCharType="begin">
          <w:fldData xml:space="preserve">PEVuZE5vdGU+PENpdGU+PEF1dGhvcj5BdXJvcmE8L0F1dGhvcj48WWVhcj4yMDA0PC9ZZWFyPjxS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wNjgtNzM8L3BhZ2Vz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</w:fldData>
        </w:fldChar>
      </w:r>
      <w:r w:rsidR="00B86FC1">
        <w:instrText xml:space="preserve"> ADDIN EN.CITE.DATA </w:instrText>
      </w:r>
      <w:r w:rsidR="00B86FC1">
        <w:fldChar w:fldCharType="end"/>
      </w:r>
      <w:r w:rsidR="00B00A96">
        <w:fldChar w:fldCharType="separate"/>
      </w:r>
      <w:r w:rsidR="00B86FC1">
        <w:rPr>
          <w:noProof/>
        </w:rPr>
        <w:t>[52]</w:t>
      </w:r>
      <w:r w:rsidR="00B00A96">
        <w:fldChar w:fldCharType="end"/>
      </w:r>
      <w:r w:rsidR="00B00A96">
        <w:t xml:space="preserve"> or adult populations </w:t>
      </w:r>
      <w:r w:rsidR="00B00A96">
        <w:fldChar w:fldCharType="begin">
          <w:fldData xml:space="preserve">PEVuZE5vdGU+PENpdGU+PEF1dGhvcj5WZXJiYW5jazwvQXV0aG9yPjxZZWFyPjIwMTM8L1llYXI+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M4MC04PC9wYWdlcz48dm9sdW1lPjQyPC92b2x1bWU+PG51bWJlcj4yPC9udW1iZXI+PGVkaXRp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=
</w:fldData>
        </w:fldChar>
      </w:r>
      <w:r w:rsidR="00B86FC1">
        <w:instrText xml:space="preserve"> ADDIN EN.CITE </w:instrText>
      </w:r>
      <w:r w:rsidR="00B86FC1">
        <w:fldChar w:fldCharType="begin">
          <w:fldData xml:space="preserve">PEVuZE5vdGU+PENpdGU+PEF1dGhvcj5WZXJiYW5jazwvQXV0aG9yPjxZZWFyPjIwMTM8L1llYXI+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M4MC04PC9wYWdlcz48dm9sdW1lPjQyPC92b2x1bWU+PG51bWJlcj4yPC9udW1iZXI+PGVkaXRp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=
</w:fldData>
        </w:fldChar>
      </w:r>
      <w:r w:rsidR="00B86FC1">
        <w:instrText xml:space="preserve"> ADDIN EN.CITE.DATA </w:instrText>
      </w:r>
      <w:r w:rsidR="00B86FC1">
        <w:fldChar w:fldCharType="end"/>
      </w:r>
      <w:r w:rsidR="00B00A96">
        <w:fldChar w:fldCharType="separate"/>
      </w:r>
      <w:r w:rsidR="00B86FC1">
        <w:rPr>
          <w:noProof/>
        </w:rPr>
        <w:t>[273]</w:t>
      </w:r>
      <w:r w:rsidR="00B00A96">
        <w:fldChar w:fldCharType="end"/>
      </w:r>
      <w:r w:rsidR="00B00A96">
        <w:t>, rarely are the two populations combined. This</w:t>
      </w:r>
      <w:r w:rsidR="008F6940">
        <w:t xml:space="preserve"> limitation</w:t>
      </w:r>
      <w:r w:rsidR="00B00A96">
        <w:t xml:space="preserve"> </w:t>
      </w:r>
      <w:r w:rsidR="008F6940">
        <w:t>also</w:t>
      </w:r>
      <w:r w:rsidR="00B00A96">
        <w:t xml:space="preserve"> </w:t>
      </w:r>
      <w:r w:rsidR="00E701FE">
        <w:t xml:space="preserve">occurs in </w:t>
      </w:r>
      <w:r w:rsidR="00B00A96">
        <w:t xml:space="preserve">studies in </w:t>
      </w:r>
      <w:r w:rsidR="00E701FE">
        <w:t>CF using hyperpolarised gas MRI.</w:t>
      </w:r>
      <w:r w:rsidR="00B00A96">
        <w:t xml:space="preserve"> </w:t>
      </w:r>
      <w:r w:rsidR="00E701FE">
        <w:t>M</w:t>
      </w:r>
      <w:r w:rsidR="00B00A96">
        <w:t xml:space="preserve">ost studies are small in number and focus on narrow populations, describing children with </w:t>
      </w:r>
      <w:r w:rsidR="00660EAB">
        <w:t xml:space="preserve">predominantly </w:t>
      </w:r>
      <w:r w:rsidR="00B00A96">
        <w:t xml:space="preserve">mild lung disease </w:t>
      </w:r>
      <w:r w:rsidR="00B00A96">
        <w:fldChar w:fldCharType="begin">
          <w:fldData xml:space="preserve">PEVuZE5vdGU+PENpdGU+PEF1dGhvcj5NYXJzaGFsbDwvQXV0aG9yPjxZZWFyPjIwMTc8L1llYXI+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UsIDIyOCwgMjI5LCAyMzMsIDIz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</w:fldData>
        </w:fldChar>
      </w:r>
      <w:r w:rsidR="00B86FC1">
        <w:instrText xml:space="preserve"> ADDIN EN.CITE.DATA </w:instrText>
      </w:r>
      <w:r w:rsidR="00B86FC1">
        <w:fldChar w:fldCharType="end"/>
      </w:r>
      <w:r w:rsidR="00B00A96">
        <w:fldChar w:fldCharType="separate"/>
      </w:r>
      <w:r w:rsidR="00B86FC1">
        <w:rPr>
          <w:noProof/>
        </w:rPr>
        <w:t>[105, 228, 229, 233, 239, 246-248, 274]</w:t>
      </w:r>
      <w:r w:rsidR="00B00A96">
        <w:fldChar w:fldCharType="end"/>
      </w:r>
      <w:r w:rsidR="00660EAB">
        <w:t xml:space="preserve">, or adults with a broader range of </w:t>
      </w:r>
      <w:r w:rsidR="00517047">
        <w:t xml:space="preserve">lung </w:t>
      </w:r>
      <w:r w:rsidR="00660EAB">
        <w:t xml:space="preserve">disease </w:t>
      </w:r>
      <w:r w:rsidR="00227917">
        <w:fldChar w:fldCharType="begin">
          <w:fldData xml:space="preserve">PEVuZE5vdGU+PENpdGU+PEF1dGhvcj5QYXVsaW48L0F1dGhvcj48WWVhcj4yMDE1PC9ZZWFyPjxS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EyMDYtMTE8L3BhZ2VzPjx2b2x1bWU+MzQ8L3ZvbHVtZT48bnVtYmVy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</w:fldData>
        </w:fldChar>
      </w:r>
      <w:r w:rsidR="00B86FC1">
        <w:instrText xml:space="preserve"> ADDIN EN.CITE </w:instrText>
      </w:r>
      <w:r w:rsidR="00B86FC1">
        <w:fldChar w:fldCharType="begin">
          <w:fldData xml:space="preserve">PEVuZE5vdGU+PENpdGU+PEF1dGhvcj5QYXVsaW48L0F1dGhvcj48WWVhcj4yMDE1PC9ZZWFyPjxS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EyMDYtMTE8L3BhZ2VzPjx2b2x1bWU+MzQ8L3ZvbHVtZT48bnVtYmVy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</w:fldData>
        </w:fldChar>
      </w:r>
      <w:r w:rsidR="00B86FC1">
        <w:instrText xml:space="preserve"> ADDIN EN.CITE.DATA </w:instrText>
      </w:r>
      <w:r w:rsidR="00B86FC1">
        <w:fldChar w:fldCharType="end"/>
      </w:r>
      <w:r w:rsidR="00227917">
        <w:fldChar w:fldCharType="separate"/>
      </w:r>
      <w:r w:rsidR="00B86FC1">
        <w:rPr>
          <w:noProof/>
        </w:rPr>
        <w:t>[227, 231, 234, 235, 237, 260]</w:t>
      </w:r>
      <w:r w:rsidR="00227917">
        <w:fldChar w:fldCharType="end"/>
      </w:r>
      <w:r w:rsidR="00227917">
        <w:t>. All of these studies are also of relatively small cohorts, with the median (range</w:t>
      </w:r>
      <w:r w:rsidR="008F6940">
        <w:t>)</w:t>
      </w:r>
      <w:r w:rsidR="00227917">
        <w:t xml:space="preserve"> cohort size for all of these studies being 10 (3, 19) patients. The only two studies to examine a mixture of children and adults were by Altes </w:t>
      </w:r>
      <w:r w:rsidR="00564288">
        <w:rPr>
          <w:i/>
        </w:rPr>
        <w:t>et al</w:t>
      </w:r>
      <w:r w:rsidR="00227917">
        <w:t xml:space="preserve"> and Zha </w:t>
      </w:r>
      <w:r w:rsidR="00564288">
        <w:rPr>
          <w:i/>
        </w:rPr>
        <w:t>et al</w:t>
      </w:r>
      <w:r w:rsidR="00227917">
        <w:t xml:space="preserve"> </w:t>
      </w:r>
      <w:r w:rsidR="00227917">
        <w:fldChar w:fldCharType="begin">
          <w:fldData xml:space="preserve">PEVuZE5vdGU+PENpdGU+PEF1dGhvcj5BbHRlczwvQXV0aG9yPjxZZWFyPjIwMTc8L1llYXI+PFJl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=
</w:fldData>
        </w:fldChar>
      </w:r>
      <w:r w:rsidR="00B86FC1">
        <w:instrText xml:space="preserve"> ADDIN EN.CITE </w:instrText>
      </w:r>
      <w:r w:rsidR="00B86FC1">
        <w:fldChar w:fldCharType="begin">
          <w:fldData xml:space="preserve">PEVuZE5vdGU+PENpdGU+PEF1dGhvcj5BbHRlczwvQXV0aG9yPjxZZWFyPjIwMTc8L1llYXI+PFJl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=
</w:fldData>
        </w:fldChar>
      </w:r>
      <w:r w:rsidR="00B86FC1">
        <w:instrText xml:space="preserve"> ADDIN EN.CITE.DATA </w:instrText>
      </w:r>
      <w:r w:rsidR="00B86FC1">
        <w:fldChar w:fldCharType="end"/>
      </w:r>
      <w:r w:rsidR="00227917">
        <w:fldChar w:fldCharType="separate"/>
      </w:r>
      <w:r w:rsidR="00B86FC1">
        <w:rPr>
          <w:noProof/>
        </w:rPr>
        <w:t>[238, 275]</w:t>
      </w:r>
      <w:r w:rsidR="00227917">
        <w:fldChar w:fldCharType="end"/>
      </w:r>
      <w:r w:rsidR="00227917">
        <w:t xml:space="preserve">. Altes </w:t>
      </w:r>
      <w:r w:rsidR="00564288">
        <w:rPr>
          <w:i/>
        </w:rPr>
        <w:t>et al</w:t>
      </w:r>
      <w:r w:rsidR="00227917">
        <w:t xml:space="preserve"> report a cohort of 9 children and adults &gt;12 years, where the effects of the CFTR modulator - Ivacaftor was assessed with </w:t>
      </w:r>
      <w:r w:rsidR="005E6BBB">
        <w:rPr>
          <w:vertAlign w:val="superscript"/>
        </w:rPr>
        <w:t>3</w:t>
      </w:r>
      <w:r w:rsidR="005E6BBB">
        <w:t>He</w:t>
      </w:r>
      <w:r w:rsidR="00227917">
        <w:t xml:space="preserve"> MRI and compared to </w:t>
      </w:r>
      <w:r w:rsidR="00DF2511">
        <w:t>FEV</w:t>
      </w:r>
      <w:r w:rsidR="00DF2511">
        <w:rPr>
          <w:vertAlign w:val="subscript"/>
        </w:rPr>
        <w:t>1</w:t>
      </w:r>
      <w:r w:rsidR="00227917">
        <w:t xml:space="preserve"> and CFQ-R. The study by Zha </w:t>
      </w:r>
      <w:r w:rsidR="00564288">
        <w:rPr>
          <w:i/>
        </w:rPr>
        <w:t>et al</w:t>
      </w:r>
      <w:r w:rsidR="00227917">
        <w:t xml:space="preserve"> assessed a larger population of 25 children (&gt;10 years) and adults and compared </w:t>
      </w:r>
      <w:r w:rsidR="005E6BBB">
        <w:rPr>
          <w:vertAlign w:val="superscript"/>
        </w:rPr>
        <w:t>3</w:t>
      </w:r>
      <w:r w:rsidR="005E6BBB">
        <w:t>He</w:t>
      </w:r>
      <w:r w:rsidR="00227917">
        <w:t xml:space="preserve"> MRI to oxygen enhanced ventilation MRI and spirometry. This study demonstrated good correlations with VDP</w:t>
      </w:r>
      <w:r w:rsidR="00441B8A">
        <w:t xml:space="preserve"> from both MRI techniques</w:t>
      </w:r>
      <w:r w:rsidR="00227917">
        <w:t xml:space="preserve"> </w:t>
      </w:r>
      <w:r w:rsidR="00441B8A">
        <w:t>and spirometry metrics.</w:t>
      </w:r>
    </w:p>
    <w:p w14:paraId="13C1967C" w14:textId="77777777" w:rsidR="00441B8A" w:rsidRDefault="00441B8A" w:rsidP="006717E0"/>
    <w:p w14:paraId="04B6D344" w14:textId="73AF878C" w:rsidR="00441B8A" w:rsidRDefault="00441B8A" w:rsidP="006717E0">
      <w:r>
        <w:t xml:space="preserve">There is therefore </w:t>
      </w:r>
      <w:r w:rsidR="00E701FE">
        <w:t>limited</w:t>
      </w:r>
      <w:r>
        <w:t xml:space="preserve"> cross-sectional evidence comparing MBW and ventilation MRI across a broad range of CF lung disease and patient ages. These comparisons are of interest to evaluate the utility of ventilation MRI in comparison to established sensitive metrics of lung disease, but also to better understand the MBW signals arising from different severities of lung disease.</w:t>
      </w:r>
    </w:p>
    <w:p w14:paraId="521AC837" w14:textId="77777777" w:rsidR="00441B8A" w:rsidRDefault="00441B8A" w:rsidP="006717E0"/>
    <w:p w14:paraId="5476C2D3" w14:textId="77777777" w:rsidR="00F0588C" w:rsidRDefault="00F0588C" w:rsidP="006717E0">
      <w:pPr>
        <w:rPr>
          <w:rFonts w:asciiTheme="majorHAnsi" w:eastAsiaTheme="majorEastAsia" w:hAnsiTheme="majorHAnsi" w:cstheme="majorBidi"/>
          <w:color w:val="000000" w:themeColor="text1"/>
        </w:rPr>
      </w:pPr>
      <w:r>
        <w:br w:type="page"/>
      </w:r>
    </w:p>
    <w:p w14:paraId="687FB780" w14:textId="2FE3F332" w:rsidR="00441B8A" w:rsidRDefault="00441B8A" w:rsidP="006717E0">
      <w:pPr>
        <w:pStyle w:val="Heading3"/>
      </w:pPr>
      <w:bookmarkStart w:id="217" w:name="_Toc27382886"/>
      <w:r>
        <w:lastRenderedPageBreak/>
        <w:t>Quality of life scores</w:t>
      </w:r>
      <w:bookmarkEnd w:id="217"/>
    </w:p>
    <w:p w14:paraId="0A500530" w14:textId="77777777" w:rsidR="00441B8A" w:rsidRDefault="00441B8A" w:rsidP="006717E0"/>
    <w:p w14:paraId="3AE3BFCE" w14:textId="012778A7" w:rsidR="00441B8A" w:rsidRDefault="004157D0" w:rsidP="006717E0">
      <w:r>
        <w:t xml:space="preserve">Patient reported outcomes, such as those that are calculated from </w:t>
      </w:r>
      <w:r w:rsidR="001B3DC6">
        <w:t>health-related</w:t>
      </w:r>
      <w:r>
        <w:t xml:space="preserve"> quality of life </w:t>
      </w:r>
      <w:r w:rsidR="00CD0B6F">
        <w:t xml:space="preserve">(HRQOL) </w:t>
      </w:r>
      <w:r>
        <w:t>questionnaires</w:t>
      </w:r>
      <w:r w:rsidR="00517047">
        <w:t>,</w:t>
      </w:r>
      <w:r>
        <w:t xml:space="preserve"> have gained considerable </w:t>
      </w:r>
      <w:r w:rsidR="00517047">
        <w:t>utility</w:t>
      </w:r>
      <w:r>
        <w:t xml:space="preserve"> as endpoints in CF clinical management and clinical trials. These metrics are patient reported and therefore </w:t>
      </w:r>
      <w:r w:rsidR="00CD0B6F">
        <w:t>provide</w:t>
      </w:r>
      <w:r>
        <w:t xml:space="preserve"> </w:t>
      </w:r>
      <w:r w:rsidR="00CD0B6F">
        <w:t>understanding</w:t>
      </w:r>
      <w:r>
        <w:t xml:space="preserve"> that cannot be </w:t>
      </w:r>
      <w:r w:rsidR="00CD0B6F">
        <w:t xml:space="preserve">measured by </w:t>
      </w:r>
      <w:r>
        <w:t>clinical tests such as spirometry or CT</w:t>
      </w:r>
      <w:r w:rsidR="00517047">
        <w:t xml:space="preserve"> imaging</w:t>
      </w:r>
      <w:r>
        <w:t>. The most widely used is the cystic fibrosis questionnaire</w:t>
      </w:r>
      <w:r w:rsidR="004F6693">
        <w:t xml:space="preserve"> (CFQ-R)</w:t>
      </w:r>
      <w:r>
        <w:t xml:space="preserve">, specifically validated for children, parents and adults with CF </w:t>
      </w:r>
      <w:r>
        <w:fldChar w:fldCharType="begin">
          <w:fldData xml:space="preserve">PEVuZE5vdGU+PENpdGU+PEF1dGhvcj5IZW5yeTwvQXV0aG9yPjxZZWFyPjIwMDM8L1llYXI+PFJl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=
</w:fldData>
        </w:fldChar>
      </w:r>
      <w:r w:rsidR="00B86FC1">
        <w:instrText xml:space="preserve"> ADDIN EN.CITE </w:instrText>
      </w:r>
      <w:r w:rsidR="00B86FC1">
        <w:fldChar w:fldCharType="begin">
          <w:fldData xml:space="preserve">PEVuZE5vdGU+PENpdGU+PEF1dGhvcj5IZW5yeTwvQXV0aG9yPjxZZWFyPjIwMDM8L1llYXI+PFJl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=
</w:fldData>
        </w:fldChar>
      </w:r>
      <w:r w:rsidR="00B86FC1">
        <w:instrText xml:space="preserve"> ADDIN EN.CITE.DATA </w:instrText>
      </w:r>
      <w:r w:rsidR="00B86FC1">
        <w:fldChar w:fldCharType="end"/>
      </w:r>
      <w:r>
        <w:fldChar w:fldCharType="separate"/>
      </w:r>
      <w:r w:rsidR="00B86FC1">
        <w:rPr>
          <w:noProof/>
        </w:rPr>
        <w:t>[276, 277]</w:t>
      </w:r>
      <w:r>
        <w:fldChar w:fldCharType="end"/>
      </w:r>
      <w:r>
        <w:t xml:space="preserve">. Comprising of 12 ‘domains’ of quality of life, the ‘Respiratory’ domain describing chest symptoms is the most widely used and the minimal clinically important difference has been defined </w:t>
      </w:r>
      <w:r>
        <w:fldChar w:fldCharType="begin">
          <w:fldData xml:space="preserve">PEVuZE5vdGU+PENpdGU+PEF1dGhvcj5RdWl0dG5lcjwvQXV0aG9yPjxZZWFyPjIwMDk8L1llYXI+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MTYxMC04PC9wYWdlcz48dm9sdW1lPjEz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</w:fldData>
        </w:fldChar>
      </w:r>
      <w:r w:rsidR="00B86FC1">
        <w:instrText xml:space="preserve"> ADDIN EN.CITE </w:instrText>
      </w:r>
      <w:r w:rsidR="00B86FC1">
        <w:fldChar w:fldCharType="begin">
          <w:fldData xml:space="preserve">PEVuZE5vdGU+PENpdGU+PEF1dGhvcj5RdWl0dG5lcjwvQXV0aG9yPjxZZWFyPjIwMDk8L1llYXI+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MTYxMC04PC9wYWdlcz48dm9sdW1lPjEz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</w:fldData>
        </w:fldChar>
      </w:r>
      <w:r w:rsidR="00B86FC1">
        <w:instrText xml:space="preserve"> ADDIN EN.CITE.DATA </w:instrText>
      </w:r>
      <w:r w:rsidR="00B86FC1">
        <w:fldChar w:fldCharType="end"/>
      </w:r>
      <w:r>
        <w:fldChar w:fldCharType="separate"/>
      </w:r>
      <w:r w:rsidR="00B86FC1">
        <w:rPr>
          <w:noProof/>
        </w:rPr>
        <w:t>[278]</w:t>
      </w:r>
      <w:r>
        <w:fldChar w:fldCharType="end"/>
      </w:r>
      <w:r>
        <w:t xml:space="preserve">. </w:t>
      </w:r>
      <w:r w:rsidR="00E708F1">
        <w:t xml:space="preserve">The Respiratory domain has </w:t>
      </w:r>
      <w:r w:rsidR="00CD0B6F">
        <w:t>therefore</w:t>
      </w:r>
      <w:r w:rsidR="00E708F1">
        <w:t xml:space="preserve"> been commonly employed</w:t>
      </w:r>
      <w:r w:rsidR="00CD0B6F">
        <w:t xml:space="preserve"> as an outcome measure</w:t>
      </w:r>
      <w:r w:rsidR="00E708F1">
        <w:t xml:space="preserve"> in clinical trials</w:t>
      </w:r>
      <w:r w:rsidR="005B3B88">
        <w:t>,</w:t>
      </w:r>
      <w:r w:rsidR="00E708F1">
        <w:t xml:space="preserve"> including the recent trials of CFTR modulators where large positive changes in the respiratory score were reported after administration of the </w:t>
      </w:r>
      <w:r w:rsidR="005B3B88">
        <w:t>therapy</w:t>
      </w:r>
      <w:r w:rsidR="00E708F1">
        <w:t xml:space="preserve"> </w:t>
      </w:r>
      <w:r w:rsidR="00E708F1">
        <w:fldChar w:fldCharType="begin">
          <w:fldData xml:space="preserve">PEVuZE5vdGU+PENpdGU+PEF1dGhvcj5EYXZpZXM8L0F1dGhvcj48WWVhcj4yMDE4PC9ZZWFyPjxS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</w:fldData>
        </w:fldChar>
      </w:r>
      <w:r w:rsidR="000F7CB6">
        <w:instrText xml:space="preserve"> ADDIN EN.CITE </w:instrText>
      </w:r>
      <w:r w:rsidR="000F7CB6">
        <w:fldChar w:fldCharType="begin">
          <w:fldData xml:space="preserve">PEVuZE5vdGU+PENpdGU+PEF1dGhvcj5EYXZpZXM8L0F1dGhvcj48WWVhcj4yMDE4PC9ZZWFyPjxS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</w:fldData>
        </w:fldChar>
      </w:r>
      <w:r w:rsidR="000F7CB6">
        <w:instrText xml:space="preserve"> ADDIN EN.CITE.DATA </w:instrText>
      </w:r>
      <w:r w:rsidR="000F7CB6">
        <w:fldChar w:fldCharType="end"/>
      </w:r>
      <w:r w:rsidR="00E708F1">
        <w:fldChar w:fldCharType="separate"/>
      </w:r>
      <w:r w:rsidR="000F7CB6">
        <w:rPr>
          <w:noProof/>
        </w:rPr>
        <w:t>[40]</w:t>
      </w:r>
      <w:r w:rsidR="00E708F1">
        <w:fldChar w:fldCharType="end"/>
      </w:r>
      <w:r w:rsidR="00E708F1">
        <w:t xml:space="preserve">. </w:t>
      </w:r>
    </w:p>
    <w:p w14:paraId="6ADD5207" w14:textId="77777777" w:rsidR="00E708F1" w:rsidRDefault="00E708F1" w:rsidP="006717E0"/>
    <w:p w14:paraId="47A0D28D" w14:textId="01DAC661" w:rsidR="00E708F1" w:rsidRDefault="00E708F1" w:rsidP="006717E0">
      <w:r>
        <w:t xml:space="preserve">These </w:t>
      </w:r>
      <w:r w:rsidR="005B3B88">
        <w:t xml:space="preserve">quality of life </w:t>
      </w:r>
      <w:r>
        <w:t>domains have only</w:t>
      </w:r>
      <w:r w:rsidR="00064032">
        <w:t xml:space="preserve"> moderate</w:t>
      </w:r>
      <w:r>
        <w:t xml:space="preserve"> </w:t>
      </w:r>
      <w:r w:rsidR="00064032">
        <w:t>correlations</w:t>
      </w:r>
      <w:r>
        <w:t xml:space="preserve"> to pulmonary function and imaging methods, which highlights that the domains measure a component of disease that these tests do not reflect. Previous studies have highlighted the relationship with </w:t>
      </w:r>
      <w:r w:rsidR="00DF2511">
        <w:t>FEV</w:t>
      </w:r>
      <w:r w:rsidR="00DF2511">
        <w:rPr>
          <w:vertAlign w:val="subscript"/>
        </w:rPr>
        <w:t>1</w:t>
      </w:r>
      <w:r>
        <w:t xml:space="preserve"> </w:t>
      </w:r>
      <w:r>
        <w:fldChar w:fldCharType="begin">
          <w:fldData xml:space="preserve">PEVuZE5vdGU+PENpdGU+PEF1dGhvcj5HZWU8L0F1dGhvcj48WWVhcj4yMDA1PC9ZZWFyPjxSZWNO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</w:fldData>
        </w:fldChar>
      </w:r>
      <w:r w:rsidR="00B86FC1">
        <w:instrText xml:space="preserve"> ADDIN EN.CITE </w:instrText>
      </w:r>
      <w:r w:rsidR="00B86FC1">
        <w:fldChar w:fldCharType="begin">
          <w:fldData xml:space="preserve">PEVuZE5vdGU+PENpdGU+PEF1dGhvcj5HZWU8L0F1dGhvcj48WWVhcj4yMDA1PC9ZZWFyPjxSZWNO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</w:fldData>
        </w:fldChar>
      </w:r>
      <w:r w:rsidR="00B86FC1">
        <w:instrText xml:space="preserve"> ADDIN EN.CITE.DATA </w:instrText>
      </w:r>
      <w:r w:rsidR="00B86FC1">
        <w:fldChar w:fldCharType="end"/>
      </w:r>
      <w:r>
        <w:fldChar w:fldCharType="separate"/>
      </w:r>
      <w:r w:rsidR="00B86FC1">
        <w:rPr>
          <w:noProof/>
        </w:rPr>
        <w:t>[279]</w:t>
      </w:r>
      <w:r>
        <w:fldChar w:fldCharType="end"/>
      </w:r>
      <w:r>
        <w:t xml:space="preserve">, the longitudinal change in </w:t>
      </w:r>
      <w:r w:rsidR="00DF2511">
        <w:t>FEV</w:t>
      </w:r>
      <w:r w:rsidR="00DF2511">
        <w:rPr>
          <w:vertAlign w:val="subscript"/>
        </w:rPr>
        <w:t>1</w:t>
      </w:r>
      <w:r>
        <w:t xml:space="preserve"> </w:t>
      </w:r>
      <w:r>
        <w:fldChar w:fldCharType="begin"/>
      </w:r>
      <w:r w:rsidR="00B86FC1">
        <w:instrText xml:space="preserve"> ADDIN EN.CITE &lt;EndNote&gt;&lt;Cite&gt;&lt;Author&gt;Dill&lt;/Author&gt;&lt;Year&gt;2013&lt;/Year&gt;&lt;RecNum&gt;594&lt;/RecNum&gt;&lt;DisplayText&gt;[280]&lt;/DisplayText&gt;&lt;record&gt;&lt;rec-number&gt;594&lt;/rec-number&gt;&lt;foreign-keys&gt;&lt;key app="EN" db-id="pr5wspr9dw2dxne92x4v99s69xa59dv092es" timestamp="1463662556"&gt;594&lt;/key&gt;&lt;key app="ENWeb" db-id=""&gt;0&lt;/key&gt;&lt;/foreign-keys&gt;&lt;ref-type name="Journal Article"&gt;17&lt;/ref-type&gt;&lt;contributors&gt;&lt;authors&gt;&lt;author&gt;Dill, E. J.&lt;/author&gt;&lt;author&gt;Dawson, R.&lt;/author&gt;&lt;author&gt;Sellers, D. E.&lt;/author&gt;&lt;author&gt;Robinson, W. M.&lt;/author&gt;&lt;author&gt;Sawicki, G. S.&lt;/author&gt;&lt;/authors&gt;&lt;/contributors&gt;&lt;titles&gt;&lt;title&gt;Longitudinal trends in health-related quality of life in adults with cystic fibrosis&lt;/title&gt;&lt;secondary-title&gt;Chest&lt;/secondary-title&gt;&lt;alt-title&gt;Chest&lt;/alt-title&gt;&lt;/titles&gt;&lt;periodical&gt;&lt;full-title&gt;Chest&lt;/full-title&gt;&lt;abbr-1&gt;Chest&lt;/abbr-1&gt;&lt;/periodical&gt;&lt;alt-periodical&gt;&lt;full-title&gt;Chest&lt;/full-title&gt;&lt;abbr-1&gt;Chest&lt;/abbr-1&gt;&lt;/alt-periodical&gt;&lt;pages&gt;981-9&lt;/pages&gt;&lt;volume&gt;144&lt;/volume&gt;&lt;number&gt;3&lt;/number&gt;&lt;edition&gt;2013/05/15&lt;/edition&gt;&lt;keywords&gt;&lt;keyword&gt;*Adaptation, Psychological&lt;/keyword&gt;&lt;keyword&gt;Adult&lt;/keyword&gt;&lt;keyword&gt;Cystic Fibrosis/physiopathology/*psychology&lt;/keyword&gt;&lt;keyword&gt;Female&lt;/keyword&gt;&lt;keyword&gt;Follow-Up Studies&lt;/keyword&gt;&lt;keyword&gt;*Health Status&lt;/keyword&gt;&lt;keyword&gt;Humans&lt;/keyword&gt;&lt;keyword&gt;Lung/*physiopathology&lt;/keyword&gt;&lt;keyword&gt;Male&lt;/keyword&gt;&lt;keyword&gt;Prospective Studies&lt;/keyword&gt;&lt;keyword&gt;*Quality of Life&lt;/keyword&gt;&lt;keyword&gt;Questionnaires&lt;/keyword&gt;&lt;keyword&gt;Respiratory Function Tests&lt;/keyword&gt;&lt;keyword&gt;Severity of Illness Index&lt;/keyword&gt;&lt;/keywords&gt;&lt;dates&gt;&lt;year&gt;2013&lt;/year&gt;&lt;pub-dates&gt;&lt;date&gt;Sep&lt;/date&gt;&lt;/pub-dates&gt;&lt;/dates&gt;&lt;isbn&gt;0012-3692&lt;/isbn&gt;&lt;accession-num&gt;23670667&lt;/accession-num&gt;&lt;urls&gt;&lt;related-urls&gt;&lt;url&gt;http://journal.publications.chestnet.org/data/Journals/CHEST/927499/chest_144_3_981.pdf&lt;/url&gt;&lt;/related-urls&gt;&lt;/urls&gt;&lt;custom2&gt;Pmc3760745&lt;/custom2&gt;&lt;electronic-resource-num&gt;10.1378/chest.12-1404&lt;/electronic-resource-num&gt;&lt;remote-database-provider&gt;NLM&lt;/remote-database-provider&gt;&lt;language&gt;eng&lt;/language&gt;&lt;/record&gt;&lt;/Cite&gt;&lt;/EndNote&gt;</w:instrText>
      </w:r>
      <w:r>
        <w:fldChar w:fldCharType="separate"/>
      </w:r>
      <w:r w:rsidR="00B86FC1">
        <w:rPr>
          <w:noProof/>
        </w:rPr>
        <w:t>[280]</w:t>
      </w:r>
      <w:r>
        <w:fldChar w:fldCharType="end"/>
      </w:r>
      <w:r w:rsidR="00A75CCD">
        <w:t xml:space="preserve"> and with lung disease scores calculated from CT and </w:t>
      </w:r>
      <w:r w:rsidR="009F2E7D">
        <w:rPr>
          <w:vertAlign w:val="superscript"/>
        </w:rPr>
        <w:t>1</w:t>
      </w:r>
      <w:r w:rsidR="009F2E7D">
        <w:t>H</w:t>
      </w:r>
      <w:r w:rsidR="00A75CCD">
        <w:t xml:space="preserve"> MRI </w:t>
      </w:r>
      <w:r w:rsidR="00A75CCD">
        <w:fldChar w:fldCharType="begin">
          <w:fldData xml:space="preserve">PEVuZE5vdGU+PENpdGU+PEF1dGhvcj5UZXBwZXI8L0F1dGhvcj48WWVhcj4yMDEzPC9ZZWFyPjxS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zNzEtOTwvcGFnZXM+PHZvbHVtZT40Mjwvdm9s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</w:fldData>
        </w:fldChar>
      </w:r>
      <w:r w:rsidR="00B86FC1">
        <w:instrText xml:space="preserve"> ADDIN EN.CITE </w:instrText>
      </w:r>
      <w:r w:rsidR="00B86FC1">
        <w:fldChar w:fldCharType="begin">
          <w:fldData xml:space="preserve">PEVuZE5vdGU+PENpdGU+PEF1dGhvcj5UZXBwZXI8L0F1dGhvcj48WWVhcj4yMDEzPC9ZZWFyPjxS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zNzEtOTwvcGFnZXM+PHZvbHVtZT40Mjwvdm9s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</w:fldData>
        </w:fldChar>
      </w:r>
      <w:r w:rsidR="00B86FC1">
        <w:instrText xml:space="preserve"> ADDIN EN.CITE.DATA </w:instrText>
      </w:r>
      <w:r w:rsidR="00B86FC1">
        <w:fldChar w:fldCharType="end"/>
      </w:r>
      <w:r w:rsidR="00A75CCD">
        <w:fldChar w:fldCharType="separate"/>
      </w:r>
      <w:r w:rsidR="00B86FC1">
        <w:rPr>
          <w:noProof/>
        </w:rPr>
        <w:t>[172, 281]</w:t>
      </w:r>
      <w:r w:rsidR="00A75CCD">
        <w:fldChar w:fldCharType="end"/>
      </w:r>
      <w:r w:rsidR="004F6693">
        <w:t>.</w:t>
      </w:r>
    </w:p>
    <w:p w14:paraId="6A43F1BB" w14:textId="77777777" w:rsidR="004F6693" w:rsidRDefault="004F6693" w:rsidP="006717E0"/>
    <w:p w14:paraId="16045912" w14:textId="5F733D11" w:rsidR="009D07A8" w:rsidRDefault="00E701FE" w:rsidP="006717E0">
      <w:r>
        <w:t>T</w:t>
      </w:r>
      <w:r w:rsidR="002A706E">
        <w:t xml:space="preserve">he CFQ-R Respiratory domain </w:t>
      </w:r>
      <w:r>
        <w:t>has been</w:t>
      </w:r>
      <w:r w:rsidR="002A706E">
        <w:t xml:space="preserve"> compared to LCI in </w:t>
      </w:r>
      <w:r>
        <w:t>a</w:t>
      </w:r>
      <w:r w:rsidR="002A706E">
        <w:t xml:space="preserve"> study of 110 children and adults with CF, where no significant correlation was reported </w:t>
      </w:r>
      <w:r w:rsidR="002A706E">
        <w:fldChar w:fldCharType="begin">
          <w:fldData xml:space="preserve">PEVuZE5vdGU+PENpdGU+PEF1dGhvcj5PJmFwb3M7TmVpbGw8L0F1dGhvcj48WWVhcj4yMDE2PC9Z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xMzIzLTEzMzI8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</w:fldData>
        </w:fldChar>
      </w:r>
      <w:r w:rsidR="00B86FC1">
        <w:instrText xml:space="preserve"> ADDIN EN.CITE </w:instrText>
      </w:r>
      <w:r w:rsidR="00B86FC1">
        <w:fldChar w:fldCharType="begin">
          <w:fldData xml:space="preserve">PEVuZE5vdGU+PENpdGU+PEF1dGhvcj5PJmFwb3M7TmVpbGw8L0F1dGhvcj48WWVhcj4yMDE2PC9Z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xMzIzLTEzMzI8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</w:fldData>
        </w:fldChar>
      </w:r>
      <w:r w:rsidR="00B86FC1">
        <w:instrText xml:space="preserve"> ADDIN EN.CITE.DATA </w:instrText>
      </w:r>
      <w:r w:rsidR="00B86FC1">
        <w:fldChar w:fldCharType="end"/>
      </w:r>
      <w:r w:rsidR="002A706E">
        <w:fldChar w:fldCharType="separate"/>
      </w:r>
      <w:r w:rsidR="00B86FC1">
        <w:rPr>
          <w:noProof/>
        </w:rPr>
        <w:t>[106]</w:t>
      </w:r>
      <w:r w:rsidR="002A706E">
        <w:fldChar w:fldCharType="end"/>
      </w:r>
      <w:r w:rsidR="00A767D1">
        <w:t xml:space="preserve">. </w:t>
      </w:r>
      <w:r w:rsidR="002A706E">
        <w:t>Another</w:t>
      </w:r>
      <w:r w:rsidR="00A767D1">
        <w:t xml:space="preserve"> study reported that LCI was not correlated with quality of life scores originating from the SF-36 questionnaire </w:t>
      </w:r>
      <w:r w:rsidR="00A767D1">
        <w:fldChar w:fldCharType="begin"/>
      </w:r>
      <w:r w:rsidR="00B86FC1">
        <w:instrText xml:space="preserve"> ADDIN EN.CITE &lt;EndNote&gt;&lt;Cite&gt;&lt;Author&gt;Gur&lt;/Author&gt;&lt;Year&gt;2019&lt;/Year&gt;&lt;RecNum&gt;3472&lt;/RecNum&gt;&lt;DisplayText&gt;[282]&lt;/DisplayText&gt;&lt;record&gt;&lt;rec-number&gt;3472&lt;/rec-number&gt;&lt;foreign-keys&gt;&lt;key app="EN" db-id="pr5wspr9dw2dxne92x4v99s69xa59dv092es" timestamp="1560771710"&gt;3472&lt;/key&gt;&lt;/foreign-keys&gt;&lt;ref-type name="Journal Article"&gt;17&lt;/ref-type&gt;&lt;contributors&gt;&lt;authors&gt;&lt;author&gt;Gur, M.&lt;/author&gt;&lt;author&gt;Masarweh, K.&lt;/author&gt;&lt;author&gt;Toukan, Y.&lt;/author&gt;&lt;author&gt;Nir, V.&lt;/author&gt;&lt;author&gt;Bar-Yoseph, R.&lt;/author&gt;&lt;author&gt;Hanna, M.&lt;/author&gt;&lt;author&gt;Manor, E.&lt;/author&gt;&lt;author&gt;Hakim, F.&lt;/author&gt;&lt;author&gt;Bentur, L.&lt;/author&gt;&lt;/authors&gt;&lt;/contributors&gt;&lt;auth-address&gt;Pediatric Pulmonary Institute and CF Center, Rappaport Children&amp;apos;s Hospital, Rambam Health Care Campus, Haifa, Israel.&amp;#xD;Rappaport Faculty of Medicine, Technion-Israel Institute of Technology, Haifa, Israel.&lt;/auth-address&gt;&lt;titles&gt;&lt;title&gt;Six-minute walk, lung clearance index, and QOL in bronchiolitis obliterans and cystic fibrosis&lt;/title&gt;&lt;secondary-title&gt;Pediatr Pulmonol&lt;/secondary-title&gt;&lt;alt-title&gt;Pediatric pulmonology&lt;/alt-title&gt;&lt;/titles&gt;&lt;periodical&gt;&lt;full-title&gt;Pediatr Pulmonol&lt;/full-title&gt;&lt;abbr-1&gt;Pediatric pulmonology&lt;/abbr-1&gt;&lt;/periodical&gt;&lt;alt-periodical&gt;&lt;full-title&gt;Pediatric Pulmonology&lt;/full-title&gt;&lt;abbr-1&gt;Pediatr. Pulmonol.&lt;/abbr-1&gt;&lt;abbr-2&gt;Pediatr Pulmonol&lt;/abbr-2&gt;&lt;/alt-periodical&gt;&lt;pages&gt;451-456&lt;/pages&gt;&lt;volume&gt;54&lt;/volume&gt;&lt;number&gt;4&lt;/number&gt;&lt;edition&gt;2018/12/24&lt;/edition&gt;&lt;keywords&gt;&lt;keyword&gt;bronchiolitis obliterans&lt;/keyword&gt;&lt;keyword&gt;cystic fibrosis&lt;/keyword&gt;&lt;keyword&gt;lung clearance index&lt;/keyword&gt;&lt;keyword&gt;quality of life&lt;/keyword&gt;&lt;keyword&gt;six-minute walk&lt;/keyword&gt;&lt;/keywords&gt;&lt;dates&gt;&lt;year&gt;2019&lt;/year&gt;&lt;pub-dates&gt;&lt;date&gt;Apr&lt;/date&gt;&lt;/pub-dates&gt;&lt;/dates&gt;&lt;isbn&gt;1099-0496&lt;/isbn&gt;&lt;accession-num&gt;30575341&lt;/accession-num&gt;&lt;urls&gt;&lt;related-urls&gt;&lt;url&gt;https://onlinelibrary.wiley.com/doi/pdf/10.1002/ppul.24223&lt;/url&gt;&lt;/related-urls&gt;&lt;/urls&gt;&lt;electronic-resource-num&gt;10.1002/ppul.24223&lt;/electronic-resource-num&gt;&lt;remote-database-provider&gt;NLM&lt;/remote-database-provider&gt;&lt;language&gt;eng&lt;/language&gt;&lt;/record&gt;&lt;/Cite&gt;&lt;/EndNote&gt;</w:instrText>
      </w:r>
      <w:r w:rsidR="00A767D1">
        <w:fldChar w:fldCharType="separate"/>
      </w:r>
      <w:r w:rsidR="00B86FC1">
        <w:rPr>
          <w:noProof/>
        </w:rPr>
        <w:t>[282]</w:t>
      </w:r>
      <w:r w:rsidR="00A767D1">
        <w:fldChar w:fldCharType="end"/>
      </w:r>
      <w:r w:rsidR="00A767D1">
        <w:t>,</w:t>
      </w:r>
      <w:r w:rsidR="004F6693">
        <w:t xml:space="preserve"> however LCI was moderately related to</w:t>
      </w:r>
      <w:r w:rsidR="00A767D1">
        <w:t xml:space="preserve"> the symptom score from the St Georges Respiratory Questionnaire in patients with non-CF bronchiectasis </w:t>
      </w:r>
      <w:r w:rsidR="00A767D1">
        <w:fldChar w:fldCharType="begin"/>
      </w:r>
      <w:r w:rsidR="00B86FC1">
        <w:instrText xml:space="preserve"> ADDIN EN.CITE &lt;EndNote&gt;&lt;Cite&gt;&lt;Author&gt;Rowan&lt;/Author&gt;&lt;Year&gt;2014&lt;/Year&gt;&lt;RecNum&gt;1580&lt;/RecNum&gt;&lt;DisplayText&gt;[283]&lt;/DisplayText&gt;&lt;record&gt;&lt;rec-number&gt;1580&lt;/rec-number&gt;&lt;foreign-keys&gt;&lt;key app="EN" db-id="pr5wspr9dw2dxne92x4v99s69xa59dv092es" timestamp="1447075066"&gt;1580&lt;/key&gt;&lt;/foreign-keys&gt;&lt;ref-type name="Journal Article"&gt;17&lt;/ref-type&gt;&lt;contributors&gt;&lt;authors&gt;&lt;author&gt;Rowan, Stephen A.&lt;/author&gt;&lt;author&gt;Bradley, Judy M.&lt;/author&gt;&lt;author&gt;Bradbury, Ian&lt;/author&gt;&lt;author&gt;Lawson, John&lt;/author&gt;&lt;author&gt;Lynch, Tom&lt;/author&gt;&lt;author&gt;Gustafsson, Per&lt;/author&gt;&lt;author&gt;Horsley, Alex&lt;/author&gt;&lt;author&gt;O’Neill, Katherine&lt;/author&gt;&lt;author&gt;Ennis, Madeleine&lt;/author&gt;&lt;author&gt;Elborn, J. Stuart&lt;/author&gt;&lt;/authors&gt;&lt;/contributors&gt;&lt;titles&gt;&lt;title&gt;Lung Clearance Index Is a Repeatable and Sensitive Indicator of Radiological Changes in Bronchiectasis&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586-592&lt;/pages&gt;&lt;volume&gt;189&lt;/volume&gt;&lt;number&gt;5&lt;/number&gt;&lt;dates&gt;&lt;year&gt;2014&lt;/year&gt;&lt;pub-dates&gt;&lt;date&gt;2014/03/01&lt;/date&gt;&lt;/pub-dates&gt;&lt;/dates&gt;&lt;publisher&gt;American Thoracic Society - AJRCCM&lt;/publisher&gt;&lt;isbn&gt;1073-449X&lt;/isbn&gt;&lt;urls&gt;&lt;related-urls&gt;&lt;url&gt;http://dx.doi.org/10.1164/rccm.201310-1747OC&lt;/url&gt;&lt;url&gt;http://www.atsjournals.org/doi/pdf/10.1164/rccm.201310-1747OC&lt;/url&gt;&lt;/related-urls&gt;&lt;/urls&gt;&lt;electronic-resource-num&gt;10.1164/rccm.201310-1747OC&lt;/electronic-resource-num&gt;&lt;access-date&gt;2015/11/09&lt;/access-date&gt;&lt;/record&gt;&lt;/Cite&gt;&lt;/EndNote&gt;</w:instrText>
      </w:r>
      <w:r w:rsidR="00A767D1">
        <w:fldChar w:fldCharType="separate"/>
      </w:r>
      <w:r w:rsidR="00B86FC1">
        <w:rPr>
          <w:noProof/>
        </w:rPr>
        <w:t>[283]</w:t>
      </w:r>
      <w:r w:rsidR="00A767D1">
        <w:fldChar w:fldCharType="end"/>
      </w:r>
      <w:r w:rsidR="00A767D1">
        <w:t xml:space="preserve">. Only the Ivacaftor study from Altes </w:t>
      </w:r>
      <w:r w:rsidR="00564288">
        <w:rPr>
          <w:i/>
        </w:rPr>
        <w:t>et al</w:t>
      </w:r>
      <w:r w:rsidR="00A767D1">
        <w:t xml:space="preserve"> </w:t>
      </w:r>
      <w:r w:rsidR="001C7263">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 </w:instrText>
      </w:r>
      <w:r w:rsidR="00B86FC1">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DATA </w:instrText>
      </w:r>
      <w:r w:rsidR="00B86FC1">
        <w:fldChar w:fldCharType="end"/>
      </w:r>
      <w:r w:rsidR="001C7263">
        <w:fldChar w:fldCharType="separate"/>
      </w:r>
      <w:r w:rsidR="00B86FC1">
        <w:rPr>
          <w:noProof/>
        </w:rPr>
        <w:t>[238]</w:t>
      </w:r>
      <w:r w:rsidR="001C7263">
        <w:fldChar w:fldCharType="end"/>
      </w:r>
      <w:r w:rsidR="001C7263">
        <w:t xml:space="preserve"> </w:t>
      </w:r>
      <w:r w:rsidR="00A767D1">
        <w:t>has indirectly compared ventilation MRI to the CFQ-R</w:t>
      </w:r>
      <w:r w:rsidR="002A706E">
        <w:t>.</w:t>
      </w:r>
      <w:r w:rsidR="001C7263">
        <w:t xml:space="preserve"> </w:t>
      </w:r>
      <w:r w:rsidR="002A706E">
        <w:t>C</w:t>
      </w:r>
      <w:r w:rsidR="001C7263">
        <w:t xml:space="preserve">ross – sectional correlations were not performed, </w:t>
      </w:r>
      <w:r w:rsidR="002A706E">
        <w:t>but</w:t>
      </w:r>
      <w:r w:rsidR="001C7263">
        <w:t xml:space="preserve"> the study report</w:t>
      </w:r>
      <w:r w:rsidR="002A706E">
        <w:t>ed</w:t>
      </w:r>
      <w:r w:rsidR="001C7263">
        <w:t xml:space="preserve"> that the change in ventilation and </w:t>
      </w:r>
      <w:r w:rsidR="00DF2511">
        <w:t>FEV</w:t>
      </w:r>
      <w:r w:rsidR="00DF2511">
        <w:rPr>
          <w:vertAlign w:val="subscript"/>
        </w:rPr>
        <w:t>1</w:t>
      </w:r>
      <w:r w:rsidR="001C7263" w:rsidRPr="001C7263">
        <w:rPr>
          <w:vertAlign w:val="subscript"/>
        </w:rPr>
        <w:t xml:space="preserve"> </w:t>
      </w:r>
      <w:r w:rsidR="001C7263">
        <w:t>seen after the administration/removal of Ivacaftor did not relate to the change in CFQ-R scores. Therefore</w:t>
      </w:r>
      <w:r w:rsidR="00064032">
        <w:t>,</w:t>
      </w:r>
      <w:r w:rsidR="001C7263">
        <w:t xml:space="preserve"> cross-sectional analysis of quality of life, ventilation MRI and MBW metrics is needed to better understand how patient reported outcomes relate to these sensitive methods for detecting lung disease.</w:t>
      </w:r>
      <w:r w:rsidR="009D07A8">
        <w:br w:type="page"/>
      </w:r>
    </w:p>
    <w:p w14:paraId="3FD9D4A4" w14:textId="2E941FFE" w:rsidR="00091D52" w:rsidRPr="00091D52" w:rsidRDefault="00091D52" w:rsidP="006717E0">
      <w:pPr>
        <w:pStyle w:val="Heading2"/>
      </w:pPr>
      <w:bookmarkStart w:id="218" w:name="_Toc27382887"/>
      <w:r>
        <w:lastRenderedPageBreak/>
        <w:t>Aims</w:t>
      </w:r>
      <w:bookmarkEnd w:id="218"/>
    </w:p>
    <w:p w14:paraId="114E74AB" w14:textId="77777777" w:rsidR="00EC4C73" w:rsidRDefault="00EC4C73" w:rsidP="006717E0"/>
    <w:p w14:paraId="0D594251" w14:textId="495B6AF2" w:rsidR="00EC4C73" w:rsidRDefault="009D07A8" w:rsidP="00FA5934">
      <w:pPr>
        <w:pStyle w:val="ListParagraph"/>
        <w:numPr>
          <w:ilvl w:val="0"/>
          <w:numId w:val="31"/>
        </w:numPr>
      </w:pPr>
      <w:r>
        <w:t>To c</w:t>
      </w:r>
      <w:r w:rsidR="00EC4C73" w:rsidRPr="00E21F9D">
        <w:t xml:space="preserve">ompare ventilation MRI and MBW, including LCI and the phase III slope outcomes </w:t>
      </w:r>
      <w:r w:rsidR="005E6BBB">
        <w:t>S</w:t>
      </w:r>
      <w:r w:rsidR="005E6BBB">
        <w:rPr>
          <w:vertAlign w:val="subscript"/>
        </w:rPr>
        <w:t>cond</w:t>
      </w:r>
      <w:r w:rsidR="00EC4C73" w:rsidRPr="00E21F9D">
        <w:t xml:space="preserve"> (convection dependent ventilation heterogeneity) and </w:t>
      </w:r>
      <w:r w:rsidR="005E6BBB">
        <w:t>S</w:t>
      </w:r>
      <w:r w:rsidR="005E6BBB">
        <w:rPr>
          <w:vertAlign w:val="subscript"/>
        </w:rPr>
        <w:t>acin</w:t>
      </w:r>
      <w:r w:rsidR="00EC4C73" w:rsidRPr="00E21F9D">
        <w:t xml:space="preserve"> (convection-diffusion dependent ventilation heterogeneity), in children and adults with CF with a broad range of lung disease severity. </w:t>
      </w:r>
    </w:p>
    <w:p w14:paraId="523142A4" w14:textId="77777777" w:rsidR="009D07A8" w:rsidRPr="00E21F9D" w:rsidRDefault="009D07A8" w:rsidP="00FA5934">
      <w:pPr>
        <w:pStyle w:val="ListParagraph"/>
      </w:pPr>
    </w:p>
    <w:p w14:paraId="407B610F" w14:textId="38116642" w:rsidR="00BE3D44" w:rsidRDefault="009D07A8" w:rsidP="00FA5934">
      <w:pPr>
        <w:pStyle w:val="ListParagraph"/>
        <w:numPr>
          <w:ilvl w:val="0"/>
          <w:numId w:val="31"/>
        </w:numPr>
      </w:pPr>
      <w:r>
        <w:t>To a</w:t>
      </w:r>
      <w:r w:rsidR="00EC4C73" w:rsidRPr="00E21F9D">
        <w:t xml:space="preserve">ssess the relationship between </w:t>
      </w:r>
      <w:r w:rsidR="002A706E">
        <w:t xml:space="preserve">the </w:t>
      </w:r>
      <w:r w:rsidR="00EC4C73" w:rsidRPr="00E21F9D">
        <w:t xml:space="preserve">size and number of individual </w:t>
      </w:r>
      <w:r w:rsidR="00064032">
        <w:t>discrete</w:t>
      </w:r>
      <w:r w:rsidR="00EC4C73" w:rsidRPr="00E21F9D">
        <w:t xml:space="preserve"> ventilation defects from ventilation MRI in CF patients</w:t>
      </w:r>
      <w:r w:rsidR="00064032">
        <w:t>,</w:t>
      </w:r>
      <w:r w:rsidR="00EC4C73" w:rsidRPr="00E21F9D">
        <w:t xml:space="preserve"> across a broad range of </w:t>
      </w:r>
      <w:r w:rsidR="002A706E">
        <w:t xml:space="preserve">lung </w:t>
      </w:r>
      <w:r w:rsidR="00EC4C73" w:rsidRPr="00E21F9D">
        <w:t>disease</w:t>
      </w:r>
      <w:r w:rsidR="002A706E">
        <w:t>,</w:t>
      </w:r>
      <w:r w:rsidR="00EC4C73" w:rsidRPr="00E21F9D">
        <w:t xml:space="preserve"> </w:t>
      </w:r>
      <w:r w:rsidR="002A706E">
        <w:t>in order to better understand</w:t>
      </w:r>
      <w:r w:rsidR="00EC4C73" w:rsidRPr="00E21F9D">
        <w:t xml:space="preserve"> regional imaging data</w:t>
      </w:r>
      <w:r w:rsidR="002A706E">
        <w:t xml:space="preserve"> in CF</w:t>
      </w:r>
      <w:r w:rsidR="00EC4C73" w:rsidRPr="00E21F9D">
        <w:t>.</w:t>
      </w:r>
    </w:p>
    <w:p w14:paraId="65B16E64" w14:textId="77777777" w:rsidR="009D07A8" w:rsidRDefault="009D07A8" w:rsidP="00FA5934">
      <w:pPr>
        <w:pStyle w:val="ListParagraph"/>
      </w:pPr>
    </w:p>
    <w:p w14:paraId="58E5CB23" w14:textId="77AC8D07" w:rsidR="00EC4C73" w:rsidRDefault="009D07A8" w:rsidP="00FA5934">
      <w:pPr>
        <w:pStyle w:val="ListParagraph"/>
        <w:numPr>
          <w:ilvl w:val="0"/>
          <w:numId w:val="31"/>
        </w:numPr>
      </w:pPr>
      <w:r>
        <w:t>To c</w:t>
      </w:r>
      <w:r w:rsidR="00EC4C73">
        <w:t xml:space="preserve">ompare the quantitative and qualitative differences in ventilation MRI when using both </w:t>
      </w:r>
      <w:r w:rsidR="005E6BBB">
        <w:rPr>
          <w:vertAlign w:val="superscript"/>
        </w:rPr>
        <w:t>3</w:t>
      </w:r>
      <w:r w:rsidR="005E6BBB">
        <w:t>He</w:t>
      </w:r>
      <w:r w:rsidR="00EC4C73">
        <w:t xml:space="preserve"> and </w:t>
      </w:r>
      <w:r w:rsidR="005E6BBB">
        <w:rPr>
          <w:vertAlign w:val="superscript"/>
        </w:rPr>
        <w:t>129</w:t>
      </w:r>
      <w:r w:rsidR="005E6BBB">
        <w:t>Xe</w:t>
      </w:r>
      <w:r w:rsidR="00EC4C73">
        <w:t xml:space="preserve"> </w:t>
      </w:r>
      <w:r w:rsidR="005969A6">
        <w:t xml:space="preserve">as the inhaled gas, in order </w:t>
      </w:r>
      <w:r w:rsidR="00EC4C73">
        <w:t xml:space="preserve">to </w:t>
      </w:r>
      <w:r w:rsidR="005969A6">
        <w:t>assess</w:t>
      </w:r>
      <w:r w:rsidR="00EC4C73">
        <w:t xml:space="preserve"> whether the two gases measure the same underlying </w:t>
      </w:r>
      <w:r w:rsidR="00064032">
        <w:t xml:space="preserve">lung </w:t>
      </w:r>
      <w:r w:rsidR="00EC4C73">
        <w:t>pathophysiology.</w:t>
      </w:r>
    </w:p>
    <w:p w14:paraId="55FCD566" w14:textId="77777777" w:rsidR="009D07A8" w:rsidRDefault="009D07A8" w:rsidP="00FA5934">
      <w:pPr>
        <w:pStyle w:val="ListParagraph"/>
      </w:pPr>
    </w:p>
    <w:p w14:paraId="6DFA5C15" w14:textId="0F7FCEBD" w:rsidR="00EC4C73" w:rsidRDefault="001B7F1A" w:rsidP="00FA5934">
      <w:pPr>
        <w:pStyle w:val="ListParagraph"/>
        <w:numPr>
          <w:ilvl w:val="0"/>
          <w:numId w:val="31"/>
        </w:numPr>
      </w:pPr>
      <w:r>
        <w:t>To evaluate the relative sensitivity of</w:t>
      </w:r>
      <w:r w:rsidR="00064032">
        <w:t xml:space="preserve"> state of the art</w:t>
      </w:r>
      <w:r>
        <w:t xml:space="preserve"> </w:t>
      </w:r>
      <w:r w:rsidR="009F2E7D">
        <w:rPr>
          <w:vertAlign w:val="superscript"/>
        </w:rPr>
        <w:t>1</w:t>
      </w:r>
      <w:r w:rsidR="009F2E7D">
        <w:t>H</w:t>
      </w:r>
      <w:r>
        <w:t xml:space="preserve"> MRI techniques in a sub-group of patients with normal spirometry to detect CF related lung pathophysiology.</w:t>
      </w:r>
    </w:p>
    <w:p w14:paraId="5C606375" w14:textId="77777777" w:rsidR="009D07A8" w:rsidRDefault="009D07A8" w:rsidP="00FA5934">
      <w:pPr>
        <w:pStyle w:val="ListParagraph"/>
      </w:pPr>
    </w:p>
    <w:p w14:paraId="380743AD" w14:textId="4FC4D68D" w:rsidR="009D07A8" w:rsidRDefault="009D07A8" w:rsidP="00FA5934">
      <w:pPr>
        <w:pStyle w:val="ListParagraph"/>
        <w:numPr>
          <w:ilvl w:val="0"/>
          <w:numId w:val="31"/>
        </w:numPr>
      </w:pPr>
      <w:r>
        <w:t>To compare quantitative MRI and lung function</w:t>
      </w:r>
      <w:r w:rsidR="002A706E">
        <w:t xml:space="preserve"> (spirometry, MBW and body plethysmography)</w:t>
      </w:r>
      <w:r>
        <w:t xml:space="preserve"> with quality of life as measured by the respiratory domain of the </w:t>
      </w:r>
      <w:r w:rsidR="002A706E">
        <w:t>CFQ-R.</w:t>
      </w:r>
      <w:r>
        <w:br w:type="page"/>
      </w:r>
    </w:p>
    <w:p w14:paraId="446E125A" w14:textId="77315C29" w:rsidR="00942BAB" w:rsidRDefault="00942BAB" w:rsidP="006717E0">
      <w:pPr>
        <w:pStyle w:val="Heading2"/>
      </w:pPr>
      <w:bookmarkStart w:id="219" w:name="_Ref21869912"/>
      <w:bookmarkStart w:id="220" w:name="_Ref21869919"/>
      <w:bookmarkStart w:id="221" w:name="_Ref21869922"/>
      <w:bookmarkStart w:id="222" w:name="_Toc27382888"/>
      <w:r>
        <w:lastRenderedPageBreak/>
        <w:t>Methods</w:t>
      </w:r>
      <w:bookmarkEnd w:id="219"/>
      <w:bookmarkEnd w:id="220"/>
      <w:bookmarkEnd w:id="221"/>
      <w:bookmarkEnd w:id="222"/>
    </w:p>
    <w:p w14:paraId="44141132" w14:textId="77777777" w:rsidR="00040636" w:rsidRDefault="00040636" w:rsidP="006717E0"/>
    <w:p w14:paraId="23B80131" w14:textId="6DD0D43F" w:rsidR="00DD0453" w:rsidRDefault="00FE4DD8" w:rsidP="006717E0">
      <w:r>
        <w:t xml:space="preserve">For a detailed description of individual testing methodologies please see </w:t>
      </w:r>
      <w:r w:rsidR="00F0588C">
        <w:t xml:space="preserve">Chapter </w:t>
      </w:r>
      <w:r w:rsidR="00F0588C">
        <w:fldChar w:fldCharType="begin"/>
      </w:r>
      <w:r w:rsidR="00F0588C">
        <w:instrText xml:space="preserve"> REF _Ref21775717 \r \h </w:instrText>
      </w:r>
      <w:r w:rsidR="00F0588C">
        <w:fldChar w:fldCharType="separate"/>
      </w:r>
      <w:r w:rsidR="00140F11">
        <w:t>2</w:t>
      </w:r>
      <w:r w:rsidR="00F0588C">
        <w:fldChar w:fldCharType="end"/>
      </w:r>
      <w:r w:rsidR="009D07A8">
        <w:t>.</w:t>
      </w:r>
      <w:r w:rsidR="003F148B">
        <w:t xml:space="preserve"> Within this</w:t>
      </w:r>
      <w:r w:rsidR="002A706E">
        <w:t xml:space="preserve"> current</w:t>
      </w:r>
      <w:r>
        <w:t xml:space="preserve"> chapter</w:t>
      </w:r>
      <w:r w:rsidR="002A706E">
        <w:t>,</w:t>
      </w:r>
      <w:r>
        <w:t xml:space="preserve"> </w:t>
      </w:r>
      <w:r w:rsidR="009D07A8">
        <w:t>the cross-sectional data assessed is</w:t>
      </w:r>
      <w:r>
        <w:t xml:space="preserve"> taken from the </w:t>
      </w:r>
      <w:r w:rsidR="002A706E">
        <w:t>patient’s</w:t>
      </w:r>
      <w:r w:rsidR="009D07A8">
        <w:t xml:space="preserve"> </w:t>
      </w:r>
      <w:r>
        <w:t xml:space="preserve">first visit to the </w:t>
      </w:r>
      <w:r w:rsidR="009D07A8">
        <w:t xml:space="preserve">MMAVIC </w:t>
      </w:r>
      <w:r>
        <w:t xml:space="preserve">study. </w:t>
      </w:r>
      <w:r w:rsidR="00DD0453">
        <w:t>At each study visit patient</w:t>
      </w:r>
      <w:r w:rsidR="00091D52">
        <w:t>s performed the following tests</w:t>
      </w:r>
      <w:r w:rsidR="00F55DC5">
        <w:t>:</w:t>
      </w:r>
      <w:r w:rsidR="00091D52">
        <w:t xml:space="preserve"> MBW (performed both seated and supine)</w:t>
      </w:r>
      <w:r w:rsidR="00F55DC5">
        <w:t>,</w:t>
      </w:r>
      <w:r w:rsidR="00091D52">
        <w:t xml:space="preserve"> body plethysmography</w:t>
      </w:r>
      <w:r w:rsidR="00F55DC5">
        <w:t>,</w:t>
      </w:r>
      <w:r w:rsidR="005A071E">
        <w:t xml:space="preserve"> spirometry and MRI. </w:t>
      </w:r>
    </w:p>
    <w:p w14:paraId="129E0AC6" w14:textId="77777777" w:rsidR="00DD0453" w:rsidRDefault="00DD0453" w:rsidP="006717E0"/>
    <w:p w14:paraId="0FED773C" w14:textId="178CDC78" w:rsidR="00FE4DD8" w:rsidRDefault="00DD0453" w:rsidP="006717E0">
      <w:r>
        <w:t>D</w:t>
      </w:r>
      <w:r w:rsidR="005A071E">
        <w:t>uring the MRI session</w:t>
      </w:r>
      <w:r w:rsidR="00302A7F">
        <w:t>,</w:t>
      </w:r>
      <w:r w:rsidR="005A071E">
        <w:t xml:space="preserve"> </w:t>
      </w:r>
      <w:r w:rsidR="00091D52">
        <w:t xml:space="preserve">ventilation MRI was </w:t>
      </w:r>
      <w:r>
        <w:t xml:space="preserve">usually </w:t>
      </w:r>
      <w:r w:rsidR="00091D52">
        <w:t xml:space="preserve">performed first, using both </w:t>
      </w:r>
      <w:r w:rsidR="005E6BBB">
        <w:rPr>
          <w:vertAlign w:val="superscript"/>
        </w:rPr>
        <w:t>3</w:t>
      </w:r>
      <w:r w:rsidR="005E6BBB">
        <w:t>He</w:t>
      </w:r>
      <w:r w:rsidR="00091D52">
        <w:t xml:space="preserve"> and </w:t>
      </w:r>
      <w:r w:rsidR="005E6BBB">
        <w:rPr>
          <w:vertAlign w:val="superscript"/>
        </w:rPr>
        <w:t>129</w:t>
      </w:r>
      <w:r w:rsidR="005E6BBB">
        <w:t>Xe</w:t>
      </w:r>
      <w:r w:rsidR="000F352C">
        <w:t xml:space="preserve"> sequentially</w:t>
      </w:r>
      <w:r w:rsidR="00091D52">
        <w:t xml:space="preserve">. Ventilation imaging was performed at </w:t>
      </w:r>
      <w:r>
        <w:t>end-inspiratory tidal volume (</w:t>
      </w:r>
      <w:r w:rsidR="00091D52">
        <w:t>EIVt</w:t>
      </w:r>
      <w:r>
        <w:t>)</w:t>
      </w:r>
      <w:r w:rsidR="00091D52">
        <w:t xml:space="preserve"> for both gases</w:t>
      </w:r>
      <w:r w:rsidR="002A706E">
        <w:t xml:space="preserve"> and also at TLC for </w:t>
      </w:r>
      <w:r w:rsidR="005E6BBB">
        <w:rPr>
          <w:vertAlign w:val="superscript"/>
        </w:rPr>
        <w:t>3</w:t>
      </w:r>
      <w:r w:rsidR="005E6BBB">
        <w:t>He</w:t>
      </w:r>
      <w:r w:rsidR="00091D52">
        <w:t xml:space="preserve">. Following the ventilation imaging, </w:t>
      </w:r>
      <w:r w:rsidR="009F2E7D">
        <w:rPr>
          <w:vertAlign w:val="superscript"/>
        </w:rPr>
        <w:t>1</w:t>
      </w:r>
      <w:r w:rsidR="009F2E7D">
        <w:t>H</w:t>
      </w:r>
      <w:r w:rsidR="00091D52">
        <w:t xml:space="preserve"> MRI</w:t>
      </w:r>
      <w:r>
        <w:t xml:space="preserve"> sequences were performed. </w:t>
      </w:r>
      <w:r w:rsidR="005A071E">
        <w:t xml:space="preserve">Either MBW or the MRI sessions were always performed first. Spirometry was always performed at the end of the research visit due to </w:t>
      </w:r>
      <w:r>
        <w:t>the forced</w:t>
      </w:r>
      <w:r w:rsidR="005A071E">
        <w:t xml:space="preserve"> nature</w:t>
      </w:r>
      <w:r>
        <w:t xml:space="preserve"> of the manoeuvre</w:t>
      </w:r>
      <w:r w:rsidR="005A071E">
        <w:t xml:space="preserve">. This ensured that any changes in ventilation caused by the forced manoeuvre would not affect MBW or MRI. The CFQ-R was always completed prior to any other measurements as </w:t>
      </w:r>
      <w:r w:rsidR="005F119E">
        <w:t>recommended</w:t>
      </w:r>
      <w:r>
        <w:t xml:space="preserve"> </w:t>
      </w:r>
      <w:r>
        <w:fldChar w:fldCharType="begin">
          <w:fldData xml:space="preserve">PEVuZE5vdGU+PENpdGU+PEF1dGhvcj5RdWl0dG5lcjwvQXV0aG9yPjxZZWFyPjIwMDU8L1llYXI+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yMzQ3LTU0PC9wYWdl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</w:fldData>
        </w:fldChar>
      </w:r>
      <w:r w:rsidR="00B86FC1">
        <w:instrText xml:space="preserve"> ADDIN EN.CITE </w:instrText>
      </w:r>
      <w:r w:rsidR="00B86FC1">
        <w:fldChar w:fldCharType="begin">
          <w:fldData xml:space="preserve">PEVuZE5vdGU+PENpdGU+PEF1dGhvcj5RdWl0dG5lcjwvQXV0aG9yPjxZZWFyPjIwMDU8L1llYXI+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yMzQ3LTU0PC9wYWdl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</w:fldData>
        </w:fldChar>
      </w:r>
      <w:r w:rsidR="00B86FC1">
        <w:instrText xml:space="preserve"> ADDIN EN.CITE.DATA </w:instrText>
      </w:r>
      <w:r w:rsidR="00B86FC1">
        <w:fldChar w:fldCharType="end"/>
      </w:r>
      <w:r>
        <w:fldChar w:fldCharType="separate"/>
      </w:r>
      <w:r w:rsidR="00B86FC1">
        <w:rPr>
          <w:noProof/>
        </w:rPr>
        <w:t>[277]</w:t>
      </w:r>
      <w:r>
        <w:fldChar w:fldCharType="end"/>
      </w:r>
      <w:r w:rsidR="005A071E">
        <w:t>.</w:t>
      </w:r>
    </w:p>
    <w:p w14:paraId="73B958C7" w14:textId="77777777" w:rsidR="00FC05AB" w:rsidRDefault="00FC05AB" w:rsidP="006717E0"/>
    <w:p w14:paraId="288FCACC" w14:textId="33B373EE" w:rsidR="00FC05AB" w:rsidRDefault="00FC05AB" w:rsidP="006717E0">
      <w:r>
        <w:t>The ventilation images were analysed to calculate the ventilation defect percentage (VDP), the ventilation heterogeneity index (</w:t>
      </w:r>
      <w:r w:rsidR="005E6BBB">
        <w:t>VH</w:t>
      </w:r>
      <w:r w:rsidR="005E6BBB">
        <w:rPr>
          <w:vertAlign w:val="subscript"/>
        </w:rPr>
        <w:t>I</w:t>
      </w:r>
      <w:r>
        <w:t>), the number and size of individual contiguous ventilation defects as well as the amount of abnormally low ventilation present. MBW was analysed to calculate the lung clearance index (LCI) and the phase III slope metrics</w:t>
      </w:r>
      <w:r w:rsidR="00302A7F">
        <w:t>,</w:t>
      </w:r>
      <w:r>
        <w:t xml:space="preserve"> </w:t>
      </w:r>
      <w:r w:rsidR="005E6BBB">
        <w:t>S</w:t>
      </w:r>
      <w:r w:rsidR="005E6BBB">
        <w:rPr>
          <w:vertAlign w:val="subscript"/>
        </w:rPr>
        <w:t>cond</w:t>
      </w:r>
      <w:r>
        <w:t xml:space="preserve"> and </w:t>
      </w:r>
      <w:r w:rsidR="005E6BBB">
        <w:t>S</w:t>
      </w:r>
      <w:r w:rsidR="005E6BBB">
        <w:rPr>
          <w:vertAlign w:val="subscript"/>
        </w:rPr>
        <w:t>acin</w:t>
      </w:r>
      <w:r w:rsidR="009D5587">
        <w:t>.</w:t>
      </w:r>
    </w:p>
    <w:p w14:paraId="33484E6A" w14:textId="77777777" w:rsidR="005A071E" w:rsidRDefault="005A071E" w:rsidP="006717E0"/>
    <w:p w14:paraId="1D810917" w14:textId="64DD0E67" w:rsidR="00302A7F" w:rsidRDefault="00302A7F" w:rsidP="006717E0">
      <w:r>
        <w:t xml:space="preserve">An additional, novel method to quantitatively assess the distribution of ventilation within the </w:t>
      </w:r>
      <w:r w:rsidR="005E6BBB">
        <w:rPr>
          <w:vertAlign w:val="superscript"/>
        </w:rPr>
        <w:t>3</w:t>
      </w:r>
      <w:r w:rsidR="005E6BBB">
        <w:t>He</w:t>
      </w:r>
      <w:r>
        <w:t xml:space="preserve"> images was also assessed within this chapter. This method involves categorising the </w:t>
      </w:r>
      <w:r w:rsidR="00D62058">
        <w:t xml:space="preserve">acquired </w:t>
      </w:r>
      <w:r w:rsidR="005E6BBB">
        <w:rPr>
          <w:vertAlign w:val="superscript"/>
        </w:rPr>
        <w:t>3</w:t>
      </w:r>
      <w:r w:rsidR="005E6BBB">
        <w:t>He</w:t>
      </w:r>
      <w:r w:rsidR="00D62058">
        <w:t xml:space="preserve"> </w:t>
      </w:r>
      <w:r>
        <w:t>ventilation signal, from low to high signal, in</w:t>
      </w:r>
      <w:r w:rsidR="00D62058">
        <w:t>to</w:t>
      </w:r>
      <w:r>
        <w:t xml:space="preserve"> a linear distribution. This distribution was then divided using</w:t>
      </w:r>
      <w:r w:rsidR="009214D7">
        <w:t xml:space="preserve"> a ‘binning’ approach into a ‘n</w:t>
      </w:r>
      <w:r>
        <w:t xml:space="preserve">ormal’ ventilation bin, an </w:t>
      </w:r>
      <w:r w:rsidR="009214D7">
        <w:t>‘abnormally l</w:t>
      </w:r>
      <w:r>
        <w:t xml:space="preserve">ow’ ventilation bin </w:t>
      </w:r>
      <w:r w:rsidR="00D62058">
        <w:t>and</w:t>
      </w:r>
      <w:r>
        <w:t xml:space="preserve"> a bin that represented VDP</w:t>
      </w:r>
      <w:r w:rsidR="00D62058">
        <w:t xml:space="preserve">, which </w:t>
      </w:r>
      <w:r>
        <w:t xml:space="preserve">had no signal within it.  </w:t>
      </w:r>
      <w:r w:rsidR="00C611B4">
        <w:t xml:space="preserve">This approach to quantifying the ventilation distribution has been recently described </w:t>
      </w:r>
      <w:r w:rsidR="00B25CBF">
        <w:fldChar w:fldCharType="begin"/>
      </w:r>
      <w:r w:rsidR="00B86FC1">
        <w:instrText xml:space="preserve"> ADDIN EN.CITE &lt;EndNote&gt;&lt;Cite&gt;&lt;Author&gt;Collier G&lt;/Author&gt;&lt;Year&gt;2018&lt;/Year&gt;&lt;RecNum&gt;3546&lt;/RecNum&gt;&lt;DisplayText&gt;[284]&lt;/DisplayText&gt;&lt;record&gt;&lt;rec-number&gt;3546&lt;/rec-number&gt;&lt;foreign-keys&gt;&lt;key app="EN" db-id="pr5wspr9dw2dxne92x4v99s69xa59dv092es" timestamp="1570367687"&gt;3546&lt;/key&gt;&lt;/foreign-keys&gt;&lt;ref-type name="Journal Article"&gt;17&lt;/ref-type&gt;&lt;contributors&gt;&lt;authors&gt;&lt;author&gt;Collier G, Acunzo L, Smith LJ, Hughes P, Norquay G, Chan H, Biancardi A, Marshall H, Wild J&lt;/author&gt;&lt;/authors&gt;&lt;/contributors&gt;&lt;titles&gt;&lt;title&gt;Linear binning maps for image analysis of pulmonary ventilation with hyperpolarized gas MRI: transferability and clinical applications&lt;/title&gt;&lt;secondary-title&gt;Abstract in the ISMRM international conference &lt;/secondary-title&gt;&lt;/titles&gt;&lt;periodical&gt;&lt;full-title&gt;Abstract in the ISMRM international conference&lt;/full-title&gt;&lt;/periodical&gt;&lt;dates&gt;&lt;year&gt;2018&lt;/year&gt;&lt;/dates&gt;&lt;urls&gt;&lt;/urls&gt;&lt;/record&gt;&lt;/Cite&gt;&lt;/EndNote&gt;</w:instrText>
      </w:r>
      <w:r w:rsidR="00B25CBF">
        <w:fldChar w:fldCharType="separate"/>
      </w:r>
      <w:r w:rsidR="00B86FC1">
        <w:rPr>
          <w:noProof/>
        </w:rPr>
        <w:t>[284]</w:t>
      </w:r>
      <w:r w:rsidR="00B25CBF">
        <w:fldChar w:fldCharType="end"/>
      </w:r>
      <w:r w:rsidR="00B25CBF">
        <w:t xml:space="preserve"> </w:t>
      </w:r>
      <w:r w:rsidR="00C611B4">
        <w:t xml:space="preserve">and further utilised in the recent </w:t>
      </w:r>
      <w:r w:rsidR="009214D7">
        <w:t>study</w:t>
      </w:r>
      <w:r w:rsidR="00C611B4">
        <w:t xml:space="preserve"> by Rayment </w:t>
      </w:r>
      <w:r w:rsidR="00564288">
        <w:rPr>
          <w:i/>
        </w:rPr>
        <w:t>et al</w:t>
      </w:r>
      <w:r w:rsidR="00C611B4">
        <w:t xml:space="preserve">, where an assessment of ventilation MRI was performed pre and post antibiotics in acutely unwell children with CF </w:t>
      </w:r>
      <w:r w:rsidR="00C611B4">
        <w:fldChar w:fldCharType="begin"/>
      </w:r>
      <w:r w:rsidR="00B86FC1">
        <w:instrText xml:space="preserve"> ADDIN EN.CITE &lt;EndNote&gt;&lt;Cite&gt;&lt;Author&gt;Rayment&lt;/Author&gt;&lt;Year&gt;2019&lt;/Year&gt;&lt;RecNum&gt;3435&lt;/RecNum&gt;&lt;DisplayText&gt;[239]&lt;/DisplayText&gt;&lt;record&gt;&lt;rec-number&gt;3435&lt;/rec-number&gt;&lt;foreign-keys&gt;&lt;key app="EN" db-id="pr5wspr9dw2dxne92x4v99s69xa59dv092es" timestamp="1551951221"&gt;3435&lt;/key&gt;&lt;/foreign-keys&gt;&lt;ref-type name="Journal Article"&gt;17&lt;/ref-type&gt;&lt;contributors&gt;&lt;authors&gt;&lt;author&gt;Rayment, J. H.&lt;/author&gt;&lt;author&gt;Couch, M. J.&lt;/author&gt;&lt;author&gt;McDonald, N.&lt;/author&gt;&lt;author&gt;Kanhere, N.&lt;/author&gt;&lt;author&gt;Manson, D.&lt;/author&gt;&lt;author&gt;Santyr, G.&lt;/author&gt;&lt;author&gt;Ratjen, F.&lt;/author&gt;&lt;/authors&gt;&lt;/contributors&gt;&lt;auth-address&gt;Division of Respiratory Medicine, Department of Paediatrics, Hospital for Sick Children, Toronto, ON Canada.&amp;#xD;Department of Paediatrics, University of Toronto, Toronto, ON, Canada.&amp;#xD;Translational Medicine Program, SickKids Research Institute, Toronto, ON, Canada.&amp;#xD;Department of Medical Biophysics, University of Toronto, Toronto, ON, Canada.&amp;#xD;Department of Diagnostic Imaging, Hospital for Sick Children, Toronto, ON, Canada.&lt;/auth-address&gt;&lt;titles&gt;&lt;title&gt;Hyperpolarised (129)Xe MRI to monitor treatment response in children with cystic fibrosis&lt;/title&gt;&lt;secondary-title&gt;Eur Respir J&lt;/secondary-title&gt;&lt;/titles&gt;&lt;periodical&gt;&lt;full-title&gt;Eur Respir J&lt;/full-title&gt;&lt;abbr-1&gt;The European respiratory journal&lt;/abbr-1&gt;&lt;/periodical&gt;&lt;pages&gt;1802188&lt;/pages&gt;&lt;dates&gt;&lt;year&gt;2019&lt;/year&gt;&lt;pub-dates&gt;&lt;date&gt;Feb 28&lt;/date&gt;&lt;/pub-dates&gt;&lt;/dates&gt;&lt;isbn&gt;1399-3003 (Electronic)&amp;#xD;0903-1936 (Linking)&lt;/isbn&gt;&lt;accession-num&gt;30819815&lt;/accession-num&gt;&lt;urls&gt;&lt;related-urls&gt;&lt;url&gt;https://www.ncbi.nlm.nih.gov/pubmed/30819815&lt;/url&gt;&lt;/related-urls&gt;&lt;/urls&gt;&lt;electronic-resource-num&gt;10.1183/13993003.02188-2018&lt;/electronic-resource-num&gt;&lt;/record&gt;&lt;/Cite&gt;&lt;/EndNote&gt;</w:instrText>
      </w:r>
      <w:r w:rsidR="00C611B4">
        <w:fldChar w:fldCharType="separate"/>
      </w:r>
      <w:r w:rsidR="00B86FC1">
        <w:rPr>
          <w:noProof/>
        </w:rPr>
        <w:t>[239]</w:t>
      </w:r>
      <w:r w:rsidR="00C611B4">
        <w:fldChar w:fldCharType="end"/>
      </w:r>
      <w:r w:rsidR="00C611B4">
        <w:t>.</w:t>
      </w:r>
      <w:r w:rsidR="009914F7">
        <w:t xml:space="preserve"> The addition of this analysis was to assess whether the </w:t>
      </w:r>
      <w:r w:rsidR="009214D7">
        <w:t>‘</w:t>
      </w:r>
      <w:r w:rsidR="009914F7">
        <w:t>abnormally low</w:t>
      </w:r>
      <w:r w:rsidR="009214D7">
        <w:t>’</w:t>
      </w:r>
      <w:r w:rsidR="009914F7">
        <w:t xml:space="preserve"> ventilation bin provided additional value to VDP in assessing CF lung disease</w:t>
      </w:r>
      <w:r w:rsidR="00840A33">
        <w:t>. Abnormally low ventilation refers to areas of the ventilation image that are ventilated, but have lower ventilation signal than that acquired from healthy control data.</w:t>
      </w:r>
      <w:r w:rsidR="009214D7">
        <w:t xml:space="preserve"> The amount of the lung with ‘abnormally low’ ventilation was reported as a percentage of the thoracic cavity volume (%TCV). For the purpose of this analysis, ‘normal’ ventilation was classified as all ventilation signal greater than the ‘abnormally low’ ventilation signal.</w:t>
      </w:r>
      <w:r w:rsidR="001E2014">
        <w:t xml:space="preserve"> The amount of ‘abnormally low’ ventilation, when combined with VDP, gave the ‘total abnormally ventilated’ lung, which is also expressed as %TCV.</w:t>
      </w:r>
    </w:p>
    <w:p w14:paraId="0D9B3B03" w14:textId="77777777" w:rsidR="00302A7F" w:rsidRDefault="00302A7F" w:rsidP="006717E0"/>
    <w:p w14:paraId="77F5103F" w14:textId="1F6BFEFE" w:rsidR="005A071E" w:rsidRDefault="00DD0453" w:rsidP="006717E0">
      <w:r>
        <w:lastRenderedPageBreak/>
        <w:t>Most</w:t>
      </w:r>
      <w:r w:rsidR="005A071E">
        <w:t xml:space="preserve"> of the analysis within this chapter </w:t>
      </w:r>
      <w:r>
        <w:t xml:space="preserve">originates from the first </w:t>
      </w:r>
      <w:r w:rsidR="00BF18E7">
        <w:t xml:space="preserve">patient </w:t>
      </w:r>
      <w:r>
        <w:t>visit only, with</w:t>
      </w:r>
      <w:r w:rsidR="005A071E">
        <w:t xml:space="preserve"> </w:t>
      </w:r>
      <w:r>
        <w:t>one exception</w:t>
      </w:r>
      <w:r w:rsidR="00BF18E7">
        <w:t>.</w:t>
      </w:r>
      <w:r w:rsidR="005A071E">
        <w:t xml:space="preserve"> </w:t>
      </w:r>
      <w:r w:rsidR="00BF18E7">
        <w:t>F</w:t>
      </w:r>
      <w:r w:rsidR="005A071E">
        <w:t xml:space="preserve">or the </w:t>
      </w:r>
      <w:r w:rsidR="00BF18E7">
        <w:t xml:space="preserve">sub-section where </w:t>
      </w:r>
      <w:r w:rsidR="005A071E">
        <w:t xml:space="preserve">cross-sectional analysis of </w:t>
      </w:r>
      <w:r w:rsidR="005E6BBB">
        <w:rPr>
          <w:vertAlign w:val="superscript"/>
        </w:rPr>
        <w:t>129</w:t>
      </w:r>
      <w:r w:rsidR="005E6BBB">
        <w:t>Xe</w:t>
      </w:r>
      <w:r w:rsidR="005A071E">
        <w:t xml:space="preserve"> MRI and </w:t>
      </w:r>
      <w:r w:rsidR="009F2E7D">
        <w:rPr>
          <w:vertAlign w:val="superscript"/>
        </w:rPr>
        <w:t>1</w:t>
      </w:r>
      <w:r w:rsidR="009F2E7D">
        <w:t>H</w:t>
      </w:r>
      <w:r w:rsidR="005A071E">
        <w:t xml:space="preserve"> MRI </w:t>
      </w:r>
      <w:r w:rsidR="005F119E">
        <w:t>in patients with normal spirometry</w:t>
      </w:r>
      <w:r w:rsidR="00BF18E7">
        <w:t xml:space="preserve"> was performed</w:t>
      </w:r>
      <w:r w:rsidR="005F119E">
        <w:t xml:space="preserve">, data came from the first of the three visits where the 3D SPGR and UTE sequences were performed. This was due to the sequences </w:t>
      </w:r>
      <w:r w:rsidR="00391DF7">
        <w:t xml:space="preserve">not </w:t>
      </w:r>
      <w:r w:rsidR="005F119E">
        <w:t>being available for implementation at the study initiation</w:t>
      </w:r>
      <w:r>
        <w:t xml:space="preserve"> and therefore their impl</w:t>
      </w:r>
      <w:r w:rsidR="00FC05AB">
        <w:t>eme</w:t>
      </w:r>
      <w:r>
        <w:t>ntation occurred at various stages of the study for different patients</w:t>
      </w:r>
      <w:r w:rsidR="005F119E">
        <w:t xml:space="preserve">. The study visit at which the data is recorded from is listed in </w:t>
      </w:r>
      <w:r>
        <w:fldChar w:fldCharType="begin"/>
      </w:r>
      <w:r>
        <w:instrText xml:space="preserve"> REF _Ref421875379 \h </w:instrText>
      </w:r>
      <w:r w:rsidR="00305A97">
        <w:instrText xml:space="preserve"> \* MERGEFORMAT </w:instrText>
      </w:r>
      <w:r>
        <w:fldChar w:fldCharType="separate"/>
      </w:r>
      <w:r w:rsidR="00140F11">
        <w:t xml:space="preserve">Table </w:t>
      </w:r>
      <w:r w:rsidR="00140F11">
        <w:rPr>
          <w:noProof/>
        </w:rPr>
        <w:t>3</w:t>
      </w:r>
      <w:r w:rsidR="00140F11">
        <w:rPr>
          <w:noProof/>
        </w:rPr>
        <w:noBreakHyphen/>
        <w:t>5</w:t>
      </w:r>
      <w:r>
        <w:fldChar w:fldCharType="end"/>
      </w:r>
      <w:r w:rsidR="005F119E">
        <w:t xml:space="preserve">. </w:t>
      </w:r>
    </w:p>
    <w:p w14:paraId="2403E54E" w14:textId="77777777" w:rsidR="00FE4DD8" w:rsidRPr="00040636" w:rsidRDefault="00FE4DD8" w:rsidP="006717E0"/>
    <w:p w14:paraId="7A689842" w14:textId="14CE6841" w:rsidR="00942BAB" w:rsidRDefault="00942BAB" w:rsidP="006717E0">
      <w:pPr>
        <w:pStyle w:val="Heading3"/>
      </w:pPr>
      <w:bookmarkStart w:id="223" w:name="_Toc27382889"/>
      <w:r>
        <w:t>Statistical analysis</w:t>
      </w:r>
      <w:bookmarkEnd w:id="223"/>
    </w:p>
    <w:p w14:paraId="50E471E5" w14:textId="77777777" w:rsidR="00040636" w:rsidRPr="00040636" w:rsidRDefault="00040636" w:rsidP="006717E0"/>
    <w:p w14:paraId="18C120CD" w14:textId="5314DA3B" w:rsidR="00040636" w:rsidRPr="00E21F9D" w:rsidRDefault="00040636" w:rsidP="006717E0">
      <w:r w:rsidRPr="00E21F9D">
        <w:t>Metrics were assessed for normality using the Shapiro-Wilks test and expressed as either the mean (SD) or the median (range)</w:t>
      </w:r>
      <w:r w:rsidR="00DD0453">
        <w:t xml:space="preserve"> depending on the resulting distribution</w:t>
      </w:r>
      <w:r w:rsidRPr="00E21F9D">
        <w:t>. Patients were grouped into three groups</w:t>
      </w:r>
      <w:r w:rsidR="00F55DC5">
        <w:t>:</w:t>
      </w:r>
      <w:r w:rsidRPr="00E21F9D">
        <w:t xml:space="preserve"> group 1 consisted of patients with normal </w:t>
      </w:r>
      <w:r w:rsidR="00DF2511">
        <w:t>FEV</w:t>
      </w:r>
      <w:r w:rsidR="00DF2511">
        <w:rPr>
          <w:vertAlign w:val="subscript"/>
        </w:rPr>
        <w:t>1</w:t>
      </w:r>
      <w:r w:rsidRPr="00E21F9D">
        <w:t xml:space="preserve"> (&gt;-1.64 z-score</w:t>
      </w:r>
      <w:r w:rsidR="00DD0453">
        <w:t xml:space="preserve"> </w:t>
      </w:r>
      <w:r w:rsidR="00DD0453">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 </w:instrText>
      </w:r>
      <w:r w:rsidR="00B86FC1">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DATA </w:instrText>
      </w:r>
      <w:r w:rsidR="00B86FC1">
        <w:fldChar w:fldCharType="end"/>
      </w:r>
      <w:r w:rsidR="00DD0453">
        <w:fldChar w:fldCharType="separate"/>
      </w:r>
      <w:r w:rsidR="00B86FC1">
        <w:rPr>
          <w:noProof/>
        </w:rPr>
        <w:t>[51]</w:t>
      </w:r>
      <w:r w:rsidR="00DD0453">
        <w:fldChar w:fldCharType="end"/>
      </w:r>
      <w:r w:rsidRPr="00E21F9D">
        <w:t xml:space="preserve">) and normal LCI (&lt;7.4 </w:t>
      </w:r>
      <w:r w:rsidRPr="00E21F9D">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rsidRPr="00E21F9D">
        <w:fldChar w:fldCharType="separate"/>
      </w:r>
      <w:r w:rsidR="00B86FC1">
        <w:rPr>
          <w:noProof/>
        </w:rPr>
        <w:t>[101]</w:t>
      </w:r>
      <w:r w:rsidRPr="00E21F9D">
        <w:fldChar w:fldCharType="end"/>
      </w:r>
      <w:r w:rsidRPr="00E21F9D">
        <w:t>)</w:t>
      </w:r>
      <w:r w:rsidR="00F55DC5">
        <w:t>,</w:t>
      </w:r>
      <w:r w:rsidRPr="00E21F9D">
        <w:t xml:space="preserve"> group 2 had normal </w:t>
      </w:r>
      <w:r w:rsidR="00DF2511">
        <w:t>FEV</w:t>
      </w:r>
      <w:r w:rsidR="00DF2511">
        <w:rPr>
          <w:vertAlign w:val="subscript"/>
        </w:rPr>
        <w:t>1</w:t>
      </w:r>
      <w:r w:rsidRPr="00E21F9D">
        <w:t xml:space="preserve"> but abnormal LCI (</w:t>
      </w:r>
      <w:r w:rsidRPr="00E21F9D">
        <w:rPr>
          <w:u w:val="single"/>
        </w:rPr>
        <w:t>&gt;</w:t>
      </w:r>
      <w:r w:rsidRPr="00E21F9D">
        <w:t>7.4)</w:t>
      </w:r>
      <w:r w:rsidR="00F55DC5">
        <w:t>,</w:t>
      </w:r>
      <w:r w:rsidRPr="00E21F9D">
        <w:t xml:space="preserve"> and group 3 had both abnormal </w:t>
      </w:r>
      <w:r w:rsidR="00DF2511">
        <w:t>FEV</w:t>
      </w:r>
      <w:r w:rsidR="00DF2511">
        <w:rPr>
          <w:vertAlign w:val="subscript"/>
        </w:rPr>
        <w:t>1</w:t>
      </w:r>
      <w:r w:rsidRPr="00E21F9D">
        <w:t xml:space="preserve"> </w:t>
      </w:r>
      <w:r w:rsidR="00E701FE">
        <w:t xml:space="preserve">(z-score </w:t>
      </w:r>
      <w:r w:rsidR="00E701FE" w:rsidRPr="000D700C">
        <w:rPr>
          <w:u w:val="single"/>
        </w:rPr>
        <w:t>&lt;</w:t>
      </w:r>
      <w:r w:rsidR="00E701FE">
        <w:t>-1.64</w:t>
      </w:r>
      <w:r w:rsidR="000D700C">
        <w:t xml:space="preserve">) </w:t>
      </w:r>
      <w:r w:rsidRPr="00E21F9D">
        <w:t xml:space="preserve">and </w:t>
      </w:r>
      <w:r w:rsidR="000D700C">
        <w:t xml:space="preserve">abnormal </w:t>
      </w:r>
      <w:r w:rsidRPr="00E21F9D">
        <w:t>LCI</w:t>
      </w:r>
      <w:r w:rsidR="000D700C">
        <w:t xml:space="preserve"> (</w:t>
      </w:r>
      <w:r w:rsidR="000D700C" w:rsidRPr="000D700C">
        <w:rPr>
          <w:u w:val="single"/>
        </w:rPr>
        <w:t>&gt;</w:t>
      </w:r>
      <w:r w:rsidR="000D700C">
        <w:t>7.4)</w:t>
      </w:r>
      <w:r w:rsidRPr="00E21F9D">
        <w:t xml:space="preserve">. Group comparisons were assessed using the Kruskal-Wallis </w:t>
      </w:r>
      <w:r w:rsidR="00DD0453" w:rsidRPr="00E21F9D">
        <w:t>test</w:t>
      </w:r>
      <w:r w:rsidR="00DD0453">
        <w:t xml:space="preserve"> </w:t>
      </w:r>
      <w:r w:rsidRPr="00E21F9D">
        <w:t>with Dunn’s multiple comparisons</w:t>
      </w:r>
      <w:r w:rsidR="00DD0453">
        <w:t xml:space="preserve"> test</w:t>
      </w:r>
      <w:r w:rsidRPr="00E21F9D">
        <w:t>. As a result of this analysis, two refined groups are referred to throughout the results</w:t>
      </w:r>
      <w:r w:rsidR="00F55DC5">
        <w:t>:</w:t>
      </w:r>
      <w:r w:rsidRPr="00E21F9D">
        <w:t xml:space="preserve"> those with normal </w:t>
      </w:r>
      <w:r w:rsidR="00DF2511">
        <w:t>FEV</w:t>
      </w:r>
      <w:r w:rsidR="00DF2511">
        <w:rPr>
          <w:vertAlign w:val="subscript"/>
        </w:rPr>
        <w:t>1</w:t>
      </w:r>
      <w:r w:rsidRPr="00E21F9D">
        <w:t xml:space="preserve"> (z-score &gt;-1.64) and those with abnormal </w:t>
      </w:r>
      <w:r w:rsidR="00DF2511">
        <w:t>FEV</w:t>
      </w:r>
      <w:r w:rsidR="00DF2511">
        <w:rPr>
          <w:vertAlign w:val="subscript"/>
        </w:rPr>
        <w:t>1</w:t>
      </w:r>
      <w:r w:rsidRPr="00E21F9D">
        <w:t xml:space="preserve"> (z-score </w:t>
      </w:r>
      <w:r w:rsidRPr="00E21F9D">
        <w:rPr>
          <w:u w:val="single"/>
        </w:rPr>
        <w:t>&lt;</w:t>
      </w:r>
      <w:r w:rsidRPr="00E21F9D">
        <w:t>-1.64). Spearman’s correlation analysis was performed to assess the relationship between metrics. In total</w:t>
      </w:r>
      <w:r w:rsidR="005F2E23">
        <w:t>,</w:t>
      </w:r>
      <w:r w:rsidRPr="00E21F9D">
        <w:t xml:space="preserve"> 13 metrics were considered, therefore after Bonferroni adjustment </w:t>
      </w:r>
      <w:r w:rsidRPr="00E21F9D">
        <w:fldChar w:fldCharType="begin"/>
      </w:r>
      <w:r w:rsidR="00B86FC1">
        <w:instrText xml:space="preserve"> ADDIN EN.CITE &lt;EndNote&gt;&lt;Cite&gt;&lt;Author&gt;Bland&lt;/Author&gt;&lt;Year&gt;2015&lt;/Year&gt;&lt;RecNum&gt;3259&lt;/RecNum&gt;&lt;DisplayText&gt;[285]&lt;/DisplayText&gt;&lt;record&gt;&lt;rec-number&gt;3259&lt;/rec-number&gt;&lt;foreign-keys&gt;&lt;key app="EN" db-id="pr5wspr9dw2dxne92x4v99s69xa59dv092es" timestamp="1513333410"&gt;3259&lt;/key&gt;&lt;/foreign-keys&gt;&lt;ref-type name="Book Section"&gt;5&lt;/ref-type&gt;&lt;contributors&gt;&lt;authors&gt;&lt;author&gt;Bland, Martin&lt;/author&gt;&lt;/authors&gt;&lt;/contributors&gt;&lt;titles&gt;&lt;title&gt;An Introduction to Medical Statistics&lt;/title&gt;&lt;secondary-title&gt;An Introduction to Medical Statistics&lt;/secondary-title&gt;&lt;/titles&gt;&lt;pages&gt;124&lt;/pages&gt;&lt;edition&gt;4&lt;/edition&gt;&lt;section&gt;9&lt;/section&gt;&lt;dates&gt;&lt;year&gt;2015&lt;/year&gt;&lt;/dates&gt;&lt;pub-location&gt;Oxford, United Kingdom&lt;/pub-location&gt;&lt;publisher&gt; Oxford University Press&lt;/publisher&gt;&lt;urls&gt;&lt;related-urls&gt;&lt;url&gt;https://www.bookdepository.com/An-Introduction-to-Medical-Statistics-Martin-Bland/9780199589920?redirected=true&amp;amp;utm_medium=Google&amp;amp;utm_campaign=Base1&amp;amp;utm_source=UK&amp;amp;utm_content=An-Introduction-to-Medical-Statistics&amp;amp;selectCurrency=GBP&amp;amp;w=AFC7AU99VZSG1GA80CZUACKD&amp;amp;pdg=kwd-104399445939:cmp-706833756:adg-43726231824:crv-162344087440:pid-9780199589920&amp;amp;gclid=EAIaIQobChMIqI211eSL2AIVcADTCh1piw56EAQYAiABEgIeAPD_BwE&lt;/url&gt;&lt;/related-urls&gt;&lt;/urls&gt;&lt;/record&gt;&lt;/Cite&gt;&lt;/EndNote&gt;</w:instrText>
      </w:r>
      <w:r w:rsidRPr="00E21F9D">
        <w:fldChar w:fldCharType="separate"/>
      </w:r>
      <w:r w:rsidR="00B86FC1">
        <w:rPr>
          <w:noProof/>
        </w:rPr>
        <w:t>[285]</w:t>
      </w:r>
      <w:r w:rsidRPr="00E21F9D">
        <w:fldChar w:fldCharType="end"/>
      </w:r>
      <w:r w:rsidRPr="00E21F9D">
        <w:t xml:space="preserve">, a p-value &lt;0.004 was considered significant for correlation analysis. The Wilcoxon-signed rank test </w:t>
      </w:r>
      <w:r w:rsidR="009D5587">
        <w:t xml:space="preserve">as well as Bland-Altman analysis </w:t>
      </w:r>
      <w:r w:rsidRPr="00E21F9D">
        <w:t>was used to assess the difference in</w:t>
      </w:r>
      <w:r w:rsidR="009D5587">
        <w:t xml:space="preserve"> MRI metrics when calculated from </w:t>
      </w:r>
      <w:r w:rsidR="005E6BBB">
        <w:rPr>
          <w:vertAlign w:val="superscript"/>
        </w:rPr>
        <w:t>3</w:t>
      </w:r>
      <w:r w:rsidR="005E6BBB">
        <w:t>He</w:t>
      </w:r>
      <w:r w:rsidR="009D5587">
        <w:t xml:space="preserve"> and </w:t>
      </w:r>
      <w:r w:rsidR="005E6BBB">
        <w:rPr>
          <w:vertAlign w:val="superscript"/>
        </w:rPr>
        <w:t>129</w:t>
      </w:r>
      <w:r w:rsidR="005E6BBB">
        <w:t>Xe</w:t>
      </w:r>
      <w:r w:rsidRPr="00E21F9D">
        <w:t>. All analyses were performed in GraphPad Prism (V7.0, San Diego, US).</w:t>
      </w:r>
      <w:r w:rsidR="009D5587">
        <w:t xml:space="preserve"> The sub section detailing the findings from the </w:t>
      </w:r>
      <w:r w:rsidR="009F2E7D">
        <w:rPr>
          <w:vertAlign w:val="superscript"/>
        </w:rPr>
        <w:t>1</w:t>
      </w:r>
      <w:r w:rsidR="009F2E7D">
        <w:t>H</w:t>
      </w:r>
      <w:r w:rsidR="009D5587">
        <w:t xml:space="preserve"> imaging in patients with normal </w:t>
      </w:r>
      <w:r w:rsidR="00DF2511">
        <w:t>FEV</w:t>
      </w:r>
      <w:r w:rsidR="00DF2511">
        <w:rPr>
          <w:vertAlign w:val="subscript"/>
        </w:rPr>
        <w:t>1</w:t>
      </w:r>
      <w:r w:rsidR="009D5587">
        <w:t>, were assessed by an experienced paediatric chest radiologist for the presence or absence of common CF-related pathology.</w:t>
      </w:r>
    </w:p>
    <w:p w14:paraId="5171E092" w14:textId="5B952DF2" w:rsidR="00DF6C77" w:rsidRDefault="00DF6C77" w:rsidP="006717E0">
      <w:r>
        <w:br w:type="page"/>
      </w:r>
    </w:p>
    <w:p w14:paraId="6AED30A1" w14:textId="37D9ECFE" w:rsidR="00942BAB" w:rsidRDefault="00942BAB" w:rsidP="006717E0">
      <w:pPr>
        <w:pStyle w:val="Heading2"/>
      </w:pPr>
      <w:bookmarkStart w:id="224" w:name="_Ref21778467"/>
      <w:bookmarkStart w:id="225" w:name="_Toc27382890"/>
      <w:r>
        <w:lastRenderedPageBreak/>
        <w:t>Results</w:t>
      </w:r>
      <w:bookmarkEnd w:id="224"/>
      <w:bookmarkEnd w:id="225"/>
    </w:p>
    <w:p w14:paraId="7D186BB1" w14:textId="77777777" w:rsidR="00FA5934" w:rsidRPr="00FA5934" w:rsidRDefault="00FA5934" w:rsidP="00FA5934"/>
    <w:p w14:paraId="13017491" w14:textId="5E8A438C" w:rsidR="00942BAB" w:rsidRDefault="003E570E" w:rsidP="006717E0">
      <w:pPr>
        <w:pStyle w:val="Heading3"/>
      </w:pPr>
      <w:bookmarkStart w:id="226" w:name="_Toc27382891"/>
      <w:r>
        <w:t xml:space="preserve">Comparison of </w:t>
      </w:r>
      <w:r w:rsidR="005E6BBB">
        <w:rPr>
          <w:vertAlign w:val="superscript"/>
        </w:rPr>
        <w:t>3</w:t>
      </w:r>
      <w:r w:rsidR="005E6BBB">
        <w:t>He</w:t>
      </w:r>
      <w:r>
        <w:t xml:space="preserve"> ventilation MRI and pulmonary function</w:t>
      </w:r>
      <w:bookmarkEnd w:id="226"/>
    </w:p>
    <w:p w14:paraId="2A4FBCD7" w14:textId="77777777" w:rsidR="009C47B9" w:rsidRDefault="009C47B9" w:rsidP="006717E0"/>
    <w:p w14:paraId="2622BC9B" w14:textId="36DA0462" w:rsidR="00F238E0" w:rsidRDefault="00504A36" w:rsidP="006717E0">
      <w:r>
        <w:t>35</w:t>
      </w:r>
      <w:r w:rsidR="00040636" w:rsidRPr="00E21F9D">
        <w:t xml:space="preserve"> patients with CF</w:t>
      </w:r>
      <w:r>
        <w:t xml:space="preserve"> were recruited and assessed (19 (54</w:t>
      </w:r>
      <w:r w:rsidR="00040636" w:rsidRPr="00E21F9D">
        <w:t xml:space="preserve">%) </w:t>
      </w:r>
      <w:r w:rsidR="005F2E23">
        <w:t xml:space="preserve">were </w:t>
      </w:r>
      <w:r w:rsidR="00040636" w:rsidRPr="00E21F9D">
        <w:t>female). Patient demographics, lung function and MRI metrics are</w:t>
      </w:r>
      <w:r w:rsidR="00352E4E">
        <w:t xml:space="preserve"> presented in</w:t>
      </w:r>
      <w:r w:rsidR="00F238E0">
        <w:t xml:space="preserve"> </w:t>
      </w:r>
      <w:r w:rsidR="00F238E0">
        <w:fldChar w:fldCharType="begin"/>
      </w:r>
      <w:r w:rsidR="00F238E0">
        <w:instrText xml:space="preserve"> REF _Ref421881405 \h </w:instrText>
      </w:r>
      <w:r w:rsidR="00305A97">
        <w:instrText xml:space="preserve"> \* MERGEFORMAT </w:instrText>
      </w:r>
      <w:r w:rsidR="00F238E0">
        <w:fldChar w:fldCharType="separate"/>
      </w:r>
      <w:r w:rsidR="00140F11">
        <w:t xml:space="preserve">Table </w:t>
      </w:r>
      <w:r w:rsidR="00140F11">
        <w:rPr>
          <w:noProof/>
        </w:rPr>
        <w:t>3</w:t>
      </w:r>
      <w:r w:rsidR="00140F11">
        <w:rPr>
          <w:noProof/>
        </w:rPr>
        <w:noBreakHyphen/>
        <w:t>1</w:t>
      </w:r>
      <w:r w:rsidR="00F238E0">
        <w:fldChar w:fldCharType="end"/>
      </w:r>
      <w:r w:rsidR="00352E4E">
        <w:t>. Of the 35</w:t>
      </w:r>
      <w:r w:rsidR="00040636" w:rsidRPr="00E21F9D">
        <w:t xml:space="preserve"> patients studied, all but one child </w:t>
      </w:r>
      <w:r w:rsidR="00F238E0">
        <w:t xml:space="preserve">(in group 1) </w:t>
      </w:r>
      <w:r w:rsidR="00040636" w:rsidRPr="00E21F9D">
        <w:t xml:space="preserve">had visible ventilation abnormalities on </w:t>
      </w:r>
      <w:r w:rsidR="005E6BBB">
        <w:rPr>
          <w:vertAlign w:val="superscript"/>
        </w:rPr>
        <w:t>3</w:t>
      </w:r>
      <w:r w:rsidR="005E6BBB">
        <w:t>He</w:t>
      </w:r>
      <w:r w:rsidR="00E85A23">
        <w:t xml:space="preserve"> </w:t>
      </w:r>
      <w:r w:rsidR="00040636" w:rsidRPr="00E21F9D">
        <w:t xml:space="preserve">ventilation MRI at EIVt. </w:t>
      </w:r>
      <w:r w:rsidR="006955B9">
        <w:fldChar w:fldCharType="begin"/>
      </w:r>
      <w:r w:rsidR="006955B9">
        <w:instrText xml:space="preserve"> REF _Ref416324447 \h </w:instrText>
      </w:r>
      <w:r w:rsidR="00305A97">
        <w:instrText xml:space="preserve"> \* MERGEFORMAT </w:instrText>
      </w:r>
      <w:r w:rsidR="006955B9">
        <w:fldChar w:fldCharType="separate"/>
      </w:r>
      <w:r w:rsidR="00140F11">
        <w:t xml:space="preserve">Figure </w:t>
      </w:r>
      <w:r w:rsidR="00140F11">
        <w:rPr>
          <w:noProof/>
        </w:rPr>
        <w:t>3</w:t>
      </w:r>
      <w:r w:rsidR="00140F11">
        <w:rPr>
          <w:noProof/>
        </w:rPr>
        <w:noBreakHyphen/>
        <w:t>1</w:t>
      </w:r>
      <w:r w:rsidR="006955B9">
        <w:fldChar w:fldCharType="end"/>
      </w:r>
      <w:r w:rsidR="006955B9">
        <w:t>,</w:t>
      </w:r>
      <w:r w:rsidR="00352E4E">
        <w:t xml:space="preserve"> </w:t>
      </w:r>
      <w:r w:rsidR="006955B9">
        <w:fldChar w:fldCharType="begin"/>
      </w:r>
      <w:r w:rsidR="006955B9">
        <w:instrText xml:space="preserve"> REF _Ref416324450 \h </w:instrText>
      </w:r>
      <w:r w:rsidR="00305A97">
        <w:instrText xml:space="preserve"> \* MERGEFORMAT </w:instrText>
      </w:r>
      <w:r w:rsidR="006955B9">
        <w:fldChar w:fldCharType="separate"/>
      </w:r>
      <w:r w:rsidR="00140F11">
        <w:t xml:space="preserve">Figure </w:t>
      </w:r>
      <w:r w:rsidR="00140F11">
        <w:rPr>
          <w:noProof/>
        </w:rPr>
        <w:t>3</w:t>
      </w:r>
      <w:r w:rsidR="00140F11">
        <w:rPr>
          <w:noProof/>
        </w:rPr>
        <w:noBreakHyphen/>
        <w:t>2</w:t>
      </w:r>
      <w:r w:rsidR="006955B9">
        <w:fldChar w:fldCharType="end"/>
      </w:r>
      <w:r w:rsidR="006955B9">
        <w:t xml:space="preserve"> and</w:t>
      </w:r>
      <w:r w:rsidR="00352E4E">
        <w:t xml:space="preserve"> </w:t>
      </w:r>
      <w:r w:rsidR="006955B9">
        <w:fldChar w:fldCharType="begin"/>
      </w:r>
      <w:r w:rsidR="006955B9">
        <w:instrText xml:space="preserve"> REF _Ref416324452 \h </w:instrText>
      </w:r>
      <w:r w:rsidR="00305A97">
        <w:instrText xml:space="preserve"> \* MERGEFORMAT </w:instrText>
      </w:r>
      <w:r w:rsidR="006955B9">
        <w:fldChar w:fldCharType="separate"/>
      </w:r>
      <w:r w:rsidR="00140F11" w:rsidRPr="00E341E9">
        <w:t xml:space="preserve">Figure </w:t>
      </w:r>
      <w:r w:rsidR="00140F11">
        <w:rPr>
          <w:noProof/>
        </w:rPr>
        <w:t>3</w:t>
      </w:r>
      <w:r w:rsidR="00140F11">
        <w:rPr>
          <w:noProof/>
        </w:rPr>
        <w:noBreakHyphen/>
        <w:t>3</w:t>
      </w:r>
      <w:r w:rsidR="006955B9">
        <w:fldChar w:fldCharType="end"/>
      </w:r>
      <w:r w:rsidR="006955B9">
        <w:t xml:space="preserve"> show</w:t>
      </w:r>
      <w:r w:rsidR="00040636" w:rsidRPr="00E21F9D">
        <w:t xml:space="preserve"> representative </w:t>
      </w:r>
      <w:r w:rsidR="005E6BBB">
        <w:rPr>
          <w:vertAlign w:val="superscript"/>
        </w:rPr>
        <w:t>3</w:t>
      </w:r>
      <w:r w:rsidR="005E6BBB">
        <w:t>He</w:t>
      </w:r>
      <w:r w:rsidR="00352E4E">
        <w:t xml:space="preserve"> images for all patients. </w:t>
      </w:r>
    </w:p>
    <w:p w14:paraId="7FDEB5CF" w14:textId="77777777" w:rsidR="00F238E0" w:rsidRDefault="00F238E0" w:rsidP="006717E0">
      <w:pPr>
        <w:sectPr w:rsidR="00F238E0" w:rsidSect="00756F0E">
          <w:headerReference w:type="default" r:id="rId74"/>
          <w:footerReference w:type="default" r:id="rId75"/>
          <w:pgSz w:w="11900" w:h="16840"/>
          <w:pgMar w:top="1440" w:right="1134" w:bottom="1440" w:left="1134" w:header="964" w:footer="964" w:gutter="0"/>
          <w:cols w:space="708"/>
          <w:docGrid w:linePitch="360"/>
        </w:sectPr>
      </w:pPr>
    </w:p>
    <w:p w14:paraId="0F80887F" w14:textId="14CBD49F" w:rsidR="00F0588C" w:rsidRDefault="00F238E0" w:rsidP="006717E0">
      <w:pPr>
        <w:pStyle w:val="Caption"/>
      </w:pPr>
      <w:bookmarkStart w:id="227" w:name="_Ref421881405"/>
      <w:r>
        <w:lastRenderedPageBreak/>
        <w:t xml:space="preserve">Table </w:t>
      </w:r>
      <w:fldSimple w:instr=" STYLEREF 1 \s ">
        <w:r w:rsidR="00140F11">
          <w:rPr>
            <w:noProof/>
          </w:rPr>
          <w:t>3</w:t>
        </w:r>
      </w:fldSimple>
      <w:r w:rsidR="004B6530">
        <w:noBreakHyphen/>
      </w:r>
      <w:fldSimple w:instr=" SEQ Table \* ARABIC \s 1 ">
        <w:r w:rsidR="00140F11">
          <w:rPr>
            <w:noProof/>
          </w:rPr>
          <w:t>1</w:t>
        </w:r>
      </w:fldSimple>
      <w:bookmarkEnd w:id="227"/>
      <w:r w:rsidR="008878D9">
        <w:rPr>
          <w:noProof/>
        </w:rPr>
        <w:t>:</w:t>
      </w:r>
      <w:r w:rsidRPr="00F238E0">
        <w:t xml:space="preserve"> </w:t>
      </w:r>
      <w:r w:rsidRPr="00E21F9D">
        <w:t xml:space="preserve">Patient demographics, lung function and </w:t>
      </w:r>
      <w:r w:rsidR="005E6BBB">
        <w:rPr>
          <w:vertAlign w:val="superscript"/>
        </w:rPr>
        <w:t>3</w:t>
      </w:r>
      <w:r w:rsidR="005E6BBB">
        <w:t>He</w:t>
      </w:r>
      <w:r w:rsidR="008878D9">
        <w:t xml:space="preserve"> ventilation MRI metrics at e</w:t>
      </w:r>
      <w:r w:rsidRPr="00E21F9D">
        <w:t xml:space="preserve">nd-inspiratory tidal volume. </w:t>
      </w:r>
    </w:p>
    <w:p w14:paraId="759BAD99" w14:textId="51011B12" w:rsidR="00F238E0" w:rsidRDefault="00F238E0" w:rsidP="006717E0">
      <w:pPr>
        <w:pStyle w:val="Subtitle"/>
      </w:pPr>
      <w:r w:rsidRPr="00E21F9D">
        <w:t>Results are displayed for the whole population and for the three groups of patients. Group 1 = patients with</w:t>
      </w:r>
      <w:r w:rsidR="00BF18E7">
        <w:t xml:space="preserve"> both</w:t>
      </w:r>
      <w:r w:rsidRPr="00E21F9D">
        <w:t xml:space="preserve"> normal spirometry and LCI. Group 2 = patients with normal spirometry but abnormal LCI and group 3 = abnormal spirometry and LCI. Metrics are presented as mean ± standard deviation (SD), or median (range) depending on the distribution of individual metrics. </w:t>
      </w:r>
      <w:r w:rsidR="00DF2511">
        <w:t>FEV</w:t>
      </w:r>
      <w:r w:rsidR="00DF2511">
        <w:rPr>
          <w:vertAlign w:val="subscript"/>
        </w:rPr>
        <w:t>1</w:t>
      </w:r>
      <w:r w:rsidRPr="00E21F9D">
        <w:t xml:space="preserve"> = forced expiratory volume in one second. RV/TLC = residual volume/total lung capacity. LCI = lung clearance index. </w:t>
      </w:r>
      <w:r w:rsidR="005E6BBB">
        <w:t>S</w:t>
      </w:r>
      <w:r w:rsidR="005E6BBB">
        <w:rPr>
          <w:vertAlign w:val="subscript"/>
        </w:rPr>
        <w:t>cond</w:t>
      </w:r>
      <w:r w:rsidRPr="00E21F9D">
        <w:t xml:space="preserve"> = convection dependent ventilation heterogeneity. </w:t>
      </w:r>
      <w:r w:rsidR="005E6BBB">
        <w:t>S</w:t>
      </w:r>
      <w:r w:rsidR="005E6BBB">
        <w:rPr>
          <w:vertAlign w:val="subscript"/>
        </w:rPr>
        <w:t>acin</w:t>
      </w:r>
      <w:r w:rsidRPr="00E21F9D">
        <w:t xml:space="preserve"> = convection-diffusion dependent ventilation heterogeneity. VDP = ventilation defect percentage. </w:t>
      </w:r>
      <w:r w:rsidR="005E6BBB">
        <w:t>VH</w:t>
      </w:r>
      <w:r w:rsidR="005E6BBB">
        <w:rPr>
          <w:vertAlign w:val="subscript"/>
        </w:rPr>
        <w:t>I</w:t>
      </w:r>
      <w:r w:rsidRPr="00E21F9D">
        <w:t xml:space="preserve"> = ventilation heterogeneity index. TCV = thoracic cavity volume. N</w:t>
      </w:r>
      <w:r w:rsidRPr="00E21F9D">
        <w:rPr>
          <w:vertAlign w:val="subscript"/>
        </w:rPr>
        <w:t>defects</w:t>
      </w:r>
      <w:r w:rsidRPr="00E21F9D">
        <w:t xml:space="preserve"> = number of defects. * denotes p&lt;0.05 versus Group 1. ^ denotes p&lt;0.05 versus Group 2.</w:t>
      </w:r>
    </w:p>
    <w:p w14:paraId="32785E74" w14:textId="77777777" w:rsidR="00F0588C" w:rsidRPr="00F0588C" w:rsidRDefault="00F0588C" w:rsidP="006717E0"/>
    <w:tbl>
      <w:tblPr>
        <w:tblStyle w:val="LightShading"/>
        <w:tblW w:w="14428" w:type="dxa"/>
        <w:jc w:val="center"/>
        <w:tblLook w:val="06A0" w:firstRow="1" w:lastRow="0" w:firstColumn="1" w:lastColumn="0" w:noHBand="1" w:noVBand="1"/>
      </w:tblPr>
      <w:tblGrid>
        <w:gridCol w:w="2885"/>
        <w:gridCol w:w="2885"/>
        <w:gridCol w:w="2885"/>
        <w:gridCol w:w="2885"/>
        <w:gridCol w:w="2888"/>
      </w:tblGrid>
      <w:tr w:rsidR="00F238E0" w14:paraId="3D334CD4" w14:textId="77777777" w:rsidTr="00DA116C">
        <w:trPr>
          <w:cnfStyle w:val="100000000000" w:firstRow="1" w:lastRow="0" w:firstColumn="0" w:lastColumn="0" w:oddVBand="0" w:evenVBand="0" w:oddHBand="0" w:evenHBand="0" w:firstRowFirstColumn="0" w:firstRowLastColumn="0" w:lastRowFirstColumn="0" w:lastRowLastColumn="0"/>
          <w:trHeight w:val="354"/>
          <w:jc w:val="center"/>
        </w:trPr>
        <w:tc>
          <w:tcPr>
            <w:cnfStyle w:val="001000000000" w:firstRow="0" w:lastRow="0" w:firstColumn="1" w:lastColumn="0" w:oddVBand="0" w:evenVBand="0" w:oddHBand="0" w:evenHBand="0" w:firstRowFirstColumn="0" w:firstRowLastColumn="0" w:lastRowFirstColumn="0" w:lastRowLastColumn="0"/>
            <w:tcW w:w="2885" w:type="dxa"/>
            <w:tcBorders>
              <w:top w:val="single" w:sz="4" w:space="0" w:color="auto"/>
              <w:left w:val="single" w:sz="4" w:space="0" w:color="auto"/>
              <w:bottom w:val="nil"/>
            </w:tcBorders>
            <w:vAlign w:val="center"/>
          </w:tcPr>
          <w:p w14:paraId="61BA47A7" w14:textId="77777777" w:rsidR="00F238E0" w:rsidRDefault="00F238E0" w:rsidP="00D21F2C">
            <w:pPr>
              <w:spacing w:line="240" w:lineRule="auto"/>
              <w:jc w:val="center"/>
            </w:pPr>
          </w:p>
        </w:tc>
        <w:tc>
          <w:tcPr>
            <w:tcW w:w="11543" w:type="dxa"/>
            <w:gridSpan w:val="4"/>
            <w:tcBorders>
              <w:top w:val="single" w:sz="4" w:space="0" w:color="auto"/>
              <w:bottom w:val="nil"/>
              <w:right w:val="single" w:sz="4" w:space="0" w:color="auto"/>
            </w:tcBorders>
            <w:vAlign w:val="center"/>
          </w:tcPr>
          <w:p w14:paraId="4925762C" w14:textId="24881D31" w:rsidR="00F238E0" w:rsidRPr="00F238E0" w:rsidRDefault="00F238E0" w:rsidP="00D21F2C">
            <w:pPr>
              <w:spacing w:line="240" w:lineRule="auto"/>
              <w:jc w:val="center"/>
              <w:cnfStyle w:val="100000000000" w:firstRow="1" w:lastRow="0" w:firstColumn="0" w:lastColumn="0" w:oddVBand="0" w:evenVBand="0" w:oddHBand="0" w:evenHBand="0" w:firstRowFirstColumn="0" w:firstRowLastColumn="0" w:lastRowFirstColumn="0" w:lastRowLastColumn="0"/>
            </w:pPr>
            <w:r w:rsidRPr="00F238E0">
              <w:t xml:space="preserve">Mean </w:t>
            </w:r>
            <w:r w:rsidRPr="00F238E0">
              <w:rPr>
                <w:rFonts w:ascii="MS Gothic" w:eastAsia="MS Gothic"/>
              </w:rPr>
              <w:t>±</w:t>
            </w:r>
            <w:r w:rsidRPr="00F238E0">
              <w:t xml:space="preserve"> SD or Median (Range)</w:t>
            </w:r>
          </w:p>
        </w:tc>
      </w:tr>
      <w:tr w:rsidR="00961CB0" w14:paraId="3B5E8DE0" w14:textId="77777777" w:rsidTr="00DA116C">
        <w:trPr>
          <w:trHeight w:val="338"/>
          <w:jc w:val="center"/>
        </w:trPr>
        <w:tc>
          <w:tcPr>
            <w:cnfStyle w:val="001000000000" w:firstRow="0" w:lastRow="0" w:firstColumn="1" w:lastColumn="0" w:oddVBand="0" w:evenVBand="0" w:oddHBand="0" w:evenHBand="0" w:firstRowFirstColumn="0" w:firstRowLastColumn="0" w:lastRowFirstColumn="0" w:lastRowLastColumn="0"/>
            <w:tcW w:w="2885" w:type="dxa"/>
            <w:tcBorders>
              <w:top w:val="nil"/>
              <w:left w:val="single" w:sz="4" w:space="0" w:color="auto"/>
              <w:bottom w:val="single" w:sz="4" w:space="0" w:color="auto"/>
            </w:tcBorders>
            <w:vAlign w:val="center"/>
          </w:tcPr>
          <w:p w14:paraId="7417287F" w14:textId="77777777" w:rsidR="00F238E0" w:rsidRDefault="00F238E0" w:rsidP="00D21F2C">
            <w:pPr>
              <w:spacing w:line="240" w:lineRule="auto"/>
              <w:jc w:val="center"/>
            </w:pPr>
          </w:p>
        </w:tc>
        <w:tc>
          <w:tcPr>
            <w:tcW w:w="2885" w:type="dxa"/>
            <w:tcBorders>
              <w:top w:val="nil"/>
              <w:bottom w:val="single" w:sz="4" w:space="0" w:color="auto"/>
            </w:tcBorders>
            <w:vAlign w:val="center"/>
          </w:tcPr>
          <w:p w14:paraId="377974EB" w14:textId="1A1DA0F8" w:rsidR="00F238E0" w:rsidRP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F238E0">
              <w:t>All patients</w:t>
            </w:r>
          </w:p>
        </w:tc>
        <w:tc>
          <w:tcPr>
            <w:tcW w:w="2885" w:type="dxa"/>
            <w:tcBorders>
              <w:top w:val="nil"/>
              <w:bottom w:val="single" w:sz="4" w:space="0" w:color="auto"/>
            </w:tcBorders>
            <w:vAlign w:val="center"/>
          </w:tcPr>
          <w:p w14:paraId="49871AAF" w14:textId="7DB4FDDE" w:rsidR="00F238E0" w:rsidRP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F238E0">
              <w:t>Group 1</w:t>
            </w:r>
          </w:p>
        </w:tc>
        <w:tc>
          <w:tcPr>
            <w:tcW w:w="2885" w:type="dxa"/>
            <w:tcBorders>
              <w:top w:val="nil"/>
              <w:bottom w:val="single" w:sz="4" w:space="0" w:color="auto"/>
            </w:tcBorders>
            <w:vAlign w:val="center"/>
          </w:tcPr>
          <w:p w14:paraId="5F179812" w14:textId="237C1B32" w:rsidR="00F238E0" w:rsidRP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F238E0">
              <w:t>Group 2</w:t>
            </w:r>
          </w:p>
        </w:tc>
        <w:tc>
          <w:tcPr>
            <w:tcW w:w="2888" w:type="dxa"/>
            <w:tcBorders>
              <w:top w:val="nil"/>
              <w:bottom w:val="single" w:sz="4" w:space="0" w:color="auto"/>
              <w:right w:val="single" w:sz="4" w:space="0" w:color="auto"/>
            </w:tcBorders>
            <w:vAlign w:val="center"/>
          </w:tcPr>
          <w:p w14:paraId="2731C4FB" w14:textId="6B2C1638" w:rsidR="00F238E0" w:rsidRP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F238E0">
              <w:t>Group 3</w:t>
            </w:r>
          </w:p>
        </w:tc>
      </w:tr>
      <w:tr w:rsidR="00961CB0" w14:paraId="6CE309A3" w14:textId="77777777" w:rsidTr="00DA116C">
        <w:trPr>
          <w:trHeight w:val="338"/>
          <w:jc w:val="center"/>
        </w:trPr>
        <w:tc>
          <w:tcPr>
            <w:cnfStyle w:val="001000000000" w:firstRow="0" w:lastRow="0" w:firstColumn="1" w:lastColumn="0" w:oddVBand="0" w:evenVBand="0" w:oddHBand="0" w:evenHBand="0" w:firstRowFirstColumn="0" w:firstRowLastColumn="0" w:lastRowFirstColumn="0" w:lastRowLastColumn="0"/>
            <w:tcW w:w="2885" w:type="dxa"/>
            <w:tcBorders>
              <w:top w:val="single" w:sz="4" w:space="0" w:color="auto"/>
              <w:left w:val="single" w:sz="4" w:space="0" w:color="auto"/>
              <w:bottom w:val="nil"/>
            </w:tcBorders>
            <w:vAlign w:val="center"/>
          </w:tcPr>
          <w:p w14:paraId="3575A929" w14:textId="7ECC4783" w:rsidR="00F238E0" w:rsidRPr="00F238E0" w:rsidRDefault="00F238E0" w:rsidP="00D21F2C">
            <w:pPr>
              <w:spacing w:line="240" w:lineRule="auto"/>
              <w:jc w:val="center"/>
            </w:pPr>
            <w:r w:rsidRPr="00F238E0">
              <w:t>N.</w:t>
            </w:r>
          </w:p>
        </w:tc>
        <w:tc>
          <w:tcPr>
            <w:tcW w:w="2885" w:type="dxa"/>
            <w:tcBorders>
              <w:top w:val="single" w:sz="4" w:space="0" w:color="auto"/>
            </w:tcBorders>
            <w:vAlign w:val="center"/>
          </w:tcPr>
          <w:p w14:paraId="7DE75B1D" w14:textId="7DE0564F"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35</w:t>
            </w:r>
          </w:p>
        </w:tc>
        <w:tc>
          <w:tcPr>
            <w:tcW w:w="2885" w:type="dxa"/>
            <w:tcBorders>
              <w:top w:val="single" w:sz="4" w:space="0" w:color="auto"/>
            </w:tcBorders>
            <w:vAlign w:val="center"/>
          </w:tcPr>
          <w:p w14:paraId="2F9F63D8" w14:textId="3977C556"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6</w:t>
            </w:r>
          </w:p>
        </w:tc>
        <w:tc>
          <w:tcPr>
            <w:tcW w:w="2885" w:type="dxa"/>
            <w:tcBorders>
              <w:top w:val="single" w:sz="4" w:space="0" w:color="auto"/>
            </w:tcBorders>
            <w:vAlign w:val="center"/>
          </w:tcPr>
          <w:p w14:paraId="10C61623" w14:textId="1CBDD530"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1</w:t>
            </w:r>
            <w:r w:rsidR="000D700C">
              <w:t>3</w:t>
            </w:r>
          </w:p>
        </w:tc>
        <w:tc>
          <w:tcPr>
            <w:tcW w:w="2888" w:type="dxa"/>
            <w:tcBorders>
              <w:top w:val="single" w:sz="4" w:space="0" w:color="auto"/>
              <w:right w:val="single" w:sz="4" w:space="0" w:color="auto"/>
            </w:tcBorders>
            <w:vAlign w:val="center"/>
          </w:tcPr>
          <w:p w14:paraId="1A4BE6D4" w14:textId="06DCBBB4"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1</w:t>
            </w:r>
            <w:r w:rsidR="000D700C">
              <w:t>6</w:t>
            </w:r>
          </w:p>
        </w:tc>
      </w:tr>
      <w:tr w:rsidR="00961CB0" w14:paraId="3C22910A" w14:textId="77777777" w:rsidTr="00DA116C">
        <w:trPr>
          <w:trHeight w:val="354"/>
          <w:jc w:val="center"/>
        </w:trPr>
        <w:tc>
          <w:tcPr>
            <w:cnfStyle w:val="001000000000" w:firstRow="0" w:lastRow="0" w:firstColumn="1" w:lastColumn="0" w:oddVBand="0" w:evenVBand="0" w:oddHBand="0" w:evenHBand="0" w:firstRowFirstColumn="0" w:firstRowLastColumn="0" w:lastRowFirstColumn="0" w:lastRowLastColumn="0"/>
            <w:tcW w:w="2885" w:type="dxa"/>
            <w:tcBorders>
              <w:top w:val="nil"/>
              <w:left w:val="single" w:sz="4" w:space="0" w:color="auto"/>
            </w:tcBorders>
            <w:vAlign w:val="center"/>
          </w:tcPr>
          <w:p w14:paraId="5CF59C03" w14:textId="306087D2" w:rsidR="00F238E0" w:rsidRPr="00F238E0" w:rsidRDefault="00F238E0" w:rsidP="00D21F2C">
            <w:pPr>
              <w:spacing w:line="240" w:lineRule="auto"/>
              <w:jc w:val="center"/>
            </w:pPr>
            <w:r w:rsidRPr="00F238E0">
              <w:t>Age (years)</w:t>
            </w:r>
          </w:p>
        </w:tc>
        <w:tc>
          <w:tcPr>
            <w:tcW w:w="2885" w:type="dxa"/>
            <w:vAlign w:val="center"/>
          </w:tcPr>
          <w:p w14:paraId="556F0B36" w14:textId="6CC409C7"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6.7 (6.4, 47.5</w:t>
            </w:r>
            <w:r w:rsidRPr="00E21F9D">
              <w:t>)</w:t>
            </w:r>
          </w:p>
        </w:tc>
        <w:tc>
          <w:tcPr>
            <w:tcW w:w="2885" w:type="dxa"/>
            <w:vAlign w:val="center"/>
          </w:tcPr>
          <w:p w14:paraId="200DF494" w14:textId="37B7FD6C"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10.1 (6.4, 16.5)</w:t>
            </w:r>
          </w:p>
        </w:tc>
        <w:tc>
          <w:tcPr>
            <w:tcW w:w="2885" w:type="dxa"/>
            <w:vAlign w:val="center"/>
          </w:tcPr>
          <w:p w14:paraId="526CA310" w14:textId="62F21B74"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3.7 (8.3, 32.0</w:t>
            </w:r>
            <w:r w:rsidR="00F238E0" w:rsidRPr="00E21F9D">
              <w:t>)</w:t>
            </w:r>
          </w:p>
        </w:tc>
        <w:tc>
          <w:tcPr>
            <w:tcW w:w="2888" w:type="dxa"/>
            <w:tcBorders>
              <w:right w:val="single" w:sz="4" w:space="0" w:color="auto"/>
            </w:tcBorders>
            <w:vAlign w:val="center"/>
          </w:tcPr>
          <w:p w14:paraId="2CB879BA" w14:textId="2208A263"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29.9 (14.9, 47.5</w:t>
            </w:r>
            <w:r w:rsidR="00F238E0" w:rsidRPr="00E21F9D">
              <w:t>)*^</w:t>
            </w:r>
          </w:p>
        </w:tc>
      </w:tr>
      <w:tr w:rsidR="00961CB0" w14:paraId="09B223F5" w14:textId="77777777" w:rsidTr="00DA116C">
        <w:trPr>
          <w:trHeight w:val="338"/>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1522F684" w14:textId="02474FCC" w:rsidR="00F238E0" w:rsidRPr="00F238E0" w:rsidRDefault="00F238E0" w:rsidP="00D21F2C">
            <w:pPr>
              <w:spacing w:line="240" w:lineRule="auto"/>
              <w:jc w:val="center"/>
            </w:pPr>
            <w:r w:rsidRPr="00F238E0">
              <w:t>Height (cm)</w:t>
            </w:r>
          </w:p>
        </w:tc>
        <w:tc>
          <w:tcPr>
            <w:tcW w:w="2885" w:type="dxa"/>
            <w:vAlign w:val="center"/>
          </w:tcPr>
          <w:p w14:paraId="7957DD2C" w14:textId="03574C6A"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56.8</w:t>
            </w:r>
            <w:r w:rsidRPr="00E21F9D">
              <w:t xml:space="preserve"> </w:t>
            </w:r>
            <w:r w:rsidRPr="00E21F9D">
              <w:rPr>
                <w:rFonts w:ascii="MS Gothic" w:eastAsia="MS Gothic"/>
              </w:rPr>
              <w:t>±</w:t>
            </w:r>
            <w:r w:rsidRPr="00E21F9D">
              <w:t xml:space="preserve"> 1</w:t>
            </w:r>
            <w:r>
              <w:t>1.1</w:t>
            </w:r>
          </w:p>
        </w:tc>
        <w:tc>
          <w:tcPr>
            <w:tcW w:w="2885" w:type="dxa"/>
            <w:vAlign w:val="center"/>
          </w:tcPr>
          <w:p w14:paraId="3ACCDC2B" w14:textId="471B222C"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 xml:space="preserve">137.0 ± </w:t>
            </w:r>
            <w:r w:rsidRPr="00E21F9D">
              <w:rPr>
                <w:rFonts w:eastAsia="MS Gothic"/>
              </w:rPr>
              <w:t>16.1</w:t>
            </w:r>
          </w:p>
        </w:tc>
        <w:tc>
          <w:tcPr>
            <w:tcW w:w="2885" w:type="dxa"/>
            <w:vAlign w:val="center"/>
          </w:tcPr>
          <w:p w14:paraId="602728C6" w14:textId="592CAE49"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54.4</w:t>
            </w:r>
            <w:r w:rsidR="00F238E0" w:rsidRPr="00E21F9D">
              <w:t xml:space="preserve"> ± 1</w:t>
            </w:r>
            <w:r>
              <w:t>5.7</w:t>
            </w:r>
          </w:p>
        </w:tc>
        <w:tc>
          <w:tcPr>
            <w:tcW w:w="2888" w:type="dxa"/>
            <w:tcBorders>
              <w:right w:val="single" w:sz="4" w:space="0" w:color="auto"/>
            </w:tcBorders>
            <w:vAlign w:val="center"/>
          </w:tcPr>
          <w:p w14:paraId="595414E3" w14:textId="731259DB"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66.2</w:t>
            </w:r>
            <w:r w:rsidR="00F238E0" w:rsidRPr="00E21F9D">
              <w:t xml:space="preserve"> </w:t>
            </w:r>
            <w:r w:rsidR="00F238E0" w:rsidRPr="00E21F9D">
              <w:rPr>
                <w:rFonts w:ascii="MS Gothic" w:eastAsia="MS Gothic"/>
              </w:rPr>
              <w:t>±</w:t>
            </w:r>
            <w:r>
              <w:t xml:space="preserve"> 11.6</w:t>
            </w:r>
            <w:r w:rsidR="00F238E0" w:rsidRPr="00E21F9D">
              <w:t>*</w:t>
            </w:r>
          </w:p>
        </w:tc>
      </w:tr>
      <w:tr w:rsidR="00961CB0" w14:paraId="68664542" w14:textId="77777777" w:rsidTr="00DA116C">
        <w:trPr>
          <w:trHeight w:val="338"/>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121A192A" w14:textId="04CCE3AF" w:rsidR="00F238E0" w:rsidRPr="00F238E0" w:rsidRDefault="00F238E0" w:rsidP="00D21F2C">
            <w:pPr>
              <w:spacing w:line="240" w:lineRule="auto"/>
              <w:jc w:val="center"/>
            </w:pPr>
            <w:r w:rsidRPr="00F238E0">
              <w:t>Weight (kg)</w:t>
            </w:r>
          </w:p>
        </w:tc>
        <w:tc>
          <w:tcPr>
            <w:tcW w:w="2885" w:type="dxa"/>
            <w:vAlign w:val="center"/>
          </w:tcPr>
          <w:p w14:paraId="0E442BB7" w14:textId="438FFAE3"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51.0</w:t>
            </w:r>
            <w:r w:rsidRPr="00E21F9D">
              <w:t xml:space="preserve"> </w:t>
            </w:r>
            <w:r w:rsidRPr="00E21F9D">
              <w:rPr>
                <w:rFonts w:ascii="MS Gothic" w:eastAsia="MS Gothic"/>
              </w:rPr>
              <w:t>±</w:t>
            </w:r>
            <w:r w:rsidRPr="00E21F9D">
              <w:t xml:space="preserve"> 18.</w:t>
            </w:r>
            <w:r>
              <w:t>2</w:t>
            </w:r>
          </w:p>
        </w:tc>
        <w:tc>
          <w:tcPr>
            <w:tcW w:w="2885" w:type="dxa"/>
            <w:vAlign w:val="center"/>
          </w:tcPr>
          <w:p w14:paraId="684DBB95" w14:textId="0598BE52"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32.8 ± 12.5</w:t>
            </w:r>
          </w:p>
        </w:tc>
        <w:tc>
          <w:tcPr>
            <w:tcW w:w="2885" w:type="dxa"/>
            <w:vAlign w:val="center"/>
          </w:tcPr>
          <w:p w14:paraId="09223480" w14:textId="437C1989"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47.4</w:t>
            </w:r>
            <w:r w:rsidR="00F238E0" w:rsidRPr="00E21F9D">
              <w:t xml:space="preserve"> ± 1</w:t>
            </w:r>
            <w:r>
              <w:t>6.7</w:t>
            </w:r>
          </w:p>
        </w:tc>
        <w:tc>
          <w:tcPr>
            <w:tcW w:w="2888" w:type="dxa"/>
            <w:tcBorders>
              <w:right w:val="single" w:sz="4" w:space="0" w:color="auto"/>
            </w:tcBorders>
            <w:vAlign w:val="center"/>
          </w:tcPr>
          <w:p w14:paraId="0044BF29" w14:textId="56D0F544"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60.8 ± 15.3</w:t>
            </w:r>
            <w:r w:rsidR="00F238E0" w:rsidRPr="00E21F9D">
              <w:t>*</w:t>
            </w:r>
          </w:p>
        </w:tc>
      </w:tr>
      <w:tr w:rsidR="00961CB0" w14:paraId="69BB9FC2" w14:textId="77777777" w:rsidTr="00DA116C">
        <w:trPr>
          <w:trHeight w:val="354"/>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367BEC1D" w14:textId="6E4576D1" w:rsidR="00F238E0" w:rsidRPr="00F238E0" w:rsidRDefault="00DF2511" w:rsidP="00D21F2C">
            <w:pPr>
              <w:spacing w:line="240" w:lineRule="auto"/>
              <w:jc w:val="center"/>
            </w:pPr>
            <w:r>
              <w:t>FEV</w:t>
            </w:r>
            <w:r>
              <w:rPr>
                <w:vertAlign w:val="subscript"/>
              </w:rPr>
              <w:t>1</w:t>
            </w:r>
            <w:r w:rsidR="00F238E0" w:rsidRPr="00F238E0">
              <w:rPr>
                <w:vertAlign w:val="subscript"/>
              </w:rPr>
              <w:t xml:space="preserve"> </w:t>
            </w:r>
            <w:r w:rsidR="00F238E0" w:rsidRPr="00F238E0">
              <w:t>(z-score)</w:t>
            </w:r>
          </w:p>
        </w:tc>
        <w:tc>
          <w:tcPr>
            <w:tcW w:w="2885" w:type="dxa"/>
            <w:vAlign w:val="center"/>
          </w:tcPr>
          <w:p w14:paraId="4B1DF56B" w14:textId="1CEE330B" w:rsidR="00F238E0" w:rsidRPr="009C47B9"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C47B9">
              <w:t xml:space="preserve">-2.0 </w:t>
            </w:r>
            <w:r w:rsidRPr="009C47B9">
              <w:rPr>
                <w:rFonts w:eastAsia="MS Gothic"/>
              </w:rPr>
              <w:t>±</w:t>
            </w:r>
            <w:r w:rsidRPr="009C47B9">
              <w:t xml:space="preserve"> </w:t>
            </w:r>
            <w:r w:rsidRPr="009C47B9">
              <w:rPr>
                <w:rFonts w:eastAsia="MS Gothic"/>
              </w:rPr>
              <w:t>2.1</w:t>
            </w:r>
          </w:p>
        </w:tc>
        <w:tc>
          <w:tcPr>
            <w:tcW w:w="2885" w:type="dxa"/>
            <w:vAlign w:val="center"/>
          </w:tcPr>
          <w:p w14:paraId="575CDE64" w14:textId="7928F260"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0.5 ± 1.2</w:t>
            </w:r>
          </w:p>
        </w:tc>
        <w:tc>
          <w:tcPr>
            <w:tcW w:w="2885" w:type="dxa"/>
            <w:vAlign w:val="center"/>
          </w:tcPr>
          <w:p w14:paraId="20CC77F9" w14:textId="56CD36C1"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0.7</w:t>
            </w:r>
            <w:r w:rsidR="00F238E0" w:rsidRPr="00E21F9D">
              <w:t xml:space="preserve"> ± 0.</w:t>
            </w:r>
            <w:r>
              <w:t>6</w:t>
            </w:r>
          </w:p>
        </w:tc>
        <w:tc>
          <w:tcPr>
            <w:tcW w:w="2888" w:type="dxa"/>
            <w:tcBorders>
              <w:right w:val="single" w:sz="4" w:space="0" w:color="auto"/>
            </w:tcBorders>
            <w:vAlign w:val="center"/>
          </w:tcPr>
          <w:p w14:paraId="5F235689" w14:textId="3FF95B26"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4.0</w:t>
            </w:r>
            <w:r w:rsidR="00F238E0" w:rsidRPr="00E21F9D">
              <w:t xml:space="preserve"> ± 0.9*^</w:t>
            </w:r>
          </w:p>
        </w:tc>
      </w:tr>
      <w:tr w:rsidR="00961CB0" w14:paraId="2309DECA" w14:textId="77777777" w:rsidTr="00DA116C">
        <w:trPr>
          <w:trHeight w:val="338"/>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5DECB515" w14:textId="3D331562" w:rsidR="00F238E0" w:rsidRPr="00F238E0" w:rsidRDefault="00DF2511" w:rsidP="00D21F2C">
            <w:pPr>
              <w:spacing w:line="240" w:lineRule="auto"/>
              <w:jc w:val="center"/>
            </w:pPr>
            <w:r>
              <w:t>FEV</w:t>
            </w:r>
            <w:r>
              <w:rPr>
                <w:vertAlign w:val="subscript"/>
              </w:rPr>
              <w:t>1</w:t>
            </w:r>
            <w:r w:rsidR="00F238E0" w:rsidRPr="00F238E0">
              <w:t>/FVC (z-score)</w:t>
            </w:r>
          </w:p>
        </w:tc>
        <w:tc>
          <w:tcPr>
            <w:tcW w:w="2885" w:type="dxa"/>
            <w:vAlign w:val="center"/>
          </w:tcPr>
          <w:p w14:paraId="5CEBDE23" w14:textId="6754E64B" w:rsidR="00F238E0" w:rsidRPr="009C47B9"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C47B9">
              <w:t xml:space="preserve">-2.0 </w:t>
            </w:r>
            <w:r w:rsidRPr="009C47B9">
              <w:rPr>
                <w:rFonts w:eastAsia="MS Gothic"/>
              </w:rPr>
              <w:t xml:space="preserve">± </w:t>
            </w:r>
            <w:r w:rsidRPr="009C47B9">
              <w:t>1.7</w:t>
            </w:r>
          </w:p>
        </w:tc>
        <w:tc>
          <w:tcPr>
            <w:tcW w:w="2885" w:type="dxa"/>
            <w:vAlign w:val="center"/>
          </w:tcPr>
          <w:p w14:paraId="5FB5DA0D" w14:textId="225C204B"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0.1 </w:t>
            </w:r>
            <w:r w:rsidRPr="00F238E0">
              <w:rPr>
                <w:rFonts w:eastAsia="MS Gothic"/>
              </w:rPr>
              <w:t>±</w:t>
            </w:r>
            <w:r>
              <w:rPr>
                <w:rFonts w:eastAsia="MS Gothic"/>
              </w:rPr>
              <w:t xml:space="preserve"> 1.2</w:t>
            </w:r>
          </w:p>
        </w:tc>
        <w:tc>
          <w:tcPr>
            <w:tcW w:w="2885" w:type="dxa"/>
            <w:vAlign w:val="center"/>
          </w:tcPr>
          <w:p w14:paraId="5E7B0FCB" w14:textId="573544C4"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0</w:t>
            </w:r>
            <w:r w:rsidR="00F238E0">
              <w:t xml:space="preserve"> </w:t>
            </w:r>
            <w:r w:rsidR="00F238E0" w:rsidRPr="00F238E0">
              <w:rPr>
                <w:rFonts w:eastAsia="MS Gothic"/>
              </w:rPr>
              <w:t>±</w:t>
            </w:r>
            <w:r w:rsidR="00F238E0">
              <w:rPr>
                <w:rFonts w:eastAsia="MS Gothic"/>
              </w:rPr>
              <w:t xml:space="preserve"> 0.8</w:t>
            </w:r>
          </w:p>
        </w:tc>
        <w:tc>
          <w:tcPr>
            <w:tcW w:w="2888" w:type="dxa"/>
            <w:tcBorders>
              <w:right w:val="single" w:sz="4" w:space="0" w:color="auto"/>
            </w:tcBorders>
            <w:vAlign w:val="center"/>
          </w:tcPr>
          <w:p w14:paraId="3219CE3E" w14:textId="31108059"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3.5 </w:t>
            </w:r>
            <w:r w:rsidRPr="00F238E0">
              <w:t>±</w:t>
            </w:r>
            <w:r>
              <w:t xml:space="preserve"> 0.8*^</w:t>
            </w:r>
          </w:p>
        </w:tc>
      </w:tr>
      <w:tr w:rsidR="00961CB0" w14:paraId="73B4D27C" w14:textId="77777777" w:rsidTr="00DA116C">
        <w:trPr>
          <w:trHeight w:val="338"/>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4CB4C30C" w14:textId="674BFA3E" w:rsidR="00F238E0" w:rsidRPr="00F238E0" w:rsidRDefault="00F238E0" w:rsidP="00D21F2C">
            <w:pPr>
              <w:spacing w:line="240" w:lineRule="auto"/>
              <w:jc w:val="center"/>
            </w:pPr>
            <w:r w:rsidRPr="00F238E0">
              <w:t>FVC (z-score)</w:t>
            </w:r>
          </w:p>
        </w:tc>
        <w:tc>
          <w:tcPr>
            <w:tcW w:w="2885" w:type="dxa"/>
            <w:vAlign w:val="center"/>
          </w:tcPr>
          <w:p w14:paraId="4DAB9121" w14:textId="6118A1EF" w:rsidR="00F238E0" w:rsidRPr="009C47B9"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C47B9">
              <w:t xml:space="preserve">-0.7  </w:t>
            </w:r>
            <w:r w:rsidRPr="009C47B9">
              <w:rPr>
                <w:rFonts w:eastAsia="MS Gothic"/>
              </w:rPr>
              <w:t xml:space="preserve">± </w:t>
            </w:r>
            <w:r w:rsidRPr="009C47B9">
              <w:t>1.4</w:t>
            </w:r>
          </w:p>
        </w:tc>
        <w:tc>
          <w:tcPr>
            <w:tcW w:w="2885" w:type="dxa"/>
            <w:vAlign w:val="center"/>
          </w:tcPr>
          <w:p w14:paraId="49EB7CCC" w14:textId="0909323B"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0.6 </w:t>
            </w:r>
            <w:r w:rsidRPr="00F238E0">
              <w:rPr>
                <w:rFonts w:eastAsia="MS Gothic"/>
              </w:rPr>
              <w:t>±</w:t>
            </w:r>
            <w:r>
              <w:rPr>
                <w:rFonts w:eastAsia="MS Gothic"/>
              </w:rPr>
              <w:t xml:space="preserve"> 1.1</w:t>
            </w:r>
          </w:p>
        </w:tc>
        <w:tc>
          <w:tcPr>
            <w:tcW w:w="2885" w:type="dxa"/>
            <w:vAlign w:val="center"/>
          </w:tcPr>
          <w:p w14:paraId="6A1F87D5" w14:textId="40D8C432"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0.0 </w:t>
            </w:r>
            <w:r w:rsidRPr="00F238E0">
              <w:rPr>
                <w:rFonts w:eastAsia="MS Gothic"/>
              </w:rPr>
              <w:t>±</w:t>
            </w:r>
            <w:r>
              <w:rPr>
                <w:rFonts w:eastAsia="MS Gothic"/>
              </w:rPr>
              <w:t xml:space="preserve"> 0.8</w:t>
            </w:r>
          </w:p>
        </w:tc>
        <w:tc>
          <w:tcPr>
            <w:tcW w:w="2888" w:type="dxa"/>
            <w:tcBorders>
              <w:right w:val="single" w:sz="4" w:space="0" w:color="auto"/>
            </w:tcBorders>
            <w:vAlign w:val="center"/>
          </w:tcPr>
          <w:p w14:paraId="56AADB88" w14:textId="56EB85EF"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1.7 </w:t>
            </w:r>
            <w:r w:rsidRPr="00F238E0">
              <w:t>±</w:t>
            </w:r>
            <w:r>
              <w:t xml:space="preserve"> 1.1*^</w:t>
            </w:r>
          </w:p>
        </w:tc>
      </w:tr>
      <w:tr w:rsidR="00961CB0" w14:paraId="2BA33CA6" w14:textId="77777777" w:rsidTr="00DA116C">
        <w:trPr>
          <w:trHeight w:val="354"/>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61E4D06F" w14:textId="305A864B" w:rsidR="009C47B9" w:rsidRPr="00F238E0" w:rsidRDefault="009C47B9" w:rsidP="00D21F2C">
            <w:pPr>
              <w:spacing w:line="240" w:lineRule="auto"/>
              <w:jc w:val="center"/>
            </w:pPr>
            <w:r>
              <w:t>FEF 25-75 (z-score)</w:t>
            </w:r>
          </w:p>
        </w:tc>
        <w:tc>
          <w:tcPr>
            <w:tcW w:w="2885" w:type="dxa"/>
            <w:vAlign w:val="center"/>
          </w:tcPr>
          <w:p w14:paraId="221D24AB" w14:textId="3E9FD712" w:rsidR="009C47B9" w:rsidRDefault="009C47B9"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2.5 </w:t>
            </w:r>
            <w:r w:rsidRPr="009C47B9">
              <w:rPr>
                <w:rFonts w:eastAsia="MS Gothic"/>
              </w:rPr>
              <w:t>±</w:t>
            </w:r>
            <w:r>
              <w:rPr>
                <w:rFonts w:eastAsia="MS Gothic"/>
              </w:rPr>
              <w:t xml:space="preserve"> 2.0</w:t>
            </w:r>
          </w:p>
        </w:tc>
        <w:tc>
          <w:tcPr>
            <w:tcW w:w="2885" w:type="dxa"/>
            <w:vAlign w:val="center"/>
          </w:tcPr>
          <w:p w14:paraId="53146EA4" w14:textId="28C3586A" w:rsidR="009C47B9" w:rsidRDefault="009C47B9"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0.2 </w:t>
            </w:r>
            <w:r w:rsidRPr="009C47B9">
              <w:rPr>
                <w:rFonts w:eastAsia="MS Gothic"/>
              </w:rPr>
              <w:t>±</w:t>
            </w:r>
            <w:r>
              <w:rPr>
                <w:rFonts w:eastAsia="MS Gothic"/>
              </w:rPr>
              <w:t xml:space="preserve"> 1.1</w:t>
            </w:r>
          </w:p>
        </w:tc>
        <w:tc>
          <w:tcPr>
            <w:tcW w:w="2885" w:type="dxa"/>
            <w:vAlign w:val="center"/>
          </w:tcPr>
          <w:p w14:paraId="51E55E19" w14:textId="7FE90060" w:rsidR="009C47B9" w:rsidRDefault="009C47B9"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1.2 </w:t>
            </w:r>
            <w:r w:rsidRPr="009C47B9">
              <w:rPr>
                <w:rFonts w:eastAsia="MS Gothic"/>
              </w:rPr>
              <w:t>±</w:t>
            </w:r>
            <w:r>
              <w:rPr>
                <w:rFonts w:eastAsia="MS Gothic"/>
              </w:rPr>
              <w:t xml:space="preserve"> 0.8</w:t>
            </w:r>
          </w:p>
        </w:tc>
        <w:tc>
          <w:tcPr>
            <w:tcW w:w="2888" w:type="dxa"/>
            <w:tcBorders>
              <w:right w:val="single" w:sz="4" w:space="0" w:color="auto"/>
            </w:tcBorders>
            <w:vAlign w:val="center"/>
          </w:tcPr>
          <w:p w14:paraId="6757BAB9" w14:textId="719A4583" w:rsidR="009C47B9" w:rsidRDefault="009C47B9"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4.4 </w:t>
            </w:r>
            <w:r w:rsidRPr="009C47B9">
              <w:t>±</w:t>
            </w:r>
            <w:r>
              <w:t xml:space="preserve"> 0.8*^</w:t>
            </w:r>
          </w:p>
        </w:tc>
      </w:tr>
      <w:tr w:rsidR="00961CB0" w14:paraId="09BFD9AB" w14:textId="77777777" w:rsidTr="00DA116C">
        <w:trPr>
          <w:trHeight w:val="338"/>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7AFBD654" w14:textId="68CBFE74" w:rsidR="00F238E0" w:rsidRPr="00F238E0" w:rsidRDefault="00F238E0" w:rsidP="00D21F2C">
            <w:pPr>
              <w:spacing w:line="240" w:lineRule="auto"/>
              <w:jc w:val="center"/>
            </w:pPr>
            <w:r w:rsidRPr="00F238E0">
              <w:t>RV/TLC (%)</w:t>
            </w:r>
          </w:p>
        </w:tc>
        <w:tc>
          <w:tcPr>
            <w:tcW w:w="2885" w:type="dxa"/>
            <w:vAlign w:val="center"/>
          </w:tcPr>
          <w:p w14:paraId="2A5A5B50" w14:textId="247DFE83"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34.7 (17.8, 57</w:t>
            </w:r>
            <w:r w:rsidRPr="00E21F9D">
              <w:t>.6)</w:t>
            </w:r>
          </w:p>
        </w:tc>
        <w:tc>
          <w:tcPr>
            <w:tcW w:w="2885" w:type="dxa"/>
            <w:vAlign w:val="center"/>
          </w:tcPr>
          <w:p w14:paraId="676DDD35" w14:textId="1099B585"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23.5 (19.9, 26.5)</w:t>
            </w:r>
          </w:p>
        </w:tc>
        <w:tc>
          <w:tcPr>
            <w:tcW w:w="2885" w:type="dxa"/>
            <w:vAlign w:val="center"/>
          </w:tcPr>
          <w:p w14:paraId="7CCC2F97" w14:textId="7FD7B348"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25.0</w:t>
            </w:r>
            <w:r w:rsidR="00F238E0" w:rsidRPr="00E21F9D">
              <w:t xml:space="preserve"> (17.8, 35.3)</w:t>
            </w:r>
          </w:p>
        </w:tc>
        <w:tc>
          <w:tcPr>
            <w:tcW w:w="2888" w:type="dxa"/>
            <w:tcBorders>
              <w:right w:val="single" w:sz="4" w:space="0" w:color="auto"/>
            </w:tcBorders>
            <w:vAlign w:val="center"/>
          </w:tcPr>
          <w:p w14:paraId="404A9EEE" w14:textId="4A69C803"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48.0 (31.6, 57</w:t>
            </w:r>
            <w:r w:rsidR="00F238E0" w:rsidRPr="00E21F9D">
              <w:t>.6)*^</w:t>
            </w:r>
          </w:p>
        </w:tc>
      </w:tr>
      <w:tr w:rsidR="00961CB0" w14:paraId="67F1D779" w14:textId="77777777" w:rsidTr="00DA116C">
        <w:trPr>
          <w:trHeight w:val="354"/>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200E3A5B" w14:textId="74ED917D" w:rsidR="00F238E0" w:rsidRPr="00F238E0" w:rsidRDefault="00F238E0" w:rsidP="00D21F2C">
            <w:pPr>
              <w:spacing w:line="240" w:lineRule="auto"/>
              <w:jc w:val="center"/>
            </w:pPr>
            <w:r w:rsidRPr="00F238E0">
              <w:t>LCI</w:t>
            </w:r>
          </w:p>
        </w:tc>
        <w:tc>
          <w:tcPr>
            <w:tcW w:w="2885" w:type="dxa"/>
            <w:vAlign w:val="center"/>
          </w:tcPr>
          <w:p w14:paraId="5CE1889A" w14:textId="519022A8"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0.5 (6.0, 22.2</w:t>
            </w:r>
            <w:r w:rsidRPr="00E21F9D">
              <w:t>)</w:t>
            </w:r>
          </w:p>
        </w:tc>
        <w:tc>
          <w:tcPr>
            <w:tcW w:w="2885" w:type="dxa"/>
            <w:vAlign w:val="center"/>
          </w:tcPr>
          <w:p w14:paraId="53426A17" w14:textId="218E7793"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6.7 (6.0, 7.0)</w:t>
            </w:r>
          </w:p>
        </w:tc>
        <w:tc>
          <w:tcPr>
            <w:tcW w:w="2885" w:type="dxa"/>
            <w:vAlign w:val="center"/>
          </w:tcPr>
          <w:p w14:paraId="35ECCEA5" w14:textId="718E157F"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7.9 (7.4, 10.3)</w:t>
            </w:r>
          </w:p>
        </w:tc>
        <w:tc>
          <w:tcPr>
            <w:tcW w:w="2888" w:type="dxa"/>
            <w:tcBorders>
              <w:right w:val="single" w:sz="4" w:space="0" w:color="auto"/>
            </w:tcBorders>
            <w:vAlign w:val="center"/>
          </w:tcPr>
          <w:p w14:paraId="58C0650F" w14:textId="629B1F83"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3.5 (8.3, 22.2</w:t>
            </w:r>
            <w:r w:rsidR="00F238E0" w:rsidRPr="00E21F9D">
              <w:t>)*^</w:t>
            </w:r>
          </w:p>
        </w:tc>
      </w:tr>
      <w:tr w:rsidR="00961CB0" w14:paraId="758204A7" w14:textId="77777777" w:rsidTr="00DA116C">
        <w:trPr>
          <w:trHeight w:val="338"/>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43E433CB" w14:textId="66964407" w:rsidR="00F238E0" w:rsidRPr="00F238E0" w:rsidRDefault="005E6BBB" w:rsidP="00D21F2C">
            <w:pPr>
              <w:spacing w:line="240" w:lineRule="auto"/>
              <w:jc w:val="center"/>
            </w:pPr>
            <w:r>
              <w:t>S</w:t>
            </w:r>
            <w:r>
              <w:rPr>
                <w:vertAlign w:val="subscript"/>
              </w:rPr>
              <w:t>cond</w:t>
            </w:r>
          </w:p>
        </w:tc>
        <w:tc>
          <w:tcPr>
            <w:tcW w:w="2885" w:type="dxa"/>
            <w:vAlign w:val="center"/>
          </w:tcPr>
          <w:p w14:paraId="24A3CFBC" w14:textId="6CC34564"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0.07 ± 0.03</w:t>
            </w:r>
          </w:p>
        </w:tc>
        <w:tc>
          <w:tcPr>
            <w:tcW w:w="2885" w:type="dxa"/>
            <w:vAlign w:val="center"/>
          </w:tcPr>
          <w:p w14:paraId="3B6522BC" w14:textId="1A4A06A4"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 xml:space="preserve">0.04 </w:t>
            </w:r>
            <w:r w:rsidRPr="00E21F9D">
              <w:rPr>
                <w:rFonts w:ascii="MS Gothic" w:eastAsia="MS Gothic"/>
              </w:rPr>
              <w:t>±</w:t>
            </w:r>
            <w:r w:rsidRPr="00E21F9D">
              <w:t xml:space="preserve"> 0.02</w:t>
            </w:r>
          </w:p>
        </w:tc>
        <w:tc>
          <w:tcPr>
            <w:tcW w:w="2885" w:type="dxa"/>
            <w:vAlign w:val="center"/>
          </w:tcPr>
          <w:p w14:paraId="31F24C0E" w14:textId="24ED780E"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 xml:space="preserve">0.08 </w:t>
            </w:r>
            <w:r w:rsidRPr="00E21F9D">
              <w:rPr>
                <w:rFonts w:ascii="MS Gothic" w:eastAsia="MS Gothic"/>
              </w:rPr>
              <w:t>±</w:t>
            </w:r>
            <w:r w:rsidRPr="00E21F9D">
              <w:t xml:space="preserve"> 0.02*</w:t>
            </w:r>
          </w:p>
        </w:tc>
        <w:tc>
          <w:tcPr>
            <w:tcW w:w="2888" w:type="dxa"/>
            <w:tcBorders>
              <w:right w:val="single" w:sz="4" w:space="0" w:color="auto"/>
            </w:tcBorders>
            <w:vAlign w:val="center"/>
          </w:tcPr>
          <w:p w14:paraId="375C930C" w14:textId="5C27C4A1"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0.08</w:t>
            </w:r>
            <w:r w:rsidR="00F238E0" w:rsidRPr="00E21F9D">
              <w:t xml:space="preserve"> </w:t>
            </w:r>
            <w:r w:rsidR="00F238E0" w:rsidRPr="00E21F9D">
              <w:rPr>
                <w:rFonts w:ascii="MS Gothic" w:eastAsia="MS Gothic"/>
              </w:rPr>
              <w:t>±</w:t>
            </w:r>
            <w:r w:rsidR="00F238E0" w:rsidRPr="00E21F9D">
              <w:t xml:space="preserve"> 0.03*</w:t>
            </w:r>
          </w:p>
        </w:tc>
      </w:tr>
      <w:tr w:rsidR="00961CB0" w14:paraId="0081309F" w14:textId="77777777" w:rsidTr="00DA116C">
        <w:trPr>
          <w:trHeight w:val="338"/>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17F97DF2" w14:textId="0BFFAE76" w:rsidR="00F238E0" w:rsidRPr="00F238E0" w:rsidRDefault="005E6BBB" w:rsidP="00D21F2C">
            <w:pPr>
              <w:spacing w:line="240" w:lineRule="auto"/>
              <w:jc w:val="center"/>
            </w:pPr>
            <w:r>
              <w:t>S</w:t>
            </w:r>
            <w:r>
              <w:rPr>
                <w:vertAlign w:val="subscript"/>
              </w:rPr>
              <w:t>acin</w:t>
            </w:r>
          </w:p>
        </w:tc>
        <w:tc>
          <w:tcPr>
            <w:tcW w:w="2885" w:type="dxa"/>
            <w:vAlign w:val="center"/>
          </w:tcPr>
          <w:p w14:paraId="59616961" w14:textId="7A23567D"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0.14 (0.04, 0.89</w:t>
            </w:r>
            <w:r w:rsidRPr="00E21F9D">
              <w:t>)</w:t>
            </w:r>
          </w:p>
        </w:tc>
        <w:tc>
          <w:tcPr>
            <w:tcW w:w="2885" w:type="dxa"/>
            <w:vAlign w:val="center"/>
          </w:tcPr>
          <w:p w14:paraId="09149E7C" w14:textId="38B9FCFC"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0.08 (0.04, 0.10)</w:t>
            </w:r>
          </w:p>
        </w:tc>
        <w:tc>
          <w:tcPr>
            <w:tcW w:w="2885" w:type="dxa"/>
            <w:vAlign w:val="center"/>
          </w:tcPr>
          <w:p w14:paraId="7710B244" w14:textId="522B27E3"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0.10 (0.05, 0.19)</w:t>
            </w:r>
          </w:p>
        </w:tc>
        <w:tc>
          <w:tcPr>
            <w:tcW w:w="2888" w:type="dxa"/>
            <w:tcBorders>
              <w:right w:val="single" w:sz="4" w:space="0" w:color="auto"/>
            </w:tcBorders>
            <w:vAlign w:val="center"/>
          </w:tcPr>
          <w:p w14:paraId="5693D5E2" w14:textId="60117AFB"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0.31 (0.14, 0.89</w:t>
            </w:r>
            <w:r w:rsidR="00F238E0" w:rsidRPr="00E21F9D">
              <w:t>)*^</w:t>
            </w:r>
          </w:p>
        </w:tc>
      </w:tr>
      <w:tr w:rsidR="00961CB0" w14:paraId="78FF71E8" w14:textId="77777777" w:rsidTr="00DA116C">
        <w:trPr>
          <w:trHeight w:val="354"/>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7732FE5A" w14:textId="492BB88F" w:rsidR="00F238E0" w:rsidRPr="00F238E0" w:rsidRDefault="005E6BBB" w:rsidP="00D21F2C">
            <w:pPr>
              <w:spacing w:line="240" w:lineRule="auto"/>
              <w:jc w:val="center"/>
            </w:pPr>
            <w:r>
              <w:t>LCI</w:t>
            </w:r>
            <w:r>
              <w:rPr>
                <w:vertAlign w:val="subscript"/>
              </w:rPr>
              <w:t>supine</w:t>
            </w:r>
          </w:p>
        </w:tc>
        <w:tc>
          <w:tcPr>
            <w:tcW w:w="2885" w:type="dxa"/>
            <w:vAlign w:val="center"/>
          </w:tcPr>
          <w:p w14:paraId="7A54C48B" w14:textId="69A2DCCA"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0.9</w:t>
            </w:r>
            <w:r w:rsidRPr="00E21F9D">
              <w:t xml:space="preserve"> (6.2, 20.2)</w:t>
            </w:r>
          </w:p>
        </w:tc>
        <w:tc>
          <w:tcPr>
            <w:tcW w:w="2885" w:type="dxa"/>
            <w:vAlign w:val="center"/>
          </w:tcPr>
          <w:p w14:paraId="21050BFF" w14:textId="27FD1E7B"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6.9 (6.2, 8.3)</w:t>
            </w:r>
          </w:p>
        </w:tc>
        <w:tc>
          <w:tcPr>
            <w:tcW w:w="2885" w:type="dxa"/>
            <w:vAlign w:val="center"/>
          </w:tcPr>
          <w:p w14:paraId="59AA0715" w14:textId="24C8E4DE"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8.9</w:t>
            </w:r>
            <w:r w:rsidR="00F238E0" w:rsidRPr="00E21F9D">
              <w:t xml:space="preserve"> (7.0, 10.6)</w:t>
            </w:r>
          </w:p>
        </w:tc>
        <w:tc>
          <w:tcPr>
            <w:tcW w:w="2888" w:type="dxa"/>
            <w:tcBorders>
              <w:right w:val="single" w:sz="4" w:space="0" w:color="auto"/>
            </w:tcBorders>
            <w:vAlign w:val="center"/>
          </w:tcPr>
          <w:p w14:paraId="6ADE9B79" w14:textId="161E46E6"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4.2</w:t>
            </w:r>
            <w:r w:rsidR="00F238E0" w:rsidRPr="00E21F9D">
              <w:t xml:space="preserve"> (7.7, 20.2)*^</w:t>
            </w:r>
          </w:p>
        </w:tc>
      </w:tr>
      <w:tr w:rsidR="00961CB0" w14:paraId="0E6CBB2B" w14:textId="77777777" w:rsidTr="00DA116C">
        <w:trPr>
          <w:trHeight w:val="338"/>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7AC1C258" w14:textId="34BBF8E4" w:rsidR="00F238E0" w:rsidRPr="00F238E0" w:rsidRDefault="00F238E0" w:rsidP="00D21F2C">
            <w:pPr>
              <w:spacing w:line="240" w:lineRule="auto"/>
              <w:jc w:val="center"/>
            </w:pPr>
            <w:r w:rsidRPr="00F238E0">
              <w:t>VDP (%)</w:t>
            </w:r>
          </w:p>
        </w:tc>
        <w:tc>
          <w:tcPr>
            <w:tcW w:w="2885" w:type="dxa"/>
            <w:vAlign w:val="center"/>
          </w:tcPr>
          <w:p w14:paraId="7649ADEA" w14:textId="0A7A7FD4"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5.7</w:t>
            </w:r>
            <w:r w:rsidRPr="00E21F9D">
              <w:t xml:space="preserve"> (0.2, 45.0)</w:t>
            </w:r>
          </w:p>
        </w:tc>
        <w:tc>
          <w:tcPr>
            <w:tcW w:w="2885" w:type="dxa"/>
            <w:vAlign w:val="center"/>
          </w:tcPr>
          <w:p w14:paraId="03A1E545" w14:textId="18869D11"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2.7 (0.2, 3.3)</w:t>
            </w:r>
          </w:p>
        </w:tc>
        <w:tc>
          <w:tcPr>
            <w:tcW w:w="2885" w:type="dxa"/>
            <w:vAlign w:val="center"/>
          </w:tcPr>
          <w:p w14:paraId="74E533E6" w14:textId="705E3309"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4.0</w:t>
            </w:r>
            <w:r w:rsidR="00F238E0" w:rsidRPr="00E21F9D">
              <w:t xml:space="preserve"> (1.5, 9.2)</w:t>
            </w:r>
          </w:p>
        </w:tc>
        <w:tc>
          <w:tcPr>
            <w:tcW w:w="2888" w:type="dxa"/>
            <w:tcBorders>
              <w:right w:val="single" w:sz="4" w:space="0" w:color="auto"/>
            </w:tcBorders>
            <w:vAlign w:val="center"/>
          </w:tcPr>
          <w:p w14:paraId="1804E25D" w14:textId="4835CD6C"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33</w:t>
            </w:r>
            <w:r w:rsidR="00F238E0" w:rsidRPr="00E21F9D">
              <w:t>.0 (9.5, 45.0)*^</w:t>
            </w:r>
          </w:p>
        </w:tc>
      </w:tr>
      <w:tr w:rsidR="00961CB0" w14:paraId="330E3FBE" w14:textId="77777777" w:rsidTr="00DA116C">
        <w:trPr>
          <w:trHeight w:val="338"/>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7C5508A1" w14:textId="323D8924" w:rsidR="00F238E0" w:rsidRPr="00F238E0" w:rsidRDefault="005E6BBB" w:rsidP="00D21F2C">
            <w:pPr>
              <w:spacing w:line="240" w:lineRule="auto"/>
              <w:jc w:val="center"/>
            </w:pPr>
            <w:r>
              <w:t>VH</w:t>
            </w:r>
            <w:r>
              <w:rPr>
                <w:vertAlign w:val="subscript"/>
              </w:rPr>
              <w:t>I</w:t>
            </w:r>
            <w:r w:rsidR="00F238E0" w:rsidRPr="00F238E0">
              <w:t xml:space="preserve"> (%)</w:t>
            </w:r>
          </w:p>
        </w:tc>
        <w:tc>
          <w:tcPr>
            <w:tcW w:w="2885" w:type="dxa"/>
            <w:vAlign w:val="center"/>
          </w:tcPr>
          <w:p w14:paraId="6539088A" w14:textId="2BC16237"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4.8</w:t>
            </w:r>
            <w:r w:rsidRPr="00E21F9D">
              <w:t xml:space="preserve"> (6.7, 22.2)</w:t>
            </w:r>
          </w:p>
        </w:tc>
        <w:tc>
          <w:tcPr>
            <w:tcW w:w="2885" w:type="dxa"/>
            <w:vAlign w:val="center"/>
          </w:tcPr>
          <w:p w14:paraId="5809804E" w14:textId="34E1A1DC"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8.9 (6.7, 11.3)</w:t>
            </w:r>
          </w:p>
        </w:tc>
        <w:tc>
          <w:tcPr>
            <w:tcW w:w="2885" w:type="dxa"/>
            <w:vAlign w:val="center"/>
          </w:tcPr>
          <w:p w14:paraId="7F8C18EF" w14:textId="4E6B2185"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1.4 (8.2</w:t>
            </w:r>
            <w:r w:rsidR="00F238E0" w:rsidRPr="00E21F9D">
              <w:t>, 17.8)</w:t>
            </w:r>
          </w:p>
        </w:tc>
        <w:tc>
          <w:tcPr>
            <w:tcW w:w="2888" w:type="dxa"/>
            <w:tcBorders>
              <w:right w:val="single" w:sz="4" w:space="0" w:color="auto"/>
            </w:tcBorders>
            <w:vAlign w:val="center"/>
          </w:tcPr>
          <w:p w14:paraId="3CA5788B" w14:textId="42452D09" w:rsidR="00F238E0" w:rsidRDefault="00C659B6"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20.1 (14</w:t>
            </w:r>
            <w:r w:rsidR="00F238E0" w:rsidRPr="00E21F9D">
              <w:t>.</w:t>
            </w:r>
            <w:r>
              <w:t>9</w:t>
            </w:r>
            <w:r w:rsidR="00F238E0" w:rsidRPr="00E21F9D">
              <w:t>, 22.2)*^</w:t>
            </w:r>
          </w:p>
        </w:tc>
      </w:tr>
      <w:tr w:rsidR="00961CB0" w14:paraId="04E9B90E" w14:textId="77777777" w:rsidTr="00DA116C">
        <w:trPr>
          <w:trHeight w:val="354"/>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tcBorders>
            <w:vAlign w:val="center"/>
          </w:tcPr>
          <w:p w14:paraId="44B02E4B" w14:textId="286FE11A" w:rsidR="00F238E0" w:rsidRPr="00F238E0" w:rsidRDefault="00F238E0" w:rsidP="00D21F2C">
            <w:pPr>
              <w:spacing w:line="240" w:lineRule="auto"/>
              <w:jc w:val="center"/>
            </w:pPr>
            <w:r w:rsidRPr="00F238E0">
              <w:t>Largest defect (%TCV)</w:t>
            </w:r>
          </w:p>
        </w:tc>
        <w:tc>
          <w:tcPr>
            <w:tcW w:w="2885" w:type="dxa"/>
            <w:vAlign w:val="center"/>
          </w:tcPr>
          <w:p w14:paraId="35ECDE05" w14:textId="5B190983"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3.1 (0.03, 26.8)</w:t>
            </w:r>
          </w:p>
        </w:tc>
        <w:tc>
          <w:tcPr>
            <w:tcW w:w="2885" w:type="dxa"/>
            <w:vAlign w:val="center"/>
          </w:tcPr>
          <w:p w14:paraId="5B0E396F" w14:textId="6A8EC78C"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0.7 (0.03, 1.3)</w:t>
            </w:r>
          </w:p>
        </w:tc>
        <w:tc>
          <w:tcPr>
            <w:tcW w:w="2885" w:type="dxa"/>
            <w:vAlign w:val="center"/>
          </w:tcPr>
          <w:p w14:paraId="4BBE4C70" w14:textId="01058ACF" w:rsidR="00F238E0" w:rsidRDefault="00F33C24"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0.9</w:t>
            </w:r>
            <w:r w:rsidR="00F238E0" w:rsidRPr="00E21F9D">
              <w:t xml:space="preserve"> (0.1, 3.5)</w:t>
            </w:r>
          </w:p>
        </w:tc>
        <w:tc>
          <w:tcPr>
            <w:tcW w:w="2888" w:type="dxa"/>
            <w:tcBorders>
              <w:right w:val="single" w:sz="4" w:space="0" w:color="auto"/>
            </w:tcBorders>
            <w:vAlign w:val="center"/>
          </w:tcPr>
          <w:p w14:paraId="5E873ADA" w14:textId="3565E73C" w:rsidR="00F238E0" w:rsidRDefault="00F33C24"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16</w:t>
            </w:r>
            <w:r w:rsidR="00F238E0" w:rsidRPr="00E21F9D">
              <w:t>.2 (3.8, 26.8)*^</w:t>
            </w:r>
          </w:p>
        </w:tc>
      </w:tr>
      <w:tr w:rsidR="00961CB0" w14:paraId="5BD3DE3F" w14:textId="77777777" w:rsidTr="00DA116C">
        <w:trPr>
          <w:trHeight w:val="338"/>
          <w:jc w:val="center"/>
        </w:trPr>
        <w:tc>
          <w:tcPr>
            <w:cnfStyle w:val="001000000000" w:firstRow="0" w:lastRow="0" w:firstColumn="1" w:lastColumn="0" w:oddVBand="0" w:evenVBand="0" w:oddHBand="0" w:evenHBand="0" w:firstRowFirstColumn="0" w:firstRowLastColumn="0" w:lastRowFirstColumn="0" w:lastRowLastColumn="0"/>
            <w:tcW w:w="2885" w:type="dxa"/>
            <w:tcBorders>
              <w:left w:val="single" w:sz="4" w:space="0" w:color="auto"/>
              <w:bottom w:val="single" w:sz="4" w:space="0" w:color="auto"/>
            </w:tcBorders>
            <w:vAlign w:val="center"/>
          </w:tcPr>
          <w:p w14:paraId="156D0B3B" w14:textId="434FA002" w:rsidR="00F238E0" w:rsidRPr="00F238E0" w:rsidRDefault="00F238E0" w:rsidP="00D21F2C">
            <w:pPr>
              <w:spacing w:line="240" w:lineRule="auto"/>
              <w:jc w:val="center"/>
            </w:pPr>
            <w:r w:rsidRPr="00F238E0">
              <w:t>N</w:t>
            </w:r>
            <w:r w:rsidRPr="00F238E0">
              <w:rPr>
                <w:vertAlign w:val="subscript"/>
              </w:rPr>
              <w:t>defects</w:t>
            </w:r>
          </w:p>
        </w:tc>
        <w:tc>
          <w:tcPr>
            <w:tcW w:w="2885" w:type="dxa"/>
            <w:tcBorders>
              <w:bottom w:val="single" w:sz="4" w:space="0" w:color="auto"/>
            </w:tcBorders>
            <w:vAlign w:val="center"/>
          </w:tcPr>
          <w:p w14:paraId="1354924E" w14:textId="22181C06"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9.1</w:t>
            </w:r>
            <w:r w:rsidRPr="00E21F9D">
              <w:t xml:space="preserve"> (2, 24)</w:t>
            </w:r>
          </w:p>
        </w:tc>
        <w:tc>
          <w:tcPr>
            <w:tcW w:w="2885" w:type="dxa"/>
            <w:tcBorders>
              <w:bottom w:val="single" w:sz="4" w:space="0" w:color="auto"/>
            </w:tcBorders>
            <w:vAlign w:val="center"/>
          </w:tcPr>
          <w:p w14:paraId="2E7D72D5" w14:textId="11F7D47C"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16 (9, 18)</w:t>
            </w:r>
          </w:p>
        </w:tc>
        <w:tc>
          <w:tcPr>
            <w:tcW w:w="2885" w:type="dxa"/>
            <w:tcBorders>
              <w:bottom w:val="single" w:sz="4" w:space="0" w:color="auto"/>
            </w:tcBorders>
            <w:vAlign w:val="center"/>
          </w:tcPr>
          <w:p w14:paraId="1DAB2D92" w14:textId="6B9F5A1F"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13 (4, 24)</w:t>
            </w:r>
          </w:p>
        </w:tc>
        <w:tc>
          <w:tcPr>
            <w:tcW w:w="2888" w:type="dxa"/>
            <w:tcBorders>
              <w:bottom w:val="single" w:sz="4" w:space="0" w:color="auto"/>
              <w:right w:val="single" w:sz="4" w:space="0" w:color="auto"/>
            </w:tcBorders>
            <w:vAlign w:val="center"/>
          </w:tcPr>
          <w:p w14:paraId="4B000BDC" w14:textId="5B513AE1" w:rsidR="00F238E0" w:rsidRDefault="00F238E0"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3 (2, 7)*^</w:t>
            </w:r>
          </w:p>
        </w:tc>
      </w:tr>
    </w:tbl>
    <w:p w14:paraId="27355D28" w14:textId="77777777" w:rsidR="00F238E0" w:rsidRDefault="00F238E0" w:rsidP="006717E0">
      <w:pPr>
        <w:sectPr w:rsidR="00F238E0" w:rsidSect="00756F0E">
          <w:headerReference w:type="default" r:id="rId76"/>
          <w:footerReference w:type="default" r:id="rId77"/>
          <w:pgSz w:w="16840" w:h="11900" w:orient="landscape"/>
          <w:pgMar w:top="1440" w:right="1134" w:bottom="1440" w:left="1134" w:header="964" w:footer="964" w:gutter="0"/>
          <w:cols w:space="708"/>
          <w:docGrid w:linePitch="360"/>
        </w:sectPr>
      </w:pPr>
    </w:p>
    <w:p w14:paraId="1D225560" w14:textId="20255614" w:rsidR="006955B9" w:rsidRDefault="006955B9" w:rsidP="006717E0"/>
    <w:p w14:paraId="53640F16" w14:textId="61305DC5" w:rsidR="009D429F" w:rsidRDefault="009D429F" w:rsidP="00D21F2C">
      <w:pPr>
        <w:jc w:val="center"/>
      </w:pPr>
      <w:r>
        <w:rPr>
          <w:noProof/>
          <w:lang w:val="en-US"/>
        </w:rPr>
        <w:drawing>
          <wp:inline distT="0" distB="0" distL="0" distR="0" wp14:anchorId="178A416F" wp14:editId="5535CC69">
            <wp:extent cx="4456779" cy="4788549"/>
            <wp:effectExtent l="0" t="0" r="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1 3He images.tiff"/>
                    <pic:cNvPicPr/>
                  </pic:nvPicPr>
                  <pic:blipFill>
                    <a:blip r:embed="rId78">
                      <a:extLst>
                        <a:ext uri="{28A0092B-C50C-407E-A947-70E740481C1C}">
                          <a14:useLocalDpi xmlns:a14="http://schemas.microsoft.com/office/drawing/2010/main" val="0"/>
                        </a:ext>
                      </a:extLst>
                    </a:blip>
                    <a:stretch>
                      <a:fillRect/>
                    </a:stretch>
                  </pic:blipFill>
                  <pic:spPr>
                    <a:xfrm>
                      <a:off x="0" y="0"/>
                      <a:ext cx="4475107" cy="4808242"/>
                    </a:xfrm>
                    <a:prstGeom prst="rect">
                      <a:avLst/>
                    </a:prstGeom>
                  </pic:spPr>
                </pic:pic>
              </a:graphicData>
            </a:graphic>
          </wp:inline>
        </w:drawing>
      </w:r>
    </w:p>
    <w:p w14:paraId="279EEA93" w14:textId="4660865D" w:rsidR="002C42A4" w:rsidRDefault="006955B9" w:rsidP="006717E0">
      <w:pPr>
        <w:pStyle w:val="Caption"/>
      </w:pPr>
      <w:bookmarkStart w:id="228" w:name="_Ref416324447"/>
      <w:bookmarkStart w:id="229" w:name="_Toc27383035"/>
      <w:r>
        <w:t xml:space="preserve">Figure </w:t>
      </w:r>
      <w:fldSimple w:instr=" STYLEREF 1 \s ">
        <w:r w:rsidR="00824FFE">
          <w:rPr>
            <w:noProof/>
          </w:rPr>
          <w:t>3</w:t>
        </w:r>
      </w:fldSimple>
      <w:r w:rsidR="00824FFE">
        <w:noBreakHyphen/>
      </w:r>
      <w:fldSimple w:instr=" SEQ Figure \* ARABIC \s 1 ">
        <w:r w:rsidR="00824FFE">
          <w:rPr>
            <w:noProof/>
          </w:rPr>
          <w:t>1</w:t>
        </w:r>
      </w:fldSimple>
      <w:bookmarkEnd w:id="228"/>
      <w:r>
        <w:t xml:space="preserve">: Representative </w:t>
      </w:r>
      <w:r w:rsidR="005E6BBB">
        <w:rPr>
          <w:vertAlign w:val="superscript"/>
        </w:rPr>
        <w:t>3</w:t>
      </w:r>
      <w:r w:rsidR="005E6BBB">
        <w:t>He</w:t>
      </w:r>
      <w:r>
        <w:t xml:space="preserve"> ventilation MRI </w:t>
      </w:r>
      <w:r w:rsidR="00407BAF">
        <w:t>images</w:t>
      </w:r>
      <w:r w:rsidR="002C42A4">
        <w:t xml:space="preserve"> from group 1.</w:t>
      </w:r>
      <w:bookmarkEnd w:id="229"/>
    </w:p>
    <w:p w14:paraId="3B61335A" w14:textId="12925CDD" w:rsidR="00553225" w:rsidRDefault="006955B9" w:rsidP="006717E0">
      <w:pPr>
        <w:pStyle w:val="Subtitle"/>
      </w:pPr>
      <w:r>
        <w:t xml:space="preserve"> </w:t>
      </w:r>
      <w:r w:rsidR="002C42A4">
        <w:rPr>
          <w:vertAlign w:val="superscript"/>
        </w:rPr>
        <w:t>3</w:t>
      </w:r>
      <w:r w:rsidR="002C42A4">
        <w:t xml:space="preserve">He ventilation MRI images </w:t>
      </w:r>
      <w:r>
        <w:t xml:space="preserve">from the six patients that had both normal </w:t>
      </w:r>
      <w:r w:rsidR="00DF2511">
        <w:t>FEV</w:t>
      </w:r>
      <w:r w:rsidR="00DF2511">
        <w:rPr>
          <w:vertAlign w:val="subscript"/>
        </w:rPr>
        <w:t>1</w:t>
      </w:r>
      <w:r>
        <w:t xml:space="preserve"> and LCI (group 1).</w:t>
      </w:r>
      <w:r w:rsidR="00BF18E7">
        <w:t xml:space="preserve"> Ventilation abnormalities can be seen for all patients, except for the patient in the bottom left corner. The pattern of ventilation abnormalities are different for each pattern, but mostly appear small in size.</w:t>
      </w:r>
    </w:p>
    <w:p w14:paraId="6FEF3378" w14:textId="35313254" w:rsidR="006955B9" w:rsidRDefault="0039720A" w:rsidP="00D21F2C">
      <w:pPr>
        <w:jc w:val="center"/>
      </w:pPr>
      <w:r>
        <w:rPr>
          <w:noProof/>
          <w:lang w:val="en-US"/>
        </w:rPr>
        <w:lastRenderedPageBreak/>
        <w:drawing>
          <wp:inline distT="0" distB="0" distL="0" distR="0" wp14:anchorId="3B649E2D" wp14:editId="2F78CE43">
            <wp:extent cx="5750620" cy="6746240"/>
            <wp:effectExtent l="0" t="0" r="0" b="1016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2 3He images.tiff"/>
                    <pic:cNvPicPr/>
                  </pic:nvPicPr>
                  <pic:blipFill>
                    <a:blip r:embed="rId79">
                      <a:extLst>
                        <a:ext uri="{28A0092B-C50C-407E-A947-70E740481C1C}">
                          <a14:useLocalDpi xmlns:a14="http://schemas.microsoft.com/office/drawing/2010/main" val="0"/>
                        </a:ext>
                      </a:extLst>
                    </a:blip>
                    <a:stretch>
                      <a:fillRect/>
                    </a:stretch>
                  </pic:blipFill>
                  <pic:spPr>
                    <a:xfrm>
                      <a:off x="0" y="0"/>
                      <a:ext cx="5759027" cy="6756103"/>
                    </a:xfrm>
                    <a:prstGeom prst="rect">
                      <a:avLst/>
                    </a:prstGeom>
                  </pic:spPr>
                </pic:pic>
              </a:graphicData>
            </a:graphic>
          </wp:inline>
        </w:drawing>
      </w:r>
    </w:p>
    <w:p w14:paraId="0CF9270B" w14:textId="4D8E37CE" w:rsidR="002C42A4" w:rsidRDefault="006955B9" w:rsidP="006717E0">
      <w:pPr>
        <w:pStyle w:val="Caption"/>
      </w:pPr>
      <w:bookmarkStart w:id="230" w:name="_Ref416324450"/>
      <w:bookmarkStart w:id="231" w:name="_Toc27383036"/>
      <w:r>
        <w:t xml:space="preserve">Figure </w:t>
      </w:r>
      <w:fldSimple w:instr=" STYLEREF 1 \s ">
        <w:r w:rsidR="00824FFE">
          <w:rPr>
            <w:noProof/>
          </w:rPr>
          <w:t>3</w:t>
        </w:r>
      </w:fldSimple>
      <w:r w:rsidR="00824FFE">
        <w:noBreakHyphen/>
      </w:r>
      <w:fldSimple w:instr=" SEQ Figure \* ARABIC \s 1 ">
        <w:r w:rsidR="00824FFE">
          <w:rPr>
            <w:noProof/>
          </w:rPr>
          <w:t>2</w:t>
        </w:r>
      </w:fldSimple>
      <w:bookmarkEnd w:id="230"/>
      <w:r>
        <w:t xml:space="preserve">: Representative </w:t>
      </w:r>
      <w:r w:rsidR="005E6BBB">
        <w:rPr>
          <w:vertAlign w:val="superscript"/>
        </w:rPr>
        <w:t>3</w:t>
      </w:r>
      <w:r w:rsidR="005E6BBB">
        <w:t>He</w:t>
      </w:r>
      <w:r>
        <w:t xml:space="preserve"> ve</w:t>
      </w:r>
      <w:r w:rsidR="00F238E0">
        <w:t xml:space="preserve">ntilation MRI </w:t>
      </w:r>
      <w:r w:rsidR="00407BAF">
        <w:t>images</w:t>
      </w:r>
      <w:r w:rsidR="00F238E0">
        <w:t xml:space="preserve"> from </w:t>
      </w:r>
      <w:r w:rsidR="002C42A4">
        <w:t>group 2.</w:t>
      </w:r>
      <w:bookmarkEnd w:id="231"/>
      <w:r w:rsidR="002C42A4">
        <w:t xml:space="preserve"> </w:t>
      </w:r>
    </w:p>
    <w:p w14:paraId="46966353" w14:textId="0332290B" w:rsidR="006955B9" w:rsidRDefault="002C42A4" w:rsidP="006717E0">
      <w:pPr>
        <w:pStyle w:val="Subtitle"/>
      </w:pPr>
      <w:r>
        <w:rPr>
          <w:vertAlign w:val="superscript"/>
        </w:rPr>
        <w:t>3</w:t>
      </w:r>
      <w:r>
        <w:t xml:space="preserve">He ventilation MRI images from </w:t>
      </w:r>
      <w:r w:rsidR="00F238E0">
        <w:t>the 13</w:t>
      </w:r>
      <w:r w:rsidR="006955B9">
        <w:t xml:space="preserve"> patients that had a normal </w:t>
      </w:r>
      <w:r w:rsidR="00DF2511">
        <w:t>FEV</w:t>
      </w:r>
      <w:r w:rsidR="00DF2511">
        <w:rPr>
          <w:vertAlign w:val="subscript"/>
        </w:rPr>
        <w:t>1</w:t>
      </w:r>
      <w:r w:rsidR="006955B9">
        <w:t>, but an abnormal LCI (group 2).</w:t>
      </w:r>
      <w:r w:rsidR="005C6FDA">
        <w:t xml:space="preserve"> All patients have ventilation abnormalities evident. Compared to Group 1, ventilation abnormalities on average appear to be more numerous and potentially larger in size.</w:t>
      </w:r>
    </w:p>
    <w:p w14:paraId="5ABB5BBB" w14:textId="70795302" w:rsidR="006955B9" w:rsidRDefault="0039720A" w:rsidP="00D21F2C">
      <w:pPr>
        <w:jc w:val="center"/>
      </w:pPr>
      <w:r>
        <w:rPr>
          <w:noProof/>
          <w:lang w:val="en-US"/>
        </w:rPr>
        <w:lastRenderedPageBreak/>
        <w:drawing>
          <wp:inline distT="0" distB="0" distL="0" distR="0" wp14:anchorId="79725EF2" wp14:editId="144DEB9B">
            <wp:extent cx="5738063" cy="4670645"/>
            <wp:effectExtent l="0" t="0" r="254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3 3He images.tiff"/>
                    <pic:cNvPicPr/>
                  </pic:nvPicPr>
                  <pic:blipFill>
                    <a:blip r:embed="rId80">
                      <a:extLst>
                        <a:ext uri="{28A0092B-C50C-407E-A947-70E740481C1C}">
                          <a14:useLocalDpi xmlns:a14="http://schemas.microsoft.com/office/drawing/2010/main" val="0"/>
                        </a:ext>
                      </a:extLst>
                    </a:blip>
                    <a:stretch>
                      <a:fillRect/>
                    </a:stretch>
                  </pic:blipFill>
                  <pic:spPr>
                    <a:xfrm>
                      <a:off x="0" y="0"/>
                      <a:ext cx="5744777" cy="4676110"/>
                    </a:xfrm>
                    <a:prstGeom prst="rect">
                      <a:avLst/>
                    </a:prstGeom>
                  </pic:spPr>
                </pic:pic>
              </a:graphicData>
            </a:graphic>
          </wp:inline>
        </w:drawing>
      </w:r>
    </w:p>
    <w:p w14:paraId="70AD104F" w14:textId="6AD92B50" w:rsidR="002C42A4" w:rsidRDefault="006955B9" w:rsidP="006717E0">
      <w:pPr>
        <w:pStyle w:val="Caption"/>
      </w:pPr>
      <w:bookmarkStart w:id="232" w:name="_Ref416324452"/>
      <w:bookmarkStart w:id="233" w:name="_Toc27383037"/>
      <w:r w:rsidRPr="00E341E9">
        <w:t xml:space="preserve">Figure </w:t>
      </w:r>
      <w:fldSimple w:instr=" STYLEREF 1 \s ">
        <w:r w:rsidR="00824FFE">
          <w:rPr>
            <w:noProof/>
          </w:rPr>
          <w:t>3</w:t>
        </w:r>
      </w:fldSimple>
      <w:r w:rsidR="00824FFE">
        <w:noBreakHyphen/>
      </w:r>
      <w:fldSimple w:instr=" SEQ Figure \* ARABIC \s 1 ">
        <w:r w:rsidR="00824FFE">
          <w:rPr>
            <w:noProof/>
          </w:rPr>
          <w:t>3</w:t>
        </w:r>
      </w:fldSimple>
      <w:bookmarkEnd w:id="232"/>
      <w:r w:rsidRPr="00E341E9">
        <w:t xml:space="preserve">: Representative </w:t>
      </w:r>
      <w:r w:rsidR="005E6BBB">
        <w:rPr>
          <w:vertAlign w:val="superscript"/>
        </w:rPr>
        <w:t>3</w:t>
      </w:r>
      <w:r w:rsidR="005E6BBB">
        <w:t>He</w:t>
      </w:r>
      <w:r w:rsidRPr="00E341E9">
        <w:t xml:space="preserve"> ventilation MRI </w:t>
      </w:r>
      <w:r w:rsidR="00407BAF">
        <w:t>images</w:t>
      </w:r>
      <w:r w:rsidRPr="00E341E9">
        <w:t xml:space="preserve"> from</w:t>
      </w:r>
      <w:r w:rsidR="002C42A4">
        <w:t xml:space="preserve"> group 3.</w:t>
      </w:r>
      <w:bookmarkEnd w:id="233"/>
    </w:p>
    <w:p w14:paraId="60BAEDB9" w14:textId="5A91D26F" w:rsidR="006955B9" w:rsidRDefault="002C42A4" w:rsidP="006717E0">
      <w:pPr>
        <w:pStyle w:val="Subtitle"/>
      </w:pPr>
      <w:r>
        <w:rPr>
          <w:vertAlign w:val="superscript"/>
        </w:rPr>
        <w:t>3</w:t>
      </w:r>
      <w:r>
        <w:t>He</w:t>
      </w:r>
      <w:r w:rsidRPr="00E341E9">
        <w:t xml:space="preserve"> ventilation MRI</w:t>
      </w:r>
      <w:r>
        <w:t xml:space="preserve"> from</w:t>
      </w:r>
      <w:r w:rsidR="006955B9" w:rsidRPr="00E341E9">
        <w:t xml:space="preserve"> the 16 patients that had both abnormal </w:t>
      </w:r>
      <w:r w:rsidR="00DF2511">
        <w:t>FEV</w:t>
      </w:r>
      <w:r w:rsidR="00DF2511">
        <w:rPr>
          <w:vertAlign w:val="subscript"/>
        </w:rPr>
        <w:t>1</w:t>
      </w:r>
      <w:r w:rsidR="006955B9" w:rsidRPr="00E341E9">
        <w:t xml:space="preserve"> and LCI (group 3).</w:t>
      </w:r>
      <w:r w:rsidR="005C6FDA">
        <w:t xml:space="preserve"> All patients have ventilation abnormalities present. When compared to Groups 1 and 2, ventilation abnormalities are evidently larger in size and affect a greater proportion of the lung</w:t>
      </w:r>
      <w:r w:rsidR="0019447F">
        <w:t>.</w:t>
      </w:r>
    </w:p>
    <w:p w14:paraId="2CB86547" w14:textId="77777777" w:rsidR="009C47B9" w:rsidRDefault="009C47B9" w:rsidP="006717E0"/>
    <w:p w14:paraId="391225CB" w14:textId="285F9C44" w:rsidR="009C47B9" w:rsidRDefault="009C47B9" w:rsidP="006717E0">
      <w:r>
        <w:t>32 patients (91</w:t>
      </w:r>
      <w:r w:rsidRPr="00E21F9D">
        <w:t xml:space="preserve">%) had a VDP &gt;2% at EIVt, </w:t>
      </w:r>
      <w:r w:rsidR="00961CB0">
        <w:t xml:space="preserve">which is </w:t>
      </w:r>
      <w:r w:rsidRPr="00E21F9D">
        <w:t>the upper value from</w:t>
      </w:r>
      <w:r w:rsidR="00AB1C07">
        <w:t xml:space="preserve"> </w:t>
      </w:r>
      <w:r w:rsidR="005E6BBB">
        <w:rPr>
          <w:vertAlign w:val="superscript"/>
        </w:rPr>
        <w:t>3</w:t>
      </w:r>
      <w:r w:rsidR="005E6BBB">
        <w:t>He</w:t>
      </w:r>
      <w:r w:rsidR="00AB1C07">
        <w:t xml:space="preserve"> MRI in</w:t>
      </w:r>
      <w:r w:rsidRPr="00E21F9D">
        <w:t xml:space="preserve"> healthy </w:t>
      </w:r>
      <w:r>
        <w:t>children</w:t>
      </w:r>
      <w:r w:rsidRPr="00E21F9D">
        <w:t xml:space="preserve"> previously reported </w:t>
      </w:r>
      <w:r w:rsidRPr="00E21F9D">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rsidRPr="00E21F9D">
        <w:fldChar w:fldCharType="separate"/>
      </w:r>
      <w:r w:rsidR="00B86FC1">
        <w:rPr>
          <w:noProof/>
        </w:rPr>
        <w:t>[105]</w:t>
      </w:r>
      <w:r w:rsidRPr="00E21F9D">
        <w:fldChar w:fldCharType="end"/>
      </w:r>
      <w:r>
        <w:t>. In comparison, 29 patients</w:t>
      </w:r>
      <w:r w:rsidR="00961CB0">
        <w:t xml:space="preserve"> (83</w:t>
      </w:r>
      <w:r w:rsidR="00961CB0" w:rsidRPr="00E21F9D">
        <w:t>%</w:t>
      </w:r>
      <w:r w:rsidR="00961CB0">
        <w:t>)</w:t>
      </w:r>
      <w:r>
        <w:t xml:space="preserve"> had raised LCI and 16 </w:t>
      </w:r>
      <w:r w:rsidRPr="00E21F9D">
        <w:t xml:space="preserve">patients </w:t>
      </w:r>
      <w:r w:rsidR="00961CB0">
        <w:t>(46</w:t>
      </w:r>
      <w:r w:rsidR="00961CB0" w:rsidRPr="00E21F9D">
        <w:t xml:space="preserve">%) </w:t>
      </w:r>
      <w:r w:rsidRPr="00E21F9D">
        <w:t xml:space="preserve">had abnormal </w:t>
      </w:r>
      <w:r w:rsidR="00DF2511">
        <w:t>FEV</w:t>
      </w:r>
      <w:r w:rsidR="00DF2511">
        <w:rPr>
          <w:vertAlign w:val="subscript"/>
        </w:rPr>
        <w:t>1</w:t>
      </w:r>
      <w:r w:rsidRPr="00E21F9D">
        <w:t xml:space="preserve">. This resulted in six patients with normal </w:t>
      </w:r>
      <w:r w:rsidR="00DF2511">
        <w:t>FEV</w:t>
      </w:r>
      <w:r w:rsidR="00DF2511">
        <w:rPr>
          <w:vertAlign w:val="subscript"/>
        </w:rPr>
        <w:t>1</w:t>
      </w:r>
      <w:r w:rsidRPr="00E21F9D">
        <w:t xml:space="preserve"> and LCI (Group 1</w:t>
      </w:r>
      <w:r>
        <w:t xml:space="preserve">, </w:t>
      </w:r>
      <w:r>
        <w:fldChar w:fldCharType="begin"/>
      </w:r>
      <w:r>
        <w:instrText xml:space="preserve"> REF _Ref416324447 \h </w:instrText>
      </w:r>
      <w:r w:rsidR="00305A97">
        <w:instrText xml:space="preserve"> \* MERGEFORMAT </w:instrText>
      </w:r>
      <w:r>
        <w:fldChar w:fldCharType="separate"/>
      </w:r>
      <w:r w:rsidR="00140F11">
        <w:t xml:space="preserve">Figure </w:t>
      </w:r>
      <w:r w:rsidR="00140F11">
        <w:rPr>
          <w:noProof/>
        </w:rPr>
        <w:t>3</w:t>
      </w:r>
      <w:r w:rsidR="00140F11">
        <w:rPr>
          <w:noProof/>
        </w:rPr>
        <w:noBreakHyphen/>
        <w:t>1</w:t>
      </w:r>
      <w:r>
        <w:fldChar w:fldCharType="end"/>
      </w:r>
      <w:r>
        <w:t>), 13</w:t>
      </w:r>
      <w:r w:rsidRPr="00E21F9D">
        <w:t xml:space="preserve"> patients with normal </w:t>
      </w:r>
      <w:r w:rsidR="00DF2511">
        <w:t>FEV</w:t>
      </w:r>
      <w:r w:rsidR="00DF2511">
        <w:rPr>
          <w:vertAlign w:val="subscript"/>
        </w:rPr>
        <w:t>1</w:t>
      </w:r>
      <w:r w:rsidRPr="00E21F9D">
        <w:t xml:space="preserve"> but abnormal LCI (Group 2</w:t>
      </w:r>
      <w:r>
        <w:t xml:space="preserve">, </w:t>
      </w:r>
      <w:r>
        <w:fldChar w:fldCharType="begin"/>
      </w:r>
      <w:r>
        <w:instrText xml:space="preserve"> REF _Ref416324450 \h </w:instrText>
      </w:r>
      <w:r w:rsidR="00305A97">
        <w:instrText xml:space="preserve"> \* MERGEFORMAT </w:instrText>
      </w:r>
      <w:r>
        <w:fldChar w:fldCharType="separate"/>
      </w:r>
      <w:r w:rsidR="00140F11">
        <w:t xml:space="preserve">Figure </w:t>
      </w:r>
      <w:r w:rsidR="00140F11">
        <w:rPr>
          <w:noProof/>
        </w:rPr>
        <w:t>3</w:t>
      </w:r>
      <w:r w:rsidR="00140F11">
        <w:rPr>
          <w:noProof/>
        </w:rPr>
        <w:noBreakHyphen/>
        <w:t>2</w:t>
      </w:r>
      <w:r>
        <w:fldChar w:fldCharType="end"/>
      </w:r>
      <w:r w:rsidRPr="00E21F9D">
        <w:t>) and 1</w:t>
      </w:r>
      <w:r>
        <w:t>6</w:t>
      </w:r>
      <w:r w:rsidRPr="00E21F9D">
        <w:t xml:space="preserve"> patients with abnormal </w:t>
      </w:r>
      <w:r w:rsidR="00DF2511">
        <w:t>FEV</w:t>
      </w:r>
      <w:r w:rsidR="00DF2511">
        <w:rPr>
          <w:vertAlign w:val="subscript"/>
        </w:rPr>
        <w:t>1</w:t>
      </w:r>
      <w:r w:rsidRPr="00E21F9D">
        <w:t xml:space="preserve"> and LCI (Group 3</w:t>
      </w:r>
      <w:r>
        <w:t xml:space="preserve">, </w:t>
      </w:r>
      <w:r>
        <w:fldChar w:fldCharType="begin"/>
      </w:r>
      <w:r>
        <w:instrText xml:space="preserve"> REF _Ref416324452 \h </w:instrText>
      </w:r>
      <w:r w:rsidR="00305A97">
        <w:instrText xml:space="preserve"> \* MERGEFORMAT </w:instrText>
      </w:r>
      <w:r>
        <w:fldChar w:fldCharType="separate"/>
      </w:r>
      <w:r w:rsidR="00140F11" w:rsidRPr="00E341E9">
        <w:t xml:space="preserve">Figure </w:t>
      </w:r>
      <w:r w:rsidR="00140F11">
        <w:rPr>
          <w:noProof/>
        </w:rPr>
        <w:t>3</w:t>
      </w:r>
      <w:r w:rsidR="00140F11">
        <w:rPr>
          <w:noProof/>
        </w:rPr>
        <w:noBreakHyphen/>
        <w:t>3</w:t>
      </w:r>
      <w:r>
        <w:fldChar w:fldCharType="end"/>
      </w:r>
      <w:r w:rsidRPr="00E21F9D">
        <w:t xml:space="preserve">). </w:t>
      </w:r>
      <w:r w:rsidR="0019447F">
        <w:t>Of the 19</w:t>
      </w:r>
      <w:r>
        <w:t xml:space="preserve"> patients with an </w:t>
      </w:r>
      <w:r w:rsidR="00DF2511">
        <w:t>FEV</w:t>
      </w:r>
      <w:r w:rsidR="00DF2511">
        <w:rPr>
          <w:vertAlign w:val="subscript"/>
        </w:rPr>
        <w:t>1</w:t>
      </w:r>
      <w:r>
        <w:t xml:space="preserve"> within the normal range, two of these had clinical airflow obstruction as defined by an </w:t>
      </w:r>
      <w:r w:rsidR="00DF2511">
        <w:t>FEV</w:t>
      </w:r>
      <w:r w:rsidR="00DF2511">
        <w:rPr>
          <w:vertAlign w:val="subscript"/>
        </w:rPr>
        <w:t>1</w:t>
      </w:r>
      <w:r>
        <w:t xml:space="preserve">/FVC &lt;-1.64 z-scores. These two patients were both within group 2 and therefore had an abnormal LCI. </w:t>
      </w:r>
      <w:r w:rsidRPr="00E21F9D">
        <w:t xml:space="preserve">At EIVt, group 3 had significantly higher VDP, </w:t>
      </w:r>
      <w:r w:rsidR="005E6BBB">
        <w:t>VH</w:t>
      </w:r>
      <w:r w:rsidR="005E6BBB">
        <w:rPr>
          <w:vertAlign w:val="subscript"/>
        </w:rPr>
        <w:t>I</w:t>
      </w:r>
      <w:r w:rsidRPr="00E21F9D">
        <w:t xml:space="preserve">, largest individual </w:t>
      </w:r>
      <w:r w:rsidR="00AB1C07">
        <w:t xml:space="preserve">ventilation </w:t>
      </w:r>
      <w:r w:rsidRPr="00E21F9D">
        <w:t xml:space="preserve">defect and a significantly lower total number of individual defects (p&lt;0.001), than groups 1 and 2.  There was however no significant difference between groups 1 and 2 for these metrics, though a trend towards higher </w:t>
      </w:r>
      <w:r w:rsidR="005E6BBB">
        <w:t>VH</w:t>
      </w:r>
      <w:r w:rsidR="005E6BBB">
        <w:rPr>
          <w:vertAlign w:val="subscript"/>
        </w:rPr>
        <w:t>I</w:t>
      </w:r>
      <w:r w:rsidRPr="00E21F9D">
        <w:t xml:space="preserve"> was seen in group 2 (</w:t>
      </w:r>
      <w:r>
        <w:fldChar w:fldCharType="begin"/>
      </w:r>
      <w:r>
        <w:instrText xml:space="preserve"> REF _Ref417040277 \h </w:instrText>
      </w:r>
      <w:r w:rsidR="00305A97">
        <w:instrText xml:space="preserve"> \* MERGEFORMAT </w:instrText>
      </w:r>
      <w:r>
        <w:fldChar w:fldCharType="separate"/>
      </w:r>
      <w:r w:rsidR="00140F11">
        <w:t xml:space="preserve">Figure </w:t>
      </w:r>
      <w:r w:rsidR="00140F11">
        <w:rPr>
          <w:noProof/>
        </w:rPr>
        <w:t>3</w:t>
      </w:r>
      <w:r w:rsidR="00140F11">
        <w:rPr>
          <w:noProof/>
        </w:rPr>
        <w:noBreakHyphen/>
        <w:t>4</w:t>
      </w:r>
      <w:r>
        <w:fldChar w:fldCharType="end"/>
      </w:r>
      <w:r w:rsidRPr="00E21F9D">
        <w:t xml:space="preserve">). The only metric to significantly distinguish </w:t>
      </w:r>
      <w:r w:rsidR="00044D91">
        <w:t xml:space="preserve">between </w:t>
      </w:r>
      <w:r w:rsidRPr="00E21F9D">
        <w:t xml:space="preserve">groups 1 and 2 was </w:t>
      </w:r>
      <w:r w:rsidR="005E6BBB">
        <w:t>S</w:t>
      </w:r>
      <w:r w:rsidR="005E6BBB">
        <w:rPr>
          <w:vertAlign w:val="subscript"/>
        </w:rPr>
        <w:t>cond</w:t>
      </w:r>
      <w:r>
        <w:t xml:space="preserve"> (p=0.03).</w:t>
      </w:r>
    </w:p>
    <w:p w14:paraId="31F1F4F9" w14:textId="77777777" w:rsidR="009C47B9" w:rsidRPr="009C47B9" w:rsidRDefault="009C47B9" w:rsidP="006717E0"/>
    <w:p w14:paraId="26909B53" w14:textId="77777777" w:rsidR="003F5C54" w:rsidRDefault="003F5C54" w:rsidP="00D21F2C">
      <w:pPr>
        <w:jc w:val="center"/>
      </w:pPr>
      <w:r>
        <w:rPr>
          <w:noProof/>
          <w:lang w:val="en-US"/>
        </w:rPr>
        <w:lastRenderedPageBreak/>
        <w:drawing>
          <wp:inline distT="0" distB="0" distL="0" distR="0" wp14:anchorId="4F761E2B" wp14:editId="3156B20A">
            <wp:extent cx="4555612" cy="30858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comparison.png"/>
                    <pic:cNvPicPr/>
                  </pic:nvPicPr>
                  <pic:blipFill>
                    <a:blip r:embed="rId81">
                      <a:extLst>
                        <a:ext uri="{28A0092B-C50C-407E-A947-70E740481C1C}">
                          <a14:useLocalDpi xmlns:a14="http://schemas.microsoft.com/office/drawing/2010/main" val="0"/>
                        </a:ext>
                      </a:extLst>
                    </a:blip>
                    <a:stretch>
                      <a:fillRect/>
                    </a:stretch>
                  </pic:blipFill>
                  <pic:spPr>
                    <a:xfrm>
                      <a:off x="0" y="0"/>
                      <a:ext cx="4565087" cy="3092297"/>
                    </a:xfrm>
                    <a:prstGeom prst="rect">
                      <a:avLst/>
                    </a:prstGeom>
                  </pic:spPr>
                </pic:pic>
              </a:graphicData>
            </a:graphic>
          </wp:inline>
        </w:drawing>
      </w:r>
    </w:p>
    <w:p w14:paraId="4A11CFE6" w14:textId="3C72D2F8" w:rsidR="002C42A4" w:rsidRDefault="003F5C54" w:rsidP="006717E0">
      <w:pPr>
        <w:pStyle w:val="Caption"/>
      </w:pPr>
      <w:bookmarkStart w:id="234" w:name="_Ref417040277"/>
      <w:bookmarkStart w:id="235" w:name="_Toc27383038"/>
      <w:r>
        <w:t xml:space="preserve">Figure </w:t>
      </w:r>
      <w:fldSimple w:instr=" STYLEREF 1 \s ">
        <w:r w:rsidR="00824FFE">
          <w:rPr>
            <w:noProof/>
          </w:rPr>
          <w:t>3</w:t>
        </w:r>
      </w:fldSimple>
      <w:r w:rsidR="00824FFE">
        <w:noBreakHyphen/>
      </w:r>
      <w:fldSimple w:instr=" SEQ Figure \* ARABIC \s 1 ">
        <w:r w:rsidR="00824FFE">
          <w:rPr>
            <w:noProof/>
          </w:rPr>
          <w:t>4</w:t>
        </w:r>
      </w:fldSimple>
      <w:bookmarkEnd w:id="234"/>
      <w:r>
        <w:t>:</w:t>
      </w:r>
      <w:r w:rsidRPr="003F5C54">
        <w:t xml:space="preserve"> Kruskal-Wallis group comparison for VDP, </w:t>
      </w:r>
      <w:r w:rsidR="005E6BBB">
        <w:t>VH</w:t>
      </w:r>
      <w:r w:rsidR="005E6BBB">
        <w:rPr>
          <w:vertAlign w:val="subscript"/>
        </w:rPr>
        <w:t>I</w:t>
      </w:r>
      <w:r w:rsidRPr="003F5C54">
        <w:t>, number of defect</w:t>
      </w:r>
      <w:r w:rsidR="002C42A4">
        <w:t>s and largest individual defect.</w:t>
      </w:r>
      <w:bookmarkEnd w:id="235"/>
    </w:p>
    <w:p w14:paraId="46744A51" w14:textId="3F22D11B" w:rsidR="006955B9" w:rsidRDefault="002C42A4" w:rsidP="006717E0">
      <w:pPr>
        <w:pStyle w:val="Subtitle"/>
      </w:pPr>
      <w:r>
        <w:t>Data are</w:t>
      </w:r>
      <w:r w:rsidR="003F5C54" w:rsidRPr="003F5C54">
        <w:t xml:space="preserve"> calculated from </w:t>
      </w:r>
      <w:r w:rsidR="005E6BBB">
        <w:rPr>
          <w:vertAlign w:val="superscript"/>
        </w:rPr>
        <w:t>3</w:t>
      </w:r>
      <w:r w:rsidR="005E6BBB">
        <w:t>He</w:t>
      </w:r>
      <w:r w:rsidR="003F5C54" w:rsidRPr="003F5C54">
        <w:t xml:space="preserve"> MRI at EIVt. Group 1 have both normal </w:t>
      </w:r>
      <w:r w:rsidR="00DF2511">
        <w:t>FEV</w:t>
      </w:r>
      <w:r w:rsidR="00DF2511">
        <w:rPr>
          <w:vertAlign w:val="subscript"/>
        </w:rPr>
        <w:t>1</w:t>
      </w:r>
      <w:r w:rsidR="003F5C54" w:rsidRPr="003F5C54">
        <w:t xml:space="preserve"> and LCI. Group 2 have normal </w:t>
      </w:r>
      <w:r w:rsidR="00DF2511">
        <w:t>FEV</w:t>
      </w:r>
      <w:r w:rsidR="00DF2511">
        <w:rPr>
          <w:vertAlign w:val="subscript"/>
        </w:rPr>
        <w:t>1</w:t>
      </w:r>
      <w:r w:rsidR="003F5C54" w:rsidRPr="003F5C54">
        <w:t xml:space="preserve"> but abnormal LCI. Group 3 have abnormal </w:t>
      </w:r>
      <w:r w:rsidR="00DF2511">
        <w:t>FEV</w:t>
      </w:r>
      <w:r w:rsidR="00DF2511">
        <w:rPr>
          <w:vertAlign w:val="subscript"/>
        </w:rPr>
        <w:t>1</w:t>
      </w:r>
      <w:r w:rsidR="003F5C54" w:rsidRPr="003F5C54">
        <w:rPr>
          <w:vertAlign w:val="subscript"/>
        </w:rPr>
        <w:t xml:space="preserve"> </w:t>
      </w:r>
      <w:r w:rsidR="003F5C54" w:rsidRPr="003F5C54">
        <w:t>and LCI. In all graphs, group 3 is significantly different when compared to groups 1 and 2 (p&lt;0.001), but there was no statistically significant difference between groups 1 and 2.</w:t>
      </w:r>
    </w:p>
    <w:p w14:paraId="63791F71" w14:textId="77777777" w:rsidR="003F5C54" w:rsidRDefault="003F5C54" w:rsidP="006717E0"/>
    <w:p w14:paraId="2AEEBB67" w14:textId="77777777" w:rsidR="009C47B9" w:rsidRDefault="009C47B9" w:rsidP="00D21F2C">
      <w:pPr>
        <w:jc w:val="center"/>
      </w:pPr>
      <w:r>
        <w:rPr>
          <w:noProof/>
          <w:lang w:val="en-US"/>
        </w:rPr>
        <w:drawing>
          <wp:inline distT="0" distB="0" distL="0" distR="0" wp14:anchorId="6082F144" wp14:editId="60B19B43">
            <wp:extent cx="4636946" cy="3307315"/>
            <wp:effectExtent l="0" t="0" r="1143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BW group comparison.tiff"/>
                    <pic:cNvPicPr/>
                  </pic:nvPicPr>
                  <pic:blipFill>
                    <a:blip r:embed="rId82">
                      <a:extLst>
                        <a:ext uri="{28A0092B-C50C-407E-A947-70E740481C1C}">
                          <a14:useLocalDpi xmlns:a14="http://schemas.microsoft.com/office/drawing/2010/main" val="0"/>
                        </a:ext>
                      </a:extLst>
                    </a:blip>
                    <a:stretch>
                      <a:fillRect/>
                    </a:stretch>
                  </pic:blipFill>
                  <pic:spPr>
                    <a:xfrm>
                      <a:off x="0" y="0"/>
                      <a:ext cx="4643017" cy="3311645"/>
                    </a:xfrm>
                    <a:prstGeom prst="rect">
                      <a:avLst/>
                    </a:prstGeom>
                  </pic:spPr>
                </pic:pic>
              </a:graphicData>
            </a:graphic>
          </wp:inline>
        </w:drawing>
      </w:r>
    </w:p>
    <w:p w14:paraId="35BCE156" w14:textId="7A736E32" w:rsidR="002C42A4" w:rsidRDefault="009C47B9" w:rsidP="006717E0">
      <w:pPr>
        <w:pStyle w:val="Caption"/>
      </w:pPr>
      <w:bookmarkStart w:id="236" w:name="_Toc27383039"/>
      <w:r>
        <w:t xml:space="preserve">Figure </w:t>
      </w:r>
      <w:fldSimple w:instr=" STYLEREF 1 \s ">
        <w:r w:rsidR="00824FFE">
          <w:rPr>
            <w:noProof/>
          </w:rPr>
          <w:t>3</w:t>
        </w:r>
      </w:fldSimple>
      <w:r w:rsidR="00824FFE">
        <w:noBreakHyphen/>
      </w:r>
      <w:fldSimple w:instr=" SEQ Figure \* ARABIC \s 1 ">
        <w:r w:rsidR="00824FFE">
          <w:rPr>
            <w:noProof/>
          </w:rPr>
          <w:t>5</w:t>
        </w:r>
      </w:fldSimple>
      <w:r>
        <w:t xml:space="preserve">: Kuskal-Wallis group comparison for LCI, </w:t>
      </w:r>
      <w:r w:rsidR="005E6BBB">
        <w:t>S</w:t>
      </w:r>
      <w:r w:rsidR="005E6BBB">
        <w:rPr>
          <w:vertAlign w:val="subscript"/>
        </w:rPr>
        <w:t>cond</w:t>
      </w:r>
      <w:r>
        <w:t xml:space="preserve">, </w:t>
      </w:r>
      <w:r w:rsidR="005E6BBB">
        <w:t>S</w:t>
      </w:r>
      <w:r w:rsidR="005E6BBB">
        <w:rPr>
          <w:vertAlign w:val="subscript"/>
        </w:rPr>
        <w:t>acin</w:t>
      </w:r>
      <w:r>
        <w:t xml:space="preserve"> and RV/TLC.</w:t>
      </w:r>
      <w:bookmarkEnd w:id="236"/>
      <w:r>
        <w:t xml:space="preserve"> </w:t>
      </w:r>
    </w:p>
    <w:p w14:paraId="5747906F" w14:textId="2A1D62A1" w:rsidR="009C47B9" w:rsidRDefault="009C47B9" w:rsidP="006717E0">
      <w:pPr>
        <w:pStyle w:val="Subtitle"/>
      </w:pPr>
      <w:r>
        <w:t xml:space="preserve">For LCI, </w:t>
      </w:r>
      <w:r w:rsidR="005E6BBB">
        <w:t>S</w:t>
      </w:r>
      <w:r w:rsidR="005E6BBB">
        <w:rPr>
          <w:vertAlign w:val="subscript"/>
        </w:rPr>
        <w:t>acin</w:t>
      </w:r>
      <w:r>
        <w:t xml:space="preserve"> and RV/TLC, group 3 is significantly larger than groups 1 and 2. </w:t>
      </w:r>
      <w:r w:rsidR="005E6BBB">
        <w:t>S</w:t>
      </w:r>
      <w:r w:rsidR="005E6BBB">
        <w:rPr>
          <w:vertAlign w:val="subscript"/>
        </w:rPr>
        <w:t>cond</w:t>
      </w:r>
      <w:r>
        <w:t xml:space="preserve"> is the only metric where group 2 is significantly larger than group 1, whilst there was no difference between groups 2 and 3.</w:t>
      </w:r>
    </w:p>
    <w:p w14:paraId="6F7CE137" w14:textId="77777777" w:rsidR="009C47B9" w:rsidRDefault="009C47B9" w:rsidP="006717E0"/>
    <w:p w14:paraId="5140A435" w14:textId="395769E1" w:rsidR="00903DFD" w:rsidRPr="009F0ACC" w:rsidRDefault="003F5C54" w:rsidP="006717E0">
      <w:r>
        <w:lastRenderedPageBreak/>
        <w:fldChar w:fldCharType="begin"/>
      </w:r>
      <w:r>
        <w:instrText xml:space="preserve"> REF _Ref417040300 \h </w:instrText>
      </w:r>
      <w:r w:rsidR="00305A97">
        <w:instrText xml:space="preserve"> \* MERGEFORMAT </w:instrText>
      </w:r>
      <w:r>
        <w:fldChar w:fldCharType="separate"/>
      </w:r>
      <w:r w:rsidR="00140F11">
        <w:t xml:space="preserve">Figure </w:t>
      </w:r>
      <w:r w:rsidR="00140F11">
        <w:rPr>
          <w:noProof/>
        </w:rPr>
        <w:t>3</w:t>
      </w:r>
      <w:r w:rsidR="00140F11">
        <w:rPr>
          <w:noProof/>
        </w:rPr>
        <w:noBreakHyphen/>
        <w:t>6</w:t>
      </w:r>
      <w:r>
        <w:fldChar w:fldCharType="end"/>
      </w:r>
      <w:r w:rsidR="00553225" w:rsidRPr="00C639F5">
        <w:t xml:space="preserve"> demonstrates 3D ventilation MR</w:t>
      </w:r>
      <w:r w:rsidR="008C1C9E">
        <w:t>I</w:t>
      </w:r>
      <w:r w:rsidR="00553225" w:rsidRPr="00C639F5">
        <w:t xml:space="preserve"> images at EIVt with </w:t>
      </w:r>
      <w:r w:rsidR="008C1C9E">
        <w:t xml:space="preserve">discrete </w:t>
      </w:r>
      <w:r w:rsidR="00553225" w:rsidRPr="00C639F5">
        <w:t xml:space="preserve">contiguous ventilation defects </w:t>
      </w:r>
      <w:r w:rsidR="009C47B9" w:rsidRPr="00C639F5">
        <w:t>highlighted</w:t>
      </w:r>
      <w:r w:rsidR="00F55DC5">
        <w:t>:</w:t>
      </w:r>
      <w:r w:rsidR="00553225" w:rsidRPr="00C639F5">
        <w:t xml:space="preserve"> </w:t>
      </w:r>
      <w:r w:rsidR="00553225">
        <w:t xml:space="preserve">examples shown are </w:t>
      </w:r>
      <w:r w:rsidR="009C47B9">
        <w:t>for a patient from</w:t>
      </w:r>
      <w:r w:rsidR="00553225" w:rsidRPr="00C639F5">
        <w:t xml:space="preserve"> group 2 and a patient </w:t>
      </w:r>
      <w:r w:rsidR="009C47B9">
        <w:t>from</w:t>
      </w:r>
      <w:r w:rsidR="00553225" w:rsidRPr="00C639F5">
        <w:t xml:space="preserve"> group 3. </w:t>
      </w:r>
    </w:p>
    <w:p w14:paraId="37E86C22" w14:textId="14CDC5B1" w:rsidR="00903DFD" w:rsidRPr="009F0ACC" w:rsidRDefault="00903DFD" w:rsidP="006717E0"/>
    <w:p w14:paraId="5F66438F" w14:textId="77777777" w:rsidR="006955B9" w:rsidRDefault="006955B9" w:rsidP="00D21F2C">
      <w:pPr>
        <w:jc w:val="center"/>
      </w:pPr>
      <w:r w:rsidRPr="006955B9">
        <w:rPr>
          <w:noProof/>
          <w:lang w:val="en-US"/>
        </w:rPr>
        <w:drawing>
          <wp:inline distT="0" distB="0" distL="0" distR="0" wp14:anchorId="275B5882" wp14:editId="6F578F16">
            <wp:extent cx="5738063" cy="4268981"/>
            <wp:effectExtent l="0" t="0" r="2540" b="0"/>
            <wp:docPr id="16" name="Picture 1" descr="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Figure_2.png"/>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43337" cy="4272904"/>
                    </a:xfrm>
                    <a:prstGeom prst="rect">
                      <a:avLst/>
                    </a:prstGeom>
                  </pic:spPr>
                </pic:pic>
              </a:graphicData>
            </a:graphic>
          </wp:inline>
        </w:drawing>
      </w:r>
    </w:p>
    <w:p w14:paraId="445D91C8" w14:textId="39D07EF1" w:rsidR="002C42A4" w:rsidRDefault="006955B9" w:rsidP="006717E0">
      <w:pPr>
        <w:pStyle w:val="Caption"/>
      </w:pPr>
      <w:bookmarkStart w:id="237" w:name="_Ref417040300"/>
      <w:bookmarkStart w:id="238" w:name="_Toc27383040"/>
      <w:r>
        <w:t xml:space="preserve">Figure </w:t>
      </w:r>
      <w:fldSimple w:instr=" STYLEREF 1 \s ">
        <w:r w:rsidR="00824FFE">
          <w:rPr>
            <w:noProof/>
          </w:rPr>
          <w:t>3</w:t>
        </w:r>
      </w:fldSimple>
      <w:r w:rsidR="00824FFE">
        <w:noBreakHyphen/>
      </w:r>
      <w:fldSimple w:instr=" SEQ Figure \* ARABIC \s 1 ">
        <w:r w:rsidR="00824FFE">
          <w:rPr>
            <w:noProof/>
          </w:rPr>
          <w:t>6</w:t>
        </w:r>
      </w:fldSimple>
      <w:bookmarkEnd w:id="237"/>
      <w:r>
        <w:t xml:space="preserve">: </w:t>
      </w:r>
      <w:r w:rsidR="008F555B">
        <w:t xml:space="preserve">3D reconstruction of </w:t>
      </w:r>
      <w:r w:rsidR="005E6BBB">
        <w:rPr>
          <w:vertAlign w:val="superscript"/>
        </w:rPr>
        <w:t>3</w:t>
      </w:r>
      <w:r w:rsidR="005E6BBB">
        <w:t>He</w:t>
      </w:r>
      <w:r w:rsidR="008F555B">
        <w:t xml:space="preserve"> MRI in two patients with CF, viewed from multiple anatomical angles.</w:t>
      </w:r>
      <w:bookmarkEnd w:id="238"/>
      <w:r w:rsidR="008F555B">
        <w:t xml:space="preserve"> </w:t>
      </w:r>
    </w:p>
    <w:p w14:paraId="328335E2" w14:textId="54AE7095" w:rsidR="00553225" w:rsidRDefault="008F555B" w:rsidP="006717E0">
      <w:pPr>
        <w:pStyle w:val="Subtitle"/>
      </w:pPr>
      <w:r>
        <w:t>For both patients the ventilation image is viewed as it was acquired (top row for both patients) and with the individual contiguous ventilation defects added (bottom row). The patient in the top half of the figure is from group B and has numerous small volume ventilation defects. The patient in the bottom half of the figure is from group 3 and has much fewer but larger ventilation defects.</w:t>
      </w:r>
    </w:p>
    <w:p w14:paraId="3F7085A8" w14:textId="77777777" w:rsidR="006E3948" w:rsidRPr="006955B9" w:rsidRDefault="006E3948" w:rsidP="006717E0"/>
    <w:p w14:paraId="0F25468B" w14:textId="77777777" w:rsidR="00ED60BD" w:rsidRDefault="00ED60BD">
      <w:pPr>
        <w:spacing w:line="240" w:lineRule="auto"/>
        <w:ind w:right="0"/>
        <w:jc w:val="left"/>
        <w:rPr>
          <w:rFonts w:asciiTheme="majorHAnsi" w:eastAsiaTheme="majorEastAsia" w:hAnsiTheme="majorHAnsi" w:cstheme="majorBidi"/>
          <w:b/>
          <w:bCs/>
          <w:color w:val="000000" w:themeColor="text1"/>
        </w:rPr>
      </w:pPr>
      <w:bookmarkStart w:id="239" w:name="_Ref21869326"/>
      <w:bookmarkStart w:id="240" w:name="_Ref21869331"/>
      <w:bookmarkStart w:id="241" w:name="_Ref21869334"/>
      <w:r>
        <w:br w:type="page"/>
      </w:r>
    </w:p>
    <w:p w14:paraId="4F5BEFB8" w14:textId="26F7E552" w:rsidR="00942BAB" w:rsidRDefault="00942BAB" w:rsidP="006717E0">
      <w:pPr>
        <w:pStyle w:val="Heading3"/>
      </w:pPr>
      <w:bookmarkStart w:id="242" w:name="_Ref21987275"/>
      <w:bookmarkStart w:id="243" w:name="_Toc27382892"/>
      <w:r>
        <w:lastRenderedPageBreak/>
        <w:t xml:space="preserve">Correlations between lung function and </w:t>
      </w:r>
      <w:r w:rsidR="005E6BBB">
        <w:rPr>
          <w:vertAlign w:val="superscript"/>
        </w:rPr>
        <w:t>3</w:t>
      </w:r>
      <w:r w:rsidR="005E6BBB">
        <w:t>He</w:t>
      </w:r>
      <w:r w:rsidR="00D44280">
        <w:t xml:space="preserve"> MRI at EIVt</w:t>
      </w:r>
      <w:bookmarkEnd w:id="239"/>
      <w:bookmarkEnd w:id="240"/>
      <w:bookmarkEnd w:id="241"/>
      <w:bookmarkEnd w:id="242"/>
      <w:bookmarkEnd w:id="243"/>
    </w:p>
    <w:p w14:paraId="06871DBB" w14:textId="77777777" w:rsidR="00553225" w:rsidRDefault="00553225" w:rsidP="006717E0"/>
    <w:p w14:paraId="40C104D4" w14:textId="115FF880" w:rsidR="005130B7" w:rsidRDefault="00553225" w:rsidP="00ED60BD">
      <w:r w:rsidRPr="00C639F5">
        <w:t xml:space="preserve">VDP demonstrated </w:t>
      </w:r>
      <w:r w:rsidR="008C1C9E">
        <w:t xml:space="preserve">a </w:t>
      </w:r>
      <w:r w:rsidRPr="00C639F5">
        <w:t xml:space="preserve">significant correlation (p&lt;0.001, </w:t>
      </w:r>
      <w:r w:rsidR="00E341E9">
        <w:fldChar w:fldCharType="begin"/>
      </w:r>
      <w:r w:rsidR="00E341E9">
        <w:instrText xml:space="preserve"> REF _Ref417033178 \h </w:instrText>
      </w:r>
      <w:r w:rsidR="00305A97">
        <w:instrText xml:space="preserve"> \* MERGEFORMAT </w:instrText>
      </w:r>
      <w:r w:rsidR="00E341E9">
        <w:fldChar w:fldCharType="separate"/>
      </w:r>
      <w:r w:rsidR="00140F11">
        <w:t xml:space="preserve">Figure </w:t>
      </w:r>
      <w:r w:rsidR="00140F11">
        <w:rPr>
          <w:noProof/>
        </w:rPr>
        <w:t>3</w:t>
      </w:r>
      <w:r w:rsidR="00140F11">
        <w:rPr>
          <w:noProof/>
        </w:rPr>
        <w:noBreakHyphen/>
        <w:t>7</w:t>
      </w:r>
      <w:r w:rsidR="00E341E9">
        <w:fldChar w:fldCharType="end"/>
      </w:r>
      <w:r w:rsidRPr="00C639F5">
        <w:t xml:space="preserve">) with: LCI (r=0.89) and </w:t>
      </w:r>
      <w:r w:rsidR="005E6BBB">
        <w:t>S</w:t>
      </w:r>
      <w:r w:rsidR="005E6BBB">
        <w:rPr>
          <w:vertAlign w:val="subscript"/>
        </w:rPr>
        <w:t>acin</w:t>
      </w:r>
      <w:r w:rsidRPr="00C639F5">
        <w:t xml:space="preserve"> (r=0.84), but not </w:t>
      </w:r>
      <w:r w:rsidR="005E6BBB">
        <w:t>S</w:t>
      </w:r>
      <w:r w:rsidR="005E6BBB">
        <w:rPr>
          <w:vertAlign w:val="subscript"/>
        </w:rPr>
        <w:t>cond</w:t>
      </w:r>
      <w:r w:rsidRPr="00C639F5">
        <w:t xml:space="preserve"> (r=0.32</w:t>
      </w:r>
      <w:r w:rsidR="001E2014">
        <w:t xml:space="preserve">, </w:t>
      </w:r>
      <w:r w:rsidR="001E2014">
        <w:fldChar w:fldCharType="begin"/>
      </w:r>
      <w:r w:rsidR="001E2014">
        <w:instrText xml:space="preserve"> REF _Ref417034359 \h </w:instrText>
      </w:r>
      <w:r w:rsidR="00305A97">
        <w:instrText xml:space="preserve"> \* MERGEFORMAT </w:instrText>
      </w:r>
      <w:r w:rsidR="001E2014">
        <w:fldChar w:fldCharType="separate"/>
      </w:r>
      <w:r w:rsidR="00140F11" w:rsidRPr="00E341E9">
        <w:t xml:space="preserve">Figure </w:t>
      </w:r>
      <w:r w:rsidR="00140F11">
        <w:rPr>
          <w:noProof/>
        </w:rPr>
        <w:t>3</w:t>
      </w:r>
      <w:r w:rsidR="00140F11">
        <w:rPr>
          <w:noProof/>
        </w:rPr>
        <w:noBreakHyphen/>
        <w:t>8</w:t>
      </w:r>
      <w:r w:rsidR="001E2014">
        <w:fldChar w:fldCharType="end"/>
      </w:r>
      <w:r w:rsidRPr="00C639F5">
        <w:t>)</w:t>
      </w:r>
      <w:r w:rsidR="00F55DC5">
        <w:t>.</w:t>
      </w:r>
      <w:r w:rsidRPr="00C639F5">
        <w:t xml:space="preserve"> VDP also correlated with RV/TLC (r=0.80) and </w:t>
      </w:r>
      <w:r w:rsidR="00DF2511">
        <w:t>FEV</w:t>
      </w:r>
      <w:r w:rsidR="00DF2511">
        <w:rPr>
          <w:vertAlign w:val="subscript"/>
        </w:rPr>
        <w:t>1</w:t>
      </w:r>
      <w:r w:rsidRPr="00C639F5">
        <w:t xml:space="preserve"> (r=-0.79). </w:t>
      </w:r>
      <w:r w:rsidR="005E6BBB">
        <w:t>VH</w:t>
      </w:r>
      <w:r w:rsidR="005E6BBB">
        <w:rPr>
          <w:vertAlign w:val="subscript"/>
        </w:rPr>
        <w:t>I</w:t>
      </w:r>
      <w:r w:rsidRPr="00C639F5">
        <w:t xml:space="preserve"> demonstrated significant correlations with LCI (r=0.88) and </w:t>
      </w:r>
      <w:r w:rsidR="005E6BBB">
        <w:t>S</w:t>
      </w:r>
      <w:r w:rsidR="005E6BBB">
        <w:rPr>
          <w:vertAlign w:val="subscript"/>
        </w:rPr>
        <w:t>acin</w:t>
      </w:r>
      <w:r w:rsidRPr="00C639F5">
        <w:t xml:space="preserve"> (r=0.82), but not </w:t>
      </w:r>
      <w:r w:rsidR="005E6BBB">
        <w:t>S</w:t>
      </w:r>
      <w:r w:rsidR="005E6BBB">
        <w:rPr>
          <w:vertAlign w:val="subscript"/>
        </w:rPr>
        <w:t>cond</w:t>
      </w:r>
      <w:r w:rsidRPr="00C639F5">
        <w:t xml:space="preserve"> (r=0.46</w:t>
      </w:r>
      <w:r w:rsidR="001E2014">
        <w:t>,</w:t>
      </w:r>
      <w:r w:rsidRPr="00C639F5">
        <w:t xml:space="preserve"> </w:t>
      </w:r>
      <w:r w:rsidR="00E341E9">
        <w:fldChar w:fldCharType="begin"/>
      </w:r>
      <w:r w:rsidR="00E341E9">
        <w:instrText xml:space="preserve"> REF _Ref417034359 \h </w:instrText>
      </w:r>
      <w:r w:rsidR="00305A97">
        <w:instrText xml:space="preserve"> \* MERGEFORMAT </w:instrText>
      </w:r>
      <w:r w:rsidR="00E341E9">
        <w:fldChar w:fldCharType="separate"/>
      </w:r>
      <w:r w:rsidR="00140F11" w:rsidRPr="00E341E9">
        <w:t xml:space="preserve">Figure </w:t>
      </w:r>
      <w:r w:rsidR="00140F11">
        <w:rPr>
          <w:noProof/>
        </w:rPr>
        <w:t>3</w:t>
      </w:r>
      <w:r w:rsidR="00140F11">
        <w:rPr>
          <w:noProof/>
        </w:rPr>
        <w:noBreakHyphen/>
        <w:t>8</w:t>
      </w:r>
      <w:r w:rsidR="00E341E9">
        <w:fldChar w:fldCharType="end"/>
      </w:r>
      <w:r w:rsidRPr="00E21F9D">
        <w:t xml:space="preserve">) and with RV/TLC (r=0.78) and </w:t>
      </w:r>
      <w:r w:rsidR="00DF2511">
        <w:t>FEV</w:t>
      </w:r>
      <w:r w:rsidR="00DF2511">
        <w:rPr>
          <w:vertAlign w:val="subscript"/>
        </w:rPr>
        <w:t>1</w:t>
      </w:r>
      <w:r w:rsidRPr="00E21F9D">
        <w:t xml:space="preserve"> (r=-0.78). </w:t>
      </w:r>
      <w:r w:rsidR="007931BC" w:rsidRPr="00E21F9D">
        <w:t>Supine MBW results also demonstrated significant equivalent correlations and are documented in</w:t>
      </w:r>
      <w:r w:rsidR="000F1707">
        <w:t xml:space="preserve"> </w:t>
      </w:r>
      <w:r w:rsidR="000F1707">
        <w:fldChar w:fldCharType="begin"/>
      </w:r>
      <w:r w:rsidR="000F1707">
        <w:instrText xml:space="preserve"> REF _Ref21986106 \h </w:instrText>
      </w:r>
      <w:r w:rsidR="000F1707">
        <w:fldChar w:fldCharType="separate"/>
      </w:r>
      <w:r w:rsidR="00140F11">
        <w:t xml:space="preserve">Table </w:t>
      </w:r>
      <w:r w:rsidR="00140F11">
        <w:rPr>
          <w:noProof/>
        </w:rPr>
        <w:t>3</w:t>
      </w:r>
      <w:r w:rsidR="00140F11">
        <w:noBreakHyphen/>
      </w:r>
      <w:r w:rsidR="00140F11">
        <w:rPr>
          <w:noProof/>
        </w:rPr>
        <w:t>2</w:t>
      </w:r>
      <w:r w:rsidR="000F1707">
        <w:fldChar w:fldCharType="end"/>
      </w:r>
      <w:r w:rsidR="000F1707">
        <w:t>.</w:t>
      </w:r>
    </w:p>
    <w:p w14:paraId="26B1A85E" w14:textId="77777777" w:rsidR="00D21F2C" w:rsidRDefault="00D21F2C" w:rsidP="006717E0">
      <w:pPr>
        <w:rPr>
          <w:color w:val="000000" w:themeColor="text1"/>
          <w:sz w:val="20"/>
          <w:szCs w:val="20"/>
        </w:rPr>
      </w:pPr>
      <w:bookmarkStart w:id="244" w:name="_Ref417040083"/>
    </w:p>
    <w:p w14:paraId="4A8B98BB" w14:textId="676C31C3" w:rsidR="002C42A4" w:rsidRDefault="005130B7" w:rsidP="006717E0">
      <w:pPr>
        <w:pStyle w:val="Caption"/>
      </w:pPr>
      <w:bookmarkStart w:id="245" w:name="_Ref21986106"/>
      <w:bookmarkStart w:id="246" w:name="_Toc27382978"/>
      <w:r>
        <w:t xml:space="preserve">Table </w:t>
      </w:r>
      <w:fldSimple w:instr=" STYLEREF 1 \s ">
        <w:r w:rsidR="00140F11">
          <w:rPr>
            <w:noProof/>
          </w:rPr>
          <w:t>3</w:t>
        </w:r>
      </w:fldSimple>
      <w:r w:rsidR="004B6530">
        <w:noBreakHyphen/>
      </w:r>
      <w:fldSimple w:instr=" SEQ Table \* ARABIC \s 1 ">
        <w:r w:rsidR="00140F11">
          <w:rPr>
            <w:noProof/>
          </w:rPr>
          <w:t>2</w:t>
        </w:r>
      </w:fldSimple>
      <w:bookmarkEnd w:id="244"/>
      <w:bookmarkEnd w:id="245"/>
      <w:r>
        <w:t>:</w:t>
      </w:r>
      <w:r w:rsidRPr="003F5C54">
        <w:t xml:space="preserve"> </w:t>
      </w:r>
      <w:r w:rsidRPr="009F0ACC">
        <w:t>Spearman correlations of supine MBW values against ventilation MRI metrics at EIVt.</w:t>
      </w:r>
      <w:bookmarkEnd w:id="246"/>
      <w:r w:rsidRPr="009F0ACC">
        <w:t xml:space="preserve"> </w:t>
      </w:r>
    </w:p>
    <w:p w14:paraId="5116EA6C" w14:textId="686F13F3" w:rsidR="005130B7" w:rsidRDefault="005130B7" w:rsidP="006717E0">
      <w:pPr>
        <w:pStyle w:val="Subtitle"/>
      </w:pPr>
      <w:r w:rsidRPr="009F0ACC">
        <w:t>All significant correlations (p&lt;0.001) are highlighted by *.</w:t>
      </w:r>
    </w:p>
    <w:p w14:paraId="085D3F33" w14:textId="77777777" w:rsidR="002C42A4" w:rsidRPr="002C42A4" w:rsidRDefault="002C42A4" w:rsidP="006717E0"/>
    <w:tbl>
      <w:tblPr>
        <w:tblStyle w:val="LightShading"/>
        <w:tblW w:w="0" w:type="auto"/>
        <w:jc w:val="center"/>
        <w:tblLook w:val="06A0" w:firstRow="1" w:lastRow="0" w:firstColumn="1" w:lastColumn="0" w:noHBand="1" w:noVBand="1"/>
      </w:tblPr>
      <w:tblGrid>
        <w:gridCol w:w="4517"/>
        <w:gridCol w:w="1600"/>
        <w:gridCol w:w="1447"/>
        <w:gridCol w:w="1059"/>
      </w:tblGrid>
      <w:tr w:rsidR="00B73764" w:rsidRPr="009F0ACC" w14:paraId="1F1CBE92" w14:textId="77777777" w:rsidTr="00D21F2C">
        <w:trPr>
          <w:cnfStyle w:val="100000000000" w:firstRow="1" w:lastRow="0" w:firstColumn="0" w:lastColumn="0" w:oddVBand="0" w:evenVBand="0" w:oddHBand="0" w:evenHBand="0" w:firstRowFirstColumn="0" w:firstRowLastColumn="0" w:lastRowFirstColumn="0" w:lastRowLastColumn="0"/>
          <w:trHeight w:val="553"/>
          <w:jc w:val="center"/>
        </w:trPr>
        <w:tc>
          <w:tcPr>
            <w:cnfStyle w:val="001000000000" w:firstRow="0" w:lastRow="0" w:firstColumn="1" w:lastColumn="0" w:oddVBand="0" w:evenVBand="0" w:oddHBand="0" w:evenHBand="0" w:firstRowFirstColumn="0" w:firstRowLastColumn="0" w:lastRowFirstColumn="0" w:lastRowLastColumn="0"/>
            <w:tcW w:w="4517" w:type="dxa"/>
            <w:tcBorders>
              <w:top w:val="single" w:sz="4" w:space="0" w:color="auto"/>
              <w:left w:val="single" w:sz="4" w:space="0" w:color="auto"/>
            </w:tcBorders>
            <w:vAlign w:val="center"/>
          </w:tcPr>
          <w:p w14:paraId="772C14F6" w14:textId="77777777" w:rsidR="005130B7" w:rsidRPr="009F0ACC" w:rsidRDefault="005130B7" w:rsidP="00D21F2C">
            <w:pPr>
              <w:spacing w:line="240" w:lineRule="auto"/>
              <w:jc w:val="center"/>
            </w:pPr>
          </w:p>
        </w:tc>
        <w:tc>
          <w:tcPr>
            <w:tcW w:w="1600" w:type="dxa"/>
            <w:tcBorders>
              <w:top w:val="single" w:sz="4" w:space="0" w:color="auto"/>
            </w:tcBorders>
            <w:vAlign w:val="center"/>
          </w:tcPr>
          <w:p w14:paraId="712D1880" w14:textId="27C0934A" w:rsidR="005130B7" w:rsidRPr="009F0ACC" w:rsidRDefault="005E6BBB" w:rsidP="00D21F2C">
            <w:pPr>
              <w:spacing w:line="240" w:lineRule="auto"/>
              <w:jc w:val="center"/>
              <w:cnfStyle w:val="100000000000" w:firstRow="1" w:lastRow="0" w:firstColumn="0" w:lastColumn="0" w:oddVBand="0" w:evenVBand="0" w:oddHBand="0" w:evenHBand="0" w:firstRowFirstColumn="0" w:firstRowLastColumn="0" w:lastRowFirstColumn="0" w:lastRowLastColumn="0"/>
            </w:pPr>
            <w:r>
              <w:t>LCI</w:t>
            </w:r>
            <w:r>
              <w:rPr>
                <w:vertAlign w:val="subscript"/>
              </w:rPr>
              <w:t>supine</w:t>
            </w:r>
          </w:p>
        </w:tc>
        <w:tc>
          <w:tcPr>
            <w:tcW w:w="1447" w:type="dxa"/>
            <w:tcBorders>
              <w:top w:val="single" w:sz="4" w:space="0" w:color="auto"/>
            </w:tcBorders>
            <w:vAlign w:val="center"/>
          </w:tcPr>
          <w:p w14:paraId="6A11DF82" w14:textId="3A28C7ED" w:rsidR="005130B7" w:rsidRPr="009F0ACC" w:rsidRDefault="005E6BBB" w:rsidP="00D21F2C">
            <w:pPr>
              <w:spacing w:line="240" w:lineRule="auto"/>
              <w:jc w:val="center"/>
              <w:cnfStyle w:val="100000000000" w:firstRow="1" w:lastRow="0" w:firstColumn="0" w:lastColumn="0" w:oddVBand="0" w:evenVBand="0" w:oddHBand="0" w:evenHBand="0" w:firstRowFirstColumn="0" w:firstRowLastColumn="0" w:lastRowFirstColumn="0" w:lastRowLastColumn="0"/>
            </w:pPr>
            <w:r>
              <w:t>S</w:t>
            </w:r>
            <w:r>
              <w:rPr>
                <w:vertAlign w:val="subscript"/>
              </w:rPr>
              <w:t>cond</w:t>
            </w:r>
          </w:p>
        </w:tc>
        <w:tc>
          <w:tcPr>
            <w:tcW w:w="1059" w:type="dxa"/>
            <w:tcBorders>
              <w:top w:val="single" w:sz="4" w:space="0" w:color="auto"/>
              <w:right w:val="single" w:sz="4" w:space="0" w:color="auto"/>
            </w:tcBorders>
            <w:vAlign w:val="center"/>
          </w:tcPr>
          <w:p w14:paraId="4AB8658D" w14:textId="01D934B8" w:rsidR="005130B7" w:rsidRPr="009F0ACC" w:rsidRDefault="005E6BBB" w:rsidP="00D21F2C">
            <w:pPr>
              <w:spacing w:line="240" w:lineRule="auto"/>
              <w:jc w:val="center"/>
              <w:cnfStyle w:val="100000000000" w:firstRow="1" w:lastRow="0" w:firstColumn="0" w:lastColumn="0" w:oddVBand="0" w:evenVBand="0" w:oddHBand="0" w:evenHBand="0" w:firstRowFirstColumn="0" w:firstRowLastColumn="0" w:lastRowFirstColumn="0" w:lastRowLastColumn="0"/>
            </w:pPr>
            <w:r>
              <w:t>S</w:t>
            </w:r>
            <w:r>
              <w:rPr>
                <w:vertAlign w:val="subscript"/>
              </w:rPr>
              <w:t>acin</w:t>
            </w:r>
          </w:p>
        </w:tc>
      </w:tr>
      <w:tr w:rsidR="00B73764" w:rsidRPr="009F0ACC" w14:paraId="16CD8DB6" w14:textId="77777777" w:rsidTr="00D21F2C">
        <w:trPr>
          <w:trHeight w:val="519"/>
          <w:jc w:val="center"/>
        </w:trPr>
        <w:tc>
          <w:tcPr>
            <w:cnfStyle w:val="001000000000" w:firstRow="0" w:lastRow="0" w:firstColumn="1" w:lastColumn="0" w:oddVBand="0" w:evenVBand="0" w:oddHBand="0" w:evenHBand="0" w:firstRowFirstColumn="0" w:firstRowLastColumn="0" w:lastRowFirstColumn="0" w:lastRowLastColumn="0"/>
            <w:tcW w:w="4517" w:type="dxa"/>
            <w:tcBorders>
              <w:left w:val="single" w:sz="4" w:space="0" w:color="auto"/>
            </w:tcBorders>
            <w:vAlign w:val="center"/>
          </w:tcPr>
          <w:p w14:paraId="2CC7B38B" w14:textId="77777777" w:rsidR="005130B7" w:rsidRPr="009F0ACC" w:rsidRDefault="005130B7" w:rsidP="00D21F2C">
            <w:pPr>
              <w:spacing w:line="240" w:lineRule="auto"/>
              <w:jc w:val="center"/>
            </w:pPr>
            <w:r w:rsidRPr="009F0ACC">
              <w:t>VDP (%)</w:t>
            </w:r>
          </w:p>
        </w:tc>
        <w:tc>
          <w:tcPr>
            <w:tcW w:w="1600" w:type="dxa"/>
            <w:vAlign w:val="center"/>
          </w:tcPr>
          <w:p w14:paraId="043FA06F"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83*</w:t>
            </w:r>
          </w:p>
        </w:tc>
        <w:tc>
          <w:tcPr>
            <w:tcW w:w="1447" w:type="dxa"/>
            <w:vAlign w:val="center"/>
          </w:tcPr>
          <w:p w14:paraId="17FA7A00"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003</w:t>
            </w:r>
          </w:p>
        </w:tc>
        <w:tc>
          <w:tcPr>
            <w:tcW w:w="1059" w:type="dxa"/>
            <w:tcBorders>
              <w:right w:val="single" w:sz="4" w:space="0" w:color="auto"/>
            </w:tcBorders>
            <w:vAlign w:val="center"/>
          </w:tcPr>
          <w:p w14:paraId="7F2703E6"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8*</w:t>
            </w:r>
          </w:p>
        </w:tc>
      </w:tr>
      <w:tr w:rsidR="00B73764" w:rsidRPr="009F0ACC" w14:paraId="4964C549" w14:textId="77777777" w:rsidTr="00D21F2C">
        <w:trPr>
          <w:trHeight w:val="553"/>
          <w:jc w:val="center"/>
        </w:trPr>
        <w:tc>
          <w:tcPr>
            <w:cnfStyle w:val="001000000000" w:firstRow="0" w:lastRow="0" w:firstColumn="1" w:lastColumn="0" w:oddVBand="0" w:evenVBand="0" w:oddHBand="0" w:evenHBand="0" w:firstRowFirstColumn="0" w:firstRowLastColumn="0" w:lastRowFirstColumn="0" w:lastRowLastColumn="0"/>
            <w:tcW w:w="4517" w:type="dxa"/>
            <w:tcBorders>
              <w:left w:val="single" w:sz="4" w:space="0" w:color="auto"/>
            </w:tcBorders>
            <w:vAlign w:val="center"/>
          </w:tcPr>
          <w:p w14:paraId="66C23C08" w14:textId="4DBB95DB" w:rsidR="005130B7" w:rsidRPr="009F0ACC" w:rsidRDefault="005E6BBB" w:rsidP="00D21F2C">
            <w:pPr>
              <w:spacing w:line="240" w:lineRule="auto"/>
              <w:jc w:val="center"/>
            </w:pPr>
            <w:r>
              <w:t>VH</w:t>
            </w:r>
            <w:r>
              <w:rPr>
                <w:vertAlign w:val="subscript"/>
              </w:rPr>
              <w:t>I</w:t>
            </w:r>
            <w:r w:rsidR="005130B7" w:rsidRPr="009F0ACC">
              <w:t xml:space="preserve"> (%)</w:t>
            </w:r>
          </w:p>
        </w:tc>
        <w:tc>
          <w:tcPr>
            <w:tcW w:w="1600" w:type="dxa"/>
            <w:vAlign w:val="center"/>
          </w:tcPr>
          <w:p w14:paraId="4485F298"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80*</w:t>
            </w:r>
          </w:p>
        </w:tc>
        <w:tc>
          <w:tcPr>
            <w:tcW w:w="1447" w:type="dxa"/>
            <w:vAlign w:val="center"/>
          </w:tcPr>
          <w:p w14:paraId="61B89C70"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17</w:t>
            </w:r>
          </w:p>
        </w:tc>
        <w:tc>
          <w:tcPr>
            <w:tcW w:w="1059" w:type="dxa"/>
            <w:tcBorders>
              <w:right w:val="single" w:sz="4" w:space="0" w:color="auto"/>
            </w:tcBorders>
            <w:vAlign w:val="center"/>
          </w:tcPr>
          <w:p w14:paraId="0256721F"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75*</w:t>
            </w:r>
          </w:p>
        </w:tc>
      </w:tr>
      <w:tr w:rsidR="00B73764" w:rsidRPr="009F0ACC" w14:paraId="3A38FAEB" w14:textId="77777777" w:rsidTr="00D21F2C">
        <w:trPr>
          <w:trHeight w:val="519"/>
          <w:jc w:val="center"/>
        </w:trPr>
        <w:tc>
          <w:tcPr>
            <w:cnfStyle w:val="001000000000" w:firstRow="0" w:lastRow="0" w:firstColumn="1" w:lastColumn="0" w:oddVBand="0" w:evenVBand="0" w:oddHBand="0" w:evenHBand="0" w:firstRowFirstColumn="0" w:firstRowLastColumn="0" w:lastRowFirstColumn="0" w:lastRowLastColumn="0"/>
            <w:tcW w:w="4517" w:type="dxa"/>
            <w:tcBorders>
              <w:left w:val="single" w:sz="4" w:space="0" w:color="auto"/>
            </w:tcBorders>
            <w:vAlign w:val="center"/>
          </w:tcPr>
          <w:p w14:paraId="39F159F0" w14:textId="77777777" w:rsidR="005130B7" w:rsidRPr="009F0ACC" w:rsidRDefault="005130B7" w:rsidP="00D21F2C">
            <w:pPr>
              <w:spacing w:line="240" w:lineRule="auto"/>
              <w:jc w:val="center"/>
            </w:pPr>
            <w:r w:rsidRPr="009F0ACC">
              <w:t>Largest defect (%TCV)</w:t>
            </w:r>
          </w:p>
        </w:tc>
        <w:tc>
          <w:tcPr>
            <w:tcW w:w="1600" w:type="dxa"/>
            <w:vAlign w:val="center"/>
          </w:tcPr>
          <w:p w14:paraId="7B14238D"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80*</w:t>
            </w:r>
          </w:p>
        </w:tc>
        <w:tc>
          <w:tcPr>
            <w:tcW w:w="1447" w:type="dxa"/>
            <w:vAlign w:val="center"/>
          </w:tcPr>
          <w:p w14:paraId="4EA4D07B"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02</w:t>
            </w:r>
          </w:p>
        </w:tc>
        <w:tc>
          <w:tcPr>
            <w:tcW w:w="1059" w:type="dxa"/>
            <w:tcBorders>
              <w:right w:val="single" w:sz="4" w:space="0" w:color="auto"/>
            </w:tcBorders>
            <w:vAlign w:val="center"/>
          </w:tcPr>
          <w:p w14:paraId="23DEED0E"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75*</w:t>
            </w:r>
          </w:p>
        </w:tc>
      </w:tr>
      <w:tr w:rsidR="00B73764" w:rsidRPr="009F0ACC" w14:paraId="3E56B7A7" w14:textId="77777777" w:rsidTr="00D21F2C">
        <w:trPr>
          <w:trHeight w:val="519"/>
          <w:jc w:val="center"/>
        </w:trPr>
        <w:tc>
          <w:tcPr>
            <w:cnfStyle w:val="001000000000" w:firstRow="0" w:lastRow="0" w:firstColumn="1" w:lastColumn="0" w:oddVBand="0" w:evenVBand="0" w:oddHBand="0" w:evenHBand="0" w:firstRowFirstColumn="0" w:firstRowLastColumn="0" w:lastRowFirstColumn="0" w:lastRowLastColumn="0"/>
            <w:tcW w:w="4517" w:type="dxa"/>
            <w:tcBorders>
              <w:left w:val="single" w:sz="4" w:space="0" w:color="auto"/>
            </w:tcBorders>
            <w:vAlign w:val="center"/>
          </w:tcPr>
          <w:p w14:paraId="36FED221" w14:textId="77777777" w:rsidR="005130B7" w:rsidRPr="009F0ACC" w:rsidRDefault="005130B7" w:rsidP="00D21F2C">
            <w:pPr>
              <w:spacing w:line="240" w:lineRule="auto"/>
              <w:jc w:val="center"/>
            </w:pPr>
            <w:r w:rsidRPr="009F0ACC">
              <w:t>N</w:t>
            </w:r>
            <w:r w:rsidRPr="009F0ACC">
              <w:rPr>
                <w:vertAlign w:val="subscript"/>
              </w:rPr>
              <w:t>defects</w:t>
            </w:r>
          </w:p>
        </w:tc>
        <w:tc>
          <w:tcPr>
            <w:tcW w:w="1600" w:type="dxa"/>
            <w:vAlign w:val="center"/>
          </w:tcPr>
          <w:p w14:paraId="68CFFDC6"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66*</w:t>
            </w:r>
          </w:p>
        </w:tc>
        <w:tc>
          <w:tcPr>
            <w:tcW w:w="1447" w:type="dxa"/>
            <w:vAlign w:val="center"/>
          </w:tcPr>
          <w:p w14:paraId="0E478134"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14</w:t>
            </w:r>
          </w:p>
        </w:tc>
        <w:tc>
          <w:tcPr>
            <w:tcW w:w="1059" w:type="dxa"/>
            <w:tcBorders>
              <w:right w:val="single" w:sz="4" w:space="0" w:color="auto"/>
            </w:tcBorders>
            <w:vAlign w:val="center"/>
          </w:tcPr>
          <w:p w14:paraId="68346D6C"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65*</w:t>
            </w:r>
          </w:p>
        </w:tc>
      </w:tr>
      <w:tr w:rsidR="00B73764" w:rsidRPr="009F0ACC" w14:paraId="218B39BA" w14:textId="77777777" w:rsidTr="00D21F2C">
        <w:trPr>
          <w:trHeight w:val="553"/>
          <w:jc w:val="center"/>
        </w:trPr>
        <w:tc>
          <w:tcPr>
            <w:cnfStyle w:val="001000000000" w:firstRow="0" w:lastRow="0" w:firstColumn="1" w:lastColumn="0" w:oddVBand="0" w:evenVBand="0" w:oddHBand="0" w:evenHBand="0" w:firstRowFirstColumn="0" w:firstRowLastColumn="0" w:lastRowFirstColumn="0" w:lastRowLastColumn="0"/>
            <w:tcW w:w="4517" w:type="dxa"/>
            <w:tcBorders>
              <w:left w:val="single" w:sz="4" w:space="0" w:color="auto"/>
            </w:tcBorders>
            <w:vAlign w:val="center"/>
          </w:tcPr>
          <w:p w14:paraId="1FD05F55" w14:textId="77777777" w:rsidR="005130B7" w:rsidRPr="009F0ACC" w:rsidRDefault="005130B7" w:rsidP="00D21F2C">
            <w:pPr>
              <w:spacing w:line="240" w:lineRule="auto"/>
              <w:jc w:val="center"/>
            </w:pPr>
            <w:r>
              <w:t>Low ventilation (%TCV)</w:t>
            </w:r>
          </w:p>
        </w:tc>
        <w:tc>
          <w:tcPr>
            <w:tcW w:w="1600" w:type="dxa"/>
            <w:vAlign w:val="center"/>
          </w:tcPr>
          <w:p w14:paraId="17E5F54E"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0.18</w:t>
            </w:r>
          </w:p>
        </w:tc>
        <w:tc>
          <w:tcPr>
            <w:tcW w:w="1447" w:type="dxa"/>
            <w:vAlign w:val="center"/>
          </w:tcPr>
          <w:p w14:paraId="6C00785E"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0.22</w:t>
            </w:r>
          </w:p>
        </w:tc>
        <w:tc>
          <w:tcPr>
            <w:tcW w:w="1059" w:type="dxa"/>
            <w:tcBorders>
              <w:right w:val="single" w:sz="4" w:space="0" w:color="auto"/>
            </w:tcBorders>
            <w:vAlign w:val="center"/>
          </w:tcPr>
          <w:p w14:paraId="69168F7A"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0.17</w:t>
            </w:r>
          </w:p>
        </w:tc>
      </w:tr>
      <w:tr w:rsidR="00B73764" w:rsidRPr="009F0ACC" w14:paraId="4ABC9C32" w14:textId="77777777" w:rsidTr="00D21F2C">
        <w:trPr>
          <w:trHeight w:val="519"/>
          <w:jc w:val="center"/>
        </w:trPr>
        <w:tc>
          <w:tcPr>
            <w:cnfStyle w:val="001000000000" w:firstRow="0" w:lastRow="0" w:firstColumn="1" w:lastColumn="0" w:oddVBand="0" w:evenVBand="0" w:oddHBand="0" w:evenHBand="0" w:firstRowFirstColumn="0" w:firstRowLastColumn="0" w:lastRowFirstColumn="0" w:lastRowLastColumn="0"/>
            <w:tcW w:w="4517" w:type="dxa"/>
            <w:tcBorders>
              <w:left w:val="single" w:sz="4" w:space="0" w:color="auto"/>
              <w:bottom w:val="single" w:sz="4" w:space="0" w:color="auto"/>
            </w:tcBorders>
            <w:vAlign w:val="center"/>
          </w:tcPr>
          <w:p w14:paraId="75325874" w14:textId="77777777" w:rsidR="005130B7" w:rsidRPr="009F0ACC" w:rsidRDefault="005130B7" w:rsidP="00D21F2C">
            <w:pPr>
              <w:spacing w:line="240" w:lineRule="auto"/>
              <w:jc w:val="center"/>
            </w:pPr>
            <w:r>
              <w:t>Total Abnormal ventilation (%TCV)</w:t>
            </w:r>
          </w:p>
        </w:tc>
        <w:tc>
          <w:tcPr>
            <w:tcW w:w="1600" w:type="dxa"/>
            <w:tcBorders>
              <w:bottom w:val="single" w:sz="4" w:space="0" w:color="auto"/>
            </w:tcBorders>
            <w:vAlign w:val="center"/>
          </w:tcPr>
          <w:p w14:paraId="277849B6"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w:t>
            </w:r>
            <w:r>
              <w:t>86*</w:t>
            </w:r>
          </w:p>
        </w:tc>
        <w:tc>
          <w:tcPr>
            <w:tcW w:w="1447" w:type="dxa"/>
            <w:tcBorders>
              <w:bottom w:val="single" w:sz="4" w:space="0" w:color="auto"/>
            </w:tcBorders>
            <w:vAlign w:val="center"/>
          </w:tcPr>
          <w:p w14:paraId="4CB0906D"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t>0.005</w:t>
            </w:r>
          </w:p>
        </w:tc>
        <w:tc>
          <w:tcPr>
            <w:tcW w:w="1059" w:type="dxa"/>
            <w:tcBorders>
              <w:bottom w:val="single" w:sz="4" w:space="0" w:color="auto"/>
              <w:right w:val="single" w:sz="4" w:space="0" w:color="auto"/>
            </w:tcBorders>
            <w:vAlign w:val="center"/>
          </w:tcPr>
          <w:p w14:paraId="2CA1801D" w14:textId="77777777" w:rsidR="005130B7" w:rsidRPr="009F0ACC" w:rsidRDefault="005130B7" w:rsidP="00D21F2C">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0.</w:t>
            </w:r>
            <w:r>
              <w:t>81*</w:t>
            </w:r>
          </w:p>
        </w:tc>
      </w:tr>
    </w:tbl>
    <w:p w14:paraId="64635092" w14:textId="77777777" w:rsidR="005130B7" w:rsidRDefault="005130B7" w:rsidP="006717E0"/>
    <w:p w14:paraId="5FE47535" w14:textId="77777777" w:rsidR="009C47B9" w:rsidRDefault="009C47B9" w:rsidP="006717E0">
      <w:pPr>
        <w:sectPr w:rsidR="009C47B9" w:rsidSect="00756F0E">
          <w:headerReference w:type="default" r:id="rId84"/>
          <w:footerReference w:type="default" r:id="rId85"/>
          <w:pgSz w:w="11900" w:h="16840"/>
          <w:pgMar w:top="1440" w:right="1134" w:bottom="1440" w:left="1134" w:header="964" w:footer="964" w:gutter="0"/>
          <w:cols w:space="708"/>
          <w:docGrid w:linePitch="360"/>
        </w:sectPr>
      </w:pPr>
    </w:p>
    <w:p w14:paraId="0BC6F74C" w14:textId="113ACD0B" w:rsidR="008D7EF2" w:rsidRDefault="008D7EF2" w:rsidP="00D21F2C">
      <w:pPr>
        <w:jc w:val="center"/>
      </w:pPr>
      <w:r w:rsidRPr="008D7EF2">
        <w:rPr>
          <w:noProof/>
          <w:lang w:val="en-US"/>
        </w:rPr>
        <w:lastRenderedPageBreak/>
        <w:drawing>
          <wp:inline distT="0" distB="0" distL="0" distR="0" wp14:anchorId="17D8C6C9" wp14:editId="4B407CB2">
            <wp:extent cx="9029700" cy="4638166"/>
            <wp:effectExtent l="0" t="0" r="0" b="1016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elations.png"/>
                    <pic:cNvPicPr/>
                  </pic:nvPicPr>
                  <pic:blipFill>
                    <a:blip r:embed="rId86">
                      <a:extLst>
                        <a:ext uri="{28A0092B-C50C-407E-A947-70E740481C1C}">
                          <a14:useLocalDpi xmlns:a14="http://schemas.microsoft.com/office/drawing/2010/main" val="0"/>
                        </a:ext>
                      </a:extLst>
                    </a:blip>
                    <a:stretch>
                      <a:fillRect/>
                    </a:stretch>
                  </pic:blipFill>
                  <pic:spPr>
                    <a:xfrm>
                      <a:off x="0" y="0"/>
                      <a:ext cx="9030444" cy="4638548"/>
                    </a:xfrm>
                    <a:prstGeom prst="rect">
                      <a:avLst/>
                    </a:prstGeom>
                  </pic:spPr>
                </pic:pic>
              </a:graphicData>
            </a:graphic>
          </wp:inline>
        </w:drawing>
      </w:r>
    </w:p>
    <w:p w14:paraId="7C4E4CE8" w14:textId="172A44C5" w:rsidR="002C42A4" w:rsidRDefault="008D7EF2" w:rsidP="006717E0">
      <w:pPr>
        <w:pStyle w:val="Caption"/>
      </w:pPr>
      <w:bookmarkStart w:id="247" w:name="_Ref417033178"/>
      <w:bookmarkStart w:id="248" w:name="_Toc27383041"/>
      <w:r>
        <w:t xml:space="preserve">Figure </w:t>
      </w:r>
      <w:fldSimple w:instr=" STYLEREF 1 \s ">
        <w:r w:rsidR="00824FFE">
          <w:rPr>
            <w:noProof/>
          </w:rPr>
          <w:t>3</w:t>
        </w:r>
      </w:fldSimple>
      <w:r w:rsidR="00824FFE">
        <w:noBreakHyphen/>
      </w:r>
      <w:fldSimple w:instr=" SEQ Figure \* ARABIC \s 1 ">
        <w:r w:rsidR="00824FFE">
          <w:rPr>
            <w:noProof/>
          </w:rPr>
          <w:t>7</w:t>
        </w:r>
      </w:fldSimple>
      <w:bookmarkEnd w:id="247"/>
      <w:r>
        <w:t xml:space="preserve">: </w:t>
      </w:r>
      <w:r w:rsidR="005E6BBB">
        <w:rPr>
          <w:vertAlign w:val="superscript"/>
        </w:rPr>
        <w:t>3</w:t>
      </w:r>
      <w:r w:rsidR="005E6BBB">
        <w:t>He</w:t>
      </w:r>
      <w:r>
        <w:t xml:space="preserve"> MRI scatter-plots for VDP (top row) and </w:t>
      </w:r>
      <w:r w:rsidR="005E6BBB">
        <w:t>VH</w:t>
      </w:r>
      <w:r w:rsidR="005E6BBB">
        <w:rPr>
          <w:vertAlign w:val="subscript"/>
        </w:rPr>
        <w:t>I</w:t>
      </w:r>
      <w:r>
        <w:t xml:space="preserve"> (bottom row) against LCI, </w:t>
      </w:r>
      <w:r w:rsidR="005E6BBB">
        <w:t>S</w:t>
      </w:r>
      <w:r w:rsidR="005E6BBB">
        <w:rPr>
          <w:vertAlign w:val="subscript"/>
        </w:rPr>
        <w:t>acin</w:t>
      </w:r>
      <w:r>
        <w:t xml:space="preserve"> and </w:t>
      </w:r>
      <w:r w:rsidR="00DF2511">
        <w:t>FEV</w:t>
      </w:r>
      <w:r w:rsidR="00DF2511">
        <w:rPr>
          <w:vertAlign w:val="subscript"/>
        </w:rPr>
        <w:t>1</w:t>
      </w:r>
      <w:r>
        <w:t>.</w:t>
      </w:r>
      <w:bookmarkEnd w:id="248"/>
      <w:r>
        <w:t xml:space="preserve"> </w:t>
      </w:r>
    </w:p>
    <w:p w14:paraId="005EC8E6" w14:textId="40B745E9" w:rsidR="009C47B9" w:rsidRDefault="008D7EF2" w:rsidP="006717E0">
      <w:pPr>
        <w:pStyle w:val="Subtitle"/>
      </w:pPr>
      <w:r>
        <w:t xml:space="preserve">All </w:t>
      </w:r>
      <w:r w:rsidR="00602347">
        <w:t xml:space="preserve">Spearman </w:t>
      </w:r>
      <w:r>
        <w:t xml:space="preserve">correlations </w:t>
      </w:r>
      <w:r w:rsidR="0074310A">
        <w:t xml:space="preserve">are highly significant and </w:t>
      </w:r>
      <w:r>
        <w:t>have a p value &lt;0.001.</w:t>
      </w:r>
      <w:r w:rsidR="00F02D0D">
        <w:t xml:space="preserve"> Dotted lines represent the upper limit of normal for LCI and the lower limit of normal for </w:t>
      </w:r>
      <w:r w:rsidR="00DF2511">
        <w:t>FEV</w:t>
      </w:r>
      <w:r w:rsidR="00DF2511">
        <w:rPr>
          <w:vertAlign w:val="subscript"/>
        </w:rPr>
        <w:t>1</w:t>
      </w:r>
      <w:r w:rsidR="00F02D0D">
        <w:t>.</w:t>
      </w:r>
    </w:p>
    <w:p w14:paraId="5A714F63" w14:textId="77777777" w:rsidR="009C47B9" w:rsidRPr="009C47B9" w:rsidRDefault="009C47B9" w:rsidP="006717E0">
      <w:pPr>
        <w:sectPr w:rsidR="009C47B9" w:rsidRPr="009C47B9" w:rsidSect="00756F0E">
          <w:headerReference w:type="default" r:id="rId87"/>
          <w:pgSz w:w="16840" w:h="11900" w:orient="landscape"/>
          <w:pgMar w:top="1440" w:right="1134" w:bottom="1440" w:left="1134" w:header="964" w:footer="964" w:gutter="0"/>
          <w:cols w:space="708"/>
          <w:docGrid w:linePitch="360"/>
        </w:sectPr>
      </w:pPr>
    </w:p>
    <w:p w14:paraId="41264FE6" w14:textId="758EBFBE" w:rsidR="008D7EF2" w:rsidRDefault="008D7EF2" w:rsidP="006717E0">
      <w:pPr>
        <w:pStyle w:val="Caption"/>
      </w:pPr>
    </w:p>
    <w:p w14:paraId="6B09E5DD" w14:textId="7525AC58" w:rsidR="008D7EF2" w:rsidRDefault="008D7EF2" w:rsidP="00D21F2C">
      <w:pPr>
        <w:jc w:val="center"/>
      </w:pPr>
      <w:r w:rsidRPr="008D7EF2">
        <w:rPr>
          <w:noProof/>
          <w:lang w:val="en-US"/>
        </w:rPr>
        <w:drawing>
          <wp:inline distT="0" distB="0" distL="0" distR="0" wp14:anchorId="41518FED" wp14:editId="0E04871C">
            <wp:extent cx="9217033" cy="255016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ond_sacin.png"/>
                    <pic:cNvPicPr/>
                  </pic:nvPicPr>
                  <pic:blipFill>
                    <a:blip r:embed="rId88">
                      <a:extLst>
                        <a:ext uri="{28A0092B-C50C-407E-A947-70E740481C1C}">
                          <a14:useLocalDpi xmlns:a14="http://schemas.microsoft.com/office/drawing/2010/main" val="0"/>
                        </a:ext>
                      </a:extLst>
                    </a:blip>
                    <a:stretch>
                      <a:fillRect/>
                    </a:stretch>
                  </pic:blipFill>
                  <pic:spPr>
                    <a:xfrm>
                      <a:off x="0" y="0"/>
                      <a:ext cx="9218784" cy="2550645"/>
                    </a:xfrm>
                    <a:prstGeom prst="rect">
                      <a:avLst/>
                    </a:prstGeom>
                  </pic:spPr>
                </pic:pic>
              </a:graphicData>
            </a:graphic>
          </wp:inline>
        </w:drawing>
      </w:r>
    </w:p>
    <w:p w14:paraId="68DBB7F6" w14:textId="3FF7C2AD" w:rsidR="00804FCE" w:rsidRDefault="008D7EF2" w:rsidP="006717E0">
      <w:pPr>
        <w:pStyle w:val="Caption"/>
      </w:pPr>
      <w:bookmarkStart w:id="249" w:name="_Ref417034359"/>
      <w:bookmarkStart w:id="250" w:name="_Toc27383042"/>
      <w:r w:rsidRPr="00E341E9">
        <w:t xml:space="preserve">Figure </w:t>
      </w:r>
      <w:fldSimple w:instr=" STYLEREF 1 \s ">
        <w:r w:rsidR="00824FFE">
          <w:rPr>
            <w:noProof/>
          </w:rPr>
          <w:t>3</w:t>
        </w:r>
      </w:fldSimple>
      <w:r w:rsidR="00824FFE">
        <w:noBreakHyphen/>
      </w:r>
      <w:fldSimple w:instr=" SEQ Figure \* ARABIC \s 1 ">
        <w:r w:rsidR="00824FFE">
          <w:rPr>
            <w:noProof/>
          </w:rPr>
          <w:t>8</w:t>
        </w:r>
      </w:fldSimple>
      <w:bookmarkEnd w:id="249"/>
      <w:r w:rsidRPr="00E341E9">
        <w:t xml:space="preserve">: Scatterplots of </w:t>
      </w:r>
      <w:r w:rsidR="005E6BBB">
        <w:t>S</w:t>
      </w:r>
      <w:r w:rsidR="005E6BBB">
        <w:rPr>
          <w:vertAlign w:val="subscript"/>
        </w:rPr>
        <w:t>acin</w:t>
      </w:r>
      <w:r w:rsidRPr="00E341E9">
        <w:t xml:space="preserve"> and </w:t>
      </w:r>
      <w:r w:rsidR="005E6BBB">
        <w:t>S</w:t>
      </w:r>
      <w:r w:rsidR="005E6BBB">
        <w:rPr>
          <w:vertAlign w:val="subscript"/>
        </w:rPr>
        <w:t>cond</w:t>
      </w:r>
      <w:r w:rsidR="00602347">
        <w:t xml:space="preserve"> with</w:t>
      </w:r>
      <w:r w:rsidR="00F55DC5">
        <w:t>:</w:t>
      </w:r>
      <w:r w:rsidRPr="00E341E9">
        <w:t xml:space="preserve"> LCI, VDP and </w:t>
      </w:r>
      <w:r w:rsidR="005E6BBB">
        <w:t>VH</w:t>
      </w:r>
      <w:r w:rsidR="005E6BBB">
        <w:rPr>
          <w:vertAlign w:val="subscript"/>
        </w:rPr>
        <w:t>I</w:t>
      </w:r>
      <w:r w:rsidRPr="00E341E9">
        <w:t>.</w:t>
      </w:r>
      <w:bookmarkEnd w:id="250"/>
    </w:p>
    <w:p w14:paraId="5EBFFD89" w14:textId="1EF44F60" w:rsidR="009C47B9" w:rsidRPr="009C47B9" w:rsidRDefault="008D7EF2" w:rsidP="005206F2">
      <w:pPr>
        <w:pStyle w:val="Subtitle"/>
        <w:sectPr w:rsidR="009C47B9" w:rsidRPr="009C47B9" w:rsidSect="00756F0E">
          <w:pgSz w:w="16840" w:h="11900" w:orient="landscape"/>
          <w:pgMar w:top="1440" w:right="1134" w:bottom="1440" w:left="1134" w:header="964" w:footer="964" w:gutter="0"/>
          <w:cols w:space="708"/>
          <w:docGrid w:linePitch="360"/>
        </w:sectPr>
      </w:pPr>
      <w:r w:rsidRPr="00E341E9">
        <w:t xml:space="preserve"> </w:t>
      </w:r>
      <w:r w:rsidR="005E6BBB">
        <w:t>S</w:t>
      </w:r>
      <w:r w:rsidR="005E6BBB">
        <w:rPr>
          <w:vertAlign w:val="subscript"/>
        </w:rPr>
        <w:t>acin</w:t>
      </w:r>
      <w:r w:rsidR="00F02D0D" w:rsidRPr="00E341E9">
        <w:t xml:space="preserve"> </w:t>
      </w:r>
      <w:r w:rsidR="00A84109" w:rsidRPr="00E341E9">
        <w:t xml:space="preserve">(open circles, right Y axis) </w:t>
      </w:r>
      <w:r w:rsidR="00F02D0D" w:rsidRPr="00E341E9">
        <w:t xml:space="preserve">demonstrates significant correlations with LCI (r=0.86), VDP (r=0.84) and </w:t>
      </w:r>
      <w:r w:rsidR="005E6BBB">
        <w:t>VH</w:t>
      </w:r>
      <w:r w:rsidR="005E6BBB">
        <w:rPr>
          <w:vertAlign w:val="subscript"/>
        </w:rPr>
        <w:t>I</w:t>
      </w:r>
      <w:r w:rsidR="00F02D0D" w:rsidRPr="00E341E9">
        <w:t xml:space="preserve"> (r=0.82).</w:t>
      </w:r>
      <w:r w:rsidR="00F02D0D">
        <w:t xml:space="preserve"> </w:t>
      </w:r>
      <w:r w:rsidR="005E6BBB">
        <w:t>S</w:t>
      </w:r>
      <w:r w:rsidR="005E6BBB">
        <w:rPr>
          <w:vertAlign w:val="subscript"/>
        </w:rPr>
        <w:t>cond</w:t>
      </w:r>
      <w:r w:rsidRPr="00E341E9">
        <w:t xml:space="preserve"> </w:t>
      </w:r>
      <w:r w:rsidR="00A84109" w:rsidRPr="00E341E9">
        <w:t>(closed circles, left Y axis)</w:t>
      </w:r>
      <w:r w:rsidR="00A84109">
        <w:t xml:space="preserve"> </w:t>
      </w:r>
      <w:r w:rsidR="00F02D0D">
        <w:t xml:space="preserve">however </w:t>
      </w:r>
      <w:r w:rsidRPr="00E341E9">
        <w:t>consistently demonstrates a plateau effect with increased levels of disease severity, without evidence of statistical correlation.</w:t>
      </w:r>
      <w:r w:rsidR="005206F2">
        <w:t xml:space="preserve"> For LCI, the </w:t>
      </w:r>
      <w:r w:rsidR="005206F2" w:rsidRPr="00E341E9">
        <w:t>dashed line indi</w:t>
      </w:r>
      <w:r w:rsidR="005206F2">
        <w:t>cates the upper limit of normal.</w:t>
      </w:r>
    </w:p>
    <w:p w14:paraId="503EFCC9" w14:textId="05BD29BF" w:rsidR="00D21F2C" w:rsidRDefault="003F5C54" w:rsidP="006717E0">
      <w:r>
        <w:lastRenderedPageBreak/>
        <w:t xml:space="preserve">When assessing only the amount of </w:t>
      </w:r>
      <w:r w:rsidR="000520AB">
        <w:t xml:space="preserve">abnormally </w:t>
      </w:r>
      <w:r>
        <w:t xml:space="preserve">low ventilation present in the </w:t>
      </w:r>
      <w:r w:rsidR="005E6BBB">
        <w:rPr>
          <w:vertAlign w:val="superscript"/>
        </w:rPr>
        <w:t>3</w:t>
      </w:r>
      <w:r w:rsidR="005E6BBB">
        <w:t>He</w:t>
      </w:r>
      <w:r>
        <w:t xml:space="preserve"> Images</w:t>
      </w:r>
      <w:r w:rsidR="000520AB">
        <w:t>,</w:t>
      </w:r>
      <w:r>
        <w:t xml:space="preserve"> there was no correlation against any lung function metrics. However</w:t>
      </w:r>
      <w:r w:rsidR="005876E8">
        <w:t>,</w:t>
      </w:r>
      <w:r>
        <w:t xml:space="preserve"> when combining the amount of low ventilation </w:t>
      </w:r>
      <w:r w:rsidR="005876E8">
        <w:t>with</w:t>
      </w:r>
      <w:r>
        <w:t xml:space="preserve"> VDP to quantify the total abnormal ventilation, the correlations that were present for VDP were strengthened (LCI r=0.9</w:t>
      </w:r>
      <w:r w:rsidR="000520AB">
        <w:t xml:space="preserve"> (</w:t>
      </w:r>
      <w:r w:rsidR="000520AB">
        <w:fldChar w:fldCharType="begin"/>
      </w:r>
      <w:r w:rsidR="000520AB">
        <w:instrText xml:space="preserve"> REF _Ref418239962 \h </w:instrText>
      </w:r>
      <w:r w:rsidR="00305A97">
        <w:instrText xml:space="preserve"> \* MERGEFORMAT </w:instrText>
      </w:r>
      <w:r w:rsidR="000520AB">
        <w:fldChar w:fldCharType="separate"/>
      </w:r>
      <w:r w:rsidR="00140F11">
        <w:t xml:space="preserve">Figure </w:t>
      </w:r>
      <w:r w:rsidR="00140F11">
        <w:rPr>
          <w:noProof/>
        </w:rPr>
        <w:t>3</w:t>
      </w:r>
      <w:r w:rsidR="00140F11">
        <w:rPr>
          <w:noProof/>
        </w:rPr>
        <w:noBreakHyphen/>
        <w:t>9</w:t>
      </w:r>
      <w:r w:rsidR="000520AB">
        <w:fldChar w:fldCharType="end"/>
      </w:r>
      <w:r w:rsidR="000520AB">
        <w:t>)</w:t>
      </w:r>
      <w:r>
        <w:t xml:space="preserve">, </w:t>
      </w:r>
      <w:r w:rsidR="005E6BBB">
        <w:t>S</w:t>
      </w:r>
      <w:r w:rsidR="005E6BBB">
        <w:rPr>
          <w:vertAlign w:val="subscript"/>
        </w:rPr>
        <w:t>acin</w:t>
      </w:r>
      <w:r>
        <w:t xml:space="preserve"> r=0.9, RV/TLC r=0.85 and </w:t>
      </w:r>
      <w:r w:rsidR="00DF2511">
        <w:t>FEV</w:t>
      </w:r>
      <w:r w:rsidR="00DF2511">
        <w:rPr>
          <w:vertAlign w:val="subscript"/>
        </w:rPr>
        <w:t>1</w:t>
      </w:r>
      <w:r>
        <w:t xml:space="preserve"> r=-0.82). </w:t>
      </w:r>
      <w:r w:rsidR="007931BC">
        <w:fldChar w:fldCharType="begin"/>
      </w:r>
      <w:r w:rsidR="007931BC">
        <w:instrText xml:space="preserve"> REF _Ref418240580 \h </w:instrText>
      </w:r>
      <w:r w:rsidR="00305A97">
        <w:instrText xml:space="preserve"> \* MERGEFORMAT </w:instrText>
      </w:r>
      <w:r w:rsidR="007931BC">
        <w:fldChar w:fldCharType="separate"/>
      </w:r>
      <w:r w:rsidR="00140F11">
        <w:t xml:space="preserve">Figure </w:t>
      </w:r>
      <w:r w:rsidR="00140F11">
        <w:rPr>
          <w:noProof/>
        </w:rPr>
        <w:t>3</w:t>
      </w:r>
      <w:r w:rsidR="00140F11">
        <w:rPr>
          <w:noProof/>
        </w:rPr>
        <w:noBreakHyphen/>
        <w:t>10</w:t>
      </w:r>
      <w:r w:rsidR="007931BC">
        <w:fldChar w:fldCharType="end"/>
      </w:r>
      <w:r w:rsidR="007931BC">
        <w:t xml:space="preserve"> </w:t>
      </w:r>
      <w:r w:rsidR="005876E8">
        <w:t>shows</w:t>
      </w:r>
      <w:r w:rsidR="007931BC">
        <w:t xml:space="preserve"> that for individual patients, the amount of low ventilation present as a percentage of the whole lung, does not appear to increase with increasing disease severity.</w:t>
      </w:r>
      <w:r w:rsidR="005876E8">
        <w:t xml:space="preserve"> The addition of low ventilation </w:t>
      </w:r>
      <w:r w:rsidR="00F02D0D">
        <w:t>to</w:t>
      </w:r>
      <w:r w:rsidR="005876E8">
        <w:t xml:space="preserve"> VDP may add sensitivity </w:t>
      </w:r>
      <w:r w:rsidR="00F02D0D">
        <w:t>in patients with mild disease (</w:t>
      </w:r>
      <w:r w:rsidR="005876E8">
        <w:t>low VDP and low LCI values</w:t>
      </w:r>
      <w:r w:rsidR="00F02D0D">
        <w:t>),</w:t>
      </w:r>
      <w:r w:rsidR="005876E8">
        <w:t xml:space="preserve"> at detecting lung ventilation abnormalities.</w:t>
      </w:r>
    </w:p>
    <w:p w14:paraId="33A6D38B" w14:textId="77777777" w:rsidR="00D21F2C" w:rsidRDefault="00D21F2C" w:rsidP="006717E0"/>
    <w:p w14:paraId="1FEA4EFA" w14:textId="7F945B86" w:rsidR="00E341E9" w:rsidRDefault="008D7EF2" w:rsidP="00D21F2C">
      <w:pPr>
        <w:jc w:val="center"/>
      </w:pPr>
      <w:r w:rsidRPr="008D7EF2">
        <w:rPr>
          <w:noProof/>
          <w:lang w:val="en-US"/>
        </w:rPr>
        <w:drawing>
          <wp:inline distT="0" distB="0" distL="0" distR="0" wp14:anchorId="79882574" wp14:editId="43F6E606">
            <wp:extent cx="6019233" cy="1647669"/>
            <wp:effectExtent l="0" t="0" r="63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DP_Lowvent_Totalvent.png"/>
                    <pic:cNvPicPr/>
                  </pic:nvPicPr>
                  <pic:blipFill>
                    <a:blip r:embed="rId89">
                      <a:extLst>
                        <a:ext uri="{28A0092B-C50C-407E-A947-70E740481C1C}">
                          <a14:useLocalDpi xmlns:a14="http://schemas.microsoft.com/office/drawing/2010/main" val="0"/>
                        </a:ext>
                      </a:extLst>
                    </a:blip>
                    <a:stretch>
                      <a:fillRect/>
                    </a:stretch>
                  </pic:blipFill>
                  <pic:spPr>
                    <a:xfrm>
                      <a:off x="0" y="0"/>
                      <a:ext cx="6195660" cy="1695963"/>
                    </a:xfrm>
                    <a:prstGeom prst="rect">
                      <a:avLst/>
                    </a:prstGeom>
                  </pic:spPr>
                </pic:pic>
              </a:graphicData>
            </a:graphic>
          </wp:inline>
        </w:drawing>
      </w:r>
    </w:p>
    <w:p w14:paraId="2334C559" w14:textId="5AF966C7" w:rsidR="00A84109" w:rsidRDefault="008D7EF2" w:rsidP="006717E0">
      <w:pPr>
        <w:pStyle w:val="Caption"/>
      </w:pPr>
      <w:bookmarkStart w:id="251" w:name="_Ref418239962"/>
      <w:bookmarkStart w:id="252" w:name="_Toc27383043"/>
      <w:r>
        <w:t xml:space="preserve">Figure </w:t>
      </w:r>
      <w:fldSimple w:instr=" STYLEREF 1 \s ">
        <w:r w:rsidR="00824FFE">
          <w:rPr>
            <w:noProof/>
          </w:rPr>
          <w:t>3</w:t>
        </w:r>
      </w:fldSimple>
      <w:r w:rsidR="00824FFE">
        <w:noBreakHyphen/>
      </w:r>
      <w:fldSimple w:instr=" SEQ Figure \* ARABIC \s 1 ">
        <w:r w:rsidR="00824FFE">
          <w:rPr>
            <w:noProof/>
          </w:rPr>
          <w:t>9</w:t>
        </w:r>
      </w:fldSimple>
      <w:bookmarkEnd w:id="251"/>
      <w:r>
        <w:t xml:space="preserve">: Scatter-plots </w:t>
      </w:r>
      <w:r w:rsidR="00A84109">
        <w:t>of LCI against VDP, low ventilation and total abnormal ventilation.</w:t>
      </w:r>
      <w:bookmarkEnd w:id="252"/>
      <w:r w:rsidR="00A84109">
        <w:t xml:space="preserve"> </w:t>
      </w:r>
    </w:p>
    <w:p w14:paraId="4EB2426B" w14:textId="67DC3197" w:rsidR="008D7EF2" w:rsidRDefault="008D7EF2" w:rsidP="006717E0">
      <w:pPr>
        <w:pStyle w:val="Subtitle"/>
      </w:pPr>
      <w:r>
        <w:t xml:space="preserve">Spearman correlations demonstrating the relationship of LCI with VDP (p&lt;0.001), the amount of low ventilation (p&gt;0.05) and the total abnormal ventilation (VDP + low ventilation, p&lt;0.001). </w:t>
      </w:r>
    </w:p>
    <w:p w14:paraId="1E1CAAD6" w14:textId="77777777" w:rsidR="007931BC" w:rsidRDefault="007931BC" w:rsidP="006717E0"/>
    <w:p w14:paraId="3EF1C32F" w14:textId="77777777" w:rsidR="007931BC" w:rsidRDefault="007931BC" w:rsidP="00D21F2C">
      <w:pPr>
        <w:jc w:val="center"/>
      </w:pPr>
      <w:r>
        <w:rPr>
          <w:noProof/>
          <w:lang w:val="en-US"/>
        </w:rPr>
        <w:lastRenderedPageBreak/>
        <w:drawing>
          <wp:inline distT="0" distB="0" distL="0" distR="0" wp14:anchorId="42894543" wp14:editId="4E051296">
            <wp:extent cx="4675473" cy="4146523"/>
            <wp:effectExtent l="25400" t="25400" r="24130" b="196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DP&amp;lowventilation.jpg"/>
                    <pic:cNvPicPr/>
                  </pic:nvPicPr>
                  <pic:blipFill>
                    <a:blip r:embed="rId90">
                      <a:extLst>
                        <a:ext uri="{28A0092B-C50C-407E-A947-70E740481C1C}">
                          <a14:useLocalDpi xmlns:a14="http://schemas.microsoft.com/office/drawing/2010/main" val="0"/>
                        </a:ext>
                      </a:extLst>
                    </a:blip>
                    <a:stretch>
                      <a:fillRect/>
                    </a:stretch>
                  </pic:blipFill>
                  <pic:spPr>
                    <a:xfrm>
                      <a:off x="0" y="0"/>
                      <a:ext cx="4751296" cy="4213768"/>
                    </a:xfrm>
                    <a:prstGeom prst="rect">
                      <a:avLst/>
                    </a:prstGeom>
                    <a:ln>
                      <a:solidFill>
                        <a:schemeClr val="tx1"/>
                      </a:solidFill>
                    </a:ln>
                  </pic:spPr>
                </pic:pic>
              </a:graphicData>
            </a:graphic>
          </wp:inline>
        </w:drawing>
      </w:r>
    </w:p>
    <w:p w14:paraId="69F65E24" w14:textId="3D8F77B5" w:rsidR="00A84109" w:rsidRDefault="007931BC" w:rsidP="006717E0">
      <w:pPr>
        <w:pStyle w:val="Caption"/>
      </w:pPr>
      <w:bookmarkStart w:id="253" w:name="_Ref418240580"/>
      <w:bookmarkStart w:id="254" w:name="_Toc27383044"/>
      <w:r>
        <w:t xml:space="preserve">Figure </w:t>
      </w:r>
      <w:fldSimple w:instr=" STYLEREF 1 \s ">
        <w:r w:rsidR="00824FFE">
          <w:rPr>
            <w:noProof/>
          </w:rPr>
          <w:t>3</w:t>
        </w:r>
      </w:fldSimple>
      <w:r w:rsidR="00824FFE">
        <w:noBreakHyphen/>
      </w:r>
      <w:fldSimple w:instr=" SEQ Figure \* ARABIC \s 1 ">
        <w:r w:rsidR="00824FFE">
          <w:rPr>
            <w:noProof/>
          </w:rPr>
          <w:t>10</w:t>
        </w:r>
      </w:fldSimple>
      <w:bookmarkEnd w:id="253"/>
      <w:r>
        <w:t xml:space="preserve">: Individual patient’s </w:t>
      </w:r>
      <w:r w:rsidR="005E6BBB">
        <w:rPr>
          <w:vertAlign w:val="superscript"/>
        </w:rPr>
        <w:t>3</w:t>
      </w:r>
      <w:r w:rsidR="005E6BBB">
        <w:t>He</w:t>
      </w:r>
      <w:r w:rsidR="00A84109">
        <w:t xml:space="preserve"> ventilation percentages.</w:t>
      </w:r>
      <w:bookmarkEnd w:id="254"/>
    </w:p>
    <w:p w14:paraId="384956B8" w14:textId="43F030D9" w:rsidR="007931BC" w:rsidRDefault="00A84109" w:rsidP="006717E0">
      <w:pPr>
        <w:pStyle w:val="Subtitle"/>
      </w:pPr>
      <w:r>
        <w:t>Patients are ordered</w:t>
      </w:r>
      <w:r w:rsidR="007931BC">
        <w:t xml:space="preserve"> </w:t>
      </w:r>
      <w:r>
        <w:t>by the</w:t>
      </w:r>
      <w:r w:rsidR="007931BC">
        <w:t xml:space="preserve"> largest to smallest VDP from left to right. Each individual patient is represented by an individual bar and divided into three percentages</w:t>
      </w:r>
      <w:r w:rsidR="00F55DC5">
        <w:t>:</w:t>
      </w:r>
      <w:r w:rsidR="007931BC">
        <w:t xml:space="preserve"> VDP (red), abnormal low ventilated areas (blue) and normally ventilated areas (green). </w:t>
      </w:r>
    </w:p>
    <w:p w14:paraId="5483A7C9" w14:textId="4860951E" w:rsidR="002E6237" w:rsidRDefault="002E6237" w:rsidP="006717E0"/>
    <w:p w14:paraId="37A22FA0" w14:textId="13F93948" w:rsidR="005876E8" w:rsidRPr="005876E8" w:rsidRDefault="005876E8" w:rsidP="006717E0">
      <w:pPr>
        <w:pStyle w:val="Heading4"/>
      </w:pPr>
      <w:bookmarkStart w:id="255" w:name="_Ref21868991"/>
      <w:r>
        <w:t>Ventilation defect analysis</w:t>
      </w:r>
      <w:bookmarkEnd w:id="255"/>
    </w:p>
    <w:p w14:paraId="02491783" w14:textId="58E36A5D" w:rsidR="00903DFD" w:rsidRDefault="00553225" w:rsidP="006717E0">
      <w:r w:rsidRPr="00E21F9D">
        <w:t xml:space="preserve">The volume of the largest defect correlated significantly (p&lt;0.001) with VDP (r=0.97, </w:t>
      </w:r>
      <w:r w:rsidR="00FD09B2">
        <w:fldChar w:fldCharType="begin"/>
      </w:r>
      <w:r w:rsidR="00FD09B2">
        <w:instrText xml:space="preserve"> REF _Ref417039779 \h </w:instrText>
      </w:r>
      <w:r w:rsidR="00305A97">
        <w:instrText xml:space="preserve"> \* MERGEFORMAT </w:instrText>
      </w:r>
      <w:r w:rsidR="00FD09B2">
        <w:fldChar w:fldCharType="separate"/>
      </w:r>
      <w:r w:rsidR="00140F11">
        <w:t xml:space="preserve">Figure </w:t>
      </w:r>
      <w:r w:rsidR="00140F11">
        <w:rPr>
          <w:noProof/>
        </w:rPr>
        <w:t>3</w:t>
      </w:r>
      <w:r w:rsidR="00140F11">
        <w:rPr>
          <w:noProof/>
        </w:rPr>
        <w:noBreakHyphen/>
        <w:t>11</w:t>
      </w:r>
      <w:r w:rsidR="00FD09B2">
        <w:fldChar w:fldCharType="end"/>
      </w:r>
      <w:r w:rsidRPr="00E21F9D">
        <w:t xml:space="preserve">), LCI (r=0.85), </w:t>
      </w:r>
      <w:r w:rsidR="00DF2511">
        <w:t>FEV</w:t>
      </w:r>
      <w:r w:rsidR="00DF2511">
        <w:rPr>
          <w:vertAlign w:val="subscript"/>
        </w:rPr>
        <w:t>1</w:t>
      </w:r>
      <w:r w:rsidRPr="00E21F9D">
        <w:t xml:space="preserve"> (r=-0.80) and </w:t>
      </w:r>
      <w:r w:rsidR="005E6BBB">
        <w:t>S</w:t>
      </w:r>
      <w:r w:rsidR="005E6BBB">
        <w:rPr>
          <w:vertAlign w:val="subscript"/>
        </w:rPr>
        <w:t>acin</w:t>
      </w:r>
      <w:r w:rsidRPr="00E21F9D">
        <w:t xml:space="preserve"> (r=0.79) and the number of defects demonstrated a significant correlation with VDP (r=-0.86), LCI (-0.75), </w:t>
      </w:r>
      <w:r w:rsidR="00DF2511">
        <w:t>FEV</w:t>
      </w:r>
      <w:r w:rsidR="00DF2511">
        <w:rPr>
          <w:vertAlign w:val="subscript"/>
        </w:rPr>
        <w:t>1</w:t>
      </w:r>
      <w:r w:rsidRPr="00E21F9D">
        <w:rPr>
          <w:vertAlign w:val="subscript"/>
        </w:rPr>
        <w:t xml:space="preserve"> </w:t>
      </w:r>
      <w:r w:rsidRPr="00E21F9D">
        <w:t xml:space="preserve">(r=0.75) and </w:t>
      </w:r>
      <w:r w:rsidR="005E6BBB">
        <w:t>S</w:t>
      </w:r>
      <w:r w:rsidR="005E6BBB">
        <w:rPr>
          <w:vertAlign w:val="subscript"/>
        </w:rPr>
        <w:t>acin</w:t>
      </w:r>
      <w:r w:rsidRPr="00E21F9D">
        <w:t xml:space="preserve"> (r=-0.62). </w:t>
      </w:r>
    </w:p>
    <w:p w14:paraId="006C38CF" w14:textId="77777777" w:rsidR="00FB7168" w:rsidRDefault="00FB7168" w:rsidP="006717E0"/>
    <w:p w14:paraId="3B09C235" w14:textId="41A0C19C" w:rsidR="00FB7168" w:rsidRDefault="00FB7168" w:rsidP="006717E0">
      <w:r>
        <w:t>The size of the 2</w:t>
      </w:r>
      <w:r w:rsidRPr="003E3522">
        <w:rPr>
          <w:vertAlign w:val="superscript"/>
        </w:rPr>
        <w:t>nd</w:t>
      </w:r>
      <w:r>
        <w:t xml:space="preserve"> largest defect also significantly correlated with VDP (r= 0.98, p&lt;0.001) and the 3</w:t>
      </w:r>
      <w:r w:rsidRPr="003E3522">
        <w:rPr>
          <w:vertAlign w:val="superscript"/>
        </w:rPr>
        <w:t>rd</w:t>
      </w:r>
      <w:r>
        <w:t xml:space="preserve"> largest defect only had a weak correlation (r=0.39, p=0.02), whilst the fourth and fifth largest defect did not correlate to overall VDP (</w:t>
      </w:r>
      <w:r>
        <w:fldChar w:fldCharType="begin"/>
      </w:r>
      <w:r>
        <w:instrText xml:space="preserve"> REF _Ref422407753 \h </w:instrText>
      </w:r>
      <w:r w:rsidR="00305A97">
        <w:instrText xml:space="preserve"> \* MERGEFORMAT </w:instrText>
      </w:r>
      <w:r>
        <w:fldChar w:fldCharType="separate"/>
      </w:r>
      <w:r w:rsidR="00140F11">
        <w:t xml:space="preserve">Figure </w:t>
      </w:r>
      <w:r w:rsidR="00140F11">
        <w:rPr>
          <w:noProof/>
        </w:rPr>
        <w:t>3</w:t>
      </w:r>
      <w:r w:rsidR="00140F11">
        <w:rPr>
          <w:noProof/>
        </w:rPr>
        <w:noBreakHyphen/>
        <w:t>12</w:t>
      </w:r>
      <w:r>
        <w:fldChar w:fldCharType="end"/>
      </w:r>
      <w:r>
        <w:t xml:space="preserve">). </w:t>
      </w:r>
    </w:p>
    <w:p w14:paraId="0D77BD68" w14:textId="77777777" w:rsidR="00FB7168" w:rsidRDefault="00FB7168" w:rsidP="006717E0">
      <w:pPr>
        <w:sectPr w:rsidR="00FB7168" w:rsidSect="00756F0E">
          <w:headerReference w:type="default" r:id="rId91"/>
          <w:pgSz w:w="11900" w:h="16840"/>
          <w:pgMar w:top="1440" w:right="1134" w:bottom="1440" w:left="1134" w:header="964" w:footer="964" w:gutter="0"/>
          <w:cols w:space="708"/>
          <w:docGrid w:linePitch="360"/>
        </w:sectPr>
      </w:pPr>
    </w:p>
    <w:p w14:paraId="711BCA73" w14:textId="5A912650" w:rsidR="00FD09B2" w:rsidRDefault="00FD09B2" w:rsidP="006717E0"/>
    <w:p w14:paraId="4D3A0640" w14:textId="77777777" w:rsidR="00FD09B2" w:rsidRDefault="00E341E9" w:rsidP="00D21F2C">
      <w:pPr>
        <w:jc w:val="center"/>
      </w:pPr>
      <w:r>
        <w:rPr>
          <w:noProof/>
          <w:lang w:val="en-US"/>
        </w:rPr>
        <w:drawing>
          <wp:inline distT="0" distB="0" distL="0" distR="0" wp14:anchorId="5BAFD576" wp14:editId="4B548B58">
            <wp:extent cx="7861935" cy="4209616"/>
            <wp:effectExtent l="0" t="0" r="1206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ect correlations.png"/>
                    <pic:cNvPicPr/>
                  </pic:nvPicPr>
                  <pic:blipFill>
                    <a:blip r:embed="rId92">
                      <a:extLst>
                        <a:ext uri="{28A0092B-C50C-407E-A947-70E740481C1C}">
                          <a14:useLocalDpi xmlns:a14="http://schemas.microsoft.com/office/drawing/2010/main" val="0"/>
                        </a:ext>
                      </a:extLst>
                    </a:blip>
                    <a:stretch>
                      <a:fillRect/>
                    </a:stretch>
                  </pic:blipFill>
                  <pic:spPr>
                    <a:xfrm>
                      <a:off x="0" y="0"/>
                      <a:ext cx="7877936" cy="4218183"/>
                    </a:xfrm>
                    <a:prstGeom prst="rect">
                      <a:avLst/>
                    </a:prstGeom>
                  </pic:spPr>
                </pic:pic>
              </a:graphicData>
            </a:graphic>
          </wp:inline>
        </w:drawing>
      </w:r>
    </w:p>
    <w:p w14:paraId="08305E1C" w14:textId="10313637" w:rsidR="006228A9" w:rsidRDefault="00FD09B2" w:rsidP="006717E0">
      <w:pPr>
        <w:pStyle w:val="Caption"/>
      </w:pPr>
      <w:bookmarkStart w:id="256" w:name="_Ref417039779"/>
      <w:bookmarkStart w:id="257" w:name="_Toc27383045"/>
      <w:r>
        <w:t xml:space="preserve">Figure </w:t>
      </w:r>
      <w:fldSimple w:instr=" STYLEREF 1 \s ">
        <w:r w:rsidR="00824FFE">
          <w:rPr>
            <w:noProof/>
          </w:rPr>
          <w:t>3</w:t>
        </w:r>
      </w:fldSimple>
      <w:r w:rsidR="00824FFE">
        <w:noBreakHyphen/>
      </w:r>
      <w:fldSimple w:instr=" SEQ Figure \* ARABIC \s 1 ">
        <w:r w:rsidR="00824FFE">
          <w:rPr>
            <w:noProof/>
          </w:rPr>
          <w:t>11</w:t>
        </w:r>
      </w:fldSimple>
      <w:bookmarkEnd w:id="256"/>
      <w:r>
        <w:t xml:space="preserve">: </w:t>
      </w:r>
      <w:r w:rsidR="008C06A9">
        <w:t>T</w:t>
      </w:r>
      <w:r w:rsidRPr="00FD09B2">
        <w:t>he number of ventilation defects and the size of the largest defect</w:t>
      </w:r>
      <w:r w:rsidR="00F55DC5">
        <w:t>:</w:t>
      </w:r>
      <w:r w:rsidRPr="00FD09B2">
        <w:t xml:space="preserve"> against VDP, LCI and </w:t>
      </w:r>
      <w:r w:rsidR="00DF2511">
        <w:t>FEV</w:t>
      </w:r>
      <w:r w:rsidR="00DF2511">
        <w:rPr>
          <w:vertAlign w:val="subscript"/>
        </w:rPr>
        <w:t>1</w:t>
      </w:r>
      <w:r w:rsidRPr="00FD09B2">
        <w:t>.</w:t>
      </w:r>
      <w:bookmarkEnd w:id="257"/>
    </w:p>
    <w:p w14:paraId="5CD3EBB4" w14:textId="2B4EE50E" w:rsidR="00482AFB" w:rsidRDefault="00FD09B2" w:rsidP="006717E0">
      <w:pPr>
        <w:pStyle w:val="Subtitle"/>
      </w:pPr>
      <w:r w:rsidRPr="00FD09B2">
        <w:t xml:space="preserve">In each graph patients are divided into those with an </w:t>
      </w:r>
      <w:r w:rsidR="00DF2511">
        <w:t>FEV</w:t>
      </w:r>
      <w:r w:rsidR="00DF2511">
        <w:rPr>
          <w:vertAlign w:val="subscript"/>
        </w:rPr>
        <w:t>1</w:t>
      </w:r>
      <w:r w:rsidRPr="00FD09B2">
        <w:t xml:space="preserve"> z-score &lt;-1.64 (closed circles), or &gt;-1.64 (open circles). For </w:t>
      </w:r>
      <w:r w:rsidR="00DF2511">
        <w:t>FEV</w:t>
      </w:r>
      <w:r w:rsidR="00DF2511">
        <w:rPr>
          <w:vertAlign w:val="subscript"/>
        </w:rPr>
        <w:t>1</w:t>
      </w:r>
      <w:r w:rsidRPr="00FD09B2">
        <w:t xml:space="preserve"> the dashed line represents the lower limit of normal (-1.64</w:t>
      </w:r>
      <w:r w:rsidR="00164DEB">
        <w:t xml:space="preserve"> z-score</w:t>
      </w:r>
      <w:r w:rsidRPr="00FD09B2">
        <w:t>) and for LCI the dashed line represents the upper limit of normal (7.4). All Spearman correlations have a p-value &lt;0.001.</w:t>
      </w:r>
    </w:p>
    <w:p w14:paraId="24CDD37E" w14:textId="77777777" w:rsidR="00FB7168" w:rsidRDefault="00FB7168" w:rsidP="006717E0">
      <w:pPr>
        <w:sectPr w:rsidR="00FB7168" w:rsidSect="00756F0E">
          <w:headerReference w:type="default" r:id="rId93"/>
          <w:pgSz w:w="16840" w:h="11900" w:orient="landscape"/>
          <w:pgMar w:top="1440" w:right="1134" w:bottom="1440" w:left="1134" w:header="964" w:footer="964" w:gutter="0"/>
          <w:cols w:space="708"/>
          <w:docGrid w:linePitch="360"/>
        </w:sectPr>
      </w:pPr>
    </w:p>
    <w:p w14:paraId="1535A9E0" w14:textId="77777777" w:rsidR="003E3522" w:rsidRDefault="003E3522" w:rsidP="00077C9E">
      <w:pPr>
        <w:jc w:val="center"/>
      </w:pPr>
      <w:r>
        <w:rPr>
          <w:noProof/>
          <w:lang w:val="en-US"/>
        </w:rPr>
        <w:lastRenderedPageBreak/>
        <w:drawing>
          <wp:inline distT="0" distB="0" distL="0" distR="0" wp14:anchorId="1F8C5D58" wp14:editId="29417CEA">
            <wp:extent cx="4525371" cy="7643782"/>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fects vs VDP.tiff"/>
                    <pic:cNvPicPr/>
                  </pic:nvPicPr>
                  <pic:blipFill>
                    <a:blip r:embed="rId94">
                      <a:extLst>
                        <a:ext uri="{28A0092B-C50C-407E-A947-70E740481C1C}">
                          <a14:useLocalDpi xmlns:a14="http://schemas.microsoft.com/office/drawing/2010/main" val="0"/>
                        </a:ext>
                      </a:extLst>
                    </a:blip>
                    <a:stretch>
                      <a:fillRect/>
                    </a:stretch>
                  </pic:blipFill>
                  <pic:spPr>
                    <a:xfrm>
                      <a:off x="0" y="0"/>
                      <a:ext cx="4525371" cy="7643782"/>
                    </a:xfrm>
                    <a:prstGeom prst="rect">
                      <a:avLst/>
                    </a:prstGeom>
                  </pic:spPr>
                </pic:pic>
              </a:graphicData>
            </a:graphic>
          </wp:inline>
        </w:drawing>
      </w:r>
    </w:p>
    <w:p w14:paraId="27643346" w14:textId="0E707717" w:rsidR="006228A9" w:rsidRDefault="003E3522" w:rsidP="006717E0">
      <w:pPr>
        <w:pStyle w:val="Caption"/>
      </w:pPr>
      <w:bookmarkStart w:id="258" w:name="_Ref422407753"/>
      <w:bookmarkStart w:id="259" w:name="_Toc27383046"/>
      <w:r>
        <w:t xml:space="preserve">Figure </w:t>
      </w:r>
      <w:fldSimple w:instr=" STYLEREF 1 \s ">
        <w:r w:rsidR="00824FFE">
          <w:rPr>
            <w:noProof/>
          </w:rPr>
          <w:t>3</w:t>
        </w:r>
      </w:fldSimple>
      <w:r w:rsidR="00824FFE">
        <w:noBreakHyphen/>
      </w:r>
      <w:fldSimple w:instr=" SEQ Figure \* ARABIC \s 1 ">
        <w:r w:rsidR="00824FFE">
          <w:rPr>
            <w:noProof/>
          </w:rPr>
          <w:t>12</w:t>
        </w:r>
      </w:fldSimple>
      <w:bookmarkEnd w:id="258"/>
      <w:r>
        <w:t xml:space="preserve">: Scatter plots of </w:t>
      </w:r>
      <w:r w:rsidR="00FB7168">
        <w:t xml:space="preserve">total </w:t>
      </w:r>
      <w:r>
        <w:t>VDP compared to the size of the 5 largest ventilation defects</w:t>
      </w:r>
      <w:r w:rsidR="00FB7168">
        <w:t>.</w:t>
      </w:r>
      <w:bookmarkEnd w:id="259"/>
      <w:r w:rsidR="00FB7168">
        <w:t xml:space="preserve"> </w:t>
      </w:r>
    </w:p>
    <w:p w14:paraId="6CEC262D" w14:textId="50448944" w:rsidR="003E3522" w:rsidRDefault="00FB7168" w:rsidP="006717E0">
      <w:pPr>
        <w:pStyle w:val="Subtitle"/>
      </w:pPr>
      <w:r>
        <w:t xml:space="preserve">Each size defect is coloured in a consistent way throughout the thesis. Only the largest and second largest defect have a close relationship to overall VDP. </w:t>
      </w:r>
      <w:r w:rsidR="0006387B">
        <w:t xml:space="preserve">The box and whisker plot in the lower right panel represents the proportion of each of the five largest defects in comparison to the overall VDP for the whole cohort. From this it is clear that the first and second largest defects contribute most significantly to the overall VDP. </w:t>
      </w:r>
    </w:p>
    <w:p w14:paraId="5B6A8A49" w14:textId="77777777" w:rsidR="006228A9" w:rsidRPr="006228A9" w:rsidRDefault="006228A9" w:rsidP="006717E0"/>
    <w:p w14:paraId="4B5401F1" w14:textId="454CCEF7" w:rsidR="003E3522" w:rsidRDefault="003E3522" w:rsidP="006717E0">
      <w:r>
        <w:lastRenderedPageBreak/>
        <w:t xml:space="preserve">Patients in groups 1 and 2 visibly appeared to have large numbers of small volume defects scattered throughout the lungs. This is demonstrated in </w:t>
      </w:r>
      <w:r>
        <w:fldChar w:fldCharType="begin"/>
      </w:r>
      <w:r>
        <w:instrText xml:space="preserve"> REF _Ref422407854 \h </w:instrText>
      </w:r>
      <w:r w:rsidR="00305A97">
        <w:instrText xml:space="preserve"> \* MERGEFORMAT </w:instrText>
      </w:r>
      <w:r>
        <w:fldChar w:fldCharType="separate"/>
      </w:r>
      <w:r w:rsidR="00140F11">
        <w:t xml:space="preserve">Figure </w:t>
      </w:r>
      <w:r w:rsidR="00140F11">
        <w:rPr>
          <w:noProof/>
        </w:rPr>
        <w:t>3</w:t>
      </w:r>
      <w:r w:rsidR="00140F11">
        <w:rPr>
          <w:noProof/>
        </w:rPr>
        <w:noBreakHyphen/>
        <w:t>13</w:t>
      </w:r>
      <w:r>
        <w:fldChar w:fldCharType="end"/>
      </w:r>
      <w:r>
        <w:t xml:space="preserve">, where the location of these defects is not consistent, although many of these patients have a defect of some description in the lung </w:t>
      </w:r>
      <w:r w:rsidR="002E6237">
        <w:t>apices</w:t>
      </w:r>
      <w:r>
        <w:t>. This finding is consistent with patients in group 3 who have visibly much larger contiguous ventilation defects</w:t>
      </w:r>
      <w:r w:rsidR="002E6237">
        <w:t>,</w:t>
      </w:r>
      <w:r>
        <w:t xml:space="preserve"> which as a result are much less numerous. These patients all have severely affected upper lobes, with limited to no ventilation present for all of these patients </w:t>
      </w:r>
      <w:r w:rsidR="00164DEB">
        <w:t>(</w:t>
      </w:r>
      <w:r>
        <w:fldChar w:fldCharType="begin"/>
      </w:r>
      <w:r>
        <w:instrText xml:space="preserve"> REF _Ref422408175 \h </w:instrText>
      </w:r>
      <w:r w:rsidR="00305A97">
        <w:instrText xml:space="preserve"> \* MERGEFORMAT </w:instrText>
      </w:r>
      <w:r>
        <w:fldChar w:fldCharType="separate"/>
      </w:r>
      <w:r w:rsidR="00140F11">
        <w:t xml:space="preserve">Figure </w:t>
      </w:r>
      <w:r w:rsidR="00140F11">
        <w:rPr>
          <w:noProof/>
        </w:rPr>
        <w:t>3</w:t>
      </w:r>
      <w:r w:rsidR="00140F11">
        <w:rPr>
          <w:noProof/>
        </w:rPr>
        <w:noBreakHyphen/>
        <w:t>14</w:t>
      </w:r>
      <w:r>
        <w:fldChar w:fldCharType="end"/>
      </w:r>
      <w:r w:rsidR="00164DEB">
        <w:t>)</w:t>
      </w:r>
      <w:r>
        <w:t xml:space="preserve">. </w:t>
      </w:r>
      <w:r w:rsidR="005876E8">
        <w:t>The patients in group 3</w:t>
      </w:r>
      <w:r>
        <w:t xml:space="preserve"> all had a largest defect that accounted for at least 40% of the total VDP and a second largest defect that accounted for at least 27% of the total VDP. </w:t>
      </w:r>
    </w:p>
    <w:p w14:paraId="2EACB0F3" w14:textId="77777777" w:rsidR="006228A9" w:rsidRDefault="006228A9" w:rsidP="006717E0"/>
    <w:p w14:paraId="5DA19F18" w14:textId="77777777" w:rsidR="003E3522" w:rsidRDefault="003E3522" w:rsidP="00077C9E">
      <w:pPr>
        <w:jc w:val="center"/>
      </w:pPr>
      <w:r>
        <w:rPr>
          <w:noProof/>
          <w:lang w:val="en-US"/>
        </w:rPr>
        <w:drawing>
          <wp:inline distT="0" distB="0" distL="0" distR="0" wp14:anchorId="3AB7180A" wp14:editId="5660EEEC">
            <wp:extent cx="5755205" cy="5488940"/>
            <wp:effectExtent l="0" t="0" r="1079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 defect examples.tiff"/>
                    <pic:cNvPicPr/>
                  </pic:nvPicPr>
                  <pic:blipFill>
                    <a:blip r:embed="rId95">
                      <a:extLst>
                        <a:ext uri="{28A0092B-C50C-407E-A947-70E740481C1C}">
                          <a14:useLocalDpi xmlns:a14="http://schemas.microsoft.com/office/drawing/2010/main" val="0"/>
                        </a:ext>
                      </a:extLst>
                    </a:blip>
                    <a:stretch>
                      <a:fillRect/>
                    </a:stretch>
                  </pic:blipFill>
                  <pic:spPr>
                    <a:xfrm>
                      <a:off x="0" y="0"/>
                      <a:ext cx="5769579" cy="5502649"/>
                    </a:xfrm>
                    <a:prstGeom prst="rect">
                      <a:avLst/>
                    </a:prstGeom>
                  </pic:spPr>
                </pic:pic>
              </a:graphicData>
            </a:graphic>
          </wp:inline>
        </w:drawing>
      </w:r>
    </w:p>
    <w:p w14:paraId="12C4C04C" w14:textId="415D6FCC" w:rsidR="006228A9" w:rsidRDefault="003E3522" w:rsidP="006717E0">
      <w:pPr>
        <w:pStyle w:val="Caption"/>
      </w:pPr>
      <w:bookmarkStart w:id="260" w:name="_Ref422407854"/>
      <w:bookmarkStart w:id="261" w:name="_Toc27383047"/>
      <w:r>
        <w:t xml:space="preserve">Figure </w:t>
      </w:r>
      <w:fldSimple w:instr=" STYLEREF 1 \s ">
        <w:r w:rsidR="00824FFE">
          <w:rPr>
            <w:noProof/>
          </w:rPr>
          <w:t>3</w:t>
        </w:r>
      </w:fldSimple>
      <w:r w:rsidR="00824FFE">
        <w:noBreakHyphen/>
      </w:r>
      <w:fldSimple w:instr=" SEQ Figure \* ARABIC \s 1 ">
        <w:r w:rsidR="00824FFE">
          <w:rPr>
            <w:noProof/>
          </w:rPr>
          <w:t>13</w:t>
        </w:r>
      </w:fldSimple>
      <w:bookmarkEnd w:id="260"/>
      <w:r w:rsidR="00DF5596">
        <w:t xml:space="preserve">: </w:t>
      </w:r>
      <w:r w:rsidR="005E6BBB">
        <w:rPr>
          <w:vertAlign w:val="superscript"/>
        </w:rPr>
        <w:t>3</w:t>
      </w:r>
      <w:r w:rsidR="005E6BBB">
        <w:t>He</w:t>
      </w:r>
      <w:r w:rsidR="00DF5596">
        <w:t xml:space="preserve"> MRI 3D ventilation reconstruction in nine example patients</w:t>
      </w:r>
      <w:r>
        <w:t xml:space="preserve"> from groups 1 and 2.</w:t>
      </w:r>
      <w:bookmarkEnd w:id="261"/>
    </w:p>
    <w:p w14:paraId="2BB6D5AE" w14:textId="2111DCB5" w:rsidR="003E3522" w:rsidRDefault="003E3522" w:rsidP="006717E0">
      <w:pPr>
        <w:pStyle w:val="Subtitle"/>
      </w:pPr>
      <w:r>
        <w:t xml:space="preserve"> Ventilation defects are numerous and small in size and are scattered throughout the lung (each individual ventilation defect is represented by a different coloured mask, which is consistent throughout this work).</w:t>
      </w:r>
    </w:p>
    <w:p w14:paraId="77C66A06" w14:textId="77777777" w:rsidR="003E3522" w:rsidRDefault="003E3522" w:rsidP="00077C9E">
      <w:pPr>
        <w:jc w:val="center"/>
      </w:pPr>
      <w:r>
        <w:rPr>
          <w:noProof/>
          <w:lang w:val="en-US"/>
        </w:rPr>
        <w:lastRenderedPageBreak/>
        <w:drawing>
          <wp:inline distT="0" distB="0" distL="0" distR="0" wp14:anchorId="18C667D9" wp14:editId="2099864C">
            <wp:extent cx="5249788" cy="5255481"/>
            <wp:effectExtent l="0" t="0" r="8255"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ge defect examples.tiff"/>
                    <pic:cNvPicPr/>
                  </pic:nvPicPr>
                  <pic:blipFill>
                    <a:blip r:embed="rId96">
                      <a:extLst>
                        <a:ext uri="{28A0092B-C50C-407E-A947-70E740481C1C}">
                          <a14:useLocalDpi xmlns:a14="http://schemas.microsoft.com/office/drawing/2010/main" val="0"/>
                        </a:ext>
                      </a:extLst>
                    </a:blip>
                    <a:stretch>
                      <a:fillRect/>
                    </a:stretch>
                  </pic:blipFill>
                  <pic:spPr>
                    <a:xfrm>
                      <a:off x="0" y="0"/>
                      <a:ext cx="5262301" cy="5268007"/>
                    </a:xfrm>
                    <a:prstGeom prst="rect">
                      <a:avLst/>
                    </a:prstGeom>
                  </pic:spPr>
                </pic:pic>
              </a:graphicData>
            </a:graphic>
          </wp:inline>
        </w:drawing>
      </w:r>
    </w:p>
    <w:p w14:paraId="320D1E3D" w14:textId="0AB75826" w:rsidR="006228A9" w:rsidRDefault="003E3522" w:rsidP="006717E0">
      <w:pPr>
        <w:pStyle w:val="Caption"/>
      </w:pPr>
      <w:bookmarkStart w:id="262" w:name="_Ref422408175"/>
      <w:bookmarkStart w:id="263" w:name="_Toc27383048"/>
      <w:r>
        <w:t xml:space="preserve">Figure </w:t>
      </w:r>
      <w:fldSimple w:instr=" STYLEREF 1 \s ">
        <w:r w:rsidR="00824FFE">
          <w:rPr>
            <w:noProof/>
          </w:rPr>
          <w:t>3</w:t>
        </w:r>
      </w:fldSimple>
      <w:r w:rsidR="00824FFE">
        <w:noBreakHyphen/>
      </w:r>
      <w:fldSimple w:instr=" SEQ Figure \* ARABIC \s 1 ">
        <w:r w:rsidR="00824FFE">
          <w:rPr>
            <w:noProof/>
          </w:rPr>
          <w:t>14</w:t>
        </w:r>
      </w:fldSimple>
      <w:bookmarkEnd w:id="262"/>
      <w:r>
        <w:t xml:space="preserve">: </w:t>
      </w:r>
      <w:r w:rsidR="005E6BBB">
        <w:rPr>
          <w:vertAlign w:val="superscript"/>
        </w:rPr>
        <w:t>3</w:t>
      </w:r>
      <w:r w:rsidR="005E6BBB">
        <w:t>He</w:t>
      </w:r>
      <w:r w:rsidR="003561BC">
        <w:t xml:space="preserve"> MRI 3D ventilation reconstruction in n</w:t>
      </w:r>
      <w:r>
        <w:t xml:space="preserve">ine </w:t>
      </w:r>
      <w:r w:rsidR="003561BC">
        <w:t xml:space="preserve">patients </w:t>
      </w:r>
      <w:r>
        <w:t>from group 3.</w:t>
      </w:r>
      <w:bookmarkEnd w:id="263"/>
      <w:r>
        <w:t xml:space="preserve"> </w:t>
      </w:r>
    </w:p>
    <w:p w14:paraId="61FD4445" w14:textId="3C4DDA55" w:rsidR="003E3522" w:rsidRDefault="003E3522" w:rsidP="006717E0">
      <w:pPr>
        <w:pStyle w:val="Subtitle"/>
      </w:pPr>
      <w:r>
        <w:t>Ventilation defects are large and far less numerous. For all of the patients in group 3, the apexes and posterior aspects of the lungs are severely affected and it is evident from the images highlighted that often the whole of the upper portion of the images has no ventilation present.</w:t>
      </w:r>
    </w:p>
    <w:p w14:paraId="1C8EE617" w14:textId="77777777" w:rsidR="003E3522" w:rsidRPr="003E3522" w:rsidRDefault="003E3522" w:rsidP="006717E0"/>
    <w:p w14:paraId="37D14EAD" w14:textId="408BAD67" w:rsidR="000510BB" w:rsidRPr="007931BC" w:rsidRDefault="005E6BBB" w:rsidP="006717E0">
      <w:pPr>
        <w:pStyle w:val="Heading4"/>
      </w:pPr>
      <w:r>
        <w:rPr>
          <w:vertAlign w:val="superscript"/>
        </w:rPr>
        <w:t>3</w:t>
      </w:r>
      <w:r>
        <w:t>He</w:t>
      </w:r>
      <w:r w:rsidR="000510BB" w:rsidRPr="007931BC">
        <w:t xml:space="preserve"> Ventilation MRI in patients with normal </w:t>
      </w:r>
      <w:r w:rsidR="00DF2511">
        <w:t>FEV</w:t>
      </w:r>
      <w:r w:rsidR="00DF2511">
        <w:rPr>
          <w:vertAlign w:val="subscript"/>
        </w:rPr>
        <w:t>1</w:t>
      </w:r>
    </w:p>
    <w:p w14:paraId="73C4187D" w14:textId="77777777" w:rsidR="000510BB" w:rsidRDefault="000510BB" w:rsidP="006717E0"/>
    <w:p w14:paraId="0A45D825" w14:textId="52C9C86D" w:rsidR="00BE3D44" w:rsidRDefault="000510BB" w:rsidP="006717E0">
      <w:r>
        <w:t>Of the 35 patients assessed at baseline, 19 had a</w:t>
      </w:r>
      <w:r w:rsidR="005130B7">
        <w:t>n</w:t>
      </w:r>
      <w:r>
        <w:t xml:space="preserve"> </w:t>
      </w:r>
      <w:r w:rsidR="00DF2511">
        <w:t>FEV</w:t>
      </w:r>
      <w:r w:rsidR="00DF2511">
        <w:rPr>
          <w:vertAlign w:val="subscript"/>
        </w:rPr>
        <w:t>1</w:t>
      </w:r>
      <w:r w:rsidR="005130B7">
        <w:t xml:space="preserve"> within the normal range,</w:t>
      </w:r>
      <w:r>
        <w:t xml:space="preserve"> of which 14 were </w:t>
      </w:r>
      <w:r w:rsidR="005130B7">
        <w:t>children (</w:t>
      </w:r>
      <w:r>
        <w:t>&lt;16 years of age</w:t>
      </w:r>
      <w:r w:rsidR="005130B7">
        <w:t>)</w:t>
      </w:r>
      <w:r>
        <w:t>. In this sub-</w:t>
      </w:r>
      <w:r w:rsidR="00415DAC">
        <w:t>group</w:t>
      </w:r>
      <w:r w:rsidR="002E6237">
        <w:t xml:space="preserve"> analysis</w:t>
      </w:r>
      <w:r w:rsidR="005130B7">
        <w:t xml:space="preserve"> of patients with normal </w:t>
      </w:r>
      <w:r w:rsidR="00DF2511">
        <w:t>FEV</w:t>
      </w:r>
      <w:r w:rsidR="00DF2511">
        <w:rPr>
          <w:vertAlign w:val="subscript"/>
        </w:rPr>
        <w:t>1</w:t>
      </w:r>
      <w:r>
        <w:t xml:space="preserve">, the correlations </w:t>
      </w:r>
      <w:r w:rsidR="005130B7">
        <w:t xml:space="preserve">between </w:t>
      </w:r>
      <w:r w:rsidR="005E6BBB">
        <w:rPr>
          <w:vertAlign w:val="superscript"/>
        </w:rPr>
        <w:t>3</w:t>
      </w:r>
      <w:r w:rsidR="005E6BBB">
        <w:t>He</w:t>
      </w:r>
      <w:r w:rsidR="005130B7">
        <w:t xml:space="preserve"> MRI and</w:t>
      </w:r>
      <w:r>
        <w:t xml:space="preserve"> pulmonary function </w:t>
      </w:r>
      <w:r w:rsidR="005130B7">
        <w:t>metrics</w:t>
      </w:r>
      <w:r>
        <w:t xml:space="preserve"> were no longer </w:t>
      </w:r>
      <w:r w:rsidR="005130B7">
        <w:t>as strong</w:t>
      </w:r>
      <w:r>
        <w:t xml:space="preserve">. </w:t>
      </w:r>
      <w:r w:rsidR="00415DAC">
        <w:t>T</w:t>
      </w:r>
      <w:r>
        <w:t xml:space="preserve">here was a moderate correlation between both the </w:t>
      </w:r>
      <w:r w:rsidR="005130B7">
        <w:t xml:space="preserve">abnormally </w:t>
      </w:r>
      <w:r>
        <w:t>low ventilated volume, and the total abnormal</w:t>
      </w:r>
      <w:r w:rsidR="005130B7">
        <w:t>ly</w:t>
      </w:r>
      <w:r>
        <w:t xml:space="preserve"> ventilated volume (VDP +</w:t>
      </w:r>
      <w:r w:rsidR="005130B7">
        <w:t xml:space="preserve"> </w:t>
      </w:r>
      <w:r>
        <w:t xml:space="preserve">low ventilation) </w:t>
      </w:r>
      <w:r w:rsidR="002E6237">
        <w:t>against</w:t>
      </w:r>
      <w:r>
        <w:t xml:space="preserve"> LCI (r</w:t>
      </w:r>
      <w:r w:rsidR="003F5C54">
        <w:t>=</w:t>
      </w:r>
      <w:r>
        <w:t>0.50,</w:t>
      </w:r>
      <w:r w:rsidR="003F5C54">
        <w:t xml:space="preserve"> </w:t>
      </w:r>
      <w:r>
        <w:t>p</w:t>
      </w:r>
      <w:r w:rsidR="003F5C54">
        <w:t>=</w:t>
      </w:r>
      <w:r>
        <w:t>0.03 and r</w:t>
      </w:r>
      <w:r w:rsidR="003F5C54">
        <w:t>=0.49</w:t>
      </w:r>
      <w:r>
        <w:t>,</w:t>
      </w:r>
      <w:r w:rsidR="003F5C54">
        <w:t xml:space="preserve"> </w:t>
      </w:r>
      <w:r w:rsidR="00BE3D44">
        <w:t>p=0.0</w:t>
      </w:r>
      <w:r>
        <w:t xml:space="preserve">3 respectively), these correlations improved when </w:t>
      </w:r>
      <w:r w:rsidR="005E6BBB">
        <w:t>LCI</w:t>
      </w:r>
      <w:r w:rsidR="005E6BBB">
        <w:rPr>
          <w:vertAlign w:val="subscript"/>
        </w:rPr>
        <w:t>supine</w:t>
      </w:r>
      <w:r>
        <w:t xml:space="preserve"> was compared </w:t>
      </w:r>
      <w:r w:rsidR="003F5C54">
        <w:t>instead of LCI</w:t>
      </w:r>
      <w:r w:rsidR="002E6237">
        <w:t xml:space="preserve"> performed sitting</w:t>
      </w:r>
      <w:r w:rsidR="003F5C54">
        <w:t xml:space="preserve"> (r=0.65</w:t>
      </w:r>
      <w:r>
        <w:t>,</w:t>
      </w:r>
      <w:r w:rsidR="003F5C54">
        <w:t xml:space="preserve"> p=0.003, r=0.58</w:t>
      </w:r>
      <w:r>
        <w:t>,</w:t>
      </w:r>
      <w:r w:rsidR="003F5C54">
        <w:t xml:space="preserve"> </w:t>
      </w:r>
      <w:r>
        <w:t>p=0.009 respectively)</w:t>
      </w:r>
      <w:r w:rsidR="003F5C54">
        <w:t xml:space="preserve"> (</w:t>
      </w:r>
      <w:r w:rsidR="003F5C54">
        <w:fldChar w:fldCharType="begin"/>
      </w:r>
      <w:r w:rsidR="003F5C54">
        <w:instrText xml:space="preserve"> REF _Ref417040753 \h </w:instrText>
      </w:r>
      <w:r w:rsidR="00305A97">
        <w:instrText xml:space="preserve"> \* MERGEFORMAT </w:instrText>
      </w:r>
      <w:r w:rsidR="003F5C54">
        <w:fldChar w:fldCharType="separate"/>
      </w:r>
      <w:r w:rsidR="00140F11">
        <w:t xml:space="preserve">Figure </w:t>
      </w:r>
      <w:r w:rsidR="00140F11">
        <w:rPr>
          <w:noProof/>
        </w:rPr>
        <w:t>3</w:t>
      </w:r>
      <w:r w:rsidR="00140F11">
        <w:rPr>
          <w:noProof/>
        </w:rPr>
        <w:noBreakHyphen/>
        <w:t>15</w:t>
      </w:r>
      <w:r w:rsidR="003F5C54">
        <w:fldChar w:fldCharType="end"/>
      </w:r>
      <w:r w:rsidR="003F5C54">
        <w:t>)</w:t>
      </w:r>
      <w:r>
        <w:t xml:space="preserve">. </w:t>
      </w:r>
    </w:p>
    <w:p w14:paraId="7013BE60" w14:textId="77777777" w:rsidR="00BE3D44" w:rsidRDefault="00BE3D44" w:rsidP="006717E0"/>
    <w:p w14:paraId="4B724A9E" w14:textId="14EFD144" w:rsidR="000510BB" w:rsidRPr="00E57BCE" w:rsidRDefault="000510BB" w:rsidP="006717E0">
      <w:r>
        <w:lastRenderedPageBreak/>
        <w:t xml:space="preserve">In contrast, there was a much more consistent relationship with MBW metrics and </w:t>
      </w:r>
      <w:r w:rsidR="005E6BBB">
        <w:t>VH</w:t>
      </w:r>
      <w:r w:rsidR="005E6BBB">
        <w:rPr>
          <w:vertAlign w:val="subscript"/>
        </w:rPr>
        <w:t>I</w:t>
      </w:r>
      <w:r w:rsidR="003F5C54">
        <w:t xml:space="preserve"> (</w:t>
      </w:r>
      <w:r w:rsidR="003F5C54">
        <w:fldChar w:fldCharType="begin"/>
      </w:r>
      <w:r w:rsidR="003F5C54">
        <w:instrText xml:space="preserve"> REF _Ref417040850 \h </w:instrText>
      </w:r>
      <w:r w:rsidR="00305A97">
        <w:instrText xml:space="preserve"> \* MERGEFORMAT </w:instrText>
      </w:r>
      <w:r w:rsidR="003F5C54">
        <w:fldChar w:fldCharType="separate"/>
      </w:r>
      <w:r w:rsidR="00140F11">
        <w:t xml:space="preserve">Figure </w:t>
      </w:r>
      <w:r w:rsidR="00140F11">
        <w:rPr>
          <w:noProof/>
        </w:rPr>
        <w:t>3</w:t>
      </w:r>
      <w:r w:rsidR="00140F11">
        <w:rPr>
          <w:noProof/>
        </w:rPr>
        <w:noBreakHyphen/>
        <w:t>16</w:t>
      </w:r>
      <w:r w:rsidR="003F5C54">
        <w:fldChar w:fldCharType="end"/>
      </w:r>
      <w:r w:rsidR="003F5C54">
        <w:t>)</w:t>
      </w:r>
      <w:r>
        <w:t xml:space="preserve">. </w:t>
      </w:r>
      <w:r w:rsidR="005E6BBB">
        <w:t>S</w:t>
      </w:r>
      <w:r w:rsidR="005E6BBB">
        <w:rPr>
          <w:vertAlign w:val="subscript"/>
        </w:rPr>
        <w:t>acin</w:t>
      </w:r>
      <w:r>
        <w:t xml:space="preserve"> (r=0.72, p=0.001), LCI (r=0.65, p=0.003), </w:t>
      </w:r>
      <w:r w:rsidR="005E6BBB">
        <w:t>LCI</w:t>
      </w:r>
      <w:r w:rsidR="005E6BBB">
        <w:rPr>
          <w:vertAlign w:val="subscript"/>
        </w:rPr>
        <w:t>supine</w:t>
      </w:r>
      <w:r>
        <w:rPr>
          <w:vertAlign w:val="subscript"/>
        </w:rPr>
        <w:t xml:space="preserve"> </w:t>
      </w:r>
      <w:r w:rsidRPr="008D7026">
        <w:t>(r=0.64, p=</w:t>
      </w:r>
      <w:r>
        <w:t>0.003</w:t>
      </w:r>
      <w:r w:rsidRPr="008D7026">
        <w:t>)</w:t>
      </w:r>
      <w:r>
        <w:t xml:space="preserve"> and </w:t>
      </w:r>
      <w:r w:rsidR="005E6BBB">
        <w:t>S</w:t>
      </w:r>
      <w:r w:rsidR="005E6BBB">
        <w:rPr>
          <w:vertAlign w:val="subscript"/>
        </w:rPr>
        <w:t>cond</w:t>
      </w:r>
      <w:r>
        <w:t xml:space="preserve"> (r=0.48, p=0.04) all demonstrated significant correlations with </w:t>
      </w:r>
      <w:r w:rsidR="005E6BBB">
        <w:t>VH</w:t>
      </w:r>
      <w:r w:rsidR="005E6BBB">
        <w:rPr>
          <w:vertAlign w:val="subscript"/>
        </w:rPr>
        <w:t>I</w:t>
      </w:r>
      <w:r>
        <w:t xml:space="preserve">. As with VDP, </w:t>
      </w:r>
      <w:r w:rsidR="00DF2511">
        <w:t>FEV</w:t>
      </w:r>
      <w:r w:rsidR="00DF2511">
        <w:rPr>
          <w:vertAlign w:val="subscript"/>
        </w:rPr>
        <w:t>1</w:t>
      </w:r>
      <w:r>
        <w:t xml:space="preserve"> and other spirometry metrics demonstrated no si</w:t>
      </w:r>
      <w:r w:rsidR="00E57BCE">
        <w:t xml:space="preserve">gnificant correlation with </w:t>
      </w:r>
      <w:r w:rsidR="005E6BBB">
        <w:t>VH</w:t>
      </w:r>
      <w:r w:rsidR="005E6BBB">
        <w:rPr>
          <w:vertAlign w:val="subscript"/>
        </w:rPr>
        <w:t>I</w:t>
      </w:r>
      <w:r w:rsidR="00E57BCE">
        <w:t>.</w:t>
      </w:r>
    </w:p>
    <w:p w14:paraId="7AA57047" w14:textId="77777777" w:rsidR="000510BB" w:rsidRDefault="000510BB" w:rsidP="006717E0"/>
    <w:p w14:paraId="4F9D31DD" w14:textId="77777777" w:rsidR="003F5C54" w:rsidRDefault="00694E08" w:rsidP="00077C9E">
      <w:pPr>
        <w:jc w:val="center"/>
      </w:pPr>
      <w:r>
        <w:rPr>
          <w:noProof/>
          <w:lang w:val="en-US"/>
        </w:rPr>
        <w:drawing>
          <wp:inline distT="0" distB="0" distL="0" distR="0" wp14:anchorId="7E1CE374" wp14:editId="27B1F357">
            <wp:extent cx="6148591" cy="2913542"/>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FEV1_Lowvent_totalvent.png"/>
                    <pic:cNvPicPr/>
                  </pic:nvPicPr>
                  <pic:blipFill>
                    <a:blip r:embed="rId97">
                      <a:extLst>
                        <a:ext uri="{28A0092B-C50C-407E-A947-70E740481C1C}">
                          <a14:useLocalDpi xmlns:a14="http://schemas.microsoft.com/office/drawing/2010/main" val="0"/>
                        </a:ext>
                      </a:extLst>
                    </a:blip>
                    <a:stretch>
                      <a:fillRect/>
                    </a:stretch>
                  </pic:blipFill>
                  <pic:spPr>
                    <a:xfrm>
                      <a:off x="0" y="0"/>
                      <a:ext cx="6159807" cy="2918857"/>
                    </a:xfrm>
                    <a:prstGeom prst="rect">
                      <a:avLst/>
                    </a:prstGeom>
                  </pic:spPr>
                </pic:pic>
              </a:graphicData>
            </a:graphic>
          </wp:inline>
        </w:drawing>
      </w:r>
    </w:p>
    <w:p w14:paraId="02C9BE54" w14:textId="6B94D9ED" w:rsidR="006228A9" w:rsidRDefault="003F5C54" w:rsidP="006717E0">
      <w:pPr>
        <w:pStyle w:val="Caption"/>
      </w:pPr>
      <w:bookmarkStart w:id="264" w:name="_Ref417040753"/>
      <w:bookmarkStart w:id="265" w:name="_Toc27383049"/>
      <w:r>
        <w:t xml:space="preserve">Figure </w:t>
      </w:r>
      <w:fldSimple w:instr=" STYLEREF 1 \s ">
        <w:r w:rsidR="00824FFE">
          <w:rPr>
            <w:noProof/>
          </w:rPr>
          <w:t>3</w:t>
        </w:r>
      </w:fldSimple>
      <w:r w:rsidR="00824FFE">
        <w:noBreakHyphen/>
      </w:r>
      <w:fldSimple w:instr=" SEQ Figure \* ARABIC \s 1 ">
        <w:r w:rsidR="00824FFE">
          <w:rPr>
            <w:noProof/>
          </w:rPr>
          <w:t>15</w:t>
        </w:r>
      </w:fldSimple>
      <w:bookmarkEnd w:id="264"/>
      <w:r>
        <w:t xml:space="preserve">: Scatter plots </w:t>
      </w:r>
      <w:r w:rsidR="006228A9">
        <w:t>of LCI and LCI</w:t>
      </w:r>
      <w:r w:rsidR="006228A9" w:rsidRPr="006228A9">
        <w:rPr>
          <w:vertAlign w:val="subscript"/>
        </w:rPr>
        <w:t>supine</w:t>
      </w:r>
      <w:r w:rsidR="006228A9">
        <w:t xml:space="preserve"> </w:t>
      </w:r>
      <w:r w:rsidR="005206F2">
        <w:t>with</w:t>
      </w:r>
      <w:r w:rsidR="006228A9">
        <w:t xml:space="preserve"> VDP, low ventilation and total abnormal ventilation</w:t>
      </w:r>
      <w:bookmarkEnd w:id="265"/>
      <w:r w:rsidR="006228A9">
        <w:t xml:space="preserve"> </w:t>
      </w:r>
    </w:p>
    <w:p w14:paraId="505C2E6C" w14:textId="6832B190" w:rsidR="00694E08" w:rsidRDefault="005206F2" w:rsidP="006717E0">
      <w:pPr>
        <w:pStyle w:val="Subtitle"/>
      </w:pPr>
      <w:r>
        <w:t>Scatter plots depict only patients with normal FEV</w:t>
      </w:r>
      <w:r w:rsidRPr="006228A9">
        <w:rPr>
          <w:vertAlign w:val="subscript"/>
        </w:rPr>
        <w:t>1</w:t>
      </w:r>
      <w:r>
        <w:t xml:space="preserve">. </w:t>
      </w:r>
      <w:r w:rsidR="003F5C54">
        <w:t>Spearman correlations demonstrat</w:t>
      </w:r>
      <w:r w:rsidR="006228A9">
        <w:t>e</w:t>
      </w:r>
      <w:r w:rsidR="003F5C54">
        <w:t xml:space="preserve"> the relationship of LCI (performed as standard in the sitting posture) and </w:t>
      </w:r>
      <w:r w:rsidR="005E6BBB">
        <w:t>LCI</w:t>
      </w:r>
      <w:r w:rsidR="005E6BBB">
        <w:rPr>
          <w:vertAlign w:val="subscript"/>
        </w:rPr>
        <w:t>supine</w:t>
      </w:r>
      <w:r w:rsidR="003F5C54">
        <w:rPr>
          <w:vertAlign w:val="subscript"/>
        </w:rPr>
        <w:t xml:space="preserve"> </w:t>
      </w:r>
      <w:r w:rsidR="003F5C54" w:rsidRPr="003F5C54">
        <w:t>against VDP, low ventilation and total abnormal ventilation</w:t>
      </w:r>
      <w:r w:rsidR="003F5C54">
        <w:t xml:space="preserve"> in the patients with normal </w:t>
      </w:r>
      <w:r w:rsidR="00DF2511">
        <w:t>FEV</w:t>
      </w:r>
      <w:r w:rsidR="00DF2511">
        <w:rPr>
          <w:vertAlign w:val="subscript"/>
        </w:rPr>
        <w:t>1</w:t>
      </w:r>
      <w:r w:rsidR="003F5C54">
        <w:t xml:space="preserve">. </w:t>
      </w:r>
      <w:r w:rsidR="006228A9">
        <w:t>In this group of patients, LCI</w:t>
      </w:r>
      <w:r w:rsidR="006228A9" w:rsidRPr="006228A9">
        <w:rPr>
          <w:vertAlign w:val="subscript"/>
        </w:rPr>
        <w:t>supine</w:t>
      </w:r>
      <w:r w:rsidR="006228A9">
        <w:t xml:space="preserve"> correlations are stronger than when compared in the sitting position.</w:t>
      </w:r>
    </w:p>
    <w:p w14:paraId="31B612A5" w14:textId="77777777" w:rsidR="00C37C6B" w:rsidRPr="00C37C6B" w:rsidRDefault="00C37C6B" w:rsidP="006717E0"/>
    <w:p w14:paraId="269372E5" w14:textId="77777777" w:rsidR="003F5C54" w:rsidRDefault="00962824" w:rsidP="00077C9E">
      <w:pPr>
        <w:jc w:val="center"/>
      </w:pPr>
      <w:r>
        <w:rPr>
          <w:noProof/>
          <w:lang w:val="en-US"/>
        </w:rPr>
        <w:drawing>
          <wp:inline distT="0" distB="0" distL="0" distR="0" wp14:anchorId="19875B1E" wp14:editId="309FA9D7">
            <wp:extent cx="5319638" cy="2047099"/>
            <wp:effectExtent l="0" t="0" r="0" b="1079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FEV1_VHI_LCI_Sacin.png"/>
                    <pic:cNvPicPr/>
                  </pic:nvPicPr>
                  <pic:blipFill>
                    <a:blip r:embed="rId98">
                      <a:extLst>
                        <a:ext uri="{28A0092B-C50C-407E-A947-70E740481C1C}">
                          <a14:useLocalDpi xmlns:a14="http://schemas.microsoft.com/office/drawing/2010/main" val="0"/>
                        </a:ext>
                      </a:extLst>
                    </a:blip>
                    <a:stretch>
                      <a:fillRect/>
                    </a:stretch>
                  </pic:blipFill>
                  <pic:spPr>
                    <a:xfrm>
                      <a:off x="0" y="0"/>
                      <a:ext cx="5333736" cy="2052524"/>
                    </a:xfrm>
                    <a:prstGeom prst="rect">
                      <a:avLst/>
                    </a:prstGeom>
                  </pic:spPr>
                </pic:pic>
              </a:graphicData>
            </a:graphic>
          </wp:inline>
        </w:drawing>
      </w:r>
    </w:p>
    <w:p w14:paraId="344F4A08" w14:textId="15A13BB9" w:rsidR="00BE487C" w:rsidRDefault="003F5C54" w:rsidP="006717E0">
      <w:pPr>
        <w:pStyle w:val="Caption"/>
      </w:pPr>
      <w:bookmarkStart w:id="266" w:name="_Ref417040850"/>
      <w:bookmarkStart w:id="267" w:name="_Toc27383050"/>
      <w:r>
        <w:t xml:space="preserve">Figure </w:t>
      </w:r>
      <w:fldSimple w:instr=" STYLEREF 1 \s ">
        <w:r w:rsidR="00824FFE">
          <w:rPr>
            <w:noProof/>
          </w:rPr>
          <w:t>3</w:t>
        </w:r>
      </w:fldSimple>
      <w:r w:rsidR="00824FFE">
        <w:noBreakHyphen/>
      </w:r>
      <w:fldSimple w:instr=" SEQ Figure \* ARABIC \s 1 ">
        <w:r w:rsidR="00824FFE">
          <w:rPr>
            <w:noProof/>
          </w:rPr>
          <w:t>16</w:t>
        </w:r>
      </w:fldSimple>
      <w:bookmarkEnd w:id="266"/>
      <w:r w:rsidR="00602347">
        <w:t>: Scatter</w:t>
      </w:r>
      <w:r>
        <w:t xml:space="preserve">plots of </w:t>
      </w:r>
      <w:r w:rsidR="005E6BBB">
        <w:rPr>
          <w:vertAlign w:val="superscript"/>
        </w:rPr>
        <w:t>3</w:t>
      </w:r>
      <w:r w:rsidR="005E6BBB">
        <w:t>He</w:t>
      </w:r>
      <w:r>
        <w:t xml:space="preserve"> </w:t>
      </w:r>
      <w:r w:rsidR="005E6BBB">
        <w:t>VH</w:t>
      </w:r>
      <w:r w:rsidR="005E6BBB">
        <w:rPr>
          <w:vertAlign w:val="subscript"/>
        </w:rPr>
        <w:t>I</w:t>
      </w:r>
      <w:r w:rsidR="00602347">
        <w:t xml:space="preserve">, with </w:t>
      </w:r>
      <w:r>
        <w:t xml:space="preserve">LCI and </w:t>
      </w:r>
      <w:r w:rsidR="005E6BBB">
        <w:t>S</w:t>
      </w:r>
      <w:r w:rsidR="005E6BBB">
        <w:rPr>
          <w:vertAlign w:val="subscript"/>
        </w:rPr>
        <w:t>acin</w:t>
      </w:r>
      <w:r w:rsidR="007931BC">
        <w:t xml:space="preserve"> in patients with normal </w:t>
      </w:r>
      <w:r w:rsidR="00DF2511">
        <w:t>FEV</w:t>
      </w:r>
      <w:r w:rsidR="00DF2511">
        <w:rPr>
          <w:vertAlign w:val="subscript"/>
        </w:rPr>
        <w:t>1</w:t>
      </w:r>
      <w:r w:rsidR="007931BC">
        <w:t>.</w:t>
      </w:r>
      <w:bookmarkEnd w:id="267"/>
      <w:r w:rsidR="00BE487C" w:rsidRPr="00BE487C">
        <w:t xml:space="preserve"> </w:t>
      </w:r>
    </w:p>
    <w:p w14:paraId="35F0DDAC" w14:textId="5A98435D" w:rsidR="00962824" w:rsidRPr="00962824" w:rsidRDefault="00BE487C" w:rsidP="00BE487C">
      <w:pPr>
        <w:pStyle w:val="Subtitle"/>
      </w:pPr>
      <w:r>
        <w:t>Spearman correlations are depicted for LCI (p=0.003) and S</w:t>
      </w:r>
      <w:r w:rsidRPr="00BE487C">
        <w:rPr>
          <w:vertAlign w:val="subscript"/>
        </w:rPr>
        <w:t>acin</w:t>
      </w:r>
      <w:r>
        <w:t xml:space="preserve"> (p=0.001).</w:t>
      </w:r>
    </w:p>
    <w:p w14:paraId="7474DF0E" w14:textId="77777777" w:rsidR="00962824" w:rsidRDefault="00962824" w:rsidP="006717E0"/>
    <w:p w14:paraId="56776AA2" w14:textId="77777777" w:rsidR="00602347" w:rsidRDefault="00602347">
      <w:pPr>
        <w:spacing w:line="240" w:lineRule="auto"/>
        <w:ind w:right="0"/>
        <w:jc w:val="left"/>
        <w:rPr>
          <w:rFonts w:asciiTheme="majorHAnsi" w:eastAsiaTheme="majorEastAsia" w:hAnsiTheme="majorHAnsi" w:cstheme="majorBidi"/>
          <w:b/>
          <w:bCs/>
          <w:i/>
          <w:iCs/>
          <w:color w:val="000000" w:themeColor="text1"/>
        </w:rPr>
      </w:pPr>
      <w:r>
        <w:br w:type="page"/>
      </w:r>
    </w:p>
    <w:p w14:paraId="2CCA4DDA" w14:textId="78E3CE8A" w:rsidR="00903DFD" w:rsidRPr="009F0ACC" w:rsidRDefault="00903DFD" w:rsidP="006717E0">
      <w:pPr>
        <w:pStyle w:val="Heading4"/>
      </w:pPr>
      <w:r w:rsidRPr="009F0ACC">
        <w:lastRenderedPageBreak/>
        <w:t>Comparison of seated vs supine MBW data.</w:t>
      </w:r>
    </w:p>
    <w:p w14:paraId="68196E39" w14:textId="77777777" w:rsidR="00903DFD" w:rsidRPr="009F0ACC" w:rsidRDefault="00903DFD" w:rsidP="006717E0"/>
    <w:p w14:paraId="32A66C3B" w14:textId="5DA9E6B2" w:rsidR="00903DFD" w:rsidRPr="009F0ACC" w:rsidRDefault="003F5C54" w:rsidP="00185678">
      <w:r>
        <w:t xml:space="preserve">A detailed comparison </w:t>
      </w:r>
      <w:r w:rsidR="00BE3D44">
        <w:t>of</w:t>
      </w:r>
      <w:r>
        <w:t xml:space="preserve"> the effect of posture on MBW metrics can be found in </w:t>
      </w:r>
      <w:r w:rsidR="006228A9" w:rsidRPr="006228A9">
        <w:t>C</w:t>
      </w:r>
      <w:r w:rsidRPr="006228A9">
        <w:t>hapter</w:t>
      </w:r>
      <w:r w:rsidR="006228A9">
        <w:t xml:space="preserve"> </w:t>
      </w:r>
      <w:r w:rsidR="00185678">
        <w:fldChar w:fldCharType="begin"/>
      </w:r>
      <w:r w:rsidR="00185678">
        <w:instrText xml:space="preserve"> REF _Ref22846552 \r \h  \* MERGEFORMAT </w:instrText>
      </w:r>
      <w:r w:rsidR="00185678">
        <w:fldChar w:fldCharType="separate"/>
      </w:r>
      <w:r w:rsidR="00185678">
        <w:t>4.1</w:t>
      </w:r>
      <w:r w:rsidR="00185678">
        <w:fldChar w:fldCharType="end"/>
      </w:r>
      <w:r w:rsidR="00185678">
        <w:t xml:space="preserve"> (</w:t>
      </w:r>
      <w:r w:rsidR="00185678">
        <w:fldChar w:fldCharType="begin"/>
      </w:r>
      <w:r w:rsidR="00185678">
        <w:instrText xml:space="preserve"> REF _Ref22846552 \h  \* MERGEFORMAT </w:instrText>
      </w:r>
      <w:r w:rsidR="00185678">
        <w:fldChar w:fldCharType="separate"/>
      </w:r>
      <w:r w:rsidR="00185678">
        <w:t>The effect of posture on multiple breath washout</w:t>
      </w:r>
      <w:r w:rsidR="00185678">
        <w:fldChar w:fldCharType="end"/>
      </w:r>
      <w:r w:rsidR="00185678">
        <w:t>, p</w:t>
      </w:r>
      <w:r w:rsidR="00185678">
        <w:fldChar w:fldCharType="begin"/>
      </w:r>
      <w:r w:rsidR="00185678">
        <w:instrText xml:space="preserve"> PAGEREF _Ref22846552 \h </w:instrText>
      </w:r>
      <w:r w:rsidR="00185678">
        <w:fldChar w:fldCharType="separate"/>
      </w:r>
      <w:r w:rsidR="00185678">
        <w:rPr>
          <w:noProof/>
        </w:rPr>
        <w:t>155</w:t>
      </w:r>
      <w:r w:rsidR="00185678">
        <w:fldChar w:fldCharType="end"/>
      </w:r>
      <w:r w:rsidR="00185678">
        <w:t>)</w:t>
      </w:r>
      <w:r w:rsidR="005130B7">
        <w:rPr>
          <w:b/>
        </w:rPr>
        <w:t>.</w:t>
      </w:r>
      <w:r>
        <w:t xml:space="preserve"> </w:t>
      </w:r>
      <w:r w:rsidR="00903DFD" w:rsidRPr="009F0ACC">
        <w:t xml:space="preserve">Paired t-test analysis of LCI, FRC, </w:t>
      </w:r>
      <w:r w:rsidR="005E6BBB">
        <w:t>S</w:t>
      </w:r>
      <w:r w:rsidR="005E6BBB">
        <w:rPr>
          <w:vertAlign w:val="subscript"/>
        </w:rPr>
        <w:t>cond</w:t>
      </w:r>
      <w:r w:rsidR="00903DFD" w:rsidRPr="009F0ACC">
        <w:t xml:space="preserve"> and </w:t>
      </w:r>
      <w:r w:rsidR="005E6BBB">
        <w:t>S</w:t>
      </w:r>
      <w:r w:rsidR="005E6BBB">
        <w:rPr>
          <w:vertAlign w:val="subscript"/>
        </w:rPr>
        <w:t>acin</w:t>
      </w:r>
      <w:r w:rsidR="00903DFD" w:rsidRPr="009F0ACC">
        <w:t xml:space="preserve"> in the seated versus the supine posture w</w:t>
      </w:r>
      <w:r w:rsidR="00D641E9">
        <w:t>ere</w:t>
      </w:r>
      <w:r w:rsidR="00903DFD" w:rsidRPr="009F0ACC">
        <w:t xml:space="preserve"> performed as previously described </w:t>
      </w:r>
      <w:r w:rsidR="00903DFD" w:rsidRPr="009F0ACC">
        <w:fldChar w:fldCharType="begin">
          <w:fldData xml:space="preserve">PEVuZE5vdGU+PENpdGU+PEF1dGhvcj5TbWl0aDwvQXV0aG9yPjxZZWFyPjIwMTc8L1llYXI+PFJl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=
</w:fldData>
        </w:fldChar>
      </w:r>
      <w:r w:rsidR="00B86FC1">
        <w:instrText xml:space="preserve"> ADDIN EN.CITE </w:instrText>
      </w:r>
      <w:r w:rsidR="00B86FC1">
        <w:fldChar w:fldCharType="begin">
          <w:fldData xml:space="preserve">PEVuZE5vdGU+PENpdGU+PEF1dGhvcj5TbWl0aDwvQXV0aG9yPjxZZWFyPjIwMTc8L1llYXI+PFJl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=
</w:fldData>
        </w:fldChar>
      </w:r>
      <w:r w:rsidR="00B86FC1">
        <w:instrText xml:space="preserve"> ADDIN EN.CITE.DATA </w:instrText>
      </w:r>
      <w:r w:rsidR="00B86FC1">
        <w:fldChar w:fldCharType="end"/>
      </w:r>
      <w:r w:rsidR="00903DFD" w:rsidRPr="009F0ACC">
        <w:fldChar w:fldCharType="separate"/>
      </w:r>
      <w:r w:rsidR="00B86FC1">
        <w:rPr>
          <w:noProof/>
        </w:rPr>
        <w:t>[104]</w:t>
      </w:r>
      <w:r w:rsidR="00903DFD" w:rsidRPr="009F0ACC">
        <w:fldChar w:fldCharType="end"/>
      </w:r>
      <w:r w:rsidR="00903DFD" w:rsidRPr="009F0ACC">
        <w:t>.</w:t>
      </w:r>
      <w:r w:rsidR="00BE3D44" w:rsidRPr="00BE3D44">
        <w:t xml:space="preserve"> </w:t>
      </w:r>
      <w:r w:rsidR="00BE3D44" w:rsidRPr="009F0ACC">
        <w:t xml:space="preserve">FRC was significantly lower supine </w:t>
      </w:r>
      <w:r w:rsidR="00D641E9">
        <w:t xml:space="preserve">when </w:t>
      </w:r>
      <w:r w:rsidR="00BE3D44" w:rsidRPr="009F0ACC">
        <w:t>compared to seated (mean FRC of 1.4 vs 1.8 litres respectively, p&lt;0.001)</w:t>
      </w:r>
      <w:r w:rsidR="00BE3D44">
        <w:t>.</w:t>
      </w:r>
      <w:r w:rsidR="00903DFD" w:rsidRPr="009F0ACC">
        <w:t xml:space="preserve"> LCI was significantly lower in the seated position compared to supine (median LCI of 8.4 vs 9.6 respectively, p&lt;0.001). Despite this there was no significant difference for </w:t>
      </w:r>
      <w:r w:rsidR="005E6BBB">
        <w:t>S</w:t>
      </w:r>
      <w:r w:rsidR="005E6BBB">
        <w:rPr>
          <w:vertAlign w:val="subscript"/>
        </w:rPr>
        <w:t>cond</w:t>
      </w:r>
      <w:r w:rsidR="00903DFD" w:rsidRPr="009F0ACC">
        <w:t xml:space="preserve"> and </w:t>
      </w:r>
      <w:r w:rsidR="005E6BBB">
        <w:t>S</w:t>
      </w:r>
      <w:r w:rsidR="005E6BBB">
        <w:rPr>
          <w:vertAlign w:val="subscript"/>
        </w:rPr>
        <w:t>acin</w:t>
      </w:r>
      <w:r w:rsidR="00903DFD" w:rsidRPr="009F0ACC">
        <w:t xml:space="preserve"> between </w:t>
      </w:r>
      <w:r w:rsidR="00BE3D44">
        <w:t xml:space="preserve">the two different </w:t>
      </w:r>
      <w:r w:rsidR="00903DFD" w:rsidRPr="009F0ACC">
        <w:t>postures.</w:t>
      </w:r>
    </w:p>
    <w:p w14:paraId="5EA89EFE" w14:textId="78437777" w:rsidR="00324BD2" w:rsidRDefault="00324BD2" w:rsidP="006717E0">
      <w:pPr>
        <w:rPr>
          <w:color w:val="284777"/>
          <w:sz w:val="20"/>
          <w:szCs w:val="20"/>
        </w:rPr>
      </w:pPr>
    </w:p>
    <w:p w14:paraId="5BA0F10D" w14:textId="001AEE3F" w:rsidR="00D44280" w:rsidRDefault="00D44280" w:rsidP="006717E0">
      <w:pPr>
        <w:pStyle w:val="Heading3"/>
      </w:pPr>
      <w:bookmarkStart w:id="268" w:name="_Ref21781865"/>
      <w:bookmarkStart w:id="269" w:name="_Toc27382893"/>
      <w:r>
        <w:t xml:space="preserve">A comparison of </w:t>
      </w:r>
      <w:r w:rsidR="005E6BBB">
        <w:rPr>
          <w:vertAlign w:val="superscript"/>
        </w:rPr>
        <w:t>3</w:t>
      </w:r>
      <w:r w:rsidR="005E6BBB">
        <w:t>He</w:t>
      </w:r>
      <w:r>
        <w:t xml:space="preserve"> and </w:t>
      </w:r>
      <w:r w:rsidR="005E6BBB">
        <w:rPr>
          <w:vertAlign w:val="superscript"/>
        </w:rPr>
        <w:t>129</w:t>
      </w:r>
      <w:r w:rsidR="005E6BBB">
        <w:t>Xe</w:t>
      </w:r>
      <w:r>
        <w:t xml:space="preserve"> ventilation MRI</w:t>
      </w:r>
      <w:bookmarkEnd w:id="268"/>
      <w:bookmarkEnd w:id="269"/>
    </w:p>
    <w:p w14:paraId="1D210B8B" w14:textId="77777777" w:rsidR="004F396A" w:rsidRDefault="004F396A" w:rsidP="006717E0"/>
    <w:p w14:paraId="4A752FD3" w14:textId="3B0B48A8" w:rsidR="00A649F2" w:rsidRDefault="00A649F2" w:rsidP="006717E0">
      <w:r>
        <w:t xml:space="preserve">Out of the cohort of 35 patients, four did not </w:t>
      </w:r>
      <w:r w:rsidR="00D641E9">
        <w:t>complete</w:t>
      </w:r>
      <w:r>
        <w:t xml:space="preserve"> a </w:t>
      </w:r>
      <w:r w:rsidR="005E6BBB">
        <w:rPr>
          <w:vertAlign w:val="superscript"/>
        </w:rPr>
        <w:t>129</w:t>
      </w:r>
      <w:r w:rsidR="005E6BBB">
        <w:t>Xe</w:t>
      </w:r>
      <w:r w:rsidR="00D641E9">
        <w:t xml:space="preserve"> ventilation MRI scan </w:t>
      </w:r>
      <w:r>
        <w:t xml:space="preserve">due to errors during acquisition. </w:t>
      </w:r>
      <w:r w:rsidR="00324BD2">
        <w:t xml:space="preserve">These errors related to poor image SNR in three patients (the images </w:t>
      </w:r>
      <w:r w:rsidR="00C83557">
        <w:t xml:space="preserve">were </w:t>
      </w:r>
      <w:r w:rsidR="00324BD2">
        <w:t xml:space="preserve">too poor quality to quantify) and a hardware failure for the other patient. </w:t>
      </w:r>
      <w:r>
        <w:t>31 children and adults with CF were therefore assessed</w:t>
      </w:r>
      <w:r w:rsidR="00164DEB">
        <w:t xml:space="preserve"> with paired </w:t>
      </w:r>
      <w:r w:rsidR="005E6BBB">
        <w:rPr>
          <w:vertAlign w:val="superscript"/>
        </w:rPr>
        <w:t>3</w:t>
      </w:r>
      <w:r w:rsidR="005E6BBB">
        <w:t>He</w:t>
      </w:r>
      <w:r w:rsidR="00164DEB">
        <w:t xml:space="preserve"> and </w:t>
      </w:r>
      <w:r w:rsidR="005E6BBB">
        <w:rPr>
          <w:vertAlign w:val="superscript"/>
        </w:rPr>
        <w:t>129</w:t>
      </w:r>
      <w:r w:rsidR="005E6BBB">
        <w:t>Xe</w:t>
      </w:r>
      <w:r w:rsidR="00164DEB">
        <w:t xml:space="preserve"> MRI</w:t>
      </w:r>
      <w:r>
        <w:t xml:space="preserve">. </w:t>
      </w:r>
      <w:r w:rsidR="005130B7">
        <w:t>Patient</w:t>
      </w:r>
      <w:r>
        <w:t xml:space="preserve"> demographics, MRI metrics and lung function are detailed </w:t>
      </w:r>
      <w:r w:rsidRPr="00A649F2">
        <w:t xml:space="preserve">in </w:t>
      </w:r>
      <w:r w:rsidRPr="00A649F2">
        <w:fldChar w:fldCharType="begin"/>
      </w:r>
      <w:r w:rsidRPr="00A649F2">
        <w:instrText xml:space="preserve"> REF _Ref416094979 \h </w:instrText>
      </w:r>
      <w:r w:rsidR="00305A97">
        <w:instrText xml:space="preserve"> \* MERGEFORMAT </w:instrText>
      </w:r>
      <w:r w:rsidRPr="00A649F2">
        <w:fldChar w:fldCharType="separate"/>
      </w:r>
      <w:r w:rsidR="00140F11" w:rsidRPr="00FA0AD2">
        <w:t xml:space="preserve">Table </w:t>
      </w:r>
      <w:r w:rsidR="00140F11">
        <w:rPr>
          <w:noProof/>
        </w:rPr>
        <w:t>3</w:t>
      </w:r>
      <w:r w:rsidR="00140F11">
        <w:rPr>
          <w:noProof/>
        </w:rPr>
        <w:noBreakHyphen/>
        <w:t>3</w:t>
      </w:r>
      <w:r w:rsidRPr="00A649F2">
        <w:fldChar w:fldCharType="end"/>
      </w:r>
      <w:r>
        <w:t xml:space="preserve">. 16 patients (51.6%) had a normal </w:t>
      </w:r>
      <w:r w:rsidR="00DF2511">
        <w:t>FEV</w:t>
      </w:r>
      <w:r w:rsidR="00DF2511">
        <w:rPr>
          <w:vertAlign w:val="subscript"/>
        </w:rPr>
        <w:t>1</w:t>
      </w:r>
      <w:r>
        <w:t xml:space="preserve"> value (&gt;-1.64 z-score) and four (12.9%) had a normal LCI value.</w:t>
      </w:r>
      <w:r w:rsidRPr="00025B62">
        <w:t xml:space="preserve"> </w:t>
      </w:r>
    </w:p>
    <w:p w14:paraId="0CB87F22" w14:textId="77777777" w:rsidR="00A649F2" w:rsidRDefault="00A649F2" w:rsidP="006717E0"/>
    <w:p w14:paraId="5516647B" w14:textId="07BEFAD1" w:rsidR="00C858E3" w:rsidRDefault="00A649F2" w:rsidP="006717E0">
      <w:pPr>
        <w:pStyle w:val="Caption"/>
      </w:pPr>
      <w:bookmarkStart w:id="270" w:name="_Ref416094979"/>
      <w:bookmarkStart w:id="271" w:name="_Toc27382979"/>
      <w:bookmarkStart w:id="272" w:name="_Ref416094954"/>
      <w:r w:rsidRPr="00FA0AD2">
        <w:t xml:space="preserve">Table </w:t>
      </w:r>
      <w:fldSimple w:instr=" STYLEREF 1 \s ">
        <w:r w:rsidR="00140F11">
          <w:rPr>
            <w:noProof/>
          </w:rPr>
          <w:t>3</w:t>
        </w:r>
      </w:fldSimple>
      <w:r w:rsidR="004B6530">
        <w:noBreakHyphen/>
      </w:r>
      <w:fldSimple w:instr=" SEQ Table \* ARABIC \s 1 ">
        <w:r w:rsidR="00140F11">
          <w:rPr>
            <w:noProof/>
          </w:rPr>
          <w:t>3</w:t>
        </w:r>
      </w:fldSimple>
      <w:bookmarkEnd w:id="270"/>
      <w:r w:rsidRPr="00FA0AD2">
        <w:t xml:space="preserve">: </w:t>
      </w:r>
      <w:r>
        <w:t>Baseline s</w:t>
      </w:r>
      <w:r w:rsidRPr="00FA0AD2">
        <w:t>ubject demographics, lung function and MRI metrics</w:t>
      </w:r>
      <w:r>
        <w:t>.</w:t>
      </w:r>
      <w:bookmarkEnd w:id="271"/>
      <w:r>
        <w:t xml:space="preserve"> </w:t>
      </w:r>
    </w:p>
    <w:p w14:paraId="1CF1E7C9" w14:textId="0F5608EA" w:rsidR="00A649F2" w:rsidRDefault="00A649F2" w:rsidP="006717E0">
      <w:pPr>
        <w:pStyle w:val="Subtitle"/>
      </w:pPr>
      <w:r>
        <w:t xml:space="preserve">* denotes a significant (p&lt;0.05) difference between </w:t>
      </w:r>
      <w:r w:rsidR="005E6BBB">
        <w:rPr>
          <w:vertAlign w:val="superscript"/>
        </w:rPr>
        <w:t>3</w:t>
      </w:r>
      <w:r w:rsidR="005E6BBB">
        <w:t>He</w:t>
      </w:r>
      <w:r>
        <w:t xml:space="preserve"> and </w:t>
      </w:r>
      <w:bookmarkEnd w:id="272"/>
      <w:r w:rsidR="005E6BBB">
        <w:rPr>
          <w:vertAlign w:val="superscript"/>
        </w:rPr>
        <w:t>129</w:t>
      </w:r>
      <w:r w:rsidR="005E6BBB">
        <w:t>Xe</w:t>
      </w:r>
      <w:r w:rsidR="00C83557">
        <w:t>.</w:t>
      </w:r>
    </w:p>
    <w:p w14:paraId="0EEC7774" w14:textId="77777777" w:rsidR="00C858E3" w:rsidRPr="00C858E3" w:rsidRDefault="00C858E3" w:rsidP="006717E0"/>
    <w:tbl>
      <w:tblPr>
        <w:tblStyle w:val="LightShading"/>
        <w:tblW w:w="9252" w:type="dxa"/>
        <w:jc w:val="center"/>
        <w:tblLook w:val="06A0" w:firstRow="1" w:lastRow="0" w:firstColumn="1" w:lastColumn="0" w:noHBand="1" w:noVBand="1"/>
      </w:tblPr>
      <w:tblGrid>
        <w:gridCol w:w="4275"/>
        <w:gridCol w:w="2149"/>
        <w:gridCol w:w="2828"/>
      </w:tblGrid>
      <w:tr w:rsidR="00A649F2" w14:paraId="7C3312AD" w14:textId="77777777" w:rsidTr="00077C9E">
        <w:trPr>
          <w:cnfStyle w:val="100000000000" w:firstRow="1" w:lastRow="0" w:firstColumn="0" w:lastColumn="0" w:oddVBand="0" w:evenVBand="0" w:oddHBand="0"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4275" w:type="dxa"/>
            <w:tcBorders>
              <w:top w:val="single" w:sz="4" w:space="0" w:color="auto"/>
              <w:left w:val="single" w:sz="4" w:space="0" w:color="auto"/>
            </w:tcBorders>
            <w:vAlign w:val="center"/>
          </w:tcPr>
          <w:p w14:paraId="0755D8D9" w14:textId="77777777" w:rsidR="00A649F2" w:rsidRDefault="00A649F2" w:rsidP="00077C9E">
            <w:pPr>
              <w:spacing w:line="240" w:lineRule="auto"/>
              <w:jc w:val="center"/>
            </w:pPr>
          </w:p>
        </w:tc>
        <w:tc>
          <w:tcPr>
            <w:tcW w:w="4977" w:type="dxa"/>
            <w:gridSpan w:val="2"/>
            <w:tcBorders>
              <w:top w:val="single" w:sz="4" w:space="0" w:color="auto"/>
              <w:right w:val="single" w:sz="4" w:space="0" w:color="auto"/>
            </w:tcBorders>
            <w:vAlign w:val="center"/>
          </w:tcPr>
          <w:p w14:paraId="036CB39C" w14:textId="77777777" w:rsidR="00A649F2" w:rsidRDefault="00A649F2" w:rsidP="00077C9E">
            <w:pPr>
              <w:spacing w:line="240" w:lineRule="auto"/>
              <w:jc w:val="center"/>
              <w:cnfStyle w:val="100000000000" w:firstRow="1" w:lastRow="0" w:firstColumn="0" w:lastColumn="0" w:oddVBand="0" w:evenVBand="0" w:oddHBand="0" w:evenHBand="0" w:firstRowFirstColumn="0" w:firstRowLastColumn="0" w:lastRowFirstColumn="0" w:lastRowLastColumn="0"/>
            </w:pPr>
            <w:r>
              <w:t>Median (IQR)</w:t>
            </w:r>
          </w:p>
        </w:tc>
      </w:tr>
      <w:tr w:rsidR="00A649F2" w14:paraId="6407EC4C" w14:textId="77777777" w:rsidTr="00077C9E">
        <w:trPr>
          <w:trHeight w:val="340"/>
          <w:jc w:val="center"/>
        </w:trPr>
        <w:tc>
          <w:tcPr>
            <w:cnfStyle w:val="001000000000" w:firstRow="0" w:lastRow="0" w:firstColumn="1" w:lastColumn="0" w:oddVBand="0" w:evenVBand="0" w:oddHBand="0" w:evenHBand="0" w:firstRowFirstColumn="0" w:firstRowLastColumn="0" w:lastRowFirstColumn="0" w:lastRowLastColumn="0"/>
            <w:tcW w:w="4275" w:type="dxa"/>
            <w:tcBorders>
              <w:left w:val="single" w:sz="4" w:space="0" w:color="auto"/>
            </w:tcBorders>
            <w:vAlign w:val="center"/>
          </w:tcPr>
          <w:p w14:paraId="4E608117" w14:textId="77777777" w:rsidR="00A649F2" w:rsidRDefault="00A649F2" w:rsidP="00077C9E">
            <w:pPr>
              <w:spacing w:line="240" w:lineRule="auto"/>
              <w:jc w:val="center"/>
            </w:pPr>
            <w:r>
              <w:t>Age (years)</w:t>
            </w:r>
          </w:p>
        </w:tc>
        <w:tc>
          <w:tcPr>
            <w:tcW w:w="4977" w:type="dxa"/>
            <w:gridSpan w:val="2"/>
            <w:tcBorders>
              <w:right w:val="single" w:sz="4" w:space="0" w:color="auto"/>
            </w:tcBorders>
            <w:vAlign w:val="center"/>
          </w:tcPr>
          <w:p w14:paraId="67452E23" w14:textId="77777777" w:rsidR="00A649F2" w:rsidRDefault="00A649F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17.4 (11.6, 31.9)</w:t>
            </w:r>
          </w:p>
        </w:tc>
      </w:tr>
      <w:tr w:rsidR="00A649F2" w14:paraId="681594DF" w14:textId="77777777" w:rsidTr="00077C9E">
        <w:trPr>
          <w:trHeight w:val="322"/>
          <w:jc w:val="center"/>
        </w:trPr>
        <w:tc>
          <w:tcPr>
            <w:cnfStyle w:val="001000000000" w:firstRow="0" w:lastRow="0" w:firstColumn="1" w:lastColumn="0" w:oddVBand="0" w:evenVBand="0" w:oddHBand="0" w:evenHBand="0" w:firstRowFirstColumn="0" w:firstRowLastColumn="0" w:lastRowFirstColumn="0" w:lastRowLastColumn="0"/>
            <w:tcW w:w="4275" w:type="dxa"/>
            <w:tcBorders>
              <w:left w:val="single" w:sz="4" w:space="0" w:color="auto"/>
            </w:tcBorders>
            <w:vAlign w:val="center"/>
          </w:tcPr>
          <w:p w14:paraId="1F011BEB" w14:textId="77777777" w:rsidR="00A649F2" w:rsidRDefault="00A649F2" w:rsidP="00077C9E">
            <w:pPr>
              <w:spacing w:line="240" w:lineRule="auto"/>
              <w:jc w:val="center"/>
            </w:pPr>
            <w:r>
              <w:t>Height (cm)</w:t>
            </w:r>
          </w:p>
        </w:tc>
        <w:tc>
          <w:tcPr>
            <w:tcW w:w="4977" w:type="dxa"/>
            <w:gridSpan w:val="2"/>
            <w:tcBorders>
              <w:right w:val="single" w:sz="4" w:space="0" w:color="auto"/>
            </w:tcBorders>
            <w:vAlign w:val="center"/>
          </w:tcPr>
          <w:p w14:paraId="0898C6F7" w14:textId="77777777" w:rsidR="00A649F2" w:rsidRDefault="00A649F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160.9 (148.7, 171.3)</w:t>
            </w:r>
          </w:p>
        </w:tc>
      </w:tr>
      <w:tr w:rsidR="00A649F2" w14:paraId="1F5D916F" w14:textId="77777777" w:rsidTr="00077C9E">
        <w:trPr>
          <w:trHeight w:val="340"/>
          <w:jc w:val="center"/>
        </w:trPr>
        <w:tc>
          <w:tcPr>
            <w:cnfStyle w:val="001000000000" w:firstRow="0" w:lastRow="0" w:firstColumn="1" w:lastColumn="0" w:oddVBand="0" w:evenVBand="0" w:oddHBand="0" w:evenHBand="0" w:firstRowFirstColumn="0" w:firstRowLastColumn="0" w:lastRowFirstColumn="0" w:lastRowLastColumn="0"/>
            <w:tcW w:w="4275" w:type="dxa"/>
            <w:tcBorders>
              <w:left w:val="single" w:sz="4" w:space="0" w:color="auto"/>
            </w:tcBorders>
            <w:vAlign w:val="center"/>
          </w:tcPr>
          <w:p w14:paraId="1EFD101F" w14:textId="77777777" w:rsidR="00A649F2" w:rsidRDefault="00A649F2" w:rsidP="00077C9E">
            <w:pPr>
              <w:spacing w:line="240" w:lineRule="auto"/>
              <w:jc w:val="center"/>
            </w:pPr>
            <w:r>
              <w:t>Weight (kg)</w:t>
            </w:r>
          </w:p>
        </w:tc>
        <w:tc>
          <w:tcPr>
            <w:tcW w:w="4977" w:type="dxa"/>
            <w:gridSpan w:val="2"/>
            <w:tcBorders>
              <w:right w:val="single" w:sz="4" w:space="0" w:color="auto"/>
            </w:tcBorders>
            <w:vAlign w:val="center"/>
          </w:tcPr>
          <w:p w14:paraId="6D603852" w14:textId="77777777" w:rsidR="00A649F2" w:rsidRDefault="00A649F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54.0 (42.0, 62.0)</w:t>
            </w:r>
          </w:p>
        </w:tc>
      </w:tr>
      <w:tr w:rsidR="00A649F2" w14:paraId="09956C89" w14:textId="77777777" w:rsidTr="00077C9E">
        <w:trPr>
          <w:trHeight w:val="322"/>
          <w:jc w:val="center"/>
        </w:trPr>
        <w:tc>
          <w:tcPr>
            <w:cnfStyle w:val="001000000000" w:firstRow="0" w:lastRow="0" w:firstColumn="1" w:lastColumn="0" w:oddVBand="0" w:evenVBand="0" w:oddHBand="0" w:evenHBand="0" w:firstRowFirstColumn="0" w:firstRowLastColumn="0" w:lastRowFirstColumn="0" w:lastRowLastColumn="0"/>
            <w:tcW w:w="4275" w:type="dxa"/>
            <w:tcBorders>
              <w:left w:val="single" w:sz="4" w:space="0" w:color="auto"/>
            </w:tcBorders>
            <w:vAlign w:val="center"/>
          </w:tcPr>
          <w:p w14:paraId="63A11BAD" w14:textId="7B232AC2" w:rsidR="00A649F2" w:rsidRDefault="00DF2511" w:rsidP="00077C9E">
            <w:pPr>
              <w:spacing w:line="240" w:lineRule="auto"/>
              <w:jc w:val="center"/>
            </w:pPr>
            <w:r>
              <w:t>FEV</w:t>
            </w:r>
            <w:r>
              <w:rPr>
                <w:vertAlign w:val="subscript"/>
              </w:rPr>
              <w:t>1</w:t>
            </w:r>
            <w:r w:rsidR="00A649F2">
              <w:t xml:space="preserve"> (z-score)</w:t>
            </w:r>
          </w:p>
        </w:tc>
        <w:tc>
          <w:tcPr>
            <w:tcW w:w="4977" w:type="dxa"/>
            <w:gridSpan w:val="2"/>
            <w:tcBorders>
              <w:right w:val="single" w:sz="4" w:space="0" w:color="auto"/>
            </w:tcBorders>
            <w:vAlign w:val="center"/>
          </w:tcPr>
          <w:p w14:paraId="36AF9936" w14:textId="77777777" w:rsidR="00A649F2" w:rsidRDefault="00A649F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1.2 (-4.2, -0.7)</w:t>
            </w:r>
          </w:p>
        </w:tc>
      </w:tr>
      <w:tr w:rsidR="00A649F2" w14:paraId="306EDDBB" w14:textId="77777777" w:rsidTr="00077C9E">
        <w:trPr>
          <w:trHeight w:val="322"/>
          <w:jc w:val="center"/>
        </w:trPr>
        <w:tc>
          <w:tcPr>
            <w:cnfStyle w:val="001000000000" w:firstRow="0" w:lastRow="0" w:firstColumn="1" w:lastColumn="0" w:oddVBand="0" w:evenVBand="0" w:oddHBand="0" w:evenHBand="0" w:firstRowFirstColumn="0" w:firstRowLastColumn="0" w:lastRowFirstColumn="0" w:lastRowLastColumn="0"/>
            <w:tcW w:w="4275" w:type="dxa"/>
            <w:tcBorders>
              <w:left w:val="single" w:sz="4" w:space="0" w:color="auto"/>
              <w:bottom w:val="nil"/>
            </w:tcBorders>
            <w:vAlign w:val="center"/>
          </w:tcPr>
          <w:p w14:paraId="447174EC" w14:textId="77777777" w:rsidR="00A649F2" w:rsidRDefault="00A649F2" w:rsidP="00077C9E">
            <w:pPr>
              <w:spacing w:line="240" w:lineRule="auto"/>
              <w:jc w:val="center"/>
            </w:pPr>
            <w:r>
              <w:t>LCI</w:t>
            </w:r>
          </w:p>
        </w:tc>
        <w:tc>
          <w:tcPr>
            <w:tcW w:w="4977" w:type="dxa"/>
            <w:gridSpan w:val="2"/>
            <w:tcBorders>
              <w:bottom w:val="nil"/>
              <w:right w:val="single" w:sz="4" w:space="0" w:color="auto"/>
            </w:tcBorders>
            <w:vAlign w:val="center"/>
          </w:tcPr>
          <w:p w14:paraId="4F9F6191" w14:textId="77777777" w:rsidR="00A649F2" w:rsidRDefault="00A649F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8.9 (7.7, 13.5)</w:t>
            </w:r>
          </w:p>
        </w:tc>
      </w:tr>
      <w:tr w:rsidR="00077C9E" w:rsidRPr="00C83557" w14:paraId="4C02989C" w14:textId="77777777" w:rsidTr="00077C9E">
        <w:trPr>
          <w:trHeight w:val="340"/>
          <w:jc w:val="center"/>
        </w:trPr>
        <w:tc>
          <w:tcPr>
            <w:cnfStyle w:val="001000000000" w:firstRow="0" w:lastRow="0" w:firstColumn="1" w:lastColumn="0" w:oddVBand="0" w:evenVBand="0" w:oddHBand="0" w:evenHBand="0" w:firstRowFirstColumn="0" w:firstRowLastColumn="0" w:lastRowFirstColumn="0" w:lastRowLastColumn="0"/>
            <w:tcW w:w="4275" w:type="dxa"/>
            <w:tcBorders>
              <w:top w:val="nil"/>
              <w:left w:val="single" w:sz="4" w:space="0" w:color="auto"/>
              <w:bottom w:val="nil"/>
            </w:tcBorders>
            <w:vAlign w:val="center"/>
          </w:tcPr>
          <w:p w14:paraId="283D118C" w14:textId="77777777" w:rsidR="00A649F2" w:rsidRDefault="00A649F2" w:rsidP="00077C9E">
            <w:pPr>
              <w:spacing w:line="240" w:lineRule="auto"/>
              <w:jc w:val="center"/>
            </w:pPr>
          </w:p>
        </w:tc>
        <w:tc>
          <w:tcPr>
            <w:tcW w:w="2149" w:type="dxa"/>
            <w:tcBorders>
              <w:top w:val="nil"/>
              <w:bottom w:val="single" w:sz="4" w:space="0" w:color="auto"/>
            </w:tcBorders>
            <w:vAlign w:val="center"/>
          </w:tcPr>
          <w:p w14:paraId="49D6EDB1" w14:textId="64EE4D4C" w:rsidR="00A649F2" w:rsidRPr="00077C9E" w:rsidRDefault="005E6BBB" w:rsidP="00077C9E">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077C9E">
              <w:rPr>
                <w:b/>
                <w:vertAlign w:val="superscript"/>
              </w:rPr>
              <w:t>3</w:t>
            </w:r>
            <w:r w:rsidRPr="00077C9E">
              <w:rPr>
                <w:b/>
              </w:rPr>
              <w:t>He</w:t>
            </w:r>
            <w:r w:rsidR="00A649F2" w:rsidRPr="00077C9E">
              <w:rPr>
                <w:b/>
              </w:rPr>
              <w:t xml:space="preserve"> metrics</w:t>
            </w:r>
          </w:p>
        </w:tc>
        <w:tc>
          <w:tcPr>
            <w:tcW w:w="2828" w:type="dxa"/>
            <w:tcBorders>
              <w:top w:val="nil"/>
              <w:bottom w:val="single" w:sz="4" w:space="0" w:color="auto"/>
              <w:right w:val="single" w:sz="4" w:space="0" w:color="auto"/>
            </w:tcBorders>
            <w:vAlign w:val="center"/>
          </w:tcPr>
          <w:p w14:paraId="5569843A" w14:textId="25D18F25" w:rsidR="00A649F2" w:rsidRPr="00077C9E" w:rsidRDefault="005E6BBB" w:rsidP="00077C9E">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077C9E">
              <w:rPr>
                <w:b/>
                <w:vertAlign w:val="superscript"/>
              </w:rPr>
              <w:t>129</w:t>
            </w:r>
            <w:r w:rsidRPr="00077C9E">
              <w:rPr>
                <w:b/>
              </w:rPr>
              <w:t>Xe</w:t>
            </w:r>
            <w:r w:rsidR="00A649F2" w:rsidRPr="00077C9E">
              <w:rPr>
                <w:b/>
              </w:rPr>
              <w:t xml:space="preserve"> metrics</w:t>
            </w:r>
          </w:p>
        </w:tc>
      </w:tr>
      <w:tr w:rsidR="00077C9E" w14:paraId="3A8E397D" w14:textId="77777777" w:rsidTr="00077C9E">
        <w:trPr>
          <w:trHeight w:val="322"/>
          <w:jc w:val="center"/>
        </w:trPr>
        <w:tc>
          <w:tcPr>
            <w:cnfStyle w:val="001000000000" w:firstRow="0" w:lastRow="0" w:firstColumn="1" w:lastColumn="0" w:oddVBand="0" w:evenVBand="0" w:oddHBand="0" w:evenHBand="0" w:firstRowFirstColumn="0" w:firstRowLastColumn="0" w:lastRowFirstColumn="0" w:lastRowLastColumn="0"/>
            <w:tcW w:w="4275" w:type="dxa"/>
            <w:tcBorders>
              <w:top w:val="nil"/>
              <w:left w:val="single" w:sz="4" w:space="0" w:color="auto"/>
            </w:tcBorders>
            <w:vAlign w:val="center"/>
          </w:tcPr>
          <w:p w14:paraId="1AA575F6" w14:textId="77777777" w:rsidR="00A649F2" w:rsidRDefault="00A649F2" w:rsidP="00077C9E">
            <w:pPr>
              <w:spacing w:line="240" w:lineRule="auto"/>
              <w:jc w:val="center"/>
            </w:pPr>
            <w:r>
              <w:t>VDP (%)</w:t>
            </w:r>
          </w:p>
        </w:tc>
        <w:tc>
          <w:tcPr>
            <w:tcW w:w="2149" w:type="dxa"/>
            <w:tcBorders>
              <w:top w:val="single" w:sz="4" w:space="0" w:color="auto"/>
            </w:tcBorders>
            <w:vAlign w:val="center"/>
          </w:tcPr>
          <w:p w14:paraId="58AB1750" w14:textId="77777777" w:rsidR="00A649F2" w:rsidRDefault="00A649F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9.0 (3.0, 33.9)</w:t>
            </w:r>
          </w:p>
        </w:tc>
        <w:tc>
          <w:tcPr>
            <w:tcW w:w="2828" w:type="dxa"/>
            <w:tcBorders>
              <w:top w:val="single" w:sz="4" w:space="0" w:color="auto"/>
              <w:right w:val="single" w:sz="4" w:space="0" w:color="auto"/>
            </w:tcBorders>
            <w:vAlign w:val="center"/>
          </w:tcPr>
          <w:p w14:paraId="36AA33B3" w14:textId="77777777" w:rsidR="00A649F2" w:rsidRDefault="00A649F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8.0 (2.7, 30.8)</w:t>
            </w:r>
          </w:p>
        </w:tc>
      </w:tr>
      <w:tr w:rsidR="00077C9E" w14:paraId="512A119D" w14:textId="77777777" w:rsidTr="00077C9E">
        <w:trPr>
          <w:trHeight w:val="322"/>
          <w:jc w:val="center"/>
        </w:trPr>
        <w:tc>
          <w:tcPr>
            <w:cnfStyle w:val="001000000000" w:firstRow="0" w:lastRow="0" w:firstColumn="1" w:lastColumn="0" w:oddVBand="0" w:evenVBand="0" w:oddHBand="0" w:evenHBand="0" w:firstRowFirstColumn="0" w:firstRowLastColumn="0" w:lastRowFirstColumn="0" w:lastRowLastColumn="0"/>
            <w:tcW w:w="4275" w:type="dxa"/>
            <w:tcBorders>
              <w:left w:val="single" w:sz="4" w:space="0" w:color="auto"/>
            </w:tcBorders>
            <w:vAlign w:val="center"/>
          </w:tcPr>
          <w:p w14:paraId="7D40339E" w14:textId="748D10B4" w:rsidR="00A649F2" w:rsidRDefault="005E6BBB" w:rsidP="00077C9E">
            <w:pPr>
              <w:spacing w:line="240" w:lineRule="auto"/>
              <w:jc w:val="center"/>
            </w:pPr>
            <w:r>
              <w:t>VH</w:t>
            </w:r>
            <w:r>
              <w:rPr>
                <w:vertAlign w:val="subscript"/>
              </w:rPr>
              <w:t>I</w:t>
            </w:r>
            <w:r w:rsidR="00A649F2">
              <w:rPr>
                <w:vertAlign w:val="subscript"/>
              </w:rPr>
              <w:t xml:space="preserve"> </w:t>
            </w:r>
            <w:r w:rsidR="00A649F2" w:rsidRPr="0001488D">
              <w:t>(%)</w:t>
            </w:r>
          </w:p>
        </w:tc>
        <w:tc>
          <w:tcPr>
            <w:tcW w:w="2149" w:type="dxa"/>
            <w:vAlign w:val="center"/>
          </w:tcPr>
          <w:p w14:paraId="230931FB" w14:textId="77777777" w:rsidR="00A649F2" w:rsidRDefault="00A649F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15.2 (9.8, 20.2)</w:t>
            </w:r>
          </w:p>
        </w:tc>
        <w:tc>
          <w:tcPr>
            <w:tcW w:w="2828" w:type="dxa"/>
            <w:tcBorders>
              <w:right w:val="single" w:sz="4" w:space="0" w:color="auto"/>
            </w:tcBorders>
            <w:vAlign w:val="center"/>
          </w:tcPr>
          <w:p w14:paraId="32CF2E25" w14:textId="77777777" w:rsidR="00A649F2" w:rsidRDefault="00A649F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13.8 (10.1, 17.6)*</w:t>
            </w:r>
          </w:p>
        </w:tc>
      </w:tr>
      <w:tr w:rsidR="00077C9E" w14:paraId="4AA205E1" w14:textId="77777777" w:rsidTr="00077C9E">
        <w:trPr>
          <w:trHeight w:val="340"/>
          <w:jc w:val="center"/>
        </w:trPr>
        <w:tc>
          <w:tcPr>
            <w:cnfStyle w:val="001000000000" w:firstRow="0" w:lastRow="0" w:firstColumn="1" w:lastColumn="0" w:oddVBand="0" w:evenVBand="0" w:oddHBand="0" w:evenHBand="0" w:firstRowFirstColumn="0" w:firstRowLastColumn="0" w:lastRowFirstColumn="0" w:lastRowLastColumn="0"/>
            <w:tcW w:w="4275" w:type="dxa"/>
            <w:tcBorders>
              <w:left w:val="single" w:sz="4" w:space="0" w:color="auto"/>
            </w:tcBorders>
            <w:vAlign w:val="center"/>
          </w:tcPr>
          <w:p w14:paraId="55F29B83" w14:textId="77777777" w:rsidR="00A649F2" w:rsidRDefault="00A649F2" w:rsidP="00077C9E">
            <w:pPr>
              <w:spacing w:line="240" w:lineRule="auto"/>
              <w:jc w:val="center"/>
            </w:pPr>
            <w:r>
              <w:t>N</w:t>
            </w:r>
            <w:r w:rsidRPr="00700802">
              <w:rPr>
                <w:vertAlign w:val="subscript"/>
              </w:rPr>
              <w:t>defects</w:t>
            </w:r>
          </w:p>
        </w:tc>
        <w:tc>
          <w:tcPr>
            <w:tcW w:w="2149" w:type="dxa"/>
            <w:vAlign w:val="center"/>
          </w:tcPr>
          <w:p w14:paraId="5744C482" w14:textId="77777777" w:rsidR="00A649F2" w:rsidRDefault="00A649F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5 (0, 24)</w:t>
            </w:r>
          </w:p>
        </w:tc>
        <w:tc>
          <w:tcPr>
            <w:tcW w:w="2828" w:type="dxa"/>
            <w:tcBorders>
              <w:right w:val="single" w:sz="4" w:space="0" w:color="auto"/>
            </w:tcBorders>
            <w:vAlign w:val="center"/>
          </w:tcPr>
          <w:p w14:paraId="043399DA" w14:textId="77777777" w:rsidR="00A649F2" w:rsidRDefault="00A649F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9 (2, 27)</w:t>
            </w:r>
          </w:p>
        </w:tc>
      </w:tr>
      <w:tr w:rsidR="00077C9E" w14:paraId="6DC2E0C8" w14:textId="77777777" w:rsidTr="00077C9E">
        <w:trPr>
          <w:trHeight w:val="322"/>
          <w:jc w:val="center"/>
        </w:trPr>
        <w:tc>
          <w:tcPr>
            <w:cnfStyle w:val="001000000000" w:firstRow="0" w:lastRow="0" w:firstColumn="1" w:lastColumn="0" w:oddVBand="0" w:evenVBand="0" w:oddHBand="0" w:evenHBand="0" w:firstRowFirstColumn="0" w:firstRowLastColumn="0" w:lastRowFirstColumn="0" w:lastRowLastColumn="0"/>
            <w:tcW w:w="4275" w:type="dxa"/>
            <w:tcBorders>
              <w:left w:val="single" w:sz="4" w:space="0" w:color="auto"/>
              <w:bottom w:val="single" w:sz="4" w:space="0" w:color="auto"/>
            </w:tcBorders>
            <w:vAlign w:val="center"/>
          </w:tcPr>
          <w:p w14:paraId="44C85FBB" w14:textId="77777777" w:rsidR="00A649F2" w:rsidRDefault="00A649F2" w:rsidP="00077C9E">
            <w:pPr>
              <w:spacing w:line="240" w:lineRule="auto"/>
              <w:jc w:val="center"/>
            </w:pPr>
            <w:r>
              <w:t>Largest defect size (%TCV)</w:t>
            </w:r>
          </w:p>
        </w:tc>
        <w:tc>
          <w:tcPr>
            <w:tcW w:w="2149" w:type="dxa"/>
            <w:tcBorders>
              <w:bottom w:val="single" w:sz="4" w:space="0" w:color="auto"/>
            </w:tcBorders>
            <w:vAlign w:val="center"/>
          </w:tcPr>
          <w:p w14:paraId="560D5E5A" w14:textId="77777777" w:rsidR="00A649F2" w:rsidRDefault="00A649F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3.5 (0.9, 16.6)</w:t>
            </w:r>
          </w:p>
        </w:tc>
        <w:tc>
          <w:tcPr>
            <w:tcW w:w="2828" w:type="dxa"/>
            <w:tcBorders>
              <w:bottom w:val="single" w:sz="4" w:space="0" w:color="auto"/>
              <w:right w:val="single" w:sz="4" w:space="0" w:color="auto"/>
            </w:tcBorders>
            <w:vAlign w:val="center"/>
          </w:tcPr>
          <w:p w14:paraId="59E97F3B" w14:textId="77777777" w:rsidR="00A649F2" w:rsidRDefault="00A649F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2.9 (0.4, 18.1)</w:t>
            </w:r>
          </w:p>
        </w:tc>
      </w:tr>
    </w:tbl>
    <w:p w14:paraId="5CFAAF9E" w14:textId="77777777" w:rsidR="00077C9E" w:rsidRDefault="00077C9E" w:rsidP="001D70B4"/>
    <w:p w14:paraId="07BEEF98" w14:textId="77777777" w:rsidR="00077C9E" w:rsidRDefault="00077C9E">
      <w:pPr>
        <w:spacing w:line="240" w:lineRule="auto"/>
        <w:ind w:right="0"/>
        <w:jc w:val="left"/>
        <w:rPr>
          <w:rFonts w:asciiTheme="majorHAnsi" w:eastAsiaTheme="majorEastAsia" w:hAnsiTheme="majorHAnsi" w:cstheme="majorBidi"/>
          <w:b/>
          <w:bCs/>
          <w:i/>
          <w:iCs/>
          <w:color w:val="000000" w:themeColor="text1"/>
        </w:rPr>
      </w:pPr>
      <w:r>
        <w:br w:type="page"/>
      </w:r>
    </w:p>
    <w:p w14:paraId="154F42B4" w14:textId="183015BF" w:rsidR="00A649F2" w:rsidRDefault="00A649F2" w:rsidP="006717E0">
      <w:pPr>
        <w:pStyle w:val="Heading4"/>
      </w:pPr>
      <w:r w:rsidRPr="00EB1727">
        <w:lastRenderedPageBreak/>
        <w:t xml:space="preserve">Comparison of </w:t>
      </w:r>
      <w:r w:rsidR="005E6BBB">
        <w:rPr>
          <w:vertAlign w:val="superscript"/>
        </w:rPr>
        <w:t>3</w:t>
      </w:r>
      <w:r w:rsidR="005E6BBB">
        <w:t>He</w:t>
      </w:r>
      <w:r w:rsidRPr="00EB1727">
        <w:t xml:space="preserve"> and</w:t>
      </w:r>
      <w:r>
        <w:t xml:space="preserve"> </w:t>
      </w:r>
      <w:r w:rsidR="005E6BBB">
        <w:rPr>
          <w:vertAlign w:val="superscript"/>
        </w:rPr>
        <w:t>129</w:t>
      </w:r>
      <w:r w:rsidR="005E6BBB">
        <w:t>Xe</w:t>
      </w:r>
      <w:r w:rsidR="00C83557">
        <w:t xml:space="preserve"> </w:t>
      </w:r>
      <w:r w:rsidRPr="00EB1727">
        <w:t>MRI metrics</w:t>
      </w:r>
    </w:p>
    <w:p w14:paraId="1CBEAE5D" w14:textId="77777777" w:rsidR="00A649F2" w:rsidRPr="00EB1727" w:rsidRDefault="00A649F2" w:rsidP="006717E0"/>
    <w:p w14:paraId="5A33D763" w14:textId="67CD0B53" w:rsidR="00A649F2" w:rsidRDefault="005E6BBB" w:rsidP="006717E0">
      <w:r>
        <w:rPr>
          <w:vertAlign w:val="superscript"/>
        </w:rPr>
        <w:t>3</w:t>
      </w:r>
      <w:r>
        <w:t>He</w:t>
      </w:r>
      <w:r w:rsidR="00A649F2">
        <w:t xml:space="preserve"> and </w:t>
      </w:r>
      <w:r>
        <w:rPr>
          <w:vertAlign w:val="superscript"/>
        </w:rPr>
        <w:t>129</w:t>
      </w:r>
      <w:r>
        <w:t>Xe</w:t>
      </w:r>
      <w:r w:rsidR="00A649F2">
        <w:t xml:space="preserve"> ventilation images were qualitatively similar in all but one subject (</w:t>
      </w:r>
      <w:r w:rsidR="005130B7">
        <w:fldChar w:fldCharType="begin"/>
      </w:r>
      <w:r w:rsidR="005130B7">
        <w:instrText xml:space="preserve"> REF _Ref416095069 \h </w:instrText>
      </w:r>
      <w:r w:rsidR="00305A97">
        <w:instrText xml:space="preserve"> \* MERGEFORMAT </w:instrText>
      </w:r>
      <w:r w:rsidR="005130B7">
        <w:fldChar w:fldCharType="separate"/>
      </w:r>
      <w:r w:rsidR="00140F11">
        <w:t xml:space="preserve">Figure </w:t>
      </w:r>
      <w:r w:rsidR="00140F11">
        <w:rPr>
          <w:noProof/>
        </w:rPr>
        <w:t>3</w:t>
      </w:r>
      <w:r w:rsidR="00140F11">
        <w:rPr>
          <w:noProof/>
        </w:rPr>
        <w:noBreakHyphen/>
        <w:t>17</w:t>
      </w:r>
      <w:r w:rsidR="005130B7">
        <w:fldChar w:fldCharType="end"/>
      </w:r>
      <w:r w:rsidR="00A649F2">
        <w:t xml:space="preserve">). One patient had no evident ventilation defects in the </w:t>
      </w:r>
      <w:r>
        <w:rPr>
          <w:vertAlign w:val="superscript"/>
        </w:rPr>
        <w:t>3</w:t>
      </w:r>
      <w:r>
        <w:t>He</w:t>
      </w:r>
      <w:r w:rsidR="00A649F2">
        <w:t xml:space="preserve"> or </w:t>
      </w:r>
      <w:r>
        <w:rPr>
          <w:vertAlign w:val="superscript"/>
        </w:rPr>
        <w:t>129</w:t>
      </w:r>
      <w:r>
        <w:t>Xe</w:t>
      </w:r>
      <w:r w:rsidR="00A649F2">
        <w:t xml:space="preserve"> ventilation images and 30 patients </w:t>
      </w:r>
      <w:r w:rsidR="00C83557">
        <w:t xml:space="preserve">(96.7%) </w:t>
      </w:r>
      <w:r w:rsidR="00A649F2">
        <w:t xml:space="preserve">had ventilation defects evident on both </w:t>
      </w:r>
      <w:r>
        <w:rPr>
          <w:vertAlign w:val="superscript"/>
        </w:rPr>
        <w:t>3</w:t>
      </w:r>
      <w:r>
        <w:t>He</w:t>
      </w:r>
      <w:r w:rsidR="00A649F2">
        <w:t xml:space="preserve"> and </w:t>
      </w:r>
      <w:r>
        <w:rPr>
          <w:vertAlign w:val="superscript"/>
        </w:rPr>
        <w:t>129</w:t>
      </w:r>
      <w:r>
        <w:t>Xe</w:t>
      </w:r>
      <w:r w:rsidR="00C83557">
        <w:t xml:space="preserve"> </w:t>
      </w:r>
      <w:r w:rsidR="00A649F2">
        <w:t>MRI. Of the 30 patients, 29 had ventilation defects evident in similar regional locations. The exception to this (</w:t>
      </w:r>
      <w:r w:rsidR="00A649F2">
        <w:fldChar w:fldCharType="begin"/>
      </w:r>
      <w:r w:rsidR="00A649F2">
        <w:instrText xml:space="preserve"> REF _Ref416095069 \h </w:instrText>
      </w:r>
      <w:r w:rsidR="00305A97">
        <w:instrText xml:space="preserve"> \* MERGEFORMAT </w:instrText>
      </w:r>
      <w:r w:rsidR="00A649F2">
        <w:fldChar w:fldCharType="separate"/>
      </w:r>
      <w:r w:rsidR="00140F11">
        <w:t xml:space="preserve">Figure </w:t>
      </w:r>
      <w:r w:rsidR="00140F11">
        <w:rPr>
          <w:noProof/>
        </w:rPr>
        <w:t>3</w:t>
      </w:r>
      <w:r w:rsidR="00140F11">
        <w:rPr>
          <w:noProof/>
        </w:rPr>
        <w:noBreakHyphen/>
        <w:t>17</w:t>
      </w:r>
      <w:r w:rsidR="00A649F2">
        <w:fldChar w:fldCharType="end"/>
      </w:r>
      <w:r w:rsidR="00A649F2">
        <w:t xml:space="preserve">D) had similar large ventilation defects present for both gases, </w:t>
      </w:r>
      <w:r w:rsidR="00C83557">
        <w:t>however</w:t>
      </w:r>
      <w:r w:rsidR="00A649F2">
        <w:t xml:space="preserve"> both of the significant ventilation defects present were considerably larger for </w:t>
      </w:r>
      <w:r>
        <w:rPr>
          <w:vertAlign w:val="superscript"/>
        </w:rPr>
        <w:t>129</w:t>
      </w:r>
      <w:r>
        <w:t>Xe</w:t>
      </w:r>
      <w:r w:rsidR="00A649F2">
        <w:t xml:space="preserve"> when compared to </w:t>
      </w:r>
      <w:r>
        <w:rPr>
          <w:vertAlign w:val="superscript"/>
        </w:rPr>
        <w:t>3</w:t>
      </w:r>
      <w:r>
        <w:t>He</w:t>
      </w:r>
      <w:r w:rsidR="00A649F2">
        <w:t xml:space="preserve"> (</w:t>
      </w:r>
      <w:r>
        <w:rPr>
          <w:vertAlign w:val="superscript"/>
        </w:rPr>
        <w:t>129</w:t>
      </w:r>
      <w:r>
        <w:t>Xe</w:t>
      </w:r>
      <w:r w:rsidR="00A649F2">
        <w:t xml:space="preserve"> largest defect = 29.7% of TCV, compared to 22.2% for </w:t>
      </w:r>
      <w:r>
        <w:rPr>
          <w:vertAlign w:val="superscript"/>
        </w:rPr>
        <w:t>3</w:t>
      </w:r>
      <w:r>
        <w:t>He</w:t>
      </w:r>
      <w:r w:rsidR="00A649F2">
        <w:t xml:space="preserve">). This patient was also the oldest of the population and with the highest LCI (22.2) and </w:t>
      </w:r>
      <w:r>
        <w:rPr>
          <w:vertAlign w:val="superscript"/>
        </w:rPr>
        <w:t>129</w:t>
      </w:r>
      <w:r>
        <w:t>Xe</w:t>
      </w:r>
      <w:r w:rsidR="00A649F2">
        <w:t xml:space="preserve"> VDP (49.5%). </w:t>
      </w:r>
    </w:p>
    <w:p w14:paraId="3B6510E8" w14:textId="77777777" w:rsidR="005130B7" w:rsidRDefault="005130B7" w:rsidP="006717E0"/>
    <w:p w14:paraId="67360A84" w14:textId="77777777" w:rsidR="00A649F2" w:rsidRDefault="00A649F2" w:rsidP="00077C9E">
      <w:pPr>
        <w:jc w:val="center"/>
      </w:pPr>
      <w:r>
        <w:rPr>
          <w:noProof/>
          <w:lang w:val="en-US"/>
        </w:rPr>
        <w:drawing>
          <wp:inline distT="0" distB="0" distL="0" distR="0" wp14:anchorId="0081E0D8" wp14:editId="7597D5EF">
            <wp:extent cx="5814263" cy="2424717"/>
            <wp:effectExtent l="0" t="0" r="2540" b="0"/>
            <wp:docPr id="6" name="Picture 6" descr="Macintosh HD:Users:lauriesmith 1:Downloads:Figure_He_vs_Xe@V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auriesmith 1:Downloads:Figure_He_vs_Xe@V1.tiff"/>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824506" cy="2428989"/>
                    </a:xfrm>
                    <a:prstGeom prst="rect">
                      <a:avLst/>
                    </a:prstGeom>
                    <a:noFill/>
                    <a:ln>
                      <a:noFill/>
                    </a:ln>
                  </pic:spPr>
                </pic:pic>
              </a:graphicData>
            </a:graphic>
          </wp:inline>
        </w:drawing>
      </w:r>
    </w:p>
    <w:p w14:paraId="402F53A4" w14:textId="63D3B9E8" w:rsidR="00EE7CB3" w:rsidRDefault="00A649F2" w:rsidP="006717E0">
      <w:pPr>
        <w:pStyle w:val="Caption"/>
      </w:pPr>
      <w:bookmarkStart w:id="273" w:name="_Ref416095069"/>
      <w:bookmarkStart w:id="274" w:name="_Toc27383051"/>
      <w:r>
        <w:t xml:space="preserve">Figure </w:t>
      </w:r>
      <w:fldSimple w:instr=" STYLEREF 1 \s ">
        <w:r w:rsidR="00824FFE">
          <w:rPr>
            <w:noProof/>
          </w:rPr>
          <w:t>3</w:t>
        </w:r>
      </w:fldSimple>
      <w:r w:rsidR="00824FFE">
        <w:noBreakHyphen/>
      </w:r>
      <w:fldSimple w:instr=" SEQ Figure \* ARABIC \s 1 ">
        <w:r w:rsidR="00824FFE">
          <w:rPr>
            <w:noProof/>
          </w:rPr>
          <w:t>17</w:t>
        </w:r>
      </w:fldSimple>
      <w:bookmarkEnd w:id="273"/>
      <w:r>
        <w:t xml:space="preserve">: </w:t>
      </w:r>
      <w:r w:rsidR="005E6BBB">
        <w:rPr>
          <w:vertAlign w:val="superscript"/>
        </w:rPr>
        <w:t>3</w:t>
      </w:r>
      <w:r w:rsidR="005E6BBB">
        <w:t>He</w:t>
      </w:r>
      <w:r w:rsidRPr="003257BA">
        <w:t xml:space="preserve"> and </w:t>
      </w:r>
      <w:r w:rsidR="005E6BBB">
        <w:rPr>
          <w:vertAlign w:val="superscript"/>
        </w:rPr>
        <w:t>129</w:t>
      </w:r>
      <w:r w:rsidR="005E6BBB">
        <w:t>Xe</w:t>
      </w:r>
      <w:r w:rsidRPr="003257BA">
        <w:t xml:space="preserve"> ventilation MR</w:t>
      </w:r>
      <w:r w:rsidR="005206F2">
        <w:t>I</w:t>
      </w:r>
      <w:r w:rsidRPr="003257BA">
        <w:t xml:space="preserve"> performed on the same day in four different </w:t>
      </w:r>
      <w:r w:rsidR="005206F2">
        <w:t>patients</w:t>
      </w:r>
      <w:r w:rsidRPr="003257BA">
        <w:t xml:space="preserve"> with CF.</w:t>
      </w:r>
      <w:bookmarkEnd w:id="274"/>
      <w:r w:rsidRPr="003257BA">
        <w:t xml:space="preserve"> </w:t>
      </w:r>
    </w:p>
    <w:p w14:paraId="7EB1FCD6" w14:textId="72A89C82" w:rsidR="00A649F2" w:rsidRPr="00A649F2" w:rsidRDefault="00A649F2" w:rsidP="006717E0">
      <w:pPr>
        <w:pStyle w:val="Subtitle"/>
      </w:pPr>
      <w:r w:rsidRPr="003257BA">
        <w:t xml:space="preserve">In subjects A-C VDP is </w:t>
      </w:r>
      <w:r>
        <w:t xml:space="preserve">slightly </w:t>
      </w:r>
      <w:r w:rsidRPr="003257BA">
        <w:t xml:space="preserve">higher for </w:t>
      </w:r>
      <w:r w:rsidR="005E6BBB">
        <w:rPr>
          <w:vertAlign w:val="superscript"/>
        </w:rPr>
        <w:t>3</w:t>
      </w:r>
      <w:r w:rsidR="005E6BBB">
        <w:t>He</w:t>
      </w:r>
      <w:r w:rsidRPr="003257BA">
        <w:t xml:space="preserve"> than </w:t>
      </w:r>
      <w:r w:rsidR="005E6BBB">
        <w:rPr>
          <w:vertAlign w:val="superscript"/>
        </w:rPr>
        <w:t>129</w:t>
      </w:r>
      <w:r w:rsidR="005E6BBB">
        <w:t>Xe</w:t>
      </w:r>
      <w:r w:rsidRPr="003257BA">
        <w:t xml:space="preserve">, but the ventilation abnormalities are </w:t>
      </w:r>
      <w:r>
        <w:t xml:space="preserve">qualitatively </w:t>
      </w:r>
      <w:r w:rsidRPr="003257BA">
        <w:t xml:space="preserve">similar and evident in both. Subject D is the only subject </w:t>
      </w:r>
      <w:r>
        <w:t xml:space="preserve">in the cohort </w:t>
      </w:r>
      <w:r w:rsidRPr="003257BA">
        <w:t>where the distribution of ventilation was visibly different</w:t>
      </w:r>
      <w:r>
        <w:t xml:space="preserve"> for </w:t>
      </w:r>
      <w:r w:rsidR="005E6BBB">
        <w:rPr>
          <w:vertAlign w:val="superscript"/>
        </w:rPr>
        <w:t>3</w:t>
      </w:r>
      <w:r w:rsidR="005E6BBB">
        <w:t>He</w:t>
      </w:r>
      <w:r>
        <w:t xml:space="preserve"> and </w:t>
      </w:r>
      <w:r w:rsidR="005E6BBB">
        <w:rPr>
          <w:vertAlign w:val="superscript"/>
        </w:rPr>
        <w:t>129</w:t>
      </w:r>
      <w:r w:rsidR="005E6BBB">
        <w:t>Xe</w:t>
      </w:r>
      <w:r w:rsidRPr="003257BA">
        <w:t xml:space="preserve">. In this example </w:t>
      </w:r>
      <w:r w:rsidR="005E6BBB">
        <w:rPr>
          <w:vertAlign w:val="superscript"/>
        </w:rPr>
        <w:t>129</w:t>
      </w:r>
      <w:r w:rsidR="005E6BBB">
        <w:t>Xe</w:t>
      </w:r>
      <w:r w:rsidRPr="003257BA">
        <w:t xml:space="preserve"> VDP is higher than </w:t>
      </w:r>
      <w:r w:rsidR="005E6BBB">
        <w:rPr>
          <w:vertAlign w:val="superscript"/>
        </w:rPr>
        <w:t>3</w:t>
      </w:r>
      <w:r w:rsidR="005E6BBB">
        <w:t>He</w:t>
      </w:r>
      <w:r w:rsidRPr="003257BA">
        <w:t>.</w:t>
      </w:r>
    </w:p>
    <w:p w14:paraId="0F76C386" w14:textId="77777777" w:rsidR="00A649F2" w:rsidRDefault="00A649F2" w:rsidP="006717E0"/>
    <w:p w14:paraId="386F15CD" w14:textId="5BD6F142" w:rsidR="005130B7" w:rsidRDefault="00A649F2" w:rsidP="006717E0">
      <w:r>
        <w:t xml:space="preserve">At baseline, Bland-Altman </w:t>
      </w:r>
      <w:r w:rsidR="00C83557">
        <w:t xml:space="preserve">analysis </w:t>
      </w:r>
      <w:r>
        <w:t>of the repeatability of TCV (</w:t>
      </w:r>
      <w:r w:rsidR="00C83557">
        <w:t xml:space="preserve">in </w:t>
      </w:r>
      <w:r>
        <w:t xml:space="preserve">litres) between the </w:t>
      </w:r>
      <w:r w:rsidR="009F2E7D">
        <w:rPr>
          <w:vertAlign w:val="superscript"/>
        </w:rPr>
        <w:t>1</w:t>
      </w:r>
      <w:r w:rsidR="009F2E7D">
        <w:t>H</w:t>
      </w:r>
      <w:r>
        <w:t xml:space="preserve"> anatomical images paired to </w:t>
      </w:r>
      <w:r w:rsidR="005E6BBB">
        <w:rPr>
          <w:vertAlign w:val="superscript"/>
        </w:rPr>
        <w:t>3</w:t>
      </w:r>
      <w:r w:rsidR="005E6BBB">
        <w:t>He</w:t>
      </w:r>
      <w:r>
        <w:t xml:space="preserve"> and </w:t>
      </w:r>
      <w:r w:rsidR="005E6BBB">
        <w:rPr>
          <w:vertAlign w:val="superscript"/>
        </w:rPr>
        <w:t>129</w:t>
      </w:r>
      <w:r w:rsidR="005E6BBB">
        <w:t>Xe</w:t>
      </w:r>
      <w:r>
        <w:t xml:space="preserve"> ventilation images was good (bias = 0.08 (limits of agreement (LoA) = -0.5,0.6) litres). The TCV on average was 78.7% of </w:t>
      </w:r>
      <w:r w:rsidR="00C83557">
        <w:t xml:space="preserve">the </w:t>
      </w:r>
      <w:r>
        <w:t xml:space="preserve">TLC (from body plethysmography) for </w:t>
      </w:r>
      <w:r w:rsidR="005E6BBB">
        <w:rPr>
          <w:vertAlign w:val="superscript"/>
        </w:rPr>
        <w:t>3</w:t>
      </w:r>
      <w:r w:rsidR="005E6BBB">
        <w:t>He</w:t>
      </w:r>
      <w:r>
        <w:t xml:space="preserve"> and 77.2% of </w:t>
      </w:r>
      <w:r w:rsidR="00C83557">
        <w:t xml:space="preserve">the </w:t>
      </w:r>
      <w:r>
        <w:t>TLC</w:t>
      </w:r>
      <w:r w:rsidRPr="008C076B">
        <w:t xml:space="preserve"> </w:t>
      </w:r>
      <w:r>
        <w:t xml:space="preserve">for </w:t>
      </w:r>
      <w:r w:rsidR="005E6BBB">
        <w:rPr>
          <w:vertAlign w:val="superscript"/>
        </w:rPr>
        <w:t>129</w:t>
      </w:r>
      <w:r w:rsidR="005E6BBB">
        <w:t>Xe</w:t>
      </w:r>
      <w:r>
        <w:t>. Differences in lung inflation are therefore unlikely to be the cause of any ventilation differences seen</w:t>
      </w:r>
      <w:r w:rsidR="005130B7">
        <w:t xml:space="preserve"> </w:t>
      </w:r>
      <w:r>
        <w:fldChar w:fldCharType="begin">
          <w:fldData xml:space="preserve">PEVuZE5vdGU+PENpdGU+PEF1dGhvcj5TbWl0aDwvQXV0aG9yPjxZZWFyPjIwMTg8L1llYXI+PFJl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dm9sdW1lPjUyPC92b2x1bWU+PG51bWJlcj41PC9udW1iZXI+PGtleXdvcmRzPjxrZXl3b3Jk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</w:fldData>
        </w:fldChar>
      </w:r>
      <w:r w:rsidR="00B86FC1">
        <w:instrText xml:space="preserve"> ADDIN EN.CITE </w:instrText>
      </w:r>
      <w:r w:rsidR="00B86FC1">
        <w:fldChar w:fldCharType="begin">
          <w:fldData xml:space="preserve">PEVuZE5vdGU+PENpdGU+PEF1dGhvcj5TbWl0aDwvQXV0aG9yPjxZZWFyPjIwMTg8L1llYXI+PFJl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dm9sdW1lPjUyPC92b2x1bWU+PG51bWJlcj41PC9udW1iZXI+PGtleXdvcmRzPjxrZXl3b3Jk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</w:fldData>
        </w:fldChar>
      </w:r>
      <w:r w:rsidR="00B86FC1">
        <w:instrText xml:space="preserve"> ADDIN EN.CITE.DATA </w:instrText>
      </w:r>
      <w:r w:rsidR="00B86FC1">
        <w:fldChar w:fldCharType="end"/>
      </w:r>
      <w:r>
        <w:fldChar w:fldCharType="separate"/>
      </w:r>
      <w:r w:rsidR="00B86FC1">
        <w:rPr>
          <w:noProof/>
        </w:rPr>
        <w:t>[268]</w:t>
      </w:r>
      <w:r>
        <w:fldChar w:fldCharType="end"/>
      </w:r>
      <w:r>
        <w:t xml:space="preserve">. </w:t>
      </w:r>
    </w:p>
    <w:p w14:paraId="6DEF9A21" w14:textId="77777777" w:rsidR="005130B7" w:rsidRDefault="005130B7" w:rsidP="006717E0"/>
    <w:p w14:paraId="5A37ABAB" w14:textId="233516DE" w:rsidR="00A649F2" w:rsidRDefault="00A649F2" w:rsidP="006717E0">
      <w:r>
        <w:t xml:space="preserve">For VDP, there was no significant difference between </w:t>
      </w:r>
      <w:r w:rsidR="005E6BBB">
        <w:rPr>
          <w:vertAlign w:val="superscript"/>
        </w:rPr>
        <w:t>3</w:t>
      </w:r>
      <w:r w:rsidR="005E6BBB">
        <w:t>He</w:t>
      </w:r>
      <w:r>
        <w:t xml:space="preserve"> and </w:t>
      </w:r>
      <w:r w:rsidR="005E6BBB">
        <w:rPr>
          <w:vertAlign w:val="superscript"/>
        </w:rPr>
        <w:t>129</w:t>
      </w:r>
      <w:r w:rsidR="005E6BBB">
        <w:t>Xe</w:t>
      </w:r>
      <w:r>
        <w:t xml:space="preserve">-MRI (p=0.12) and there was a strong correlation between gases (r=0.97, p&lt;0.001). Bland-Altman </w:t>
      </w:r>
      <w:r w:rsidR="005113D4">
        <w:t xml:space="preserve">analysis </w:t>
      </w:r>
      <w:r>
        <w:t>of VDP demonstrated minimal bias and good agreement (bias=0.7%, LoA = -7.4, 8.9% (</w:t>
      </w:r>
      <w:r>
        <w:fldChar w:fldCharType="begin"/>
      </w:r>
      <w:r>
        <w:instrText xml:space="preserve"> REF _Ref416095144 \h </w:instrText>
      </w:r>
      <w:r w:rsidR="00305A97">
        <w:instrText xml:space="preserve"> \* MERGEFORMAT </w:instrText>
      </w:r>
      <w:r>
        <w:fldChar w:fldCharType="separate"/>
      </w:r>
      <w:r w:rsidR="00140F11">
        <w:t xml:space="preserve">Figure </w:t>
      </w:r>
      <w:r w:rsidR="00140F11">
        <w:rPr>
          <w:noProof/>
        </w:rPr>
        <w:t>3</w:t>
      </w:r>
      <w:r w:rsidR="00140F11">
        <w:rPr>
          <w:noProof/>
        </w:rPr>
        <w:noBreakHyphen/>
        <w:t>18</w:t>
      </w:r>
      <w:r>
        <w:fldChar w:fldCharType="end"/>
      </w:r>
      <w:r>
        <w:t xml:space="preserve">)).  However, in patients with the lowest VDP (&lt;5%), </w:t>
      </w:r>
      <w:r w:rsidR="005E6BBB">
        <w:rPr>
          <w:vertAlign w:val="superscript"/>
        </w:rPr>
        <w:t>3</w:t>
      </w:r>
      <w:r w:rsidR="005E6BBB">
        <w:t>He</w:t>
      </w:r>
      <w:r w:rsidR="005113D4">
        <w:t xml:space="preserve"> appeared to be higher tha</w:t>
      </w:r>
      <w:r>
        <w:t xml:space="preserve">n </w:t>
      </w:r>
      <w:r w:rsidR="005E6BBB">
        <w:rPr>
          <w:vertAlign w:val="superscript"/>
        </w:rPr>
        <w:t>129</w:t>
      </w:r>
      <w:r w:rsidR="005E6BBB">
        <w:t>Xe</w:t>
      </w:r>
      <w:r>
        <w:t xml:space="preserve">, which can also be seen by increased ventilation defect contrast for </w:t>
      </w:r>
      <w:r w:rsidR="005E6BBB">
        <w:rPr>
          <w:vertAlign w:val="superscript"/>
        </w:rPr>
        <w:t>3</w:t>
      </w:r>
      <w:r w:rsidR="005E6BBB">
        <w:t>He</w:t>
      </w:r>
      <w:r>
        <w:t xml:space="preserve"> i</w:t>
      </w:r>
      <w:r w:rsidR="005130B7">
        <w:t>n these subjects (see Figure 1A and 1</w:t>
      </w:r>
      <w:r>
        <w:t>B).</w:t>
      </w:r>
    </w:p>
    <w:p w14:paraId="24C19D9C" w14:textId="77777777" w:rsidR="00A649F2" w:rsidRDefault="00A649F2" w:rsidP="006717E0"/>
    <w:p w14:paraId="32C81F06" w14:textId="1307EFE2" w:rsidR="00A649F2" w:rsidRDefault="00A649F2" w:rsidP="006717E0">
      <w:r>
        <w:t>Similar to VDP, there was minimal bias between the two gases for N</w:t>
      </w:r>
      <w:r w:rsidRPr="0077054A">
        <w:rPr>
          <w:vertAlign w:val="subscript"/>
        </w:rPr>
        <w:t>defects</w:t>
      </w:r>
      <w:r>
        <w:t xml:space="preserve"> (bias = -0.3, LoA = -6.7,</w:t>
      </w:r>
      <w:r w:rsidR="00164DEB">
        <w:t xml:space="preserve"> </w:t>
      </w:r>
      <w:r>
        <w:t xml:space="preserve">6.1) and </w:t>
      </w:r>
      <w:r w:rsidR="00164DEB">
        <w:t xml:space="preserve">also for </w:t>
      </w:r>
      <w:r>
        <w:t>the largest individual defect (bias = 0.3%, LoA = -4.9,</w:t>
      </w:r>
      <w:r w:rsidR="00164DEB">
        <w:t xml:space="preserve"> </w:t>
      </w:r>
      <w:r>
        <w:t>5.5</w:t>
      </w:r>
      <w:r w:rsidR="00164DEB">
        <w:t>%</w:t>
      </w:r>
      <w:r>
        <w:t xml:space="preserve">). </w:t>
      </w:r>
      <w:r w:rsidR="005E6BBB">
        <w:t>VH</w:t>
      </w:r>
      <w:r w:rsidR="005E6BBB">
        <w:rPr>
          <w:vertAlign w:val="subscript"/>
        </w:rPr>
        <w:t>I</w:t>
      </w:r>
      <w:r>
        <w:t xml:space="preserve"> however was significantly higher for </w:t>
      </w:r>
      <w:r w:rsidR="005E6BBB">
        <w:rPr>
          <w:vertAlign w:val="superscript"/>
        </w:rPr>
        <w:t>3</w:t>
      </w:r>
      <w:r w:rsidR="005E6BBB">
        <w:t>He</w:t>
      </w:r>
      <w:r>
        <w:t xml:space="preserve"> when compared to </w:t>
      </w:r>
      <w:r w:rsidR="005E6BBB">
        <w:rPr>
          <w:vertAlign w:val="superscript"/>
        </w:rPr>
        <w:t>129</w:t>
      </w:r>
      <w:r w:rsidR="005E6BBB">
        <w:t>Xe</w:t>
      </w:r>
      <w:r>
        <w:t xml:space="preserve"> (p&lt;0.001), bias = 1.4% (LoA = -2.6,</w:t>
      </w:r>
      <w:r w:rsidR="00164DEB">
        <w:t xml:space="preserve"> </w:t>
      </w:r>
      <w:r>
        <w:t>5.3</w:t>
      </w:r>
      <w:r w:rsidR="00164DEB">
        <w:t>%</w:t>
      </w:r>
      <w:r>
        <w:t xml:space="preserve">). The bias for </w:t>
      </w:r>
      <w:r w:rsidR="005E6BBB">
        <w:t>VH</w:t>
      </w:r>
      <w:r w:rsidR="005E6BBB">
        <w:rPr>
          <w:vertAlign w:val="subscript"/>
        </w:rPr>
        <w:t>I</w:t>
      </w:r>
      <w:r>
        <w:t xml:space="preserve"> was related to the underlying ventilation heterogeneity, with an increasing discrepancy between measurements as </w:t>
      </w:r>
      <w:r w:rsidR="005E6BBB">
        <w:t>VH</w:t>
      </w:r>
      <w:r w:rsidR="005E6BBB">
        <w:rPr>
          <w:vertAlign w:val="subscript"/>
        </w:rPr>
        <w:t>I</w:t>
      </w:r>
      <w:r>
        <w:t xml:space="preserve"> increased.</w:t>
      </w:r>
    </w:p>
    <w:p w14:paraId="425AE93E" w14:textId="77777777" w:rsidR="00A649F2" w:rsidRDefault="00A649F2" w:rsidP="006717E0"/>
    <w:p w14:paraId="27956F55" w14:textId="77777777" w:rsidR="00A649F2" w:rsidRDefault="00A649F2" w:rsidP="00077C9E">
      <w:pPr>
        <w:jc w:val="center"/>
      </w:pPr>
      <w:r>
        <w:rPr>
          <w:noProof/>
          <w:lang w:val="en-US"/>
        </w:rPr>
        <w:drawing>
          <wp:inline distT="0" distB="0" distL="0" distR="0" wp14:anchorId="12B72ADE" wp14:editId="16096B89">
            <wp:extent cx="5814263" cy="3321134"/>
            <wp:effectExtent l="0" t="0" r="254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 plots He vs Xe.png"/>
                    <pic:cNvPicPr/>
                  </pic:nvPicPr>
                  <pic:blipFill>
                    <a:blip r:embed="rId100">
                      <a:extLst>
                        <a:ext uri="{28A0092B-C50C-407E-A947-70E740481C1C}">
                          <a14:useLocalDpi xmlns:a14="http://schemas.microsoft.com/office/drawing/2010/main" val="0"/>
                        </a:ext>
                      </a:extLst>
                    </a:blip>
                    <a:stretch>
                      <a:fillRect/>
                    </a:stretch>
                  </pic:blipFill>
                  <pic:spPr>
                    <a:xfrm>
                      <a:off x="0" y="0"/>
                      <a:ext cx="5820231" cy="3324543"/>
                    </a:xfrm>
                    <a:prstGeom prst="rect">
                      <a:avLst/>
                    </a:prstGeom>
                  </pic:spPr>
                </pic:pic>
              </a:graphicData>
            </a:graphic>
          </wp:inline>
        </w:drawing>
      </w:r>
    </w:p>
    <w:p w14:paraId="49891093" w14:textId="4655C24C" w:rsidR="00EE7CB3" w:rsidRDefault="00A649F2" w:rsidP="006717E0">
      <w:pPr>
        <w:pStyle w:val="Caption"/>
      </w:pPr>
      <w:bookmarkStart w:id="275" w:name="_Ref416095144"/>
      <w:bookmarkStart w:id="276" w:name="_Toc27383052"/>
      <w:r>
        <w:t xml:space="preserve">Figure </w:t>
      </w:r>
      <w:fldSimple w:instr=" STYLEREF 1 \s ">
        <w:r w:rsidR="00824FFE">
          <w:rPr>
            <w:noProof/>
          </w:rPr>
          <w:t>3</w:t>
        </w:r>
      </w:fldSimple>
      <w:r w:rsidR="00824FFE">
        <w:noBreakHyphen/>
      </w:r>
      <w:fldSimple w:instr=" SEQ Figure \* ARABIC \s 1 ">
        <w:r w:rsidR="00824FFE">
          <w:rPr>
            <w:noProof/>
          </w:rPr>
          <w:t>18</w:t>
        </w:r>
      </w:fldSimple>
      <w:bookmarkEnd w:id="275"/>
      <w:r>
        <w:t xml:space="preserve">: Bland - </w:t>
      </w:r>
      <w:r w:rsidRPr="003257BA">
        <w:t xml:space="preserve">Altman analysis of </w:t>
      </w:r>
      <w:r w:rsidR="005E6BBB">
        <w:rPr>
          <w:vertAlign w:val="superscript"/>
        </w:rPr>
        <w:t>3</w:t>
      </w:r>
      <w:r w:rsidR="005E6BBB">
        <w:t>He</w:t>
      </w:r>
      <w:r w:rsidRPr="003257BA">
        <w:t xml:space="preserve"> and </w:t>
      </w:r>
      <w:r w:rsidR="005E6BBB">
        <w:rPr>
          <w:vertAlign w:val="superscript"/>
        </w:rPr>
        <w:t>129</w:t>
      </w:r>
      <w:r w:rsidR="005E6BBB">
        <w:t>Xe</w:t>
      </w:r>
      <w:r w:rsidRPr="003257BA">
        <w:t xml:space="preserve"> ventilation MRI metrics.</w:t>
      </w:r>
      <w:bookmarkEnd w:id="276"/>
      <w:r w:rsidRPr="003257BA">
        <w:t xml:space="preserve"> </w:t>
      </w:r>
    </w:p>
    <w:p w14:paraId="4BA15269" w14:textId="2A4DC03B" w:rsidR="00A649F2" w:rsidRPr="00A649F2" w:rsidRDefault="00A649F2" w:rsidP="006717E0">
      <w:pPr>
        <w:pStyle w:val="Subtitle"/>
      </w:pPr>
      <w:r w:rsidRPr="003257BA">
        <w:t xml:space="preserve">The X-axis is the average of </w:t>
      </w:r>
      <w:r w:rsidR="005E6BBB">
        <w:rPr>
          <w:vertAlign w:val="superscript"/>
        </w:rPr>
        <w:t>3</w:t>
      </w:r>
      <w:r w:rsidR="005E6BBB">
        <w:t>He</w:t>
      </w:r>
      <w:r w:rsidRPr="003257BA">
        <w:t xml:space="preserve"> and </w:t>
      </w:r>
      <w:r w:rsidR="005E6BBB">
        <w:rPr>
          <w:vertAlign w:val="superscript"/>
        </w:rPr>
        <w:t>129</w:t>
      </w:r>
      <w:r w:rsidR="005E6BBB">
        <w:t>Xe</w:t>
      </w:r>
      <w:r>
        <w:t xml:space="preserve"> metrics</w:t>
      </w:r>
      <w:r w:rsidRPr="003257BA">
        <w:t xml:space="preserve"> and the Y-axis is </w:t>
      </w:r>
      <w:r w:rsidR="005E6BBB">
        <w:rPr>
          <w:vertAlign w:val="superscript"/>
        </w:rPr>
        <w:t>3</w:t>
      </w:r>
      <w:r w:rsidR="005E6BBB">
        <w:t>He</w:t>
      </w:r>
      <w:r>
        <w:t xml:space="preserve"> metric</w:t>
      </w:r>
      <w:r w:rsidRPr="003257BA">
        <w:t xml:space="preserve"> – </w:t>
      </w:r>
      <w:r w:rsidR="005E6BBB">
        <w:rPr>
          <w:vertAlign w:val="superscript"/>
        </w:rPr>
        <w:t>129</w:t>
      </w:r>
      <w:r w:rsidR="005E6BBB">
        <w:t>Xe</w:t>
      </w:r>
      <w:r>
        <w:t xml:space="preserve"> metric</w:t>
      </w:r>
      <w:r w:rsidRPr="003257BA">
        <w:t xml:space="preserve"> in all graphs. The dotted line on each graph indicates the bias and the dashed lines indicate the 95% limits of agreement. Graph i) VDP. ii) </w:t>
      </w:r>
      <w:r w:rsidR="005E6BBB">
        <w:t>VH</w:t>
      </w:r>
      <w:r w:rsidR="005E6BBB">
        <w:rPr>
          <w:vertAlign w:val="subscript"/>
        </w:rPr>
        <w:t>I</w:t>
      </w:r>
      <w:r w:rsidRPr="003257BA">
        <w:t>. iii) Largest individual defect. iv) Number of individual defects.</w:t>
      </w:r>
    </w:p>
    <w:p w14:paraId="5DD761D8" w14:textId="77777777" w:rsidR="00A649F2" w:rsidRDefault="00A649F2" w:rsidP="006717E0"/>
    <w:p w14:paraId="6A467154" w14:textId="77777777" w:rsidR="00C37C6B" w:rsidRDefault="00C37C6B" w:rsidP="006717E0">
      <w:pPr>
        <w:rPr>
          <w:rFonts w:asciiTheme="majorHAnsi" w:eastAsiaTheme="majorEastAsia" w:hAnsiTheme="majorHAnsi" w:cstheme="majorBidi"/>
          <w:color w:val="000000" w:themeColor="text1"/>
        </w:rPr>
      </w:pPr>
      <w:r>
        <w:br w:type="page"/>
      </w:r>
    </w:p>
    <w:p w14:paraId="2AD184D2" w14:textId="30F60C66" w:rsidR="00A649F2" w:rsidRPr="00B1089A" w:rsidRDefault="00A649F2" w:rsidP="006717E0">
      <w:pPr>
        <w:pStyle w:val="Heading4"/>
      </w:pPr>
      <w:r w:rsidRPr="00B1089A">
        <w:lastRenderedPageBreak/>
        <w:t xml:space="preserve">Correlation </w:t>
      </w:r>
      <w:r w:rsidR="005113D4">
        <w:t>against</w:t>
      </w:r>
      <w:r w:rsidRPr="00B1089A">
        <w:t xml:space="preserve"> lung function</w:t>
      </w:r>
    </w:p>
    <w:p w14:paraId="11CCD2D3" w14:textId="77777777" w:rsidR="005130B7" w:rsidRDefault="005130B7" w:rsidP="006717E0"/>
    <w:p w14:paraId="42E12E9A" w14:textId="43D80215" w:rsidR="00A649F2" w:rsidRDefault="00A649F2" w:rsidP="006717E0">
      <w:r>
        <w:t>At baseline, VDP from both gases demonstrated similar highly significant (p&lt;0.001) correlations with lung function. The strongest correlation for VDP was with LCI (r=0.88, for both), followed by RV/TLC (r=0.83 (</w:t>
      </w:r>
      <w:r w:rsidR="005E6BBB">
        <w:rPr>
          <w:vertAlign w:val="superscript"/>
        </w:rPr>
        <w:t>3</w:t>
      </w:r>
      <w:r w:rsidR="005E6BBB">
        <w:t>He</w:t>
      </w:r>
      <w:r>
        <w:t>) and 0.82 (</w:t>
      </w:r>
      <w:r w:rsidR="005E6BBB">
        <w:rPr>
          <w:vertAlign w:val="superscript"/>
        </w:rPr>
        <w:t>129</w:t>
      </w:r>
      <w:r w:rsidR="005E6BBB">
        <w:t>Xe</w:t>
      </w:r>
      <w:r>
        <w:t xml:space="preserve">)) and </w:t>
      </w:r>
      <w:r w:rsidR="00DF2511">
        <w:t>FEV</w:t>
      </w:r>
      <w:r w:rsidR="00DF2511">
        <w:rPr>
          <w:vertAlign w:val="subscript"/>
        </w:rPr>
        <w:t>1</w:t>
      </w:r>
      <w:r>
        <w:t xml:space="preserve"> (r=-0.78 (</w:t>
      </w:r>
      <w:r w:rsidR="005E6BBB">
        <w:rPr>
          <w:vertAlign w:val="superscript"/>
        </w:rPr>
        <w:t>3</w:t>
      </w:r>
      <w:r w:rsidR="005E6BBB">
        <w:t>He</w:t>
      </w:r>
      <w:r>
        <w:t>) and -0.79 (</w:t>
      </w:r>
      <w:r w:rsidR="005E6BBB">
        <w:rPr>
          <w:vertAlign w:val="superscript"/>
        </w:rPr>
        <w:t>129</w:t>
      </w:r>
      <w:r w:rsidR="005E6BBB">
        <w:t>Xe</w:t>
      </w:r>
      <w:r>
        <w:t>))</w:t>
      </w:r>
      <w:r w:rsidR="00324BD2">
        <w:t xml:space="preserve"> </w:t>
      </w:r>
      <w:r>
        <w:t>(</w:t>
      </w:r>
      <w:r>
        <w:fldChar w:fldCharType="begin"/>
      </w:r>
      <w:r>
        <w:instrText xml:space="preserve"> REF _Ref416095217 \h </w:instrText>
      </w:r>
      <w:r w:rsidR="00305A97">
        <w:instrText xml:space="preserve"> \* MERGEFORMAT </w:instrText>
      </w:r>
      <w:r>
        <w:fldChar w:fldCharType="separate"/>
      </w:r>
      <w:r w:rsidR="00140F11">
        <w:t xml:space="preserve">Figure </w:t>
      </w:r>
      <w:r w:rsidR="00140F11">
        <w:rPr>
          <w:noProof/>
        </w:rPr>
        <w:t>3</w:t>
      </w:r>
      <w:r w:rsidR="00140F11">
        <w:rPr>
          <w:noProof/>
        </w:rPr>
        <w:noBreakHyphen/>
        <w:t>19</w:t>
      </w:r>
      <w:r>
        <w:fldChar w:fldCharType="end"/>
      </w:r>
      <w:r>
        <w:t xml:space="preserve">). For </w:t>
      </w:r>
      <w:r w:rsidR="005E6BBB">
        <w:t>VH</w:t>
      </w:r>
      <w:r w:rsidR="005E6BBB">
        <w:rPr>
          <w:vertAlign w:val="subscript"/>
        </w:rPr>
        <w:t>I</w:t>
      </w:r>
      <w:r>
        <w:t xml:space="preserve">, the strength of correlations was similar to VDP, with the strongest correlation </w:t>
      </w:r>
      <w:r w:rsidR="00BC5502">
        <w:t xml:space="preserve">seen </w:t>
      </w:r>
      <w:r>
        <w:t>against LCI (r=0.76 (</w:t>
      </w:r>
      <w:r w:rsidR="005E6BBB">
        <w:rPr>
          <w:vertAlign w:val="superscript"/>
        </w:rPr>
        <w:t>3</w:t>
      </w:r>
      <w:r w:rsidR="005E6BBB">
        <w:t>He</w:t>
      </w:r>
      <w:r>
        <w:t>) and 0.88 (</w:t>
      </w:r>
      <w:r w:rsidR="005E6BBB">
        <w:rPr>
          <w:vertAlign w:val="superscript"/>
        </w:rPr>
        <w:t>129</w:t>
      </w:r>
      <w:r w:rsidR="005E6BBB">
        <w:t>Xe</w:t>
      </w:r>
      <w:r>
        <w:t>)), followed by RV/TLC (r=0.76 (</w:t>
      </w:r>
      <w:r w:rsidR="005E6BBB">
        <w:rPr>
          <w:vertAlign w:val="superscript"/>
        </w:rPr>
        <w:t>3</w:t>
      </w:r>
      <w:r w:rsidR="005E6BBB">
        <w:t>He</w:t>
      </w:r>
      <w:r>
        <w:t>) and 0.79 (</w:t>
      </w:r>
      <w:r w:rsidR="005E6BBB">
        <w:rPr>
          <w:vertAlign w:val="superscript"/>
        </w:rPr>
        <w:t>129</w:t>
      </w:r>
      <w:r w:rsidR="005E6BBB">
        <w:t>Xe</w:t>
      </w:r>
      <w:r>
        <w:t xml:space="preserve">) and finally </w:t>
      </w:r>
      <w:r w:rsidR="00DF2511">
        <w:t>FEV</w:t>
      </w:r>
      <w:r w:rsidR="00DF2511">
        <w:rPr>
          <w:vertAlign w:val="subscript"/>
        </w:rPr>
        <w:t>1</w:t>
      </w:r>
      <w:r>
        <w:t xml:space="preserve"> (-0.72 (</w:t>
      </w:r>
      <w:r w:rsidR="005E6BBB">
        <w:rPr>
          <w:vertAlign w:val="superscript"/>
        </w:rPr>
        <w:t>3</w:t>
      </w:r>
      <w:r w:rsidR="005E6BBB">
        <w:t>He</w:t>
      </w:r>
      <w:r>
        <w:t>) and -0.77 (</w:t>
      </w:r>
      <w:r w:rsidR="005E6BBB">
        <w:rPr>
          <w:vertAlign w:val="superscript"/>
        </w:rPr>
        <w:t>129</w:t>
      </w:r>
      <w:r w:rsidR="005E6BBB">
        <w:t>Xe</w:t>
      </w:r>
      <w:r>
        <w:t>)).</w:t>
      </w:r>
      <w:r w:rsidRPr="004C1683">
        <w:t xml:space="preserve"> </w:t>
      </w:r>
    </w:p>
    <w:p w14:paraId="53C59A44" w14:textId="77777777" w:rsidR="00A649F2" w:rsidRDefault="00A649F2" w:rsidP="006717E0"/>
    <w:p w14:paraId="253A9A74" w14:textId="77777777" w:rsidR="00A649F2" w:rsidRDefault="00A649F2" w:rsidP="00077C9E">
      <w:pPr>
        <w:jc w:val="center"/>
      </w:pPr>
      <w:r>
        <w:rPr>
          <w:noProof/>
          <w:lang w:val="en-US"/>
        </w:rPr>
        <w:drawing>
          <wp:inline distT="0" distB="0" distL="0" distR="0" wp14:anchorId="1056B480" wp14:editId="1B49FD78">
            <wp:extent cx="6042863" cy="4563448"/>
            <wp:effectExtent l="0" t="0" r="2540" b="8890"/>
            <wp:docPr id="13" name="Picture 13" descr="Macintosh HD:Users:lauriesmith 1:Desktop:Figure correla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lauriesmith 1:Desktop:Figure correlation.tiff"/>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6049302" cy="4568310"/>
                    </a:xfrm>
                    <a:prstGeom prst="rect">
                      <a:avLst/>
                    </a:prstGeom>
                    <a:noFill/>
                    <a:ln>
                      <a:noFill/>
                    </a:ln>
                  </pic:spPr>
                </pic:pic>
              </a:graphicData>
            </a:graphic>
          </wp:inline>
        </w:drawing>
      </w:r>
    </w:p>
    <w:p w14:paraId="03D44F56" w14:textId="28BA6385" w:rsidR="00EE7CB3" w:rsidRDefault="00A649F2" w:rsidP="006717E0">
      <w:pPr>
        <w:pStyle w:val="Caption"/>
      </w:pPr>
      <w:bookmarkStart w:id="277" w:name="_Ref416095217"/>
      <w:bookmarkStart w:id="278" w:name="_Toc27383053"/>
      <w:r>
        <w:t xml:space="preserve">Figure </w:t>
      </w:r>
      <w:fldSimple w:instr=" STYLEREF 1 \s ">
        <w:r w:rsidR="00824FFE">
          <w:rPr>
            <w:noProof/>
          </w:rPr>
          <w:t>3</w:t>
        </w:r>
      </w:fldSimple>
      <w:r w:rsidR="00824FFE">
        <w:noBreakHyphen/>
      </w:r>
      <w:fldSimple w:instr=" SEQ Figure \* ARABIC \s 1 ">
        <w:r w:rsidR="00824FFE">
          <w:rPr>
            <w:noProof/>
          </w:rPr>
          <w:t>19</w:t>
        </w:r>
      </w:fldSimple>
      <w:bookmarkEnd w:id="277"/>
      <w:r>
        <w:t xml:space="preserve">: </w:t>
      </w:r>
      <w:r w:rsidRPr="003257BA">
        <w:t xml:space="preserve">Scatter plots of both </w:t>
      </w:r>
      <w:r w:rsidR="005E6BBB">
        <w:rPr>
          <w:vertAlign w:val="superscript"/>
        </w:rPr>
        <w:t>3</w:t>
      </w:r>
      <w:r w:rsidR="005E6BBB">
        <w:t>He</w:t>
      </w:r>
      <w:r w:rsidRPr="003257BA">
        <w:t xml:space="preserve"> and </w:t>
      </w:r>
      <w:r w:rsidR="005E6BBB">
        <w:rPr>
          <w:vertAlign w:val="superscript"/>
        </w:rPr>
        <w:t>129</w:t>
      </w:r>
      <w:r w:rsidR="005E6BBB">
        <w:t>Xe</w:t>
      </w:r>
      <w:r w:rsidRPr="003257BA">
        <w:t xml:space="preserve"> ventilation MR imaging metrics against </w:t>
      </w:r>
      <w:r w:rsidR="00602347">
        <w:t>LCI</w:t>
      </w:r>
      <w:r w:rsidRPr="003257BA">
        <w:t xml:space="preserve"> and </w:t>
      </w:r>
      <w:r w:rsidR="00DF2511">
        <w:t>FEV</w:t>
      </w:r>
      <w:r w:rsidR="00DF2511">
        <w:rPr>
          <w:vertAlign w:val="subscript"/>
        </w:rPr>
        <w:t>1</w:t>
      </w:r>
      <w:r w:rsidRPr="003257BA">
        <w:t>.</w:t>
      </w:r>
      <w:bookmarkEnd w:id="278"/>
      <w:r w:rsidRPr="003257BA">
        <w:t xml:space="preserve"> </w:t>
      </w:r>
    </w:p>
    <w:p w14:paraId="06A4D427" w14:textId="5B7AEFB1" w:rsidR="004F396A" w:rsidRDefault="00A649F2" w:rsidP="006717E0">
      <w:pPr>
        <w:pStyle w:val="Subtitle"/>
      </w:pPr>
      <w:r w:rsidRPr="003257BA">
        <w:t>Spearman r</w:t>
      </w:r>
      <w:r>
        <w:t>-</w:t>
      </w:r>
      <w:r w:rsidRPr="003257BA">
        <w:t>values are reported for each graph</w:t>
      </w:r>
      <w:r>
        <w:t xml:space="preserve"> (all p&lt;0.001)</w:t>
      </w:r>
      <w:r w:rsidRPr="003257BA">
        <w:t>.</w:t>
      </w:r>
    </w:p>
    <w:p w14:paraId="1D13FE35" w14:textId="7062CAEE" w:rsidR="005130B7" w:rsidRDefault="005130B7" w:rsidP="006717E0">
      <w:r>
        <w:br w:type="page"/>
      </w:r>
    </w:p>
    <w:p w14:paraId="010D335D" w14:textId="1DE8195F" w:rsidR="00D44280" w:rsidRDefault="005E6BBB" w:rsidP="006717E0">
      <w:pPr>
        <w:pStyle w:val="Heading3"/>
      </w:pPr>
      <w:bookmarkStart w:id="279" w:name="_Ref21784042"/>
      <w:bookmarkStart w:id="280" w:name="_Toc27382894"/>
      <w:r>
        <w:rPr>
          <w:vertAlign w:val="superscript"/>
        </w:rPr>
        <w:lastRenderedPageBreak/>
        <w:t>129</w:t>
      </w:r>
      <w:r>
        <w:t>Xe</w:t>
      </w:r>
      <w:r w:rsidR="002C45F3">
        <w:t xml:space="preserve"> and </w:t>
      </w:r>
      <w:r w:rsidR="009F2E7D">
        <w:rPr>
          <w:vertAlign w:val="superscript"/>
        </w:rPr>
        <w:t>1</w:t>
      </w:r>
      <w:r w:rsidR="009F2E7D">
        <w:t>H</w:t>
      </w:r>
      <w:r w:rsidR="00D44280">
        <w:t xml:space="preserve"> MRI in patients with normal </w:t>
      </w:r>
      <w:r w:rsidR="00DF2511">
        <w:t>FEV</w:t>
      </w:r>
      <w:r w:rsidR="00DF2511">
        <w:rPr>
          <w:vertAlign w:val="subscript"/>
        </w:rPr>
        <w:t>1</w:t>
      </w:r>
      <w:bookmarkEnd w:id="279"/>
      <w:bookmarkEnd w:id="280"/>
    </w:p>
    <w:p w14:paraId="4C8C198A" w14:textId="77777777" w:rsidR="00D75B74" w:rsidRDefault="00D75B74" w:rsidP="006717E0"/>
    <w:p w14:paraId="05310C8A" w14:textId="1188B0FF" w:rsidR="000D1362" w:rsidRDefault="00164DEB" w:rsidP="006717E0">
      <w:r>
        <w:t xml:space="preserve">To compare the relative sensitivities of </w:t>
      </w:r>
      <w:r w:rsidR="005E6BBB">
        <w:rPr>
          <w:vertAlign w:val="superscript"/>
        </w:rPr>
        <w:t>129</w:t>
      </w:r>
      <w:r w:rsidR="005E6BBB">
        <w:t>Xe</w:t>
      </w:r>
      <w:r>
        <w:t xml:space="preserve"> and </w:t>
      </w:r>
      <w:r w:rsidR="009F2E7D">
        <w:rPr>
          <w:vertAlign w:val="superscript"/>
        </w:rPr>
        <w:t>1</w:t>
      </w:r>
      <w:r w:rsidR="009F2E7D">
        <w:t>H</w:t>
      </w:r>
      <w:r>
        <w:t xml:space="preserve"> MRI to detect lung abnormalities in function and structure, 14</w:t>
      </w:r>
      <w:r w:rsidR="002C45F3">
        <w:t xml:space="preserve"> MMAVIC patients and 13 healthy control children were assessed. </w:t>
      </w:r>
      <w:r>
        <w:t xml:space="preserve">All 14 MMAVIC patients were purposely selected due to having an </w:t>
      </w:r>
      <w:r w:rsidR="00DF2511">
        <w:t>FEV</w:t>
      </w:r>
      <w:r w:rsidR="00DF2511">
        <w:rPr>
          <w:vertAlign w:val="subscript"/>
        </w:rPr>
        <w:t>1</w:t>
      </w:r>
      <w:r>
        <w:t xml:space="preserve"> within the normal range. </w:t>
      </w:r>
      <w:r w:rsidR="00D75B74">
        <w:t>Subject demographics, lung function and MRI metrics are documented in</w:t>
      </w:r>
      <w:r w:rsidR="008D7EF2">
        <w:t xml:space="preserve"> </w:t>
      </w:r>
      <w:r w:rsidR="008D7EF2">
        <w:fldChar w:fldCharType="begin"/>
      </w:r>
      <w:r w:rsidR="008D7EF2">
        <w:instrText xml:space="preserve"> REF _Ref418237621 \h </w:instrText>
      </w:r>
      <w:r w:rsidR="00305A97">
        <w:instrText xml:space="preserve"> \* MERGEFORMAT </w:instrText>
      </w:r>
      <w:r w:rsidR="008D7EF2">
        <w:fldChar w:fldCharType="separate"/>
      </w:r>
      <w:r w:rsidR="00140F11">
        <w:t xml:space="preserve">Table </w:t>
      </w:r>
      <w:r w:rsidR="00140F11">
        <w:rPr>
          <w:noProof/>
        </w:rPr>
        <w:t>3</w:t>
      </w:r>
      <w:r w:rsidR="00140F11">
        <w:rPr>
          <w:noProof/>
        </w:rPr>
        <w:noBreakHyphen/>
        <w:t>4</w:t>
      </w:r>
      <w:r w:rsidR="008D7EF2">
        <w:fldChar w:fldCharType="end"/>
      </w:r>
      <w:r w:rsidR="00D75B74">
        <w:t xml:space="preserve">. </w:t>
      </w:r>
      <w:r w:rsidR="00324BD2">
        <w:t xml:space="preserve">As documented earlier, the data reported here did not all come from visit one as the </w:t>
      </w:r>
      <w:r w:rsidR="009F2E7D">
        <w:rPr>
          <w:vertAlign w:val="superscript"/>
        </w:rPr>
        <w:t>1</w:t>
      </w:r>
      <w:r w:rsidR="009F2E7D">
        <w:t>H</w:t>
      </w:r>
      <w:r w:rsidR="00324BD2">
        <w:t xml:space="preserve"> sequences were not </w:t>
      </w:r>
      <w:r w:rsidR="00157A26">
        <w:t>available</w:t>
      </w:r>
      <w:r w:rsidR="00324BD2">
        <w:t xml:space="preserve"> at the beginning of the study. The study visit at which the data was acquired is documented in </w:t>
      </w:r>
      <w:r w:rsidR="00324BD2">
        <w:fldChar w:fldCharType="begin"/>
      </w:r>
      <w:r w:rsidR="00324BD2">
        <w:instrText xml:space="preserve"> REF _Ref421875379 \h </w:instrText>
      </w:r>
      <w:r w:rsidR="00305A97">
        <w:instrText xml:space="preserve"> \* MERGEFORMAT </w:instrText>
      </w:r>
      <w:r w:rsidR="00324BD2">
        <w:fldChar w:fldCharType="separate"/>
      </w:r>
      <w:r w:rsidR="00140F11">
        <w:t xml:space="preserve">Table </w:t>
      </w:r>
      <w:r w:rsidR="00140F11">
        <w:rPr>
          <w:noProof/>
        </w:rPr>
        <w:t>3</w:t>
      </w:r>
      <w:r w:rsidR="00140F11">
        <w:rPr>
          <w:noProof/>
        </w:rPr>
        <w:noBreakHyphen/>
        <w:t>5</w:t>
      </w:r>
      <w:r w:rsidR="00324BD2">
        <w:fldChar w:fldCharType="end"/>
      </w:r>
      <w:r w:rsidR="00324BD2">
        <w:t>.</w:t>
      </w:r>
      <w:r w:rsidR="001E19A0">
        <w:t xml:space="preserve"> Healthy control children were recruited as part of a separate study </w:t>
      </w:r>
      <w:r w:rsidR="00572811">
        <w:t>(RHINO), the det</w:t>
      </w:r>
      <w:r w:rsidR="005D31A9">
        <w:t xml:space="preserve">ails of which are described in Chapter </w:t>
      </w:r>
      <w:r w:rsidR="005D31A9">
        <w:fldChar w:fldCharType="begin"/>
      </w:r>
      <w:r w:rsidR="005D31A9">
        <w:instrText xml:space="preserve"> REF _Ref21867919 \r \h </w:instrText>
      </w:r>
      <w:r w:rsidR="005D31A9">
        <w:fldChar w:fldCharType="separate"/>
      </w:r>
      <w:r w:rsidR="00140F11">
        <w:t>6.3</w:t>
      </w:r>
      <w:r w:rsidR="005D31A9">
        <w:fldChar w:fldCharType="end"/>
      </w:r>
      <w:r w:rsidR="005D31A9">
        <w:t xml:space="preserve"> (</w:t>
      </w:r>
      <w:r w:rsidR="005D31A9">
        <w:fldChar w:fldCharType="begin"/>
      </w:r>
      <w:r w:rsidR="005D31A9">
        <w:instrText xml:space="preserve"> REF _Ref21867923 \h </w:instrText>
      </w:r>
      <w:r w:rsidR="005D31A9">
        <w:fldChar w:fldCharType="separate"/>
      </w:r>
      <w:r w:rsidR="00104BD0">
        <w:t>MRI and MBW to assess ventilation in ex-pre-term born children the:  Respiratory Health Outcomes In Neonates (RHINO) study</w:t>
      </w:r>
      <w:r w:rsidR="005D31A9">
        <w:fldChar w:fldCharType="end"/>
      </w:r>
      <w:r w:rsidR="005D31A9">
        <w:t>, p</w:t>
      </w:r>
      <w:r w:rsidR="005D31A9">
        <w:fldChar w:fldCharType="begin"/>
      </w:r>
      <w:r w:rsidR="005D31A9">
        <w:instrText xml:space="preserve"> PAGEREF _Ref21867926 \h </w:instrText>
      </w:r>
      <w:r w:rsidR="005D31A9">
        <w:fldChar w:fldCharType="separate"/>
      </w:r>
      <w:r w:rsidR="00140F11">
        <w:rPr>
          <w:noProof/>
        </w:rPr>
        <w:t>275</w:t>
      </w:r>
      <w:r w:rsidR="005D31A9">
        <w:fldChar w:fldCharType="end"/>
      </w:r>
      <w:r w:rsidR="005D31A9">
        <w:t>)</w:t>
      </w:r>
      <w:r w:rsidR="00572811">
        <w:t xml:space="preserve">. Briefly the RHINO study aimed to look at </w:t>
      </w:r>
      <w:r w:rsidR="005E6BBB">
        <w:rPr>
          <w:vertAlign w:val="superscript"/>
        </w:rPr>
        <w:t>129</w:t>
      </w:r>
      <w:r w:rsidR="005E6BBB">
        <w:t>Xe</w:t>
      </w:r>
      <w:r w:rsidR="00572811">
        <w:t xml:space="preserve"> ventilation MRI and MBW in children born pre-term in comparison to those born at term.</w:t>
      </w:r>
    </w:p>
    <w:p w14:paraId="6A09D480" w14:textId="77777777" w:rsidR="000D1362" w:rsidRDefault="000D1362" w:rsidP="006717E0"/>
    <w:p w14:paraId="47C54510" w14:textId="5E5A21A7" w:rsidR="000D1362" w:rsidRDefault="000D1362" w:rsidP="006717E0">
      <w:pPr>
        <w:pStyle w:val="Caption"/>
      </w:pPr>
      <w:bookmarkStart w:id="281" w:name="_Ref418237621"/>
      <w:r>
        <w:t xml:space="preserve">Table </w:t>
      </w:r>
      <w:fldSimple w:instr=" STYLEREF 1 \s ">
        <w:r w:rsidR="00140F11">
          <w:rPr>
            <w:noProof/>
          </w:rPr>
          <w:t>3</w:t>
        </w:r>
      </w:fldSimple>
      <w:r w:rsidR="004B6530">
        <w:noBreakHyphen/>
      </w:r>
      <w:fldSimple w:instr=" SEQ Table \* ARABIC \s 1 ">
        <w:r w:rsidR="00140F11">
          <w:rPr>
            <w:noProof/>
          </w:rPr>
          <w:t>4</w:t>
        </w:r>
      </w:fldSimple>
      <w:bookmarkEnd w:id="281"/>
      <w:r>
        <w:t>:</w:t>
      </w:r>
      <w:r w:rsidRPr="000D1362">
        <w:t xml:space="preserve"> </w:t>
      </w:r>
      <w:r>
        <w:t>Median (range) demographics, lung function and M</w:t>
      </w:r>
      <w:r w:rsidR="005E7B4A">
        <w:t>RI metric from patients with CF and normal FEV</w:t>
      </w:r>
      <w:r w:rsidR="005E7B4A" w:rsidRPr="005E7B4A">
        <w:rPr>
          <w:vertAlign w:val="subscript"/>
        </w:rPr>
        <w:t>1</w:t>
      </w:r>
      <w:r w:rsidR="005E7B4A">
        <w:t xml:space="preserve"> </w:t>
      </w:r>
      <w:r>
        <w:t>and from healthy controls</w:t>
      </w:r>
      <w:r w:rsidR="005E7B4A">
        <w:t>.</w:t>
      </w:r>
    </w:p>
    <w:tbl>
      <w:tblPr>
        <w:tblStyle w:val="LightShading"/>
        <w:tblW w:w="9911" w:type="dxa"/>
        <w:jc w:val="center"/>
        <w:tblLook w:val="06A0" w:firstRow="1" w:lastRow="0" w:firstColumn="1" w:lastColumn="0" w:noHBand="1" w:noVBand="1"/>
      </w:tblPr>
      <w:tblGrid>
        <w:gridCol w:w="3303"/>
        <w:gridCol w:w="3304"/>
        <w:gridCol w:w="3304"/>
      </w:tblGrid>
      <w:tr w:rsidR="00077C9E" w14:paraId="098C646D" w14:textId="77777777" w:rsidTr="00077C9E">
        <w:trPr>
          <w:cnfStyle w:val="100000000000" w:firstRow="1" w:lastRow="0" w:firstColumn="0" w:lastColumn="0" w:oddVBand="0" w:evenVBand="0" w:oddHBand="0"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3303" w:type="dxa"/>
            <w:tcBorders>
              <w:top w:val="single" w:sz="4" w:space="0" w:color="auto"/>
              <w:left w:val="single" w:sz="4" w:space="0" w:color="auto"/>
            </w:tcBorders>
            <w:vAlign w:val="center"/>
          </w:tcPr>
          <w:p w14:paraId="12A05813" w14:textId="77777777" w:rsidR="000D1362" w:rsidRDefault="000D1362" w:rsidP="00077C9E">
            <w:pPr>
              <w:spacing w:line="240" w:lineRule="auto"/>
              <w:jc w:val="center"/>
            </w:pPr>
          </w:p>
        </w:tc>
        <w:tc>
          <w:tcPr>
            <w:tcW w:w="3304" w:type="dxa"/>
            <w:tcBorders>
              <w:top w:val="single" w:sz="4" w:space="0" w:color="auto"/>
            </w:tcBorders>
            <w:vAlign w:val="center"/>
          </w:tcPr>
          <w:p w14:paraId="2C5F9E28" w14:textId="77295711" w:rsidR="000D1362" w:rsidRDefault="000D1362" w:rsidP="00EF1C0D">
            <w:pPr>
              <w:spacing w:line="240" w:lineRule="auto"/>
              <w:jc w:val="center"/>
              <w:cnfStyle w:val="100000000000" w:firstRow="1" w:lastRow="0" w:firstColumn="0" w:lastColumn="0" w:oddVBand="0" w:evenVBand="0" w:oddHBand="0" w:evenHBand="0" w:firstRowFirstColumn="0" w:firstRowLastColumn="0" w:lastRowFirstColumn="0" w:lastRowLastColumn="0"/>
            </w:pPr>
            <w:r>
              <w:t>CF</w:t>
            </w:r>
          </w:p>
        </w:tc>
        <w:tc>
          <w:tcPr>
            <w:tcW w:w="3304" w:type="dxa"/>
            <w:tcBorders>
              <w:top w:val="single" w:sz="4" w:space="0" w:color="auto"/>
              <w:right w:val="single" w:sz="4" w:space="0" w:color="auto"/>
            </w:tcBorders>
            <w:vAlign w:val="center"/>
          </w:tcPr>
          <w:p w14:paraId="6B43226B" w14:textId="77777777" w:rsidR="000D1362" w:rsidRDefault="000D1362" w:rsidP="00077C9E">
            <w:pPr>
              <w:spacing w:line="240" w:lineRule="auto"/>
              <w:jc w:val="center"/>
              <w:cnfStyle w:val="100000000000" w:firstRow="1" w:lastRow="0" w:firstColumn="0" w:lastColumn="0" w:oddVBand="0" w:evenVBand="0" w:oddHBand="0" w:evenHBand="0" w:firstRowFirstColumn="0" w:firstRowLastColumn="0" w:lastRowFirstColumn="0" w:lastRowLastColumn="0"/>
            </w:pPr>
            <w:r>
              <w:t>Healthy controls</w:t>
            </w:r>
          </w:p>
        </w:tc>
      </w:tr>
      <w:tr w:rsidR="00077C9E" w14:paraId="16494B0F" w14:textId="77777777" w:rsidTr="00077C9E">
        <w:trPr>
          <w:trHeight w:val="390"/>
          <w:jc w:val="center"/>
        </w:trPr>
        <w:tc>
          <w:tcPr>
            <w:cnfStyle w:val="001000000000" w:firstRow="0" w:lastRow="0" w:firstColumn="1" w:lastColumn="0" w:oddVBand="0" w:evenVBand="0" w:oddHBand="0" w:evenHBand="0" w:firstRowFirstColumn="0" w:firstRowLastColumn="0" w:lastRowFirstColumn="0" w:lastRowLastColumn="0"/>
            <w:tcW w:w="3303" w:type="dxa"/>
            <w:tcBorders>
              <w:left w:val="single" w:sz="4" w:space="0" w:color="auto"/>
            </w:tcBorders>
            <w:vAlign w:val="center"/>
          </w:tcPr>
          <w:p w14:paraId="69F55F52" w14:textId="77777777" w:rsidR="000D1362" w:rsidRDefault="000D1362" w:rsidP="00077C9E">
            <w:pPr>
              <w:spacing w:line="240" w:lineRule="auto"/>
              <w:jc w:val="center"/>
            </w:pPr>
            <w:r>
              <w:t>Number (%female)</w:t>
            </w:r>
          </w:p>
        </w:tc>
        <w:tc>
          <w:tcPr>
            <w:tcW w:w="3304" w:type="dxa"/>
            <w:vAlign w:val="center"/>
          </w:tcPr>
          <w:p w14:paraId="0556AFB3" w14:textId="77777777" w:rsidR="000D1362" w:rsidRDefault="000D136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14 (50)</w:t>
            </w:r>
          </w:p>
        </w:tc>
        <w:tc>
          <w:tcPr>
            <w:tcW w:w="3304" w:type="dxa"/>
            <w:tcBorders>
              <w:right w:val="single" w:sz="4" w:space="0" w:color="auto"/>
            </w:tcBorders>
            <w:vAlign w:val="center"/>
          </w:tcPr>
          <w:p w14:paraId="699F1082" w14:textId="0DD74E1C" w:rsidR="000D1362" w:rsidRDefault="007D11E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13 (54</w:t>
            </w:r>
            <w:r w:rsidR="000D1362">
              <w:t>)</w:t>
            </w:r>
          </w:p>
        </w:tc>
      </w:tr>
      <w:tr w:rsidR="00077C9E" w14:paraId="231FF0A9" w14:textId="77777777" w:rsidTr="00077C9E">
        <w:trPr>
          <w:trHeight w:val="370"/>
          <w:jc w:val="center"/>
        </w:trPr>
        <w:tc>
          <w:tcPr>
            <w:cnfStyle w:val="001000000000" w:firstRow="0" w:lastRow="0" w:firstColumn="1" w:lastColumn="0" w:oddVBand="0" w:evenVBand="0" w:oddHBand="0" w:evenHBand="0" w:firstRowFirstColumn="0" w:firstRowLastColumn="0" w:lastRowFirstColumn="0" w:lastRowLastColumn="0"/>
            <w:tcW w:w="3303" w:type="dxa"/>
            <w:tcBorders>
              <w:left w:val="single" w:sz="4" w:space="0" w:color="auto"/>
            </w:tcBorders>
            <w:vAlign w:val="center"/>
          </w:tcPr>
          <w:p w14:paraId="14D12D48" w14:textId="77777777" w:rsidR="000D1362" w:rsidRDefault="000D1362" w:rsidP="00077C9E">
            <w:pPr>
              <w:spacing w:line="240" w:lineRule="auto"/>
              <w:jc w:val="center"/>
            </w:pPr>
            <w:r>
              <w:t>Age (years)</w:t>
            </w:r>
          </w:p>
        </w:tc>
        <w:tc>
          <w:tcPr>
            <w:tcW w:w="3304" w:type="dxa"/>
            <w:vAlign w:val="center"/>
          </w:tcPr>
          <w:p w14:paraId="37C2EACA" w14:textId="77777777" w:rsidR="000D1362" w:rsidRDefault="000D136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13.9 (9.6, 32.0)</w:t>
            </w:r>
          </w:p>
        </w:tc>
        <w:tc>
          <w:tcPr>
            <w:tcW w:w="3304" w:type="dxa"/>
            <w:tcBorders>
              <w:right w:val="single" w:sz="4" w:space="0" w:color="auto"/>
            </w:tcBorders>
            <w:vAlign w:val="center"/>
          </w:tcPr>
          <w:p w14:paraId="4BB613BC" w14:textId="77777777" w:rsidR="000D1362" w:rsidRDefault="000D136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11.3 (9.1, 12.3)</w:t>
            </w:r>
          </w:p>
        </w:tc>
      </w:tr>
      <w:tr w:rsidR="00077C9E" w14:paraId="5B35879D" w14:textId="77777777" w:rsidTr="00077C9E">
        <w:trPr>
          <w:trHeight w:val="370"/>
          <w:jc w:val="center"/>
        </w:trPr>
        <w:tc>
          <w:tcPr>
            <w:cnfStyle w:val="001000000000" w:firstRow="0" w:lastRow="0" w:firstColumn="1" w:lastColumn="0" w:oddVBand="0" w:evenVBand="0" w:oddHBand="0" w:evenHBand="0" w:firstRowFirstColumn="0" w:firstRowLastColumn="0" w:lastRowFirstColumn="0" w:lastRowLastColumn="0"/>
            <w:tcW w:w="3303" w:type="dxa"/>
            <w:tcBorders>
              <w:left w:val="single" w:sz="4" w:space="0" w:color="auto"/>
            </w:tcBorders>
            <w:vAlign w:val="center"/>
          </w:tcPr>
          <w:p w14:paraId="1B604350" w14:textId="77777777" w:rsidR="000D1362" w:rsidRDefault="000D1362" w:rsidP="00077C9E">
            <w:pPr>
              <w:spacing w:line="240" w:lineRule="auto"/>
              <w:jc w:val="center"/>
            </w:pPr>
            <w:r>
              <w:t>Height (cm)</w:t>
            </w:r>
          </w:p>
        </w:tc>
        <w:tc>
          <w:tcPr>
            <w:tcW w:w="3304" w:type="dxa"/>
            <w:vAlign w:val="center"/>
          </w:tcPr>
          <w:p w14:paraId="57030537" w14:textId="77777777" w:rsidR="000D1362" w:rsidRDefault="000D136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158 (136.2, 176.3)</w:t>
            </w:r>
          </w:p>
        </w:tc>
        <w:tc>
          <w:tcPr>
            <w:tcW w:w="3304" w:type="dxa"/>
            <w:tcBorders>
              <w:right w:val="single" w:sz="4" w:space="0" w:color="auto"/>
            </w:tcBorders>
            <w:vAlign w:val="center"/>
          </w:tcPr>
          <w:p w14:paraId="29EBEED1" w14:textId="77777777" w:rsidR="000D1362" w:rsidRDefault="000D136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147.5 (137.3, 164.3)</w:t>
            </w:r>
          </w:p>
        </w:tc>
      </w:tr>
      <w:tr w:rsidR="00077C9E" w14:paraId="1C6D9FF0" w14:textId="77777777" w:rsidTr="00077C9E">
        <w:trPr>
          <w:trHeight w:val="390"/>
          <w:jc w:val="center"/>
        </w:trPr>
        <w:tc>
          <w:tcPr>
            <w:cnfStyle w:val="001000000000" w:firstRow="0" w:lastRow="0" w:firstColumn="1" w:lastColumn="0" w:oddVBand="0" w:evenVBand="0" w:oddHBand="0" w:evenHBand="0" w:firstRowFirstColumn="0" w:firstRowLastColumn="0" w:lastRowFirstColumn="0" w:lastRowLastColumn="0"/>
            <w:tcW w:w="3303" w:type="dxa"/>
            <w:tcBorders>
              <w:left w:val="single" w:sz="4" w:space="0" w:color="auto"/>
            </w:tcBorders>
            <w:vAlign w:val="center"/>
          </w:tcPr>
          <w:p w14:paraId="2FA07B03" w14:textId="77777777" w:rsidR="000D1362" w:rsidRDefault="000D1362" w:rsidP="00077C9E">
            <w:pPr>
              <w:spacing w:line="240" w:lineRule="auto"/>
              <w:jc w:val="center"/>
            </w:pPr>
            <w:r>
              <w:t>Weight (kg)</w:t>
            </w:r>
          </w:p>
        </w:tc>
        <w:tc>
          <w:tcPr>
            <w:tcW w:w="3304" w:type="dxa"/>
            <w:vAlign w:val="center"/>
          </w:tcPr>
          <w:p w14:paraId="3A9BE7EC" w14:textId="77777777" w:rsidR="000D1362" w:rsidRDefault="000D136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45.0 (30.0, 75.0)</w:t>
            </w:r>
          </w:p>
        </w:tc>
        <w:tc>
          <w:tcPr>
            <w:tcW w:w="3304" w:type="dxa"/>
            <w:tcBorders>
              <w:right w:val="single" w:sz="4" w:space="0" w:color="auto"/>
            </w:tcBorders>
            <w:vAlign w:val="center"/>
          </w:tcPr>
          <w:p w14:paraId="0A1D2DAB" w14:textId="77777777" w:rsidR="000D1362" w:rsidRDefault="000D136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35.5 (30.0, 74.0)</w:t>
            </w:r>
          </w:p>
        </w:tc>
      </w:tr>
      <w:tr w:rsidR="00077C9E" w14:paraId="4DC1993F" w14:textId="77777777" w:rsidTr="00077C9E">
        <w:trPr>
          <w:trHeight w:val="370"/>
          <w:jc w:val="center"/>
        </w:trPr>
        <w:tc>
          <w:tcPr>
            <w:cnfStyle w:val="001000000000" w:firstRow="0" w:lastRow="0" w:firstColumn="1" w:lastColumn="0" w:oddVBand="0" w:evenVBand="0" w:oddHBand="0" w:evenHBand="0" w:firstRowFirstColumn="0" w:firstRowLastColumn="0" w:lastRowFirstColumn="0" w:lastRowLastColumn="0"/>
            <w:tcW w:w="3303" w:type="dxa"/>
            <w:tcBorders>
              <w:left w:val="single" w:sz="4" w:space="0" w:color="auto"/>
            </w:tcBorders>
            <w:vAlign w:val="center"/>
          </w:tcPr>
          <w:p w14:paraId="349D711C" w14:textId="7653A884" w:rsidR="000D1362" w:rsidRDefault="00DF2511" w:rsidP="00077C9E">
            <w:pPr>
              <w:spacing w:line="240" w:lineRule="auto"/>
              <w:jc w:val="center"/>
            </w:pPr>
            <w:r>
              <w:t>FEV</w:t>
            </w:r>
            <w:r>
              <w:rPr>
                <w:vertAlign w:val="subscript"/>
              </w:rPr>
              <w:t>1</w:t>
            </w:r>
            <w:r w:rsidR="000D1362">
              <w:t xml:space="preserve"> (z-score)</w:t>
            </w:r>
          </w:p>
        </w:tc>
        <w:tc>
          <w:tcPr>
            <w:tcW w:w="3304" w:type="dxa"/>
            <w:vAlign w:val="center"/>
          </w:tcPr>
          <w:p w14:paraId="17091E7C" w14:textId="77777777" w:rsidR="000D1362" w:rsidRDefault="000D136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0.7 (-1.6, 0.9)</w:t>
            </w:r>
          </w:p>
        </w:tc>
        <w:tc>
          <w:tcPr>
            <w:tcW w:w="3304" w:type="dxa"/>
            <w:tcBorders>
              <w:right w:val="single" w:sz="4" w:space="0" w:color="auto"/>
            </w:tcBorders>
            <w:vAlign w:val="center"/>
          </w:tcPr>
          <w:p w14:paraId="53E33052" w14:textId="77777777" w:rsidR="000D1362" w:rsidRDefault="000D136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077C9E" w14:paraId="4B82B4D0" w14:textId="77777777" w:rsidTr="00077C9E">
        <w:trPr>
          <w:trHeight w:val="370"/>
          <w:jc w:val="center"/>
        </w:trPr>
        <w:tc>
          <w:tcPr>
            <w:cnfStyle w:val="001000000000" w:firstRow="0" w:lastRow="0" w:firstColumn="1" w:lastColumn="0" w:oddVBand="0" w:evenVBand="0" w:oddHBand="0" w:evenHBand="0" w:firstRowFirstColumn="0" w:firstRowLastColumn="0" w:lastRowFirstColumn="0" w:lastRowLastColumn="0"/>
            <w:tcW w:w="3303" w:type="dxa"/>
            <w:tcBorders>
              <w:left w:val="single" w:sz="4" w:space="0" w:color="auto"/>
            </w:tcBorders>
            <w:vAlign w:val="center"/>
          </w:tcPr>
          <w:p w14:paraId="1720EF77" w14:textId="77777777" w:rsidR="000D1362" w:rsidRDefault="000D1362" w:rsidP="00077C9E">
            <w:pPr>
              <w:spacing w:line="240" w:lineRule="auto"/>
              <w:jc w:val="center"/>
            </w:pPr>
            <w:r>
              <w:t>LCI</w:t>
            </w:r>
          </w:p>
        </w:tc>
        <w:tc>
          <w:tcPr>
            <w:tcW w:w="3304" w:type="dxa"/>
            <w:vAlign w:val="center"/>
          </w:tcPr>
          <w:p w14:paraId="658F5915" w14:textId="77777777" w:rsidR="000D1362" w:rsidRDefault="000D136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7.3 (6.6, 11.7)</w:t>
            </w:r>
          </w:p>
        </w:tc>
        <w:tc>
          <w:tcPr>
            <w:tcW w:w="3304" w:type="dxa"/>
            <w:tcBorders>
              <w:right w:val="single" w:sz="4" w:space="0" w:color="auto"/>
            </w:tcBorders>
            <w:vAlign w:val="center"/>
          </w:tcPr>
          <w:p w14:paraId="475964F4" w14:textId="77777777" w:rsidR="000D1362" w:rsidRDefault="000D136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6.0 (5.6, 7.1)</w:t>
            </w:r>
          </w:p>
        </w:tc>
      </w:tr>
      <w:tr w:rsidR="00077C9E" w14:paraId="1E88C785" w14:textId="77777777" w:rsidTr="00077C9E">
        <w:trPr>
          <w:trHeight w:val="390"/>
          <w:jc w:val="center"/>
        </w:trPr>
        <w:tc>
          <w:tcPr>
            <w:cnfStyle w:val="001000000000" w:firstRow="0" w:lastRow="0" w:firstColumn="1" w:lastColumn="0" w:oddVBand="0" w:evenVBand="0" w:oddHBand="0" w:evenHBand="0" w:firstRowFirstColumn="0" w:firstRowLastColumn="0" w:lastRowFirstColumn="0" w:lastRowLastColumn="0"/>
            <w:tcW w:w="3303" w:type="dxa"/>
            <w:tcBorders>
              <w:left w:val="single" w:sz="4" w:space="0" w:color="auto"/>
            </w:tcBorders>
            <w:vAlign w:val="center"/>
          </w:tcPr>
          <w:p w14:paraId="705F7709" w14:textId="77777777" w:rsidR="000D1362" w:rsidRDefault="000D1362" w:rsidP="00077C9E">
            <w:pPr>
              <w:spacing w:line="240" w:lineRule="auto"/>
              <w:jc w:val="center"/>
            </w:pPr>
            <w:r>
              <w:t>VDP (%)</w:t>
            </w:r>
          </w:p>
        </w:tc>
        <w:tc>
          <w:tcPr>
            <w:tcW w:w="3304" w:type="dxa"/>
            <w:vAlign w:val="center"/>
          </w:tcPr>
          <w:p w14:paraId="19668E8E" w14:textId="77777777" w:rsidR="000D1362" w:rsidRDefault="000D136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2.5 (0.6, 7.3)</w:t>
            </w:r>
          </w:p>
        </w:tc>
        <w:tc>
          <w:tcPr>
            <w:tcW w:w="3304" w:type="dxa"/>
            <w:tcBorders>
              <w:right w:val="single" w:sz="4" w:space="0" w:color="auto"/>
            </w:tcBorders>
            <w:vAlign w:val="center"/>
          </w:tcPr>
          <w:p w14:paraId="0E77A1D9" w14:textId="77777777" w:rsidR="000D1362" w:rsidRDefault="000D1362"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0.1 (0.01, 0.7)</w:t>
            </w:r>
          </w:p>
        </w:tc>
      </w:tr>
      <w:tr w:rsidR="00077C9E" w14:paraId="12EF9A40" w14:textId="77777777" w:rsidTr="00077C9E">
        <w:trPr>
          <w:trHeight w:val="370"/>
          <w:jc w:val="center"/>
        </w:trPr>
        <w:tc>
          <w:tcPr>
            <w:cnfStyle w:val="001000000000" w:firstRow="0" w:lastRow="0" w:firstColumn="1" w:lastColumn="0" w:oddVBand="0" w:evenVBand="0" w:oddHBand="0" w:evenHBand="0" w:firstRowFirstColumn="0" w:firstRowLastColumn="0" w:lastRowFirstColumn="0" w:lastRowLastColumn="0"/>
            <w:tcW w:w="3303" w:type="dxa"/>
            <w:tcBorders>
              <w:left w:val="single" w:sz="4" w:space="0" w:color="auto"/>
              <w:bottom w:val="single" w:sz="4" w:space="0" w:color="auto"/>
            </w:tcBorders>
            <w:vAlign w:val="center"/>
          </w:tcPr>
          <w:p w14:paraId="005AE9F3" w14:textId="57120C3F" w:rsidR="000D1362" w:rsidRDefault="005E6BBB" w:rsidP="00077C9E">
            <w:pPr>
              <w:spacing w:line="240" w:lineRule="auto"/>
              <w:jc w:val="center"/>
            </w:pPr>
            <w:r>
              <w:t>VH</w:t>
            </w:r>
            <w:r>
              <w:rPr>
                <w:vertAlign w:val="subscript"/>
              </w:rPr>
              <w:t>I</w:t>
            </w:r>
            <w:r w:rsidR="000D1362">
              <w:t xml:space="preserve"> (%)</w:t>
            </w:r>
          </w:p>
        </w:tc>
        <w:tc>
          <w:tcPr>
            <w:tcW w:w="3304" w:type="dxa"/>
            <w:tcBorders>
              <w:bottom w:val="single" w:sz="4" w:space="0" w:color="auto"/>
            </w:tcBorders>
            <w:vAlign w:val="center"/>
          </w:tcPr>
          <w:p w14:paraId="3ACDBE55" w14:textId="2AE8A4D1" w:rsidR="000D1362" w:rsidRDefault="006021FC"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9.7 (8.6, 14.3)</w:t>
            </w:r>
          </w:p>
        </w:tc>
        <w:tc>
          <w:tcPr>
            <w:tcW w:w="3304" w:type="dxa"/>
            <w:tcBorders>
              <w:bottom w:val="single" w:sz="4" w:space="0" w:color="auto"/>
              <w:right w:val="single" w:sz="4" w:space="0" w:color="auto"/>
            </w:tcBorders>
            <w:vAlign w:val="center"/>
          </w:tcPr>
          <w:p w14:paraId="020B9F6C" w14:textId="7712E503" w:rsidR="000D1362" w:rsidRDefault="006021FC" w:rsidP="00077C9E">
            <w:pPr>
              <w:spacing w:line="240" w:lineRule="auto"/>
              <w:jc w:val="center"/>
              <w:cnfStyle w:val="000000000000" w:firstRow="0" w:lastRow="0" w:firstColumn="0" w:lastColumn="0" w:oddVBand="0" w:evenVBand="0" w:oddHBand="0" w:evenHBand="0" w:firstRowFirstColumn="0" w:firstRowLastColumn="0" w:lastRowFirstColumn="0" w:lastRowLastColumn="0"/>
            </w:pPr>
            <w:r>
              <w:t>7.2 (6.0, 9.1)</w:t>
            </w:r>
          </w:p>
        </w:tc>
      </w:tr>
    </w:tbl>
    <w:p w14:paraId="027B61E4" w14:textId="07FE1F24" w:rsidR="005E7B4A" w:rsidRDefault="005E7B4A" w:rsidP="006717E0"/>
    <w:p w14:paraId="3A4F1182" w14:textId="756017BB" w:rsidR="000D1362" w:rsidRDefault="00D75B74" w:rsidP="006717E0">
      <w:r>
        <w:t xml:space="preserve">All subjects had an </w:t>
      </w:r>
      <w:r w:rsidR="00DF2511">
        <w:t>FEV</w:t>
      </w:r>
      <w:r w:rsidR="00DF2511">
        <w:rPr>
          <w:vertAlign w:val="subscript"/>
        </w:rPr>
        <w:t>1</w:t>
      </w:r>
      <w:r>
        <w:t xml:space="preserve"> within the normal range. All control subjects had normal LCI, and visibly normal </w:t>
      </w:r>
      <w:r w:rsidR="005E6BBB">
        <w:rPr>
          <w:vertAlign w:val="superscript"/>
        </w:rPr>
        <w:t>129</w:t>
      </w:r>
      <w:r w:rsidR="005E6BBB">
        <w:t>Xe</w:t>
      </w:r>
      <w:r>
        <w:t xml:space="preserve"> and </w:t>
      </w:r>
      <w:r w:rsidR="009F2E7D">
        <w:rPr>
          <w:vertAlign w:val="superscript"/>
        </w:rPr>
        <w:t>1</w:t>
      </w:r>
      <w:r w:rsidR="009F2E7D">
        <w:t>H</w:t>
      </w:r>
      <w:r w:rsidR="00834CB5">
        <w:t xml:space="preserve"> MR images (</w:t>
      </w:r>
      <w:r w:rsidR="005130B7">
        <w:fldChar w:fldCharType="begin"/>
      </w:r>
      <w:r w:rsidR="005130B7">
        <w:instrText xml:space="preserve"> REF _Ref421885743 \h </w:instrText>
      </w:r>
      <w:r w:rsidR="00305A97">
        <w:instrText xml:space="preserve"> \* MERGEFORMAT </w:instrText>
      </w:r>
      <w:r w:rsidR="005130B7">
        <w:fldChar w:fldCharType="separate"/>
      </w:r>
      <w:r w:rsidR="00140F11">
        <w:t xml:space="preserve">Figure </w:t>
      </w:r>
      <w:r w:rsidR="00140F11">
        <w:rPr>
          <w:noProof/>
        </w:rPr>
        <w:t>3</w:t>
      </w:r>
      <w:r w:rsidR="00140F11">
        <w:rPr>
          <w:noProof/>
        </w:rPr>
        <w:noBreakHyphen/>
        <w:t>20</w:t>
      </w:r>
      <w:r w:rsidR="005130B7">
        <w:fldChar w:fldCharType="end"/>
      </w:r>
      <w:r w:rsidR="004F3DAC">
        <w:t xml:space="preserve"> </w:t>
      </w:r>
      <w:r w:rsidR="008D7EF2">
        <w:t xml:space="preserve">and </w:t>
      </w:r>
      <w:r w:rsidR="00834CB5">
        <w:fldChar w:fldCharType="begin"/>
      </w:r>
      <w:r w:rsidR="00834CB5">
        <w:instrText xml:space="preserve"> REF _Ref416097870 \h </w:instrText>
      </w:r>
      <w:r w:rsidR="00305A97">
        <w:instrText xml:space="preserve"> \* MERGEFORMAT </w:instrText>
      </w:r>
      <w:r w:rsidR="00834CB5">
        <w:fldChar w:fldCharType="separate"/>
      </w:r>
      <w:r w:rsidR="00140F11" w:rsidRPr="008D7EF2">
        <w:t xml:space="preserve">Figure </w:t>
      </w:r>
      <w:r w:rsidR="00140F11">
        <w:rPr>
          <w:noProof/>
        </w:rPr>
        <w:t>3</w:t>
      </w:r>
      <w:r w:rsidR="00140F11">
        <w:rPr>
          <w:noProof/>
        </w:rPr>
        <w:noBreakHyphen/>
        <w:t>21</w:t>
      </w:r>
      <w:r w:rsidR="00834CB5">
        <w:fldChar w:fldCharType="end"/>
      </w:r>
      <w:r>
        <w:t xml:space="preserve">). </w:t>
      </w:r>
      <w:r w:rsidR="00685314">
        <w:t xml:space="preserve"> </w:t>
      </w:r>
    </w:p>
    <w:p w14:paraId="52670C2B" w14:textId="77777777" w:rsidR="005E7B4A" w:rsidRDefault="005E7B4A" w:rsidP="006717E0"/>
    <w:p w14:paraId="41926EB3" w14:textId="77777777" w:rsidR="005130B7" w:rsidRDefault="005130B7" w:rsidP="00EF1C0D">
      <w:pPr>
        <w:jc w:val="center"/>
      </w:pPr>
      <w:r>
        <w:rPr>
          <w:noProof/>
          <w:lang w:val="en-US"/>
        </w:rPr>
        <w:lastRenderedPageBreak/>
        <w:drawing>
          <wp:inline distT="0" distB="0" distL="0" distR="0" wp14:anchorId="10007EFB" wp14:editId="1F425911">
            <wp:extent cx="5204679" cy="411734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ino_healthy images.tiff"/>
                    <pic:cNvPicPr/>
                  </pic:nvPicPr>
                  <pic:blipFill>
                    <a:blip r:embed="rId102">
                      <a:extLst>
                        <a:ext uri="{28A0092B-C50C-407E-A947-70E740481C1C}">
                          <a14:useLocalDpi xmlns:a14="http://schemas.microsoft.com/office/drawing/2010/main" val="0"/>
                        </a:ext>
                      </a:extLst>
                    </a:blip>
                    <a:stretch>
                      <a:fillRect/>
                    </a:stretch>
                  </pic:blipFill>
                  <pic:spPr>
                    <a:xfrm>
                      <a:off x="0" y="0"/>
                      <a:ext cx="5216741" cy="4126882"/>
                    </a:xfrm>
                    <a:prstGeom prst="rect">
                      <a:avLst/>
                    </a:prstGeom>
                  </pic:spPr>
                </pic:pic>
              </a:graphicData>
            </a:graphic>
          </wp:inline>
        </w:drawing>
      </w:r>
    </w:p>
    <w:p w14:paraId="54E74FEF" w14:textId="01D10110" w:rsidR="005130B7" w:rsidRDefault="005130B7" w:rsidP="006717E0">
      <w:pPr>
        <w:pStyle w:val="Caption"/>
      </w:pPr>
      <w:bookmarkStart w:id="282" w:name="_Ref421885743"/>
      <w:bookmarkStart w:id="283" w:name="_Toc27383054"/>
      <w:r>
        <w:t xml:space="preserve">Figure </w:t>
      </w:r>
      <w:fldSimple w:instr=" STYLEREF 1 \s ">
        <w:r w:rsidR="00824FFE">
          <w:rPr>
            <w:noProof/>
          </w:rPr>
          <w:t>3</w:t>
        </w:r>
      </w:fldSimple>
      <w:r w:rsidR="00824FFE">
        <w:noBreakHyphen/>
      </w:r>
      <w:fldSimple w:instr=" SEQ Figure \* ARABIC \s 1 ">
        <w:r w:rsidR="00824FFE">
          <w:rPr>
            <w:noProof/>
          </w:rPr>
          <w:t>20</w:t>
        </w:r>
      </w:fldSimple>
      <w:bookmarkEnd w:id="282"/>
      <w:r>
        <w:t xml:space="preserve">: </w:t>
      </w:r>
      <w:r w:rsidR="005E6BBB">
        <w:rPr>
          <w:vertAlign w:val="superscript"/>
        </w:rPr>
        <w:t>129</w:t>
      </w:r>
      <w:r w:rsidR="005E6BBB">
        <w:t>Xe</w:t>
      </w:r>
      <w:r w:rsidR="008D7EF2">
        <w:t xml:space="preserve"> ventilation MR</w:t>
      </w:r>
      <w:r w:rsidR="005206F2">
        <w:t>I</w:t>
      </w:r>
      <w:r w:rsidR="008D7EF2">
        <w:t xml:space="preserve"> from </w:t>
      </w:r>
      <w:r>
        <w:t>eight</w:t>
      </w:r>
      <w:r w:rsidR="008D7EF2">
        <w:t xml:space="preserve"> healthy children</w:t>
      </w:r>
      <w:r>
        <w:t>, with a 3D reconstruction for one child</w:t>
      </w:r>
      <w:r w:rsidR="008D7EF2">
        <w:t>.</w:t>
      </w:r>
      <w:bookmarkEnd w:id="283"/>
    </w:p>
    <w:p w14:paraId="564AAB22" w14:textId="109FDCBD" w:rsidR="005E7B4A" w:rsidRDefault="005E7B4A" w:rsidP="006717E0">
      <w:pPr>
        <w:pStyle w:val="Subtitle"/>
      </w:pPr>
      <w:r>
        <w:t>All images have a relatively homogeneous distribution of ventilation, without evidence of ventilation defects.</w:t>
      </w:r>
    </w:p>
    <w:p w14:paraId="5FE4011F" w14:textId="2E59CBD7" w:rsidR="00C37C6B" w:rsidRDefault="00C37C6B" w:rsidP="006717E0"/>
    <w:p w14:paraId="2E3CFDF2" w14:textId="451709A8" w:rsidR="000D1362" w:rsidRDefault="000D1362" w:rsidP="006717E0">
      <w:r w:rsidRPr="00834CB5">
        <w:rPr>
          <w:noProof/>
          <w:lang w:val="en-US"/>
        </w:rPr>
        <w:drawing>
          <wp:inline distT="0" distB="0" distL="0" distR="0" wp14:anchorId="1FDA4E7F" wp14:editId="47EBBC49">
            <wp:extent cx="5892513" cy="2400408"/>
            <wp:effectExtent l="0" t="0" r="635" b="0"/>
            <wp:docPr id="1" name="Picture 1" descr="Macintosh HD:Users:lauriesmith:Desktop:Conferences:ISMRM 2019:CF scoring abstract (Laurie):Figure_RHINO_SPG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auriesmith:Desktop:Conferences:ISMRM 2019:CF scoring abstract (Laurie):Figure_RHINO_SPGR.tiff"/>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4173" cy="2421453"/>
                    </a:xfrm>
                    <a:prstGeom prst="rect">
                      <a:avLst/>
                    </a:prstGeom>
                    <a:noFill/>
                    <a:ln>
                      <a:noFill/>
                    </a:ln>
                  </pic:spPr>
                </pic:pic>
              </a:graphicData>
            </a:graphic>
          </wp:inline>
        </w:drawing>
      </w:r>
    </w:p>
    <w:p w14:paraId="490BE085" w14:textId="4EF46CF6" w:rsidR="005E7B4A" w:rsidRDefault="000D1362" w:rsidP="006717E0">
      <w:pPr>
        <w:pStyle w:val="Caption"/>
      </w:pPr>
      <w:bookmarkStart w:id="284" w:name="_Ref416097870"/>
      <w:bookmarkStart w:id="285" w:name="_Toc27383055"/>
      <w:bookmarkStart w:id="286" w:name="_Ref416097863"/>
      <w:r w:rsidRPr="008D7EF2">
        <w:t xml:space="preserve">Figure </w:t>
      </w:r>
      <w:fldSimple w:instr=" STYLEREF 1 \s ">
        <w:r w:rsidR="00824FFE">
          <w:rPr>
            <w:noProof/>
          </w:rPr>
          <w:t>3</w:t>
        </w:r>
      </w:fldSimple>
      <w:r w:rsidR="00824FFE">
        <w:noBreakHyphen/>
      </w:r>
      <w:fldSimple w:instr=" SEQ Figure \* ARABIC \s 1 ">
        <w:r w:rsidR="00824FFE">
          <w:rPr>
            <w:noProof/>
          </w:rPr>
          <w:t>21</w:t>
        </w:r>
      </w:fldSimple>
      <w:bookmarkEnd w:id="284"/>
      <w:r w:rsidRPr="008D7EF2">
        <w:t xml:space="preserve">: 3D SPGR </w:t>
      </w:r>
      <w:r w:rsidR="009F2E7D">
        <w:rPr>
          <w:vertAlign w:val="superscript"/>
        </w:rPr>
        <w:t>1</w:t>
      </w:r>
      <w:r w:rsidR="009F2E7D">
        <w:t>H</w:t>
      </w:r>
      <w:r w:rsidRPr="008D7EF2">
        <w:t xml:space="preserve"> MR images performed at residual volume in two healthy control children (a and b).</w:t>
      </w:r>
      <w:bookmarkEnd w:id="285"/>
      <w:r w:rsidRPr="008D7EF2">
        <w:t xml:space="preserve"> </w:t>
      </w:r>
    </w:p>
    <w:p w14:paraId="701C58F6" w14:textId="601D7D48" w:rsidR="000D1362" w:rsidRDefault="000D1362" w:rsidP="006717E0">
      <w:pPr>
        <w:pStyle w:val="Subtitle"/>
      </w:pPr>
      <w:r w:rsidRPr="008D7EF2">
        <w:t xml:space="preserve">Within the lung spaces there is a relatively homogeneous distribution to the signal intensity, </w:t>
      </w:r>
      <w:r w:rsidR="005130B7">
        <w:t>this is</w:t>
      </w:r>
      <w:r w:rsidRPr="008D7EF2">
        <w:t xml:space="preserve"> due to uniform lung emptying during expiration.</w:t>
      </w:r>
      <w:bookmarkEnd w:id="286"/>
      <w:r w:rsidR="005130B7">
        <w:t xml:space="preserve"> There is increased signal within the lungs due to increased tissue density, caused by a reduced volume of air at residual volume.</w:t>
      </w:r>
    </w:p>
    <w:p w14:paraId="1543F6D7" w14:textId="77777777" w:rsidR="005E7B4A" w:rsidRPr="005E7B4A" w:rsidRDefault="005E7B4A" w:rsidP="006717E0"/>
    <w:p w14:paraId="50390584" w14:textId="22288333" w:rsidR="006021FC" w:rsidRDefault="00685314" w:rsidP="006717E0">
      <w:r>
        <w:lastRenderedPageBreak/>
        <w:t xml:space="preserve">VDP values in all 13 </w:t>
      </w:r>
      <w:r w:rsidR="00157A26">
        <w:t xml:space="preserve">healthy </w:t>
      </w:r>
      <w:r>
        <w:t>children were &lt;1% with the largest recorded VDP = 0.7%.</w:t>
      </w:r>
      <w:r w:rsidR="00E60E3F" w:rsidRPr="00E60E3F">
        <w:t xml:space="preserve"> </w:t>
      </w:r>
      <w:r w:rsidR="00D75B74" w:rsidRPr="00E60E3F">
        <w:t>In contrast,</w:t>
      </w:r>
      <w:r w:rsidR="008D7EF2">
        <w:t xml:space="preserve"> a</w:t>
      </w:r>
      <w:r w:rsidR="00D75B74" w:rsidRPr="00E60E3F">
        <w:t xml:space="preserve">ll CF subjects had visible ventilation defects evident on </w:t>
      </w:r>
      <w:r w:rsidR="005E6BBB">
        <w:rPr>
          <w:vertAlign w:val="superscript"/>
        </w:rPr>
        <w:t>129</w:t>
      </w:r>
      <w:r w:rsidR="005E6BBB">
        <w:t>Xe</w:t>
      </w:r>
      <w:r w:rsidR="00D75B74" w:rsidRPr="00E60E3F">
        <w:t xml:space="preserve"> MRI</w:t>
      </w:r>
      <w:r w:rsidR="006021FC">
        <w:t xml:space="preserve"> (</w:t>
      </w:r>
      <w:r w:rsidR="006021FC">
        <w:fldChar w:fldCharType="begin"/>
      </w:r>
      <w:r w:rsidR="006021FC">
        <w:instrText xml:space="preserve"> REF _Ref418238225 \h </w:instrText>
      </w:r>
      <w:r w:rsidR="00305A97">
        <w:instrText xml:space="preserve"> \* MERGEFORMAT </w:instrText>
      </w:r>
      <w:r w:rsidR="006021FC">
        <w:fldChar w:fldCharType="separate"/>
      </w:r>
      <w:r w:rsidR="00140F11">
        <w:t xml:space="preserve">Figure </w:t>
      </w:r>
      <w:r w:rsidR="00140F11">
        <w:rPr>
          <w:noProof/>
        </w:rPr>
        <w:t>3</w:t>
      </w:r>
      <w:r w:rsidR="00140F11">
        <w:rPr>
          <w:noProof/>
        </w:rPr>
        <w:noBreakHyphen/>
        <w:t>22</w:t>
      </w:r>
      <w:r w:rsidR="006021FC">
        <w:fldChar w:fldCharType="end"/>
      </w:r>
      <w:r w:rsidR="006021FC">
        <w:t>)</w:t>
      </w:r>
      <w:r w:rsidR="00157A26">
        <w:t>.</w:t>
      </w:r>
      <w:r w:rsidR="00D75B74" w:rsidRPr="00E60E3F">
        <w:t xml:space="preserve"> VDP </w:t>
      </w:r>
      <w:r w:rsidR="006021FC">
        <w:t xml:space="preserve">and </w:t>
      </w:r>
      <w:r w:rsidR="005E6BBB">
        <w:t>VH</w:t>
      </w:r>
      <w:r w:rsidR="005E6BBB">
        <w:rPr>
          <w:vertAlign w:val="subscript"/>
        </w:rPr>
        <w:t>I</w:t>
      </w:r>
      <w:r w:rsidR="006021FC">
        <w:t xml:space="preserve"> </w:t>
      </w:r>
      <w:r w:rsidR="00157A26">
        <w:t>were</w:t>
      </w:r>
      <w:r w:rsidR="00D75B74" w:rsidRPr="00E60E3F">
        <w:t xml:space="preserve"> significantly higher when compared to controls (p&lt;0.001</w:t>
      </w:r>
      <w:r w:rsidR="006021FC">
        <w:t xml:space="preserve"> for both, </w:t>
      </w:r>
      <w:r w:rsidR="006021FC">
        <w:fldChar w:fldCharType="begin"/>
      </w:r>
      <w:r w:rsidR="006021FC">
        <w:instrText xml:space="preserve"> REF _Ref421887090 \h </w:instrText>
      </w:r>
      <w:r w:rsidR="00305A97">
        <w:instrText xml:space="preserve"> \* MERGEFORMAT </w:instrText>
      </w:r>
      <w:r w:rsidR="006021FC">
        <w:fldChar w:fldCharType="separate"/>
      </w:r>
      <w:r w:rsidR="00140F11">
        <w:t xml:space="preserve">Figure </w:t>
      </w:r>
      <w:r w:rsidR="00140F11">
        <w:rPr>
          <w:noProof/>
        </w:rPr>
        <w:t>3</w:t>
      </w:r>
      <w:r w:rsidR="00140F11">
        <w:rPr>
          <w:noProof/>
        </w:rPr>
        <w:noBreakHyphen/>
        <w:t>23</w:t>
      </w:r>
      <w:r w:rsidR="006021FC">
        <w:fldChar w:fldCharType="end"/>
      </w:r>
      <w:r w:rsidR="00D75B74" w:rsidRPr="00E60E3F">
        <w:t xml:space="preserve">). </w:t>
      </w:r>
      <w:r w:rsidR="006021FC" w:rsidRPr="00E60E3F">
        <w:t>6/14 (43%) CF subjects had an abnormal (&gt;7.4) LCI</w:t>
      </w:r>
      <w:r w:rsidR="006021FC">
        <w:t xml:space="preserve"> and </w:t>
      </w:r>
      <w:r w:rsidR="00781BBC">
        <w:t>all patients had an</w:t>
      </w:r>
      <w:r w:rsidR="006021FC">
        <w:t xml:space="preserve"> </w:t>
      </w:r>
      <w:r w:rsidR="00DF2511">
        <w:t>FEV</w:t>
      </w:r>
      <w:r w:rsidR="00DF2511">
        <w:rPr>
          <w:vertAlign w:val="subscript"/>
        </w:rPr>
        <w:t>1</w:t>
      </w:r>
      <w:r w:rsidR="00781BBC">
        <w:rPr>
          <w:vertAlign w:val="subscript"/>
        </w:rPr>
        <w:t xml:space="preserve"> </w:t>
      </w:r>
      <w:r w:rsidR="00781BBC" w:rsidRPr="00781BBC">
        <w:t>within the normal range</w:t>
      </w:r>
      <w:r w:rsidR="006021FC">
        <w:t>.</w:t>
      </w:r>
      <w:r w:rsidR="006021FC" w:rsidRPr="00E60E3F">
        <w:t xml:space="preserve"> </w:t>
      </w:r>
    </w:p>
    <w:p w14:paraId="0D74D3B4" w14:textId="7D71ABF2" w:rsidR="008D7EF2" w:rsidRDefault="008D7EF2" w:rsidP="006717E0"/>
    <w:p w14:paraId="1BD683D8" w14:textId="4380C795" w:rsidR="008D7EF2" w:rsidRDefault="008D7EF2" w:rsidP="00EF1C0D">
      <w:pPr>
        <w:jc w:val="center"/>
      </w:pPr>
      <w:r w:rsidRPr="008D7EF2">
        <w:rPr>
          <w:noProof/>
          <w:lang w:val="en-US"/>
        </w:rPr>
        <w:drawing>
          <wp:inline distT="0" distB="0" distL="0" distR="0" wp14:anchorId="3E7581BC" wp14:editId="057BCDEC">
            <wp:extent cx="4043615" cy="6289040"/>
            <wp:effectExtent l="0" t="0" r="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_FEV1_Xe_images.tiff"/>
                    <pic:cNvPicPr/>
                  </pic:nvPicPr>
                  <pic:blipFill>
                    <a:blip r:embed="rId104">
                      <a:extLst>
                        <a:ext uri="{28A0092B-C50C-407E-A947-70E740481C1C}">
                          <a14:useLocalDpi xmlns:a14="http://schemas.microsoft.com/office/drawing/2010/main" val="0"/>
                        </a:ext>
                      </a:extLst>
                    </a:blip>
                    <a:stretch>
                      <a:fillRect/>
                    </a:stretch>
                  </pic:blipFill>
                  <pic:spPr>
                    <a:xfrm>
                      <a:off x="0" y="0"/>
                      <a:ext cx="4050018" cy="6298998"/>
                    </a:xfrm>
                    <a:prstGeom prst="rect">
                      <a:avLst/>
                    </a:prstGeom>
                  </pic:spPr>
                </pic:pic>
              </a:graphicData>
            </a:graphic>
          </wp:inline>
        </w:drawing>
      </w:r>
    </w:p>
    <w:p w14:paraId="29143970" w14:textId="6759A39A" w:rsidR="000B3FA7" w:rsidRDefault="008D7EF2" w:rsidP="006717E0">
      <w:pPr>
        <w:pStyle w:val="Caption"/>
      </w:pPr>
      <w:bookmarkStart w:id="287" w:name="_Ref418238225"/>
      <w:bookmarkStart w:id="288" w:name="_Toc27383056"/>
      <w:r>
        <w:t xml:space="preserve">Figure </w:t>
      </w:r>
      <w:fldSimple w:instr=" STYLEREF 1 \s ">
        <w:r w:rsidR="00824FFE">
          <w:rPr>
            <w:noProof/>
          </w:rPr>
          <w:t>3</w:t>
        </w:r>
      </w:fldSimple>
      <w:r w:rsidR="00824FFE">
        <w:noBreakHyphen/>
      </w:r>
      <w:fldSimple w:instr=" SEQ Figure \* ARABIC \s 1 ">
        <w:r w:rsidR="00824FFE">
          <w:rPr>
            <w:noProof/>
          </w:rPr>
          <w:t>22</w:t>
        </w:r>
      </w:fldSimple>
      <w:bookmarkEnd w:id="287"/>
      <w:r>
        <w:t xml:space="preserve">: Representative </w:t>
      </w:r>
      <w:r w:rsidR="005E6BBB">
        <w:rPr>
          <w:vertAlign w:val="superscript"/>
        </w:rPr>
        <w:t>129</w:t>
      </w:r>
      <w:r w:rsidR="005E6BBB">
        <w:t>Xe</w:t>
      </w:r>
      <w:r>
        <w:t xml:space="preserve"> ventilation MRI from patients with CF and normal </w:t>
      </w:r>
      <w:r w:rsidR="00DF2511">
        <w:t>FEV</w:t>
      </w:r>
      <w:r w:rsidR="00DF2511">
        <w:rPr>
          <w:vertAlign w:val="subscript"/>
        </w:rPr>
        <w:t>1</w:t>
      </w:r>
      <w:r>
        <w:t>.</w:t>
      </w:r>
      <w:bookmarkEnd w:id="288"/>
      <w:r>
        <w:t xml:space="preserve"> </w:t>
      </w:r>
    </w:p>
    <w:p w14:paraId="34EC2AD6" w14:textId="7FCBD36E" w:rsidR="008D7EF2" w:rsidRDefault="008D7EF2" w:rsidP="006717E0">
      <w:pPr>
        <w:pStyle w:val="Subtitle"/>
      </w:pPr>
      <w:r>
        <w:t>The heterogeneity of ventilation defects can be seen throughout each image.</w:t>
      </w:r>
      <w:r w:rsidR="000B3FA7">
        <w:t xml:space="preserve"> There is no single pattern of ventilation abnormalities present across the group of patients.</w:t>
      </w:r>
    </w:p>
    <w:p w14:paraId="00D944D5" w14:textId="77777777" w:rsidR="006021FC" w:rsidRDefault="006021FC" w:rsidP="00EF1C0D">
      <w:pPr>
        <w:jc w:val="center"/>
      </w:pPr>
      <w:r>
        <w:rPr>
          <w:noProof/>
          <w:lang w:val="en-US"/>
        </w:rPr>
        <w:lastRenderedPageBreak/>
        <w:drawing>
          <wp:inline distT="0" distB="0" distL="0" distR="0" wp14:anchorId="5FF6EE95" wp14:editId="7E4CE2CE">
            <wp:extent cx="4551288" cy="3017559"/>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 vs RHINO VDP.tiff"/>
                    <pic:cNvPicPr/>
                  </pic:nvPicPr>
                  <pic:blipFill>
                    <a:blip r:embed="rId105">
                      <a:extLst>
                        <a:ext uri="{28A0092B-C50C-407E-A947-70E740481C1C}">
                          <a14:useLocalDpi xmlns:a14="http://schemas.microsoft.com/office/drawing/2010/main" val="0"/>
                        </a:ext>
                      </a:extLst>
                    </a:blip>
                    <a:stretch>
                      <a:fillRect/>
                    </a:stretch>
                  </pic:blipFill>
                  <pic:spPr>
                    <a:xfrm>
                      <a:off x="0" y="0"/>
                      <a:ext cx="4559097" cy="3022737"/>
                    </a:xfrm>
                    <a:prstGeom prst="rect">
                      <a:avLst/>
                    </a:prstGeom>
                  </pic:spPr>
                </pic:pic>
              </a:graphicData>
            </a:graphic>
          </wp:inline>
        </w:drawing>
      </w:r>
    </w:p>
    <w:p w14:paraId="7ACBE526" w14:textId="75DDF459" w:rsidR="000B3FA7" w:rsidRDefault="006021FC" w:rsidP="006717E0">
      <w:pPr>
        <w:pStyle w:val="Caption"/>
      </w:pPr>
      <w:bookmarkStart w:id="289" w:name="_Ref421887090"/>
      <w:bookmarkStart w:id="290" w:name="_Toc27383057"/>
      <w:r>
        <w:t xml:space="preserve">Figure </w:t>
      </w:r>
      <w:fldSimple w:instr=" STYLEREF 1 \s ">
        <w:r w:rsidR="00824FFE">
          <w:rPr>
            <w:noProof/>
          </w:rPr>
          <w:t>3</w:t>
        </w:r>
      </w:fldSimple>
      <w:r w:rsidR="00824FFE">
        <w:noBreakHyphen/>
      </w:r>
      <w:fldSimple w:instr=" SEQ Figure \* ARABIC \s 1 ">
        <w:r w:rsidR="00824FFE">
          <w:rPr>
            <w:noProof/>
          </w:rPr>
          <w:t>23</w:t>
        </w:r>
      </w:fldSimple>
      <w:bookmarkEnd w:id="289"/>
      <w:r>
        <w:t xml:space="preserve">: A comparison of </w:t>
      </w:r>
      <w:r w:rsidR="005E6BBB">
        <w:rPr>
          <w:vertAlign w:val="superscript"/>
        </w:rPr>
        <w:t>129</w:t>
      </w:r>
      <w:r w:rsidR="005E6BBB">
        <w:t>Xe</w:t>
      </w:r>
      <w:r>
        <w:t xml:space="preserve"> VDP and </w:t>
      </w:r>
      <w:r w:rsidR="005E6BBB">
        <w:t>VH</w:t>
      </w:r>
      <w:r w:rsidR="005E6BBB">
        <w:rPr>
          <w:vertAlign w:val="subscript"/>
        </w:rPr>
        <w:t>I</w:t>
      </w:r>
      <w:r>
        <w:t xml:space="preserve"> between patients </w:t>
      </w:r>
      <w:r w:rsidR="008E06D4">
        <w:t>and healthy children.</w:t>
      </w:r>
      <w:bookmarkEnd w:id="290"/>
      <w:r w:rsidR="008E06D4">
        <w:t xml:space="preserve"> </w:t>
      </w:r>
    </w:p>
    <w:p w14:paraId="63342C15" w14:textId="2243C770" w:rsidR="008D7EF2" w:rsidRDefault="008E06D4" w:rsidP="006717E0">
      <w:pPr>
        <w:pStyle w:val="Subtitle"/>
      </w:pPr>
      <w:r>
        <w:t>All patients with CF and healthy controls had an FEV</w:t>
      </w:r>
      <w:r>
        <w:rPr>
          <w:vertAlign w:val="subscript"/>
        </w:rPr>
        <w:t>1</w:t>
      </w:r>
      <w:r>
        <w:t xml:space="preserve"> within the normal range. </w:t>
      </w:r>
      <w:r w:rsidR="006021FC">
        <w:t xml:space="preserve">For both VDP and </w:t>
      </w:r>
      <w:r w:rsidR="005E6BBB">
        <w:t>VH</w:t>
      </w:r>
      <w:r w:rsidR="005E6BBB">
        <w:rPr>
          <w:vertAlign w:val="subscript"/>
        </w:rPr>
        <w:t>I</w:t>
      </w:r>
      <w:r w:rsidR="006021FC">
        <w:t>, patients with CF were significantly (p&lt;0.001) higher than controls.</w:t>
      </w:r>
    </w:p>
    <w:p w14:paraId="14857A0E" w14:textId="76B3F0F9" w:rsidR="000B3FA7" w:rsidRDefault="000B3FA7" w:rsidP="006717E0"/>
    <w:p w14:paraId="55A74374" w14:textId="19063EC6" w:rsidR="008D7EF2" w:rsidRDefault="008D7EF2" w:rsidP="006717E0">
      <w:r w:rsidRPr="008D7EF2">
        <w:rPr>
          <w:noProof/>
          <w:lang w:val="en-US"/>
        </w:rPr>
        <w:drawing>
          <wp:inline distT="0" distB="0" distL="0" distR="0" wp14:anchorId="1FA301E1" wp14:editId="18C6BC43">
            <wp:extent cx="5981890" cy="3202940"/>
            <wp:effectExtent l="0" t="0" r="12700" b="0"/>
            <wp:docPr id="4" name="Picture 4" descr="Macintosh HD:Users:lauriesmith:Desktop:Conferences:ISMRM 2019:CF scoring abstract (Laurie):Figure_SPGR_C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lauriesmith:Desktop:Conferences:ISMRM 2019:CF scoring abstract (Laurie):Figure_SPGR_CF.tiff"/>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996817" cy="3210933"/>
                    </a:xfrm>
                    <a:prstGeom prst="rect">
                      <a:avLst/>
                    </a:prstGeom>
                    <a:noFill/>
                    <a:ln>
                      <a:noFill/>
                    </a:ln>
                  </pic:spPr>
                </pic:pic>
              </a:graphicData>
            </a:graphic>
          </wp:inline>
        </w:drawing>
      </w:r>
    </w:p>
    <w:p w14:paraId="3FDF369D" w14:textId="1CB7444A" w:rsidR="000B3FA7" w:rsidRDefault="008D7EF2" w:rsidP="006717E0">
      <w:pPr>
        <w:pStyle w:val="Caption"/>
      </w:pPr>
      <w:bookmarkStart w:id="291" w:name="_Ref416097955"/>
      <w:bookmarkStart w:id="292" w:name="_Toc27383058"/>
      <w:r>
        <w:t xml:space="preserve">Figure </w:t>
      </w:r>
      <w:fldSimple w:instr=" STYLEREF 1 \s ">
        <w:r w:rsidR="00824FFE">
          <w:rPr>
            <w:noProof/>
          </w:rPr>
          <w:t>3</w:t>
        </w:r>
      </w:fldSimple>
      <w:r w:rsidR="00824FFE">
        <w:noBreakHyphen/>
      </w:r>
      <w:fldSimple w:instr=" SEQ Figure \* ARABIC \s 1 ">
        <w:r w:rsidR="00824FFE">
          <w:rPr>
            <w:noProof/>
          </w:rPr>
          <w:t>24</w:t>
        </w:r>
      </w:fldSimple>
      <w:bookmarkEnd w:id="291"/>
      <w:r>
        <w:t xml:space="preserve">: 3D SPGR </w:t>
      </w:r>
      <w:r w:rsidR="009F2E7D">
        <w:rPr>
          <w:vertAlign w:val="superscript"/>
        </w:rPr>
        <w:t>1</w:t>
      </w:r>
      <w:r w:rsidR="009F2E7D">
        <w:t>H</w:t>
      </w:r>
      <w:r>
        <w:t xml:space="preserve"> MRI from one CF subject with normal spirometry over multiple lung slices.</w:t>
      </w:r>
      <w:bookmarkEnd w:id="292"/>
      <w:r>
        <w:t xml:space="preserve"> </w:t>
      </w:r>
    </w:p>
    <w:p w14:paraId="1E10AE4F" w14:textId="713EF654" w:rsidR="008D7EF2" w:rsidRDefault="008D7EF2" w:rsidP="006717E0">
      <w:pPr>
        <w:pStyle w:val="Subtitle"/>
      </w:pPr>
      <w:r>
        <w:t>The heterogeneity of signal intensity within the lung regions is evident on each slice. In this subject the right lung in particular has large areas of darker signal, which indicates reduced proton density due to a greater proportion of air being present in these regions</w:t>
      </w:r>
      <w:r w:rsidR="00157A26">
        <w:t>, this is</w:t>
      </w:r>
      <w:r>
        <w:t xml:space="preserve"> due to gas trapping after exhalation.</w:t>
      </w:r>
    </w:p>
    <w:p w14:paraId="0CD3A4F7" w14:textId="77777777" w:rsidR="008D7EF2" w:rsidRDefault="008D7EF2" w:rsidP="006717E0"/>
    <w:p w14:paraId="771FE025" w14:textId="77777777" w:rsidR="00EF1C0D" w:rsidRDefault="00EF1C0D">
      <w:pPr>
        <w:spacing w:line="240" w:lineRule="auto"/>
        <w:ind w:right="0"/>
        <w:jc w:val="left"/>
      </w:pPr>
      <w:r>
        <w:br w:type="page"/>
      </w:r>
    </w:p>
    <w:p w14:paraId="32BDD96F" w14:textId="3DC39EE1" w:rsidR="00D75B74" w:rsidRDefault="006021FC" w:rsidP="006717E0">
      <w:r w:rsidRPr="00E60E3F">
        <w:lastRenderedPageBreak/>
        <w:t xml:space="preserve">3D SPGR </w:t>
      </w:r>
      <w:r w:rsidR="009F2E7D">
        <w:rPr>
          <w:vertAlign w:val="superscript"/>
        </w:rPr>
        <w:t>1</w:t>
      </w:r>
      <w:r w:rsidR="009F2E7D">
        <w:t>H</w:t>
      </w:r>
      <w:r w:rsidRPr="00E60E3F">
        <w:t xml:space="preserve"> MRI at </w:t>
      </w:r>
      <w:r>
        <w:t xml:space="preserve">approximately </w:t>
      </w:r>
      <w:r w:rsidRPr="00E60E3F">
        <w:t>RV demonstrated gas trapping in 10/14 (71%) patients (</w:t>
      </w:r>
      <w:r w:rsidR="000A23EE">
        <w:t xml:space="preserve">examples are shown in </w:t>
      </w:r>
      <w:r w:rsidRPr="00E60E3F">
        <w:fldChar w:fldCharType="begin"/>
      </w:r>
      <w:r w:rsidRPr="00E60E3F">
        <w:instrText xml:space="preserve"> REF _Ref416097955 \h </w:instrText>
      </w:r>
      <w:r w:rsidR="00305A97">
        <w:instrText xml:space="preserve"> \* MERGEFORMAT </w:instrText>
      </w:r>
      <w:r w:rsidRPr="00E60E3F">
        <w:fldChar w:fldCharType="separate"/>
      </w:r>
      <w:r w:rsidR="00140F11">
        <w:t xml:space="preserve">Figure </w:t>
      </w:r>
      <w:r w:rsidR="00140F11">
        <w:rPr>
          <w:noProof/>
        </w:rPr>
        <w:t>3</w:t>
      </w:r>
      <w:r w:rsidR="00140F11">
        <w:rPr>
          <w:noProof/>
        </w:rPr>
        <w:noBreakHyphen/>
        <w:t>24</w:t>
      </w:r>
      <w:r w:rsidRPr="00E60E3F">
        <w:fldChar w:fldCharType="end"/>
      </w:r>
      <w:r w:rsidRPr="00E60E3F">
        <w:t xml:space="preserve"> and </w:t>
      </w:r>
      <w:r w:rsidRPr="00E60E3F">
        <w:fldChar w:fldCharType="begin"/>
      </w:r>
      <w:r w:rsidRPr="00E60E3F">
        <w:instrText xml:space="preserve"> REF _Ref416098021 \h </w:instrText>
      </w:r>
      <w:r w:rsidR="00305A97">
        <w:instrText xml:space="preserve"> \* MERGEFORMAT </w:instrText>
      </w:r>
      <w:r w:rsidRPr="00E60E3F">
        <w:fldChar w:fldCharType="separate"/>
      </w:r>
      <w:r w:rsidR="00140F11">
        <w:t xml:space="preserve">Figure </w:t>
      </w:r>
      <w:r w:rsidR="00140F11">
        <w:rPr>
          <w:noProof/>
        </w:rPr>
        <w:t>3</w:t>
      </w:r>
      <w:r w:rsidR="00140F11">
        <w:rPr>
          <w:noProof/>
        </w:rPr>
        <w:noBreakHyphen/>
        <w:t>25</w:t>
      </w:r>
      <w:r w:rsidRPr="00E60E3F">
        <w:fldChar w:fldCharType="end"/>
      </w:r>
      <w:r w:rsidRPr="00E60E3F">
        <w:t>).</w:t>
      </w:r>
      <w:r>
        <w:t xml:space="preserve"> </w:t>
      </w:r>
      <w:r w:rsidR="00D75B74" w:rsidRPr="00E60E3F">
        <w:t xml:space="preserve">UTE </w:t>
      </w:r>
      <w:r w:rsidR="009F2E7D">
        <w:rPr>
          <w:vertAlign w:val="superscript"/>
        </w:rPr>
        <w:t>1</w:t>
      </w:r>
      <w:r w:rsidR="009F2E7D">
        <w:t>H</w:t>
      </w:r>
      <w:r w:rsidR="00D75B74" w:rsidRPr="00E60E3F">
        <w:t xml:space="preserve"> MRI analysis demonstrated</w:t>
      </w:r>
      <w:r w:rsidR="00F55DC5">
        <w:t>:</w:t>
      </w:r>
      <w:r w:rsidR="00D75B74" w:rsidRPr="00E60E3F">
        <w:t xml:space="preserve"> bronchial wall abnormalities in 3/14 (21%) patients, mucus plugging in 6/14 (43%), collapse or consolidation in 7/14 (50%)</w:t>
      </w:r>
      <w:r w:rsidR="000A23EE">
        <w:t xml:space="preserve">, </w:t>
      </w:r>
      <w:r w:rsidR="000E0A57">
        <w:t xml:space="preserve">and </w:t>
      </w:r>
      <w:r w:rsidR="000E0A57" w:rsidRPr="00E60E3F">
        <w:t xml:space="preserve">sacculations or abscesses in </w:t>
      </w:r>
      <w:r w:rsidR="000E0A57">
        <w:t>0% and are</w:t>
      </w:r>
      <w:r w:rsidR="000E0A57" w:rsidRPr="00E60E3F">
        <w:t xml:space="preserve"> </w:t>
      </w:r>
      <w:r>
        <w:t xml:space="preserve">individually </w:t>
      </w:r>
      <w:r w:rsidR="00834CB5" w:rsidRPr="00E60E3F">
        <w:t>detailed in</w:t>
      </w:r>
      <w:r>
        <w:t xml:space="preserve"> </w:t>
      </w:r>
      <w:r>
        <w:fldChar w:fldCharType="begin"/>
      </w:r>
      <w:r>
        <w:instrText xml:space="preserve"> REF _Ref421875379 \h </w:instrText>
      </w:r>
      <w:r w:rsidR="00305A97">
        <w:instrText xml:space="preserve"> \* MERGEFORMAT </w:instrText>
      </w:r>
      <w:r>
        <w:fldChar w:fldCharType="separate"/>
      </w:r>
      <w:r w:rsidR="00140F11">
        <w:t xml:space="preserve">Table </w:t>
      </w:r>
      <w:r w:rsidR="00140F11">
        <w:rPr>
          <w:noProof/>
        </w:rPr>
        <w:t>3</w:t>
      </w:r>
      <w:r w:rsidR="00140F11">
        <w:rPr>
          <w:noProof/>
        </w:rPr>
        <w:noBreakHyphen/>
        <w:t>5</w:t>
      </w:r>
      <w:r>
        <w:fldChar w:fldCharType="end"/>
      </w:r>
      <w:r w:rsidR="00E60E3F">
        <w:t xml:space="preserve">. </w:t>
      </w:r>
      <w:r w:rsidR="00834CB5">
        <w:fldChar w:fldCharType="begin"/>
      </w:r>
      <w:r w:rsidR="00834CB5">
        <w:instrText xml:space="preserve"> REF _Ref416098059 \h </w:instrText>
      </w:r>
      <w:r w:rsidR="00305A97">
        <w:instrText xml:space="preserve"> \* MERGEFORMAT </w:instrText>
      </w:r>
      <w:r w:rsidR="00834CB5">
        <w:fldChar w:fldCharType="separate"/>
      </w:r>
      <w:r w:rsidR="00140F11">
        <w:t xml:space="preserve">Figure </w:t>
      </w:r>
      <w:r w:rsidR="00140F11">
        <w:rPr>
          <w:noProof/>
        </w:rPr>
        <w:t>3</w:t>
      </w:r>
      <w:r w:rsidR="00140F11">
        <w:rPr>
          <w:noProof/>
        </w:rPr>
        <w:noBreakHyphen/>
        <w:t>26</w:t>
      </w:r>
      <w:r w:rsidR="00834CB5">
        <w:fldChar w:fldCharType="end"/>
      </w:r>
      <w:r w:rsidR="00834CB5">
        <w:t xml:space="preserve"> </w:t>
      </w:r>
      <w:r w:rsidR="000A23EE">
        <w:t>shows</w:t>
      </w:r>
      <w:r w:rsidR="00D75B74">
        <w:t xml:space="preserve"> UTE </w:t>
      </w:r>
      <w:r w:rsidR="009F2E7D">
        <w:rPr>
          <w:vertAlign w:val="superscript"/>
        </w:rPr>
        <w:t>1</w:t>
      </w:r>
      <w:r w:rsidR="009F2E7D">
        <w:t>H</w:t>
      </w:r>
      <w:r w:rsidR="00D75B74">
        <w:t xml:space="preserve"> MRI findings from one patient with </w:t>
      </w:r>
      <w:r w:rsidR="008D7EF2">
        <w:t xml:space="preserve">evident </w:t>
      </w:r>
      <w:r w:rsidR="00D75B74">
        <w:t>bronchiectasis, mucus plugging and consolidation.</w:t>
      </w:r>
    </w:p>
    <w:p w14:paraId="384B530A" w14:textId="661A4642" w:rsidR="00D75B74" w:rsidRDefault="00D75B74" w:rsidP="006717E0"/>
    <w:p w14:paraId="757E6ABF" w14:textId="77777777" w:rsidR="00834CB5" w:rsidRDefault="00D75B74" w:rsidP="006717E0">
      <w:r>
        <w:rPr>
          <w:noProof/>
          <w:lang w:val="en-US"/>
        </w:rPr>
        <w:drawing>
          <wp:inline distT="0" distB="0" distL="0" distR="0" wp14:anchorId="41283D5A" wp14:editId="389CB273">
            <wp:extent cx="6087988" cy="4919023"/>
            <wp:effectExtent l="0" t="0" r="8255" b="8890"/>
            <wp:docPr id="2" name="Picture 2" descr="Macintosh HD:Users:lauriesmith:Desktop:Conferences:ISMRM 2019:CF scoring abstract (Laurie):Figure_MR_imag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auriesmith:Desktop:Conferences:ISMRM 2019:CF scoring abstract (Laurie):Figure_MR_images.tiff"/>
                    <pic:cNvPicPr>
                      <a:picLocks noChangeAspect="1" noChangeArrowheads="1"/>
                    </pic:cNvPicPr>
                  </pic:nvPicPr>
                  <pic:blipFill rotWithShape="1">
                    <a:blip r:embed="rId107">
                      <a:extLst>
                        <a:ext uri="{28A0092B-C50C-407E-A947-70E740481C1C}">
                          <a14:useLocalDpi xmlns:a14="http://schemas.microsoft.com/office/drawing/2010/main" val="0"/>
                        </a:ext>
                      </a:extLst>
                    </a:blip>
                    <a:srcRect l="2200" r="2093"/>
                    <a:stretch/>
                  </pic:blipFill>
                  <pic:spPr bwMode="auto">
                    <a:xfrm>
                      <a:off x="0" y="0"/>
                      <a:ext cx="6095159" cy="4924817"/>
                    </a:xfrm>
                    <a:prstGeom prst="rect">
                      <a:avLst/>
                    </a:prstGeom>
                    <a:noFill/>
                    <a:ln>
                      <a:noFill/>
                    </a:ln>
                    <a:extLst>
                      <a:ext uri="{53640926-AAD7-44d8-BBD7-CCE9431645EC}">
                        <a14:shadowObscured xmlns:a14="http://schemas.microsoft.com/office/drawing/2010/main"/>
                      </a:ext>
                    </a:extLst>
                  </pic:spPr>
                </pic:pic>
              </a:graphicData>
            </a:graphic>
          </wp:inline>
        </w:drawing>
      </w:r>
    </w:p>
    <w:p w14:paraId="177CF7CB" w14:textId="52EA8B66" w:rsidR="000B3FA7" w:rsidRDefault="00834CB5" w:rsidP="006717E0">
      <w:pPr>
        <w:pStyle w:val="Caption"/>
      </w:pPr>
      <w:bookmarkStart w:id="293" w:name="_Ref416098021"/>
      <w:bookmarkStart w:id="294" w:name="_Toc27383059"/>
      <w:r>
        <w:t xml:space="preserve">Figure </w:t>
      </w:r>
      <w:fldSimple w:instr=" STYLEREF 1 \s ">
        <w:r w:rsidR="00824FFE">
          <w:rPr>
            <w:noProof/>
          </w:rPr>
          <w:t>3</w:t>
        </w:r>
      </w:fldSimple>
      <w:r w:rsidR="00824FFE">
        <w:noBreakHyphen/>
      </w:r>
      <w:fldSimple w:instr=" SEQ Figure \* ARABIC \s 1 ">
        <w:r w:rsidR="00824FFE">
          <w:rPr>
            <w:noProof/>
          </w:rPr>
          <w:t>25</w:t>
        </w:r>
      </w:fldSimple>
      <w:bookmarkEnd w:id="293"/>
      <w:r>
        <w:t xml:space="preserve">: </w:t>
      </w:r>
      <w:r w:rsidR="00D75B74">
        <w:t xml:space="preserve">Representative </w:t>
      </w:r>
      <w:r w:rsidR="005E6BBB">
        <w:rPr>
          <w:vertAlign w:val="superscript"/>
        </w:rPr>
        <w:t>129</w:t>
      </w:r>
      <w:r w:rsidR="005E6BBB">
        <w:t>Xe</w:t>
      </w:r>
      <w:r w:rsidR="00D75B74">
        <w:t xml:space="preserve">, </w:t>
      </w:r>
      <w:r w:rsidR="009F2E7D">
        <w:rPr>
          <w:vertAlign w:val="superscript"/>
        </w:rPr>
        <w:t>1</w:t>
      </w:r>
      <w:r w:rsidR="009F2E7D">
        <w:t>H</w:t>
      </w:r>
      <w:r w:rsidR="00D75B74">
        <w:t xml:space="preserve"> 3D SPGR and </w:t>
      </w:r>
      <w:r w:rsidR="009F2E7D">
        <w:rPr>
          <w:vertAlign w:val="superscript"/>
        </w:rPr>
        <w:t>1</w:t>
      </w:r>
      <w:r w:rsidR="009F2E7D">
        <w:t>H</w:t>
      </w:r>
      <w:r w:rsidR="00D75B74">
        <w:t xml:space="preserve"> UTE MR images in five </w:t>
      </w:r>
      <w:r w:rsidR="005206F2">
        <w:t>patients</w:t>
      </w:r>
      <w:r w:rsidR="00D75B74">
        <w:t xml:space="preserve"> with CF (a-e).</w:t>
      </w:r>
      <w:bookmarkEnd w:id="294"/>
      <w:r w:rsidR="00D75B74">
        <w:t xml:space="preserve"> </w:t>
      </w:r>
    </w:p>
    <w:p w14:paraId="326FA4A8" w14:textId="0AF299F4" w:rsidR="00E60E3F" w:rsidRDefault="00D75B74" w:rsidP="006717E0">
      <w:pPr>
        <w:pStyle w:val="Subtitle"/>
      </w:pPr>
      <w:r>
        <w:t xml:space="preserve">In each subject the </w:t>
      </w:r>
      <w:r w:rsidR="005E6BBB">
        <w:rPr>
          <w:vertAlign w:val="superscript"/>
        </w:rPr>
        <w:t>129</w:t>
      </w:r>
      <w:r w:rsidR="005E6BBB">
        <w:t>Xe</w:t>
      </w:r>
      <w:r>
        <w:t xml:space="preserve"> ventilation abnormalities are evident as areas with reduced or without signal (darker regions). The 3D SPGR images are displayed at total lung capacity (TLC) and residual volume (RV). At TLC the lung spaces appear predominantly dark in signal, due to the lungs being filled with air causing low proton density. At RV the lung regions demonstrate the heterogeneity in signal intensity due to gas trapping in the areas with reduced signal intensity. There is a good visual correlation in these subjects between the </w:t>
      </w:r>
      <w:r w:rsidR="005E6BBB">
        <w:rPr>
          <w:vertAlign w:val="superscript"/>
        </w:rPr>
        <w:t>129</w:t>
      </w:r>
      <w:r w:rsidR="005E6BBB">
        <w:t>Xe</w:t>
      </w:r>
      <w:r>
        <w:t xml:space="preserve"> ventilation defects and the areas of reduced signal intensity on the RV </w:t>
      </w:r>
      <w:r w:rsidR="009F2E7D">
        <w:rPr>
          <w:vertAlign w:val="superscript"/>
        </w:rPr>
        <w:t>1</w:t>
      </w:r>
      <w:r w:rsidR="009F2E7D">
        <w:t>H</w:t>
      </w:r>
      <w:r>
        <w:t xml:space="preserve"> images. For patient e in particular, the SPGR and UTE images also highlight structural abnormalities that correlate well with the </w:t>
      </w:r>
      <w:r w:rsidR="005E6BBB">
        <w:rPr>
          <w:vertAlign w:val="superscript"/>
        </w:rPr>
        <w:t>129</w:t>
      </w:r>
      <w:r w:rsidR="005E6BBB">
        <w:t>Xe</w:t>
      </w:r>
      <w:r>
        <w:t xml:space="preserve"> ventilation defects.</w:t>
      </w:r>
      <w:bookmarkStart w:id="295" w:name="_Ref417041846"/>
      <w:bookmarkStart w:id="296" w:name="_Ref416460073"/>
      <w:bookmarkStart w:id="297" w:name="_Ref416098241"/>
    </w:p>
    <w:p w14:paraId="766AC45F" w14:textId="50434DF3" w:rsidR="000A23EE" w:rsidRDefault="000A23EE" w:rsidP="006717E0">
      <w:r>
        <w:br w:type="page"/>
      </w:r>
    </w:p>
    <w:p w14:paraId="05325A84" w14:textId="4BA94797" w:rsidR="000B3FA7" w:rsidRDefault="00E60E3F" w:rsidP="006717E0">
      <w:pPr>
        <w:pStyle w:val="Caption"/>
      </w:pPr>
      <w:r w:rsidRPr="00E60E3F">
        <w:lastRenderedPageBreak/>
        <w:t xml:space="preserve"> </w:t>
      </w:r>
      <w:bookmarkStart w:id="298" w:name="_Ref421875379"/>
      <w:bookmarkStart w:id="299" w:name="_Toc27382980"/>
      <w:r>
        <w:t xml:space="preserve">Table </w:t>
      </w:r>
      <w:fldSimple w:instr=" STYLEREF 1 \s ">
        <w:r w:rsidR="00140F11">
          <w:rPr>
            <w:noProof/>
          </w:rPr>
          <w:t>3</w:t>
        </w:r>
      </w:fldSimple>
      <w:r w:rsidR="004B6530">
        <w:noBreakHyphen/>
      </w:r>
      <w:fldSimple w:instr=" SEQ Table \* ARABIC \s 1 ">
        <w:r w:rsidR="00140F11">
          <w:rPr>
            <w:noProof/>
          </w:rPr>
          <w:t>5</w:t>
        </w:r>
      </w:fldSimple>
      <w:bookmarkEnd w:id="295"/>
      <w:bookmarkEnd w:id="298"/>
      <w:r>
        <w:t xml:space="preserve">: </w:t>
      </w:r>
      <w:r w:rsidR="009F2E7D">
        <w:rPr>
          <w:vertAlign w:val="superscript"/>
        </w:rPr>
        <w:t>1</w:t>
      </w:r>
      <w:r w:rsidR="009F2E7D">
        <w:t>H</w:t>
      </w:r>
      <w:r>
        <w:t xml:space="preserve"> MRI findings in MMAVIC patients with normal spirometry.</w:t>
      </w:r>
      <w:bookmarkEnd w:id="299"/>
      <w:r>
        <w:t xml:space="preserve"> </w:t>
      </w:r>
    </w:p>
    <w:p w14:paraId="6FB17C3D" w14:textId="77C7348B" w:rsidR="00E60E3F" w:rsidRDefault="00E60E3F" w:rsidP="006717E0">
      <w:pPr>
        <w:pStyle w:val="Subtitle"/>
      </w:pPr>
      <w:r>
        <w:t>Each typical finding was graded f</w:t>
      </w:r>
      <w:r w:rsidR="00396B8B">
        <w:t xml:space="preserve">or the presence (Y) or absence </w:t>
      </w:r>
      <w:r w:rsidR="00157A26">
        <w:t xml:space="preserve">(blank) </w:t>
      </w:r>
      <w:r>
        <w:t xml:space="preserve">of the finding on the UTE </w:t>
      </w:r>
      <w:r w:rsidR="009F2E7D">
        <w:rPr>
          <w:vertAlign w:val="superscript"/>
        </w:rPr>
        <w:t>1</w:t>
      </w:r>
      <w:r w:rsidR="009F2E7D">
        <w:t>H</w:t>
      </w:r>
      <w:r>
        <w:t xml:space="preserve"> MRI by an experienced paediatric chest Radiologist.</w:t>
      </w:r>
      <w:r w:rsidR="006021FC">
        <w:t xml:space="preserve"> The visit at which the images were acquired is highlighted in brackets next to the number. * denotes patients with an abnormal LCI.</w:t>
      </w:r>
    </w:p>
    <w:p w14:paraId="3037BA59" w14:textId="77777777" w:rsidR="000B3FA7" w:rsidRPr="000B3FA7" w:rsidRDefault="000B3FA7" w:rsidP="006717E0"/>
    <w:tbl>
      <w:tblPr>
        <w:tblStyle w:val="PlainTable21"/>
        <w:tblW w:w="9014" w:type="dxa"/>
        <w:jc w:val="center"/>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Grid>
        <w:gridCol w:w="1325"/>
        <w:gridCol w:w="1703"/>
        <w:gridCol w:w="1109"/>
        <w:gridCol w:w="1661"/>
        <w:gridCol w:w="1680"/>
        <w:gridCol w:w="1536"/>
      </w:tblGrid>
      <w:tr w:rsidR="00EF1C0D" w14:paraId="7FF16371" w14:textId="77777777" w:rsidTr="000A016E">
        <w:trPr>
          <w:cnfStyle w:val="100000000000" w:firstRow="1" w:lastRow="0" w:firstColumn="0" w:lastColumn="0" w:oddVBand="0" w:evenVBand="0" w:oddHBand="0" w:evenHBand="0" w:firstRowFirstColumn="0" w:firstRowLastColumn="0" w:lastRowFirstColumn="0" w:lastRowLastColumn="0"/>
          <w:trHeight w:val="838"/>
          <w:jc w:val="center"/>
        </w:trPr>
        <w:tc>
          <w:tcPr>
            <w:cnfStyle w:val="001000000000" w:firstRow="0" w:lastRow="0" w:firstColumn="1" w:lastColumn="0" w:oddVBand="0" w:evenVBand="0" w:oddHBand="0" w:evenHBand="0" w:firstRowFirstColumn="0" w:firstRowLastColumn="0" w:lastRowFirstColumn="0" w:lastRowLastColumn="0"/>
            <w:tcW w:w="1325" w:type="dxa"/>
            <w:tcBorders>
              <w:top w:val="single" w:sz="4" w:space="0" w:color="auto"/>
              <w:right w:val="single" w:sz="4" w:space="0" w:color="auto"/>
            </w:tcBorders>
            <w:vAlign w:val="center"/>
          </w:tcPr>
          <w:p w14:paraId="2839B48D" w14:textId="0517842C" w:rsidR="00FD02D5" w:rsidRDefault="00FD02D5" w:rsidP="00EF1C0D">
            <w:pPr>
              <w:spacing w:line="240" w:lineRule="auto"/>
              <w:jc w:val="center"/>
            </w:pPr>
            <w:r>
              <w:t>MMAVIC</w:t>
            </w:r>
          </w:p>
          <w:p w14:paraId="6E7A46C3" w14:textId="411AB519" w:rsidR="00157A26" w:rsidRDefault="00157A26" w:rsidP="00EF1C0D">
            <w:pPr>
              <w:spacing w:line="240" w:lineRule="auto"/>
              <w:jc w:val="center"/>
            </w:pPr>
            <w:r>
              <w:t>subject</w:t>
            </w:r>
          </w:p>
          <w:p w14:paraId="48D05FA9" w14:textId="77777777" w:rsidR="00FD02D5" w:rsidRDefault="00FD02D5" w:rsidP="00EF1C0D">
            <w:pPr>
              <w:spacing w:line="240" w:lineRule="auto"/>
              <w:jc w:val="center"/>
            </w:pPr>
            <w:r>
              <w:t>No.</w:t>
            </w:r>
          </w:p>
        </w:tc>
        <w:tc>
          <w:tcPr>
            <w:tcW w:w="1703" w:type="dxa"/>
            <w:tcBorders>
              <w:left w:val="single" w:sz="4" w:space="0" w:color="auto"/>
            </w:tcBorders>
            <w:vAlign w:val="center"/>
          </w:tcPr>
          <w:p w14:paraId="7CF2B972" w14:textId="77777777" w:rsidR="00FD02D5" w:rsidRDefault="00FD02D5" w:rsidP="00EF1C0D">
            <w:pPr>
              <w:spacing w:line="240" w:lineRule="auto"/>
              <w:jc w:val="center"/>
              <w:cnfStyle w:val="100000000000" w:firstRow="1" w:lastRow="0" w:firstColumn="0" w:lastColumn="0" w:oddVBand="0" w:evenVBand="0" w:oddHBand="0" w:evenHBand="0" w:firstRowFirstColumn="0" w:firstRowLastColumn="0" w:lastRowFirstColumn="0" w:lastRowLastColumn="0"/>
            </w:pPr>
            <w:r>
              <w:t>Bronchial wall abnormalities</w:t>
            </w:r>
          </w:p>
        </w:tc>
        <w:tc>
          <w:tcPr>
            <w:tcW w:w="1109" w:type="dxa"/>
            <w:vAlign w:val="center"/>
          </w:tcPr>
          <w:p w14:paraId="06C14F91" w14:textId="77777777" w:rsidR="00FD02D5" w:rsidRDefault="00FD02D5" w:rsidP="00EF1C0D">
            <w:pPr>
              <w:spacing w:line="240" w:lineRule="auto"/>
              <w:jc w:val="center"/>
              <w:cnfStyle w:val="100000000000" w:firstRow="1" w:lastRow="0" w:firstColumn="0" w:lastColumn="0" w:oddVBand="0" w:evenVBand="0" w:oddHBand="0" w:evenHBand="0" w:firstRowFirstColumn="0" w:firstRowLastColumn="0" w:lastRowFirstColumn="0" w:lastRowLastColumn="0"/>
            </w:pPr>
            <w:r>
              <w:t>Mucus plugging</w:t>
            </w:r>
          </w:p>
        </w:tc>
        <w:tc>
          <w:tcPr>
            <w:tcW w:w="1661" w:type="dxa"/>
            <w:vAlign w:val="center"/>
          </w:tcPr>
          <w:p w14:paraId="4116189C" w14:textId="723636C4" w:rsidR="00FD02D5" w:rsidRDefault="00FD02D5" w:rsidP="00EF1C0D">
            <w:pPr>
              <w:spacing w:line="240" w:lineRule="auto"/>
              <w:jc w:val="center"/>
              <w:cnfStyle w:val="100000000000" w:firstRow="1" w:lastRow="0" w:firstColumn="0" w:lastColumn="0" w:oddVBand="0" w:evenVBand="0" w:oddHBand="0" w:evenHBand="0" w:firstRowFirstColumn="0" w:firstRowLastColumn="0" w:lastRowFirstColumn="0" w:lastRowLastColumn="0"/>
            </w:pPr>
            <w:r>
              <w:t>Sacculations/</w:t>
            </w:r>
          </w:p>
          <w:p w14:paraId="07BAF596" w14:textId="2ACD47ED" w:rsidR="00FD02D5" w:rsidRDefault="00FD02D5" w:rsidP="00EF1C0D">
            <w:pPr>
              <w:spacing w:line="240" w:lineRule="auto"/>
              <w:jc w:val="center"/>
              <w:cnfStyle w:val="100000000000" w:firstRow="1" w:lastRow="0" w:firstColumn="0" w:lastColumn="0" w:oddVBand="0" w:evenVBand="0" w:oddHBand="0" w:evenHBand="0" w:firstRowFirstColumn="0" w:firstRowLastColumn="0" w:lastRowFirstColumn="0" w:lastRowLastColumn="0"/>
            </w:pPr>
            <w:r>
              <w:t>abscess</w:t>
            </w:r>
            <w:r w:rsidR="006021FC">
              <w:t>e</w:t>
            </w:r>
            <w:r>
              <w:t>s</w:t>
            </w:r>
          </w:p>
        </w:tc>
        <w:tc>
          <w:tcPr>
            <w:tcW w:w="1680" w:type="dxa"/>
            <w:vAlign w:val="center"/>
          </w:tcPr>
          <w:p w14:paraId="2A6C37F6" w14:textId="24DFF28B" w:rsidR="00FD02D5" w:rsidRDefault="00FD02D5" w:rsidP="00EF1C0D">
            <w:pPr>
              <w:spacing w:line="240" w:lineRule="auto"/>
              <w:jc w:val="center"/>
              <w:cnfStyle w:val="100000000000" w:firstRow="1" w:lastRow="0" w:firstColumn="0" w:lastColumn="0" w:oddVBand="0" w:evenVBand="0" w:oddHBand="0" w:evenHBand="0" w:firstRowFirstColumn="0" w:firstRowLastColumn="0" w:lastRowFirstColumn="0" w:lastRowLastColumn="0"/>
            </w:pPr>
            <w:r>
              <w:t>Collapse or</w:t>
            </w:r>
          </w:p>
          <w:p w14:paraId="14ABA240" w14:textId="77777777" w:rsidR="00FD02D5" w:rsidRDefault="00FD02D5" w:rsidP="00EF1C0D">
            <w:pPr>
              <w:spacing w:line="240" w:lineRule="auto"/>
              <w:jc w:val="center"/>
              <w:cnfStyle w:val="100000000000" w:firstRow="1" w:lastRow="0" w:firstColumn="0" w:lastColumn="0" w:oddVBand="0" w:evenVBand="0" w:oddHBand="0" w:evenHBand="0" w:firstRowFirstColumn="0" w:firstRowLastColumn="0" w:lastRowFirstColumn="0" w:lastRowLastColumn="0"/>
            </w:pPr>
            <w:r>
              <w:t>Consolidation</w:t>
            </w:r>
          </w:p>
        </w:tc>
        <w:tc>
          <w:tcPr>
            <w:tcW w:w="1536" w:type="dxa"/>
            <w:vAlign w:val="center"/>
          </w:tcPr>
          <w:p w14:paraId="177C287A" w14:textId="3E68835B" w:rsidR="00FD02D5" w:rsidRDefault="00FD02D5" w:rsidP="00EF1C0D">
            <w:pPr>
              <w:spacing w:line="240" w:lineRule="auto"/>
              <w:jc w:val="center"/>
              <w:cnfStyle w:val="100000000000" w:firstRow="1" w:lastRow="0" w:firstColumn="0" w:lastColumn="0" w:oddVBand="0" w:evenVBand="0" w:oddHBand="0" w:evenHBand="0" w:firstRowFirstColumn="0" w:firstRowLastColumn="0" w:lastRowFirstColumn="0" w:lastRowLastColumn="0"/>
            </w:pPr>
            <w:r>
              <w:t>Gas trapping</w:t>
            </w:r>
          </w:p>
          <w:p w14:paraId="11297EC7" w14:textId="1841633A" w:rsidR="00FD02D5" w:rsidRDefault="000A23EE" w:rsidP="00EF1C0D">
            <w:pPr>
              <w:spacing w:line="240" w:lineRule="auto"/>
              <w:jc w:val="center"/>
              <w:cnfStyle w:val="100000000000" w:firstRow="1" w:lastRow="0" w:firstColumn="0" w:lastColumn="0" w:oddVBand="0" w:evenVBand="0" w:oddHBand="0" w:evenHBand="0" w:firstRowFirstColumn="0" w:firstRowLastColumn="0" w:lastRowFirstColumn="0" w:lastRowLastColumn="0"/>
            </w:pPr>
            <w:r>
              <w:t>at RV</w:t>
            </w:r>
          </w:p>
        </w:tc>
      </w:tr>
      <w:tr w:rsidR="00EF1C0D" w14:paraId="7D5BC98E" w14:textId="77777777" w:rsidTr="000A016E">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325" w:type="dxa"/>
            <w:tcBorders>
              <w:right w:val="single" w:sz="4" w:space="0" w:color="auto"/>
            </w:tcBorders>
            <w:vAlign w:val="center"/>
          </w:tcPr>
          <w:p w14:paraId="6A80ED5E" w14:textId="77777777" w:rsidR="00FD02D5" w:rsidRDefault="00FD02D5" w:rsidP="00EF1C0D">
            <w:pPr>
              <w:spacing w:line="240" w:lineRule="auto"/>
              <w:jc w:val="center"/>
            </w:pPr>
            <w:r>
              <w:t>03 (V3)</w:t>
            </w:r>
          </w:p>
        </w:tc>
        <w:tc>
          <w:tcPr>
            <w:tcW w:w="1703" w:type="dxa"/>
            <w:tcBorders>
              <w:left w:val="single" w:sz="4" w:space="0" w:color="auto"/>
            </w:tcBorders>
            <w:vAlign w:val="center"/>
          </w:tcPr>
          <w:p w14:paraId="6F1F3125" w14:textId="4A155F1D"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109" w:type="dxa"/>
            <w:vAlign w:val="center"/>
          </w:tcPr>
          <w:p w14:paraId="1AAD5E44" w14:textId="386D0995"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661" w:type="dxa"/>
            <w:vAlign w:val="center"/>
          </w:tcPr>
          <w:p w14:paraId="08061A11" w14:textId="48B3E535"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680" w:type="dxa"/>
            <w:vAlign w:val="center"/>
          </w:tcPr>
          <w:p w14:paraId="6D22BCF7" w14:textId="6C7B13CF"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536" w:type="dxa"/>
            <w:vAlign w:val="center"/>
          </w:tcPr>
          <w:p w14:paraId="68B831CF"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r>
      <w:tr w:rsidR="00EF1C0D" w14:paraId="11AC83EF" w14:textId="77777777" w:rsidTr="000A016E">
        <w:trPr>
          <w:trHeight w:val="269"/>
          <w:jc w:val="center"/>
        </w:trPr>
        <w:tc>
          <w:tcPr>
            <w:cnfStyle w:val="001000000000" w:firstRow="0" w:lastRow="0" w:firstColumn="1" w:lastColumn="0" w:oddVBand="0" w:evenVBand="0" w:oddHBand="0" w:evenHBand="0" w:firstRowFirstColumn="0" w:firstRowLastColumn="0" w:lastRowFirstColumn="0" w:lastRowLastColumn="0"/>
            <w:tcW w:w="1325" w:type="dxa"/>
            <w:tcBorders>
              <w:top w:val="single" w:sz="4" w:space="0" w:color="7F7F7F" w:themeColor="text1" w:themeTint="80"/>
              <w:bottom w:val="single" w:sz="4" w:space="0" w:color="7F7F7F" w:themeColor="text1" w:themeTint="80"/>
              <w:right w:val="single" w:sz="4" w:space="0" w:color="auto"/>
            </w:tcBorders>
            <w:vAlign w:val="center"/>
          </w:tcPr>
          <w:p w14:paraId="45505A5A" w14:textId="4DCB9D65" w:rsidR="00FD02D5" w:rsidRDefault="00FD02D5" w:rsidP="00EF1C0D">
            <w:pPr>
              <w:spacing w:line="240" w:lineRule="auto"/>
              <w:jc w:val="center"/>
            </w:pPr>
            <w:r>
              <w:t>05 (V3)</w:t>
            </w:r>
            <w:r w:rsidR="006021FC">
              <w:t>*</w:t>
            </w:r>
          </w:p>
        </w:tc>
        <w:tc>
          <w:tcPr>
            <w:tcW w:w="1703" w:type="dxa"/>
            <w:tcBorders>
              <w:left w:val="single" w:sz="4" w:space="0" w:color="auto"/>
            </w:tcBorders>
            <w:vAlign w:val="center"/>
          </w:tcPr>
          <w:p w14:paraId="36A6FBA6" w14:textId="2FBAA587"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109" w:type="dxa"/>
            <w:vAlign w:val="center"/>
          </w:tcPr>
          <w:p w14:paraId="3F10D7B0" w14:textId="4A1F5988"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661" w:type="dxa"/>
            <w:vAlign w:val="center"/>
          </w:tcPr>
          <w:p w14:paraId="042F4040" w14:textId="7AB9EF54"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680" w:type="dxa"/>
            <w:vAlign w:val="center"/>
          </w:tcPr>
          <w:p w14:paraId="23C08B67" w14:textId="0769A3B4"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536" w:type="dxa"/>
            <w:vAlign w:val="center"/>
          </w:tcPr>
          <w:p w14:paraId="2CB0B214" w14:textId="0A58B021"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EF1C0D" w14:paraId="004585B6" w14:textId="77777777" w:rsidTr="000A016E">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325" w:type="dxa"/>
            <w:tcBorders>
              <w:right w:val="single" w:sz="4" w:space="0" w:color="auto"/>
            </w:tcBorders>
            <w:vAlign w:val="center"/>
          </w:tcPr>
          <w:p w14:paraId="224E130F" w14:textId="77777777" w:rsidR="00FD02D5" w:rsidRDefault="00FD02D5" w:rsidP="00EF1C0D">
            <w:pPr>
              <w:spacing w:line="240" w:lineRule="auto"/>
              <w:jc w:val="center"/>
            </w:pPr>
            <w:r>
              <w:t>08 (V3)</w:t>
            </w:r>
          </w:p>
        </w:tc>
        <w:tc>
          <w:tcPr>
            <w:tcW w:w="1703" w:type="dxa"/>
            <w:tcBorders>
              <w:left w:val="single" w:sz="4" w:space="0" w:color="auto"/>
            </w:tcBorders>
            <w:vAlign w:val="center"/>
          </w:tcPr>
          <w:p w14:paraId="283DF8DF" w14:textId="117C57EE"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109" w:type="dxa"/>
            <w:vAlign w:val="center"/>
          </w:tcPr>
          <w:p w14:paraId="6C81555B" w14:textId="06193E6C"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661" w:type="dxa"/>
            <w:vAlign w:val="center"/>
          </w:tcPr>
          <w:p w14:paraId="38B475CD" w14:textId="3BECCA4A"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680" w:type="dxa"/>
            <w:vAlign w:val="center"/>
          </w:tcPr>
          <w:p w14:paraId="7E18091E" w14:textId="266CEDD5"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536" w:type="dxa"/>
            <w:vAlign w:val="center"/>
          </w:tcPr>
          <w:p w14:paraId="7B22C752"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r>
      <w:tr w:rsidR="00EF1C0D" w14:paraId="66888A8E" w14:textId="77777777" w:rsidTr="000A016E">
        <w:trPr>
          <w:trHeight w:val="269"/>
          <w:jc w:val="center"/>
        </w:trPr>
        <w:tc>
          <w:tcPr>
            <w:cnfStyle w:val="001000000000" w:firstRow="0" w:lastRow="0" w:firstColumn="1" w:lastColumn="0" w:oddVBand="0" w:evenVBand="0" w:oddHBand="0" w:evenHBand="0" w:firstRowFirstColumn="0" w:firstRowLastColumn="0" w:lastRowFirstColumn="0" w:lastRowLastColumn="0"/>
            <w:tcW w:w="1325" w:type="dxa"/>
            <w:tcBorders>
              <w:top w:val="single" w:sz="4" w:space="0" w:color="7F7F7F" w:themeColor="text1" w:themeTint="80"/>
              <w:bottom w:val="single" w:sz="4" w:space="0" w:color="7F7F7F" w:themeColor="text1" w:themeTint="80"/>
              <w:right w:val="single" w:sz="4" w:space="0" w:color="auto"/>
            </w:tcBorders>
            <w:vAlign w:val="center"/>
          </w:tcPr>
          <w:p w14:paraId="06274068" w14:textId="77777777" w:rsidR="00FD02D5" w:rsidRDefault="00FD02D5" w:rsidP="00EF1C0D">
            <w:pPr>
              <w:spacing w:line="240" w:lineRule="auto"/>
              <w:jc w:val="center"/>
            </w:pPr>
            <w:r>
              <w:t>10 (V3)</w:t>
            </w:r>
          </w:p>
        </w:tc>
        <w:tc>
          <w:tcPr>
            <w:tcW w:w="1703" w:type="dxa"/>
            <w:tcBorders>
              <w:left w:val="single" w:sz="4" w:space="0" w:color="auto"/>
            </w:tcBorders>
            <w:vAlign w:val="center"/>
          </w:tcPr>
          <w:p w14:paraId="2ADE8C7B" w14:textId="52A549BC"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109" w:type="dxa"/>
            <w:vAlign w:val="center"/>
          </w:tcPr>
          <w:p w14:paraId="36C02376" w14:textId="19FE7A44"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661" w:type="dxa"/>
            <w:vAlign w:val="center"/>
          </w:tcPr>
          <w:p w14:paraId="041D3230" w14:textId="6A45FCC1"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680" w:type="dxa"/>
            <w:vAlign w:val="center"/>
          </w:tcPr>
          <w:p w14:paraId="6F1AFBCE" w14:textId="77777777"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r>
              <w:t>Y</w:t>
            </w:r>
          </w:p>
        </w:tc>
        <w:tc>
          <w:tcPr>
            <w:tcW w:w="1536" w:type="dxa"/>
            <w:vAlign w:val="center"/>
          </w:tcPr>
          <w:p w14:paraId="793AF9A8" w14:textId="77777777"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r>
              <w:t>Y</w:t>
            </w:r>
          </w:p>
        </w:tc>
      </w:tr>
      <w:tr w:rsidR="00EF1C0D" w14:paraId="7AF14CC7" w14:textId="77777777" w:rsidTr="000A016E">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325" w:type="dxa"/>
            <w:tcBorders>
              <w:right w:val="single" w:sz="4" w:space="0" w:color="auto"/>
            </w:tcBorders>
            <w:vAlign w:val="center"/>
          </w:tcPr>
          <w:p w14:paraId="1F38526A" w14:textId="77777777" w:rsidR="00FD02D5" w:rsidRDefault="00FD02D5" w:rsidP="00EF1C0D">
            <w:pPr>
              <w:spacing w:line="240" w:lineRule="auto"/>
              <w:jc w:val="center"/>
            </w:pPr>
            <w:r>
              <w:t>14 (V3)</w:t>
            </w:r>
          </w:p>
        </w:tc>
        <w:tc>
          <w:tcPr>
            <w:tcW w:w="1703" w:type="dxa"/>
            <w:tcBorders>
              <w:left w:val="single" w:sz="4" w:space="0" w:color="auto"/>
            </w:tcBorders>
            <w:vAlign w:val="center"/>
          </w:tcPr>
          <w:p w14:paraId="4EBE6467"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c>
          <w:tcPr>
            <w:tcW w:w="1109" w:type="dxa"/>
            <w:vAlign w:val="center"/>
          </w:tcPr>
          <w:p w14:paraId="791EB096"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c>
          <w:tcPr>
            <w:tcW w:w="1661" w:type="dxa"/>
            <w:vAlign w:val="center"/>
          </w:tcPr>
          <w:p w14:paraId="29695D49" w14:textId="2A0A92A1"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680" w:type="dxa"/>
            <w:vAlign w:val="center"/>
          </w:tcPr>
          <w:p w14:paraId="4A2C777C"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c>
          <w:tcPr>
            <w:tcW w:w="1536" w:type="dxa"/>
            <w:vAlign w:val="center"/>
          </w:tcPr>
          <w:p w14:paraId="26F0B234"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r>
      <w:tr w:rsidR="00EF1C0D" w14:paraId="17EFC7BF" w14:textId="77777777" w:rsidTr="000A016E">
        <w:trPr>
          <w:trHeight w:val="287"/>
          <w:jc w:val="center"/>
        </w:trPr>
        <w:tc>
          <w:tcPr>
            <w:cnfStyle w:val="001000000000" w:firstRow="0" w:lastRow="0" w:firstColumn="1" w:lastColumn="0" w:oddVBand="0" w:evenVBand="0" w:oddHBand="0" w:evenHBand="0" w:firstRowFirstColumn="0" w:firstRowLastColumn="0" w:lastRowFirstColumn="0" w:lastRowLastColumn="0"/>
            <w:tcW w:w="1325" w:type="dxa"/>
            <w:tcBorders>
              <w:top w:val="single" w:sz="4" w:space="0" w:color="7F7F7F" w:themeColor="text1" w:themeTint="80"/>
              <w:bottom w:val="single" w:sz="4" w:space="0" w:color="7F7F7F" w:themeColor="text1" w:themeTint="80"/>
              <w:right w:val="single" w:sz="4" w:space="0" w:color="auto"/>
            </w:tcBorders>
            <w:vAlign w:val="center"/>
          </w:tcPr>
          <w:p w14:paraId="161B70F9" w14:textId="176213FF" w:rsidR="00FD02D5" w:rsidRDefault="00FD02D5" w:rsidP="00EF1C0D">
            <w:pPr>
              <w:spacing w:line="240" w:lineRule="auto"/>
              <w:jc w:val="center"/>
            </w:pPr>
            <w:r>
              <w:t>15 (V3)</w:t>
            </w:r>
            <w:r w:rsidR="006021FC">
              <w:t>*</w:t>
            </w:r>
          </w:p>
        </w:tc>
        <w:tc>
          <w:tcPr>
            <w:tcW w:w="1703" w:type="dxa"/>
            <w:tcBorders>
              <w:left w:val="single" w:sz="4" w:space="0" w:color="auto"/>
            </w:tcBorders>
            <w:vAlign w:val="center"/>
          </w:tcPr>
          <w:p w14:paraId="35C9AB8B" w14:textId="72A80274"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109" w:type="dxa"/>
            <w:vAlign w:val="center"/>
          </w:tcPr>
          <w:p w14:paraId="14C6B7FC" w14:textId="77777777"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r>
              <w:t>Y</w:t>
            </w:r>
          </w:p>
        </w:tc>
        <w:tc>
          <w:tcPr>
            <w:tcW w:w="1661" w:type="dxa"/>
            <w:vAlign w:val="center"/>
          </w:tcPr>
          <w:p w14:paraId="268CF2C6" w14:textId="3272FF6C"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680" w:type="dxa"/>
            <w:vAlign w:val="center"/>
          </w:tcPr>
          <w:p w14:paraId="084A6090" w14:textId="77777777"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r>
              <w:t>Y</w:t>
            </w:r>
          </w:p>
        </w:tc>
        <w:tc>
          <w:tcPr>
            <w:tcW w:w="1536" w:type="dxa"/>
            <w:vAlign w:val="center"/>
          </w:tcPr>
          <w:p w14:paraId="2867247E" w14:textId="77777777"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r>
              <w:t>Y</w:t>
            </w:r>
          </w:p>
        </w:tc>
      </w:tr>
      <w:tr w:rsidR="00EF1C0D" w14:paraId="7BBFBB5B" w14:textId="77777777" w:rsidTr="000A016E">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325" w:type="dxa"/>
            <w:tcBorders>
              <w:right w:val="single" w:sz="4" w:space="0" w:color="auto"/>
            </w:tcBorders>
            <w:vAlign w:val="center"/>
          </w:tcPr>
          <w:p w14:paraId="64CEB949" w14:textId="77777777" w:rsidR="00FD02D5" w:rsidRDefault="00FD02D5" w:rsidP="00EF1C0D">
            <w:pPr>
              <w:spacing w:line="240" w:lineRule="auto"/>
              <w:jc w:val="center"/>
            </w:pPr>
            <w:r>
              <w:t>17 (V3)</w:t>
            </w:r>
          </w:p>
        </w:tc>
        <w:tc>
          <w:tcPr>
            <w:tcW w:w="1703" w:type="dxa"/>
            <w:tcBorders>
              <w:left w:val="single" w:sz="4" w:space="0" w:color="auto"/>
            </w:tcBorders>
            <w:vAlign w:val="center"/>
          </w:tcPr>
          <w:p w14:paraId="69A7099F" w14:textId="14B6D61A"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109" w:type="dxa"/>
            <w:vAlign w:val="center"/>
          </w:tcPr>
          <w:p w14:paraId="48290C60" w14:textId="1C7D79D0"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661" w:type="dxa"/>
            <w:vAlign w:val="center"/>
          </w:tcPr>
          <w:p w14:paraId="69CCA320" w14:textId="324F04F2"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680" w:type="dxa"/>
            <w:vAlign w:val="center"/>
          </w:tcPr>
          <w:p w14:paraId="6A9B042C" w14:textId="05A1FC0C"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536" w:type="dxa"/>
            <w:vAlign w:val="center"/>
          </w:tcPr>
          <w:p w14:paraId="57FC0E5C" w14:textId="00BD9FA4"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r>
      <w:tr w:rsidR="00EF1C0D" w14:paraId="4DD97C90" w14:textId="77777777" w:rsidTr="000A016E">
        <w:trPr>
          <w:trHeight w:val="269"/>
          <w:jc w:val="center"/>
        </w:trPr>
        <w:tc>
          <w:tcPr>
            <w:cnfStyle w:val="001000000000" w:firstRow="0" w:lastRow="0" w:firstColumn="1" w:lastColumn="0" w:oddVBand="0" w:evenVBand="0" w:oddHBand="0" w:evenHBand="0" w:firstRowFirstColumn="0" w:firstRowLastColumn="0" w:lastRowFirstColumn="0" w:lastRowLastColumn="0"/>
            <w:tcW w:w="1325" w:type="dxa"/>
            <w:tcBorders>
              <w:top w:val="single" w:sz="4" w:space="0" w:color="7F7F7F" w:themeColor="text1" w:themeTint="80"/>
              <w:bottom w:val="single" w:sz="4" w:space="0" w:color="7F7F7F" w:themeColor="text1" w:themeTint="80"/>
              <w:right w:val="single" w:sz="4" w:space="0" w:color="auto"/>
            </w:tcBorders>
            <w:vAlign w:val="center"/>
          </w:tcPr>
          <w:p w14:paraId="05838D65" w14:textId="77777777" w:rsidR="00FD02D5" w:rsidRDefault="00FD02D5" w:rsidP="00EF1C0D">
            <w:pPr>
              <w:spacing w:line="240" w:lineRule="auto"/>
              <w:jc w:val="center"/>
            </w:pPr>
            <w:r>
              <w:t>19 (V3)</w:t>
            </w:r>
          </w:p>
        </w:tc>
        <w:tc>
          <w:tcPr>
            <w:tcW w:w="1703" w:type="dxa"/>
            <w:tcBorders>
              <w:left w:val="single" w:sz="4" w:space="0" w:color="auto"/>
            </w:tcBorders>
            <w:vAlign w:val="center"/>
          </w:tcPr>
          <w:p w14:paraId="22D40E92" w14:textId="6A57CD68"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109" w:type="dxa"/>
            <w:vAlign w:val="center"/>
          </w:tcPr>
          <w:p w14:paraId="3C3FB754" w14:textId="51F2CAB8"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661" w:type="dxa"/>
            <w:vAlign w:val="center"/>
          </w:tcPr>
          <w:p w14:paraId="7368E582" w14:textId="454061C0"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680" w:type="dxa"/>
            <w:vAlign w:val="center"/>
          </w:tcPr>
          <w:p w14:paraId="1A399DD2" w14:textId="77777777"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r>
              <w:t>Y</w:t>
            </w:r>
          </w:p>
        </w:tc>
        <w:tc>
          <w:tcPr>
            <w:tcW w:w="1536" w:type="dxa"/>
            <w:vAlign w:val="center"/>
          </w:tcPr>
          <w:p w14:paraId="2F6842DA" w14:textId="45700372"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EF1C0D" w14:paraId="0002E99E" w14:textId="77777777" w:rsidTr="000A016E">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325" w:type="dxa"/>
            <w:tcBorders>
              <w:right w:val="single" w:sz="4" w:space="0" w:color="auto"/>
            </w:tcBorders>
            <w:vAlign w:val="center"/>
          </w:tcPr>
          <w:p w14:paraId="2B8C7236" w14:textId="28A5CB1F" w:rsidR="00FD02D5" w:rsidRDefault="00FD02D5" w:rsidP="00EF1C0D">
            <w:pPr>
              <w:spacing w:line="240" w:lineRule="auto"/>
              <w:jc w:val="center"/>
            </w:pPr>
            <w:r>
              <w:t>20 (V3)</w:t>
            </w:r>
            <w:r w:rsidR="006021FC">
              <w:t>*</w:t>
            </w:r>
          </w:p>
        </w:tc>
        <w:tc>
          <w:tcPr>
            <w:tcW w:w="1703" w:type="dxa"/>
            <w:tcBorders>
              <w:left w:val="single" w:sz="4" w:space="0" w:color="auto"/>
            </w:tcBorders>
            <w:vAlign w:val="center"/>
          </w:tcPr>
          <w:p w14:paraId="4606498C" w14:textId="7540FF22"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109" w:type="dxa"/>
            <w:vAlign w:val="center"/>
          </w:tcPr>
          <w:p w14:paraId="7A406815"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c>
          <w:tcPr>
            <w:tcW w:w="1661" w:type="dxa"/>
            <w:vAlign w:val="center"/>
          </w:tcPr>
          <w:p w14:paraId="13E5E0DF" w14:textId="6ADE275E"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680" w:type="dxa"/>
            <w:vAlign w:val="center"/>
          </w:tcPr>
          <w:p w14:paraId="74F08C92"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c>
          <w:tcPr>
            <w:tcW w:w="1536" w:type="dxa"/>
            <w:vAlign w:val="center"/>
          </w:tcPr>
          <w:p w14:paraId="4B4DBAC5"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r>
      <w:tr w:rsidR="00EF1C0D" w14:paraId="77A49B68" w14:textId="77777777" w:rsidTr="000A016E">
        <w:trPr>
          <w:trHeight w:val="269"/>
          <w:jc w:val="center"/>
        </w:trPr>
        <w:tc>
          <w:tcPr>
            <w:cnfStyle w:val="001000000000" w:firstRow="0" w:lastRow="0" w:firstColumn="1" w:lastColumn="0" w:oddVBand="0" w:evenVBand="0" w:oddHBand="0" w:evenHBand="0" w:firstRowFirstColumn="0" w:firstRowLastColumn="0" w:lastRowFirstColumn="0" w:lastRowLastColumn="0"/>
            <w:tcW w:w="1325" w:type="dxa"/>
            <w:tcBorders>
              <w:top w:val="single" w:sz="4" w:space="0" w:color="7F7F7F" w:themeColor="text1" w:themeTint="80"/>
              <w:bottom w:val="single" w:sz="4" w:space="0" w:color="7F7F7F" w:themeColor="text1" w:themeTint="80"/>
              <w:right w:val="single" w:sz="4" w:space="0" w:color="auto"/>
            </w:tcBorders>
            <w:vAlign w:val="center"/>
          </w:tcPr>
          <w:p w14:paraId="0AC901E8" w14:textId="7B6E218D" w:rsidR="00FD02D5" w:rsidRDefault="00FD02D5" w:rsidP="00EF1C0D">
            <w:pPr>
              <w:spacing w:line="240" w:lineRule="auto"/>
              <w:jc w:val="center"/>
            </w:pPr>
            <w:r>
              <w:t>23 (V2)</w:t>
            </w:r>
            <w:r w:rsidR="006021FC">
              <w:t>*</w:t>
            </w:r>
          </w:p>
        </w:tc>
        <w:tc>
          <w:tcPr>
            <w:tcW w:w="1703" w:type="dxa"/>
            <w:tcBorders>
              <w:left w:val="single" w:sz="4" w:space="0" w:color="auto"/>
            </w:tcBorders>
            <w:vAlign w:val="center"/>
          </w:tcPr>
          <w:p w14:paraId="5C5ADAE7" w14:textId="5988A992"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109" w:type="dxa"/>
            <w:vAlign w:val="center"/>
          </w:tcPr>
          <w:p w14:paraId="248CAB61" w14:textId="6A909BC1"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661" w:type="dxa"/>
            <w:vAlign w:val="center"/>
          </w:tcPr>
          <w:p w14:paraId="43977258" w14:textId="67993F7A"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680" w:type="dxa"/>
            <w:vAlign w:val="center"/>
          </w:tcPr>
          <w:p w14:paraId="240A6619" w14:textId="458B01A4"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536" w:type="dxa"/>
            <w:vAlign w:val="center"/>
          </w:tcPr>
          <w:p w14:paraId="3DFB958A" w14:textId="27E64ED7"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EF1C0D" w14:paraId="0703CFD5" w14:textId="77777777" w:rsidTr="000A016E">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325" w:type="dxa"/>
            <w:tcBorders>
              <w:right w:val="single" w:sz="4" w:space="0" w:color="auto"/>
            </w:tcBorders>
            <w:vAlign w:val="center"/>
          </w:tcPr>
          <w:p w14:paraId="00EAE18B" w14:textId="4B0A0E64" w:rsidR="00FD02D5" w:rsidRDefault="00FD02D5" w:rsidP="00EF1C0D">
            <w:pPr>
              <w:spacing w:line="240" w:lineRule="auto"/>
              <w:jc w:val="center"/>
            </w:pPr>
            <w:r>
              <w:t>26 (V2)</w:t>
            </w:r>
            <w:r w:rsidR="006021FC">
              <w:t>*</w:t>
            </w:r>
          </w:p>
        </w:tc>
        <w:tc>
          <w:tcPr>
            <w:tcW w:w="1703" w:type="dxa"/>
            <w:tcBorders>
              <w:left w:val="single" w:sz="4" w:space="0" w:color="auto"/>
            </w:tcBorders>
            <w:vAlign w:val="center"/>
          </w:tcPr>
          <w:p w14:paraId="4DDB2F3E"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c>
          <w:tcPr>
            <w:tcW w:w="1109" w:type="dxa"/>
            <w:vAlign w:val="center"/>
          </w:tcPr>
          <w:p w14:paraId="6CB03BA2"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c>
          <w:tcPr>
            <w:tcW w:w="1661" w:type="dxa"/>
            <w:vAlign w:val="center"/>
          </w:tcPr>
          <w:p w14:paraId="3FECA08D" w14:textId="7D250EBF"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680" w:type="dxa"/>
            <w:vAlign w:val="center"/>
          </w:tcPr>
          <w:p w14:paraId="73D80DDF"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c>
          <w:tcPr>
            <w:tcW w:w="1536" w:type="dxa"/>
            <w:vAlign w:val="center"/>
          </w:tcPr>
          <w:p w14:paraId="42991D3F"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r>
      <w:tr w:rsidR="00EF1C0D" w14:paraId="0367D1AB" w14:textId="77777777" w:rsidTr="000A016E">
        <w:trPr>
          <w:trHeight w:val="269"/>
          <w:jc w:val="center"/>
        </w:trPr>
        <w:tc>
          <w:tcPr>
            <w:cnfStyle w:val="001000000000" w:firstRow="0" w:lastRow="0" w:firstColumn="1" w:lastColumn="0" w:oddVBand="0" w:evenVBand="0" w:oddHBand="0" w:evenHBand="0" w:firstRowFirstColumn="0" w:firstRowLastColumn="0" w:lastRowFirstColumn="0" w:lastRowLastColumn="0"/>
            <w:tcW w:w="1325" w:type="dxa"/>
            <w:tcBorders>
              <w:top w:val="single" w:sz="4" w:space="0" w:color="7F7F7F" w:themeColor="text1" w:themeTint="80"/>
              <w:bottom w:val="single" w:sz="4" w:space="0" w:color="7F7F7F" w:themeColor="text1" w:themeTint="80"/>
              <w:right w:val="single" w:sz="4" w:space="0" w:color="auto"/>
            </w:tcBorders>
            <w:vAlign w:val="center"/>
          </w:tcPr>
          <w:p w14:paraId="3848DEF8" w14:textId="77777777" w:rsidR="00FD02D5" w:rsidRDefault="00FD02D5" w:rsidP="00EF1C0D">
            <w:pPr>
              <w:spacing w:line="240" w:lineRule="auto"/>
              <w:jc w:val="center"/>
            </w:pPr>
            <w:r>
              <w:t>28 (V2)</w:t>
            </w:r>
          </w:p>
        </w:tc>
        <w:tc>
          <w:tcPr>
            <w:tcW w:w="1703" w:type="dxa"/>
            <w:tcBorders>
              <w:left w:val="single" w:sz="4" w:space="0" w:color="auto"/>
            </w:tcBorders>
            <w:vAlign w:val="center"/>
          </w:tcPr>
          <w:p w14:paraId="5E9E9999" w14:textId="77777777"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r>
              <w:t>Y</w:t>
            </w:r>
          </w:p>
        </w:tc>
        <w:tc>
          <w:tcPr>
            <w:tcW w:w="1109" w:type="dxa"/>
            <w:vAlign w:val="center"/>
          </w:tcPr>
          <w:p w14:paraId="057763B1" w14:textId="77777777"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r>
              <w:t>Y</w:t>
            </w:r>
          </w:p>
        </w:tc>
        <w:tc>
          <w:tcPr>
            <w:tcW w:w="1661" w:type="dxa"/>
            <w:vAlign w:val="center"/>
          </w:tcPr>
          <w:p w14:paraId="5038405C" w14:textId="11B3B704"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680" w:type="dxa"/>
            <w:vAlign w:val="center"/>
          </w:tcPr>
          <w:p w14:paraId="1909F911" w14:textId="77777777"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r>
              <w:t>Y</w:t>
            </w:r>
          </w:p>
        </w:tc>
        <w:tc>
          <w:tcPr>
            <w:tcW w:w="1536" w:type="dxa"/>
            <w:vAlign w:val="center"/>
          </w:tcPr>
          <w:p w14:paraId="2EA4CD61" w14:textId="77777777"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r>
              <w:t>Y</w:t>
            </w:r>
          </w:p>
        </w:tc>
      </w:tr>
      <w:tr w:rsidR="00EF1C0D" w14:paraId="2ADC82BD" w14:textId="77777777" w:rsidTr="000A016E">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325" w:type="dxa"/>
            <w:tcBorders>
              <w:right w:val="single" w:sz="4" w:space="0" w:color="auto"/>
            </w:tcBorders>
            <w:vAlign w:val="center"/>
          </w:tcPr>
          <w:p w14:paraId="40E32EEA" w14:textId="77777777" w:rsidR="00FD02D5" w:rsidRDefault="00FD02D5" w:rsidP="00EF1C0D">
            <w:pPr>
              <w:spacing w:line="240" w:lineRule="auto"/>
              <w:jc w:val="center"/>
            </w:pPr>
            <w:r>
              <w:t>32 (V1)</w:t>
            </w:r>
          </w:p>
        </w:tc>
        <w:tc>
          <w:tcPr>
            <w:tcW w:w="1703" w:type="dxa"/>
            <w:tcBorders>
              <w:left w:val="single" w:sz="4" w:space="0" w:color="auto"/>
            </w:tcBorders>
            <w:vAlign w:val="center"/>
          </w:tcPr>
          <w:p w14:paraId="668B9DC6" w14:textId="6F39872E"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109" w:type="dxa"/>
            <w:vAlign w:val="center"/>
          </w:tcPr>
          <w:p w14:paraId="15309BCF"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c>
          <w:tcPr>
            <w:tcW w:w="1661" w:type="dxa"/>
            <w:vAlign w:val="center"/>
          </w:tcPr>
          <w:p w14:paraId="04D616BD" w14:textId="3680D139"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680" w:type="dxa"/>
            <w:vAlign w:val="center"/>
          </w:tcPr>
          <w:p w14:paraId="24330F87" w14:textId="00CAC866"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536" w:type="dxa"/>
            <w:vAlign w:val="center"/>
          </w:tcPr>
          <w:p w14:paraId="55E770BA" w14:textId="77777777" w:rsidR="00FD02D5" w:rsidRDefault="00FD02D5" w:rsidP="00EF1C0D">
            <w:pPr>
              <w:spacing w:line="240" w:lineRule="auto"/>
              <w:jc w:val="center"/>
              <w:cnfStyle w:val="000000100000" w:firstRow="0" w:lastRow="0" w:firstColumn="0" w:lastColumn="0" w:oddVBand="0" w:evenVBand="0" w:oddHBand="1" w:evenHBand="0" w:firstRowFirstColumn="0" w:firstRowLastColumn="0" w:lastRowFirstColumn="0" w:lastRowLastColumn="0"/>
            </w:pPr>
            <w:r>
              <w:t>Y</w:t>
            </w:r>
          </w:p>
        </w:tc>
      </w:tr>
      <w:tr w:rsidR="00EF1C0D" w14:paraId="3365A546" w14:textId="77777777" w:rsidTr="000A016E">
        <w:trPr>
          <w:trHeight w:val="269"/>
          <w:jc w:val="center"/>
        </w:trPr>
        <w:tc>
          <w:tcPr>
            <w:cnfStyle w:val="001000000000" w:firstRow="0" w:lastRow="0" w:firstColumn="1" w:lastColumn="0" w:oddVBand="0" w:evenVBand="0" w:oddHBand="0" w:evenHBand="0" w:firstRowFirstColumn="0" w:firstRowLastColumn="0" w:lastRowFirstColumn="0" w:lastRowLastColumn="0"/>
            <w:tcW w:w="1325" w:type="dxa"/>
            <w:tcBorders>
              <w:top w:val="single" w:sz="4" w:space="0" w:color="7F7F7F" w:themeColor="text1" w:themeTint="80"/>
              <w:bottom w:val="single" w:sz="4" w:space="0" w:color="7F7F7F" w:themeColor="text1" w:themeTint="80"/>
              <w:right w:val="single" w:sz="4" w:space="0" w:color="auto"/>
            </w:tcBorders>
            <w:vAlign w:val="center"/>
          </w:tcPr>
          <w:p w14:paraId="6890471A" w14:textId="5BD6E905" w:rsidR="00FD02D5" w:rsidRDefault="00FD02D5" w:rsidP="00EF1C0D">
            <w:pPr>
              <w:spacing w:line="240" w:lineRule="auto"/>
              <w:jc w:val="center"/>
            </w:pPr>
            <w:r>
              <w:t>33 (V1)</w:t>
            </w:r>
            <w:r w:rsidR="006021FC">
              <w:t>*</w:t>
            </w:r>
          </w:p>
        </w:tc>
        <w:tc>
          <w:tcPr>
            <w:tcW w:w="1703" w:type="dxa"/>
            <w:tcBorders>
              <w:left w:val="single" w:sz="4" w:space="0" w:color="auto"/>
            </w:tcBorders>
            <w:vAlign w:val="center"/>
          </w:tcPr>
          <w:p w14:paraId="0204A45D" w14:textId="0D03EC65"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109" w:type="dxa"/>
            <w:vAlign w:val="center"/>
          </w:tcPr>
          <w:p w14:paraId="07223731" w14:textId="48B43CBD"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661" w:type="dxa"/>
            <w:vAlign w:val="center"/>
          </w:tcPr>
          <w:p w14:paraId="46ABF725" w14:textId="06E7371A"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680" w:type="dxa"/>
            <w:vAlign w:val="center"/>
          </w:tcPr>
          <w:p w14:paraId="4E351495" w14:textId="7E76A008"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536" w:type="dxa"/>
            <w:vAlign w:val="center"/>
          </w:tcPr>
          <w:p w14:paraId="656373FD" w14:textId="77777777" w:rsidR="00FD02D5" w:rsidRDefault="00FD02D5" w:rsidP="00EF1C0D">
            <w:pPr>
              <w:spacing w:line="240" w:lineRule="auto"/>
              <w:jc w:val="center"/>
              <w:cnfStyle w:val="000000000000" w:firstRow="0" w:lastRow="0" w:firstColumn="0" w:lastColumn="0" w:oddVBand="0" w:evenVBand="0" w:oddHBand="0" w:evenHBand="0" w:firstRowFirstColumn="0" w:firstRowLastColumn="0" w:lastRowFirstColumn="0" w:lastRowLastColumn="0"/>
            </w:pPr>
            <w:r>
              <w:t>Y</w:t>
            </w:r>
          </w:p>
        </w:tc>
      </w:tr>
      <w:bookmarkEnd w:id="296"/>
      <w:bookmarkEnd w:id="297"/>
    </w:tbl>
    <w:p w14:paraId="39C8FDC6" w14:textId="77777777" w:rsidR="00EF1C0D" w:rsidRDefault="00EF1C0D" w:rsidP="006717E0"/>
    <w:p w14:paraId="3139798D" w14:textId="77777777" w:rsidR="00D75B74" w:rsidRDefault="00D75B74" w:rsidP="00EF1C0D">
      <w:pPr>
        <w:jc w:val="center"/>
      </w:pPr>
      <w:r>
        <w:rPr>
          <w:noProof/>
          <w:lang w:val="en-US"/>
        </w:rPr>
        <w:drawing>
          <wp:inline distT="0" distB="0" distL="0" distR="0" wp14:anchorId="3EC6A90B" wp14:editId="38A2742C">
            <wp:extent cx="4900538" cy="3443318"/>
            <wp:effectExtent l="0" t="0" r="1905" b="11430"/>
            <wp:docPr id="3" name="Picture 3" descr="Macintosh HD:Users:lauriesmith:Desktop:Conferences:ISMRM 2019:CF scoring abstract (Laurie):Figure_UTE_arrow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lauriesmith:Desktop:Conferences:ISMRM 2019:CF scoring abstract (Laurie):Figure_UTE_arrows.tiff"/>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910554" cy="3450356"/>
                    </a:xfrm>
                    <a:prstGeom prst="rect">
                      <a:avLst/>
                    </a:prstGeom>
                    <a:noFill/>
                    <a:ln>
                      <a:noFill/>
                    </a:ln>
                  </pic:spPr>
                </pic:pic>
              </a:graphicData>
            </a:graphic>
          </wp:inline>
        </w:drawing>
      </w:r>
    </w:p>
    <w:p w14:paraId="64F4B9ED" w14:textId="698B1794" w:rsidR="000B3FA7" w:rsidRDefault="00D75B74" w:rsidP="006717E0">
      <w:pPr>
        <w:pStyle w:val="Caption"/>
      </w:pPr>
      <w:bookmarkStart w:id="300" w:name="_Ref416098059"/>
      <w:bookmarkStart w:id="301" w:name="_Toc27383060"/>
      <w:r>
        <w:t xml:space="preserve">Figure </w:t>
      </w:r>
      <w:fldSimple w:instr=" STYLEREF 1 \s ">
        <w:r w:rsidR="00824FFE">
          <w:rPr>
            <w:noProof/>
          </w:rPr>
          <w:t>3</w:t>
        </w:r>
      </w:fldSimple>
      <w:r w:rsidR="00824FFE">
        <w:noBreakHyphen/>
      </w:r>
      <w:fldSimple w:instr=" SEQ Figure \* ARABIC \s 1 ">
        <w:r w:rsidR="00824FFE">
          <w:rPr>
            <w:noProof/>
          </w:rPr>
          <w:t>26</w:t>
        </w:r>
      </w:fldSimple>
      <w:bookmarkEnd w:id="300"/>
      <w:r>
        <w:t xml:space="preserve">: Representative sagittal (a), coronal (b) and axial (c) UTE </w:t>
      </w:r>
      <w:r w:rsidR="009F2E7D">
        <w:rPr>
          <w:vertAlign w:val="superscript"/>
        </w:rPr>
        <w:t>1</w:t>
      </w:r>
      <w:r w:rsidR="009F2E7D">
        <w:t>H</w:t>
      </w:r>
      <w:r>
        <w:t xml:space="preserve"> MRI from one </w:t>
      </w:r>
      <w:r w:rsidR="005206F2">
        <w:t>patient</w:t>
      </w:r>
      <w:r>
        <w:t xml:space="preserve"> with CF.</w:t>
      </w:r>
      <w:bookmarkEnd w:id="301"/>
      <w:r>
        <w:t xml:space="preserve"> </w:t>
      </w:r>
    </w:p>
    <w:p w14:paraId="04F8D936" w14:textId="5F56CD5D" w:rsidR="00D75B74" w:rsidRDefault="00D75B74" w:rsidP="006717E0">
      <w:pPr>
        <w:pStyle w:val="Subtitle"/>
      </w:pPr>
      <w:r>
        <w:t>Each view highlights CF lung pathology evident, including bronchiectasis (arrow), mucus plugging (arrowhead) and consolidation (dashed arrow).</w:t>
      </w:r>
      <w:r w:rsidR="005206F2">
        <w:t xml:space="preserve"> The patient also has a normal FEV</w:t>
      </w:r>
      <w:r w:rsidR="005206F2" w:rsidRPr="005206F2">
        <w:rPr>
          <w:vertAlign w:val="subscript"/>
        </w:rPr>
        <w:t>1</w:t>
      </w:r>
      <w:r w:rsidR="005206F2">
        <w:t>.</w:t>
      </w:r>
    </w:p>
    <w:p w14:paraId="0394DCEB" w14:textId="483732BE" w:rsidR="006021FC" w:rsidRDefault="006021FC" w:rsidP="006717E0">
      <w:r>
        <w:br w:type="page"/>
      </w:r>
    </w:p>
    <w:p w14:paraId="72AF53BA" w14:textId="0BD12EB3" w:rsidR="004F396A" w:rsidRPr="004F396A" w:rsidRDefault="004F396A" w:rsidP="006717E0">
      <w:pPr>
        <w:pStyle w:val="Heading3"/>
      </w:pPr>
      <w:bookmarkStart w:id="302" w:name="_Toc27382895"/>
      <w:r>
        <w:lastRenderedPageBreak/>
        <w:t>The relationship between quality of life, imaging metrics and lung function</w:t>
      </w:r>
      <w:bookmarkEnd w:id="302"/>
    </w:p>
    <w:p w14:paraId="5D607329" w14:textId="77777777" w:rsidR="006021FC" w:rsidRDefault="006021FC" w:rsidP="006717E0"/>
    <w:p w14:paraId="2E1F394D" w14:textId="1F88709A" w:rsidR="00F8677B" w:rsidRPr="008D7EF2" w:rsidRDefault="00F8677B" w:rsidP="006717E0">
      <w:r w:rsidRPr="008D7EF2">
        <w:t xml:space="preserve">All patients and the parents of paediatric patients completed the </w:t>
      </w:r>
      <w:r w:rsidR="006021FC">
        <w:t>revised cystic fibrosis questionnaire (</w:t>
      </w:r>
      <w:r w:rsidRPr="008D7EF2">
        <w:t>CFQ</w:t>
      </w:r>
      <w:r w:rsidR="006021FC">
        <w:t>-</w:t>
      </w:r>
      <w:r w:rsidRPr="008D7EF2">
        <w:t>R</w:t>
      </w:r>
      <w:r w:rsidR="006021FC">
        <w:t>)</w:t>
      </w:r>
      <w:r w:rsidRPr="008D7EF2">
        <w:t>. The median (range) CFQ_R for the respiratory domain for all patients = 72.2 (38.9, 100) and was the same if paediatric patients were replaced by their parent</w:t>
      </w:r>
      <w:r w:rsidR="00EF0C2B">
        <w:t>’</w:t>
      </w:r>
      <w:r w:rsidRPr="008D7EF2">
        <w:t>s score.</w:t>
      </w:r>
    </w:p>
    <w:p w14:paraId="7EE61151" w14:textId="77777777" w:rsidR="00F8677B" w:rsidRDefault="00F8677B" w:rsidP="006717E0"/>
    <w:p w14:paraId="5B33592B" w14:textId="3126A0BE" w:rsidR="00F8677B" w:rsidRPr="008148AC" w:rsidRDefault="00F8677B" w:rsidP="006717E0">
      <w:r w:rsidRPr="008148AC">
        <w:t xml:space="preserve">There was a significant difference in CFQ_R </w:t>
      </w:r>
      <w:r>
        <w:t xml:space="preserve">respiratory </w:t>
      </w:r>
      <w:r w:rsidRPr="008148AC">
        <w:t xml:space="preserve">(p&lt;0.001) when comparing the three previously </w:t>
      </w:r>
      <w:r w:rsidR="00EF0C2B">
        <w:t>described groups</w:t>
      </w:r>
      <w:r w:rsidRPr="008148AC">
        <w:t xml:space="preserve">. Group 2 was significantly higher than </w:t>
      </w:r>
      <w:r w:rsidR="00EF0C2B">
        <w:t xml:space="preserve">both group 1 (p&lt;0.001) and </w:t>
      </w:r>
      <w:r w:rsidRPr="008148AC">
        <w:t>group 3</w:t>
      </w:r>
      <w:r>
        <w:t xml:space="preserve"> (p&lt;0.01)</w:t>
      </w:r>
      <w:r w:rsidRPr="008148AC">
        <w:t>.  This pattern was the same irrespective of whether only patient reported CFQ_R values were reported, or if children’s values were replaced with their parents view (</w:t>
      </w:r>
      <w:r w:rsidR="00E341E9">
        <w:fldChar w:fldCharType="begin"/>
      </w:r>
      <w:r w:rsidR="00E341E9">
        <w:instrText xml:space="preserve"> REF _Ref417032405 \h </w:instrText>
      </w:r>
      <w:r w:rsidR="00305A97">
        <w:instrText xml:space="preserve"> \* MERGEFORMAT </w:instrText>
      </w:r>
      <w:r w:rsidR="00E341E9">
        <w:fldChar w:fldCharType="separate"/>
      </w:r>
      <w:r w:rsidR="00140F11">
        <w:t xml:space="preserve">Figure </w:t>
      </w:r>
      <w:r w:rsidR="00140F11">
        <w:rPr>
          <w:noProof/>
        </w:rPr>
        <w:t>3</w:t>
      </w:r>
      <w:r w:rsidR="00140F11">
        <w:rPr>
          <w:noProof/>
        </w:rPr>
        <w:noBreakHyphen/>
        <w:t>27</w:t>
      </w:r>
      <w:r w:rsidR="00E341E9">
        <w:fldChar w:fldCharType="end"/>
      </w:r>
      <w:r w:rsidRPr="008148AC">
        <w:t>).</w:t>
      </w:r>
    </w:p>
    <w:p w14:paraId="5BF0B37E" w14:textId="77777777" w:rsidR="00F8677B" w:rsidRDefault="00F8677B" w:rsidP="006717E0"/>
    <w:p w14:paraId="3C22BFB1" w14:textId="77777777" w:rsidR="00F8677B" w:rsidRDefault="00F8677B" w:rsidP="006717E0">
      <w:r>
        <w:rPr>
          <w:noProof/>
          <w:lang w:val="en-US"/>
        </w:rPr>
        <w:drawing>
          <wp:inline distT="0" distB="0" distL="0" distR="0" wp14:anchorId="06F53F4A" wp14:editId="09899F0D">
            <wp:extent cx="5978851" cy="2027767"/>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Q_R_groups.png"/>
                    <pic:cNvPicPr/>
                  </pic:nvPicPr>
                  <pic:blipFill>
                    <a:blip r:embed="rId109">
                      <a:extLst>
                        <a:ext uri="{28A0092B-C50C-407E-A947-70E740481C1C}">
                          <a14:useLocalDpi xmlns:a14="http://schemas.microsoft.com/office/drawing/2010/main" val="0"/>
                        </a:ext>
                      </a:extLst>
                    </a:blip>
                    <a:stretch>
                      <a:fillRect/>
                    </a:stretch>
                  </pic:blipFill>
                  <pic:spPr>
                    <a:xfrm>
                      <a:off x="0" y="0"/>
                      <a:ext cx="5978851" cy="2027767"/>
                    </a:xfrm>
                    <a:prstGeom prst="rect">
                      <a:avLst/>
                    </a:prstGeom>
                  </pic:spPr>
                </pic:pic>
              </a:graphicData>
            </a:graphic>
          </wp:inline>
        </w:drawing>
      </w:r>
    </w:p>
    <w:p w14:paraId="379ACA73" w14:textId="0270573E" w:rsidR="00E41C31" w:rsidRDefault="00F8677B" w:rsidP="006717E0">
      <w:pPr>
        <w:pStyle w:val="Caption"/>
      </w:pPr>
      <w:bookmarkStart w:id="303" w:name="_Ref417032405"/>
      <w:bookmarkStart w:id="304" w:name="_Toc27383061"/>
      <w:r>
        <w:t xml:space="preserve">Figure </w:t>
      </w:r>
      <w:fldSimple w:instr=" STYLEREF 1 \s ">
        <w:r w:rsidR="00824FFE">
          <w:rPr>
            <w:noProof/>
          </w:rPr>
          <w:t>3</w:t>
        </w:r>
      </w:fldSimple>
      <w:r w:rsidR="00824FFE">
        <w:noBreakHyphen/>
      </w:r>
      <w:fldSimple w:instr=" SEQ Figure \* ARABIC \s 1 ">
        <w:r w:rsidR="00824FFE">
          <w:rPr>
            <w:noProof/>
          </w:rPr>
          <w:t>27</w:t>
        </w:r>
      </w:fldSimple>
      <w:bookmarkEnd w:id="303"/>
      <w:r w:rsidR="00DF2228">
        <w:t>: Kruskal</w:t>
      </w:r>
      <w:r>
        <w:t>-Wallis analysis of CFQ_R for the three separate groups.</w:t>
      </w:r>
      <w:bookmarkEnd w:id="304"/>
      <w:r>
        <w:t xml:space="preserve"> </w:t>
      </w:r>
    </w:p>
    <w:p w14:paraId="1C20B7C1" w14:textId="48557777" w:rsidR="00F8677B" w:rsidRDefault="00F8677B" w:rsidP="006717E0">
      <w:pPr>
        <w:pStyle w:val="Subtitle"/>
      </w:pPr>
      <w:r>
        <w:t>Irrespective of whether only patient’s CFQ_R values were reported or whether paediatric subjects were replaced by their parents score, there was a significant difference between groups (p&lt;0.001). Group 1 was significantly lower than Group 2 but not Group 3 (p&lt;0.001) and Group 2 was significantly higher than Group 3 (p&lt;0.01).</w:t>
      </w:r>
    </w:p>
    <w:p w14:paraId="2E362169" w14:textId="77777777" w:rsidR="00F8677B" w:rsidRDefault="00F8677B" w:rsidP="006717E0"/>
    <w:p w14:paraId="6DAC78C2" w14:textId="4B95478A" w:rsidR="00F8677B" w:rsidRDefault="006021FC" w:rsidP="006717E0">
      <w:r>
        <w:t>Correlations between CFQ-</w:t>
      </w:r>
      <w:r w:rsidR="00F8677B">
        <w:t xml:space="preserve">R </w:t>
      </w:r>
      <w:r>
        <w:t xml:space="preserve">respiratory domain </w:t>
      </w:r>
      <w:r w:rsidR="00F8677B">
        <w:t xml:space="preserve">and lung function and imaging metrics were mostly </w:t>
      </w:r>
      <w:r w:rsidR="00EF0C2B">
        <w:t>weak an</w:t>
      </w:r>
      <w:r w:rsidR="00DF2228">
        <w:t>d</w:t>
      </w:r>
      <w:r w:rsidR="00EF0C2B">
        <w:t xml:space="preserve"> </w:t>
      </w:r>
      <w:r w:rsidR="00F8677B">
        <w:t>non-significant. Th</w:t>
      </w:r>
      <w:r>
        <w:t xml:space="preserve">e strongest correlation for the </w:t>
      </w:r>
      <w:r w:rsidR="00DC648B">
        <w:t xml:space="preserve">CFQ-R </w:t>
      </w:r>
      <w:r>
        <w:t>respiratory domain</w:t>
      </w:r>
      <w:r w:rsidR="00F8677B">
        <w:t xml:space="preserve"> was against </w:t>
      </w:r>
      <w:r w:rsidR="005E6BBB">
        <w:rPr>
          <w:vertAlign w:val="superscript"/>
        </w:rPr>
        <w:t>129</w:t>
      </w:r>
      <w:r w:rsidR="005E6BBB">
        <w:t>Xe</w:t>
      </w:r>
      <w:r w:rsidR="00F8677B">
        <w:t xml:space="preserve"> VDP (r = 0.44, p = 0.01), with a similar correlation against RV/TLC (r = 0.42, p = 0.01). </w:t>
      </w:r>
      <w:r w:rsidR="00DF2511">
        <w:t>FEV</w:t>
      </w:r>
      <w:r w:rsidR="00DF2511">
        <w:rPr>
          <w:vertAlign w:val="subscript"/>
        </w:rPr>
        <w:t>1</w:t>
      </w:r>
      <w:r w:rsidR="00F8677B">
        <w:t xml:space="preserve"> (r = 0.34, p = 0.05) demonstrated a weak but s</w:t>
      </w:r>
      <w:r w:rsidR="00DC648B">
        <w:t>ignificant correlation with CFQ-</w:t>
      </w:r>
      <w:r w:rsidR="00F8677B">
        <w:t>R, unlike LCI where there was no correlation (</w:t>
      </w:r>
      <w:r w:rsidR="00E341E9">
        <w:fldChar w:fldCharType="begin"/>
      </w:r>
      <w:r w:rsidR="00E341E9">
        <w:instrText xml:space="preserve"> REF _Ref417032427 \h </w:instrText>
      </w:r>
      <w:r w:rsidR="00305A97">
        <w:instrText xml:space="preserve"> \* MERGEFORMAT </w:instrText>
      </w:r>
      <w:r w:rsidR="00E341E9">
        <w:fldChar w:fldCharType="separate"/>
      </w:r>
      <w:r w:rsidR="00140F11">
        <w:t xml:space="preserve">Figure </w:t>
      </w:r>
      <w:r w:rsidR="00140F11">
        <w:rPr>
          <w:noProof/>
        </w:rPr>
        <w:t>3</w:t>
      </w:r>
      <w:r w:rsidR="00140F11">
        <w:rPr>
          <w:noProof/>
        </w:rPr>
        <w:noBreakHyphen/>
        <w:t>28</w:t>
      </w:r>
      <w:r w:rsidR="00E341E9">
        <w:fldChar w:fldCharType="end"/>
      </w:r>
      <w:r w:rsidR="00F8677B">
        <w:t xml:space="preserve">).  </w:t>
      </w:r>
    </w:p>
    <w:p w14:paraId="0CA18C7C" w14:textId="77777777" w:rsidR="00F8677B" w:rsidRDefault="00F8677B" w:rsidP="006717E0"/>
    <w:p w14:paraId="2C973B01" w14:textId="77777777" w:rsidR="00F8677B" w:rsidRDefault="00F8677B" w:rsidP="006717E0">
      <w:r>
        <w:rPr>
          <w:noProof/>
          <w:lang w:val="en-US"/>
        </w:rPr>
        <w:lastRenderedPageBreak/>
        <w:drawing>
          <wp:inline distT="0" distB="0" distL="0" distR="0" wp14:anchorId="7FA76CCB" wp14:editId="23066614">
            <wp:extent cx="6042863" cy="4501569"/>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Q_R correlations.png"/>
                    <pic:cNvPicPr/>
                  </pic:nvPicPr>
                  <pic:blipFill>
                    <a:blip r:embed="rId110">
                      <a:extLst>
                        <a:ext uri="{28A0092B-C50C-407E-A947-70E740481C1C}">
                          <a14:useLocalDpi xmlns:a14="http://schemas.microsoft.com/office/drawing/2010/main" val="0"/>
                        </a:ext>
                      </a:extLst>
                    </a:blip>
                    <a:stretch>
                      <a:fillRect/>
                    </a:stretch>
                  </pic:blipFill>
                  <pic:spPr>
                    <a:xfrm>
                      <a:off x="0" y="0"/>
                      <a:ext cx="6050418" cy="4507197"/>
                    </a:xfrm>
                    <a:prstGeom prst="rect">
                      <a:avLst/>
                    </a:prstGeom>
                  </pic:spPr>
                </pic:pic>
              </a:graphicData>
            </a:graphic>
          </wp:inline>
        </w:drawing>
      </w:r>
    </w:p>
    <w:p w14:paraId="39F0CCF0" w14:textId="1B4BC61B" w:rsidR="00EF1C0D" w:rsidRDefault="00F8677B" w:rsidP="006717E0">
      <w:pPr>
        <w:pStyle w:val="Caption"/>
      </w:pPr>
      <w:bookmarkStart w:id="305" w:name="_Ref417032427"/>
      <w:bookmarkStart w:id="306" w:name="_Toc27383062"/>
      <w:r>
        <w:t xml:space="preserve">Figure </w:t>
      </w:r>
      <w:fldSimple w:instr=" STYLEREF 1 \s ">
        <w:r w:rsidR="00824FFE">
          <w:rPr>
            <w:noProof/>
          </w:rPr>
          <w:t>3</w:t>
        </w:r>
      </w:fldSimple>
      <w:r w:rsidR="00824FFE">
        <w:noBreakHyphen/>
      </w:r>
      <w:fldSimple w:instr=" SEQ Figure \* ARABIC \s 1 ">
        <w:r w:rsidR="00824FFE">
          <w:rPr>
            <w:noProof/>
          </w:rPr>
          <w:t>28</w:t>
        </w:r>
      </w:fldSimple>
      <w:bookmarkEnd w:id="305"/>
      <w:r>
        <w:t xml:space="preserve">: </w:t>
      </w:r>
      <w:r w:rsidR="00EF1C0D">
        <w:t>Scatter plots</w:t>
      </w:r>
      <w:r>
        <w:t xml:space="preserve"> for </w:t>
      </w:r>
      <w:r w:rsidR="00EF1C0D">
        <w:t xml:space="preserve">the </w:t>
      </w:r>
      <w:r>
        <w:t xml:space="preserve">CFQ_R respiratory domain </w:t>
      </w:r>
      <w:r w:rsidR="00EF1C0D">
        <w:t>compared to lung function.</w:t>
      </w:r>
      <w:bookmarkEnd w:id="306"/>
    </w:p>
    <w:p w14:paraId="40BF538E" w14:textId="30DCF5EA" w:rsidR="00DC648B" w:rsidRDefault="00EF1C0D" w:rsidP="00EF1C0D">
      <w:pPr>
        <w:pStyle w:val="Subtitle"/>
      </w:pPr>
      <w:r>
        <w:t xml:space="preserve">Spearman correlations for the CFQ-R Respiratory domain (as reported by adult patients and parents of paediatric patients), compared to </w:t>
      </w:r>
      <w:r>
        <w:rPr>
          <w:vertAlign w:val="superscript"/>
        </w:rPr>
        <w:t>129</w:t>
      </w:r>
      <w:r>
        <w:t>Xe VDP, FEV</w:t>
      </w:r>
      <w:r>
        <w:rPr>
          <w:vertAlign w:val="subscript"/>
        </w:rPr>
        <w:t>1</w:t>
      </w:r>
      <w:r>
        <w:t>, LCI and RV/TLC are documented on each plot.</w:t>
      </w:r>
      <w:r w:rsidR="00DC648B">
        <w:br w:type="page"/>
      </w:r>
    </w:p>
    <w:p w14:paraId="77EE045A" w14:textId="32F39306" w:rsidR="00D44280" w:rsidRDefault="00D44280" w:rsidP="006717E0">
      <w:pPr>
        <w:pStyle w:val="Heading2"/>
      </w:pPr>
      <w:bookmarkStart w:id="307" w:name="_Ref21784127"/>
      <w:bookmarkStart w:id="308" w:name="_Toc27382896"/>
      <w:r>
        <w:lastRenderedPageBreak/>
        <w:t>Discussion</w:t>
      </w:r>
      <w:bookmarkEnd w:id="307"/>
      <w:bookmarkEnd w:id="308"/>
    </w:p>
    <w:p w14:paraId="2F44F467" w14:textId="77777777" w:rsidR="00027A4D" w:rsidRDefault="00027A4D" w:rsidP="006717E0"/>
    <w:p w14:paraId="066FA6AD" w14:textId="231B8687" w:rsidR="00DC648B" w:rsidRDefault="00DC648B" w:rsidP="006717E0">
      <w:r>
        <w:t>T</w:t>
      </w:r>
      <w:r w:rsidR="00027A4D" w:rsidRPr="00C639F5">
        <w:t xml:space="preserve">his </w:t>
      </w:r>
      <w:r w:rsidR="007931BC">
        <w:t>chapter</w:t>
      </w:r>
      <w:r w:rsidR="00027A4D" w:rsidRPr="00C639F5">
        <w:t xml:space="preserve"> present</w:t>
      </w:r>
      <w:r>
        <w:t>s</w:t>
      </w:r>
      <w:r w:rsidR="00027A4D" w:rsidRPr="00C639F5">
        <w:t xml:space="preserve"> a detailed analysis of the relationship between </w:t>
      </w:r>
      <w:r w:rsidR="00E60E3F">
        <w:t>lung function testing</w:t>
      </w:r>
      <w:r w:rsidR="00027A4D" w:rsidRPr="00C639F5">
        <w:t xml:space="preserve"> and hyperpolarised gas ventilation MRI in patients with CF, across a broad ra</w:t>
      </w:r>
      <w:r>
        <w:t>nge of age and disease severity</w:t>
      </w:r>
      <w:r w:rsidR="00027A4D" w:rsidRPr="00C639F5">
        <w:t xml:space="preserve"> </w:t>
      </w:r>
      <w:r>
        <w:t xml:space="preserve">and highlights that there is a strong relationship between ventilation MRI and </w:t>
      </w:r>
      <w:r w:rsidR="00DF2228">
        <w:t xml:space="preserve">whole lung </w:t>
      </w:r>
      <w:r>
        <w:t>metrics of pulmonary function</w:t>
      </w:r>
    </w:p>
    <w:p w14:paraId="0BCA98CA" w14:textId="77777777" w:rsidR="00DC648B" w:rsidRDefault="00DC648B" w:rsidP="006717E0"/>
    <w:p w14:paraId="378C3962" w14:textId="06619920" w:rsidR="007D0C31" w:rsidRPr="00E21F9D" w:rsidRDefault="00DC648B" w:rsidP="006717E0">
      <w:r>
        <w:t>This chapter</w:t>
      </w:r>
      <w:r w:rsidR="00027A4D" w:rsidRPr="00E21F9D">
        <w:t xml:space="preserve"> demonstrate</w:t>
      </w:r>
      <w:r>
        <w:t>s</w:t>
      </w:r>
      <w:r w:rsidR="00027A4D" w:rsidRPr="00E21F9D">
        <w:t xml:space="preserve"> what appear to be two distinct ventilation MRI patterns of CF lung disease</w:t>
      </w:r>
      <w:r w:rsidR="00F55DC5">
        <w:t>:</w:t>
      </w:r>
      <w:r w:rsidR="00027A4D" w:rsidRPr="00E21F9D">
        <w:t xml:space="preserve"> (i) patients who have numerous smaller defects (and normal </w:t>
      </w:r>
      <w:r w:rsidR="00DF2511">
        <w:t>FEV</w:t>
      </w:r>
      <w:r w:rsidR="00DF2511">
        <w:rPr>
          <w:vertAlign w:val="subscript"/>
        </w:rPr>
        <w:t>1</w:t>
      </w:r>
      <w:r w:rsidR="00027A4D" w:rsidRPr="00E21F9D">
        <w:t xml:space="preserve">) and (ii), patients who have fewer but much larger contiguous defects, where </w:t>
      </w:r>
      <w:r w:rsidR="00DF2511">
        <w:t>FEV</w:t>
      </w:r>
      <w:r w:rsidR="00DF2511">
        <w:rPr>
          <w:vertAlign w:val="subscript"/>
        </w:rPr>
        <w:t>1</w:t>
      </w:r>
      <w:r w:rsidR="00027A4D" w:rsidRPr="00E21F9D">
        <w:t xml:space="preserve"> is invariably reduced.  </w:t>
      </w:r>
      <w:r>
        <w:t>Here</w:t>
      </w:r>
      <w:r w:rsidR="007931BC">
        <w:t xml:space="preserve"> </w:t>
      </w:r>
      <w:r>
        <w:t xml:space="preserve">it </w:t>
      </w:r>
      <w:r w:rsidR="002C61C6">
        <w:t xml:space="preserve">has </w:t>
      </w:r>
      <w:r w:rsidR="00CF3E4C">
        <w:t xml:space="preserve">also </w:t>
      </w:r>
      <w:r w:rsidR="002C61C6">
        <w:t>been shown</w:t>
      </w:r>
      <w:r w:rsidR="007931BC">
        <w:t xml:space="preserve"> that </w:t>
      </w:r>
      <w:r w:rsidR="005E6BBB">
        <w:rPr>
          <w:vertAlign w:val="superscript"/>
        </w:rPr>
        <w:t>3</w:t>
      </w:r>
      <w:r w:rsidR="005E6BBB">
        <w:t>He</w:t>
      </w:r>
      <w:r w:rsidR="007931BC">
        <w:t xml:space="preserve"> and </w:t>
      </w:r>
      <w:r w:rsidR="005E6BBB">
        <w:rPr>
          <w:vertAlign w:val="superscript"/>
        </w:rPr>
        <w:t>129</w:t>
      </w:r>
      <w:r w:rsidR="005E6BBB">
        <w:t>Xe</w:t>
      </w:r>
      <w:r w:rsidR="007931BC">
        <w:t xml:space="preserve"> ventilation MRI give comparable quantitative and qualitative information</w:t>
      </w:r>
      <w:r w:rsidR="002C61C6">
        <w:t>, an observation</w:t>
      </w:r>
      <w:r w:rsidR="007931BC">
        <w:t xml:space="preserve"> which is important for the </w:t>
      </w:r>
      <w:r w:rsidR="00CF3E4C">
        <w:t>clinical uptake of</w:t>
      </w:r>
      <w:r w:rsidR="007931BC">
        <w:t xml:space="preserve"> </w:t>
      </w:r>
      <w:r w:rsidR="005E6BBB">
        <w:rPr>
          <w:vertAlign w:val="superscript"/>
        </w:rPr>
        <w:t>129</w:t>
      </w:r>
      <w:r w:rsidR="005E6BBB">
        <w:t>Xe</w:t>
      </w:r>
      <w:r>
        <w:t xml:space="preserve"> imaging. Further to this, this chapter </w:t>
      </w:r>
      <w:r w:rsidR="007931BC">
        <w:t>highlight</w:t>
      </w:r>
      <w:r>
        <w:t>s</w:t>
      </w:r>
      <w:r w:rsidR="007931BC">
        <w:t xml:space="preserve"> that </w:t>
      </w:r>
      <w:r w:rsidR="005E6BBB">
        <w:rPr>
          <w:vertAlign w:val="superscript"/>
        </w:rPr>
        <w:t>129</w:t>
      </w:r>
      <w:r w:rsidR="005E6BBB">
        <w:t>Xe</w:t>
      </w:r>
      <w:r w:rsidR="007931BC">
        <w:t xml:space="preserve"> ventilation imaging in patients with CF and normal </w:t>
      </w:r>
      <w:r w:rsidR="00DF2511">
        <w:t>FEV</w:t>
      </w:r>
      <w:r w:rsidR="00DF2511">
        <w:rPr>
          <w:vertAlign w:val="subscript"/>
        </w:rPr>
        <w:t>1</w:t>
      </w:r>
      <w:r w:rsidR="007931BC">
        <w:t xml:space="preserve"> is highly sensitive to early lung disease and that </w:t>
      </w:r>
      <w:r w:rsidR="009F2E7D">
        <w:rPr>
          <w:vertAlign w:val="superscript"/>
        </w:rPr>
        <w:t>1</w:t>
      </w:r>
      <w:r w:rsidR="009F2E7D">
        <w:t>H</w:t>
      </w:r>
      <w:r w:rsidR="007931BC">
        <w:t xml:space="preserve"> </w:t>
      </w:r>
      <w:r>
        <w:t xml:space="preserve">anatomical </w:t>
      </w:r>
      <w:r w:rsidR="007931BC">
        <w:t xml:space="preserve">MRI in this cohort </w:t>
      </w:r>
      <w:r w:rsidR="002C61C6">
        <w:t xml:space="preserve">also </w:t>
      </w:r>
      <w:r w:rsidR="007931BC">
        <w:t>detects CF related lung pathophysiology. Th</w:t>
      </w:r>
      <w:r w:rsidR="002C61C6">
        <w:t>ese</w:t>
      </w:r>
      <w:r w:rsidR="007931BC">
        <w:t xml:space="preserve"> </w:t>
      </w:r>
      <w:r>
        <w:t>data further</w:t>
      </w:r>
      <w:r w:rsidR="002C61C6">
        <w:t xml:space="preserve"> strengthen</w:t>
      </w:r>
      <w:r w:rsidR="007931BC">
        <w:t xml:space="preserve"> the argument for routine functional and structural MR imaging in the evaluation of patients with CF.</w:t>
      </w:r>
    </w:p>
    <w:p w14:paraId="0360E70B" w14:textId="77777777" w:rsidR="00027A4D" w:rsidRPr="00027A4D" w:rsidRDefault="00027A4D" w:rsidP="006717E0"/>
    <w:p w14:paraId="0129F8B2" w14:textId="036898D7" w:rsidR="00D44280" w:rsidRDefault="00D44280" w:rsidP="006717E0">
      <w:pPr>
        <w:pStyle w:val="Heading3"/>
      </w:pPr>
      <w:bookmarkStart w:id="309" w:name="_Toc27382897"/>
      <w:r>
        <w:t xml:space="preserve">The relationship between </w:t>
      </w:r>
      <w:r w:rsidR="005E6BBB">
        <w:rPr>
          <w:vertAlign w:val="superscript"/>
        </w:rPr>
        <w:t>3</w:t>
      </w:r>
      <w:r w:rsidR="005E6BBB">
        <w:t>He</w:t>
      </w:r>
      <w:r w:rsidR="009577E5">
        <w:t xml:space="preserve"> </w:t>
      </w:r>
      <w:r>
        <w:t>ventilation MRI and lung function</w:t>
      </w:r>
      <w:bookmarkEnd w:id="309"/>
    </w:p>
    <w:p w14:paraId="779E662F" w14:textId="77777777" w:rsidR="00027A4D" w:rsidRDefault="00027A4D" w:rsidP="006717E0"/>
    <w:p w14:paraId="5DBAD77A" w14:textId="4268A945" w:rsidR="005A37A3" w:rsidRDefault="00DC648B" w:rsidP="000A016E">
      <w:r>
        <w:t>This chapter</w:t>
      </w:r>
      <w:r w:rsidR="005A37A3">
        <w:t xml:space="preserve"> present</w:t>
      </w:r>
      <w:r>
        <w:t>s</w:t>
      </w:r>
      <w:r w:rsidR="005A37A3">
        <w:t xml:space="preserve"> a detailed analysis of the relationship between MBW and hyperpolarised gas </w:t>
      </w:r>
      <w:r w:rsidR="005E6BBB">
        <w:rPr>
          <w:vertAlign w:val="superscript"/>
        </w:rPr>
        <w:t>3</w:t>
      </w:r>
      <w:r w:rsidR="005E6BBB">
        <w:t>He</w:t>
      </w:r>
      <w:r>
        <w:t xml:space="preserve"> </w:t>
      </w:r>
      <w:r w:rsidR="005A37A3">
        <w:t xml:space="preserve">ventilation MRI in patients with CF, across a broad range of age and disease severity. This analysis confirms the strong relationships between global MRI and MBW metrics that have previously been reported in smaller cohort studies, performed across narrower ranges of age and disease severity </w:t>
      </w:r>
      <w:r w:rsidR="002F0808">
        <w:fldChar w:fldCharType="begin">
          <w:fldData xml:space="preserve">PEVuZE5vdGU+PENpdGU+PEF1dGhvcj5TbWl0aDwvQXV0aG9yPjxZZWFyPjIwMTg8L1llYXI+PFJl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</w:fldData>
        </w:fldChar>
      </w:r>
      <w:r w:rsidR="00B86FC1">
        <w:instrText xml:space="preserve"> ADDIN EN.CITE </w:instrText>
      </w:r>
      <w:r w:rsidR="00B86FC1">
        <w:fldChar w:fldCharType="begin">
          <w:fldData xml:space="preserve">PEVuZE5vdGU+PENpdGU+PEF1dGhvcj5TbWl0aDwvQXV0aG9yPjxZZWFyPjIwMTg8L1llYXI+PFJl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</w:fldData>
        </w:fldChar>
      </w:r>
      <w:r w:rsidR="00B86FC1">
        <w:instrText xml:space="preserve"> ADDIN EN.CITE.DATA </w:instrText>
      </w:r>
      <w:r w:rsidR="00B86FC1">
        <w:fldChar w:fldCharType="end"/>
      </w:r>
      <w:r w:rsidR="002F0808">
        <w:fldChar w:fldCharType="separate"/>
      </w:r>
      <w:r w:rsidR="00B86FC1">
        <w:rPr>
          <w:noProof/>
        </w:rPr>
        <w:t>[105, 248, 249]</w:t>
      </w:r>
      <w:r w:rsidR="002F0808">
        <w:fldChar w:fldCharType="end"/>
      </w:r>
      <w:r w:rsidR="005A37A3">
        <w:t xml:space="preserve">. Previous work has documented that patients with CF have ventilation defects evident on hyperpolarised gas MRI </w:t>
      </w:r>
      <w:r w:rsidR="002F0808">
        <w:fldChar w:fldCharType="begin">
          <w:fldData xml:space="preserve">PEVuZE5vdGU+PENpdGU+PEF1dGhvcj5BbHRlczwvQXV0aG9yPjxZZWFyPjIwMTc8L1llYXI+PFJl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=
</w:fldData>
        </w:fldChar>
      </w:r>
      <w:r w:rsidR="00B86FC1">
        <w:instrText xml:space="preserve"> ADDIN EN.CITE </w:instrText>
      </w:r>
      <w:r w:rsidR="00B86FC1">
        <w:fldChar w:fldCharType="begin">
          <w:fldData xml:space="preserve">PEVuZE5vdGU+PENpdGU+PEF1dGhvcj5BbHRlczwvQXV0aG9yPjxZZWFyPjIwMTc8L1llYXI+PFJl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=
</w:fldData>
        </w:fldChar>
      </w:r>
      <w:r w:rsidR="00B86FC1">
        <w:instrText xml:space="preserve"> ADDIN EN.CITE.DATA </w:instrText>
      </w:r>
      <w:r w:rsidR="00B86FC1">
        <w:fldChar w:fldCharType="end"/>
      </w:r>
      <w:r w:rsidR="002F0808">
        <w:fldChar w:fldCharType="separate"/>
      </w:r>
      <w:r w:rsidR="00B86FC1">
        <w:rPr>
          <w:noProof/>
        </w:rPr>
        <w:t>[228, 229, 231, 234, 238, 260]</w:t>
      </w:r>
      <w:r w:rsidR="002F0808">
        <w:fldChar w:fldCharType="end"/>
      </w:r>
      <w:r w:rsidR="005A37A3">
        <w:t xml:space="preserve">, that the technique is reproducible and repeatable </w:t>
      </w:r>
      <w:r w:rsidR="002F0808">
        <w:fldChar w:fldCharType="begin">
          <w:fldData xml:space="preserve">PEVuZE5vdGU+PENpdGU+PEF1dGhvcj5QYXVsaW48L0F1dGhvcj48WWVhcj4yMDE1PC9ZZWFyPjxS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</w:fldData>
        </w:fldChar>
      </w:r>
      <w:r w:rsidR="00B86FC1">
        <w:instrText xml:space="preserve"> ADDIN EN.CITE </w:instrText>
      </w:r>
      <w:r w:rsidR="00B86FC1">
        <w:fldChar w:fldCharType="begin">
          <w:fldData xml:space="preserve">PEVuZE5vdGU+PENpdGU+PEF1dGhvcj5QYXVsaW48L0F1dGhvcj48WWVhcj4yMDE1PC9ZZWFyPjxS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</w:fldData>
        </w:fldChar>
      </w:r>
      <w:r w:rsidR="00B86FC1">
        <w:instrText xml:space="preserve"> ADDIN EN.CITE.DATA </w:instrText>
      </w:r>
      <w:r w:rsidR="00B86FC1">
        <w:fldChar w:fldCharType="end"/>
      </w:r>
      <w:r w:rsidR="002F0808">
        <w:fldChar w:fldCharType="separate"/>
      </w:r>
      <w:r w:rsidR="00B86FC1">
        <w:rPr>
          <w:noProof/>
        </w:rPr>
        <w:t>[234, 260]</w:t>
      </w:r>
      <w:r w:rsidR="002F0808">
        <w:fldChar w:fldCharType="end"/>
      </w:r>
      <w:r w:rsidR="005A37A3">
        <w:t xml:space="preserve"> and that it can be used to assess regional response to treatment </w:t>
      </w:r>
      <w:r w:rsidR="002F0808">
        <w:fldChar w:fldCharType="begin">
          <w:fldData xml:space="preserve">PEVuZE5vdGU+PENpdGU+PEF1dGhvcj5BbHRlczwvQXV0aG9yPjxZZWFyPjIwMTc8L1llYXI+PFJl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</w:fldData>
        </w:fldChar>
      </w:r>
      <w:r w:rsidR="00B86FC1">
        <w:instrText xml:space="preserve"> ADDIN EN.CITE </w:instrText>
      </w:r>
      <w:r w:rsidR="00B86FC1">
        <w:fldChar w:fldCharType="begin">
          <w:fldData xml:space="preserve">PEVuZE5vdGU+PENpdGU+PEF1dGhvcj5BbHRlczwvQXV0aG9yPjxZZWFyPjIwMTc8L1llYXI+PFJl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</w:fldData>
        </w:fldChar>
      </w:r>
      <w:r w:rsidR="00B86FC1">
        <w:instrText xml:space="preserve"> ADDIN EN.CITE.DATA </w:instrText>
      </w:r>
      <w:r w:rsidR="00B86FC1">
        <w:fldChar w:fldCharType="end"/>
      </w:r>
      <w:r w:rsidR="002F0808">
        <w:fldChar w:fldCharType="separate"/>
      </w:r>
      <w:r w:rsidR="00B86FC1">
        <w:rPr>
          <w:noProof/>
        </w:rPr>
        <w:t>[233, 238]</w:t>
      </w:r>
      <w:r w:rsidR="002F0808">
        <w:fldChar w:fldCharType="end"/>
      </w:r>
      <w:r w:rsidR="005A37A3">
        <w:t xml:space="preserve">. </w:t>
      </w:r>
      <w:r>
        <w:t xml:space="preserve">The data here adds to the growing body of evidence </w:t>
      </w:r>
      <w:r w:rsidR="00CF3E4C">
        <w:t>from</w:t>
      </w:r>
      <w:r>
        <w:t xml:space="preserve"> ventilation MRI in CF by demonstrating</w:t>
      </w:r>
      <w:r w:rsidR="005A37A3">
        <w:t xml:space="preserve"> what appear to be two distinct ventilation MRI patterns of CF lung disease</w:t>
      </w:r>
      <w:r w:rsidR="00F55DC5">
        <w:t>:</w:t>
      </w:r>
      <w:r w:rsidR="005A37A3">
        <w:t xml:space="preserve"> (i) patients who have numerous smaller defects (and normal </w:t>
      </w:r>
      <w:r w:rsidR="00DF2511">
        <w:t>FEV</w:t>
      </w:r>
      <w:r w:rsidR="00DF2511">
        <w:rPr>
          <w:vertAlign w:val="subscript"/>
        </w:rPr>
        <w:t>1</w:t>
      </w:r>
      <w:r w:rsidR="005A37A3">
        <w:t xml:space="preserve">) and (ii), patients who have fewer but much larger contiguous defects, where </w:t>
      </w:r>
      <w:r w:rsidR="00DF2511">
        <w:t>FEV</w:t>
      </w:r>
      <w:r w:rsidR="00DF2511">
        <w:rPr>
          <w:vertAlign w:val="subscript"/>
        </w:rPr>
        <w:t>1</w:t>
      </w:r>
      <w:r w:rsidR="005A37A3">
        <w:t xml:space="preserve"> is invariably reduced. </w:t>
      </w:r>
    </w:p>
    <w:p w14:paraId="7A1F937D" w14:textId="77777777" w:rsidR="00EF02F2" w:rsidRDefault="00EF02F2">
      <w:pPr>
        <w:spacing w:line="240" w:lineRule="auto"/>
        <w:ind w:right="0"/>
        <w:jc w:val="left"/>
        <w:rPr>
          <w:rFonts w:asciiTheme="majorHAnsi" w:eastAsiaTheme="majorEastAsia" w:hAnsiTheme="majorHAnsi" w:cstheme="majorBidi"/>
          <w:b/>
          <w:bCs/>
          <w:i/>
          <w:iCs/>
          <w:color w:val="000000" w:themeColor="text1"/>
          <w:vertAlign w:val="superscript"/>
        </w:rPr>
      </w:pPr>
      <w:r>
        <w:rPr>
          <w:vertAlign w:val="superscript"/>
        </w:rPr>
        <w:br w:type="page"/>
      </w:r>
    </w:p>
    <w:p w14:paraId="1C519215" w14:textId="29B0AE68" w:rsidR="009A5505" w:rsidRDefault="005E6BBB" w:rsidP="006717E0">
      <w:pPr>
        <w:pStyle w:val="Heading4"/>
      </w:pPr>
      <w:r>
        <w:rPr>
          <w:vertAlign w:val="superscript"/>
        </w:rPr>
        <w:lastRenderedPageBreak/>
        <w:t>3</w:t>
      </w:r>
      <w:r>
        <w:t>He</w:t>
      </w:r>
      <w:r w:rsidR="009A5505">
        <w:t xml:space="preserve"> MRI versus spirometry and MBW</w:t>
      </w:r>
    </w:p>
    <w:p w14:paraId="005DFA56" w14:textId="77777777" w:rsidR="009A5505" w:rsidRDefault="009A5505" w:rsidP="007911F3">
      <w:pPr>
        <w:pStyle w:val="Normal1"/>
        <w:rPr>
          <w:color w:val="000000"/>
        </w:rPr>
      </w:pPr>
    </w:p>
    <w:p w14:paraId="378240C5" w14:textId="44329C33" w:rsidR="00EF64A0" w:rsidRDefault="00EF64A0" w:rsidP="000A016E">
      <w:r>
        <w:t xml:space="preserve">The </w:t>
      </w:r>
      <w:r w:rsidR="005E6BBB">
        <w:rPr>
          <w:vertAlign w:val="superscript"/>
        </w:rPr>
        <w:t>3</w:t>
      </w:r>
      <w:r w:rsidR="005E6BBB">
        <w:t>He</w:t>
      </w:r>
      <w:r>
        <w:t xml:space="preserve"> images from the whole cohort demonstrate the inherent sensitivity of ventilation imaging at detecting ventilation abnormalities. All bar one of the images </w:t>
      </w:r>
      <w:r w:rsidR="00CF3E4C">
        <w:t>had</w:t>
      </w:r>
      <w:r>
        <w:t xml:space="preserve"> visible ventilation defects present. The one patient without ventilation defects was the youngest assessed</w:t>
      </w:r>
      <w:r w:rsidR="00CF3E4C">
        <w:t>,</w:t>
      </w:r>
      <w:r>
        <w:t xml:space="preserve"> </w:t>
      </w:r>
      <w:r w:rsidR="00CF3E4C">
        <w:t>who</w:t>
      </w:r>
      <w:r>
        <w:t xml:space="preserve"> had a normal </w:t>
      </w:r>
      <w:r w:rsidR="00DF2511">
        <w:t>FEV</w:t>
      </w:r>
      <w:r w:rsidR="00DF2511">
        <w:rPr>
          <w:vertAlign w:val="subscript"/>
        </w:rPr>
        <w:t>1</w:t>
      </w:r>
      <w:r>
        <w:t xml:space="preserve"> and LCI. In total 19 patients had an </w:t>
      </w:r>
      <w:r w:rsidR="00DF2511">
        <w:t>FEV</w:t>
      </w:r>
      <w:r w:rsidR="00DF2511">
        <w:rPr>
          <w:vertAlign w:val="subscript"/>
        </w:rPr>
        <w:t>1</w:t>
      </w:r>
      <w:r>
        <w:t xml:space="preserve"> within the normal range, of which only two had evidence of airflow obstruction as defined by an </w:t>
      </w:r>
      <w:r w:rsidR="00DF2511">
        <w:t>FEV</w:t>
      </w:r>
      <w:r w:rsidR="00DF2511">
        <w:rPr>
          <w:vertAlign w:val="subscript"/>
        </w:rPr>
        <w:t>1</w:t>
      </w:r>
      <w:r w:rsidR="000E0A57">
        <w:t>/FVC &lt;-1.64 z-scores</w:t>
      </w:r>
      <w:r>
        <w:t>. Six patients also had a normal LCI value</w:t>
      </w:r>
      <w:r w:rsidR="00996897">
        <w:t>. In these patients</w:t>
      </w:r>
      <w:r w:rsidR="00CF3E4C">
        <w:t>,</w:t>
      </w:r>
      <w:r w:rsidR="00996897">
        <w:t xml:space="preserve"> ventilation MRI </w:t>
      </w:r>
      <w:r w:rsidR="00E3354A">
        <w:t>could</w:t>
      </w:r>
      <w:r w:rsidR="00996897">
        <w:t xml:space="preserve"> detect abnormalities that were not being measured by the standard clinical lung function metrics. MBW and spirometry are both measured at the mouth and therefore the metrics calculated are </w:t>
      </w:r>
      <w:r w:rsidR="00CF3E4C">
        <w:t xml:space="preserve">global </w:t>
      </w:r>
      <w:r w:rsidR="00996897">
        <w:t>summary lung function measures</w:t>
      </w:r>
      <w:r w:rsidR="002C61C6">
        <w:t>,</w:t>
      </w:r>
      <w:r w:rsidR="00996897">
        <w:t xml:space="preserve"> as any signal has to travel through the whole of the large and conducting airways before being measured</w:t>
      </w:r>
      <w:r w:rsidR="00CF3E4C">
        <w:t xml:space="preserve"> at the mouth</w:t>
      </w:r>
      <w:r w:rsidR="00996897">
        <w:t xml:space="preserve">. </w:t>
      </w:r>
    </w:p>
    <w:p w14:paraId="71DC05F8" w14:textId="77777777" w:rsidR="00996897" w:rsidRDefault="00996897" w:rsidP="007911F3">
      <w:pPr>
        <w:pStyle w:val="Normal1"/>
        <w:rPr>
          <w:color w:val="000000"/>
        </w:rPr>
      </w:pPr>
    </w:p>
    <w:p w14:paraId="4BA5E30F" w14:textId="201C4025" w:rsidR="002C61C6" w:rsidRDefault="00996897" w:rsidP="000A016E">
      <w:r>
        <w:t>Spirometry is largely a measure of the resistance within the larger conducting airways, whilst the earliest changes in the lungs in CF are known to occur in the smaller airways</w:t>
      </w:r>
      <w:r w:rsidR="00C126C7">
        <w:t xml:space="preserve">. </w:t>
      </w:r>
      <w:r w:rsidR="00745DBB">
        <w:t xml:space="preserve">These small airways are large in number, but low in terms of the total combined resistance to flow. </w:t>
      </w:r>
      <w:r w:rsidR="00717A43">
        <w:t>E</w:t>
      </w:r>
      <w:r w:rsidR="00C126C7">
        <w:t xml:space="preserve">arly changes in lung disease </w:t>
      </w:r>
      <w:r w:rsidR="00717A43">
        <w:t xml:space="preserve">in CF </w:t>
      </w:r>
      <w:r w:rsidR="00C126C7">
        <w:t>are non-uniform throughout the lung and therefore any changes occurring are likely to get masked during spirometry</w:t>
      </w:r>
      <w:r w:rsidR="00717A43">
        <w:t>. Any</w:t>
      </w:r>
      <w:r w:rsidR="00C126C7">
        <w:t xml:space="preserve"> </w:t>
      </w:r>
      <w:r w:rsidR="00717A43">
        <w:t>spirometry</w:t>
      </w:r>
      <w:r w:rsidR="00C126C7">
        <w:t xml:space="preserve"> signal </w:t>
      </w:r>
      <w:r w:rsidR="00717A43">
        <w:t xml:space="preserve">originating </w:t>
      </w:r>
      <w:r w:rsidR="00C126C7">
        <w:t xml:space="preserve">from these lung regions </w:t>
      </w:r>
      <w:r w:rsidR="00717A43">
        <w:t xml:space="preserve">therefore </w:t>
      </w:r>
      <w:r w:rsidR="00C126C7">
        <w:t xml:space="preserve">becomes diluted by the amount of normal lung signal. This is </w:t>
      </w:r>
      <w:r w:rsidR="002C61C6">
        <w:t>illustrated in the</w:t>
      </w:r>
      <w:r w:rsidR="00C126C7">
        <w:t xml:space="preserve"> images</w:t>
      </w:r>
      <w:r w:rsidR="009A5505">
        <w:t xml:space="preserve"> presented in </w:t>
      </w:r>
      <w:r w:rsidR="009A5505">
        <w:fldChar w:fldCharType="begin"/>
      </w:r>
      <w:r w:rsidR="009A5505">
        <w:instrText xml:space="preserve"> REF _Ref416324447 \h </w:instrText>
      </w:r>
      <w:r w:rsidR="00305A97">
        <w:instrText xml:space="preserve"> \* MERGEFORMAT </w:instrText>
      </w:r>
      <w:r w:rsidR="009A5505">
        <w:fldChar w:fldCharType="separate"/>
      </w:r>
      <w:r w:rsidR="00140F11">
        <w:t xml:space="preserve">Figure </w:t>
      </w:r>
      <w:r w:rsidR="00140F11">
        <w:rPr>
          <w:noProof/>
        </w:rPr>
        <w:t>3</w:t>
      </w:r>
      <w:r w:rsidR="00140F11">
        <w:rPr>
          <w:noProof/>
        </w:rPr>
        <w:noBreakHyphen/>
        <w:t>1</w:t>
      </w:r>
      <w:r w:rsidR="009A5505">
        <w:fldChar w:fldCharType="end"/>
      </w:r>
      <w:r w:rsidR="009A5505">
        <w:t xml:space="preserve"> and </w:t>
      </w:r>
      <w:r w:rsidR="009A5505">
        <w:fldChar w:fldCharType="begin"/>
      </w:r>
      <w:r w:rsidR="009A5505">
        <w:instrText xml:space="preserve"> REF _Ref416324450 \h </w:instrText>
      </w:r>
      <w:r w:rsidR="00305A97">
        <w:instrText xml:space="preserve"> \* MERGEFORMAT </w:instrText>
      </w:r>
      <w:r w:rsidR="009A5505">
        <w:fldChar w:fldCharType="separate"/>
      </w:r>
      <w:r w:rsidR="00140F11">
        <w:t xml:space="preserve">Figure </w:t>
      </w:r>
      <w:r w:rsidR="00140F11">
        <w:rPr>
          <w:noProof/>
        </w:rPr>
        <w:t>3</w:t>
      </w:r>
      <w:r w:rsidR="00140F11">
        <w:rPr>
          <w:noProof/>
        </w:rPr>
        <w:noBreakHyphen/>
        <w:t>2</w:t>
      </w:r>
      <w:r w:rsidR="009A5505">
        <w:fldChar w:fldCharType="end"/>
      </w:r>
      <w:r w:rsidR="00C126C7">
        <w:t xml:space="preserve">, where 16 </w:t>
      </w:r>
      <w:r w:rsidR="009A5505">
        <w:t xml:space="preserve">of the </w:t>
      </w:r>
      <w:r w:rsidR="00C126C7">
        <w:t>patients have clinically normal spirometry (</w:t>
      </w:r>
      <w:r w:rsidR="00DF2511">
        <w:t>FEV</w:t>
      </w:r>
      <w:r w:rsidR="00DF2511">
        <w:rPr>
          <w:vertAlign w:val="subscript"/>
        </w:rPr>
        <w:t>1</w:t>
      </w:r>
      <w:r w:rsidR="00C126C7">
        <w:t xml:space="preserve"> and </w:t>
      </w:r>
      <w:r w:rsidR="00DF2511">
        <w:t>FEV</w:t>
      </w:r>
      <w:r w:rsidR="00DF2511">
        <w:rPr>
          <w:vertAlign w:val="subscript"/>
        </w:rPr>
        <w:t>1</w:t>
      </w:r>
      <w:r w:rsidR="00C126C7">
        <w:t>/FVC &gt;</w:t>
      </w:r>
      <w:r w:rsidR="000E0A57">
        <w:t>lower limit of normal</w:t>
      </w:r>
      <w:r w:rsidR="00C126C7">
        <w:t>) and clear evidence of ventilation abnormalities</w:t>
      </w:r>
      <w:r w:rsidR="009A5505">
        <w:t xml:space="preserve">. </w:t>
      </w:r>
    </w:p>
    <w:p w14:paraId="6B1FB606" w14:textId="77777777" w:rsidR="002C61C6" w:rsidRDefault="002C61C6" w:rsidP="007911F3">
      <w:pPr>
        <w:pStyle w:val="Normal1"/>
        <w:rPr>
          <w:color w:val="000000"/>
        </w:rPr>
      </w:pPr>
    </w:p>
    <w:p w14:paraId="2D7A418A" w14:textId="690E8803" w:rsidR="009A5505" w:rsidRDefault="009A5505" w:rsidP="000A016E">
      <w:r>
        <w:t>In this cohort</w:t>
      </w:r>
      <w:r w:rsidR="00717A43">
        <w:t>,</w:t>
      </w:r>
      <w:r>
        <w:t xml:space="preserve"> there are patients with a VDP of nearly 10% who</w:t>
      </w:r>
      <w:r w:rsidR="00717A43">
        <w:t xml:space="preserve"> have normal spirometric values. This</w:t>
      </w:r>
      <w:r>
        <w:t xml:space="preserve"> </w:t>
      </w:r>
      <w:r w:rsidR="006A7B6D">
        <w:t>mean</w:t>
      </w:r>
      <w:r w:rsidR="00717A43">
        <w:t>s</w:t>
      </w:r>
      <w:r>
        <w:t xml:space="preserve"> that these patients have up to 10% of the lung that is non-ventilated before </w:t>
      </w:r>
      <w:r w:rsidR="00DF2511">
        <w:t>FEV</w:t>
      </w:r>
      <w:r w:rsidR="00DF2511">
        <w:rPr>
          <w:vertAlign w:val="subscript"/>
        </w:rPr>
        <w:t>1</w:t>
      </w:r>
      <w:r>
        <w:t xml:space="preserve"> falls below the lower limit of normal. </w:t>
      </w:r>
      <w:r w:rsidR="00745DBB">
        <w:t>A</w:t>
      </w:r>
      <w:r w:rsidR="00717A43">
        <w:t xml:space="preserve"> further</w:t>
      </w:r>
      <w:r w:rsidR="00745DBB">
        <w:t xml:space="preserve"> </w:t>
      </w:r>
      <w:r>
        <w:t>reason</w:t>
      </w:r>
      <w:r w:rsidR="00C37C6B">
        <w:t xml:space="preserve"> </w:t>
      </w:r>
      <w:r w:rsidR="00745DBB">
        <w:t xml:space="preserve">for this finding </w:t>
      </w:r>
      <w:r>
        <w:t xml:space="preserve">is </w:t>
      </w:r>
      <w:r w:rsidR="00717A43">
        <w:t xml:space="preserve">likely </w:t>
      </w:r>
      <w:r w:rsidR="00745DBB">
        <w:t>because</w:t>
      </w:r>
      <w:r>
        <w:t xml:space="preserve"> spirometry is performed from a lung volume of TLC</w:t>
      </w:r>
      <w:r w:rsidR="00745DBB">
        <w:t>, where</w:t>
      </w:r>
      <w:r>
        <w:t xml:space="preserve">as </w:t>
      </w:r>
      <w:r w:rsidR="00745DBB">
        <w:t xml:space="preserve">ventilation </w:t>
      </w:r>
      <w:r>
        <w:t xml:space="preserve">images are acquired at a lower lung volume of EIVt. By inhaling to TLC </w:t>
      </w:r>
      <w:r w:rsidR="00B51B58">
        <w:t>during</w:t>
      </w:r>
      <w:r>
        <w:t xml:space="preserve"> spirometry</w:t>
      </w:r>
      <w:r w:rsidR="00717A43">
        <w:t>,</w:t>
      </w:r>
      <w:r>
        <w:t xml:space="preserve"> any partially obstructed airways will be opened due to the increase in positive pressure within the lungs. This manoeuvre may therefore mask </w:t>
      </w:r>
      <w:r w:rsidR="00745DBB">
        <w:t>some</w:t>
      </w:r>
      <w:r>
        <w:t xml:space="preserve"> </w:t>
      </w:r>
      <w:r w:rsidR="006049D2">
        <w:t xml:space="preserve">partially obstructed </w:t>
      </w:r>
      <w:r>
        <w:t xml:space="preserve">ventilation abnormalities by forcing </w:t>
      </w:r>
      <w:r w:rsidR="006049D2">
        <w:t>air</w:t>
      </w:r>
      <w:r>
        <w:t xml:space="preserve"> to pass through. As the </w:t>
      </w:r>
      <w:r w:rsidR="005E6BBB">
        <w:rPr>
          <w:vertAlign w:val="superscript"/>
        </w:rPr>
        <w:t>3</w:t>
      </w:r>
      <w:r w:rsidR="005E6BBB">
        <w:t>He</w:t>
      </w:r>
      <w:r>
        <w:t xml:space="preserve"> images are acquired at EIVt it better reflects the functional status of the individual and </w:t>
      </w:r>
      <w:r w:rsidR="006049D2">
        <w:t xml:space="preserve">is </w:t>
      </w:r>
      <w:r>
        <w:t xml:space="preserve">more likely to </w:t>
      </w:r>
      <w:r w:rsidR="006049D2">
        <w:t>represent measurements of</w:t>
      </w:r>
      <w:r>
        <w:t xml:space="preserve"> partial airflow obstruction. A full assessment of the effect of lung inflation on </w:t>
      </w:r>
      <w:r w:rsidR="001247CB">
        <w:t xml:space="preserve">ventilation MRI is detailed in Chapter </w:t>
      </w:r>
      <w:r w:rsidR="001247CB">
        <w:fldChar w:fldCharType="begin"/>
      </w:r>
      <w:r w:rsidR="001247CB">
        <w:instrText xml:space="preserve"> REF _Ref19385702 \r \h </w:instrText>
      </w:r>
      <w:r w:rsidR="00C937DB">
        <w:instrText xml:space="preserve"> \* MERGEFORMAT </w:instrText>
      </w:r>
      <w:r w:rsidR="001247CB">
        <w:fldChar w:fldCharType="separate"/>
      </w:r>
      <w:r w:rsidR="00140F11">
        <w:t>4.2</w:t>
      </w:r>
      <w:r w:rsidR="001247CB">
        <w:fldChar w:fldCharType="end"/>
      </w:r>
      <w:r w:rsidR="001247CB">
        <w:t xml:space="preserve"> (</w:t>
      </w:r>
      <w:r w:rsidR="001247CB">
        <w:fldChar w:fldCharType="begin"/>
      </w:r>
      <w:r w:rsidR="001247CB">
        <w:instrText xml:space="preserve"> REF _Ref19385702 \h </w:instrText>
      </w:r>
      <w:r w:rsidR="00C937DB">
        <w:instrText xml:space="preserve"> \* MERGEFORMAT </w:instrText>
      </w:r>
      <w:r w:rsidR="001247CB">
        <w:fldChar w:fldCharType="separate"/>
      </w:r>
      <w:r w:rsidR="00140F11">
        <w:t>The effect of lung volume on ventilation MRI</w:t>
      </w:r>
      <w:r w:rsidR="001247CB">
        <w:fldChar w:fldCharType="end"/>
      </w:r>
      <w:r w:rsidR="001247CB">
        <w:t>, p</w:t>
      </w:r>
      <w:r w:rsidR="001247CB">
        <w:fldChar w:fldCharType="begin"/>
      </w:r>
      <w:r w:rsidR="001247CB">
        <w:instrText xml:space="preserve"> PAGEREF _Ref19385702 \h </w:instrText>
      </w:r>
      <w:r w:rsidR="001247CB">
        <w:fldChar w:fldCharType="separate"/>
      </w:r>
      <w:r w:rsidR="00140F11">
        <w:rPr>
          <w:noProof/>
        </w:rPr>
        <w:t>169</w:t>
      </w:r>
      <w:r w:rsidR="001247CB">
        <w:fldChar w:fldCharType="end"/>
      </w:r>
      <w:r w:rsidR="001247CB">
        <w:t>)</w:t>
      </w:r>
      <w:r>
        <w:t xml:space="preserve">. </w:t>
      </w:r>
    </w:p>
    <w:p w14:paraId="4C135285" w14:textId="77777777" w:rsidR="009A5505" w:rsidRDefault="009A5505" w:rsidP="007911F3">
      <w:pPr>
        <w:pStyle w:val="Normal1"/>
        <w:rPr>
          <w:color w:val="000000"/>
        </w:rPr>
      </w:pPr>
    </w:p>
    <w:p w14:paraId="51FF5957" w14:textId="6EEB9615" w:rsidR="009A5505" w:rsidRDefault="009A5505" w:rsidP="000A016E">
      <w:r>
        <w:t xml:space="preserve">There is an intuitive relationship between ventilation MRI and MBW metrics, as they both assess the distribution of inhaled gas within the lungs. Ventilation MRI has the advantage that the exact regional nature of this ventilation distribution can be assessed, including lung regions that are entirely blocked (and hence </w:t>
      </w:r>
      <w:r w:rsidR="000E0A57">
        <w:t>not detected by</w:t>
      </w:r>
      <w:r>
        <w:t xml:space="preserve"> MBW testing). In this cohort</w:t>
      </w:r>
      <w:r w:rsidR="006E58EC">
        <w:t>,</w:t>
      </w:r>
      <w:r>
        <w:t xml:space="preserve"> LCI and </w:t>
      </w:r>
      <w:r w:rsidR="005E6BBB">
        <w:t>S</w:t>
      </w:r>
      <w:r w:rsidR="005E6BBB">
        <w:rPr>
          <w:vertAlign w:val="subscript"/>
        </w:rPr>
        <w:t>acin</w:t>
      </w:r>
      <w:r>
        <w:t xml:space="preserve"> had strong relationships with </w:t>
      </w:r>
      <w:r>
        <w:lastRenderedPageBreak/>
        <w:t xml:space="preserve">VDP and </w:t>
      </w:r>
      <w:r w:rsidR="005E6BBB">
        <w:t>VH</w:t>
      </w:r>
      <w:r w:rsidR="005E6BBB">
        <w:rPr>
          <w:vertAlign w:val="subscript"/>
        </w:rPr>
        <w:t>I</w:t>
      </w:r>
      <w:r>
        <w:t xml:space="preserve">. </w:t>
      </w:r>
      <w:r w:rsidR="005E6BBB">
        <w:t>S</w:t>
      </w:r>
      <w:r w:rsidR="005E6BBB">
        <w:rPr>
          <w:vertAlign w:val="subscript"/>
        </w:rPr>
        <w:t>cond</w:t>
      </w:r>
      <w:r>
        <w:t xml:space="preserve"> however showed poor correlations due to the ‘plateau effect’ evident in </w:t>
      </w:r>
      <w:r>
        <w:fldChar w:fldCharType="begin"/>
      </w:r>
      <w:r>
        <w:instrText xml:space="preserve"> REF _Ref417034359 \h </w:instrText>
      </w:r>
      <w:r w:rsidR="00305A97">
        <w:instrText xml:space="preserve"> \* MERGEFORMAT </w:instrText>
      </w:r>
      <w:r>
        <w:fldChar w:fldCharType="separate"/>
      </w:r>
      <w:r w:rsidR="00140F11" w:rsidRPr="00E341E9">
        <w:t xml:space="preserve">Figure </w:t>
      </w:r>
      <w:r w:rsidR="00140F11">
        <w:rPr>
          <w:noProof/>
        </w:rPr>
        <w:t>3</w:t>
      </w:r>
      <w:r w:rsidR="00140F11">
        <w:rPr>
          <w:noProof/>
        </w:rPr>
        <w:noBreakHyphen/>
        <w:t>8</w:t>
      </w:r>
      <w:r>
        <w:fldChar w:fldCharType="end"/>
      </w:r>
      <w:r>
        <w:t xml:space="preserve">, which occurs with increasing disease. This plateau has been reported previously </w:t>
      </w:r>
      <w:r w:rsidR="00B51B58">
        <w:fldChar w:fldCharType="begin">
          <w:fldData xml:space="preserve">PEVuZE5vdGU+PENpdGU+PEF1dGhvcj5Ib3JzbGV5PC9BdXRob3I+PFllYXI+MjAwODwvWWVhcj48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</w:fldData>
        </w:fldChar>
      </w:r>
      <w:r w:rsidR="00B86FC1">
        <w:instrText xml:space="preserve"> ADDIN EN.CITE </w:instrText>
      </w:r>
      <w:r w:rsidR="00B86FC1">
        <w:fldChar w:fldCharType="begin">
          <w:fldData xml:space="preserve">PEVuZE5vdGU+PENpdGU+PEF1dGhvcj5Ib3JzbGV5PC9BdXRob3I+PFllYXI+MjAwODwvWWVhcj48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</w:fldData>
        </w:fldChar>
      </w:r>
      <w:r w:rsidR="00B86FC1">
        <w:instrText xml:space="preserve"> ADDIN EN.CITE.DATA </w:instrText>
      </w:r>
      <w:r w:rsidR="00B86FC1">
        <w:fldChar w:fldCharType="end"/>
      </w:r>
      <w:r w:rsidR="00B51B58">
        <w:fldChar w:fldCharType="separate"/>
      </w:r>
      <w:r w:rsidR="00B86FC1">
        <w:rPr>
          <w:noProof/>
        </w:rPr>
        <w:t>[117]</w:t>
      </w:r>
      <w:r w:rsidR="00B51B58">
        <w:fldChar w:fldCharType="end"/>
      </w:r>
      <w:r>
        <w:t xml:space="preserve">, and suggests </w:t>
      </w:r>
      <w:r w:rsidR="005E6BBB">
        <w:t>S</w:t>
      </w:r>
      <w:r w:rsidR="005E6BBB">
        <w:rPr>
          <w:vertAlign w:val="subscript"/>
        </w:rPr>
        <w:t>cond</w:t>
      </w:r>
      <w:r>
        <w:t xml:space="preserve"> is useful primarily as a marker of very early CF lung disease. </w:t>
      </w:r>
      <w:r w:rsidR="00824DBC">
        <w:t>So called ‘c</w:t>
      </w:r>
      <w:r>
        <w:t>onvection-dependent</w:t>
      </w:r>
      <w:r w:rsidR="00824DBC">
        <w:t>’</w:t>
      </w:r>
      <w:r>
        <w:t xml:space="preserve"> ventilati</w:t>
      </w:r>
      <w:r w:rsidR="00824DBC">
        <w:t xml:space="preserve">on heterogeneity therefore </w:t>
      </w:r>
      <w:r w:rsidR="00FE0AC0">
        <w:t>appears</w:t>
      </w:r>
      <w:r>
        <w:t xml:space="preserve"> to be an early event in disease progression. </w:t>
      </w:r>
      <w:r>
        <w:fldChar w:fldCharType="begin"/>
      </w:r>
      <w:r>
        <w:instrText xml:space="preserve"> REF _Ref417033178 \h </w:instrText>
      </w:r>
      <w:r w:rsidR="00305A97">
        <w:instrText xml:space="preserve"> \* MERGEFORMAT </w:instrText>
      </w:r>
      <w:r>
        <w:fldChar w:fldCharType="separate"/>
      </w:r>
      <w:r w:rsidR="00140F11">
        <w:t xml:space="preserve">Figure </w:t>
      </w:r>
      <w:r w:rsidR="00140F11">
        <w:rPr>
          <w:noProof/>
        </w:rPr>
        <w:t>3</w:t>
      </w:r>
      <w:r w:rsidR="00140F11">
        <w:rPr>
          <w:noProof/>
        </w:rPr>
        <w:noBreakHyphen/>
        <w:t>7</w:t>
      </w:r>
      <w:r>
        <w:fldChar w:fldCharType="end"/>
      </w:r>
      <w:r>
        <w:t xml:space="preserve"> suggests a similar relationship may be evident when comparing LCI and </w:t>
      </w:r>
      <w:r w:rsidR="005E6BBB">
        <w:t>VH</w:t>
      </w:r>
      <w:r w:rsidR="005E6BBB">
        <w:rPr>
          <w:vertAlign w:val="subscript"/>
        </w:rPr>
        <w:t>I</w:t>
      </w:r>
      <w:r>
        <w:t xml:space="preserve">, albeit the plateau effect for </w:t>
      </w:r>
      <w:r w:rsidR="005E6BBB">
        <w:t>VH</w:t>
      </w:r>
      <w:r w:rsidR="005E6BBB">
        <w:rPr>
          <w:vertAlign w:val="subscript"/>
        </w:rPr>
        <w:t>I</w:t>
      </w:r>
      <w:r>
        <w:t xml:space="preserve"> occurs at much higher levels of LCI. Up to this point, </w:t>
      </w:r>
      <w:r w:rsidR="005E6BBB">
        <w:t>VH</w:t>
      </w:r>
      <w:r w:rsidR="005E6BBB">
        <w:rPr>
          <w:vertAlign w:val="subscript"/>
        </w:rPr>
        <w:t>I</w:t>
      </w:r>
      <w:r>
        <w:t xml:space="preserve"> is strongly associated with increasing LCI. It is possible that with increasing lung disease in an individual</w:t>
      </w:r>
      <w:r w:rsidR="00FE0AC0">
        <w:t xml:space="preserve"> over time</w:t>
      </w:r>
      <w:r>
        <w:t xml:space="preserve">, areas of </w:t>
      </w:r>
      <w:r w:rsidR="00FE0AC0">
        <w:t>high</w:t>
      </w:r>
      <w:r>
        <w:t xml:space="preserve"> </w:t>
      </w:r>
      <w:r w:rsidR="005E6BBB">
        <w:t>VH</w:t>
      </w:r>
      <w:r w:rsidR="005E6BBB">
        <w:rPr>
          <w:vertAlign w:val="subscript"/>
        </w:rPr>
        <w:t>I</w:t>
      </w:r>
      <w:r>
        <w:t xml:space="preserve"> become non-ventilated </w:t>
      </w:r>
      <w:r w:rsidR="00FE0AC0">
        <w:t xml:space="preserve">(due to disease progression) </w:t>
      </w:r>
      <w:r>
        <w:t>and contribute directly to VDP instead.</w:t>
      </w:r>
    </w:p>
    <w:p w14:paraId="76977863" w14:textId="77777777" w:rsidR="009A5505" w:rsidRDefault="009A5505" w:rsidP="007911F3">
      <w:pPr>
        <w:pStyle w:val="Normal1"/>
        <w:rPr>
          <w:color w:val="000000"/>
        </w:rPr>
      </w:pPr>
    </w:p>
    <w:p w14:paraId="1A7853D9" w14:textId="634D3CCE" w:rsidR="009A5505" w:rsidRDefault="009A5505" w:rsidP="000A016E">
      <w:r>
        <w:t>Th</w:t>
      </w:r>
      <w:r w:rsidR="00824DBC">
        <w:t>ese</w:t>
      </w:r>
      <w:r>
        <w:t xml:space="preserve"> data </w:t>
      </w:r>
      <w:r w:rsidR="00824DBC">
        <w:t>suggest</w:t>
      </w:r>
      <w:r>
        <w:t xml:space="preserve"> that both VDP and </w:t>
      </w:r>
      <w:r w:rsidR="005E6BBB">
        <w:t>VH</w:t>
      </w:r>
      <w:r w:rsidR="005E6BBB">
        <w:rPr>
          <w:vertAlign w:val="subscript"/>
        </w:rPr>
        <w:t>I</w:t>
      </w:r>
      <w:r>
        <w:t xml:space="preserve"> </w:t>
      </w:r>
      <w:r w:rsidR="00824DBC">
        <w:t>are useful metrics of</w:t>
      </w:r>
      <w:r>
        <w:t xml:space="preserve"> lung disease severity</w:t>
      </w:r>
      <w:r w:rsidR="00FE0AC0">
        <w:t xml:space="preserve"> that evaluate different mechanistic components of lung physiology</w:t>
      </w:r>
      <w:r>
        <w:t>. Both metrics have very high levels of agreement with MBW, spirometry and body plethysmography metrics of disease severity</w:t>
      </w:r>
      <w:r w:rsidR="00FE0AC0">
        <w:t>,</w:t>
      </w:r>
      <w:r>
        <w:t xml:space="preserve"> across the lung disease spectrum in the MMAVIC cohort. These findings are </w:t>
      </w:r>
      <w:r w:rsidR="00FE0AC0">
        <w:t xml:space="preserve">an </w:t>
      </w:r>
      <w:r>
        <w:t xml:space="preserve">important </w:t>
      </w:r>
      <w:r w:rsidR="00771F2D">
        <w:t xml:space="preserve">aspect </w:t>
      </w:r>
      <w:r w:rsidR="00FE0AC0">
        <w:t>for</w:t>
      </w:r>
      <w:r>
        <w:t xml:space="preserve"> the acceptance of these metrics as clinical and trial endpoints, however the relationships are less clear when only assessing the mild end of the disease spectrum. </w:t>
      </w:r>
    </w:p>
    <w:p w14:paraId="3AA7961B" w14:textId="77777777" w:rsidR="009A5505" w:rsidRDefault="009A5505" w:rsidP="007911F3">
      <w:pPr>
        <w:pStyle w:val="Normal1"/>
        <w:rPr>
          <w:color w:val="000000"/>
        </w:rPr>
      </w:pPr>
    </w:p>
    <w:p w14:paraId="2BF25C56" w14:textId="649F2C16" w:rsidR="009A5505" w:rsidRDefault="009A5505" w:rsidP="000A016E">
      <w:r>
        <w:t xml:space="preserve">As discussed, 19 patients had an </w:t>
      </w:r>
      <w:r w:rsidR="00DF2511">
        <w:t>FEV</w:t>
      </w:r>
      <w:r w:rsidR="00DF2511">
        <w:rPr>
          <w:vertAlign w:val="subscript"/>
        </w:rPr>
        <w:t>1</w:t>
      </w:r>
      <w:r>
        <w:t xml:space="preserve"> within the normal range, six of whom also had normal LCI. All bar one of these patients had ventilation abnormalities. In this </w:t>
      </w:r>
      <w:r w:rsidR="00BE0919">
        <w:t>group</w:t>
      </w:r>
      <w:r>
        <w:t xml:space="preserve"> of patients with normal </w:t>
      </w:r>
      <w:r w:rsidR="00DF2511">
        <w:t>FEV</w:t>
      </w:r>
      <w:r w:rsidR="00DF2511">
        <w:rPr>
          <w:vertAlign w:val="subscript"/>
        </w:rPr>
        <w:t>1</w:t>
      </w:r>
      <w:r>
        <w:t xml:space="preserve">, there was no significant correlation between VDP and any other lung function metric. </w:t>
      </w:r>
      <w:r w:rsidR="00BE0919">
        <w:t>One</w:t>
      </w:r>
      <w:r w:rsidR="007960F8">
        <w:t xml:space="preserve"> inference from this is that VDP is </w:t>
      </w:r>
      <w:r w:rsidR="00FE0AC0">
        <w:t>detecting</w:t>
      </w:r>
      <w:r w:rsidR="007960F8">
        <w:t xml:space="preserve"> a signal that LCI or </w:t>
      </w:r>
      <w:r w:rsidR="00DF2511">
        <w:t>FEV</w:t>
      </w:r>
      <w:r w:rsidR="00DF2511">
        <w:rPr>
          <w:vertAlign w:val="subscript"/>
        </w:rPr>
        <w:t>1</w:t>
      </w:r>
      <w:r w:rsidR="00FE0AC0">
        <w:rPr>
          <w:vertAlign w:val="subscript"/>
        </w:rPr>
        <w:t xml:space="preserve"> </w:t>
      </w:r>
      <w:r w:rsidR="00FE0AC0" w:rsidRPr="00FE0AC0">
        <w:t>cannot</w:t>
      </w:r>
      <w:r w:rsidR="000E0A57">
        <w:t>. This</w:t>
      </w:r>
      <w:r w:rsidR="00BE0919">
        <w:t xml:space="preserve"> signal relat</w:t>
      </w:r>
      <w:r w:rsidR="000E0A57">
        <w:t>es</w:t>
      </w:r>
      <w:r w:rsidR="00BE0919">
        <w:t xml:space="preserve"> to small peripheral obstructions. </w:t>
      </w:r>
      <w:r w:rsidR="007960F8">
        <w:t>In this sub-</w:t>
      </w:r>
      <w:r w:rsidR="00BE0919">
        <w:t xml:space="preserve">group of patients with normal </w:t>
      </w:r>
      <w:r w:rsidR="00DF2511">
        <w:t>FEV</w:t>
      </w:r>
      <w:r w:rsidR="00DF2511">
        <w:rPr>
          <w:vertAlign w:val="subscript"/>
        </w:rPr>
        <w:t>1</w:t>
      </w:r>
      <w:r w:rsidR="00BE0919">
        <w:t>,</w:t>
      </w:r>
      <w:r w:rsidR="007960F8">
        <w:t xml:space="preserve"> the relationship of LCI to both </w:t>
      </w:r>
      <w:r w:rsidR="005E6BBB">
        <w:t>VH</w:t>
      </w:r>
      <w:r w:rsidR="005E6BBB">
        <w:rPr>
          <w:vertAlign w:val="subscript"/>
        </w:rPr>
        <w:t>I</w:t>
      </w:r>
      <w:r w:rsidR="007960F8">
        <w:t xml:space="preserve"> and the amount of abnormal low ventilation is much stronger. </w:t>
      </w:r>
      <w:r w:rsidR="00BE0919">
        <w:t>T</w:t>
      </w:r>
      <w:r w:rsidR="007960F8">
        <w:t xml:space="preserve">his is intuitive as it </w:t>
      </w:r>
      <w:r w:rsidR="00BE0919">
        <w:t xml:space="preserve">involves </w:t>
      </w:r>
      <w:r w:rsidR="002C6D09">
        <w:t>quantifying</w:t>
      </w:r>
      <w:r w:rsidR="007960F8">
        <w:t xml:space="preserve"> the </w:t>
      </w:r>
      <w:r w:rsidR="002C6D09">
        <w:t xml:space="preserve">heterogeneity of the </w:t>
      </w:r>
      <w:r w:rsidR="00BE0919">
        <w:t xml:space="preserve">ventilated regions of the </w:t>
      </w:r>
      <w:r w:rsidR="007960F8">
        <w:t>image</w:t>
      </w:r>
      <w:r w:rsidR="00FE0AC0">
        <w:t xml:space="preserve"> to LCI</w:t>
      </w:r>
      <w:r w:rsidR="00BE0919">
        <w:t xml:space="preserve">, </w:t>
      </w:r>
      <w:r w:rsidR="002C6D09">
        <w:t xml:space="preserve">and </w:t>
      </w:r>
      <w:r w:rsidR="00FE0AC0">
        <w:t>these ventilated areas</w:t>
      </w:r>
      <w:r w:rsidR="007960F8">
        <w:t xml:space="preserve"> in theory are </w:t>
      </w:r>
      <w:r w:rsidR="00BE0919">
        <w:t xml:space="preserve">the areas </w:t>
      </w:r>
      <w:r w:rsidR="007960F8">
        <w:t xml:space="preserve">being directly measured during the MBW. </w:t>
      </w:r>
      <w:r w:rsidR="005E6BBB">
        <w:t>VH</w:t>
      </w:r>
      <w:r w:rsidR="005E6BBB">
        <w:rPr>
          <w:vertAlign w:val="subscript"/>
        </w:rPr>
        <w:t>I</w:t>
      </w:r>
      <w:r w:rsidR="005D1F25">
        <w:t xml:space="preserve"> </w:t>
      </w:r>
      <w:r w:rsidR="00E3354A">
        <w:t>represents</w:t>
      </w:r>
      <w:r w:rsidR="005D1F25">
        <w:t xml:space="preserve"> the </w:t>
      </w:r>
      <w:r w:rsidR="002C6D09">
        <w:t>heterogeneity</w:t>
      </w:r>
      <w:r w:rsidR="005D1F25">
        <w:t xml:space="preserve"> of gas distribution after a single inhalation of </w:t>
      </w:r>
      <w:r w:rsidR="005E6BBB">
        <w:rPr>
          <w:vertAlign w:val="superscript"/>
        </w:rPr>
        <w:t>3</w:t>
      </w:r>
      <w:r w:rsidR="005E6BBB">
        <w:t>He</w:t>
      </w:r>
      <w:r w:rsidR="005D1F25">
        <w:t>. In theory</w:t>
      </w:r>
      <w:r w:rsidR="002C6D09">
        <w:t>,</w:t>
      </w:r>
      <w:r w:rsidR="005D1F25">
        <w:t xml:space="preserve"> ventilated voxels with reduced </w:t>
      </w:r>
      <w:r w:rsidR="005E6BBB">
        <w:rPr>
          <w:vertAlign w:val="superscript"/>
        </w:rPr>
        <w:t>3</w:t>
      </w:r>
      <w:r w:rsidR="005E6BBB">
        <w:t>He</w:t>
      </w:r>
      <w:r w:rsidR="002911FC">
        <w:t xml:space="preserve"> </w:t>
      </w:r>
      <w:r w:rsidR="005D1F25">
        <w:t>signal have a slower filling constant and can be theorised to therefore have lower fractional ventilation. In contrast</w:t>
      </w:r>
      <w:r w:rsidR="002911FC">
        <w:t>,</w:t>
      </w:r>
      <w:r w:rsidR="005D1F25">
        <w:t xml:space="preserve"> ventilated voxels with high </w:t>
      </w:r>
      <w:r w:rsidR="005E6BBB">
        <w:rPr>
          <w:vertAlign w:val="superscript"/>
        </w:rPr>
        <w:t>3</w:t>
      </w:r>
      <w:r w:rsidR="005E6BBB">
        <w:t>He</w:t>
      </w:r>
      <w:r w:rsidR="002911FC">
        <w:t xml:space="preserve"> </w:t>
      </w:r>
      <w:r w:rsidR="005D1F25">
        <w:t>signal have a high filling constant as the single inhalation result</w:t>
      </w:r>
      <w:r w:rsidR="002C6D09">
        <w:t>s</w:t>
      </w:r>
      <w:r w:rsidR="005D1F25">
        <w:t xml:space="preserve"> in more gas reaching these voxels. The heterogeneity of signal intensity is therefore a reflection of the gas </w:t>
      </w:r>
      <w:r w:rsidR="002C6D09">
        <w:t>turnover</w:t>
      </w:r>
      <w:r w:rsidR="005D1F25">
        <w:t xml:space="preserve"> rates of different areas of the lung, which is </w:t>
      </w:r>
      <w:r w:rsidR="002C6D09">
        <w:t>in theory</w:t>
      </w:r>
      <w:r w:rsidR="005D1F25">
        <w:t xml:space="preserve"> </w:t>
      </w:r>
      <w:r w:rsidR="00881A96">
        <w:t>equivalent to</w:t>
      </w:r>
      <w:r w:rsidR="005D1F25">
        <w:t xml:space="preserve"> what the LCI is measuring. </w:t>
      </w:r>
    </w:p>
    <w:p w14:paraId="29198F45" w14:textId="77777777" w:rsidR="005D1F25" w:rsidRPr="005A37A3" w:rsidRDefault="005D1F25" w:rsidP="007911F3">
      <w:pPr>
        <w:pStyle w:val="Normal1"/>
        <w:rPr>
          <w:color w:val="000000"/>
        </w:rPr>
      </w:pPr>
    </w:p>
    <w:p w14:paraId="3764979F" w14:textId="06D30B16" w:rsidR="005D1F25" w:rsidRDefault="005D1F25" w:rsidP="000A016E">
      <w:r>
        <w:t>The analysis of both the non-ventilated lung regions (VDP) and the abnormally low ventilated regions, suggests that as lung disease increases in CF</w:t>
      </w:r>
      <w:r w:rsidR="002C6D09">
        <w:t xml:space="preserve">, </w:t>
      </w:r>
      <w:r>
        <w:t>VDP predominantly worse</w:t>
      </w:r>
      <w:r w:rsidR="002C6D09">
        <w:t>ns</w:t>
      </w:r>
      <w:r>
        <w:t>. The range of</w:t>
      </w:r>
      <w:r w:rsidR="002C6D09">
        <w:t xml:space="preserve"> abnormally</w:t>
      </w:r>
      <w:r>
        <w:t xml:space="preserve"> low ventilation </w:t>
      </w:r>
      <w:r w:rsidR="002C6D09">
        <w:t xml:space="preserve">(measured as a proportion of the TCV) </w:t>
      </w:r>
      <w:r>
        <w:t>across the whole cohort was 8-22</w:t>
      </w:r>
      <w:r w:rsidR="002C6D09">
        <w:t xml:space="preserve"> %</w:t>
      </w:r>
      <w:r>
        <w:t>TCV, with the lowest value belonging to a patient with VDP of 44</w:t>
      </w:r>
      <w:r w:rsidR="002C6D09">
        <w:t>.0</w:t>
      </w:r>
      <w:r>
        <w:t xml:space="preserve">% and the highest belonging to a patient with VDP of 7.7%. Quantifying the abnormally low ventilation may therefore be useful in assessing patients </w:t>
      </w:r>
      <w:r>
        <w:lastRenderedPageBreak/>
        <w:t>at the milder end of the lung disease spectrum. At this mild end of the spectrum</w:t>
      </w:r>
      <w:r w:rsidR="002C6D09">
        <w:t>,</w:t>
      </w:r>
      <w:r>
        <w:t xml:space="preserve"> lung disease will be characterised by small airways obstruction and partial airways obstruction, caused by mucus and inflammation. Partial obstruction </w:t>
      </w:r>
      <w:r w:rsidR="002C6D09">
        <w:t>may</w:t>
      </w:r>
      <w:r>
        <w:t xml:space="preserve"> allow inhaled gases to pass through, </w:t>
      </w:r>
      <w:r w:rsidR="002C6D09">
        <w:t>however</w:t>
      </w:r>
      <w:r>
        <w:t xml:space="preserve"> the amount of gas that passes </w:t>
      </w:r>
      <w:r w:rsidR="00196CFD">
        <w:t xml:space="preserve">through </w:t>
      </w:r>
      <w:r>
        <w:t xml:space="preserve">will be reduced and </w:t>
      </w:r>
      <w:r w:rsidR="002C6D09">
        <w:t>visualised</w:t>
      </w:r>
      <w:r w:rsidR="00196CFD">
        <w:t xml:space="preserve"> as</w:t>
      </w:r>
      <w:r>
        <w:t xml:space="preserve"> areas of low ventilation on the ventilation images. As l</w:t>
      </w:r>
      <w:r w:rsidR="00196CFD">
        <w:t>ung disease progresses, patient</w:t>
      </w:r>
      <w:r>
        <w:t>s will more likely develop complete airflow obstruction</w:t>
      </w:r>
      <w:r w:rsidR="00196CFD">
        <w:t xml:space="preserve">, where inhaled </w:t>
      </w:r>
      <w:r>
        <w:t>gas will not penetrate th</w:t>
      </w:r>
      <w:r w:rsidR="00196CFD">
        <w:t>r</w:t>
      </w:r>
      <w:r>
        <w:t>ough</w:t>
      </w:r>
      <w:r w:rsidR="00196CFD">
        <w:t>.</w:t>
      </w:r>
      <w:r>
        <w:t xml:space="preserve"> </w:t>
      </w:r>
      <w:r w:rsidR="002C6D09">
        <w:t xml:space="preserve">In this scenario, </w:t>
      </w:r>
      <w:r w:rsidR="00374A52">
        <w:t xml:space="preserve">areas </w:t>
      </w:r>
      <w:r w:rsidR="002C6D09">
        <w:t>distal to these</w:t>
      </w:r>
      <w:r>
        <w:t xml:space="preserve"> </w:t>
      </w:r>
      <w:r w:rsidR="002C6D09">
        <w:t xml:space="preserve">blocked </w:t>
      </w:r>
      <w:r>
        <w:t xml:space="preserve">airways </w:t>
      </w:r>
      <w:r w:rsidR="00196CFD">
        <w:t>will be devoid of any ventilation signal on MRI</w:t>
      </w:r>
      <w:r>
        <w:t xml:space="preserve"> and</w:t>
      </w:r>
      <w:r w:rsidR="00374A52">
        <w:t xml:space="preserve"> will therefore</w:t>
      </w:r>
      <w:r>
        <w:t xml:space="preserve"> contribute to </w:t>
      </w:r>
      <w:r w:rsidR="00196CFD">
        <w:t>increased</w:t>
      </w:r>
      <w:r>
        <w:t xml:space="preserve"> VDP.</w:t>
      </w:r>
    </w:p>
    <w:p w14:paraId="6419D082" w14:textId="77777777" w:rsidR="009A5505" w:rsidRDefault="009A5505" w:rsidP="007911F3">
      <w:pPr>
        <w:pStyle w:val="Normal1"/>
        <w:rPr>
          <w:color w:val="000000"/>
        </w:rPr>
      </w:pPr>
    </w:p>
    <w:p w14:paraId="1AFBA5B4" w14:textId="76E51027" w:rsidR="00EF64A0" w:rsidRDefault="009A5505" w:rsidP="006717E0">
      <w:pPr>
        <w:pStyle w:val="Heading4"/>
      </w:pPr>
      <w:r>
        <w:t xml:space="preserve">Contiguous </w:t>
      </w:r>
      <w:r w:rsidR="00E039F9">
        <w:t xml:space="preserve">individual </w:t>
      </w:r>
      <w:r>
        <w:t>ventilation defects</w:t>
      </w:r>
    </w:p>
    <w:p w14:paraId="38B7271F" w14:textId="77777777" w:rsidR="009A5505" w:rsidRDefault="009A5505" w:rsidP="007911F3">
      <w:pPr>
        <w:pStyle w:val="Normal1"/>
        <w:rPr>
          <w:color w:val="000000"/>
        </w:rPr>
      </w:pPr>
    </w:p>
    <w:p w14:paraId="607151A1" w14:textId="5BCC5788" w:rsidR="00F70156" w:rsidRDefault="009A5505" w:rsidP="000A016E">
      <w:r>
        <w:t>Despite its sensitivity to detect early-stage lung disease, VDP is a global</w:t>
      </w:r>
      <w:r w:rsidR="00E039F9">
        <w:t xml:space="preserve"> </w:t>
      </w:r>
      <w:r>
        <w:t>summary of</w:t>
      </w:r>
      <w:r w:rsidR="005C6156">
        <w:t xml:space="preserve"> overall</w:t>
      </w:r>
      <w:r>
        <w:t xml:space="preserve"> lung disease. </w:t>
      </w:r>
      <w:r w:rsidR="00DC648B">
        <w:t xml:space="preserve">The analysis of </w:t>
      </w:r>
      <w:r w:rsidR="005D1F25">
        <w:t xml:space="preserve">individual </w:t>
      </w:r>
      <w:r w:rsidR="00DC648B">
        <w:t>ventilation defects allows</w:t>
      </w:r>
      <w:r w:rsidR="00E039F9">
        <w:t xml:space="preserve"> for regional</w:t>
      </w:r>
      <w:r w:rsidR="00DC648B">
        <w:t xml:space="preserve"> quantification</w:t>
      </w:r>
      <w:r w:rsidR="00E039F9">
        <w:t xml:space="preserve"> of ventilation abnormalities</w:t>
      </w:r>
      <w:r w:rsidR="00DC648B">
        <w:t xml:space="preserve">. </w:t>
      </w:r>
      <w:r>
        <w:t>From the data detailed in the MMAVIC cohort t</w:t>
      </w:r>
      <w:r w:rsidR="00DC648B">
        <w:t>wo distinct ventilation MRI patterns at EIVt are highlighted, which may represent different ends of the disease spectrum in CF.</w:t>
      </w:r>
      <w:r w:rsidR="005D1F25">
        <w:t xml:space="preserve"> </w:t>
      </w:r>
      <w:r w:rsidR="005D1F25">
        <w:fldChar w:fldCharType="begin"/>
      </w:r>
      <w:r w:rsidR="005D1F25">
        <w:instrText xml:space="preserve"> REF _Ref417040300 \h </w:instrText>
      </w:r>
      <w:r w:rsidR="00305A97">
        <w:instrText xml:space="preserve"> \* MERGEFORMAT </w:instrText>
      </w:r>
      <w:r w:rsidR="005D1F25">
        <w:fldChar w:fldCharType="separate"/>
      </w:r>
      <w:r w:rsidR="00140F11">
        <w:t xml:space="preserve">Figure </w:t>
      </w:r>
      <w:r w:rsidR="00140F11">
        <w:rPr>
          <w:noProof/>
        </w:rPr>
        <w:t>3</w:t>
      </w:r>
      <w:r w:rsidR="00140F11">
        <w:rPr>
          <w:noProof/>
        </w:rPr>
        <w:noBreakHyphen/>
        <w:t>6</w:t>
      </w:r>
      <w:r w:rsidR="005D1F25">
        <w:fldChar w:fldCharType="end"/>
      </w:r>
      <w:r w:rsidR="003E3522">
        <w:t>,</w:t>
      </w:r>
      <w:r w:rsidR="00DC648B">
        <w:t xml:space="preserve"> </w:t>
      </w:r>
      <w:r w:rsidR="00DC648B">
        <w:fldChar w:fldCharType="begin"/>
      </w:r>
      <w:r w:rsidR="00DC648B">
        <w:instrText xml:space="preserve"> REF _Ref417039779 \h </w:instrText>
      </w:r>
      <w:r w:rsidR="00305A97">
        <w:instrText xml:space="preserve"> \* MERGEFORMAT </w:instrText>
      </w:r>
      <w:r w:rsidR="00DC648B">
        <w:fldChar w:fldCharType="separate"/>
      </w:r>
      <w:r w:rsidR="00140F11">
        <w:t xml:space="preserve">Figure </w:t>
      </w:r>
      <w:r w:rsidR="00140F11">
        <w:rPr>
          <w:noProof/>
        </w:rPr>
        <w:t>3</w:t>
      </w:r>
      <w:r w:rsidR="00140F11">
        <w:rPr>
          <w:noProof/>
        </w:rPr>
        <w:noBreakHyphen/>
        <w:t>11</w:t>
      </w:r>
      <w:r w:rsidR="00DC648B">
        <w:fldChar w:fldCharType="end"/>
      </w:r>
      <w:r w:rsidR="003E3522">
        <w:t xml:space="preserve">, </w:t>
      </w:r>
      <w:r w:rsidR="003E3522">
        <w:fldChar w:fldCharType="begin"/>
      </w:r>
      <w:r w:rsidR="003E3522">
        <w:instrText xml:space="preserve"> REF _Ref422407854 \h </w:instrText>
      </w:r>
      <w:r w:rsidR="00305A97">
        <w:instrText xml:space="preserve"> \* MERGEFORMAT </w:instrText>
      </w:r>
      <w:r w:rsidR="003E3522">
        <w:fldChar w:fldCharType="separate"/>
      </w:r>
      <w:r w:rsidR="00140F11">
        <w:t xml:space="preserve">Figure </w:t>
      </w:r>
      <w:r w:rsidR="00140F11">
        <w:rPr>
          <w:noProof/>
        </w:rPr>
        <w:t>3</w:t>
      </w:r>
      <w:r w:rsidR="00140F11">
        <w:rPr>
          <w:noProof/>
        </w:rPr>
        <w:noBreakHyphen/>
        <w:t>13</w:t>
      </w:r>
      <w:r w:rsidR="003E3522">
        <w:fldChar w:fldCharType="end"/>
      </w:r>
      <w:r w:rsidR="003E3522">
        <w:t xml:space="preserve"> and </w:t>
      </w:r>
      <w:r w:rsidR="003E3522">
        <w:fldChar w:fldCharType="begin"/>
      </w:r>
      <w:r w:rsidR="003E3522">
        <w:instrText xml:space="preserve"> REF _Ref422408175 \h </w:instrText>
      </w:r>
      <w:r w:rsidR="00305A97">
        <w:instrText xml:space="preserve"> \* MERGEFORMAT </w:instrText>
      </w:r>
      <w:r w:rsidR="003E3522">
        <w:fldChar w:fldCharType="separate"/>
      </w:r>
      <w:r w:rsidR="00140F11">
        <w:t xml:space="preserve">Figure </w:t>
      </w:r>
      <w:r w:rsidR="00140F11">
        <w:rPr>
          <w:noProof/>
        </w:rPr>
        <w:t>3</w:t>
      </w:r>
      <w:r w:rsidR="00140F11">
        <w:rPr>
          <w:noProof/>
        </w:rPr>
        <w:noBreakHyphen/>
        <w:t>14</w:t>
      </w:r>
      <w:r w:rsidR="003E3522">
        <w:fldChar w:fldCharType="end"/>
      </w:r>
      <w:r w:rsidR="00DC648B">
        <w:t xml:space="preserve"> d</w:t>
      </w:r>
      <w:r w:rsidR="005D1F25">
        <w:t>emonstrate</w:t>
      </w:r>
      <w:r w:rsidR="00DC648B">
        <w:t xml:space="preserve"> that in those patients with normal </w:t>
      </w:r>
      <w:r w:rsidR="00DF2511">
        <w:t>FEV</w:t>
      </w:r>
      <w:r w:rsidR="00DF2511">
        <w:rPr>
          <w:vertAlign w:val="subscript"/>
        </w:rPr>
        <w:t>1</w:t>
      </w:r>
      <w:r w:rsidR="00DC648B">
        <w:t>, VDP is &lt;10% and predominantly consists of numerous small-volume defects (possibly due to predominan</w:t>
      </w:r>
      <w:r w:rsidR="003E3522">
        <w:t>tly peripheral airways disease)</w:t>
      </w:r>
      <w:r w:rsidR="00DC648B">
        <w:t xml:space="preserve">. By the time </w:t>
      </w:r>
      <w:r w:rsidR="00DF2511">
        <w:t>FEV</w:t>
      </w:r>
      <w:r w:rsidR="00DF2511">
        <w:rPr>
          <w:vertAlign w:val="subscript"/>
        </w:rPr>
        <w:t>1</w:t>
      </w:r>
      <w:r w:rsidR="00DC648B">
        <w:t xml:space="preserve"> becomes abnormal however, VDP is invariably &gt;10%. In these patients, VDP is dominated by fewer larger contiguous defects (suggesting widespread airways disease and </w:t>
      </w:r>
      <w:r w:rsidR="00F466E7">
        <w:t>more proximal obstructions</w:t>
      </w:r>
      <w:r w:rsidR="00DC648B">
        <w:t xml:space="preserve">), possibly in part due to smaller defects merging with disease progression. These larger regions are likely to harbour reservoirs of trapped mucus and inflammatory exudate, encouraging further lung inflammation and </w:t>
      </w:r>
      <w:r w:rsidR="00391F72">
        <w:t xml:space="preserve">irreversible structural </w:t>
      </w:r>
      <w:r w:rsidR="00DC648B">
        <w:t xml:space="preserve">damage. </w:t>
      </w:r>
    </w:p>
    <w:p w14:paraId="7F33966B" w14:textId="77777777" w:rsidR="00E15A72" w:rsidRDefault="00E15A72" w:rsidP="007911F3">
      <w:pPr>
        <w:pStyle w:val="Normal1"/>
        <w:rPr>
          <w:color w:val="000000"/>
        </w:rPr>
      </w:pPr>
    </w:p>
    <w:p w14:paraId="791E8D5D" w14:textId="545897BD" w:rsidR="00E15A72" w:rsidRDefault="00E15A72" w:rsidP="000A016E">
      <w:r>
        <w:fldChar w:fldCharType="begin"/>
      </w:r>
      <w:r>
        <w:instrText xml:space="preserve"> REF _Ref417039779 \h </w:instrText>
      </w:r>
      <w:r w:rsidR="00305A97">
        <w:instrText xml:space="preserve"> \* MERGEFORMAT </w:instrText>
      </w:r>
      <w:r>
        <w:fldChar w:fldCharType="separate"/>
      </w:r>
      <w:r w:rsidR="00140F11">
        <w:t xml:space="preserve">Figure </w:t>
      </w:r>
      <w:r w:rsidR="00140F11">
        <w:rPr>
          <w:noProof/>
        </w:rPr>
        <w:t>3</w:t>
      </w:r>
      <w:r w:rsidR="00140F11">
        <w:rPr>
          <w:noProof/>
        </w:rPr>
        <w:noBreakHyphen/>
        <w:t>11</w:t>
      </w:r>
      <w:r>
        <w:fldChar w:fldCharType="end"/>
      </w:r>
      <w:r>
        <w:t xml:space="preserve"> </w:t>
      </w:r>
      <w:r w:rsidR="0063401B">
        <w:t>demonstrates</w:t>
      </w:r>
      <w:r>
        <w:t xml:space="preserve"> the relationship of the five largest individual ventilation defects against overall VDP. The largest three defects appear to be the most significant in terms of describing lung disease severit</w:t>
      </w:r>
      <w:r w:rsidR="00F466E7">
        <w:t>y and</w:t>
      </w:r>
      <w:r>
        <w:t xml:space="preserve"> with the largest two </w:t>
      </w:r>
      <w:r w:rsidR="00F466E7">
        <w:t xml:space="preserve">defects highly </w:t>
      </w:r>
      <w:r>
        <w:t xml:space="preserve">correlating with overall VDP, LCI and </w:t>
      </w:r>
      <w:r w:rsidR="00DF2511">
        <w:t>FEV</w:t>
      </w:r>
      <w:r w:rsidR="00DF2511">
        <w:rPr>
          <w:vertAlign w:val="subscript"/>
        </w:rPr>
        <w:t>1</w:t>
      </w:r>
      <w:r>
        <w:t xml:space="preserve">. </w:t>
      </w:r>
      <w:r w:rsidR="00E0779D">
        <w:t xml:space="preserve">This is partly to be expected as the total VDP is the sum of </w:t>
      </w:r>
      <w:r w:rsidR="000E0A57">
        <w:t>all individual defects</w:t>
      </w:r>
      <w:r w:rsidR="00E0779D">
        <w:t xml:space="preserve">. Therefore, ventilation defect 1 and 2 are the dominant components in the total VDP metric, when compared to smaller defects. </w:t>
      </w:r>
      <w:r>
        <w:t>These largest two defects are particularly striking in the patients with more sever</w:t>
      </w:r>
      <w:r w:rsidR="00F466E7">
        <w:t>e</w:t>
      </w:r>
      <w:r>
        <w:t xml:space="preserve"> disease, where the largest two defects dominate </w:t>
      </w:r>
      <w:r w:rsidR="0065259D">
        <w:t xml:space="preserve">(usually with one significant defect per lung) </w:t>
      </w:r>
      <w:r>
        <w:t xml:space="preserve">and can be visualised in </w:t>
      </w:r>
      <w:r>
        <w:fldChar w:fldCharType="begin"/>
      </w:r>
      <w:r>
        <w:instrText xml:space="preserve"> REF _Ref422408175 \h </w:instrText>
      </w:r>
      <w:r w:rsidR="00305A97">
        <w:instrText xml:space="preserve"> \* MERGEFORMAT </w:instrText>
      </w:r>
      <w:r>
        <w:fldChar w:fldCharType="separate"/>
      </w:r>
      <w:r w:rsidR="00140F11">
        <w:t xml:space="preserve">Figure </w:t>
      </w:r>
      <w:r w:rsidR="00140F11">
        <w:rPr>
          <w:noProof/>
        </w:rPr>
        <w:t>3</w:t>
      </w:r>
      <w:r w:rsidR="00140F11">
        <w:rPr>
          <w:noProof/>
        </w:rPr>
        <w:noBreakHyphen/>
        <w:t>14</w:t>
      </w:r>
      <w:r>
        <w:fldChar w:fldCharType="end"/>
      </w:r>
      <w:r w:rsidR="0065259D">
        <w:t>. Invariably</w:t>
      </w:r>
      <w:r w:rsidR="00E0779D">
        <w:t>,</w:t>
      </w:r>
      <w:r w:rsidR="0065259D">
        <w:t xml:space="preserve"> these two large</w:t>
      </w:r>
      <w:r w:rsidR="00E0779D">
        <w:t xml:space="preserve"> defects</w:t>
      </w:r>
      <w:r>
        <w:t xml:space="preserve"> </w:t>
      </w:r>
      <w:r w:rsidR="00E0779D">
        <w:t>(</w:t>
      </w:r>
      <w:r>
        <w:t>either in part or wholly</w:t>
      </w:r>
      <w:r w:rsidR="00E0779D">
        <w:t>)</w:t>
      </w:r>
      <w:r>
        <w:t xml:space="preserve"> affect the upper lobes of </w:t>
      </w:r>
      <w:r w:rsidR="00E0779D">
        <w:t>patients</w:t>
      </w:r>
      <w:r>
        <w:t xml:space="preserve">, especially in the posterior </w:t>
      </w:r>
      <w:r w:rsidR="00EF36AA">
        <w:t xml:space="preserve">aspect </w:t>
      </w:r>
      <w:r>
        <w:t>of the lung</w:t>
      </w:r>
      <w:r w:rsidR="00EF36AA">
        <w:t xml:space="preserve">. This common finding suggests that these areas may be amongst the areas </w:t>
      </w:r>
      <w:r w:rsidR="0065259D">
        <w:t xml:space="preserve">most severely </w:t>
      </w:r>
      <w:r w:rsidR="00EF36AA">
        <w:t xml:space="preserve">affected, which can be seen in patients from group 1 or 2 </w:t>
      </w:r>
      <w:r w:rsidR="00E0779D">
        <w:t xml:space="preserve">(and shown in </w:t>
      </w:r>
      <w:r w:rsidR="00E0779D">
        <w:fldChar w:fldCharType="begin"/>
      </w:r>
      <w:r w:rsidR="00E0779D">
        <w:instrText xml:space="preserve"> REF _Ref422407854 \h </w:instrText>
      </w:r>
      <w:r w:rsidR="00305A97">
        <w:instrText xml:space="preserve"> \* MERGEFORMAT </w:instrText>
      </w:r>
      <w:r w:rsidR="00E0779D">
        <w:fldChar w:fldCharType="separate"/>
      </w:r>
      <w:r w:rsidR="00140F11">
        <w:t xml:space="preserve">Figure </w:t>
      </w:r>
      <w:r w:rsidR="00140F11">
        <w:rPr>
          <w:noProof/>
        </w:rPr>
        <w:t>3</w:t>
      </w:r>
      <w:r w:rsidR="00140F11">
        <w:rPr>
          <w:noProof/>
        </w:rPr>
        <w:noBreakHyphen/>
        <w:t>13</w:t>
      </w:r>
      <w:r w:rsidR="00E0779D">
        <w:fldChar w:fldCharType="end"/>
      </w:r>
      <w:r w:rsidR="00E0779D">
        <w:t xml:space="preserve">) </w:t>
      </w:r>
      <w:r w:rsidR="00EF36AA">
        <w:t xml:space="preserve">who frequently also have small ventilation defects present in these areas. Understanding whether these </w:t>
      </w:r>
      <w:r w:rsidR="00E0779D">
        <w:t xml:space="preserve">small </w:t>
      </w:r>
      <w:r w:rsidR="00EF36AA">
        <w:t>defect</w:t>
      </w:r>
      <w:r w:rsidR="00E0779D">
        <w:t>s</w:t>
      </w:r>
      <w:r w:rsidR="00EF36AA">
        <w:t xml:space="preserve"> develop over time to become the large defects evident in group 3 patients is therefore important.</w:t>
      </w:r>
    </w:p>
    <w:p w14:paraId="4738A9D4" w14:textId="77777777" w:rsidR="00F70156" w:rsidRDefault="00F70156" w:rsidP="007911F3">
      <w:pPr>
        <w:pStyle w:val="Normal1"/>
        <w:rPr>
          <w:color w:val="000000"/>
        </w:rPr>
      </w:pPr>
    </w:p>
    <w:p w14:paraId="4C8A83D2" w14:textId="1F60854A" w:rsidR="007931BC" w:rsidRDefault="00DC648B" w:rsidP="000A016E">
      <w:r>
        <w:lastRenderedPageBreak/>
        <w:t xml:space="preserve">These findings </w:t>
      </w:r>
      <w:r w:rsidR="00E0779D">
        <w:t>seem to contrast</w:t>
      </w:r>
      <w:r>
        <w:t xml:space="preserve"> </w:t>
      </w:r>
      <w:r w:rsidR="00E0779D">
        <w:t>with</w:t>
      </w:r>
      <w:r>
        <w:t xml:space="preserve"> previous work </w:t>
      </w:r>
      <w:r w:rsidR="002F0808">
        <w:fldChar w:fldCharType="begin">
          <w:fldData xml:space="preserve">PEVuZE5vdGU+PENpdGU+PEF1dGhvcj5CYW5uaWVyPC9BdXRob3I+PFllYXI+MjAxMDwvWWVhcj48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</w:fldData>
        </w:fldChar>
      </w:r>
      <w:r w:rsidR="00B86FC1">
        <w:instrText xml:space="preserve"> ADDIN EN.CITE </w:instrText>
      </w:r>
      <w:r w:rsidR="00B86FC1">
        <w:fldChar w:fldCharType="begin">
          <w:fldData xml:space="preserve">PEVuZE5vdGU+PENpdGU+PEF1dGhvcj5CYW5uaWVyPC9BdXRob3I+PFllYXI+MjAxMDwvWWVhcj48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</w:fldData>
        </w:fldChar>
      </w:r>
      <w:r w:rsidR="00B86FC1">
        <w:instrText xml:space="preserve"> ADDIN EN.CITE.DATA </w:instrText>
      </w:r>
      <w:r w:rsidR="00B86FC1">
        <w:fldChar w:fldCharType="end"/>
      </w:r>
      <w:r w:rsidR="002F0808">
        <w:fldChar w:fldCharType="separate"/>
      </w:r>
      <w:r w:rsidR="00B86FC1">
        <w:rPr>
          <w:noProof/>
        </w:rPr>
        <w:t>[229, 286, 287]</w:t>
      </w:r>
      <w:r w:rsidR="002F0808">
        <w:fldChar w:fldCharType="end"/>
      </w:r>
      <w:r>
        <w:t>, which reported that the number of ventilation defects increased with worsening lung disease</w:t>
      </w:r>
      <w:r w:rsidR="0065259D">
        <w:t>. This is likely due to the two-</w:t>
      </w:r>
      <w:r>
        <w:t xml:space="preserve">dimensional (2D) assessment of ventilation images in previous studies, resulting in </w:t>
      </w:r>
      <w:r w:rsidR="0065259D">
        <w:t xml:space="preserve">single 3D </w:t>
      </w:r>
      <w:r>
        <w:t xml:space="preserve">individual defects that span multiple slices being </w:t>
      </w:r>
      <w:r w:rsidR="00E0779D">
        <w:t>classified</w:t>
      </w:r>
      <w:r>
        <w:t xml:space="preserve"> as multiple defects</w:t>
      </w:r>
      <w:r w:rsidR="00E0779D">
        <w:t xml:space="preserve"> when analysed in 2D</w:t>
      </w:r>
      <w:r>
        <w:t>. Whereas in this 3D assessment of ventilation defects, defects are shown to be contiguous between slices, resulting in fewer individual defects.</w:t>
      </w:r>
      <w:r w:rsidR="00E0779D">
        <w:t xml:space="preserve"> This highlights the importance of a complete 3D analysis of ventilation MRI.</w:t>
      </w:r>
    </w:p>
    <w:p w14:paraId="3A039BF1" w14:textId="77777777" w:rsidR="00EF64A0" w:rsidRDefault="00EF64A0" w:rsidP="007911F3">
      <w:pPr>
        <w:pStyle w:val="Normal1"/>
        <w:rPr>
          <w:color w:val="000000"/>
        </w:rPr>
      </w:pPr>
    </w:p>
    <w:p w14:paraId="1B8F7CAB" w14:textId="6CCA2A7C" w:rsidR="005A37A3" w:rsidRDefault="00404BDE" w:rsidP="006717E0">
      <w:pPr>
        <w:pStyle w:val="Heading4"/>
      </w:pPr>
      <w:r>
        <w:t>Quality of life score</w:t>
      </w:r>
    </w:p>
    <w:p w14:paraId="57016D47" w14:textId="77777777" w:rsidR="00404BDE" w:rsidRDefault="00404BDE" w:rsidP="006717E0"/>
    <w:p w14:paraId="22CCD441" w14:textId="0AA803EE" w:rsidR="00404BDE" w:rsidRDefault="00EF36AA" w:rsidP="006717E0">
      <w:r>
        <w:t>Patients in group 1 had significantly lower score</w:t>
      </w:r>
      <w:r w:rsidR="00E0779D">
        <w:t>s</w:t>
      </w:r>
      <w:r>
        <w:t xml:space="preserve"> for the CFQ-R ‘Respiratory’ domain compared to group 2. This finding is counter-intuitive as patients in group 1 have better measured lung function than those in group 2. This could</w:t>
      </w:r>
      <w:r w:rsidR="00B06D11">
        <w:t xml:space="preserve"> potentially</w:t>
      </w:r>
      <w:r>
        <w:t xml:space="preserve"> be a real fi</w:t>
      </w:r>
      <w:r w:rsidR="00E0779D">
        <w:t>nding caused by patient anxiety</w:t>
      </w:r>
      <w:r w:rsidR="0065259D">
        <w:t xml:space="preserve"> for example</w:t>
      </w:r>
      <w:r>
        <w:t>. These patient</w:t>
      </w:r>
      <w:r w:rsidR="0065259D">
        <w:t>s are also younger than group 2</w:t>
      </w:r>
      <w:r>
        <w:t xml:space="preserve"> and perhaps the patients in group 2</w:t>
      </w:r>
      <w:r w:rsidR="0065259D">
        <w:t>,</w:t>
      </w:r>
      <w:r>
        <w:t xml:space="preserve"> having lived with CF for longer</w:t>
      </w:r>
      <w:r w:rsidR="0065259D">
        <w:t>,</w:t>
      </w:r>
      <w:r w:rsidR="00B06D11">
        <w:t xml:space="preserve"> have a better understanding of</w:t>
      </w:r>
      <w:r>
        <w:t xml:space="preserve"> their own chest symptoms and therefore do not score them as poorly. On the other hand</w:t>
      </w:r>
      <w:r w:rsidR="0065259D">
        <w:t>,</w:t>
      </w:r>
      <w:r>
        <w:t xml:space="preserve"> patients in group 3 are older </w:t>
      </w:r>
      <w:r w:rsidR="0065259D">
        <w:t xml:space="preserve">than groups 1 and 2 </w:t>
      </w:r>
      <w:r>
        <w:t xml:space="preserve">and have significantly worse lung disease as measured by all the metrics in this analysis. These patients score significantly lower on the CFQ-R respiratory domain than group 2, which more intuitively </w:t>
      </w:r>
      <w:r w:rsidR="003A764C">
        <w:t>correlates</w:t>
      </w:r>
      <w:r w:rsidR="0065259D">
        <w:t xml:space="preserve"> to</w:t>
      </w:r>
      <w:r>
        <w:t xml:space="preserve"> the more severe underlying nature of their lung disease.</w:t>
      </w:r>
    </w:p>
    <w:p w14:paraId="3E702896" w14:textId="77777777" w:rsidR="0065259D" w:rsidRDefault="0065259D" w:rsidP="006717E0"/>
    <w:p w14:paraId="0957BAF5" w14:textId="422C7FCE" w:rsidR="00EF36AA" w:rsidRDefault="00EF36AA" w:rsidP="006717E0">
      <w:r>
        <w:t xml:space="preserve">Unlike other studies </w:t>
      </w:r>
      <w:r>
        <w:fldChar w:fldCharType="begin">
          <w:fldData xml:space="preserve">PEVuZE5vdGU+PENpdGU+PEF1dGhvcj5HZWU8L0F1dGhvcj48WWVhcj4yMDA1PC9ZZWFyPjxSZWNO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</w:fldData>
        </w:fldChar>
      </w:r>
      <w:r w:rsidR="00B86FC1">
        <w:instrText xml:space="preserve"> ADDIN EN.CITE </w:instrText>
      </w:r>
      <w:r w:rsidR="00B86FC1">
        <w:fldChar w:fldCharType="begin">
          <w:fldData xml:space="preserve">PEVuZE5vdGU+PENpdGU+PEF1dGhvcj5HZWU8L0F1dGhvcj48WWVhcj4yMDA1PC9ZZWFyPjxSZWNO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</w:fldData>
        </w:fldChar>
      </w:r>
      <w:r w:rsidR="00B86FC1">
        <w:instrText xml:space="preserve"> ADDIN EN.CITE.DATA </w:instrText>
      </w:r>
      <w:r w:rsidR="00B86FC1">
        <w:fldChar w:fldCharType="end"/>
      </w:r>
      <w:r>
        <w:fldChar w:fldCharType="separate"/>
      </w:r>
      <w:r w:rsidR="00B86FC1">
        <w:rPr>
          <w:noProof/>
        </w:rPr>
        <w:t>[279]</w:t>
      </w:r>
      <w:r>
        <w:fldChar w:fldCharType="end"/>
      </w:r>
      <w:r>
        <w:t xml:space="preserve"> the data here do</w:t>
      </w:r>
      <w:r w:rsidR="00B06D11">
        <w:t>es</w:t>
      </w:r>
      <w:r>
        <w:t xml:space="preserve"> not demonstrate a correlation with the </w:t>
      </w:r>
      <w:r w:rsidR="00B06D11">
        <w:t xml:space="preserve">CFQ_R </w:t>
      </w:r>
      <w:r>
        <w:t xml:space="preserve">respiratory domain </w:t>
      </w:r>
      <w:r w:rsidR="00B06D11">
        <w:t>against</w:t>
      </w:r>
      <w:r>
        <w:t xml:space="preserve"> </w:t>
      </w:r>
      <w:r w:rsidR="00DF2511">
        <w:t>FEV</w:t>
      </w:r>
      <w:r w:rsidR="00DF2511">
        <w:rPr>
          <w:vertAlign w:val="subscript"/>
        </w:rPr>
        <w:t>1</w:t>
      </w:r>
      <w:r>
        <w:t xml:space="preserve">, nor is there a correlation </w:t>
      </w:r>
      <w:r w:rsidR="003A764C">
        <w:t>against</w:t>
      </w:r>
      <w:r>
        <w:t xml:space="preserve"> LCI</w:t>
      </w:r>
      <w:r w:rsidR="003A764C">
        <w:t xml:space="preserve">, which is in keeping with previously published data </w:t>
      </w:r>
      <w:r w:rsidR="003A764C">
        <w:fldChar w:fldCharType="begin">
          <w:fldData xml:space="preserve">PEVuZE5vdGU+PENpdGU+PEF1dGhvcj5PJmFwb3M7TmVpbGw8L0F1dGhvcj48WWVhcj4yMDE2PC9Z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xMzIzLTEzMzI8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</w:fldData>
        </w:fldChar>
      </w:r>
      <w:r w:rsidR="00B86FC1">
        <w:instrText xml:space="preserve"> ADDIN EN.CITE </w:instrText>
      </w:r>
      <w:r w:rsidR="00B86FC1">
        <w:fldChar w:fldCharType="begin">
          <w:fldData xml:space="preserve">PEVuZE5vdGU+PENpdGU+PEF1dGhvcj5PJmFwb3M7TmVpbGw8L0F1dGhvcj48WWVhcj4yMDE2PC9Z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xMzIzLTEzMzI8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</w:fldData>
        </w:fldChar>
      </w:r>
      <w:r w:rsidR="00B86FC1">
        <w:instrText xml:space="preserve"> ADDIN EN.CITE.DATA </w:instrText>
      </w:r>
      <w:r w:rsidR="00B86FC1">
        <w:fldChar w:fldCharType="end"/>
      </w:r>
      <w:r w:rsidR="003A764C">
        <w:fldChar w:fldCharType="separate"/>
      </w:r>
      <w:r w:rsidR="00B86FC1">
        <w:rPr>
          <w:noProof/>
        </w:rPr>
        <w:t>[106]</w:t>
      </w:r>
      <w:r w:rsidR="003A764C">
        <w:fldChar w:fldCharType="end"/>
      </w:r>
      <w:r>
        <w:t xml:space="preserve">. The only </w:t>
      </w:r>
      <w:r w:rsidR="003A764C">
        <w:t xml:space="preserve">significant </w:t>
      </w:r>
      <w:r>
        <w:t xml:space="preserve">correlations </w:t>
      </w:r>
      <w:r w:rsidR="00B06D11">
        <w:t>for CFQ-R r</w:t>
      </w:r>
      <w:r w:rsidR="003A764C">
        <w:t xml:space="preserve">espiratory </w:t>
      </w:r>
      <w:r>
        <w:t xml:space="preserve">were </w:t>
      </w:r>
      <w:r w:rsidR="003A764C">
        <w:t>against</w:t>
      </w:r>
      <w:r>
        <w:t xml:space="preserve"> RV/TLC and VDP. The </w:t>
      </w:r>
      <w:r w:rsidR="003A764C">
        <w:t xml:space="preserve">negative </w:t>
      </w:r>
      <w:r>
        <w:t>correlation with RV/TLC suggests that the degree of gas trapping within the lungs is an aspect of lung disease that causes patients to self</w:t>
      </w:r>
      <w:r w:rsidR="003A764C">
        <w:t>-interpret worse chest symptoms.</w:t>
      </w:r>
      <w:r>
        <w:t xml:space="preserve"> </w:t>
      </w:r>
      <w:r w:rsidR="003A764C">
        <w:t>T</w:t>
      </w:r>
      <w:r>
        <w:t xml:space="preserve">his is in keeping with data that found a negative correlation between CT based gas trapping scores with the CFQ-R </w:t>
      </w:r>
      <w:r>
        <w:fldChar w:fldCharType="begin">
          <w:fldData xml:space="preserve">PEVuZE5vdGU+PENpdGU+PEF1dGhvcj5UZXBwZXI8L0F1dGhvcj48WWVhcj4yMDEzPC9ZZWFyPjxS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zcxLTk8L3BhZ2VzPjx2b2x1bWU+NDI8L3ZvbHVtZT48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</w:fldData>
        </w:fldChar>
      </w:r>
      <w:r w:rsidR="00B86FC1">
        <w:instrText xml:space="preserve"> ADDIN EN.CITE </w:instrText>
      </w:r>
      <w:r w:rsidR="00B86FC1">
        <w:fldChar w:fldCharType="begin">
          <w:fldData xml:space="preserve">PEVuZE5vdGU+PENpdGU+PEF1dGhvcj5UZXBwZXI8L0F1dGhvcj48WWVhcj4yMDEzPC9ZZWFyPjxS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zcxLTk8L3BhZ2VzPjx2b2x1bWU+NDI8L3ZvbHVtZT48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</w:fldData>
        </w:fldChar>
      </w:r>
      <w:r w:rsidR="00B86FC1">
        <w:instrText xml:space="preserve"> ADDIN EN.CITE.DATA </w:instrText>
      </w:r>
      <w:r w:rsidR="00B86FC1">
        <w:fldChar w:fldCharType="end"/>
      </w:r>
      <w:r>
        <w:fldChar w:fldCharType="separate"/>
      </w:r>
      <w:r w:rsidR="00B86FC1">
        <w:rPr>
          <w:noProof/>
        </w:rPr>
        <w:t>[172]</w:t>
      </w:r>
      <w:r>
        <w:fldChar w:fldCharType="end"/>
      </w:r>
      <w:r>
        <w:t>. Increased gas trapping is caused by end-expiratory airway collapse</w:t>
      </w:r>
      <w:r w:rsidR="00E63C85">
        <w:t>,</w:t>
      </w:r>
      <w:r>
        <w:t xml:space="preserve"> caused by increasing airflow obstruction and has previously been shown to correlate well with measures of neural respiratory drive </w:t>
      </w:r>
      <w:r>
        <w:fldChar w:fldCharType="begin">
          <w:fldData xml:space="preserve">PEVuZE5vdGU+PENpdGU+PEF1dGhvcj5TbWl0aDwvQXV0aG9yPjxZZWFyPjIwMTc8L1llYXI+PFJl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</w:fldData>
        </w:fldChar>
      </w:r>
      <w:r w:rsidR="00B86FC1">
        <w:instrText xml:space="preserve"> ADDIN EN.CITE </w:instrText>
      </w:r>
      <w:r w:rsidR="00B86FC1">
        <w:fldChar w:fldCharType="begin">
          <w:fldData xml:space="preserve">PEVuZE5vdGU+PENpdGU+PEF1dGhvcj5TbWl0aDwvQXV0aG9yPjxZZWFyPjIwMTc8L1llYXI+PFJl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</w:fldData>
        </w:fldChar>
      </w:r>
      <w:r w:rsidR="00B86FC1">
        <w:instrText xml:space="preserve"> ADDIN EN.CITE.DATA </w:instrText>
      </w:r>
      <w:r w:rsidR="00B86FC1">
        <w:fldChar w:fldCharType="end"/>
      </w:r>
      <w:r>
        <w:fldChar w:fldCharType="separate"/>
      </w:r>
      <w:r w:rsidR="00B86FC1">
        <w:rPr>
          <w:noProof/>
        </w:rPr>
        <w:t>[58]</w:t>
      </w:r>
      <w:r>
        <w:fldChar w:fldCharType="end"/>
      </w:r>
      <w:r>
        <w:t xml:space="preserve">. Increased RV/TLC is </w:t>
      </w:r>
      <w:r w:rsidR="007A4BF0">
        <w:t xml:space="preserve">therefore </w:t>
      </w:r>
      <w:r>
        <w:t>likely to place an increased load on the respiratory system (causing the increase in neural respiratory drive)</w:t>
      </w:r>
      <w:r w:rsidR="00E63C85">
        <w:t>,</w:t>
      </w:r>
      <w:r>
        <w:t xml:space="preserve"> which patients perceive as increased breathlessness </w:t>
      </w:r>
      <w:r>
        <w:fldChar w:fldCharType="begin">
          <w:fldData xml:space="preserve">PEVuZE5vdGU+PENpdGU+PEF1dGhvcj5SZWlsbHk8L0F1dGhvcj48WWVhcj4yMDExPC9ZZWFyPjxS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</w:fldData>
        </w:fldChar>
      </w:r>
      <w:r w:rsidR="005C0626">
        <w:instrText xml:space="preserve"> ADDIN EN.CITE </w:instrText>
      </w:r>
      <w:r w:rsidR="005C0626">
        <w:fldChar w:fldCharType="begin">
          <w:fldData xml:space="preserve">PEVuZE5vdGU+PENpdGU+PEF1dGhvcj5SZWlsbHk8L0F1dGhvcj48WWVhcj4yMDExPC9ZZWFyPjxS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</w:fldData>
        </w:fldChar>
      </w:r>
      <w:r w:rsidR="005C0626">
        <w:instrText xml:space="preserve"> ADDIN EN.CITE.DATA </w:instrText>
      </w:r>
      <w:r w:rsidR="005C0626">
        <w:fldChar w:fldCharType="end"/>
      </w:r>
      <w:r>
        <w:fldChar w:fldCharType="separate"/>
      </w:r>
      <w:r w:rsidR="005C0626">
        <w:rPr>
          <w:noProof/>
        </w:rPr>
        <w:t>[16]</w:t>
      </w:r>
      <w:r>
        <w:fldChar w:fldCharType="end"/>
      </w:r>
      <w:r>
        <w:t xml:space="preserve"> and </w:t>
      </w:r>
      <w:r w:rsidR="007A4BF0">
        <w:t>therefore score lower</w:t>
      </w:r>
      <w:r>
        <w:t xml:space="preserve"> on the </w:t>
      </w:r>
      <w:r w:rsidR="007A4BF0">
        <w:t>CFQ-R R</w:t>
      </w:r>
      <w:r>
        <w:t>espiratory domain. Despite having similar correlation values</w:t>
      </w:r>
      <w:r w:rsidR="007A4BF0">
        <w:t>,</w:t>
      </w:r>
      <w:r>
        <w:t xml:space="preserve"> the visible scatter of VDP and CFQ-R in </w:t>
      </w:r>
      <w:r>
        <w:fldChar w:fldCharType="begin"/>
      </w:r>
      <w:r>
        <w:instrText xml:space="preserve"> REF _Ref417032427 \h </w:instrText>
      </w:r>
      <w:r w:rsidR="00305A97">
        <w:instrText xml:space="preserve"> \* MERGEFORMAT </w:instrText>
      </w:r>
      <w:r>
        <w:fldChar w:fldCharType="separate"/>
      </w:r>
      <w:r w:rsidR="00140F11">
        <w:t xml:space="preserve">Figure </w:t>
      </w:r>
      <w:r w:rsidR="00140F11">
        <w:rPr>
          <w:noProof/>
        </w:rPr>
        <w:t>3</w:t>
      </w:r>
      <w:r w:rsidR="00140F11">
        <w:rPr>
          <w:noProof/>
        </w:rPr>
        <w:noBreakHyphen/>
        <w:t>28</w:t>
      </w:r>
      <w:r>
        <w:fldChar w:fldCharType="end"/>
      </w:r>
      <w:r>
        <w:t xml:space="preserve"> appears the most closely related of all the pulmonary function metrics. This suggests that VDP most closely reflects the chest </w:t>
      </w:r>
      <w:r w:rsidR="007A4BF0">
        <w:t>symptoms that patients perceive</w:t>
      </w:r>
      <w:r w:rsidR="009237AF">
        <w:t>.</w:t>
      </w:r>
    </w:p>
    <w:p w14:paraId="15F1950D" w14:textId="711D2FBA" w:rsidR="00270063" w:rsidRDefault="00270063">
      <w:pPr>
        <w:spacing w:line="240" w:lineRule="auto"/>
        <w:ind w:right="0"/>
        <w:jc w:val="left"/>
      </w:pPr>
      <w:r>
        <w:br w:type="page"/>
      </w:r>
    </w:p>
    <w:p w14:paraId="38AE30D8" w14:textId="462352BD" w:rsidR="00D44280" w:rsidRDefault="00D44280" w:rsidP="006717E0">
      <w:pPr>
        <w:pStyle w:val="Heading3"/>
      </w:pPr>
      <w:bookmarkStart w:id="310" w:name="_Ref21784147"/>
      <w:bookmarkStart w:id="311" w:name="_Toc27382898"/>
      <w:r>
        <w:lastRenderedPageBreak/>
        <w:t xml:space="preserve">The utility of </w:t>
      </w:r>
      <w:r w:rsidR="005E6BBB">
        <w:rPr>
          <w:vertAlign w:val="superscript"/>
        </w:rPr>
        <w:t>3</w:t>
      </w:r>
      <w:r w:rsidR="005E6BBB">
        <w:t>He</w:t>
      </w:r>
      <w:r>
        <w:t xml:space="preserve"> and </w:t>
      </w:r>
      <w:r w:rsidR="005E6BBB">
        <w:rPr>
          <w:vertAlign w:val="superscript"/>
        </w:rPr>
        <w:t>129</w:t>
      </w:r>
      <w:r w:rsidR="005E6BBB">
        <w:t>Xe</w:t>
      </w:r>
      <w:r>
        <w:t xml:space="preserve"> MRI</w:t>
      </w:r>
      <w:r w:rsidR="00E63C85">
        <w:t xml:space="preserve"> in CF</w:t>
      </w:r>
      <w:bookmarkEnd w:id="310"/>
      <w:bookmarkEnd w:id="311"/>
    </w:p>
    <w:p w14:paraId="61DFDAE8" w14:textId="77777777" w:rsidR="003F03F8" w:rsidRDefault="003F03F8" w:rsidP="006717E0"/>
    <w:p w14:paraId="59BC28E1" w14:textId="45B7B41A" w:rsidR="003F03F8" w:rsidRDefault="005D1F25" w:rsidP="006717E0">
      <w:r>
        <w:t xml:space="preserve">When comparing the differences between hyperpolarised </w:t>
      </w:r>
      <w:r w:rsidR="005E6BBB">
        <w:rPr>
          <w:vertAlign w:val="superscript"/>
        </w:rPr>
        <w:t>3</w:t>
      </w:r>
      <w:r w:rsidR="005E6BBB">
        <w:t>He</w:t>
      </w:r>
      <w:r>
        <w:t xml:space="preserve"> and </w:t>
      </w:r>
      <w:r w:rsidR="005E6BBB">
        <w:rPr>
          <w:vertAlign w:val="superscript"/>
        </w:rPr>
        <w:t>129</w:t>
      </w:r>
      <w:r w:rsidR="005E6BBB">
        <w:t>Xe</w:t>
      </w:r>
      <w:r>
        <w:t xml:space="preserve"> </w:t>
      </w:r>
      <w:r w:rsidR="00E63C85">
        <w:t xml:space="preserve">MRI </w:t>
      </w:r>
      <w:r>
        <w:t>in the same group of MMAVIC patients</w:t>
      </w:r>
      <w:r w:rsidR="00E63C85">
        <w:t>,</w:t>
      </w:r>
      <w:r>
        <w:t xml:space="preserve"> the data highlights that</w:t>
      </w:r>
      <w:r w:rsidR="00F55DC5">
        <w:t>:</w:t>
      </w:r>
      <w:r>
        <w:t xml:space="preserve"> </w:t>
      </w:r>
      <w:r w:rsidR="003F03F8">
        <w:t xml:space="preserve">(i) There is good agreement between hyperpolarised gas ventilation MRI using </w:t>
      </w:r>
      <w:r w:rsidR="005E6BBB">
        <w:rPr>
          <w:vertAlign w:val="superscript"/>
        </w:rPr>
        <w:t>3</w:t>
      </w:r>
      <w:r w:rsidR="005E6BBB">
        <w:t>He</w:t>
      </w:r>
      <w:r w:rsidR="003F03F8">
        <w:t xml:space="preserve"> and </w:t>
      </w:r>
      <w:r w:rsidR="005E6BBB">
        <w:rPr>
          <w:vertAlign w:val="superscript"/>
        </w:rPr>
        <w:t>129</w:t>
      </w:r>
      <w:r w:rsidR="005E6BBB">
        <w:t>Xe</w:t>
      </w:r>
      <w:r w:rsidR="00F55DC5">
        <w:t xml:space="preserve"> and</w:t>
      </w:r>
      <w:r w:rsidR="003F03F8">
        <w:t xml:space="preserve"> </w:t>
      </w:r>
      <w:r w:rsidR="007931BC">
        <w:t>(</w:t>
      </w:r>
      <w:r w:rsidR="003F03F8">
        <w:t xml:space="preserve">ii) </w:t>
      </w:r>
      <w:r w:rsidR="00F55DC5">
        <w:t>that b</w:t>
      </w:r>
      <w:r w:rsidR="003F03F8">
        <w:t>oth gases have similar strong correlations to measures of global pulmonary function, as has been previously reported</w:t>
      </w:r>
      <w:r w:rsidR="00E63C85">
        <w:t xml:space="preserve"> </w:t>
      </w:r>
      <w:r w:rsidR="003F03F8">
        <w:fldChar w:fldCharType="begin">
          <w:fldData xml:space="preserve">PEVuZE5vdGU+PENpdGU+PEF1dGhvcj5LYW5oZXJlPC9BdXRob3I+PFllYXI+MjAxNzwvWWVhcj48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2b2x1bWU+NTI8L3ZvbHVtZT48bnVt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</w:fldData>
        </w:fldChar>
      </w:r>
      <w:r w:rsidR="00B86FC1">
        <w:instrText xml:space="preserve"> ADDIN EN.CITE </w:instrText>
      </w:r>
      <w:r w:rsidR="00B86FC1">
        <w:fldChar w:fldCharType="begin">
          <w:fldData xml:space="preserve">PEVuZE5vdGU+PENpdGU+PEF1dGhvcj5LYW5oZXJlPC9BdXRob3I+PFllYXI+MjAxNzwvWWVhcj48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2b2x1bWU+NTI8L3ZvbHVtZT48bnVt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</w:fldData>
        </w:fldChar>
      </w:r>
      <w:r w:rsidR="00B86FC1">
        <w:instrText xml:space="preserve"> ADDIN EN.CITE.DATA </w:instrText>
      </w:r>
      <w:r w:rsidR="00B86FC1">
        <w:fldChar w:fldCharType="end"/>
      </w:r>
      <w:r w:rsidR="003F03F8">
        <w:fldChar w:fldCharType="separate"/>
      </w:r>
      <w:r w:rsidR="00B86FC1">
        <w:rPr>
          <w:noProof/>
        </w:rPr>
        <w:t>[248, 268]</w:t>
      </w:r>
      <w:r w:rsidR="003F03F8">
        <w:fldChar w:fldCharType="end"/>
      </w:r>
      <w:r w:rsidR="003F03F8">
        <w:t xml:space="preserve">. </w:t>
      </w:r>
    </w:p>
    <w:p w14:paraId="227932C1" w14:textId="77777777" w:rsidR="003F03F8" w:rsidRDefault="003F03F8" w:rsidP="006717E0"/>
    <w:p w14:paraId="1E9CE8FD" w14:textId="7A802800" w:rsidR="003F03F8" w:rsidRDefault="005E6BBB" w:rsidP="006717E0">
      <w:r>
        <w:rPr>
          <w:vertAlign w:val="superscript"/>
        </w:rPr>
        <w:t>3</w:t>
      </w:r>
      <w:r>
        <w:t>He</w:t>
      </w:r>
      <w:r w:rsidR="00E63C85">
        <w:t xml:space="preserve"> ventilation MRI wa</w:t>
      </w:r>
      <w:r w:rsidR="005D1F25">
        <w:t xml:space="preserve">s the primary method for analysis within the MMAVIC study. The increasing costs of </w:t>
      </w:r>
      <w:r>
        <w:rPr>
          <w:vertAlign w:val="superscript"/>
        </w:rPr>
        <w:t>3</w:t>
      </w:r>
      <w:r>
        <w:t>He</w:t>
      </w:r>
      <w:r w:rsidR="005D1F25">
        <w:t xml:space="preserve"> however and the reduced availability has led to the hyperpolarised gas community to increasingly utilise </w:t>
      </w:r>
      <w:r>
        <w:rPr>
          <w:vertAlign w:val="superscript"/>
        </w:rPr>
        <w:t>129</w:t>
      </w:r>
      <w:r>
        <w:t>Xe</w:t>
      </w:r>
      <w:r w:rsidR="005D1F25">
        <w:t xml:space="preserve"> instead. Unlike </w:t>
      </w:r>
      <w:r>
        <w:rPr>
          <w:vertAlign w:val="superscript"/>
        </w:rPr>
        <w:t>3</w:t>
      </w:r>
      <w:r>
        <w:t>He</w:t>
      </w:r>
      <w:r w:rsidR="005D1F25">
        <w:t xml:space="preserve">, </w:t>
      </w:r>
      <w:r>
        <w:rPr>
          <w:vertAlign w:val="superscript"/>
        </w:rPr>
        <w:t>129</w:t>
      </w:r>
      <w:r>
        <w:t>Xe</w:t>
      </w:r>
      <w:r w:rsidR="005D1F25">
        <w:t xml:space="preserve"> is much more clinically scalable due to the lower cost and the fact that it is naturally abundant. </w:t>
      </w:r>
      <w:r w:rsidR="003F03F8">
        <w:t>In recent years</w:t>
      </w:r>
      <w:r w:rsidR="00E63C85">
        <w:t>,</w:t>
      </w:r>
      <w:r w:rsidR="003F03F8">
        <w:t xml:space="preserve"> advancements in polariser technology</w:t>
      </w:r>
      <w:r w:rsidR="005D1F25">
        <w:t xml:space="preserve"> </w:t>
      </w:r>
      <w:r w:rsidR="003F03F8">
        <w:fldChar w:fldCharType="begin"/>
      </w:r>
      <w:r w:rsidR="00B86FC1">
        <w:instrText xml:space="preserve"> ADDIN EN.CITE &lt;EndNote&gt;&lt;Cite&gt;&lt;Author&gt;Norquay&lt;/Author&gt;&lt;Year&gt;2018&lt;/Year&gt;&lt;RecNum&gt;3434&lt;/RecNum&gt;&lt;DisplayText&gt;[241]&lt;/DisplayText&gt;&lt;record&gt;&lt;rec-number&gt;3434&lt;/rec-number&gt;&lt;foreign-keys&gt;&lt;key app="EN" db-id="pr5wspr9dw2dxne92x4v99s69xa59dv092es" timestamp="1550140313"&gt;3434&lt;/key&gt;&lt;/foreign-keys&gt;&lt;ref-type name="Journal Article"&gt;17&lt;/ref-type&gt;&lt;contributors&gt;&lt;authors&gt;&lt;author&gt;Norquay, G.&lt;/author&gt;&lt;author&gt;Collier, G. J.&lt;/author&gt;&lt;author&gt;Rao, M.&lt;/author&gt;&lt;author&gt;Stewart, N. J.&lt;/author&gt;&lt;author&gt;Wild, J. M.&lt;/author&gt;&lt;/authors&gt;&lt;/contributors&gt;&lt;auth-address&gt;POLARIS, Academic Unit of Radiology, Department of Infection, Immunity and Cardiovascular Disease, University of Sheffield, Sheffield, South Yorkshire, United Kingdom.&lt;/auth-address&gt;&lt;titles&gt;&lt;title&gt;^{129}Xe-Rb Spin-Exchange Optical Pumping with High Photon Efficiency&lt;/title&gt;&lt;secondary-title&gt;Phys Rev Lett&lt;/secondary-title&gt;&lt;/titles&gt;&lt;periodical&gt;&lt;full-title&gt;Physical Review Letters&lt;/full-title&gt;&lt;abbr-1&gt;Phys. Rev. Lett.&lt;/abbr-1&gt;&lt;abbr-2&gt;Phys Rev Lett&lt;/abbr-2&gt;&lt;/periodical&gt;&lt;pages&gt;153201&lt;/pages&gt;&lt;volume&gt;121&lt;/volume&gt;&lt;number&gt;15&lt;/number&gt;&lt;edition&gt;2018/10/27&lt;/edition&gt;&lt;dates&gt;&lt;year&gt;2018&lt;/year&gt;&lt;pub-dates&gt;&lt;date&gt;Oct 12&lt;/date&gt;&lt;/pub-dates&gt;&lt;/dates&gt;&lt;isbn&gt;1079-7114 (Electronic)&amp;#xD;0031-9007 (Linking)&lt;/isbn&gt;&lt;accession-num&gt;30362785&lt;/accession-num&gt;&lt;urls&gt;&lt;related-urls&gt;&lt;url&gt;https://www.ncbi.nlm.nih.gov/pubmed/30362785&lt;/url&gt;&lt;/related-urls&gt;&lt;/urls&gt;&lt;electronic-resource-num&gt;10.1103/PhysRevLett.121.153201&lt;/electronic-resource-num&gt;&lt;remote-database-provider&gt;NLM&lt;/remote-database-provider&gt;&lt;language&gt;eng&lt;/language&gt;&lt;/record&gt;&lt;/Cite&gt;&lt;/EndNote&gt;</w:instrText>
      </w:r>
      <w:r w:rsidR="003F03F8">
        <w:fldChar w:fldCharType="separate"/>
      </w:r>
      <w:r w:rsidR="00B86FC1">
        <w:rPr>
          <w:noProof/>
        </w:rPr>
        <w:t>[241]</w:t>
      </w:r>
      <w:r w:rsidR="003F03F8">
        <w:fldChar w:fldCharType="end"/>
      </w:r>
      <w:r w:rsidR="003F03F8">
        <w:t xml:space="preserve"> have enabled </w:t>
      </w:r>
      <w:r>
        <w:rPr>
          <w:vertAlign w:val="superscript"/>
        </w:rPr>
        <w:t>129</w:t>
      </w:r>
      <w:r>
        <w:t>Xe</w:t>
      </w:r>
      <w:r w:rsidR="003F03F8">
        <w:t xml:space="preserve"> image resolution to improve to levels approaching those of </w:t>
      </w:r>
      <w:r>
        <w:rPr>
          <w:vertAlign w:val="superscript"/>
        </w:rPr>
        <w:t>3</w:t>
      </w:r>
      <w:r>
        <w:t>He</w:t>
      </w:r>
      <w:r w:rsidR="003F03F8">
        <w:t xml:space="preserve">, and the time to acquire a single dose of </w:t>
      </w:r>
      <w:r>
        <w:rPr>
          <w:vertAlign w:val="superscript"/>
        </w:rPr>
        <w:t>129</w:t>
      </w:r>
      <w:r>
        <w:t>Xe</w:t>
      </w:r>
      <w:r w:rsidR="003F03F8">
        <w:t xml:space="preserve"> is now signific</w:t>
      </w:r>
      <w:r w:rsidR="00E63C85">
        <w:t xml:space="preserve">antly quicker than previous (approximately </w:t>
      </w:r>
      <w:r w:rsidR="003F03F8">
        <w:t xml:space="preserve">5-10 minutes to acquire a dose). To date, </w:t>
      </w:r>
      <w:r>
        <w:rPr>
          <w:vertAlign w:val="superscript"/>
        </w:rPr>
        <w:t>129</w:t>
      </w:r>
      <w:r>
        <w:t>Xe</w:t>
      </w:r>
      <w:r w:rsidR="00E63C85">
        <w:t xml:space="preserve"> MRI</w:t>
      </w:r>
      <w:r w:rsidR="003F03F8">
        <w:t xml:space="preserve"> in CF has been demonstrated to be highly sensitive to early CF lung disease</w:t>
      </w:r>
      <w:r w:rsidR="005D1F25">
        <w:t xml:space="preserve"> </w:t>
      </w:r>
      <w:r w:rsidR="003F03F8">
        <w:fldChar w:fldCharType="begin">
          <w:fldData xml:space="preserve">PEVuZE5vdGU+PENpdGU+PEF1dGhvcj5UaG9tZW48L0F1dGhvcj48WWVhcj4yMDE3PC9ZZWFyPjxS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</w:fldData>
        </w:fldChar>
      </w:r>
      <w:r w:rsidR="00B86FC1">
        <w:instrText xml:space="preserve"> ADDIN EN.CITE </w:instrText>
      </w:r>
      <w:r w:rsidR="00B86FC1">
        <w:fldChar w:fldCharType="begin">
          <w:fldData xml:space="preserve">PEVuZE5vdGU+PENpdGU+PEF1dGhvcj5UaG9tZW48L0F1dGhvcj48WWVhcj4yMDE3PC9ZZWFyPjxS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</w:fldData>
        </w:fldChar>
      </w:r>
      <w:r w:rsidR="00B86FC1">
        <w:instrText xml:space="preserve"> ADDIN EN.CITE.DATA </w:instrText>
      </w:r>
      <w:r w:rsidR="00B86FC1">
        <w:fldChar w:fldCharType="end"/>
      </w:r>
      <w:r w:rsidR="003F03F8">
        <w:fldChar w:fldCharType="separate"/>
      </w:r>
      <w:r w:rsidR="00B86FC1">
        <w:rPr>
          <w:noProof/>
        </w:rPr>
        <w:t>[247]</w:t>
      </w:r>
      <w:r w:rsidR="003F03F8">
        <w:fldChar w:fldCharType="end"/>
      </w:r>
      <w:r w:rsidR="003F03F8">
        <w:t xml:space="preserve"> and to correlate well with pulmonary function tests</w:t>
      </w:r>
      <w:r w:rsidR="005D1F25">
        <w:t xml:space="preserve"> </w:t>
      </w:r>
      <w:r w:rsidR="003F03F8">
        <w:fldChar w:fldCharType="begin">
          <w:fldData xml:space="preserve">PEVuZE5vdGU+PENpdGU+PEF1dGhvcj5LYW5oZXJlPC9BdXRob3I+PFllYXI+MjAxNzwvWWVhcj48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</w:fldData>
        </w:fldChar>
      </w:r>
      <w:r w:rsidR="00B86FC1">
        <w:instrText xml:space="preserve"> ADDIN EN.CITE </w:instrText>
      </w:r>
      <w:r w:rsidR="00B86FC1">
        <w:fldChar w:fldCharType="begin">
          <w:fldData xml:space="preserve">PEVuZE5vdGU+PENpdGU+PEF1dGhvcj5LYW5oZXJlPC9BdXRob3I+PFllYXI+MjAxNzwvWWVhcj48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</w:fldData>
        </w:fldChar>
      </w:r>
      <w:r w:rsidR="00B86FC1">
        <w:instrText xml:space="preserve"> ADDIN EN.CITE.DATA </w:instrText>
      </w:r>
      <w:r w:rsidR="00B86FC1">
        <w:fldChar w:fldCharType="end"/>
      </w:r>
      <w:r w:rsidR="003F03F8">
        <w:fldChar w:fldCharType="separate"/>
      </w:r>
      <w:r w:rsidR="00B86FC1">
        <w:rPr>
          <w:noProof/>
        </w:rPr>
        <w:t>[248]</w:t>
      </w:r>
      <w:r w:rsidR="003F03F8">
        <w:fldChar w:fldCharType="end"/>
      </w:r>
      <w:r w:rsidR="003F03F8">
        <w:t xml:space="preserve"> in cross-sectional studies and its applicability in multi-centre trials has been recently highlighted</w:t>
      </w:r>
      <w:r w:rsidR="00B51B58">
        <w:t xml:space="preserve"> </w:t>
      </w:r>
      <w:r w:rsidR="003F03F8">
        <w:fldChar w:fldCharType="begin"/>
      </w:r>
      <w:r w:rsidR="00B86FC1">
        <w:instrText xml:space="preserve"> ADDIN EN.CITE &lt;EndNote&gt;&lt;Cite&gt;&lt;Author&gt;Couch&lt;/Author&gt;&lt;Year&gt;2019&lt;/Year&gt;&lt;RecNum&gt;3435&lt;/RecNum&gt;&lt;DisplayText&gt;[239]&lt;/DisplayText&gt;&lt;record&gt;&lt;rec-number&gt;3435&lt;/rec-number&gt;&lt;foreign-keys&gt;&lt;key app="EN" db-id="pr5wspr9dw2dxne92x4v99s69xa59dv092es" timestamp="1551951221"&gt;3435&lt;/key&gt;&lt;/foreign-keys&gt;&lt;ref-type name="Journal Article"&gt;17&lt;/ref-type&gt;&lt;contributors&gt;&lt;authors&gt;&lt;author&gt;Rayment, J. H.&lt;/author&gt;&lt;author&gt;Couch, M. J.&lt;/author&gt;&lt;author&gt;McDonald, N.&lt;/author&gt;&lt;author&gt;Kanhere, N.&lt;/author&gt;&lt;author&gt;Manson, D.&lt;/author&gt;&lt;author&gt;Santyr, G.&lt;/author&gt;&lt;author&gt;Ratjen, F.&lt;/author&gt;&lt;/authors&gt;&lt;/contributors&gt;&lt;auth-address&gt;Division of Respiratory Medicine, Department of Paediatrics, Hospital for Sick Children, Toronto, ON Canada.&amp;#xD;Department of Paediatrics, University of Toronto, Toronto, ON, Canada.&amp;#xD;Translational Medicine Program, SickKids Research Institute, Toronto, ON, Canada.&amp;#xD;Department of Medical Biophysics, University of Toronto, Toronto, ON, Canada.&amp;#xD;Department of Diagnostic Imaging, Hospital for Sick Children, Toronto, ON, Canada.&lt;/auth-address&gt;&lt;titles&gt;&lt;title&gt;Hyperpolarised (129)Xe MRI to monitor treatment response in children with cystic fibrosis&lt;/title&gt;&lt;secondary-title&gt;Eur Respir J&lt;/secondary-title&gt;&lt;/titles&gt;&lt;periodical&gt;&lt;full-title&gt;Eur Respir J&lt;/full-title&gt;&lt;abbr-1&gt;The European respiratory journal&lt;/abbr-1&gt;&lt;/periodical&gt;&lt;pages&gt;1802188&lt;/pages&gt;&lt;dates&gt;&lt;year&gt;2019&lt;/year&gt;&lt;pub-dates&gt;&lt;date&gt;Feb 28&lt;/date&gt;&lt;/pub-dates&gt;&lt;/dates&gt;&lt;isbn&gt;1399-3003 (Electronic)&amp;#xD;0903-1936 (Linking)&lt;/isbn&gt;&lt;accession-num&gt;30819815&lt;/accession-num&gt;&lt;urls&gt;&lt;related-urls&gt;&lt;url&gt;https://www.ncbi.nlm.nih.gov/pubmed/30819815&lt;/url&gt;&lt;/related-urls&gt;&lt;/urls&gt;&lt;electronic-resource-num&gt;10.1183/13993003.02188-2018&lt;/electronic-resource-num&gt;&lt;/record&gt;&lt;/Cite&gt;&lt;/EndNote&gt;</w:instrText>
      </w:r>
      <w:r w:rsidR="003F03F8">
        <w:fldChar w:fldCharType="separate"/>
      </w:r>
      <w:r w:rsidR="00B86FC1">
        <w:rPr>
          <w:noProof/>
        </w:rPr>
        <w:t>[239]</w:t>
      </w:r>
      <w:r w:rsidR="003F03F8">
        <w:fldChar w:fldCharType="end"/>
      </w:r>
      <w:r w:rsidR="003F03F8">
        <w:t xml:space="preserve">. The data presented in this study highlights that the relationship of </w:t>
      </w:r>
      <w:r>
        <w:rPr>
          <w:vertAlign w:val="superscript"/>
        </w:rPr>
        <w:t>129</w:t>
      </w:r>
      <w:r>
        <w:t>Xe</w:t>
      </w:r>
      <w:r w:rsidR="003F03F8">
        <w:t xml:space="preserve"> ventilation abnormalities to disease severity is similar to that </w:t>
      </w:r>
      <w:r w:rsidR="00E63C85">
        <w:t>seen with</w:t>
      </w:r>
      <w:r w:rsidR="003F03F8">
        <w:t xml:space="preserve"> </w:t>
      </w:r>
      <w:r>
        <w:rPr>
          <w:vertAlign w:val="superscript"/>
        </w:rPr>
        <w:t>3</w:t>
      </w:r>
      <w:r>
        <w:t>He</w:t>
      </w:r>
      <w:r w:rsidR="00341453">
        <w:t xml:space="preserve"> but not identical</w:t>
      </w:r>
      <w:r w:rsidR="003F03F8">
        <w:t xml:space="preserve">. </w:t>
      </w:r>
    </w:p>
    <w:p w14:paraId="0E176883" w14:textId="77777777" w:rsidR="003F03F8" w:rsidRDefault="003F03F8" w:rsidP="006717E0"/>
    <w:p w14:paraId="331123A9" w14:textId="794A71E1" w:rsidR="003F03F8" w:rsidRDefault="003F03F8" w:rsidP="006717E0">
      <w:r>
        <w:t xml:space="preserve">Whilst the data </w:t>
      </w:r>
      <w:r w:rsidR="005D1F25">
        <w:t xml:space="preserve">presented in </w:t>
      </w:r>
      <w:r w:rsidR="005D1F25">
        <w:fldChar w:fldCharType="begin"/>
      </w:r>
      <w:r w:rsidR="005D1F25">
        <w:instrText xml:space="preserve"> REF _Ref416095144 \h </w:instrText>
      </w:r>
      <w:r w:rsidR="00305A97">
        <w:instrText xml:space="preserve"> \* MERGEFORMAT </w:instrText>
      </w:r>
      <w:r w:rsidR="005D1F25">
        <w:fldChar w:fldCharType="separate"/>
      </w:r>
      <w:r w:rsidR="00140F11">
        <w:t xml:space="preserve">Figure </w:t>
      </w:r>
      <w:r w:rsidR="00140F11">
        <w:rPr>
          <w:noProof/>
        </w:rPr>
        <w:t>3</w:t>
      </w:r>
      <w:r w:rsidR="00140F11">
        <w:rPr>
          <w:noProof/>
        </w:rPr>
        <w:noBreakHyphen/>
        <w:t>18</w:t>
      </w:r>
      <w:r w:rsidR="005D1F25">
        <w:fldChar w:fldCharType="end"/>
      </w:r>
      <w:r w:rsidR="005D1F25">
        <w:t xml:space="preserve"> </w:t>
      </w:r>
      <w:r>
        <w:t xml:space="preserve">suggests that there is no systematic bias between the gases, VDP in the patients with the mildest disease appears higher for </w:t>
      </w:r>
      <w:r w:rsidR="005E6BBB">
        <w:rPr>
          <w:vertAlign w:val="superscript"/>
        </w:rPr>
        <w:t>3</w:t>
      </w:r>
      <w:r w:rsidR="005E6BBB">
        <w:t>He</w:t>
      </w:r>
      <w:r>
        <w:t xml:space="preserve"> than </w:t>
      </w:r>
      <w:r w:rsidR="005E6BBB">
        <w:rPr>
          <w:vertAlign w:val="superscript"/>
        </w:rPr>
        <w:t>129</w:t>
      </w:r>
      <w:r w:rsidR="005E6BBB">
        <w:t>Xe</w:t>
      </w:r>
      <w:r>
        <w:t xml:space="preserve">. Examples in </w:t>
      </w:r>
      <w:r w:rsidR="005D1F25">
        <w:fldChar w:fldCharType="begin"/>
      </w:r>
      <w:r w:rsidR="005D1F25">
        <w:instrText xml:space="preserve"> REF _Ref416095069 \h </w:instrText>
      </w:r>
      <w:r w:rsidR="00305A97">
        <w:instrText xml:space="preserve"> \* MERGEFORMAT </w:instrText>
      </w:r>
      <w:r w:rsidR="005D1F25">
        <w:fldChar w:fldCharType="separate"/>
      </w:r>
      <w:r w:rsidR="00140F11">
        <w:t xml:space="preserve">Figure </w:t>
      </w:r>
      <w:r w:rsidR="00140F11">
        <w:rPr>
          <w:noProof/>
        </w:rPr>
        <w:t>3</w:t>
      </w:r>
      <w:r w:rsidR="00140F11">
        <w:rPr>
          <w:noProof/>
        </w:rPr>
        <w:noBreakHyphen/>
        <w:t>17</w:t>
      </w:r>
      <w:r w:rsidR="005D1F25">
        <w:fldChar w:fldCharType="end"/>
      </w:r>
      <w:r>
        <w:t>(A,</w:t>
      </w:r>
      <w:r w:rsidR="00E3354A">
        <w:t xml:space="preserve"> </w:t>
      </w:r>
      <w:r>
        <w:t xml:space="preserve">B) </w:t>
      </w:r>
      <w:r w:rsidR="00E63C85">
        <w:t>highlight</w:t>
      </w:r>
      <w:r>
        <w:t xml:space="preserve"> that patients with mild disease have more clearly defined </w:t>
      </w:r>
      <w:r w:rsidR="005E6BBB">
        <w:rPr>
          <w:vertAlign w:val="superscript"/>
        </w:rPr>
        <w:t>3</w:t>
      </w:r>
      <w:r w:rsidR="005E6BBB">
        <w:t>He</w:t>
      </w:r>
      <w:r>
        <w:t xml:space="preserve"> ventilation defects than for </w:t>
      </w:r>
      <w:r w:rsidR="005E6BBB">
        <w:rPr>
          <w:vertAlign w:val="superscript"/>
        </w:rPr>
        <w:t>129</w:t>
      </w:r>
      <w:r w:rsidR="005E6BBB">
        <w:t>Xe</w:t>
      </w:r>
      <w:r>
        <w:t xml:space="preserve">. This is likely due to the improved spatial resolution with </w:t>
      </w:r>
      <w:r w:rsidR="005E6BBB">
        <w:rPr>
          <w:vertAlign w:val="superscript"/>
        </w:rPr>
        <w:t>3</w:t>
      </w:r>
      <w:r w:rsidR="005E6BBB">
        <w:t>He</w:t>
      </w:r>
      <w:r>
        <w:t xml:space="preserve"> resulting in image slices half the thickness of </w:t>
      </w:r>
      <w:r w:rsidR="005E6BBB">
        <w:rPr>
          <w:vertAlign w:val="superscript"/>
        </w:rPr>
        <w:t>129</w:t>
      </w:r>
      <w:r w:rsidR="005E6BBB">
        <w:t>Xe</w:t>
      </w:r>
      <w:r>
        <w:t xml:space="preserve"> </w:t>
      </w:r>
      <w:r w:rsidR="00E63C85">
        <w:t xml:space="preserve">at present </w:t>
      </w:r>
      <w:r>
        <w:t xml:space="preserve">(5mm vs 10mm). In these </w:t>
      </w:r>
      <w:r w:rsidR="00341453">
        <w:t xml:space="preserve">mild </w:t>
      </w:r>
      <w:r>
        <w:t>patients</w:t>
      </w:r>
      <w:r w:rsidR="00E63C85">
        <w:t>,</w:t>
      </w:r>
      <w:r>
        <w:t xml:space="preserve"> </w:t>
      </w:r>
      <w:r w:rsidR="00341453">
        <w:t xml:space="preserve">despite VDP being lower for </w:t>
      </w:r>
      <w:r w:rsidR="005E6BBB">
        <w:rPr>
          <w:vertAlign w:val="superscript"/>
        </w:rPr>
        <w:t>129</w:t>
      </w:r>
      <w:r w:rsidR="005E6BBB">
        <w:t>Xe</w:t>
      </w:r>
      <w:r w:rsidR="00341453">
        <w:t xml:space="preserve"> when compared to </w:t>
      </w:r>
      <w:r w:rsidR="005E6BBB">
        <w:rPr>
          <w:vertAlign w:val="superscript"/>
        </w:rPr>
        <w:t>3</w:t>
      </w:r>
      <w:r w:rsidR="005E6BBB">
        <w:t>He</w:t>
      </w:r>
      <w:r w:rsidR="00341453">
        <w:t xml:space="preserve">, </w:t>
      </w:r>
      <w:r>
        <w:t xml:space="preserve">the same ventilation defects are present for both </w:t>
      </w:r>
      <w:r w:rsidR="00E63C85" w:rsidRPr="00E63C85">
        <w:t>gases</w:t>
      </w:r>
      <w:r>
        <w:t xml:space="preserve"> and therefore clinical interpretation remains unchanged. </w:t>
      </w:r>
    </w:p>
    <w:p w14:paraId="3391DB78" w14:textId="77777777" w:rsidR="003F03F8" w:rsidRDefault="003F03F8" w:rsidP="006717E0"/>
    <w:p w14:paraId="7D9D5299" w14:textId="57CC9ADD" w:rsidR="003F03F8" w:rsidRDefault="003F03F8" w:rsidP="006717E0">
      <w:r>
        <w:t xml:space="preserve">Image resolution is likely also the reason that </w:t>
      </w:r>
      <w:r w:rsidR="005E6BBB">
        <w:rPr>
          <w:vertAlign w:val="superscript"/>
        </w:rPr>
        <w:t>3</w:t>
      </w:r>
      <w:r w:rsidR="005E6BBB">
        <w:t>He</w:t>
      </w:r>
      <w:r>
        <w:t xml:space="preserve"> </w:t>
      </w:r>
      <w:r w:rsidR="005E6BBB">
        <w:t>VH</w:t>
      </w:r>
      <w:r w:rsidR="005E6BBB">
        <w:rPr>
          <w:vertAlign w:val="subscript"/>
        </w:rPr>
        <w:t>I</w:t>
      </w:r>
      <w:r>
        <w:t xml:space="preserve"> is on average higher than </w:t>
      </w:r>
      <w:r w:rsidR="005E6BBB">
        <w:rPr>
          <w:vertAlign w:val="superscript"/>
        </w:rPr>
        <w:t>129</w:t>
      </w:r>
      <w:r w:rsidR="005E6BBB">
        <w:t>Xe</w:t>
      </w:r>
      <w:r w:rsidR="000E0A57">
        <w:t xml:space="preserve"> </w:t>
      </w:r>
      <w:r w:rsidR="005E6BBB">
        <w:t>VH</w:t>
      </w:r>
      <w:r w:rsidR="005E6BBB">
        <w:rPr>
          <w:vertAlign w:val="subscript"/>
        </w:rPr>
        <w:t>I</w:t>
      </w:r>
      <w:r>
        <w:t xml:space="preserve">. The result of averaging </w:t>
      </w:r>
      <w:r w:rsidR="005E6BBB">
        <w:rPr>
          <w:vertAlign w:val="superscript"/>
        </w:rPr>
        <w:t>129</w:t>
      </w:r>
      <w:r w:rsidR="005E6BBB">
        <w:t>Xe</w:t>
      </w:r>
      <w:r>
        <w:t xml:space="preserve"> signal intensity over double the slice thickness will make the signal intensity variation between voxels more homogeneous, which will in turn lower the overall </w:t>
      </w:r>
      <w:r w:rsidR="005E6BBB">
        <w:t>VH</w:t>
      </w:r>
      <w:r w:rsidR="005E6BBB">
        <w:rPr>
          <w:vertAlign w:val="subscript"/>
        </w:rPr>
        <w:t>I</w:t>
      </w:r>
      <w:r>
        <w:t xml:space="preserve">. </w:t>
      </w:r>
      <w:r w:rsidR="005E6BBB">
        <w:t>VH</w:t>
      </w:r>
      <w:r w:rsidR="005E6BBB">
        <w:rPr>
          <w:vertAlign w:val="subscript"/>
        </w:rPr>
        <w:t>I</w:t>
      </w:r>
      <w:r>
        <w:t xml:space="preserve"> is a measure of the regional heterogeneity of signal intensity within the ventilated regions of the image and therefore measures a different a</w:t>
      </w:r>
      <w:r w:rsidR="00E63C85">
        <w:t xml:space="preserve">spect of lung physiology to VDP. </w:t>
      </w:r>
      <w:r w:rsidR="005E6BBB">
        <w:t>VH</w:t>
      </w:r>
      <w:r w:rsidR="005E6BBB">
        <w:rPr>
          <w:vertAlign w:val="subscript"/>
        </w:rPr>
        <w:t>I</w:t>
      </w:r>
      <w:r>
        <w:t xml:space="preserve"> has a more intuitive relationship with pulmonary function tests. </w:t>
      </w:r>
      <w:r w:rsidR="005E6BBB">
        <w:t>VH</w:t>
      </w:r>
      <w:r w:rsidR="005E6BBB">
        <w:rPr>
          <w:vertAlign w:val="subscript"/>
        </w:rPr>
        <w:t>I</w:t>
      </w:r>
      <w:r>
        <w:t xml:space="preserve"> for </w:t>
      </w:r>
      <w:r w:rsidR="005E6BBB">
        <w:rPr>
          <w:vertAlign w:val="superscript"/>
        </w:rPr>
        <w:t>129</w:t>
      </w:r>
      <w:r w:rsidR="005E6BBB">
        <w:t>Xe</w:t>
      </w:r>
      <w:r>
        <w:t xml:space="preserve"> demonstrated stronger correlations than </w:t>
      </w:r>
      <w:r w:rsidR="005E6BBB">
        <w:rPr>
          <w:vertAlign w:val="superscript"/>
        </w:rPr>
        <w:t>3</w:t>
      </w:r>
      <w:r w:rsidR="005E6BBB">
        <w:t>He</w:t>
      </w:r>
      <w:r>
        <w:t xml:space="preserve"> against LCI, RV/TLC and </w:t>
      </w:r>
      <w:r w:rsidR="00DF2511">
        <w:t>FEV</w:t>
      </w:r>
      <w:r w:rsidR="00DF2511">
        <w:rPr>
          <w:vertAlign w:val="subscript"/>
        </w:rPr>
        <w:t>1</w:t>
      </w:r>
      <w:r>
        <w:t xml:space="preserve">. Both </w:t>
      </w:r>
      <w:r w:rsidR="005E6BBB">
        <w:rPr>
          <w:vertAlign w:val="superscript"/>
        </w:rPr>
        <w:t>129</w:t>
      </w:r>
      <w:r w:rsidR="005E6BBB">
        <w:t>Xe</w:t>
      </w:r>
      <w:r>
        <w:t xml:space="preserve"> and </w:t>
      </w:r>
      <w:r w:rsidR="005E6BBB">
        <w:t>SF</w:t>
      </w:r>
      <w:r w:rsidR="005E6BBB">
        <w:rPr>
          <w:vertAlign w:val="subscript"/>
        </w:rPr>
        <w:t>6</w:t>
      </w:r>
      <w:r>
        <w:t xml:space="preserve"> </w:t>
      </w:r>
      <w:r w:rsidR="00802760">
        <w:t xml:space="preserve">(used during MBW) </w:t>
      </w:r>
      <w:r>
        <w:t xml:space="preserve">are less diffusive, heavier gases than </w:t>
      </w:r>
      <w:r w:rsidR="005E6BBB">
        <w:rPr>
          <w:vertAlign w:val="superscript"/>
        </w:rPr>
        <w:t>3</w:t>
      </w:r>
      <w:r w:rsidR="005E6BBB">
        <w:t>He</w:t>
      </w:r>
      <w:r>
        <w:t xml:space="preserve"> and may explain the good agreement between LCI and the ventilated signal from </w:t>
      </w:r>
      <w:r w:rsidR="005E6BBB">
        <w:rPr>
          <w:vertAlign w:val="superscript"/>
        </w:rPr>
        <w:t>129</w:t>
      </w:r>
      <w:r w:rsidR="005E6BBB">
        <w:t>Xe</w:t>
      </w:r>
      <w:r>
        <w:t xml:space="preserve"> MRI. </w:t>
      </w:r>
    </w:p>
    <w:p w14:paraId="1776A6C7" w14:textId="77777777" w:rsidR="003F03F8" w:rsidRDefault="003F03F8" w:rsidP="006717E0"/>
    <w:p w14:paraId="3DE8E90C" w14:textId="30F04BA9" w:rsidR="003F03F8" w:rsidRDefault="003F03F8" w:rsidP="006717E0">
      <w:r>
        <w:lastRenderedPageBreak/>
        <w:t xml:space="preserve">These findings stand in contrast to previous studies comparing </w:t>
      </w:r>
      <w:r w:rsidR="005E6BBB">
        <w:rPr>
          <w:vertAlign w:val="superscript"/>
        </w:rPr>
        <w:t>129</w:t>
      </w:r>
      <w:r w:rsidR="005E6BBB">
        <w:t>Xe</w:t>
      </w:r>
      <w:r>
        <w:t xml:space="preserve"> and </w:t>
      </w:r>
      <w:r w:rsidR="005E6BBB">
        <w:rPr>
          <w:vertAlign w:val="superscript"/>
        </w:rPr>
        <w:t>3</w:t>
      </w:r>
      <w:r w:rsidR="005E6BBB">
        <w:t>He</w:t>
      </w:r>
      <w:r>
        <w:t xml:space="preserve"> in COPD</w:t>
      </w:r>
      <w:r w:rsidR="005D1F25">
        <w:t xml:space="preserve"> </w:t>
      </w:r>
      <w:r>
        <w:fldChar w:fldCharType="begin">
          <w:fldData xml:space="preserve">PEVuZE5vdGU+PENpdGU+PEF1dGhvcj5LaXJieTwvQXV0aG9yPjxZZWFyPjIwMTM8L1llYXI+PFJl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ZWRpdGlvbj4yMDE4LzAzLzA2PC9lZGl0aW9uPjxrZXl3b3Jkcz48a2V5d29yZD5jaHJv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</w:fldData>
        </w:fldChar>
      </w:r>
      <w:r w:rsidR="00B86FC1">
        <w:instrText xml:space="preserve"> ADDIN EN.CITE </w:instrText>
      </w:r>
      <w:r w:rsidR="00B86FC1">
        <w:fldChar w:fldCharType="begin">
          <w:fldData xml:space="preserve">PEVuZE5vdGU+PENpdGU+PEF1dGhvcj5LaXJieTwvQXV0aG9yPjxZZWFyPjIwMTM8L1llYXI+PFJl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</w:fldData>
        </w:fldChar>
      </w:r>
      <w:r w:rsidR="00B86FC1">
        <w:instrText xml:space="preserve"> ADDIN EN.CITE.DATA </w:instrText>
      </w:r>
      <w:r w:rsidR="00B86FC1">
        <w:fldChar w:fldCharType="end"/>
      </w:r>
      <w:r>
        <w:fldChar w:fldCharType="separate"/>
      </w:r>
      <w:r w:rsidR="00B86FC1">
        <w:rPr>
          <w:noProof/>
        </w:rPr>
        <w:t>[243, 244, 271]</w:t>
      </w:r>
      <w:r>
        <w:fldChar w:fldCharType="end"/>
      </w:r>
      <w:r>
        <w:t>, asthma</w:t>
      </w:r>
      <w:r w:rsidR="005D1F25">
        <w:t xml:space="preserve"> </w:t>
      </w:r>
      <w:r>
        <w:fldChar w:fldCharType="begin">
          <w:fldData xml:space="preserve">PEVuZE5vdGU+PENpdGU+PEF1dGhvcj5TdmVubmluZ3NlbjwvQXV0aG9yPjxZZWFyPjIwMTM8L1ll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</w:fldData>
        </w:fldChar>
      </w:r>
      <w:r w:rsidR="00B86FC1">
        <w:instrText xml:space="preserve"> ADDIN EN.CITE </w:instrText>
      </w:r>
      <w:r w:rsidR="00B86FC1">
        <w:fldChar w:fldCharType="begin">
          <w:fldData xml:space="preserve">PEVuZE5vdGU+PENpdGU+PEF1dGhvcj5TdmVubmluZ3NlbjwvQXV0aG9yPjxZZWFyPjIwMTM8L1ll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</w:fldData>
        </w:fldChar>
      </w:r>
      <w:r w:rsidR="00B86FC1">
        <w:instrText xml:space="preserve"> ADDIN EN.CITE.DATA </w:instrText>
      </w:r>
      <w:r w:rsidR="00B86FC1">
        <w:fldChar w:fldCharType="end"/>
      </w:r>
      <w:r>
        <w:fldChar w:fldCharType="separate"/>
      </w:r>
      <w:r w:rsidR="00B86FC1">
        <w:rPr>
          <w:noProof/>
        </w:rPr>
        <w:t>[245]</w:t>
      </w:r>
      <w:r>
        <w:fldChar w:fldCharType="end"/>
      </w:r>
      <w:r>
        <w:t xml:space="preserve"> and lung cancer</w:t>
      </w:r>
      <w:r w:rsidR="005D1F25">
        <w:t xml:space="preserve"> </w:t>
      </w:r>
      <w:r>
        <w:fldChar w:fldCharType="begin">
          <w:fldData xml:space="preserve">PEVuZE5vdGU+PENpdGU+PEF1dGhvcj5TdGV3YXJ0PC9BdXRob3I+PFllYXI+MjAxODwvWWVhcj48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</w:fldData>
        </w:fldChar>
      </w:r>
      <w:r w:rsidR="00B86FC1">
        <w:instrText xml:space="preserve"> ADDIN EN.CITE </w:instrText>
      </w:r>
      <w:r w:rsidR="00B86FC1">
        <w:fldChar w:fldCharType="begin">
          <w:fldData xml:space="preserve">PEVuZE5vdGU+PENpdGU+PEF1dGhvcj5TdGV3YXJ0PC9BdXRob3I+PFllYXI+MjAxODwvWWVhcj48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</w:fldData>
        </w:fldChar>
      </w:r>
      <w:r w:rsidR="00B86FC1">
        <w:instrText xml:space="preserve"> ADDIN EN.CITE.DATA </w:instrText>
      </w:r>
      <w:r w:rsidR="00B86FC1">
        <w:fldChar w:fldCharType="end"/>
      </w:r>
      <w:r>
        <w:fldChar w:fldCharType="separate"/>
      </w:r>
      <w:r w:rsidR="00B86FC1">
        <w:rPr>
          <w:noProof/>
        </w:rPr>
        <w:t>[243]</w:t>
      </w:r>
      <w:r>
        <w:fldChar w:fldCharType="end"/>
      </w:r>
      <w:r>
        <w:t xml:space="preserve">, which found that VDP was consistently higher for </w:t>
      </w:r>
      <w:r w:rsidR="005E6BBB">
        <w:rPr>
          <w:vertAlign w:val="superscript"/>
        </w:rPr>
        <w:t>129</w:t>
      </w:r>
      <w:r w:rsidR="005E6BBB">
        <w:t>Xe</w:t>
      </w:r>
      <w:r>
        <w:t xml:space="preserve"> than </w:t>
      </w:r>
      <w:r w:rsidR="005E6BBB">
        <w:rPr>
          <w:vertAlign w:val="superscript"/>
        </w:rPr>
        <w:t>3</w:t>
      </w:r>
      <w:r w:rsidR="005E6BBB">
        <w:t>He</w:t>
      </w:r>
      <w:r>
        <w:t xml:space="preserve">. These authors hypothesised that because </w:t>
      </w:r>
      <w:r w:rsidR="005E6BBB">
        <w:rPr>
          <w:vertAlign w:val="superscript"/>
        </w:rPr>
        <w:t>129</w:t>
      </w:r>
      <w:r w:rsidR="005E6BBB">
        <w:t>Xe</w:t>
      </w:r>
      <w:r>
        <w:t xml:space="preserve"> is less diffusive than </w:t>
      </w:r>
      <w:r w:rsidR="005E6BBB">
        <w:rPr>
          <w:vertAlign w:val="superscript"/>
        </w:rPr>
        <w:t>3</w:t>
      </w:r>
      <w:r w:rsidR="005E6BBB">
        <w:t>He</w:t>
      </w:r>
      <w:r>
        <w:t xml:space="preserve">, </w:t>
      </w:r>
      <w:r w:rsidR="005E6BBB">
        <w:rPr>
          <w:vertAlign w:val="superscript"/>
        </w:rPr>
        <w:t>129</w:t>
      </w:r>
      <w:r w:rsidR="005E6BBB">
        <w:t>Xe</w:t>
      </w:r>
      <w:r>
        <w:t xml:space="preserve"> was less able to diffuse into narrowed diseased airways than </w:t>
      </w:r>
      <w:r w:rsidR="005E6BBB">
        <w:rPr>
          <w:vertAlign w:val="superscript"/>
        </w:rPr>
        <w:t>3</w:t>
      </w:r>
      <w:r w:rsidR="005E6BBB">
        <w:t>He</w:t>
      </w:r>
      <w:r>
        <w:t xml:space="preserve">. This would result in </w:t>
      </w:r>
      <w:r w:rsidR="005E6BBB">
        <w:rPr>
          <w:vertAlign w:val="superscript"/>
        </w:rPr>
        <w:t>3</w:t>
      </w:r>
      <w:r w:rsidR="005E6BBB">
        <w:t>He</w:t>
      </w:r>
      <w:r>
        <w:t xml:space="preserve"> signal reaching more peripheral and partially obstructed areas of the lung, causing a lower VDP than for </w:t>
      </w:r>
      <w:r w:rsidR="005E6BBB">
        <w:rPr>
          <w:vertAlign w:val="superscript"/>
        </w:rPr>
        <w:t>129</w:t>
      </w:r>
      <w:r w:rsidR="005E6BBB">
        <w:t>Xe</w:t>
      </w:r>
      <w:r>
        <w:t>. Some of these differences may be additionally explained by collateral ventilation pathways in COPD</w:t>
      </w:r>
      <w:r w:rsidR="00D80F37">
        <w:t xml:space="preserve"> </w:t>
      </w:r>
      <w:r w:rsidR="00D80F37">
        <w:fldChar w:fldCharType="begin"/>
      </w:r>
      <w:r w:rsidR="00B86FC1">
        <w:instrText xml:space="preserve"> ADDIN EN.CITE &lt;EndNote&gt;&lt;Cite&gt;&lt;Author&gt;Marshall&lt;/Author&gt;&lt;Year&gt;2019&lt;/Year&gt;&lt;RecNum&gt;3444&lt;/RecNum&gt;&lt;DisplayText&gt;[270]&lt;/DisplayText&gt;&lt;record&gt;&lt;rec-number&gt;3444&lt;/rec-number&gt;&lt;foreign-keys&gt;&lt;key app="EN" db-id="pr5wspr9dw2dxne92x4v99s69xa59dv092es" timestamp="1553609817"&gt;3444&lt;/key&gt;&lt;/foreign-keys&gt;&lt;ref-type name="Journal Article"&gt;17&lt;/ref-type&gt;&lt;contributors&gt;&lt;authors&gt;&lt;author&gt;Marshall, H.&lt;/author&gt;&lt;author&gt;Collier, G. J.&lt;/author&gt;&lt;author&gt;Johns, C. S.&lt;/author&gt;&lt;author&gt;Chan, H. F.&lt;/author&gt;&lt;author&gt;Norquay, G.&lt;/author&gt;&lt;author&gt;Lawson, R. A.&lt;/author&gt;&lt;author&gt;Wild, J. M.&lt;/author&gt;&lt;/authors&gt;&lt;/contributors&gt;&lt;auth-address&gt;Academic Unit of Radiology, University of Sheffield, Sheffield, UK.&amp;#xD;Department of Respiratory Medicine, Sheffield Teaching Hospitals NHS Trust, Sheffield, UK.&lt;/auth-address&gt;&lt;titles&gt;&lt;title&gt;Imaging Collateral Ventilation in Patients With Advanced Chronic Obstructive Pulmonary Disease: Relative Sensitivity of (3) He and (129) Xe MRI&lt;/title&gt;&lt;secondary-title&gt;J Magn Reson Imaging&lt;/secondary-title&gt;&lt;alt-title&gt;Journal of magnetic resonance imaging : JMRI&lt;/alt-title&gt;&lt;/titles&gt;&lt;periodical&gt;&lt;full-title&gt;Journal of Magnetic Resonance Imaging&lt;/full-title&gt;&lt;abbr-1&gt;J. Magn. Reson. Imaging&lt;/abbr-1&gt;&lt;abbr-2&gt;J Magn Reson Imaging&lt;/abbr-2&gt;&lt;/periodical&gt;&lt;pages&gt;1195-1197&lt;/pages&gt;&lt;volume&gt;49&lt;/volume&gt;&lt;number&gt;4&lt;/number&gt;&lt;edition&gt;2018/09/30&lt;/edition&gt;&lt;dates&gt;&lt;year&gt;2019&lt;/year&gt;&lt;pub-dates&gt;&lt;date&gt;Apr&lt;/date&gt;&lt;/pub-dates&gt;&lt;/dates&gt;&lt;isbn&gt;1522-2586 (Electronic)&amp;#xD;1053-1807 (Linking)&lt;/isbn&gt;&lt;accession-num&gt;30267553&lt;/accession-num&gt;&lt;urls&gt;&lt;related-urls&gt;&lt;url&gt;https://www.ncbi.nlm.nih.gov/pubmed/30267553&lt;/url&gt;&lt;/related-urls&gt;&lt;/urls&gt;&lt;electronic-resource-num&gt;10.1002/jmri.26273&lt;/electronic-resource-num&gt;&lt;remote-database-provider&gt;NLM&lt;/remote-database-provider&gt;&lt;language&gt;eng&lt;/language&gt;&lt;/record&gt;&lt;/Cite&gt;&lt;/EndNote&gt;</w:instrText>
      </w:r>
      <w:r w:rsidR="00D80F37">
        <w:fldChar w:fldCharType="separate"/>
      </w:r>
      <w:r w:rsidR="00B86FC1">
        <w:rPr>
          <w:noProof/>
        </w:rPr>
        <w:t>[270]</w:t>
      </w:r>
      <w:r w:rsidR="00D80F37">
        <w:fldChar w:fldCharType="end"/>
      </w:r>
      <w:r>
        <w:t>, as opposed to the typical features of mucus plugging seen in CF. Complete airway blockage due to mucus plugs would prevent all gases passing to distal airways, and diffusivity of either gas would be less of a factor. This may explain why the distribution of the two gases appears more comparable in CF</w:t>
      </w:r>
      <w:r w:rsidR="00D80F37">
        <w:t xml:space="preserve"> where collateral pathways are less expected</w:t>
      </w:r>
      <w:r>
        <w:t xml:space="preserve">. </w:t>
      </w:r>
    </w:p>
    <w:p w14:paraId="0513BC80" w14:textId="11D4FA55" w:rsidR="005D1F25" w:rsidRDefault="005D1F25" w:rsidP="006717E0"/>
    <w:p w14:paraId="6B253383" w14:textId="77777777" w:rsidR="00581EE5" w:rsidRDefault="00581EE5">
      <w:pPr>
        <w:spacing w:line="240" w:lineRule="auto"/>
        <w:ind w:right="0"/>
        <w:jc w:val="left"/>
        <w:rPr>
          <w:rFonts w:asciiTheme="majorHAnsi" w:eastAsiaTheme="majorEastAsia" w:hAnsiTheme="majorHAnsi" w:cstheme="majorBidi"/>
          <w:b/>
          <w:bCs/>
          <w:color w:val="000000" w:themeColor="text1"/>
        </w:rPr>
      </w:pPr>
      <w:bookmarkStart w:id="312" w:name="_Ref21869973"/>
      <w:bookmarkStart w:id="313" w:name="_Ref21869978"/>
      <w:bookmarkStart w:id="314" w:name="_Ref21869982"/>
      <w:r>
        <w:br w:type="page"/>
      </w:r>
    </w:p>
    <w:p w14:paraId="0D94B0B4" w14:textId="719B3AA1" w:rsidR="00D44280" w:rsidRDefault="00D44280" w:rsidP="006717E0">
      <w:pPr>
        <w:pStyle w:val="Heading3"/>
      </w:pPr>
      <w:bookmarkStart w:id="315" w:name="_Toc27382899"/>
      <w:r>
        <w:lastRenderedPageBreak/>
        <w:t xml:space="preserve">The potential of </w:t>
      </w:r>
      <w:r w:rsidR="005E6BBB">
        <w:rPr>
          <w:vertAlign w:val="superscript"/>
        </w:rPr>
        <w:t>129</w:t>
      </w:r>
      <w:r w:rsidR="005E6BBB">
        <w:t>Xe</w:t>
      </w:r>
      <w:r w:rsidR="00D23EC2">
        <w:t xml:space="preserve"> and </w:t>
      </w:r>
      <w:r w:rsidR="009F2E7D">
        <w:rPr>
          <w:vertAlign w:val="superscript"/>
        </w:rPr>
        <w:t>1</w:t>
      </w:r>
      <w:r w:rsidR="009F2E7D">
        <w:t>H</w:t>
      </w:r>
      <w:r>
        <w:t xml:space="preserve"> MRI to assess early lung disease</w:t>
      </w:r>
      <w:bookmarkEnd w:id="312"/>
      <w:bookmarkEnd w:id="313"/>
      <w:bookmarkEnd w:id="314"/>
      <w:bookmarkEnd w:id="315"/>
    </w:p>
    <w:p w14:paraId="365E099E" w14:textId="77777777" w:rsidR="00D23EC2" w:rsidRDefault="00D23EC2" w:rsidP="006717E0"/>
    <w:p w14:paraId="50A3B89B" w14:textId="3DE642D4" w:rsidR="00D23EC2" w:rsidRDefault="00D23EC2" w:rsidP="006717E0">
      <w:r>
        <w:t xml:space="preserve">In order to fully transition from </w:t>
      </w:r>
      <w:r w:rsidR="005E6BBB">
        <w:rPr>
          <w:vertAlign w:val="superscript"/>
        </w:rPr>
        <w:t>3</w:t>
      </w:r>
      <w:r w:rsidR="005E6BBB">
        <w:t>He</w:t>
      </w:r>
      <w:r>
        <w:t xml:space="preserve"> to </w:t>
      </w:r>
      <w:r w:rsidR="005E6BBB">
        <w:rPr>
          <w:vertAlign w:val="superscript"/>
        </w:rPr>
        <w:t>129</w:t>
      </w:r>
      <w:r w:rsidR="005E6BBB">
        <w:t>Xe</w:t>
      </w:r>
      <w:r>
        <w:t xml:space="preserve"> imaging</w:t>
      </w:r>
      <w:r w:rsidR="00D80F37">
        <w:t>,</w:t>
      </w:r>
      <w:r>
        <w:t xml:space="preserve"> the sensitivity of </w:t>
      </w:r>
      <w:r w:rsidR="005E6BBB">
        <w:rPr>
          <w:vertAlign w:val="superscript"/>
        </w:rPr>
        <w:t>129</w:t>
      </w:r>
      <w:r w:rsidR="005E6BBB">
        <w:t>Xe</w:t>
      </w:r>
      <w:r>
        <w:t xml:space="preserve"> to detect early lung disease </w:t>
      </w:r>
      <w:r w:rsidR="00341453">
        <w:t xml:space="preserve">ideally </w:t>
      </w:r>
      <w:r>
        <w:t xml:space="preserve">needs to be </w:t>
      </w:r>
      <w:r w:rsidR="00D80F37">
        <w:t xml:space="preserve">shown to be </w:t>
      </w:r>
      <w:r w:rsidR="00A71434">
        <w:t>comparable</w:t>
      </w:r>
      <w:r w:rsidR="00341453">
        <w:t xml:space="preserve"> to that of </w:t>
      </w:r>
      <w:r w:rsidR="005E6BBB">
        <w:rPr>
          <w:vertAlign w:val="superscript"/>
        </w:rPr>
        <w:t>3</w:t>
      </w:r>
      <w:r w:rsidR="005E6BBB">
        <w:t>He</w:t>
      </w:r>
      <w:r w:rsidR="00341453">
        <w:t xml:space="preserve"> </w:t>
      </w:r>
      <w:r w:rsidR="00341453">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rsidR="00341453">
        <w:fldChar w:fldCharType="separate"/>
      </w:r>
      <w:r w:rsidR="00B86FC1">
        <w:rPr>
          <w:noProof/>
        </w:rPr>
        <w:t>[105]</w:t>
      </w:r>
      <w:r w:rsidR="00341453">
        <w:fldChar w:fldCharType="end"/>
      </w:r>
      <w:r>
        <w:t>.</w:t>
      </w:r>
      <w:r w:rsidR="00A71434">
        <w:t xml:space="preserve"> </w:t>
      </w:r>
      <w:r w:rsidR="001E1DD7">
        <w:t>I</w:t>
      </w:r>
      <w:r w:rsidR="00A71434">
        <w:t xml:space="preserve">n a </w:t>
      </w:r>
      <w:r w:rsidR="001E1DD7">
        <w:t>group</w:t>
      </w:r>
      <w:r w:rsidR="00A71434">
        <w:t xml:space="preserve"> of</w:t>
      </w:r>
      <w:r>
        <w:t xml:space="preserve"> </w:t>
      </w:r>
      <w:r w:rsidR="00A71434">
        <w:t xml:space="preserve">children and adults with normal </w:t>
      </w:r>
      <w:r w:rsidR="00DF2511">
        <w:t>FEV</w:t>
      </w:r>
      <w:r w:rsidR="00DF2511">
        <w:rPr>
          <w:vertAlign w:val="subscript"/>
        </w:rPr>
        <w:t>1</w:t>
      </w:r>
      <w:r w:rsidR="00A71434">
        <w:t>,</w:t>
      </w:r>
      <w:r w:rsidR="001E1DD7">
        <w:t xml:space="preserve"> the data presented in this chapter shows</w:t>
      </w:r>
      <w:r w:rsidR="00A71434">
        <w:t xml:space="preserve"> that </w:t>
      </w:r>
      <w:r w:rsidR="005E6BBB">
        <w:rPr>
          <w:vertAlign w:val="superscript"/>
        </w:rPr>
        <w:t>129</w:t>
      </w:r>
      <w:r w:rsidR="005E6BBB">
        <w:t>Xe</w:t>
      </w:r>
      <w:r w:rsidR="00A71434">
        <w:t xml:space="preserve"> </w:t>
      </w:r>
      <w:r w:rsidR="001E1DD7">
        <w:t>MRI</w:t>
      </w:r>
      <w:r w:rsidR="00A71434">
        <w:t xml:space="preserve"> </w:t>
      </w:r>
      <w:r w:rsidR="001E1DD7">
        <w:t xml:space="preserve">detects </w:t>
      </w:r>
      <w:r w:rsidR="00A71434">
        <w:t xml:space="preserve">ventilation defects in all </w:t>
      </w:r>
      <w:r w:rsidR="001E1DD7">
        <w:t>the patients</w:t>
      </w:r>
      <w:r w:rsidR="00A71434">
        <w:t xml:space="preserve"> assessed</w:t>
      </w:r>
      <w:r w:rsidR="001E1DD7">
        <w:t>.</w:t>
      </w:r>
      <w:r w:rsidR="00A71434">
        <w:t xml:space="preserve"> VDP for the </w:t>
      </w:r>
      <w:r w:rsidR="00083433">
        <w:t xml:space="preserve">CF </w:t>
      </w:r>
      <w:r w:rsidR="00A71434">
        <w:t xml:space="preserve">group was </w:t>
      </w:r>
      <w:r w:rsidR="001E1DD7">
        <w:t xml:space="preserve">also </w:t>
      </w:r>
      <w:r w:rsidR="00A71434">
        <w:t xml:space="preserve">significantly higher than VDP calculated from a </w:t>
      </w:r>
      <w:r w:rsidR="001E1DD7">
        <w:t>group</w:t>
      </w:r>
      <w:r w:rsidR="00083433">
        <w:t xml:space="preserve"> of healthy volunteer children. This is</w:t>
      </w:r>
      <w:r w:rsidR="00A71434">
        <w:t xml:space="preserve"> a finding that has also been reported by other groups</w:t>
      </w:r>
      <w:r w:rsidR="001E1DD7">
        <w:t xml:space="preserve"> </w:t>
      </w:r>
      <w:r w:rsidR="001E1DD7">
        <w:fldChar w:fldCharType="begin">
          <w:fldData xml:space="preserve">PEVuZE5vdGU+PENpdGU+PEF1dGhvcj5UaG9tZW48L0F1dGhvcj48WWVhcj4yMDE3PC9ZZWFyPjxS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</w:fldData>
        </w:fldChar>
      </w:r>
      <w:r w:rsidR="00B86FC1">
        <w:instrText xml:space="preserve"> ADDIN EN.CITE </w:instrText>
      </w:r>
      <w:r w:rsidR="00B86FC1">
        <w:fldChar w:fldCharType="begin">
          <w:fldData xml:space="preserve">PEVuZE5vdGU+PENpdGU+PEF1dGhvcj5UaG9tZW48L0F1dGhvcj48WWVhcj4yMDE3PC9ZZWFyPjxS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</w:fldData>
        </w:fldChar>
      </w:r>
      <w:r w:rsidR="00B86FC1">
        <w:instrText xml:space="preserve"> ADDIN EN.CITE.DATA </w:instrText>
      </w:r>
      <w:r w:rsidR="00B86FC1">
        <w:fldChar w:fldCharType="end"/>
      </w:r>
      <w:r w:rsidR="001E1DD7">
        <w:fldChar w:fldCharType="separate"/>
      </w:r>
      <w:r w:rsidR="00B86FC1">
        <w:rPr>
          <w:noProof/>
        </w:rPr>
        <w:t>[247]</w:t>
      </w:r>
      <w:r w:rsidR="001E1DD7">
        <w:fldChar w:fldCharType="end"/>
      </w:r>
      <w:r w:rsidR="00A71434">
        <w:t xml:space="preserve">. </w:t>
      </w:r>
      <w:r w:rsidR="000D488B">
        <w:t xml:space="preserve">Also, eight of these patients (54%) had an LCI within the normal range, despite the presence of ventilation defects. This is a similar proportion of patients to that reported in the </w:t>
      </w:r>
      <w:r w:rsidR="005E6BBB">
        <w:rPr>
          <w:vertAlign w:val="superscript"/>
        </w:rPr>
        <w:t>3</w:t>
      </w:r>
      <w:r w:rsidR="005E6BBB">
        <w:t>He</w:t>
      </w:r>
      <w:r w:rsidR="000D488B">
        <w:t xml:space="preserve"> MRI sensitivity study</w:t>
      </w:r>
      <w:r w:rsidR="00083433">
        <w:t xml:space="preserve"> previously published by our research group</w:t>
      </w:r>
      <w:r w:rsidR="000D488B">
        <w:t xml:space="preserve"> </w:t>
      </w:r>
      <w:r w:rsidR="000D488B">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rsidR="000D488B">
        <w:fldChar w:fldCharType="separate"/>
      </w:r>
      <w:r w:rsidR="00B86FC1">
        <w:rPr>
          <w:noProof/>
        </w:rPr>
        <w:t>[105]</w:t>
      </w:r>
      <w:r w:rsidR="000D488B">
        <w:fldChar w:fldCharType="end"/>
      </w:r>
      <w:r w:rsidR="000D488B">
        <w:t xml:space="preserve">. </w:t>
      </w:r>
      <w:r w:rsidR="001E1DD7">
        <w:t>I</w:t>
      </w:r>
      <w:r w:rsidR="00A71434">
        <w:t>n addition to the work previously published</w:t>
      </w:r>
      <w:r w:rsidR="000D488B">
        <w:t xml:space="preserve"> by Thomen </w:t>
      </w:r>
      <w:r w:rsidR="00564288">
        <w:rPr>
          <w:i/>
        </w:rPr>
        <w:t>et al</w:t>
      </w:r>
      <w:r w:rsidR="000D488B">
        <w:t xml:space="preserve"> </w:t>
      </w:r>
      <w:r w:rsidR="000D488B">
        <w:fldChar w:fldCharType="begin">
          <w:fldData xml:space="preserve">PEVuZE5vdGU+PENpdGU+PEF1dGhvcj5UaG9tZW48L0F1dGhvcj48WWVhcj4yMDE3PC9ZZWFyPjxS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</w:fldData>
        </w:fldChar>
      </w:r>
      <w:r w:rsidR="00B86FC1">
        <w:instrText xml:space="preserve"> ADDIN EN.CITE </w:instrText>
      </w:r>
      <w:r w:rsidR="00B86FC1">
        <w:fldChar w:fldCharType="begin">
          <w:fldData xml:space="preserve">PEVuZE5vdGU+PENpdGU+PEF1dGhvcj5UaG9tZW48L0F1dGhvcj48WWVhcj4yMDE3PC9ZZWFyPjxS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</w:fldData>
        </w:fldChar>
      </w:r>
      <w:r w:rsidR="00B86FC1">
        <w:instrText xml:space="preserve"> ADDIN EN.CITE.DATA </w:instrText>
      </w:r>
      <w:r w:rsidR="00B86FC1">
        <w:fldChar w:fldCharType="end"/>
      </w:r>
      <w:r w:rsidR="000D488B">
        <w:fldChar w:fldCharType="separate"/>
      </w:r>
      <w:r w:rsidR="00B86FC1">
        <w:rPr>
          <w:noProof/>
        </w:rPr>
        <w:t>[247]</w:t>
      </w:r>
      <w:r w:rsidR="000D488B">
        <w:fldChar w:fldCharType="end"/>
      </w:r>
      <w:r w:rsidR="001E1DD7">
        <w:t>, this illustrates</w:t>
      </w:r>
      <w:r w:rsidR="00A71434">
        <w:t xml:space="preserve"> the role</w:t>
      </w:r>
      <w:r w:rsidR="001E1DD7">
        <w:t xml:space="preserve"> of </w:t>
      </w:r>
      <w:r w:rsidR="005E6BBB">
        <w:rPr>
          <w:vertAlign w:val="superscript"/>
        </w:rPr>
        <w:t>129</w:t>
      </w:r>
      <w:r w:rsidR="005E6BBB">
        <w:t>Xe</w:t>
      </w:r>
      <w:r w:rsidR="001E1DD7">
        <w:t xml:space="preserve"> MRI</w:t>
      </w:r>
      <w:r w:rsidR="00A71434">
        <w:t xml:space="preserve"> in identifying regional lung abnormalities in patients wi</w:t>
      </w:r>
      <w:r w:rsidR="001E1DD7">
        <w:t xml:space="preserve">th sub-clinical CF lung disease. </w:t>
      </w:r>
    </w:p>
    <w:p w14:paraId="4E9E1BBC" w14:textId="77777777" w:rsidR="00A71434" w:rsidRDefault="00A71434" w:rsidP="006717E0"/>
    <w:p w14:paraId="2E4BDA29" w14:textId="04CBD624" w:rsidR="00F7749D" w:rsidRDefault="00A71434" w:rsidP="006717E0">
      <w:r>
        <w:t xml:space="preserve">Functional assessment of </w:t>
      </w:r>
      <w:r w:rsidR="005E6BBB">
        <w:rPr>
          <w:vertAlign w:val="superscript"/>
        </w:rPr>
        <w:t>129</w:t>
      </w:r>
      <w:r w:rsidR="005E6BBB">
        <w:t>Xe</w:t>
      </w:r>
      <w:r>
        <w:t xml:space="preserve"> </w:t>
      </w:r>
      <w:r w:rsidR="00083433">
        <w:t xml:space="preserve">(and </w:t>
      </w:r>
      <w:r w:rsidR="005E6BBB">
        <w:rPr>
          <w:vertAlign w:val="superscript"/>
        </w:rPr>
        <w:t>3</w:t>
      </w:r>
      <w:r w:rsidR="005E6BBB">
        <w:t>He</w:t>
      </w:r>
      <w:r w:rsidR="00083433">
        <w:t xml:space="preserve">) </w:t>
      </w:r>
      <w:r>
        <w:t>ventilation imaging is strengthened if corresponding imaging of structural abnormalities can be acquired</w:t>
      </w:r>
      <w:r w:rsidR="0086187E">
        <w:t xml:space="preserve"> </w:t>
      </w:r>
      <w:r w:rsidR="0086187E">
        <w:fldChar w:fldCharType="begin">
          <w:fldData xml:space="preserve">PEVuZE5vdGU+PENpdGU+PEF1dGhvcj5XaWVscHV0ejwvQXV0aG9yPjxZZWFyPjIwMTc8L1llYXI+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</w:fldData>
        </w:fldChar>
      </w:r>
      <w:r w:rsidR="00B86FC1">
        <w:instrText xml:space="preserve"> ADDIN EN.CITE </w:instrText>
      </w:r>
      <w:r w:rsidR="00B86FC1">
        <w:fldChar w:fldCharType="begin">
          <w:fldData xml:space="preserve">PEVuZE5vdGU+PENpdGU+PEF1dGhvcj5XaWVscHV0ejwvQXV0aG9yPjxZZWFyPjIwMTc8L1llYXI+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</w:fldData>
        </w:fldChar>
      </w:r>
      <w:r w:rsidR="00B86FC1">
        <w:instrText xml:space="preserve"> ADDIN EN.CITE.DATA </w:instrText>
      </w:r>
      <w:r w:rsidR="00B86FC1">
        <w:fldChar w:fldCharType="end"/>
      </w:r>
      <w:r w:rsidR="0086187E">
        <w:fldChar w:fldCharType="separate"/>
      </w:r>
      <w:r w:rsidR="00B86FC1">
        <w:rPr>
          <w:noProof/>
        </w:rPr>
        <w:t>[265]</w:t>
      </w:r>
      <w:r w:rsidR="0086187E">
        <w:fldChar w:fldCharType="end"/>
      </w:r>
      <w:r>
        <w:t xml:space="preserve">. </w:t>
      </w:r>
      <w:r w:rsidR="009F2E7D">
        <w:rPr>
          <w:vertAlign w:val="superscript"/>
        </w:rPr>
        <w:t>1</w:t>
      </w:r>
      <w:r w:rsidR="009F2E7D">
        <w:t>H</w:t>
      </w:r>
      <w:r>
        <w:t xml:space="preserve"> MRI has gained considerable interest in recent years, with numerous sequences available to assess a variety of different pathophysiology</w:t>
      </w:r>
      <w:r w:rsidR="0086187E">
        <w:t xml:space="preserve"> </w:t>
      </w:r>
      <w:r w:rsidR="0030155F">
        <w:fldChar w:fldCharType="begin">
          <w:fldData xml:space="preserve">PEVuZE5vdGU+PENpdGU+PEF1dGhvcj5XaWVscHV0ejwvQXV0aG9yPjxZZWFyPjIwMTg8L1llYXI+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</w:fldData>
        </w:fldChar>
      </w:r>
      <w:r w:rsidR="00B86FC1">
        <w:instrText xml:space="preserve"> ADDIN EN.CITE </w:instrText>
      </w:r>
      <w:r w:rsidR="00B86FC1">
        <w:fldChar w:fldCharType="begin">
          <w:fldData xml:space="preserve">PEVuZE5vdGU+PENpdGU+PEF1dGhvcj5XaWVscHV0ejwvQXV0aG9yPjxZZWFyPjIwMTg8L1llYXI+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</w:fldData>
        </w:fldChar>
      </w:r>
      <w:r w:rsidR="00B86FC1">
        <w:instrText xml:space="preserve"> ADDIN EN.CITE.DATA </w:instrText>
      </w:r>
      <w:r w:rsidR="00B86FC1">
        <w:fldChar w:fldCharType="end"/>
      </w:r>
      <w:r w:rsidR="0030155F">
        <w:fldChar w:fldCharType="separate"/>
      </w:r>
      <w:r w:rsidR="00B86FC1">
        <w:rPr>
          <w:noProof/>
        </w:rPr>
        <w:t>[190]</w:t>
      </w:r>
      <w:r w:rsidR="0030155F">
        <w:fldChar w:fldCharType="end"/>
      </w:r>
      <w:r>
        <w:t xml:space="preserve">. </w:t>
      </w:r>
      <w:r w:rsidR="0030155F">
        <w:t>In particular,</w:t>
      </w:r>
      <w:r>
        <w:t xml:space="preserve"> </w:t>
      </w:r>
      <w:r w:rsidR="009F2E7D">
        <w:rPr>
          <w:vertAlign w:val="superscript"/>
        </w:rPr>
        <w:t>1</w:t>
      </w:r>
      <w:r w:rsidR="009F2E7D">
        <w:t>H</w:t>
      </w:r>
      <w:r>
        <w:t xml:space="preserve"> MRI </w:t>
      </w:r>
      <w:r w:rsidR="0030155F">
        <w:t xml:space="preserve">UTE sequences </w:t>
      </w:r>
      <w:r>
        <w:t>ha</w:t>
      </w:r>
      <w:r w:rsidR="0030155F">
        <w:t>ve</w:t>
      </w:r>
      <w:r>
        <w:t xml:space="preserve"> been reported at sub-millimetre resolutions, producing images that are </w:t>
      </w:r>
      <w:r w:rsidR="00083433">
        <w:t xml:space="preserve">mostly </w:t>
      </w:r>
      <w:r>
        <w:t>comparable to CT and that are sensitive to early lung disease in very young children with CF</w:t>
      </w:r>
      <w:r w:rsidR="0030155F">
        <w:t xml:space="preserve"> </w:t>
      </w:r>
      <w:r w:rsidR="001314AF">
        <w:fldChar w:fldCharType="begin">
          <w:fldData xml:space="preserve">PEVuZE5vdGU+PENpdGU+PEF1dGhvcj5Ub3JyZXM8L0F1dGhvcj48WWVhcj4yMDE5PC9ZZWFyPjxS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</w:fldData>
        </w:fldChar>
      </w:r>
      <w:r w:rsidR="00B86FC1">
        <w:instrText xml:space="preserve"> ADDIN EN.CITE </w:instrText>
      </w:r>
      <w:r w:rsidR="00B86FC1">
        <w:fldChar w:fldCharType="begin">
          <w:fldData xml:space="preserve">PEVuZE5vdGU+PENpdGU+PEF1dGhvcj5Ub3JyZXM8L0F1dGhvcj48WWVhcj4yMDE5PC9ZZWFyPjxS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</w:fldData>
        </w:fldChar>
      </w:r>
      <w:r w:rsidR="00B86FC1">
        <w:instrText xml:space="preserve"> ADDIN EN.CITE.DATA </w:instrText>
      </w:r>
      <w:r w:rsidR="00B86FC1">
        <w:fldChar w:fldCharType="end"/>
      </w:r>
      <w:r w:rsidR="001314AF">
        <w:fldChar w:fldCharType="separate"/>
      </w:r>
      <w:r w:rsidR="00B86FC1">
        <w:rPr>
          <w:noProof/>
        </w:rPr>
        <w:t>[194-197, 288]</w:t>
      </w:r>
      <w:r w:rsidR="001314AF">
        <w:fldChar w:fldCharType="end"/>
      </w:r>
      <w:r>
        <w:t xml:space="preserve">. The true sensitivity of UTE to detect early lung disease is not </w:t>
      </w:r>
      <w:r w:rsidR="00045A69">
        <w:t xml:space="preserve">fully understood, but encouraging correlations between </w:t>
      </w:r>
      <w:r w:rsidR="009F2E7D">
        <w:rPr>
          <w:vertAlign w:val="superscript"/>
        </w:rPr>
        <w:t>1</w:t>
      </w:r>
      <w:r w:rsidR="009F2E7D">
        <w:t>H</w:t>
      </w:r>
      <w:r w:rsidR="00045A69">
        <w:t xml:space="preserve"> UTE MRI and CT </w:t>
      </w:r>
      <w:r w:rsidR="007F34AC">
        <w:t xml:space="preserve">lung abnormality scores </w:t>
      </w:r>
      <w:r w:rsidR="00045A69">
        <w:t xml:space="preserve">have been reported </w:t>
      </w:r>
      <w:r w:rsidR="00045A69">
        <w:fldChar w:fldCharType="begin">
          <w:fldData xml:space="preserve">PEVuZE5vdGU+PENpdGU+PEF1dGhvcj5Sb2FjaDwvQXV0aG9yPjxZZWFyPjIwMTY8L1llYXI+PFJl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</w:fldData>
        </w:fldChar>
      </w:r>
      <w:r w:rsidR="00B86FC1">
        <w:instrText xml:space="preserve"> ADDIN EN.CITE </w:instrText>
      </w:r>
      <w:r w:rsidR="00B86FC1">
        <w:fldChar w:fldCharType="begin">
          <w:fldData xml:space="preserve">PEVuZE5vdGU+PENpdGU+PEF1dGhvcj5Sb2FjaDwvQXV0aG9yPjxZZWFyPjIwMTY8L1llYXI+PFJl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</w:fldData>
        </w:fldChar>
      </w:r>
      <w:r w:rsidR="00B86FC1">
        <w:instrText xml:space="preserve"> ADDIN EN.CITE.DATA </w:instrText>
      </w:r>
      <w:r w:rsidR="00B86FC1">
        <w:fldChar w:fldCharType="end"/>
      </w:r>
      <w:r w:rsidR="00045A69">
        <w:fldChar w:fldCharType="separate"/>
      </w:r>
      <w:r w:rsidR="00B86FC1">
        <w:rPr>
          <w:noProof/>
        </w:rPr>
        <w:t>[196]</w:t>
      </w:r>
      <w:r w:rsidR="00045A69">
        <w:fldChar w:fldCharType="end"/>
      </w:r>
      <w:r>
        <w:t xml:space="preserve">. </w:t>
      </w:r>
      <w:r w:rsidR="007F34AC">
        <w:t>In the data presented in this chapter,</w:t>
      </w:r>
      <w:r>
        <w:t xml:space="preserve"> the </w:t>
      </w:r>
      <w:r w:rsidR="00376587">
        <w:t>potential</w:t>
      </w:r>
      <w:r>
        <w:t xml:space="preserve"> of </w:t>
      </w:r>
      <w:r w:rsidR="009F2E7D">
        <w:rPr>
          <w:vertAlign w:val="superscript"/>
        </w:rPr>
        <w:t>1</w:t>
      </w:r>
      <w:r w:rsidR="009F2E7D">
        <w:t>H</w:t>
      </w:r>
      <w:r w:rsidR="007F34AC">
        <w:t xml:space="preserve"> </w:t>
      </w:r>
      <w:r>
        <w:t xml:space="preserve">UTE </w:t>
      </w:r>
      <w:r w:rsidR="007F34AC">
        <w:t>MRI (</w:t>
      </w:r>
      <w:r>
        <w:t xml:space="preserve">as </w:t>
      </w:r>
      <w:r w:rsidR="007F34AC">
        <w:t xml:space="preserve">a </w:t>
      </w:r>
      <w:r>
        <w:t>free-breathing methodology</w:t>
      </w:r>
      <w:r w:rsidR="007F34AC">
        <w:t>)</w:t>
      </w:r>
      <w:r>
        <w:t xml:space="preserve"> and </w:t>
      </w:r>
      <w:r w:rsidR="009F2E7D">
        <w:rPr>
          <w:vertAlign w:val="superscript"/>
        </w:rPr>
        <w:t>1</w:t>
      </w:r>
      <w:r w:rsidR="009F2E7D">
        <w:t>H</w:t>
      </w:r>
      <w:r w:rsidR="007F34AC">
        <w:t xml:space="preserve"> </w:t>
      </w:r>
      <w:r>
        <w:t>expiratory 3D SPGR</w:t>
      </w:r>
      <w:r w:rsidR="007F34AC">
        <w:t xml:space="preserve"> MRI</w:t>
      </w:r>
      <w:r>
        <w:t xml:space="preserve"> at approximately RV </w:t>
      </w:r>
      <w:r w:rsidR="007F34AC">
        <w:t>(breath-hold</w:t>
      </w:r>
      <w:r w:rsidR="00083433">
        <w:t xml:space="preserve"> method</w:t>
      </w:r>
      <w:r w:rsidR="007F34AC">
        <w:t>)</w:t>
      </w:r>
      <w:r w:rsidR="00083433">
        <w:t>,</w:t>
      </w:r>
      <w:r w:rsidR="00376587">
        <w:t xml:space="preserve"> is shown</w:t>
      </w:r>
      <w:r w:rsidR="007F34AC">
        <w:t xml:space="preserve"> </w:t>
      </w:r>
      <w:r>
        <w:t xml:space="preserve">to detect early lung disease. In these patients with normal </w:t>
      </w:r>
      <w:r w:rsidR="00DF2511">
        <w:t>FEV</w:t>
      </w:r>
      <w:r w:rsidR="00DF2511">
        <w:rPr>
          <w:vertAlign w:val="subscript"/>
        </w:rPr>
        <w:t>1</w:t>
      </w:r>
      <w:r>
        <w:t xml:space="preserve"> and even for </w:t>
      </w:r>
      <w:r w:rsidR="00083433">
        <w:t>those</w:t>
      </w:r>
      <w:r>
        <w:t xml:space="preserve"> with normal LCI, </w:t>
      </w:r>
      <w:r w:rsidR="009F2E7D">
        <w:rPr>
          <w:vertAlign w:val="superscript"/>
        </w:rPr>
        <w:t>1</w:t>
      </w:r>
      <w:r w:rsidR="009F2E7D">
        <w:t>H</w:t>
      </w:r>
      <w:r>
        <w:t xml:space="preserve"> MRI was sensitive at detecting abnormalities. The degree of signal heterogeneity evident at RV on 3D SPGR </w:t>
      </w:r>
      <w:r w:rsidR="009F2E7D">
        <w:rPr>
          <w:vertAlign w:val="superscript"/>
        </w:rPr>
        <w:t>1</w:t>
      </w:r>
      <w:r w:rsidR="009F2E7D">
        <w:t>H</w:t>
      </w:r>
      <w:r>
        <w:t xml:space="preserve"> MRI in 71% of patients</w:t>
      </w:r>
      <w:r w:rsidR="00376587">
        <w:t>,</w:t>
      </w:r>
      <w:r>
        <w:t xml:space="preserve"> </w:t>
      </w:r>
      <w:r w:rsidR="00376587">
        <w:t>shows</w:t>
      </w:r>
      <w:r>
        <w:t xml:space="preserve"> the ability to detect gas trapping as a key feature of early lung disease during a short </w:t>
      </w:r>
      <w:r w:rsidR="00376587">
        <w:t xml:space="preserve">(8-10 seconds) </w:t>
      </w:r>
      <w:r>
        <w:t xml:space="preserve">breath-hold sequence. In this </w:t>
      </w:r>
      <w:r w:rsidR="00376587">
        <w:t>group of patients</w:t>
      </w:r>
      <w:r>
        <w:t xml:space="preserve">, </w:t>
      </w:r>
      <w:r w:rsidR="00376587">
        <w:t>it was possible</w:t>
      </w:r>
      <w:r>
        <w:t xml:space="preserve"> to detect one or more other structural abnormalities in 57% of patients, with the most frequent abnormality detected being collapse or consolidation in 50% of patients.</w:t>
      </w:r>
      <w:r w:rsidR="00376587">
        <w:t xml:space="preserve"> </w:t>
      </w:r>
    </w:p>
    <w:p w14:paraId="40C23F4C" w14:textId="77777777" w:rsidR="00F7749D" w:rsidRDefault="00F7749D" w:rsidP="006717E0"/>
    <w:p w14:paraId="21C94A69" w14:textId="34118DE0" w:rsidR="007D0C31" w:rsidRDefault="00844CBD" w:rsidP="006717E0">
      <w:r>
        <w:t>These findings are</w:t>
      </w:r>
      <w:r w:rsidR="00F7749D">
        <w:t xml:space="preserve"> in part</w:t>
      </w:r>
      <w:r>
        <w:t xml:space="preserve"> in contrast to previously reported results</w:t>
      </w:r>
      <w:r w:rsidR="00F7749D">
        <w:t>,</w:t>
      </w:r>
      <w:r>
        <w:t xml:space="preserve"> which showed that </w:t>
      </w:r>
      <w:r w:rsidR="00CD586C">
        <w:t>bronchial wall thickening/</w:t>
      </w:r>
      <w:r>
        <w:t xml:space="preserve">bronchiectasis was evident in 93% of young children (&lt;1 year) using </w:t>
      </w:r>
      <w:r w:rsidR="009F2E7D">
        <w:rPr>
          <w:vertAlign w:val="superscript"/>
        </w:rPr>
        <w:t>1</w:t>
      </w:r>
      <w:r w:rsidR="009F2E7D">
        <w:t>H</w:t>
      </w:r>
      <w:r>
        <w:t xml:space="preserve"> MRI sequences </w:t>
      </w:r>
      <w:r>
        <w:fldChar w:fldCharType="begin">
          <w:fldData xml:space="preserve">PEVuZE5vdGU+PENpdGU+PEF1dGhvcj5XaWVscHV0ejwvQXV0aG9yPjxZZWFyPjIwMTQ8L1llYXI+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k1Ni02NTwv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</w:fldData>
        </w:fldChar>
      </w:r>
      <w:r w:rsidR="00B86FC1">
        <w:instrText xml:space="preserve"> ADDIN EN.CITE </w:instrText>
      </w:r>
      <w:r w:rsidR="00B86FC1">
        <w:fldChar w:fldCharType="begin">
          <w:fldData xml:space="preserve">PEVuZE5vdGU+PENpdGU+PEF1dGhvcj5XaWVscHV0ejwvQXV0aG9yPjxZZWFyPjIwMTQ8L1llYXI+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k1Ni02NTwv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</w:fldData>
        </w:fldChar>
      </w:r>
      <w:r w:rsidR="00B86FC1">
        <w:instrText xml:space="preserve"> ADDIN EN.CITE.DATA </w:instrText>
      </w:r>
      <w:r w:rsidR="00B86FC1">
        <w:fldChar w:fldCharType="end"/>
      </w:r>
      <w:r>
        <w:fldChar w:fldCharType="separate"/>
      </w:r>
      <w:r w:rsidR="00B86FC1">
        <w:rPr>
          <w:noProof/>
        </w:rPr>
        <w:t>[192]</w:t>
      </w:r>
      <w:r>
        <w:fldChar w:fldCharType="end"/>
      </w:r>
      <w:r w:rsidR="00CD586C">
        <w:t xml:space="preserve"> and 97% in a similar study by the same research group </w:t>
      </w:r>
      <w:r w:rsidR="00CD586C">
        <w:fldChar w:fldCharType="begin">
          <w:fldData xml:space="preserve">PEVuZE5vdGU+PENpdGU+PEF1dGhvcj5TdGFobDwvQXV0aG9yPjxZZWFyPjIwMTc8L1llYXI+PFJl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hbHQtcGVyaW9kaWNh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</w:fldData>
        </w:fldChar>
      </w:r>
      <w:r w:rsidR="00B86FC1">
        <w:instrText xml:space="preserve"> ADDIN EN.CITE </w:instrText>
      </w:r>
      <w:r w:rsidR="00B86FC1">
        <w:fldChar w:fldCharType="begin">
          <w:fldData xml:space="preserve">PEVuZE5vdGU+PENpdGU+PEF1dGhvcj5TdGFobDwvQXV0aG9yPjxZZWFyPjIwMTc8L1llYXI+PFJl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hbHQtcGVyaW9kaWNh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</w:fldData>
        </w:fldChar>
      </w:r>
      <w:r w:rsidR="00B86FC1">
        <w:instrText xml:space="preserve"> ADDIN EN.CITE.DATA </w:instrText>
      </w:r>
      <w:r w:rsidR="00B86FC1">
        <w:fldChar w:fldCharType="end"/>
      </w:r>
      <w:r w:rsidR="00CD586C">
        <w:fldChar w:fldCharType="separate"/>
      </w:r>
      <w:r w:rsidR="00B86FC1">
        <w:rPr>
          <w:noProof/>
        </w:rPr>
        <w:t>[193]</w:t>
      </w:r>
      <w:r w:rsidR="00CD586C">
        <w:fldChar w:fldCharType="end"/>
      </w:r>
      <w:r w:rsidR="00CD586C">
        <w:t>.</w:t>
      </w:r>
      <w:r w:rsidR="00FF04D1">
        <w:t xml:space="preserve"> </w:t>
      </w:r>
      <w:r w:rsidR="003C054C">
        <w:t xml:space="preserve">This could </w:t>
      </w:r>
      <w:r w:rsidR="00F7749D">
        <w:t>potentially</w:t>
      </w:r>
      <w:r w:rsidR="003C054C">
        <w:t xml:space="preserve"> mean that the sequences used by these authors give greater </w:t>
      </w:r>
      <w:r w:rsidR="00F7749D">
        <w:t>sensitivity</w:t>
      </w:r>
      <w:r w:rsidR="003C054C">
        <w:t xml:space="preserve"> to detect more subtle changes in the lung. However</w:t>
      </w:r>
      <w:r w:rsidR="00F7749D">
        <w:t>,</w:t>
      </w:r>
      <w:r w:rsidR="003C054C">
        <w:t xml:space="preserve"> the proportion of patients with abnormality in the data presented in this chapter is similar to that described in school aged children using CT </w:t>
      </w:r>
      <w:r w:rsidR="003C054C">
        <w:fldChar w:fldCharType="begin">
          <w:fldData xml:space="preserve">PEVuZE5vdGU+PENpdGU+PEF1dGhvcj5Ccm9keTwvQXV0aG9yPjxZZWFyPjIwMDQ8L1llYXI+PFJl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</w:fldData>
        </w:fldChar>
      </w:r>
      <w:r w:rsidR="00B86FC1">
        <w:instrText xml:space="preserve"> ADDIN EN.CITE </w:instrText>
      </w:r>
      <w:r w:rsidR="00B86FC1">
        <w:fldChar w:fldCharType="begin">
          <w:fldData xml:space="preserve">PEVuZE5vdGU+PENpdGU+PEF1dGhvcj5Ccm9keTwvQXV0aG9yPjxZZWFyPjIwMDQ8L1llYXI+PFJl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</w:fldData>
        </w:fldChar>
      </w:r>
      <w:r w:rsidR="00B86FC1">
        <w:instrText xml:space="preserve"> ADDIN EN.CITE.DATA </w:instrText>
      </w:r>
      <w:r w:rsidR="00B86FC1">
        <w:fldChar w:fldCharType="end"/>
      </w:r>
      <w:r w:rsidR="003C054C">
        <w:fldChar w:fldCharType="separate"/>
      </w:r>
      <w:r w:rsidR="00B86FC1">
        <w:rPr>
          <w:noProof/>
        </w:rPr>
        <w:t>[53]</w:t>
      </w:r>
      <w:r w:rsidR="003C054C">
        <w:fldChar w:fldCharType="end"/>
      </w:r>
      <w:r w:rsidR="006415DE">
        <w:t>.</w:t>
      </w:r>
      <w:r w:rsidR="00DA03DE">
        <w:t xml:space="preserve"> </w:t>
      </w:r>
      <w:r w:rsidR="000F458F">
        <w:t>In this study</w:t>
      </w:r>
      <w:r w:rsidR="00F7749D">
        <w:t>,</w:t>
      </w:r>
      <w:r w:rsidR="000F458F">
        <w:t xml:space="preserve"> Brody </w:t>
      </w:r>
      <w:r w:rsidR="00564288">
        <w:rPr>
          <w:i/>
        </w:rPr>
        <w:t>et al</w:t>
      </w:r>
      <w:r w:rsidR="000F458F">
        <w:t xml:space="preserve"> reported detection rates of 35% for bronchiectasis and 65% for gas trapping in 6-10 year old patients with CF. </w:t>
      </w:r>
      <w:r w:rsidR="005F210F">
        <w:t xml:space="preserve">Other </w:t>
      </w:r>
      <w:r w:rsidR="005F210F">
        <w:lastRenderedPageBreak/>
        <w:t xml:space="preserve">studies have demonstrated that CT abnormalities are present in </w:t>
      </w:r>
      <w:r w:rsidR="003A52B9">
        <w:t>75-</w:t>
      </w:r>
      <w:r w:rsidR="005F210F">
        <w:t xml:space="preserve">85% of school aged children with CF </w:t>
      </w:r>
      <w:r w:rsidR="005F210F">
        <w:fldChar w:fldCharType="begin">
          <w:fldData xml:space="preserve">PEVuZE5vdGU+PENpdGU+PEF1dGhvcj5Pd2VuczwvQXV0aG9yPjxZZWFyPjIwMTE8L1llYXI+PFJl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==
</w:fldData>
        </w:fldChar>
      </w:r>
      <w:r w:rsidR="00B86FC1">
        <w:instrText xml:space="preserve"> ADDIN EN.CITE </w:instrText>
      </w:r>
      <w:r w:rsidR="00B86FC1">
        <w:fldChar w:fldCharType="begin">
          <w:fldData xml:space="preserve">PEVuZE5vdGU+PENpdGU+PEF1dGhvcj5Pd2VuczwvQXV0aG9yPjxZZWFyPjIwMTE8L1llYXI+PFJl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==
</w:fldData>
        </w:fldChar>
      </w:r>
      <w:r w:rsidR="00B86FC1">
        <w:instrText xml:space="preserve"> ADDIN EN.CITE.DATA </w:instrText>
      </w:r>
      <w:r w:rsidR="00B86FC1">
        <w:fldChar w:fldCharType="end"/>
      </w:r>
      <w:r w:rsidR="005F210F">
        <w:fldChar w:fldCharType="separate"/>
      </w:r>
      <w:r w:rsidR="00B86FC1">
        <w:rPr>
          <w:noProof/>
        </w:rPr>
        <w:t>[161, 165]</w:t>
      </w:r>
      <w:r w:rsidR="005F210F">
        <w:fldChar w:fldCharType="end"/>
      </w:r>
      <w:r w:rsidR="00384812">
        <w:t xml:space="preserve">. </w:t>
      </w:r>
    </w:p>
    <w:p w14:paraId="0D3620B4" w14:textId="77777777" w:rsidR="00581EE5" w:rsidRDefault="00581EE5" w:rsidP="006717E0"/>
    <w:p w14:paraId="106EC4CD" w14:textId="662E4CB0" w:rsidR="00772EA5" w:rsidRDefault="005D1F25" w:rsidP="006717E0">
      <w:r w:rsidRPr="005D1F25">
        <w:t xml:space="preserve">There is already increasing evidence for the utility of structural </w:t>
      </w:r>
      <w:r w:rsidR="009F2E7D">
        <w:rPr>
          <w:vertAlign w:val="superscript"/>
        </w:rPr>
        <w:t>1</w:t>
      </w:r>
      <w:r w:rsidR="009F2E7D">
        <w:t>H</w:t>
      </w:r>
      <w:r w:rsidR="00133340">
        <w:t xml:space="preserve"> </w:t>
      </w:r>
      <w:r w:rsidRPr="005D1F25">
        <w:t xml:space="preserve">MRI in the assessment of CF lung disease. Advances in </w:t>
      </w:r>
      <w:r w:rsidR="009F2E7D">
        <w:rPr>
          <w:vertAlign w:val="superscript"/>
        </w:rPr>
        <w:t>1</w:t>
      </w:r>
      <w:r w:rsidR="009F2E7D">
        <w:t>H</w:t>
      </w:r>
      <w:r w:rsidRPr="005D1F25">
        <w:t xml:space="preserve"> MRI have demonstrated that CF lung pathology can be imaged with high sensitivity</w:t>
      </w:r>
      <w:r w:rsidR="001448FC">
        <w:t xml:space="preserve">, with high repeatability, can be deployed in multi-centre trials and </w:t>
      </w:r>
      <w:r w:rsidR="000E0A57">
        <w:t xml:space="preserve">can be </w:t>
      </w:r>
      <w:r w:rsidR="001448FC">
        <w:t>used as clinical trial endpoints</w:t>
      </w:r>
      <w:r w:rsidRPr="005D1F25">
        <w:t xml:space="preserve"> </w:t>
      </w:r>
      <w:r w:rsidRPr="005D1F25">
        <w:fldChar w:fldCharType="begin">
          <w:fldData xml:space="preserve">bml2ZXJzaXR5IG9mIEx1YmVjaywgUmF0emVidXJnZXIgQWxsZWUgMTYwLCAyMzUzOCBMdWJlY2ss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==
</w:fldData>
        </w:fldChar>
      </w:r>
      <w:r w:rsidR="00B86FC1">
        <w:instrText xml:space="preserve"> ADDIN EN.CITE </w:instrText>
      </w:r>
      <w:r w:rsidR="00B86FC1">
        <w:fldChar w:fldCharType="begin">
          <w:fldData xml:space="preserve">PEVuZE5vdGU+PENpdGU+PEF1dGhvcj5TdGFobDwvQXV0aG9yPjxZZWFyPjIwMTc8L1llYXI+PFJl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2FsdC1wZXJpb2RpY2FsPjxwYWdlcz4zNDktMzU5PC9w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EwOTEtMTEwMDwvcGFnZXM+PHZvbHVtZT44Mjwvdm9sdW1lPjxudW1iZXI+MzwvbnVt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cGVy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==
</w:fldData>
        </w:fldChar>
      </w:r>
      <w:r w:rsidR="00B86FC1">
        <w:instrText xml:space="preserve"> ADDIN EN.CITE.DATA </w:instrText>
      </w:r>
      <w:r w:rsidR="00B86FC1">
        <w:fldChar w:fldCharType="end"/>
      </w:r>
      <w:r w:rsidR="00B86FC1">
        <w:fldChar w:fldCharType="begin">
          <w:fldData xml:space="preserve">bml2ZXJzaXR5IG9mIEx1YmVjaywgUmF0emVidXJnZXIgQWxsZWUgMTYwLCAyMzUzOCBMdWJlY2ss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==
</w:fldData>
        </w:fldChar>
      </w:r>
      <w:r w:rsidR="00B86FC1">
        <w:instrText xml:space="preserve"> ADDIN EN.CITE.DATA </w:instrText>
      </w:r>
      <w:r w:rsidR="00B86FC1">
        <w:fldChar w:fldCharType="end"/>
      </w:r>
      <w:r w:rsidRPr="005D1F25">
        <w:fldChar w:fldCharType="separate"/>
      </w:r>
      <w:r w:rsidR="00B86FC1">
        <w:rPr>
          <w:noProof/>
        </w:rPr>
        <w:t>[178, 188, 190, 192-194, 196, 200, 288-291]</w:t>
      </w:r>
      <w:r w:rsidRPr="005D1F25">
        <w:fldChar w:fldCharType="end"/>
      </w:r>
      <w:r w:rsidRPr="005D1F25">
        <w:t xml:space="preserve">, paving the way for the possibility of radiation-free imaging in CF. </w:t>
      </w:r>
      <w:r w:rsidR="00772EA5">
        <w:t xml:space="preserve">There is </w:t>
      </w:r>
      <w:r w:rsidR="000E0A57">
        <w:t xml:space="preserve">a </w:t>
      </w:r>
      <w:r w:rsidR="00772EA5">
        <w:t xml:space="preserve">particular need for imaging of lung disease in pre-school aged children and infants with CF, where lung function testing is </w:t>
      </w:r>
      <w:r w:rsidR="000E0A57">
        <w:t>challenging and often limited to specialist research centres</w:t>
      </w:r>
      <w:r w:rsidR="00772EA5">
        <w:t xml:space="preserve"> and imaging with CT is not widely used for the reasons already discussed. In this age </w:t>
      </w:r>
      <w:r w:rsidR="00F7749D">
        <w:t>range</w:t>
      </w:r>
      <w:r w:rsidR="00B2331F">
        <w:t xml:space="preserve"> (infants and pre-school aged children)</w:t>
      </w:r>
      <w:r w:rsidR="00F7749D">
        <w:t>,</w:t>
      </w:r>
      <w:r w:rsidR="00772EA5">
        <w:t xml:space="preserve"> there is increasing evidence for the utility of </w:t>
      </w:r>
      <w:r w:rsidR="009F2E7D">
        <w:rPr>
          <w:vertAlign w:val="superscript"/>
        </w:rPr>
        <w:t>1</w:t>
      </w:r>
      <w:r w:rsidR="009F2E7D">
        <w:t>H</w:t>
      </w:r>
      <w:r w:rsidR="00772EA5">
        <w:t xml:space="preserve"> MRI, where quantitative scoring of CF lung pathology from </w:t>
      </w:r>
      <w:r w:rsidR="009F2E7D">
        <w:rPr>
          <w:vertAlign w:val="superscript"/>
        </w:rPr>
        <w:t>1</w:t>
      </w:r>
      <w:r w:rsidR="009F2E7D">
        <w:t>H</w:t>
      </w:r>
      <w:r w:rsidR="00772EA5">
        <w:t xml:space="preserve"> MRI has been demonstrated to correlate well with LCI </w:t>
      </w:r>
      <w:r w:rsidR="00772EA5">
        <w:fldChar w:fldCharType="begin">
          <w:fldData xml:space="preserve">PEVuZE5vdGU+PENpdGU+PEF1dGhvcj5TdGFobDwvQXV0aG9yPjxZZWFyPjIwMTc8L1llYXI+PFJl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hbHQtcGVyaW9kaWNh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</w:fldData>
        </w:fldChar>
      </w:r>
      <w:r w:rsidR="00B86FC1">
        <w:instrText xml:space="preserve"> ADDIN EN.CITE </w:instrText>
      </w:r>
      <w:r w:rsidR="00B86FC1">
        <w:fldChar w:fldCharType="begin">
          <w:fldData xml:space="preserve">PEVuZE5vdGU+PENpdGU+PEF1dGhvcj5TdGFobDwvQXV0aG9yPjxZZWFyPjIwMTc8L1llYXI+PFJl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hbHQtcGVyaW9kaWNh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</w:fldData>
        </w:fldChar>
      </w:r>
      <w:r w:rsidR="00B86FC1">
        <w:instrText xml:space="preserve"> ADDIN EN.CITE.DATA </w:instrText>
      </w:r>
      <w:r w:rsidR="00B86FC1">
        <w:fldChar w:fldCharType="end"/>
      </w:r>
      <w:r w:rsidR="00772EA5">
        <w:fldChar w:fldCharType="separate"/>
      </w:r>
      <w:r w:rsidR="00B86FC1">
        <w:rPr>
          <w:noProof/>
        </w:rPr>
        <w:t>[193]</w:t>
      </w:r>
      <w:r w:rsidR="00772EA5">
        <w:fldChar w:fldCharType="end"/>
      </w:r>
      <w:r w:rsidR="00772EA5">
        <w:t xml:space="preserve">. The </w:t>
      </w:r>
      <w:r w:rsidR="00B2331F">
        <w:t xml:space="preserve">CF imaging </w:t>
      </w:r>
      <w:r w:rsidR="00772EA5">
        <w:t xml:space="preserve">research group </w:t>
      </w:r>
      <w:r w:rsidR="00D75CD9">
        <w:t>based in the University of</w:t>
      </w:r>
      <w:r w:rsidR="00B2331F">
        <w:t xml:space="preserve"> Heidelberg, Germany </w:t>
      </w:r>
      <w:r w:rsidR="00772EA5">
        <w:t xml:space="preserve">has </w:t>
      </w:r>
      <w:r w:rsidR="00B2331F">
        <w:t xml:space="preserve">now </w:t>
      </w:r>
      <w:r w:rsidR="00772EA5">
        <w:t xml:space="preserve">implemented </w:t>
      </w:r>
      <w:r w:rsidR="009F2E7D">
        <w:rPr>
          <w:vertAlign w:val="superscript"/>
        </w:rPr>
        <w:t>1</w:t>
      </w:r>
      <w:r w:rsidR="009F2E7D">
        <w:t>H</w:t>
      </w:r>
      <w:r w:rsidR="00772EA5">
        <w:t xml:space="preserve"> MRI assessment into routine CF clinical management in children</w:t>
      </w:r>
      <w:r w:rsidR="00D75CD9">
        <w:t>. They now have</w:t>
      </w:r>
      <w:r w:rsidR="00772EA5">
        <w:t xml:space="preserve"> over 10 years experience of </w:t>
      </w:r>
      <w:r w:rsidR="00D75CD9">
        <w:t xml:space="preserve">routine </w:t>
      </w:r>
      <w:r w:rsidR="009F2E7D">
        <w:rPr>
          <w:vertAlign w:val="superscript"/>
        </w:rPr>
        <w:t>1</w:t>
      </w:r>
      <w:r w:rsidR="009F2E7D">
        <w:t>H</w:t>
      </w:r>
      <w:r w:rsidR="00D75CD9">
        <w:t xml:space="preserve"> MRI</w:t>
      </w:r>
      <w:r w:rsidR="00772EA5">
        <w:t xml:space="preserve"> </w:t>
      </w:r>
      <w:r w:rsidR="000A483D">
        <w:fldChar w:fldCharType="begin">
          <w:fldData xml:space="preserve">PEVuZE5vdGU+PENpdGU+PEF1dGhvcj5MZXV0ei1TY2htaWR0PC9BdXRob3I+PFllYXI+MjAxOTwv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==
</w:fldData>
        </w:fldChar>
      </w:r>
      <w:r w:rsidR="00B86FC1">
        <w:instrText xml:space="preserve"> ADDIN EN.CITE </w:instrText>
      </w:r>
      <w:r w:rsidR="00B86FC1">
        <w:fldChar w:fldCharType="begin">
          <w:fldData xml:space="preserve">PEVuZE5vdGU+PENpdGU+PEF1dGhvcj5MZXV0ei1TY2htaWR0PC9BdXRob3I+PFllYXI+MjAxOTwv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==
</w:fldData>
        </w:fldChar>
      </w:r>
      <w:r w:rsidR="00B86FC1">
        <w:instrText xml:space="preserve"> ADDIN EN.CITE.DATA </w:instrText>
      </w:r>
      <w:r w:rsidR="00B86FC1">
        <w:fldChar w:fldCharType="end"/>
      </w:r>
      <w:r w:rsidR="000A483D">
        <w:fldChar w:fldCharType="separate"/>
      </w:r>
      <w:r w:rsidR="00B86FC1">
        <w:rPr>
          <w:noProof/>
        </w:rPr>
        <w:t>[178]</w:t>
      </w:r>
      <w:r w:rsidR="000A483D">
        <w:fldChar w:fldCharType="end"/>
      </w:r>
      <w:r w:rsidR="000A483D">
        <w:t xml:space="preserve"> and have utilised </w:t>
      </w:r>
      <w:r w:rsidR="009F2E7D">
        <w:rPr>
          <w:vertAlign w:val="superscript"/>
        </w:rPr>
        <w:t>1</w:t>
      </w:r>
      <w:r w:rsidR="009F2E7D">
        <w:t>H</w:t>
      </w:r>
      <w:r w:rsidR="000A483D">
        <w:t xml:space="preserve"> MRI as the primary outcome in randomised control trial of hypertonic saline in young children with CF </w:t>
      </w:r>
      <w:r w:rsidR="000A483D">
        <w:fldChar w:fldCharType="begin">
          <w:fldData xml:space="preserve">PEVuZE5vdGU+PENpdGU+PEF1dGhvcj5TdGFobDwvQXV0aG9yPjxZZWFyPjIwMTg8L1llYXI+PFJl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YWJici0xPkFtZXJpY2Fu
IGpvdXJuYWwgb2YgcmVzcGlyYXRvcnkgYW5kIGNyaXRpY2FsIGNhcmUgbWVkaWNpbmU8L2FiYnIt
MT48L3BlcmlvZGljYWw+PGFsdC1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YWx0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</w:fldData>
        </w:fldChar>
      </w:r>
      <w:r w:rsidR="00B86FC1">
        <w:instrText xml:space="preserve"> ADDIN EN.CITE </w:instrText>
      </w:r>
      <w:r w:rsidR="00B86FC1">
        <w:fldChar w:fldCharType="begin">
          <w:fldData xml:space="preserve">PEVuZE5vdGU+PENpdGU+PEF1dGhvcj5TdGFobDwvQXV0aG9yPjxZZWFyPjIwMTg8L1llYXI+PFJl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YWJici0xPkFtZXJpY2Fu
IGpvdXJuYWwgb2YgcmVzcGlyYXRvcnkgYW5kIGNyaXRpY2FsIGNhcmUgbWVkaWNpbmU8L2FiYnIt
MT48L3BlcmlvZGljYWw+PGFsdC1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YWx0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</w:fldData>
        </w:fldChar>
      </w:r>
      <w:r w:rsidR="00B86FC1">
        <w:instrText xml:space="preserve"> ADDIN EN.CITE.DATA </w:instrText>
      </w:r>
      <w:r w:rsidR="00B86FC1">
        <w:fldChar w:fldCharType="end"/>
      </w:r>
      <w:r w:rsidR="000A483D">
        <w:fldChar w:fldCharType="separate"/>
      </w:r>
      <w:r w:rsidR="00B86FC1">
        <w:rPr>
          <w:noProof/>
        </w:rPr>
        <w:t>[191]</w:t>
      </w:r>
      <w:r w:rsidR="000A483D">
        <w:fldChar w:fldCharType="end"/>
      </w:r>
      <w:r w:rsidR="00772EA5">
        <w:t xml:space="preserve">. </w:t>
      </w:r>
    </w:p>
    <w:p w14:paraId="595652FA" w14:textId="77777777" w:rsidR="00772EA5" w:rsidRDefault="00772EA5" w:rsidP="006717E0"/>
    <w:p w14:paraId="1435F211" w14:textId="63F688BF" w:rsidR="00B51B58" w:rsidRDefault="009F2E7D" w:rsidP="006717E0">
      <w:r>
        <w:rPr>
          <w:vertAlign w:val="superscript"/>
        </w:rPr>
        <w:t>1</w:t>
      </w:r>
      <w:r>
        <w:t>H</w:t>
      </w:r>
      <w:r w:rsidR="005D1F25" w:rsidRPr="005D1F25">
        <w:t xml:space="preserve"> MRI can also produce image surrogates for lung ventilation and perfusion without the need for </w:t>
      </w:r>
      <w:r w:rsidR="00747401">
        <w:t xml:space="preserve">inhaled </w:t>
      </w:r>
      <w:r w:rsidR="005D1F25" w:rsidRPr="005D1F25">
        <w:t xml:space="preserve">contrast agents </w:t>
      </w:r>
      <w:r w:rsidR="005D1F25" w:rsidRPr="005D1F25">
        <w:fldChar w:fldCharType="begin">
          <w:fldData xml:space="preserve">PEVuZE5vdGU+PENpdGU+PEF1dGhvcj5OeWlsYXM8L0F1dGhvcj48WWVhcj4yMDE5PC9ZZWFyPjxS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dm9sdW1lPjUwPC92b2x1bWU+PG51bWJlcj42PC9udW1iZXI+PGVk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</w:fldData>
        </w:fldChar>
      </w:r>
      <w:r w:rsidR="00B86FC1">
        <w:instrText xml:space="preserve"> ADDIN EN.CITE </w:instrText>
      </w:r>
      <w:r w:rsidR="00B86FC1">
        <w:fldChar w:fldCharType="begin">
          <w:fldData xml:space="preserve">PEVuZE5vdGU+PENpdGU+PEF1dGhvcj5OeWlsYXM8L0F1dGhvcj48WWVhcj4yMDE5PC9ZZWFyPjxS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dm9sdW1lPjUwPC92b2x1bWU+PG51bWJlcj42PC9udW1iZXI+PGVk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</w:fldData>
        </w:fldChar>
      </w:r>
      <w:r w:rsidR="00B86FC1">
        <w:instrText xml:space="preserve"> ADDIN EN.CITE.DATA </w:instrText>
      </w:r>
      <w:r w:rsidR="00B86FC1">
        <w:fldChar w:fldCharType="end"/>
      </w:r>
      <w:r w:rsidR="005D1F25" w:rsidRPr="005D1F25">
        <w:fldChar w:fldCharType="separate"/>
      </w:r>
      <w:r w:rsidR="00B86FC1">
        <w:rPr>
          <w:noProof/>
        </w:rPr>
        <w:t>[206, 207, 209]</w:t>
      </w:r>
      <w:r w:rsidR="005D1F25" w:rsidRPr="005D1F25">
        <w:fldChar w:fldCharType="end"/>
      </w:r>
      <w:r w:rsidR="00747401">
        <w:t xml:space="preserve"> and is based on dynamic analysis of time resolved free-breathing MRI</w:t>
      </w:r>
      <w:r w:rsidR="005D1F25" w:rsidRPr="005D1F25">
        <w:t>. This</w:t>
      </w:r>
      <w:r w:rsidR="00747401">
        <w:t xml:space="preserve"> method</w:t>
      </w:r>
      <w:r w:rsidR="005D1F25" w:rsidRPr="005D1F25">
        <w:t xml:space="preserve"> is an indirect measurement of gas ventilation however, and benchmarking studies comparing this technique to inhaled contrast agents in CF have yet to be reported. </w:t>
      </w:r>
      <w:r w:rsidR="00D75CD9">
        <w:t>C</w:t>
      </w:r>
      <w:r w:rsidR="00747401">
        <w:t xml:space="preserve">ombining ventilation </w:t>
      </w:r>
      <w:r w:rsidR="005D1F25" w:rsidRPr="005D1F25">
        <w:t xml:space="preserve">MRI with </w:t>
      </w:r>
      <w:r>
        <w:rPr>
          <w:vertAlign w:val="superscript"/>
        </w:rPr>
        <w:t>1</w:t>
      </w:r>
      <w:r>
        <w:t>H</w:t>
      </w:r>
      <w:r w:rsidR="005D1F25" w:rsidRPr="005D1F25">
        <w:t xml:space="preserve"> MRI offers a comprehensive assessment of lung structure and function in the management of CF lung disease. </w:t>
      </w:r>
      <w:r w:rsidR="005E6BBB">
        <w:rPr>
          <w:vertAlign w:val="superscript"/>
        </w:rPr>
        <w:t>129</w:t>
      </w:r>
      <w:r w:rsidR="005E6BBB">
        <w:t>Xe</w:t>
      </w:r>
      <w:r w:rsidR="00133340">
        <w:t xml:space="preserve"> </w:t>
      </w:r>
      <w:r w:rsidR="005D1F25" w:rsidRPr="005D1F25">
        <w:t>Ventilation MRI is therefore attractive for assessing lung disease in CF, where detecting and tracking the earliest changes is seen as essential to guiding early intervention and maintaining lung health.</w:t>
      </w:r>
      <w:r w:rsidR="00EE4DFE">
        <w:t xml:space="preserve">  </w:t>
      </w:r>
      <w:r w:rsidR="00B51B58">
        <w:br w:type="page"/>
      </w:r>
    </w:p>
    <w:p w14:paraId="69156C61" w14:textId="5A4DC8AB" w:rsidR="005D1F25" w:rsidRDefault="00B51B58" w:rsidP="006717E0">
      <w:pPr>
        <w:pStyle w:val="Heading2"/>
      </w:pPr>
      <w:bookmarkStart w:id="316" w:name="_Toc27382900"/>
      <w:r>
        <w:lastRenderedPageBreak/>
        <w:t>Summary</w:t>
      </w:r>
      <w:bookmarkEnd w:id="316"/>
    </w:p>
    <w:p w14:paraId="52B8D0E9" w14:textId="77777777" w:rsidR="009237AF" w:rsidRDefault="009237AF" w:rsidP="006717E0"/>
    <w:p w14:paraId="2844FCDB" w14:textId="338510EE" w:rsidR="006C2546" w:rsidRDefault="00B51B58" w:rsidP="006717E0">
      <w:r>
        <w:t xml:space="preserve">The data presented in this chapter highlights the value of hyperpolarised gas MRI in the assessment of CF lung disease. In the school-aged children and adults recruited into the MMAVIC study, ventilation defects </w:t>
      </w:r>
      <w:r w:rsidR="00133340">
        <w:t>were</w:t>
      </w:r>
      <w:r>
        <w:t xml:space="preserve"> present despite patients being</w:t>
      </w:r>
      <w:r w:rsidR="001E6B24">
        <w:t xml:space="preserve"> clinically stable at the visit.</w:t>
      </w:r>
      <w:r>
        <w:t xml:space="preserve"> </w:t>
      </w:r>
      <w:r w:rsidR="001E6B24">
        <w:t>M</w:t>
      </w:r>
      <w:r>
        <w:t>any of the patients ha</w:t>
      </w:r>
      <w:r w:rsidR="001E6B24">
        <w:t>d</w:t>
      </w:r>
      <w:r>
        <w:t xml:space="preserve"> normal spirometry and a </w:t>
      </w:r>
      <w:r w:rsidR="001E6B24">
        <w:t xml:space="preserve">smaller </w:t>
      </w:r>
      <w:r>
        <w:t xml:space="preserve">proportion </w:t>
      </w:r>
      <w:r w:rsidR="001E6B24">
        <w:t>had</w:t>
      </w:r>
      <w:r>
        <w:t xml:space="preserve"> normal LCI. Overall</w:t>
      </w:r>
      <w:r w:rsidR="001E6B24">
        <w:t>,</w:t>
      </w:r>
      <w:r>
        <w:t xml:space="preserve"> the quantitative metrics VDP and </w:t>
      </w:r>
      <w:r w:rsidR="005E6BBB">
        <w:t>VH</w:t>
      </w:r>
      <w:r w:rsidR="005E6BBB">
        <w:rPr>
          <w:vertAlign w:val="subscript"/>
        </w:rPr>
        <w:t>I</w:t>
      </w:r>
      <w:r>
        <w:t xml:space="preserve">, derived from the ventilation images, have excellent correlation with these clinical lung function standards, </w:t>
      </w:r>
      <w:r w:rsidR="00133340">
        <w:t>as well as with</w:t>
      </w:r>
      <w:r>
        <w:t xml:space="preserve"> RV/TLC and </w:t>
      </w:r>
      <w:r w:rsidR="00133340">
        <w:t>showed some</w:t>
      </w:r>
      <w:r>
        <w:t xml:space="preserve"> correlation with </w:t>
      </w:r>
      <w:r w:rsidR="00D170EE">
        <w:t>health-related</w:t>
      </w:r>
      <w:r>
        <w:t xml:space="preserve"> quality of life. Whilst the correlation with qua</w:t>
      </w:r>
      <w:r w:rsidR="006C2546">
        <w:t>lity of life was only moderate,</w:t>
      </w:r>
      <w:r>
        <w:t xml:space="preserve"> the correlation of VDP with the respiratory domain of the CFQ-R was stronger than for </w:t>
      </w:r>
      <w:r w:rsidR="00DF2511">
        <w:t>FEV</w:t>
      </w:r>
      <w:r w:rsidR="00DF2511">
        <w:rPr>
          <w:vertAlign w:val="subscript"/>
        </w:rPr>
        <w:t>1</w:t>
      </w:r>
      <w:r>
        <w:t xml:space="preserve"> or LCI</w:t>
      </w:r>
      <w:r w:rsidR="006C2546">
        <w:t>.</w:t>
      </w:r>
      <w:r>
        <w:t xml:space="preserve"> </w:t>
      </w:r>
    </w:p>
    <w:p w14:paraId="7545B52A" w14:textId="77777777" w:rsidR="00F752A6" w:rsidRDefault="00F752A6" w:rsidP="006717E0"/>
    <w:p w14:paraId="0E43F53C" w14:textId="5BD5D1FE" w:rsidR="00F752A6" w:rsidRDefault="00F752A6" w:rsidP="006717E0">
      <w:r>
        <w:t>Ventilation defects can be assessed and quantified in 3D and highlight two distinct patterns of regional lung disease. Those with a large number of smaller defects that had milder disease, and those with fewer, larger defects that had more severe disease. In patients with more severe disease, the lung apices and posterior were particularly affected by large defects.</w:t>
      </w:r>
    </w:p>
    <w:p w14:paraId="4D6E6DB9" w14:textId="77777777" w:rsidR="006C2546" w:rsidRDefault="006C2546" w:rsidP="006717E0"/>
    <w:p w14:paraId="606557CD" w14:textId="7B4BD7CC" w:rsidR="00B51B58" w:rsidRDefault="006C2546" w:rsidP="006717E0">
      <w:r>
        <w:t xml:space="preserve">In patients with normal spirometry however, the relationship of VDP to LCI is less clear which reflects the different aspects of lung function the two metrics </w:t>
      </w:r>
      <w:r w:rsidR="00133340">
        <w:t>measure</w:t>
      </w:r>
      <w:r>
        <w:t>. LCI is a measure of the inhomogeneity of ventilation, whilst VDP reflects the amount of non-ventilated lung regions. As ventilation defects are prevalent in this cohort of patients, the dis</w:t>
      </w:r>
      <w:r w:rsidR="00CD0702">
        <w:t>-</w:t>
      </w:r>
      <w:r>
        <w:t xml:space="preserve">concordance between VDP and LCI highlights the importance of VDP as a </w:t>
      </w:r>
      <w:r w:rsidR="009237AF">
        <w:t xml:space="preserve">sensitive </w:t>
      </w:r>
      <w:r>
        <w:t xml:space="preserve">metric of early lung disease. </w:t>
      </w:r>
    </w:p>
    <w:p w14:paraId="4C0764F4" w14:textId="77777777" w:rsidR="009237AF" w:rsidRDefault="009237AF" w:rsidP="006717E0"/>
    <w:p w14:paraId="1733668B" w14:textId="4B7DCEFA" w:rsidR="009237AF" w:rsidRPr="00B51B58" w:rsidRDefault="00D170EE" w:rsidP="006717E0">
      <w:r>
        <w:t>Furthermore,</w:t>
      </w:r>
      <w:r w:rsidR="009237AF">
        <w:t xml:space="preserve"> the data presented highlight that </w:t>
      </w:r>
      <w:r w:rsidR="005E6BBB">
        <w:rPr>
          <w:vertAlign w:val="superscript"/>
        </w:rPr>
        <w:t>3</w:t>
      </w:r>
      <w:r w:rsidR="005E6BBB">
        <w:t>He</w:t>
      </w:r>
      <w:r w:rsidR="009237AF">
        <w:t xml:space="preserve"> MRI and </w:t>
      </w:r>
      <w:r w:rsidR="005E6BBB">
        <w:rPr>
          <w:vertAlign w:val="superscript"/>
        </w:rPr>
        <w:t>129</w:t>
      </w:r>
      <w:r w:rsidR="005E6BBB">
        <w:t>Xe</w:t>
      </w:r>
      <w:r w:rsidR="009237AF">
        <w:t xml:space="preserve"> MRI deliver comparable qualitative and quantitative results. In patients with normal spirometry VDP values appear higher for </w:t>
      </w:r>
      <w:r w:rsidR="005E6BBB">
        <w:rPr>
          <w:vertAlign w:val="superscript"/>
        </w:rPr>
        <w:t>3</w:t>
      </w:r>
      <w:r w:rsidR="005E6BBB">
        <w:t>He</w:t>
      </w:r>
      <w:r w:rsidR="009237AF">
        <w:t xml:space="preserve"> than for </w:t>
      </w:r>
      <w:r w:rsidR="005E6BBB">
        <w:rPr>
          <w:vertAlign w:val="superscript"/>
        </w:rPr>
        <w:t>129</w:t>
      </w:r>
      <w:r w:rsidR="005E6BBB">
        <w:t>Xe</w:t>
      </w:r>
      <w:r w:rsidR="009237AF">
        <w:t xml:space="preserve">, suggesting that </w:t>
      </w:r>
      <w:r w:rsidR="005E6BBB">
        <w:rPr>
          <w:vertAlign w:val="superscript"/>
        </w:rPr>
        <w:t>3</w:t>
      </w:r>
      <w:r w:rsidR="005E6BBB">
        <w:t>He</w:t>
      </w:r>
      <w:r w:rsidR="009237AF">
        <w:t xml:space="preserve"> may be more sensitive than </w:t>
      </w:r>
      <w:r w:rsidR="005E6BBB">
        <w:rPr>
          <w:vertAlign w:val="superscript"/>
        </w:rPr>
        <w:t>129</w:t>
      </w:r>
      <w:r w:rsidR="005E6BBB">
        <w:t>Xe</w:t>
      </w:r>
      <w:r w:rsidR="009237AF">
        <w:t xml:space="preserve"> at detecting early lung disease. When compared to healthy controls however, both VDP and </w:t>
      </w:r>
      <w:r w:rsidR="005E6BBB">
        <w:t>VH</w:t>
      </w:r>
      <w:r w:rsidR="005E6BBB">
        <w:rPr>
          <w:vertAlign w:val="subscript"/>
        </w:rPr>
        <w:t>I</w:t>
      </w:r>
      <w:r w:rsidR="009237AF">
        <w:t xml:space="preserve"> from </w:t>
      </w:r>
      <w:r w:rsidR="005E6BBB">
        <w:rPr>
          <w:vertAlign w:val="superscript"/>
        </w:rPr>
        <w:t>129</w:t>
      </w:r>
      <w:r w:rsidR="005E6BBB">
        <w:t>Xe</w:t>
      </w:r>
      <w:r w:rsidR="009237AF">
        <w:t xml:space="preserve"> were significantly raised which reassures that </w:t>
      </w:r>
      <w:r w:rsidR="005E6BBB">
        <w:rPr>
          <w:vertAlign w:val="superscript"/>
        </w:rPr>
        <w:t>129</w:t>
      </w:r>
      <w:r w:rsidR="005E6BBB">
        <w:t>Xe</w:t>
      </w:r>
      <w:r w:rsidR="009237AF">
        <w:t xml:space="preserve"> MRI is a sensitive method for the detection of early mild lung disease. </w:t>
      </w:r>
    </w:p>
    <w:p w14:paraId="0777588D" w14:textId="77777777" w:rsidR="00EF02F2" w:rsidRDefault="00EF02F2" w:rsidP="006717E0">
      <w:pPr>
        <w:sectPr w:rsidR="00EF02F2" w:rsidSect="00756F0E">
          <w:headerReference w:type="default" r:id="rId111"/>
          <w:pgSz w:w="11900" w:h="16840"/>
          <w:pgMar w:top="1440" w:right="1134" w:bottom="1440" w:left="1134" w:header="964" w:footer="964" w:gutter="0"/>
          <w:cols w:space="708"/>
          <w:docGrid w:linePitch="360"/>
        </w:sectPr>
      </w:pPr>
    </w:p>
    <w:p w14:paraId="5430139A" w14:textId="6331F276" w:rsidR="008553F0" w:rsidRDefault="008553F0" w:rsidP="006717E0"/>
    <w:p w14:paraId="4CAC3846" w14:textId="77777777" w:rsidR="00210E1A" w:rsidRDefault="00210E1A" w:rsidP="006717E0"/>
    <w:p w14:paraId="05F7B378" w14:textId="77777777" w:rsidR="00210E1A" w:rsidRDefault="00210E1A" w:rsidP="006717E0"/>
    <w:p w14:paraId="1E9544EE" w14:textId="77777777" w:rsidR="00210E1A" w:rsidRDefault="00210E1A" w:rsidP="006717E0"/>
    <w:p w14:paraId="088CBAF2" w14:textId="77777777" w:rsidR="00EF02F2" w:rsidRDefault="00210E1A" w:rsidP="00EF02F2">
      <w:pPr>
        <w:jc w:val="center"/>
        <w:rPr>
          <w:b/>
          <w:i/>
          <w:sz w:val="40"/>
          <w:szCs w:val="40"/>
        </w:rPr>
      </w:pPr>
      <w:r w:rsidRPr="00EF02F2">
        <w:rPr>
          <w:b/>
          <w:i/>
          <w:sz w:val="40"/>
          <w:szCs w:val="40"/>
        </w:rPr>
        <w:t>Chapter 4:</w:t>
      </w:r>
    </w:p>
    <w:p w14:paraId="079DF936" w14:textId="27755D36" w:rsidR="008553F0" w:rsidRPr="00EF02F2" w:rsidRDefault="00210E1A" w:rsidP="00EF02F2">
      <w:pPr>
        <w:jc w:val="center"/>
        <w:rPr>
          <w:b/>
          <w:i/>
          <w:sz w:val="40"/>
          <w:szCs w:val="40"/>
        </w:rPr>
      </w:pPr>
      <w:r w:rsidRPr="00EF02F2">
        <w:rPr>
          <w:b/>
          <w:i/>
          <w:sz w:val="40"/>
          <w:szCs w:val="40"/>
        </w:rPr>
        <w:t>Physiologic</w:t>
      </w:r>
      <w:r w:rsidR="009C0B7E">
        <w:rPr>
          <w:b/>
          <w:i/>
          <w:sz w:val="40"/>
          <w:szCs w:val="40"/>
        </w:rPr>
        <w:t>al i</w:t>
      </w:r>
      <w:r w:rsidR="004B4FEE" w:rsidRPr="00EF02F2">
        <w:rPr>
          <w:b/>
          <w:i/>
          <w:sz w:val="40"/>
          <w:szCs w:val="40"/>
        </w:rPr>
        <w:t>nterventions and the effect</w:t>
      </w:r>
      <w:r w:rsidRPr="00EF02F2">
        <w:rPr>
          <w:b/>
          <w:i/>
          <w:sz w:val="40"/>
          <w:szCs w:val="40"/>
        </w:rPr>
        <w:t xml:space="preserve"> on ventilation</w:t>
      </w:r>
    </w:p>
    <w:p w14:paraId="38A27D43" w14:textId="77777777" w:rsidR="00210E1A" w:rsidRPr="00EF02F2" w:rsidRDefault="00210E1A" w:rsidP="00EF02F2">
      <w:pPr>
        <w:jc w:val="center"/>
        <w:rPr>
          <w:b/>
          <w:i/>
          <w:sz w:val="40"/>
          <w:szCs w:val="40"/>
        </w:rPr>
        <w:sectPr w:rsidR="00210E1A" w:rsidRPr="00EF02F2" w:rsidSect="00756F0E">
          <w:headerReference w:type="default" r:id="rId112"/>
          <w:footerReference w:type="default" r:id="rId113"/>
          <w:pgSz w:w="11900" w:h="16840"/>
          <w:pgMar w:top="1440" w:right="1134" w:bottom="1440" w:left="1134" w:header="964" w:footer="964" w:gutter="0"/>
          <w:cols w:space="708"/>
          <w:docGrid w:linePitch="360"/>
        </w:sectPr>
      </w:pPr>
    </w:p>
    <w:p w14:paraId="14DE6A51" w14:textId="0B381372" w:rsidR="008553F0" w:rsidRDefault="008553F0" w:rsidP="006717E0">
      <w:pPr>
        <w:pStyle w:val="Heading1"/>
      </w:pPr>
      <w:bookmarkStart w:id="317" w:name="_Toc27382901"/>
      <w:r>
        <w:lastRenderedPageBreak/>
        <w:t>Physiological interventions and the effect on ventilation</w:t>
      </w:r>
      <w:bookmarkEnd w:id="317"/>
    </w:p>
    <w:p w14:paraId="33A1675D" w14:textId="77777777" w:rsidR="008553F0" w:rsidRDefault="008553F0" w:rsidP="006717E0"/>
    <w:p w14:paraId="52072EA1" w14:textId="347A3259" w:rsidR="008553F0" w:rsidRDefault="008553F0" w:rsidP="006717E0">
      <w:r>
        <w:t xml:space="preserve">The aim of this chapter is to assess how physiological interventions impact on the distribution of ventilation within the lungs. How and when we perform physiological tests may impact on the end-result achieved, which is why the most widely used tests of lung function are heavily standardised in the way that they are performed </w:t>
      </w:r>
      <w:r>
        <w:fldChar w:fldCharType="begin">
          <w:fldData xml:space="preserve">PEVuZE5vdGU+PENpdGU+PEF1dGhvcj5NaWxsZXI8L0F1dGhvcj48WWVhcj4yMDA1PC9ZZWFyPjxS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MzE5LTM4PC9w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UxMS0yMjwvcGFnZXM+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UwNy0yMjwvcGFnZXM+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</w:fldData>
        </w:fldChar>
      </w:r>
      <w:r w:rsidR="00B86FC1">
        <w:instrText xml:space="preserve"> ADDIN EN.CITE </w:instrText>
      </w:r>
      <w:r w:rsidR="00B86FC1">
        <w:fldChar w:fldCharType="begin">
          <w:fldData xml:space="preserve">PEVuZE5vdGU+PENpdGU+PEF1dGhvcj5NaWxsZXI8L0F1dGhvcj48WWVhcj4yMDA1PC9ZZWFyPjxS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MzE5LTM4PC9w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UxMS0yMjwvcGFnZXM+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UwNy0yMjwvcGFnZXM+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</w:fldData>
        </w:fldChar>
      </w:r>
      <w:r w:rsidR="00B86FC1">
        <w:instrText xml:space="preserve"> ADDIN EN.CITE.DATA </w:instrText>
      </w:r>
      <w:r w:rsidR="00B86FC1">
        <w:fldChar w:fldCharType="end"/>
      </w:r>
      <w:r>
        <w:fldChar w:fldCharType="separate"/>
      </w:r>
      <w:r w:rsidR="00B86FC1">
        <w:rPr>
          <w:noProof/>
        </w:rPr>
        <w:t>[45, 57, 63, 99]</w:t>
      </w:r>
      <w:r>
        <w:fldChar w:fldCharType="end"/>
      </w:r>
      <w:r>
        <w:t>. As a respiratory physiologist, understanding the impact of physiological interventions on the results achieved is essential for clinical interpretation. This chapter will therefore assess three physiological interventions on the distribution of ventilation</w:t>
      </w:r>
      <w:r w:rsidR="00E96416">
        <w:t>:</w:t>
      </w:r>
      <w:r>
        <w:t xml:space="preserve"> </w:t>
      </w:r>
    </w:p>
    <w:p w14:paraId="5F821B4D" w14:textId="77777777" w:rsidR="00210E1A" w:rsidRDefault="00210E1A" w:rsidP="006717E0"/>
    <w:p w14:paraId="7894BA24" w14:textId="77777777" w:rsidR="008553F0" w:rsidRDefault="008553F0" w:rsidP="006717E0">
      <w:pPr>
        <w:pStyle w:val="ListParagraph"/>
        <w:numPr>
          <w:ilvl w:val="0"/>
          <w:numId w:val="14"/>
        </w:numPr>
      </w:pPr>
      <w:r>
        <w:t xml:space="preserve">The effect of posture on multiple breath washout. </w:t>
      </w:r>
    </w:p>
    <w:p w14:paraId="7CB5E73E" w14:textId="77777777" w:rsidR="008553F0" w:rsidRDefault="008553F0" w:rsidP="006717E0">
      <w:pPr>
        <w:pStyle w:val="ListParagraph"/>
        <w:numPr>
          <w:ilvl w:val="0"/>
          <w:numId w:val="14"/>
        </w:numPr>
      </w:pPr>
      <w:r>
        <w:t xml:space="preserve">The effect of lung volume on ventilation MRI. </w:t>
      </w:r>
    </w:p>
    <w:p w14:paraId="69753294" w14:textId="77777777" w:rsidR="008553F0" w:rsidRDefault="008553F0" w:rsidP="006717E0">
      <w:pPr>
        <w:pStyle w:val="ListParagraph"/>
        <w:numPr>
          <w:ilvl w:val="0"/>
          <w:numId w:val="14"/>
        </w:numPr>
      </w:pPr>
      <w:r>
        <w:t xml:space="preserve">the effect of maximal exercise on ventilation MRI. </w:t>
      </w:r>
    </w:p>
    <w:p w14:paraId="502237C0" w14:textId="77777777" w:rsidR="008553F0" w:rsidRDefault="008553F0" w:rsidP="006717E0"/>
    <w:p w14:paraId="4BC18E60" w14:textId="77777777" w:rsidR="008553F0" w:rsidRDefault="008553F0" w:rsidP="006717E0"/>
    <w:p w14:paraId="68C457AA" w14:textId="4EEA5EE4" w:rsidR="008553F0" w:rsidRDefault="008553F0" w:rsidP="006717E0">
      <w:r>
        <w:t>Some of this work has been published, the references are</w:t>
      </w:r>
      <w:r w:rsidR="00E96416">
        <w:t>:</w:t>
      </w:r>
      <w:r>
        <w:t xml:space="preserve"> </w:t>
      </w:r>
      <w:r>
        <w:fldChar w:fldCharType="begin">
          <w:fldData xml:space="preserve">PEVuZE5vdGU+PENpdGU+PEF1dGhvcj5TbWl0aDwvQXV0aG9yPjxZZWFyPjIwMTc8L1llYXI+PFJl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cGFnZXM+ZTAxODgyNzU8L3BhZ2VzPjx2b2x1bWU+MTI8L3ZvbHVtZT48bnVtYmVyPjEx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dm9sdW1lPjUyPC92b2x1bWU+PG51bWJlcj41PC9udW1iZXI+PGtleXdvcmRzPjxrZXl3b3Jk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</w:fldData>
        </w:fldChar>
      </w:r>
      <w:r w:rsidR="00B86FC1">
        <w:instrText xml:space="preserve"> ADDIN EN.CITE </w:instrText>
      </w:r>
      <w:r w:rsidR="00B86FC1">
        <w:fldChar w:fldCharType="begin">
          <w:fldData xml:space="preserve">PEVuZE5vdGU+PENpdGU+PEF1dGhvcj5TbWl0aDwvQXV0aG9yPjxZZWFyPjIwMTc8L1llYXI+PFJl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cGFnZXM+ZTAxODgyNzU8L3BhZ2VzPjx2b2x1bWU+MTI8L3ZvbHVtZT48bnVtYmVyPjEx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dm9sdW1lPjUyPC92b2x1bWU+PG51bWJlcj41PC9udW1iZXI+PGtleXdvcmRzPjxrZXl3b3Jk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</w:fldData>
        </w:fldChar>
      </w:r>
      <w:r w:rsidR="00B86FC1">
        <w:instrText xml:space="preserve"> ADDIN EN.CITE.DATA </w:instrText>
      </w:r>
      <w:r w:rsidR="00B86FC1">
        <w:fldChar w:fldCharType="end"/>
      </w:r>
      <w:r>
        <w:fldChar w:fldCharType="separate"/>
      </w:r>
      <w:r w:rsidR="00B86FC1">
        <w:rPr>
          <w:noProof/>
        </w:rPr>
        <w:t>[104, 268]</w:t>
      </w:r>
      <w:r>
        <w:fldChar w:fldCharType="end"/>
      </w:r>
    </w:p>
    <w:p w14:paraId="68CDC0E5" w14:textId="77777777" w:rsidR="007633AD" w:rsidRDefault="007633AD" w:rsidP="006717E0"/>
    <w:p w14:paraId="4F640932" w14:textId="78291372" w:rsidR="008553F0" w:rsidRPr="007633AD" w:rsidRDefault="008553F0" w:rsidP="006717E0">
      <w:pPr>
        <w:rPr>
          <w:i/>
          <w:lang w:val="en-US"/>
        </w:rPr>
      </w:pPr>
      <w:r w:rsidRPr="007633AD">
        <w:rPr>
          <w:i/>
          <w:lang w:val="en-US"/>
        </w:rPr>
        <w:t xml:space="preserve">Smith LJ, Macleod KA, Collier GJ, Horn FC, Sheridan H, Aldag I, </w:t>
      </w:r>
      <w:r w:rsidR="00564288" w:rsidRPr="007633AD">
        <w:rPr>
          <w:i/>
        </w:rPr>
        <w:t>et al</w:t>
      </w:r>
      <w:r w:rsidRPr="007633AD">
        <w:rPr>
          <w:i/>
          <w:lang w:val="en-US"/>
        </w:rPr>
        <w:t>. Supine posture changes lung volumes and increases ventilation heterogeneity in cystic fibrosis. PLoS One. 2017;12(11):e0188275.</w:t>
      </w:r>
    </w:p>
    <w:p w14:paraId="45124429" w14:textId="77777777" w:rsidR="007633AD" w:rsidRDefault="007633AD" w:rsidP="006717E0">
      <w:pPr>
        <w:rPr>
          <w:i/>
          <w:lang w:val="en-US"/>
        </w:rPr>
      </w:pPr>
    </w:p>
    <w:p w14:paraId="4BC1A758" w14:textId="5ADC00A9" w:rsidR="008553F0" w:rsidRDefault="008553F0" w:rsidP="006717E0">
      <w:pPr>
        <w:rPr>
          <w:i/>
          <w:lang w:val="en-US"/>
        </w:rPr>
      </w:pPr>
      <w:r w:rsidRPr="007633AD">
        <w:rPr>
          <w:i/>
          <w:lang w:val="en-US"/>
        </w:rPr>
        <w:t xml:space="preserve">Smith LJ, Collier GJ, Marshall H, Hughes PJC, Biancardi AM, Wildman M, </w:t>
      </w:r>
      <w:r w:rsidR="00564288" w:rsidRPr="007633AD">
        <w:rPr>
          <w:i/>
        </w:rPr>
        <w:t>et al</w:t>
      </w:r>
      <w:r w:rsidRPr="007633AD">
        <w:rPr>
          <w:i/>
          <w:lang w:val="en-US"/>
        </w:rPr>
        <w:t>. Patterns of regional lung physiology in cystic fibrosis using ventilation magnetic resonance imaging and multiple-breath washout. European Respiratory Journal. 2018;52(5).</w:t>
      </w:r>
    </w:p>
    <w:p w14:paraId="0BF180AB" w14:textId="77777777" w:rsidR="002860DD" w:rsidRPr="007633AD" w:rsidRDefault="002860DD" w:rsidP="006717E0">
      <w:pPr>
        <w:rPr>
          <w:i/>
          <w:lang w:val="en-US"/>
        </w:rPr>
      </w:pPr>
    </w:p>
    <w:p w14:paraId="5500C06F" w14:textId="77777777" w:rsidR="002860DD" w:rsidRDefault="002860DD">
      <w:pPr>
        <w:spacing w:line="240" w:lineRule="auto"/>
        <w:ind w:right="0"/>
        <w:jc w:val="left"/>
        <w:rPr>
          <w:rFonts w:asciiTheme="majorHAnsi" w:eastAsiaTheme="majorEastAsia" w:hAnsiTheme="majorHAnsi" w:cstheme="majorBidi"/>
          <w:b/>
          <w:bCs/>
          <w:color w:val="000000" w:themeColor="text1"/>
          <w:sz w:val="28"/>
          <w:szCs w:val="26"/>
        </w:rPr>
      </w:pPr>
      <w:bookmarkStart w:id="318" w:name="_Ref21776542"/>
      <w:r>
        <w:br w:type="page"/>
      </w:r>
    </w:p>
    <w:p w14:paraId="4E94509A" w14:textId="4AE1D6F8" w:rsidR="008553F0" w:rsidRDefault="00210E1A" w:rsidP="006717E0">
      <w:pPr>
        <w:pStyle w:val="Heading2"/>
      </w:pPr>
      <w:bookmarkStart w:id="319" w:name="_Ref22846552"/>
      <w:bookmarkStart w:id="320" w:name="_Toc27382902"/>
      <w:r>
        <w:lastRenderedPageBreak/>
        <w:t>T</w:t>
      </w:r>
      <w:r w:rsidR="008553F0">
        <w:t>he effect of posture on multiple breath washout</w:t>
      </w:r>
      <w:bookmarkEnd w:id="318"/>
      <w:bookmarkEnd w:id="319"/>
      <w:bookmarkEnd w:id="320"/>
      <w:r w:rsidR="008553F0">
        <w:t xml:space="preserve"> </w:t>
      </w:r>
    </w:p>
    <w:p w14:paraId="2AE4FC70" w14:textId="77777777" w:rsidR="008553F0" w:rsidRPr="00DE6A54" w:rsidRDefault="008553F0" w:rsidP="006717E0"/>
    <w:p w14:paraId="2DB51C05" w14:textId="2BA1D2E9" w:rsidR="008553F0" w:rsidRDefault="008553F0" w:rsidP="006717E0">
      <w:pPr>
        <w:pStyle w:val="Heading3"/>
      </w:pPr>
      <w:bookmarkStart w:id="321" w:name="_Toc27382903"/>
      <w:r>
        <w:t>Introduction</w:t>
      </w:r>
      <w:bookmarkEnd w:id="321"/>
    </w:p>
    <w:p w14:paraId="1800C2A9" w14:textId="77777777" w:rsidR="008553F0" w:rsidRDefault="008553F0" w:rsidP="006717E0"/>
    <w:p w14:paraId="703894E0" w14:textId="4D9C36D8" w:rsidR="008553F0" w:rsidRPr="00B8465D" w:rsidRDefault="008553F0" w:rsidP="006717E0">
      <w:r w:rsidRPr="00B8465D">
        <w:t xml:space="preserve">Multiple breath washout (MBW) is as an important clinical and research method </w:t>
      </w:r>
      <w:r>
        <w:t xml:space="preserve">used </w:t>
      </w:r>
      <w:r w:rsidRPr="00B8465D">
        <w:t>in cystic fibrosis (CF)</w:t>
      </w:r>
      <w:r>
        <w:t xml:space="preserve"> management </w:t>
      </w:r>
      <w:r w:rsidRPr="00406804">
        <w:fldChar w:fldCharType="begin"/>
      </w:r>
      <w:r w:rsidR="00B86FC1">
        <w:instrText xml:space="preserve"> ADDIN EN.CITE &lt;EndNote&gt;&lt;Cite&gt;&lt;Author&gt;EMA&lt;/Author&gt;&lt;Year&gt;2012&lt;/Year&gt;&lt;RecNum&gt;1401&lt;/RecNum&gt;&lt;DisplayText&gt;[56]&lt;/DisplayText&gt;&lt;record&gt;&lt;rec-number&gt;1401&lt;/rec-number&gt;&lt;foreign-keys&gt;&lt;key app="EN" db-id="pr5wspr9dw2dxne92x4v99s69xa59dv092es" timestamp="1433234985"&gt;1401&lt;/key&gt;&lt;/foreign-keys&gt;&lt;ref-type name="Report"&gt;27&lt;/ref-type&gt;&lt;contributors&gt;&lt;authors&gt;&lt;author&gt;EMA&lt;/author&gt;&lt;/authors&gt;&lt;tertiary-authors&gt;&lt;author&gt;European Medicines Agency&lt;/author&gt;&lt;/tertiary-authors&gt;&lt;/contributors&gt;&lt;titles&gt;&lt;title&gt;European Medicines Agency: Report of the workshop on endpoints for cystic fibrosis clinical trials&lt;/title&gt;&lt;/titles&gt;&lt;dates&gt;&lt;year&gt;2012&lt;/year&gt;&lt;/dates&gt;&lt;pub-location&gt;London&lt;/pub-location&gt;&lt;urls&gt;&lt;related-urls&gt;&lt;url&gt;http://www.ema.europa.eu/docs/en_GB/document_library/Report/2012/12/WC500136159.pdf&lt;/url&gt;&lt;/related-urls&gt;&lt;/urls&gt;&lt;/record&gt;&lt;/Cite&gt;&lt;/EndNote&gt;</w:instrText>
      </w:r>
      <w:r w:rsidRPr="00406804">
        <w:fldChar w:fldCharType="separate"/>
      </w:r>
      <w:r w:rsidR="00B86FC1">
        <w:rPr>
          <w:noProof/>
        </w:rPr>
        <w:t>[56]</w:t>
      </w:r>
      <w:r w:rsidRPr="00406804">
        <w:fldChar w:fldCharType="end"/>
      </w:r>
      <w:r>
        <w:t>. I</w:t>
      </w:r>
      <w:r w:rsidRPr="00B8465D">
        <w:t xml:space="preserve">ndices </w:t>
      </w:r>
      <w:r>
        <w:t xml:space="preserve">derived from MBW </w:t>
      </w:r>
      <w:r w:rsidRPr="00B8465D">
        <w:t>reflect the degree of ventilation heterogeneity within the lung</w:t>
      </w:r>
      <w:r>
        <w:t>s</w:t>
      </w:r>
      <w:r w:rsidRPr="00B8465D">
        <w:t xml:space="preserve">. The lung clearance index (LCI) </w:t>
      </w:r>
      <w:r>
        <w:t xml:space="preserve">is thought to </w:t>
      </w:r>
      <w:r w:rsidRPr="00B8465D">
        <w:t>re</w:t>
      </w:r>
      <w:r>
        <w:t>flect</w:t>
      </w:r>
      <w:r w:rsidRPr="00B8465D">
        <w:t xml:space="preserve"> overall ventilation heterogeneity, whereas the phase III slope indices </w:t>
      </w:r>
      <w:r w:rsidR="005E6BBB">
        <w:t>S</w:t>
      </w:r>
      <w:r w:rsidR="005E6BBB">
        <w:rPr>
          <w:vertAlign w:val="subscript"/>
        </w:rPr>
        <w:t>cond</w:t>
      </w:r>
      <w:r>
        <w:rPr>
          <w:rFonts w:ascii="Times" w:hAnsi="Times"/>
          <w:sz w:val="20"/>
          <w:szCs w:val="20"/>
        </w:rPr>
        <w:t xml:space="preserve">  </w:t>
      </w:r>
      <w:r w:rsidRPr="00B8465D">
        <w:t xml:space="preserve"> and </w:t>
      </w:r>
      <w:r w:rsidR="005E6BBB">
        <w:t>S</w:t>
      </w:r>
      <w:r w:rsidR="005E6BBB">
        <w:rPr>
          <w:vertAlign w:val="subscript"/>
        </w:rPr>
        <w:t>acin</w:t>
      </w:r>
      <w:r w:rsidRPr="00B8465D">
        <w:t xml:space="preserve"> </w:t>
      </w:r>
      <w:r>
        <w:t>are proposed indices of</w:t>
      </w:r>
      <w:r w:rsidRPr="00B8465D">
        <w:t xml:space="preserve"> heterogeneity in</w:t>
      </w:r>
      <w:r>
        <w:t xml:space="preserve"> the</w:t>
      </w:r>
      <w:r w:rsidRPr="00B8465D">
        <w:t xml:space="preserve"> </w:t>
      </w:r>
      <w:r>
        <w:t xml:space="preserve">washout signal from the </w:t>
      </w:r>
      <w:r w:rsidRPr="00B8465D">
        <w:t xml:space="preserve">convection and diffusion-convection dependent </w:t>
      </w:r>
      <w:r>
        <w:t>airways</w:t>
      </w:r>
      <w:r w:rsidRPr="00B8465D">
        <w:t xml:space="preserve"> </w:t>
      </w:r>
      <w:r>
        <w:t xml:space="preserve">respectively </w:t>
      </w:r>
      <w:r w:rsidRPr="00406804">
        <w:fldChar w:fldCharType="begin"/>
      </w:r>
      <w:r w:rsidR="00B86FC1">
        <w:instrText xml:space="preserve"> ADDIN EN.CITE &lt;EndNote&gt;&lt;Cite&gt;&lt;Author&gt;Verbanck&lt;/Author&gt;&lt;Year&gt;2011&lt;/Year&gt;&lt;RecNum&gt;1379&lt;/RecNum&gt;&lt;DisplayText&gt;[97]&lt;/DisplayText&gt;&lt;record&gt;&lt;rec-number&gt;1379&lt;/rec-number&gt;&lt;foreign-keys&gt;&lt;key app="EN" db-id="pr5wspr9dw2dxne92x4v99s69xa59dv092es" timestamp="1430414674"&gt;1379&lt;/key&gt;&lt;/foreign-keys&gt;&lt;ref-type name="Journal Article"&gt;17&lt;/ref-type&gt;&lt;contributors&gt;&lt;authors&gt;&lt;author&gt;Verbanck, S.&lt;/author&gt;&lt;author&gt;Paiva, M.&lt;/author&gt;&lt;/authors&gt;&lt;/contributors&gt;&lt;auth-address&gt;Respiratory Division, University Hospital, UZ Brussel, Brussels, Belgium. sylvia.verbanck@uzbrussel.be&lt;/auth-address&gt;&lt;titles&gt;&lt;title&gt;Gas mixing in the airways and airspaces&lt;/title&gt;&lt;secondary-title&gt;Compr Physiol&lt;/secondary-title&gt;&lt;/titles&gt;&lt;periodical&gt;&lt;full-title&gt;Compr Physiol&lt;/full-title&gt;&lt;abbr-1&gt;Comprehensive Physiology&lt;/abbr-1&gt;&lt;/periodical&gt;&lt;pages&gt;809-34&lt;/pages&gt;&lt;volume&gt;1&lt;/volume&gt;&lt;number&gt;2&lt;/number&gt;&lt;edition&gt;2011/04/01&lt;/edition&gt;&lt;keywords&gt;&lt;keyword&gt;Animals&lt;/keyword&gt;&lt;keyword&gt;Gases/ metabolism&lt;/keyword&gt;&lt;keyword&gt;Humans&lt;/keyword&gt;&lt;keyword&gt;Lung/ metabolism&lt;/keyword&gt;&lt;keyword&gt;Lung Diseases/metabolism&lt;/keyword&gt;&lt;keyword&gt;Models, Biological&lt;/keyword&gt;&lt;/keywords&gt;&lt;dates&gt;&lt;year&gt;2011&lt;/year&gt;&lt;pub-dates&gt;&lt;date&gt;Apr&lt;/date&gt;&lt;/pub-dates&gt;&lt;/dates&gt;&lt;isbn&gt;2040-4603 (Electronic)&amp;#xD;2040-4603 (Linking)&lt;/isbn&gt;&lt;accession-num&gt;23737204&lt;/accession-num&gt;&lt;urls&gt;&lt;related-urls&gt;&lt;url&gt;http://onlinelibrary.wiley.com/doi/10.1002/cphy.c100018/abstract&lt;/url&gt;&lt;/related-urls&gt;&lt;/urls&gt;&lt;electronic-resource-num&gt;10.1002/cphy.c100018&lt;/electronic-resource-num&gt;&lt;remote-database-provider&gt;NLM&lt;/remote-database-provider&gt;&lt;language&gt;eng&lt;/language&gt;&lt;/record&gt;&lt;/Cite&gt;&lt;/EndNote&gt;</w:instrText>
      </w:r>
      <w:r w:rsidRPr="00406804">
        <w:fldChar w:fldCharType="separate"/>
      </w:r>
      <w:r w:rsidR="00B86FC1">
        <w:rPr>
          <w:noProof/>
        </w:rPr>
        <w:t>[97]</w:t>
      </w:r>
      <w:r w:rsidRPr="00406804">
        <w:fldChar w:fldCharType="end"/>
      </w:r>
      <w:r w:rsidRPr="00B8465D">
        <w:t xml:space="preserve">. </w:t>
      </w:r>
      <w:r>
        <w:t xml:space="preserve">LCI </w:t>
      </w:r>
      <w:r w:rsidR="00D170EE" w:rsidRPr="00B8465D">
        <w:t>has</w:t>
      </w:r>
      <w:r w:rsidRPr="00B8465D">
        <w:t xml:space="preserve"> bee</w:t>
      </w:r>
      <w:r>
        <w:t>n extensively investigated and has been shown to be</w:t>
      </w:r>
      <w:r w:rsidRPr="00B8465D">
        <w:t xml:space="preserve"> </w:t>
      </w:r>
      <w:r>
        <w:t xml:space="preserve">an important measure </w:t>
      </w:r>
      <w:r w:rsidRPr="00B8465D">
        <w:t xml:space="preserve">of early lung disease in CF </w:t>
      </w:r>
      <w:r w:rsidRPr="00406804">
        <w:fldChar w:fldCharType="begin">
          <w:fldData xml:space="preserve">PEVuZE5vdGU+PENpdGU+PEF1dGhvcj5Ib3JzbGV5PC9BdXRob3I+PFllYXI+MjAxNTwvWWVhcj48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MTA2OC03MzwvcGFnZXM+PHZvbHVtZT41OTwvdm9sdW1lPjxudW1iZXI+MTI8L251bWJlcj48a2V5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</w:fldData>
        </w:fldChar>
      </w:r>
      <w:r w:rsidR="00B86FC1">
        <w:instrText xml:space="preserve"> ADDIN EN.CITE </w:instrText>
      </w:r>
      <w:r w:rsidR="00B86FC1">
        <w:fldChar w:fldCharType="begin">
          <w:fldData xml:space="preserve">PEVuZE5vdGU+PENpdGU+PEF1dGhvcj5Ib3JzbGV5PC9BdXRob3I+PFllYXI+MjAxNTwvWWVhcj48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MTA2OC03MzwvcGFnZXM+PHZvbHVtZT41OTwvdm9sdW1lPjxudW1iZXI+MTI8L251bWJlcj48a2V5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</w:fldData>
        </w:fldChar>
      </w:r>
      <w:r w:rsidR="00B86FC1">
        <w:instrText xml:space="preserve"> ADDIN EN.CITE.DATA </w:instrText>
      </w:r>
      <w:r w:rsidR="00B86FC1">
        <w:fldChar w:fldCharType="end"/>
      </w:r>
      <w:r w:rsidRPr="00406804">
        <w:fldChar w:fldCharType="separate"/>
      </w:r>
      <w:r w:rsidR="00B86FC1">
        <w:rPr>
          <w:noProof/>
        </w:rPr>
        <w:t>[52, 68]</w:t>
      </w:r>
      <w:r w:rsidRPr="00406804">
        <w:fldChar w:fldCharType="end"/>
      </w:r>
      <w:r w:rsidR="00D67DFA">
        <w:t>.</w:t>
      </w:r>
      <w:r>
        <w:t xml:space="preserve"> </w:t>
      </w:r>
    </w:p>
    <w:p w14:paraId="45B43A27" w14:textId="77777777" w:rsidR="008553F0" w:rsidRDefault="008553F0" w:rsidP="006717E0"/>
    <w:p w14:paraId="2E27CFD9" w14:textId="21AB1CE3" w:rsidR="008553F0" w:rsidRDefault="008553F0" w:rsidP="006717E0">
      <w:r>
        <w:t xml:space="preserve">The effect of posture on LCI in children with CF has recently been assessed by Ramsey </w:t>
      </w:r>
      <w:r w:rsidR="00564288">
        <w:rPr>
          <w:i/>
        </w:rPr>
        <w:t>et al</w:t>
      </w:r>
      <w:r>
        <w:t xml:space="preserve"> </w:t>
      </w:r>
      <w:r>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instrText xml:space="preserve"> ADDIN EN.CITE </w:instrText>
      </w:r>
      <w:r w:rsidR="00B86FC1">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instrText xml:space="preserve"> ADDIN EN.CITE.DATA </w:instrText>
      </w:r>
      <w:r w:rsidR="00B86FC1">
        <w:fldChar w:fldCharType="end"/>
      </w:r>
      <w:r>
        <w:fldChar w:fldCharType="separate"/>
      </w:r>
      <w:r w:rsidR="00B86FC1">
        <w:rPr>
          <w:noProof/>
        </w:rPr>
        <w:t>[262]</w:t>
      </w:r>
      <w:r>
        <w:fldChar w:fldCharType="end"/>
      </w:r>
      <w:r>
        <w:t>. The authors compared children with CF and mild disease to healthy controls (HC) and showed that LCI in the supine posture was elevated when compared to sitting. The authors also showed that supine LCI correlated better than sitting LCI with metrics derived from high resolution computed tomography (HRCT). The authors also reported that the magnitude of the increase in LCI was greater in CF children than HC, despite similar reductions in FRC. This postural effect is also important when assessing longitudinal changes in LCI, with infant MBW performed supine whilst older children tend to perform the measurements sitting.</w:t>
      </w:r>
      <w:r w:rsidRPr="004B1F52">
        <w:t xml:space="preserve"> </w:t>
      </w:r>
      <w:r>
        <w:t>The effect of this change in posture is therefore important for the interpretation of changes in LCI.</w:t>
      </w:r>
    </w:p>
    <w:p w14:paraId="485D7DF7" w14:textId="77777777" w:rsidR="008553F0" w:rsidRPr="00B8465D" w:rsidRDefault="008553F0" w:rsidP="006717E0"/>
    <w:p w14:paraId="45B6472B" w14:textId="17FB572F" w:rsidR="008553F0" w:rsidRDefault="008553F0" w:rsidP="006717E0">
      <w:r w:rsidRPr="00B8465D">
        <w:t>One major effect of the supine posture is the impact</w:t>
      </w:r>
      <w:r>
        <w:t xml:space="preserve"> that</w:t>
      </w:r>
      <w:r w:rsidRPr="00B8465D">
        <w:t xml:space="preserve"> this has on lung volumes. In particular, </w:t>
      </w:r>
      <w:r>
        <w:t>a reduction in FRC when lying supine compared to an upright posture</w:t>
      </w:r>
      <w:r w:rsidRPr="00B8465D">
        <w:t xml:space="preserve"> </w:t>
      </w:r>
      <w:r>
        <w:t xml:space="preserve">is widely reported </w:t>
      </w:r>
      <w:r w:rsidRPr="00406804">
        <w:fldChar w:fldCharType="begin"/>
      </w:r>
      <w:r w:rsidR="00B86FC1">
        <w:instrText xml:space="preserve"> ADDIN EN.CITE &lt;EndNote&gt;&lt;Cite&gt;&lt;Author&gt;West&lt;/Author&gt;&lt;Year&gt;2012&lt;/Year&gt;&lt;RecNum&gt;751&lt;/RecNum&gt;&lt;DisplayText&gt;[292]&lt;/DisplayText&gt;&lt;record&gt;&lt;rec-number&gt;751&lt;/rec-number&gt;&lt;foreign-keys&gt;&lt;key app="EN" db-id="pr5wspr9dw2dxne92x4v99s69xa59dv092es" timestamp="1407338964"&gt;751&lt;/key&gt;&lt;/foreign-keys&gt;&lt;ref-type name="Book"&gt;6&lt;/ref-type&gt;&lt;contributors&gt;&lt;authors&gt;&lt;author&gt;West, John B.&lt;/author&gt;&lt;/authors&gt;&lt;/contributors&gt;&lt;titles&gt;&lt;title&gt;Respiratory physiology : the essentials&lt;/title&gt;&lt;/titles&gt;&lt;keywords&gt;&lt;keyword&gt;Respiratory organs -- Physiology&lt;/keyword&gt;&lt;keyword&gt;Respiration&lt;/keyword&gt;&lt;/keywords&gt;&lt;dates&gt;&lt;year&gt;2012&lt;/year&gt;&lt;/dates&gt;&lt;pub-location&gt;Baltimore, MD&amp;#xD;London&lt;/pub-location&gt;&lt;publisher&gt;Baltimore, MD&amp;#xD;London : Lippincott Williams &amp;amp; Wilkins&lt;/publisher&gt;&lt;urls&gt;&lt;/urls&gt;&lt;/record&gt;&lt;/Cite&gt;&lt;/EndNote&gt;</w:instrText>
      </w:r>
      <w:r w:rsidRPr="00406804">
        <w:fldChar w:fldCharType="separate"/>
      </w:r>
      <w:r w:rsidR="00B86FC1">
        <w:rPr>
          <w:noProof/>
        </w:rPr>
        <w:t>[292]</w:t>
      </w:r>
      <w:r w:rsidRPr="00406804">
        <w:fldChar w:fldCharType="end"/>
      </w:r>
      <w:r w:rsidRPr="00B8465D">
        <w:t>.</w:t>
      </w:r>
      <w:r>
        <w:t xml:space="preserve"> </w:t>
      </w:r>
      <w:r w:rsidRPr="00B8465D">
        <w:t>LCI is calculated using the</w:t>
      </w:r>
      <w:r>
        <w:t xml:space="preserve"> </w:t>
      </w:r>
      <w:r w:rsidRPr="00B8465D">
        <w:t>FRC</w:t>
      </w:r>
      <w:r>
        <w:t xml:space="preserve"> and s</w:t>
      </w:r>
      <w:r w:rsidRPr="00B8465D">
        <w:t>everal authors have shown that LCI</w:t>
      </w:r>
      <w:r>
        <w:t xml:space="preserve"> can be</w:t>
      </w:r>
      <w:r w:rsidRPr="00B8465D">
        <w:t xml:space="preserve"> affected by </w:t>
      </w:r>
      <w:r>
        <w:t>large changes in</w:t>
      </w:r>
      <w:r w:rsidRPr="00B8465D">
        <w:t xml:space="preserve"> lung volumes </w:t>
      </w:r>
      <w:r w:rsidRPr="00406804">
        <w:fldChar w:fldCharType="begin">
          <w:fldData xml:space="preserve">PEVuZE5vdGU+PENpdGU+PEF1dGhvcj5MdW08L0F1dGhvcj48WWVhcj4yMDEzPC9ZZWFyPjxSZWNO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</w:fldData>
        </w:fldChar>
      </w:r>
      <w:r w:rsidR="00B86FC1">
        <w:instrText xml:space="preserve"> ADDIN EN.CITE </w:instrText>
      </w:r>
      <w:r w:rsidR="00B86FC1">
        <w:fldChar w:fldCharType="begin">
          <w:fldData xml:space="preserve">PEVuZE5vdGU+PENpdGU+PEF1dGhvcj5MdW08L0F1dGhvcj48WWVhcj4yMDEzPC9ZZWFyPjxSZWNO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</w:fldData>
        </w:fldChar>
      </w:r>
      <w:r w:rsidR="00B86FC1">
        <w:instrText xml:space="preserve"> ADDIN EN.CITE.DATA </w:instrText>
      </w:r>
      <w:r w:rsidR="00B86FC1">
        <w:fldChar w:fldCharType="end"/>
      </w:r>
      <w:r w:rsidRPr="00406804">
        <w:fldChar w:fldCharType="separate"/>
      </w:r>
      <w:r w:rsidR="00B86FC1">
        <w:rPr>
          <w:noProof/>
        </w:rPr>
        <w:t>[256, 293, 294]</w:t>
      </w:r>
      <w:r w:rsidRPr="00406804">
        <w:fldChar w:fldCharType="end"/>
      </w:r>
      <w:r w:rsidRPr="00B8465D">
        <w:t>.</w:t>
      </w:r>
      <w:r>
        <w:t xml:space="preserve"> </w:t>
      </w:r>
      <w:r w:rsidRPr="00B8465D">
        <w:t xml:space="preserve">Understanding the effect of posture on ventilation heterogeneity </w:t>
      </w:r>
      <w:r>
        <w:t>may</w:t>
      </w:r>
      <w:r w:rsidRPr="00B8465D">
        <w:t xml:space="preserve"> allow more accurate comparisons with imaging </w:t>
      </w:r>
      <w:r>
        <w:t>and relate structural abnormalities to</w:t>
      </w:r>
      <w:r w:rsidRPr="00B8465D">
        <w:t xml:space="preserve"> lung physiology</w:t>
      </w:r>
      <w:r>
        <w:t xml:space="preserve"> and</w:t>
      </w:r>
      <w:r w:rsidRPr="00B8465D">
        <w:t xml:space="preserve"> will </w:t>
      </w:r>
      <w:r>
        <w:t xml:space="preserve">aid in the interpretation of longitudinal studies in young children. For example, </w:t>
      </w:r>
      <w:r w:rsidR="00210E1A">
        <w:fldChar w:fldCharType="begin"/>
      </w:r>
      <w:r w:rsidR="00210E1A">
        <w:instrText xml:space="preserve"> REF _Ref21774176 \h </w:instrText>
      </w:r>
      <w:r w:rsidR="00210E1A">
        <w:fldChar w:fldCharType="separate"/>
      </w:r>
      <w:r w:rsidR="00140F11" w:rsidRPr="00263DB2">
        <w:t xml:space="preserve">Figure </w:t>
      </w:r>
      <w:r w:rsidR="00140F11">
        <w:rPr>
          <w:noProof/>
        </w:rPr>
        <w:t>2</w:t>
      </w:r>
      <w:r w:rsidR="00140F11">
        <w:noBreakHyphen/>
      </w:r>
      <w:r w:rsidR="00140F11">
        <w:rPr>
          <w:noProof/>
        </w:rPr>
        <w:t>7</w:t>
      </w:r>
      <w:r w:rsidR="00210E1A">
        <w:fldChar w:fldCharType="end"/>
      </w:r>
      <w:r w:rsidR="00210E1A">
        <w:t xml:space="preserve"> </w:t>
      </w:r>
      <w:r>
        <w:t>shows that there is a gravitational gradient from anterior to posterior on ventilation imaging in healthy lungs, when performed in the supine posture.</w:t>
      </w:r>
    </w:p>
    <w:p w14:paraId="7CD51FAC" w14:textId="77777777" w:rsidR="008553F0" w:rsidRDefault="008553F0" w:rsidP="006717E0"/>
    <w:p w14:paraId="16914669" w14:textId="77777777" w:rsidR="00076828" w:rsidRDefault="00076828">
      <w:pPr>
        <w:spacing w:line="240" w:lineRule="auto"/>
        <w:ind w:right="0"/>
        <w:jc w:val="left"/>
        <w:rPr>
          <w:rFonts w:asciiTheme="majorHAnsi" w:eastAsiaTheme="majorEastAsia" w:hAnsiTheme="majorHAnsi" w:cstheme="majorBidi"/>
          <w:b/>
          <w:bCs/>
          <w:color w:val="000000" w:themeColor="text1"/>
        </w:rPr>
      </w:pPr>
      <w:r>
        <w:br w:type="page"/>
      </w:r>
    </w:p>
    <w:p w14:paraId="172D0EA3" w14:textId="0C50E5EC" w:rsidR="008553F0" w:rsidRDefault="008553F0" w:rsidP="006717E0">
      <w:pPr>
        <w:pStyle w:val="Heading3"/>
      </w:pPr>
      <w:bookmarkStart w:id="322" w:name="_Toc27382904"/>
      <w:r>
        <w:lastRenderedPageBreak/>
        <w:t>Aims</w:t>
      </w:r>
      <w:bookmarkEnd w:id="322"/>
    </w:p>
    <w:p w14:paraId="36972E26" w14:textId="77777777" w:rsidR="008553F0" w:rsidRPr="00AF5A4A" w:rsidRDefault="008553F0" w:rsidP="006717E0"/>
    <w:p w14:paraId="60D244B7" w14:textId="12C10923" w:rsidR="008553F0" w:rsidRDefault="008553F0" w:rsidP="006717E0">
      <w:r>
        <w:t>T</w:t>
      </w:r>
      <w:r w:rsidRPr="00B8465D">
        <w:t xml:space="preserve">he aim of this </w:t>
      </w:r>
      <w:r>
        <w:t>section</w:t>
      </w:r>
      <w:r w:rsidRPr="00B8465D">
        <w:t xml:space="preserve"> was to compare </w:t>
      </w:r>
      <w:r>
        <w:t xml:space="preserve">LCI and the phase III slope parameters </w:t>
      </w:r>
      <w:r w:rsidR="005E6BBB">
        <w:t>S</w:t>
      </w:r>
      <w:r w:rsidR="005E6BBB">
        <w:rPr>
          <w:vertAlign w:val="subscript"/>
        </w:rPr>
        <w:t>cond</w:t>
      </w:r>
      <w:r>
        <w:rPr>
          <w:rFonts w:ascii="Times" w:hAnsi="Times"/>
          <w:sz w:val="20"/>
          <w:szCs w:val="20"/>
        </w:rPr>
        <w:t xml:space="preserve">  </w:t>
      </w:r>
      <w:r w:rsidRPr="0025342A">
        <w:t xml:space="preserve"> and </w:t>
      </w:r>
      <w:r w:rsidR="005E6BBB">
        <w:t>S</w:t>
      </w:r>
      <w:r w:rsidR="005E6BBB">
        <w:rPr>
          <w:vertAlign w:val="subscript"/>
        </w:rPr>
        <w:t>acin</w:t>
      </w:r>
      <w:r>
        <w:t xml:space="preserve">, in the </w:t>
      </w:r>
      <w:r w:rsidRPr="00B8465D">
        <w:t xml:space="preserve">sitting </w:t>
      </w:r>
      <w:r>
        <w:t xml:space="preserve">posture </w:t>
      </w:r>
      <w:r w:rsidRPr="00B8465D">
        <w:t xml:space="preserve">and </w:t>
      </w:r>
      <w:r>
        <w:t xml:space="preserve">compared to the </w:t>
      </w:r>
      <w:r w:rsidRPr="00B8465D">
        <w:t>supine</w:t>
      </w:r>
      <w:r>
        <w:t xml:space="preserve"> posture,</w:t>
      </w:r>
      <w:r w:rsidRPr="00B8465D">
        <w:t xml:space="preserve"> in CF</w:t>
      </w:r>
      <w:r>
        <w:t xml:space="preserve"> lung disease</w:t>
      </w:r>
      <w:r w:rsidRPr="00B8465D">
        <w:t xml:space="preserve"> as well as in HC, and to measure the extent to which changing lung volume affects the change in LCI.</w:t>
      </w:r>
      <w:r>
        <w:t xml:space="preserve"> </w:t>
      </w:r>
      <w:r w:rsidRPr="00B8465D">
        <w:t xml:space="preserve">We hypothesised that supine posture would </w:t>
      </w:r>
      <w:r>
        <w:t xml:space="preserve">firstly </w:t>
      </w:r>
      <w:r w:rsidRPr="00B8465D">
        <w:t>reduce lung volume</w:t>
      </w:r>
      <w:r>
        <w:t xml:space="preserve"> (FRC)</w:t>
      </w:r>
      <w:r w:rsidRPr="00B8465D">
        <w:t xml:space="preserve"> </w:t>
      </w:r>
      <w:r>
        <w:t>with a resultant effect on gas mixing, but also that there would be an additional effect of posture on ventilation heterogeneity within the lungs</w:t>
      </w:r>
      <w:r w:rsidRPr="00B8465D">
        <w:t xml:space="preserve">. </w:t>
      </w:r>
    </w:p>
    <w:p w14:paraId="7DA3034F" w14:textId="77777777" w:rsidR="008553F0" w:rsidRPr="007E1040" w:rsidRDefault="008553F0" w:rsidP="006717E0"/>
    <w:p w14:paraId="71C2DDF0" w14:textId="65C748FA" w:rsidR="008553F0" w:rsidRDefault="008553F0" w:rsidP="006717E0">
      <w:pPr>
        <w:pStyle w:val="Heading3"/>
      </w:pPr>
      <w:bookmarkStart w:id="323" w:name="_Toc27382905"/>
      <w:r>
        <w:t>Methods</w:t>
      </w:r>
      <w:bookmarkEnd w:id="323"/>
    </w:p>
    <w:p w14:paraId="5BC94449" w14:textId="77777777" w:rsidR="008553F0" w:rsidRDefault="008553F0" w:rsidP="006717E0"/>
    <w:p w14:paraId="534D8759" w14:textId="695889BA" w:rsidR="008553F0" w:rsidRPr="00B8465D" w:rsidRDefault="008553F0" w:rsidP="006717E0">
      <w:r>
        <w:t xml:space="preserve">The majority of the data reported here was collected prior to the start of the MMAVIC study. The cohort represents pooled data from two studies that have been described in part by Horsley </w:t>
      </w:r>
      <w:r w:rsidR="00564288">
        <w:rPr>
          <w:i/>
        </w:rPr>
        <w:t>et al</w:t>
      </w:r>
      <w:r>
        <w:t xml:space="preserve"> </w:t>
      </w:r>
      <w:r>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fldChar w:fldCharType="separate"/>
      </w:r>
      <w:r w:rsidR="00B86FC1">
        <w:rPr>
          <w:noProof/>
        </w:rPr>
        <w:t>[101]</w:t>
      </w:r>
      <w:r>
        <w:fldChar w:fldCharType="end"/>
      </w:r>
      <w:r>
        <w:t xml:space="preserve"> and Marshall </w:t>
      </w:r>
      <w:r w:rsidR="00564288">
        <w:rPr>
          <w:i/>
        </w:rPr>
        <w:t>et al</w:t>
      </w:r>
      <w:r>
        <w:t xml:space="preserve"> </w:t>
      </w:r>
      <w:r>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fldChar w:fldCharType="separate"/>
      </w:r>
      <w:r w:rsidR="00B86FC1">
        <w:rPr>
          <w:noProof/>
        </w:rPr>
        <w:t>[105]</w:t>
      </w:r>
      <w:r>
        <w:fldChar w:fldCharType="end"/>
      </w:r>
      <w:r>
        <w:t>. These</w:t>
      </w:r>
      <w:r w:rsidRPr="00B8465D">
        <w:t xml:space="preserve"> </w:t>
      </w:r>
      <w:r>
        <w:t>were</w:t>
      </w:r>
      <w:r w:rsidRPr="00B8465D">
        <w:t xml:space="preserve"> </w:t>
      </w:r>
      <w:r>
        <w:t>observational studies</w:t>
      </w:r>
      <w:r w:rsidRPr="00B8465D">
        <w:t xml:space="preserve"> performed at two specialist UK paediatric centres: Sheffield Children’s Hospital (SCH) </w:t>
      </w:r>
      <w:r>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fldChar w:fldCharType="separate"/>
      </w:r>
      <w:r w:rsidR="00B86FC1">
        <w:rPr>
          <w:noProof/>
        </w:rPr>
        <w:t>[105]</w:t>
      </w:r>
      <w:r>
        <w:fldChar w:fldCharType="end"/>
      </w:r>
      <w:r>
        <w:t xml:space="preserve"> </w:t>
      </w:r>
      <w:r w:rsidRPr="00B8465D">
        <w:t>and Royal Hospital for Sick Children</w:t>
      </w:r>
      <w:r>
        <w:t>, Edinburgh</w:t>
      </w:r>
      <w:r w:rsidRPr="00B8465D">
        <w:t xml:space="preserve"> (RHSC)</w:t>
      </w:r>
      <w:r>
        <w:t xml:space="preserve"> </w:t>
      </w:r>
      <w:r>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fldChar w:fldCharType="separate"/>
      </w:r>
      <w:r w:rsidR="00B86FC1">
        <w:rPr>
          <w:noProof/>
        </w:rPr>
        <w:t>[101]</w:t>
      </w:r>
      <w:r>
        <w:fldChar w:fldCharType="end"/>
      </w:r>
      <w:r w:rsidRPr="00B8465D">
        <w:t xml:space="preserve">. </w:t>
      </w:r>
      <w:r>
        <w:t xml:space="preserve"> </w:t>
      </w:r>
      <w:r>
        <w:rPr>
          <w:lang w:val="en-US"/>
        </w:rPr>
        <w:t>The studies</w:t>
      </w:r>
      <w:r w:rsidRPr="00401E76">
        <w:rPr>
          <w:lang w:val="en-US"/>
        </w:rPr>
        <w:t xml:space="preserve"> </w:t>
      </w:r>
      <w:r>
        <w:rPr>
          <w:lang w:val="en-US"/>
        </w:rPr>
        <w:t>were</w:t>
      </w:r>
      <w:r w:rsidRPr="00401E76">
        <w:rPr>
          <w:lang w:val="en-US"/>
        </w:rPr>
        <w:t xml:space="preserve"> approved by the National Research and Ethics Committee (</w:t>
      </w:r>
      <w:r>
        <w:rPr>
          <w:lang w:val="en-US"/>
        </w:rPr>
        <w:t xml:space="preserve">SCH - </w:t>
      </w:r>
      <w:r w:rsidRPr="00401E76">
        <w:rPr>
          <w:lang w:val="en-US"/>
        </w:rPr>
        <w:t>REC 12/YH/0343</w:t>
      </w:r>
      <w:r>
        <w:rPr>
          <w:lang w:val="en-US"/>
        </w:rPr>
        <w:t xml:space="preserve">. RHSC - </w:t>
      </w:r>
      <w:r w:rsidRPr="00B412F2">
        <w:t xml:space="preserve">Lothian Research </w:t>
      </w:r>
      <w:r>
        <w:t>Ethics Committee (08/S1101/290)</w:t>
      </w:r>
      <w:r w:rsidRPr="00401E76">
        <w:rPr>
          <w:lang w:val="en-US"/>
        </w:rPr>
        <w:t>) and parents/guardians provided written informed consent.</w:t>
      </w:r>
    </w:p>
    <w:p w14:paraId="604E5193" w14:textId="77777777" w:rsidR="008553F0" w:rsidRPr="00B8465D" w:rsidRDefault="008553F0" w:rsidP="006717E0"/>
    <w:p w14:paraId="379C51FD" w14:textId="77777777" w:rsidR="008553F0" w:rsidRDefault="008553F0" w:rsidP="006717E0">
      <w:r w:rsidRPr="00B8465D">
        <w:t>Subjects with CF had a clinical diagnosis confirmed via sweat testing and/or genetic testing and were clinically stable</w:t>
      </w:r>
      <w:r>
        <w:t>,</w:t>
      </w:r>
      <w:r w:rsidRPr="00B8465D">
        <w:t xml:space="preserve"> </w:t>
      </w:r>
      <w:r>
        <w:t xml:space="preserve">without exacerbation </w:t>
      </w:r>
      <w:r w:rsidRPr="00B8465D">
        <w:t>for</w:t>
      </w:r>
      <w:r>
        <w:t xml:space="preserve"> at least</w:t>
      </w:r>
      <w:r w:rsidRPr="00B8465D">
        <w:t xml:space="preserve"> 4 weeks prior to assessment. HC were without chronic respiratory illness, neuromuscular weakness or bone disease likely to impair respiration and with no congenital cardiac disease requiring medication. HC also had no history of acute respiratory illness in the 4 weeks prior to testing.</w:t>
      </w:r>
      <w:r w:rsidRPr="0035003E">
        <w:t xml:space="preserve"> </w:t>
      </w:r>
      <w:r w:rsidRPr="00B8465D">
        <w:t>Children were aged</w:t>
      </w:r>
      <w:r w:rsidRPr="00B8465D" w:rsidDel="004462AE">
        <w:t xml:space="preserve"> </w:t>
      </w:r>
      <w:r>
        <w:t>5</w:t>
      </w:r>
      <w:r w:rsidRPr="00B8465D">
        <w:t>-16 years.</w:t>
      </w:r>
      <w:r>
        <w:t xml:space="preserve"> </w:t>
      </w:r>
    </w:p>
    <w:p w14:paraId="03022BBC" w14:textId="77777777" w:rsidR="008553F0" w:rsidRPr="00B8465D" w:rsidRDefault="008553F0" w:rsidP="006717E0"/>
    <w:p w14:paraId="05547017" w14:textId="7FB67602" w:rsidR="008553F0" w:rsidRPr="00B8465D" w:rsidRDefault="008553F0" w:rsidP="006717E0">
      <w:r w:rsidRPr="00B8465D">
        <w:t xml:space="preserve">All subjects performed MBW using a modified open-circuit Innocor device </w:t>
      </w:r>
      <w:r>
        <w:t>with</w:t>
      </w:r>
      <w:r w:rsidRPr="00B8465D">
        <w:t xml:space="preserve"> (0.2%) </w:t>
      </w:r>
      <w:r>
        <w:t>sulfur-hexaflouride (</w:t>
      </w:r>
      <w:r w:rsidR="005E6BBB">
        <w:t>SF</w:t>
      </w:r>
      <w:r w:rsidR="005E6BBB">
        <w:rPr>
          <w:vertAlign w:val="subscript"/>
        </w:rPr>
        <w:t>6</w:t>
      </w:r>
      <w:r w:rsidRPr="009C517D">
        <w:t>)</w:t>
      </w:r>
      <w:r w:rsidRPr="00B8465D">
        <w:t xml:space="preserve"> as the tracer gas for wash-in and room air for washout </w:t>
      </w:r>
      <w:r w:rsidRPr="00406804">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rsidRPr="00406804">
        <w:fldChar w:fldCharType="separate"/>
      </w:r>
      <w:r w:rsidR="00B86FC1">
        <w:rPr>
          <w:noProof/>
        </w:rPr>
        <w:t>[101]</w:t>
      </w:r>
      <w:r w:rsidRPr="00406804">
        <w:fldChar w:fldCharType="end"/>
      </w:r>
      <w:r w:rsidRPr="00B8465D">
        <w:t>. MBW was measured in triplicate</w:t>
      </w:r>
      <w:r>
        <w:t xml:space="preserve"> without randomisation with regards the order of sitting and supine measurements. MBW was</w:t>
      </w:r>
      <w:r w:rsidRPr="00B8465D">
        <w:t xml:space="preserve"> first</w:t>
      </w:r>
      <w:r>
        <w:t>ly</w:t>
      </w:r>
      <w:r w:rsidRPr="00B8465D">
        <w:t xml:space="preserve"> </w:t>
      </w:r>
      <w:r>
        <w:t xml:space="preserve">performed </w:t>
      </w:r>
      <w:r w:rsidRPr="00B8465D">
        <w:t xml:space="preserve">seated and then supine, followed by spirometry. Spirometry was performed according to international guidelines </w:t>
      </w:r>
      <w:r w:rsidRPr="009C517D">
        <w:fldChar w:fldCharType="begin">
          <w:fldData xml:space="preserve">PEVuZE5vdGU+PENpdGU+PEF1dGhvcj5NaWxsZXI8L0F1dGhvcj48WWVhcj4yMDA1PC9ZZWFyPjxS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zE5LTM4PC9wYWdlcz48dm9sdW1l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</w:fldData>
        </w:fldChar>
      </w:r>
      <w:r w:rsidR="00B86FC1">
        <w:instrText xml:space="preserve"> ADDIN EN.CITE </w:instrText>
      </w:r>
      <w:r w:rsidR="00B86FC1">
        <w:fldChar w:fldCharType="begin">
          <w:fldData xml:space="preserve">PEVuZE5vdGU+PENpdGU+PEF1dGhvcj5NaWxsZXI8L0F1dGhvcj48WWVhcj4yMDA1PC9ZZWFyPjxS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zE5LTM4PC9wYWdlcz48dm9sdW1l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</w:fldData>
        </w:fldChar>
      </w:r>
      <w:r w:rsidR="00B86FC1">
        <w:instrText xml:space="preserve"> ADDIN EN.CITE.DATA </w:instrText>
      </w:r>
      <w:r w:rsidR="00B86FC1">
        <w:fldChar w:fldCharType="end"/>
      </w:r>
      <w:r w:rsidRPr="009C517D">
        <w:fldChar w:fldCharType="separate"/>
      </w:r>
      <w:r w:rsidR="00B86FC1">
        <w:rPr>
          <w:noProof/>
        </w:rPr>
        <w:t>[45]</w:t>
      </w:r>
      <w:r w:rsidRPr="009C517D">
        <w:fldChar w:fldCharType="end"/>
      </w:r>
      <w:r w:rsidRPr="00B8465D">
        <w:t xml:space="preserve"> using a ‘PFT Pro’ (</w:t>
      </w:r>
      <w:r w:rsidR="00EF2AF1">
        <w:t>Vyaire</w:t>
      </w:r>
      <w:r>
        <w:t>,</w:t>
      </w:r>
      <w:r w:rsidRPr="00B8465D">
        <w:t xml:space="preserve"> Basingstoke, UK) in the SCH cohort and using an ‘Easyone’ (ndd</w:t>
      </w:r>
      <w:r>
        <w:t>,</w:t>
      </w:r>
      <w:r w:rsidRPr="00B8465D">
        <w:t xml:space="preserve"> Zurich, Switzerland) in the </w:t>
      </w:r>
      <w:r>
        <w:t>R</w:t>
      </w:r>
      <w:r w:rsidRPr="00B8465D">
        <w:t xml:space="preserve">HSC cohort. The SCH cohort did not pause after the supine posture was adopted before performing MBW, whilst the RHSC cohort waited 30 minutes whilst supine before starting MBW. The Innocor MBW system was used </w:t>
      </w:r>
      <w:r>
        <w:t xml:space="preserve">in both centres </w:t>
      </w:r>
      <w:r w:rsidRPr="00B8465D">
        <w:t xml:space="preserve">as previously described </w:t>
      </w:r>
      <w:r w:rsidRPr="00406804">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rsidRPr="00406804">
        <w:fldChar w:fldCharType="separate"/>
      </w:r>
      <w:r w:rsidR="00B86FC1">
        <w:rPr>
          <w:noProof/>
        </w:rPr>
        <w:t>[101]</w:t>
      </w:r>
      <w:r w:rsidRPr="00406804">
        <w:fldChar w:fldCharType="end"/>
      </w:r>
      <w:r w:rsidRPr="00B8465D">
        <w:t xml:space="preserve">. </w:t>
      </w:r>
      <w:r>
        <w:t xml:space="preserve">The details of which can be found in </w:t>
      </w:r>
      <w:r w:rsidR="00210E1A">
        <w:t xml:space="preserve">Chapter </w:t>
      </w:r>
      <w:r w:rsidR="00210E1A">
        <w:fldChar w:fldCharType="begin"/>
      </w:r>
      <w:r w:rsidR="00210E1A">
        <w:instrText xml:space="preserve"> REF _Ref21771161 \r \h </w:instrText>
      </w:r>
      <w:r w:rsidR="00210E1A">
        <w:fldChar w:fldCharType="separate"/>
      </w:r>
      <w:r w:rsidR="00140F11">
        <w:t>2.2.3</w:t>
      </w:r>
      <w:r w:rsidR="00210E1A">
        <w:fldChar w:fldCharType="end"/>
      </w:r>
      <w:r w:rsidR="00210E1A">
        <w:t xml:space="preserve"> (</w:t>
      </w:r>
      <w:r w:rsidR="00210E1A">
        <w:fldChar w:fldCharType="begin"/>
      </w:r>
      <w:r w:rsidR="00210E1A">
        <w:instrText xml:space="preserve"> REF _Ref21771161 \h </w:instrText>
      </w:r>
      <w:r w:rsidR="00210E1A">
        <w:fldChar w:fldCharType="separate"/>
      </w:r>
      <w:r w:rsidR="00140F11">
        <w:t>Multiple breath Washout</w:t>
      </w:r>
      <w:r w:rsidR="00210E1A">
        <w:fldChar w:fldCharType="end"/>
      </w:r>
      <w:r w:rsidR="00210E1A">
        <w:t>, p</w:t>
      </w:r>
      <w:r w:rsidR="00210E1A">
        <w:fldChar w:fldCharType="begin"/>
      </w:r>
      <w:r w:rsidR="00210E1A">
        <w:instrText xml:space="preserve"> PAGEREF _Ref21771161 \h </w:instrText>
      </w:r>
      <w:r w:rsidR="00210E1A">
        <w:fldChar w:fldCharType="separate"/>
      </w:r>
      <w:r w:rsidR="00140F11">
        <w:rPr>
          <w:noProof/>
        </w:rPr>
        <w:t>73</w:t>
      </w:r>
      <w:r w:rsidR="00210E1A">
        <w:fldChar w:fldCharType="end"/>
      </w:r>
      <w:r w:rsidR="00210E1A">
        <w:t>)</w:t>
      </w:r>
      <w:r>
        <w:t>.</w:t>
      </w:r>
    </w:p>
    <w:p w14:paraId="135CDCF4" w14:textId="77777777" w:rsidR="008553F0" w:rsidRPr="00B8465D" w:rsidRDefault="008553F0" w:rsidP="006717E0"/>
    <w:p w14:paraId="6C9548C2" w14:textId="4BD858F5" w:rsidR="008553F0" w:rsidRPr="00B8465D" w:rsidRDefault="008553F0" w:rsidP="006717E0">
      <w:r w:rsidRPr="00B8465D">
        <w:lastRenderedPageBreak/>
        <w:t xml:space="preserve">MBW data were analysed </w:t>
      </w:r>
      <w:r>
        <w:t xml:space="preserve">as described in </w:t>
      </w:r>
      <w:r w:rsidR="00210E1A">
        <w:t xml:space="preserve">Chapter </w:t>
      </w:r>
      <w:r w:rsidR="00210E1A">
        <w:fldChar w:fldCharType="begin"/>
      </w:r>
      <w:r w:rsidR="00210E1A">
        <w:instrText xml:space="preserve"> REF _Ref21771161 \r \h </w:instrText>
      </w:r>
      <w:r w:rsidR="00210E1A">
        <w:fldChar w:fldCharType="separate"/>
      </w:r>
      <w:r w:rsidR="00140F11">
        <w:t>2.2.3</w:t>
      </w:r>
      <w:r w:rsidR="00210E1A">
        <w:fldChar w:fldCharType="end"/>
      </w:r>
      <w:r w:rsidR="00210E1A">
        <w:t xml:space="preserve"> (</w:t>
      </w:r>
      <w:r w:rsidR="00210E1A">
        <w:fldChar w:fldCharType="begin"/>
      </w:r>
      <w:r w:rsidR="00210E1A">
        <w:instrText xml:space="preserve"> REF _Ref21771161 \h </w:instrText>
      </w:r>
      <w:r w:rsidR="00210E1A">
        <w:fldChar w:fldCharType="separate"/>
      </w:r>
      <w:r w:rsidR="00140F11">
        <w:t>Multiple breath Washout</w:t>
      </w:r>
      <w:r w:rsidR="00210E1A">
        <w:fldChar w:fldCharType="end"/>
      </w:r>
      <w:r w:rsidR="00210E1A">
        <w:t>, p</w:t>
      </w:r>
      <w:r w:rsidR="00210E1A">
        <w:fldChar w:fldCharType="begin"/>
      </w:r>
      <w:r w:rsidR="00210E1A">
        <w:instrText xml:space="preserve"> PAGEREF _Ref21771161 \h </w:instrText>
      </w:r>
      <w:r w:rsidR="00210E1A">
        <w:fldChar w:fldCharType="separate"/>
      </w:r>
      <w:r w:rsidR="00140F11">
        <w:rPr>
          <w:noProof/>
        </w:rPr>
        <w:t>73</w:t>
      </w:r>
      <w:r w:rsidR="00210E1A">
        <w:fldChar w:fldCharType="end"/>
      </w:r>
      <w:r w:rsidR="00210E1A">
        <w:t>)</w:t>
      </w:r>
      <w:r w:rsidRPr="00B8465D">
        <w:t xml:space="preserve"> for the measurements of LCI, </w:t>
      </w:r>
      <w:r w:rsidR="005E6BBB">
        <w:t>S</w:t>
      </w:r>
      <w:r w:rsidR="005E6BBB">
        <w:rPr>
          <w:vertAlign w:val="subscript"/>
        </w:rPr>
        <w:t>cond</w:t>
      </w:r>
      <w:r>
        <w:rPr>
          <w:rFonts w:ascii="Times" w:hAnsi="Times"/>
          <w:sz w:val="20"/>
          <w:szCs w:val="20"/>
        </w:rPr>
        <w:t xml:space="preserve">  </w:t>
      </w:r>
      <w:r w:rsidRPr="00B8465D">
        <w:t xml:space="preserve"> and </w:t>
      </w:r>
      <w:r w:rsidR="005E6BBB">
        <w:t>S</w:t>
      </w:r>
      <w:r w:rsidR="005E6BBB">
        <w:rPr>
          <w:vertAlign w:val="subscript"/>
        </w:rPr>
        <w:t>acin</w:t>
      </w:r>
      <w:r w:rsidRPr="00B8465D">
        <w:rPr>
          <w:vertAlign w:val="subscript"/>
        </w:rPr>
        <w:t>,</w:t>
      </w:r>
      <w:r w:rsidRPr="00B8465D">
        <w:t xml:space="preserve"> FRC, tidal volume </w:t>
      </w:r>
      <w:r>
        <w:t>(</w:t>
      </w:r>
      <w:r w:rsidRPr="00B8465D">
        <w:t>(Vt)</w:t>
      </w:r>
      <w:r>
        <w:t xml:space="preserve"> taken as the average across all washout breaths)</w:t>
      </w:r>
      <w:r w:rsidRPr="00B8465D">
        <w:t xml:space="preserve"> and Fowler dead-space (FDS) </w:t>
      </w:r>
      <w:r w:rsidRPr="00406804">
        <w:fldChar w:fldCharType="begin">
          <w:fldData xml:space="preserve">PEVuZE5vdGU+PENpdGU+PEF1dGhvcj5IYW5ub248L0F1dGhvcj48WWVhcj4yMDE0PC9ZZWFyPjxS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</w:fldData>
        </w:fldChar>
      </w:r>
      <w:r w:rsidR="00B86FC1">
        <w:instrText xml:space="preserve"> ADDIN EN.CITE </w:instrText>
      </w:r>
      <w:r w:rsidR="00B86FC1">
        <w:fldChar w:fldCharType="begin">
          <w:fldData xml:space="preserve">PEVuZE5vdGU+PENpdGU+PEF1dGhvcj5IYW5ub248L0F1dGhvcj48WWVhcj4yMDE0PC9ZZWFyPjxS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</w:fldData>
        </w:fldChar>
      </w:r>
      <w:r w:rsidR="00B86FC1">
        <w:instrText xml:space="preserve"> ADDIN EN.CITE.DATA </w:instrText>
      </w:r>
      <w:r w:rsidR="00B86FC1">
        <w:fldChar w:fldCharType="end"/>
      </w:r>
      <w:r w:rsidRPr="00406804">
        <w:fldChar w:fldCharType="separate"/>
      </w:r>
      <w:r w:rsidR="00B86FC1">
        <w:rPr>
          <w:noProof/>
        </w:rPr>
        <w:t>[295]</w:t>
      </w:r>
      <w:r w:rsidRPr="00406804">
        <w:fldChar w:fldCharType="end"/>
      </w:r>
      <w:r w:rsidRPr="00B8465D">
        <w:t xml:space="preserve">, with the final result being the average value recorded from at least </w:t>
      </w:r>
      <w:r w:rsidR="00387400">
        <w:t>two</w:t>
      </w:r>
      <w:r w:rsidRPr="00B8465D">
        <w:t xml:space="preserve"> acceptable trials </w:t>
      </w:r>
      <w:r w:rsidRPr="00406804">
        <w:fldChar w:fldCharType="begin">
          <w:fldData xml:space="preserve">PEVuZE5vdGU+PENpdGU+PEF1dGhvcj5Sb2JpbnNvbjwvQXV0aG9yPjxZZWFyPjIwMTM8L1llYXI+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NTA3LTIyPC9wYWdlcz48dm9sdW1lPjQxPC92b2x1bWU+PG51bWJlcj4zPC9udW1i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</w:fldData>
        </w:fldChar>
      </w:r>
      <w:r w:rsidR="00B86FC1">
        <w:instrText xml:space="preserve"> ADDIN EN.CITE </w:instrText>
      </w:r>
      <w:r w:rsidR="00B86FC1">
        <w:fldChar w:fldCharType="begin">
          <w:fldData xml:space="preserve">PEVuZE5vdGU+PENpdGU+PEF1dGhvcj5Sb2JpbnNvbjwvQXV0aG9yPjxZZWFyPjIwMTM8L1llYXI+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NTA3LTIyPC9wYWdlcz48dm9sdW1lPjQxPC92b2x1bWU+PG51bWJlcj4zPC9udW1i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</w:fldData>
        </w:fldChar>
      </w:r>
      <w:r w:rsidR="00B86FC1">
        <w:instrText xml:space="preserve"> ADDIN EN.CITE.DATA </w:instrText>
      </w:r>
      <w:r w:rsidR="00B86FC1">
        <w:fldChar w:fldCharType="end"/>
      </w:r>
      <w:r w:rsidRPr="00406804">
        <w:fldChar w:fldCharType="separate"/>
      </w:r>
      <w:r w:rsidR="00B86FC1">
        <w:rPr>
          <w:noProof/>
        </w:rPr>
        <w:t>[99]</w:t>
      </w:r>
      <w:r w:rsidRPr="00406804">
        <w:fldChar w:fldCharType="end"/>
      </w:r>
      <w:r w:rsidRPr="00B8465D">
        <w:t>. LCI was calculated as the cumulative expired volume required to ‘wash-out’ the tracer gas to 1/40</w:t>
      </w:r>
      <w:r w:rsidRPr="00B8465D">
        <w:rPr>
          <w:vertAlign w:val="superscript"/>
        </w:rPr>
        <w:t>th</w:t>
      </w:r>
      <w:r w:rsidRPr="00B8465D">
        <w:t xml:space="preserve"> of the ‘washed-in’ concentration, divided by the FRC. </w:t>
      </w:r>
      <w:r>
        <w:t>Phase III slope</w:t>
      </w:r>
      <w:r w:rsidRPr="00B8465D">
        <w:t xml:space="preserve"> analysis was automated and checked manually to confirm accurate identification of </w:t>
      </w:r>
      <w:r>
        <w:t>alveolar</w:t>
      </w:r>
      <w:r w:rsidRPr="00B8465D">
        <w:t xml:space="preserve"> slopes. </w:t>
      </w:r>
      <w:r w:rsidR="005E6BBB">
        <w:t>S</w:t>
      </w:r>
      <w:r w:rsidR="005E6BBB">
        <w:rPr>
          <w:vertAlign w:val="subscript"/>
        </w:rPr>
        <w:t>acin</w:t>
      </w:r>
      <w:r w:rsidRPr="00B8465D">
        <w:t xml:space="preserve"> was calculated from the first expiratory breath after the wash-in was complete</w:t>
      </w:r>
      <w:r>
        <w:t>.</w:t>
      </w:r>
      <w:r w:rsidRPr="00B8465D">
        <w:t xml:space="preserve"> </w:t>
      </w:r>
      <w:r w:rsidR="005E6BBB">
        <w:t>S</w:t>
      </w:r>
      <w:r w:rsidR="005E6BBB">
        <w:rPr>
          <w:vertAlign w:val="subscript"/>
        </w:rPr>
        <w:t>cond</w:t>
      </w:r>
      <w:r>
        <w:rPr>
          <w:rFonts w:ascii="Times" w:hAnsi="Times"/>
          <w:sz w:val="20"/>
          <w:szCs w:val="20"/>
        </w:rPr>
        <w:t xml:space="preserve">  </w:t>
      </w:r>
      <w:r w:rsidRPr="00B8465D">
        <w:t xml:space="preserve"> was calculated from breaths during 1.5-6 lung turnovers as previously described </w:t>
      </w:r>
      <w:r w:rsidRPr="00406804">
        <w:fldChar w:fldCharType="begin">
          <w:fldData xml:space="preserve">PEVuZE5vdGU+PENpdGU+PEF1dGhvcj5Sb2JpbnNvbjwvQXV0aG9yPjxZZWFyPjIwMTM8L1llYXI+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NTA3LTIyPC9wYWdlcz48dm9sdW1lPjQxPC92b2x1bWU+PG51bWJlcj4zPC9udW1i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</w:fldData>
        </w:fldChar>
      </w:r>
      <w:r w:rsidR="00B86FC1">
        <w:instrText xml:space="preserve"> ADDIN EN.CITE </w:instrText>
      </w:r>
      <w:r w:rsidR="00B86FC1">
        <w:fldChar w:fldCharType="begin">
          <w:fldData xml:space="preserve">PEVuZE5vdGU+PENpdGU+PEF1dGhvcj5Sb2JpbnNvbjwvQXV0aG9yPjxZZWFyPjIwMTM8L1llYXI+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NTA3LTIyPC9wYWdlcz48dm9sdW1lPjQxPC92b2x1bWU+PG51bWJlcj4zPC9udW1i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</w:fldData>
        </w:fldChar>
      </w:r>
      <w:r w:rsidR="00B86FC1">
        <w:instrText xml:space="preserve"> ADDIN EN.CITE.DATA </w:instrText>
      </w:r>
      <w:r w:rsidR="00B86FC1">
        <w:fldChar w:fldCharType="end"/>
      </w:r>
      <w:r w:rsidRPr="00406804">
        <w:fldChar w:fldCharType="separate"/>
      </w:r>
      <w:r w:rsidR="00B86FC1">
        <w:rPr>
          <w:noProof/>
        </w:rPr>
        <w:t>[99]</w:t>
      </w:r>
      <w:r w:rsidRPr="00406804">
        <w:fldChar w:fldCharType="end"/>
      </w:r>
      <w:r w:rsidRPr="00B8465D">
        <w:t xml:space="preserve">. Spirometric measures of </w:t>
      </w:r>
      <w:r w:rsidR="00DF2511">
        <w:t>FEV</w:t>
      </w:r>
      <w:r w:rsidR="00DF2511">
        <w:rPr>
          <w:vertAlign w:val="subscript"/>
        </w:rPr>
        <w:t>1</w:t>
      </w:r>
      <w:r>
        <w:rPr>
          <w:rFonts w:ascii="Times" w:hAnsi="Times"/>
          <w:sz w:val="20"/>
          <w:szCs w:val="20"/>
        </w:rPr>
        <w:t>,</w:t>
      </w:r>
      <w:r w:rsidRPr="00B8465D">
        <w:t xml:space="preserve"> FVC and </w:t>
      </w:r>
      <w:r w:rsidR="00DF2511">
        <w:t>FEV</w:t>
      </w:r>
      <w:r w:rsidR="00DF2511">
        <w:rPr>
          <w:vertAlign w:val="subscript"/>
        </w:rPr>
        <w:t>1</w:t>
      </w:r>
      <w:r>
        <w:rPr>
          <w:rFonts w:ascii="Times" w:hAnsi="Times"/>
          <w:sz w:val="20"/>
          <w:szCs w:val="20"/>
        </w:rPr>
        <w:t xml:space="preserve"> </w:t>
      </w:r>
      <w:r w:rsidRPr="00B8465D">
        <w:t xml:space="preserve">/FVC were expressed as z-scores using recommended equations </w:t>
      </w:r>
      <w:r w:rsidRPr="00B8465D">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 </w:instrText>
      </w:r>
      <w:r w:rsidR="00B86FC1">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DATA </w:instrText>
      </w:r>
      <w:r w:rsidR="00B86FC1">
        <w:fldChar w:fldCharType="end"/>
      </w:r>
      <w:r w:rsidRPr="00B8465D">
        <w:fldChar w:fldCharType="separate"/>
      </w:r>
      <w:r w:rsidR="00B86FC1">
        <w:rPr>
          <w:noProof/>
        </w:rPr>
        <w:t>[51]</w:t>
      </w:r>
      <w:r w:rsidRPr="00B8465D">
        <w:fldChar w:fldCharType="end"/>
      </w:r>
      <w:r w:rsidRPr="00B8465D">
        <w:t xml:space="preserve">. </w:t>
      </w:r>
    </w:p>
    <w:p w14:paraId="36151A0C" w14:textId="77777777" w:rsidR="008553F0" w:rsidRPr="00B8465D" w:rsidRDefault="008553F0" w:rsidP="006717E0"/>
    <w:p w14:paraId="62951F3D" w14:textId="77777777" w:rsidR="008553F0" w:rsidRPr="00E24909" w:rsidRDefault="008553F0" w:rsidP="006717E0">
      <w:pPr>
        <w:pStyle w:val="Heading4"/>
      </w:pPr>
      <w:r w:rsidRPr="00E24909">
        <w:t>Methods for alveolar indices of MBW</w:t>
      </w:r>
    </w:p>
    <w:p w14:paraId="0DDC620C" w14:textId="77777777" w:rsidR="008553F0" w:rsidRPr="002C3C0B" w:rsidRDefault="008553F0" w:rsidP="006717E0"/>
    <w:p w14:paraId="5AAA15A3" w14:textId="1DC5BE3E" w:rsidR="008553F0" w:rsidRDefault="008553F0" w:rsidP="006717E0">
      <w:r>
        <w:t xml:space="preserve">Alveolar indices were calculated as previously described </w:t>
      </w:r>
      <w:r w:rsidRPr="00406804">
        <w:fldChar w:fldCharType="begin">
          <w:fldData xml:space="preserve">PEVuZE5vdGU+PENpdGU+PEF1dGhvcj5IYWlkb3BvdWxvdTwvQXV0aG9yPjxZZWFyPjIwMTI8L1ll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</w:fldData>
        </w:fldChar>
      </w:r>
      <w:r w:rsidR="00B86FC1">
        <w:instrText xml:space="preserve"> ADDIN EN.CITE </w:instrText>
      </w:r>
      <w:r w:rsidR="00B86FC1">
        <w:fldChar w:fldCharType="begin">
          <w:fldData xml:space="preserve">PEVuZE5vdGU+PENpdGU+PEF1dGhvcj5IYWlkb3BvdWxvdTwvQXV0aG9yPjxZZWFyPjIwMTI8L1ll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</w:fldData>
        </w:fldChar>
      </w:r>
      <w:r w:rsidR="00B86FC1">
        <w:instrText xml:space="preserve"> ADDIN EN.CITE.DATA </w:instrText>
      </w:r>
      <w:r w:rsidR="00B86FC1">
        <w:fldChar w:fldCharType="end"/>
      </w:r>
      <w:r w:rsidRPr="00406804">
        <w:fldChar w:fldCharType="separate"/>
      </w:r>
      <w:r w:rsidR="00B86FC1">
        <w:rPr>
          <w:noProof/>
        </w:rPr>
        <w:t>[296]</w:t>
      </w:r>
      <w:r w:rsidRPr="00406804">
        <w:fldChar w:fldCharType="end"/>
      </w:r>
      <w:r>
        <w:t xml:space="preserve">. The </w:t>
      </w:r>
      <w:r w:rsidR="00387400">
        <w:t>FDS</w:t>
      </w:r>
      <w:r>
        <w:t xml:space="preserve"> was calculated from the exhaled </w:t>
      </w:r>
      <w:r w:rsidR="00DF2511">
        <w:t>CO</w:t>
      </w:r>
      <w:r w:rsidR="00DF2511">
        <w:rPr>
          <w:vertAlign w:val="subscript"/>
        </w:rPr>
        <w:t>2</w:t>
      </w:r>
      <w:r>
        <w:t xml:space="preserve"> curve that was measured at each breath of the wash-out and the average from all breaths recorded. Alveolar lung volumes were then calculated by subtracting the FDS from the lung volumes to create FRC</w:t>
      </w:r>
      <w:r w:rsidRPr="005A6E2A">
        <w:rPr>
          <w:vertAlign w:val="subscript"/>
        </w:rPr>
        <w:t>alv</w:t>
      </w:r>
      <w:r>
        <w:t xml:space="preserve"> and Vt</w:t>
      </w:r>
      <w:r w:rsidRPr="005A6E2A">
        <w:rPr>
          <w:vertAlign w:val="subscript"/>
        </w:rPr>
        <w:t>alv</w:t>
      </w:r>
      <w:r>
        <w:t>. LCI</w:t>
      </w:r>
      <w:r>
        <w:rPr>
          <w:vertAlign w:val="subscript"/>
        </w:rPr>
        <w:t xml:space="preserve">alv </w:t>
      </w:r>
      <w:r>
        <w:t>was calculated using the formula:</w:t>
      </w:r>
    </w:p>
    <w:p w14:paraId="2DF41EBC" w14:textId="77777777" w:rsidR="00E576A3" w:rsidRDefault="00E576A3" w:rsidP="006717E0"/>
    <w:p w14:paraId="4A0CFFA8" w14:textId="77777777" w:rsidR="008553F0" w:rsidRPr="005A6E2A" w:rsidRDefault="000A016E" w:rsidP="006717E0">
      <m:oMathPara>
        <m:oMath>
          <m:sSub>
            <m:sSubPr>
              <m:ctrlPr>
                <w:rPr>
                  <w:rFonts w:ascii="Cambria Math" w:hAnsi="Cambria Math"/>
                  <w:i/>
                </w:rPr>
              </m:ctrlPr>
            </m:sSubPr>
            <m:e>
              <m:r>
                <w:rPr>
                  <w:rFonts w:ascii="Cambria Math" w:hAnsi="Cambria Math"/>
                </w:rPr>
                <m:t>LCI</m:t>
              </m:r>
            </m:e>
            <m:sub>
              <m:r>
                <w:rPr>
                  <w:rFonts w:ascii="Cambria Math" w:hAnsi="Cambria Math"/>
                </w:rPr>
                <m:t>alv</m:t>
              </m:r>
            </m:sub>
          </m:sSub>
          <m:r>
            <w:rPr>
              <w:rFonts w:ascii="Cambria Math" w:hAnsi="Cambria Math"/>
            </w:rPr>
            <m:t xml:space="preserve">= </m:t>
          </m:r>
          <m:f>
            <m:fPr>
              <m:ctrlPr>
                <w:rPr>
                  <w:rFonts w:ascii="Cambria Math" w:hAnsi="Cambria Math"/>
                  <w:i/>
                </w:rPr>
              </m:ctrlPr>
            </m:fPr>
            <m:num>
              <m:r>
                <m:rPr>
                  <m:nor/>
                </m:rPr>
                <m:t>(CEV-</m:t>
              </m:r>
              <m:d>
                <m:dPr>
                  <m:ctrlPr>
                    <w:rPr>
                      <w:rFonts w:ascii="Cambria Math" w:hAnsi="Cambria Math"/>
                      <w:i/>
                    </w:rPr>
                  </m:ctrlPr>
                </m:dPr>
                <m:e>
                  <m:r>
                    <m:rPr>
                      <m:nor/>
                    </m:rPr>
                    <m:t>FDS × B</m:t>
                  </m:r>
                </m:e>
              </m:d>
              <m:r>
                <m:rPr>
                  <m:nor/>
                </m:rPr>
                <m:t>)</m:t>
              </m:r>
            </m:num>
            <m:den>
              <m:r>
                <m:rPr>
                  <m:nor/>
                </m:rPr>
                <m:t>(FRC-FDS)</m:t>
              </m:r>
            </m:den>
          </m:f>
        </m:oMath>
      </m:oMathPara>
    </w:p>
    <w:p w14:paraId="6FB8AA04" w14:textId="77777777" w:rsidR="008553F0" w:rsidRDefault="008553F0" w:rsidP="006717E0"/>
    <w:p w14:paraId="46E4655C" w14:textId="5E46DC0C" w:rsidR="008553F0" w:rsidRDefault="008553F0" w:rsidP="006717E0">
      <w:r>
        <w:t xml:space="preserve">Where CEV is the cumulative expired volume required to wash-out </w:t>
      </w:r>
      <w:r w:rsidR="005E6BBB">
        <w:t>SF</w:t>
      </w:r>
      <w:r w:rsidR="005E6BBB">
        <w:rPr>
          <w:vertAlign w:val="subscript"/>
        </w:rPr>
        <w:t>6</w:t>
      </w:r>
      <w:r>
        <w:t xml:space="preserve"> to 1/40</w:t>
      </w:r>
      <w:r w:rsidRPr="00705BBF">
        <w:rPr>
          <w:vertAlign w:val="superscript"/>
        </w:rPr>
        <w:t>th</w:t>
      </w:r>
      <w:r>
        <w:t xml:space="preserve"> of the starting concentration and B is the number of tidal breaths required to do the same. </w:t>
      </w:r>
    </w:p>
    <w:p w14:paraId="5F749126" w14:textId="77777777" w:rsidR="00076828" w:rsidRDefault="00076828" w:rsidP="006717E0">
      <w:pPr>
        <w:rPr>
          <w:rFonts w:asciiTheme="majorHAnsi" w:eastAsiaTheme="majorEastAsia" w:hAnsiTheme="majorHAnsi" w:cstheme="majorBidi"/>
          <w:b/>
          <w:bCs/>
          <w:i/>
          <w:iCs/>
          <w:color w:val="1F3563"/>
        </w:rPr>
      </w:pPr>
    </w:p>
    <w:p w14:paraId="4311657F" w14:textId="77777777" w:rsidR="008553F0" w:rsidRDefault="008553F0" w:rsidP="006717E0">
      <w:pPr>
        <w:pStyle w:val="Heading4"/>
      </w:pPr>
      <w:r w:rsidRPr="002C3C0B">
        <w:t>Statistical Analysis</w:t>
      </w:r>
    </w:p>
    <w:p w14:paraId="0D6F8245" w14:textId="77777777" w:rsidR="008553F0" w:rsidRPr="002C3C0B" w:rsidRDefault="008553F0" w:rsidP="006717E0"/>
    <w:p w14:paraId="09E54F56" w14:textId="7CF0E058" w:rsidR="008553F0" w:rsidRPr="006103CF" w:rsidRDefault="008553F0" w:rsidP="006717E0">
      <w:r w:rsidRPr="00B8465D">
        <w:t xml:space="preserve">Comparisons between CF and HC </w:t>
      </w:r>
      <w:r>
        <w:t xml:space="preserve">groups </w:t>
      </w:r>
      <w:r w:rsidRPr="00B8465D">
        <w:t>were performed using un-paired t-tests</w:t>
      </w:r>
      <w:r>
        <w:t xml:space="preserve"> or Mann-Whitney tests after assessing for the normal distribution</w:t>
      </w:r>
      <w:r w:rsidRPr="00B8465D">
        <w:t xml:space="preserve">. Comparisons between sitting and supine measurements </w:t>
      </w:r>
      <w:r>
        <w:t xml:space="preserve">made in the same subjects </w:t>
      </w:r>
      <w:r w:rsidRPr="00B8465D">
        <w:t>were performed using paired t-tests</w:t>
      </w:r>
      <w:r>
        <w:t xml:space="preserve"> or the Wilcoxon matched-pairs signed rank test</w:t>
      </w:r>
      <w:r w:rsidRPr="00B8465D">
        <w:t xml:space="preserve">. Correlations were performed using </w:t>
      </w:r>
      <w:r>
        <w:t xml:space="preserve">either Pearson or </w:t>
      </w:r>
      <w:r w:rsidRPr="00B8465D">
        <w:t xml:space="preserve">Spearman rank </w:t>
      </w:r>
      <w:r>
        <w:t>analysis</w:t>
      </w:r>
      <w:r w:rsidRPr="00B8465D">
        <w:t>. A p</w:t>
      </w:r>
      <w:r>
        <w:t>-</w:t>
      </w:r>
      <w:r w:rsidRPr="00B8465D">
        <w:t>value of &lt;0.05 was considered statistically significant</w:t>
      </w:r>
      <w:r>
        <w:t xml:space="preserve"> and presented throughout</w:t>
      </w:r>
      <w:r w:rsidR="00D170EE">
        <w:t>,</w:t>
      </w:r>
      <w:r>
        <w:t xml:space="preserve"> alongside the mean or median difference (MD) and the 95% confidence intervals (CI) where appropriate</w:t>
      </w:r>
      <w:r w:rsidRPr="00B8465D">
        <w:t>.</w:t>
      </w:r>
      <w:r w:rsidRPr="00401E76">
        <w:t xml:space="preserve"> </w:t>
      </w:r>
      <w:r>
        <w:t>All a</w:t>
      </w:r>
      <w:r w:rsidRPr="00B8465D">
        <w:t>nalysis was performed using GraphPad Prism V7 (San Diego, USA)</w:t>
      </w:r>
      <w:r>
        <w:t xml:space="preserve">. Height and weight were converted into age-appropriate z-scores </w:t>
      </w:r>
      <w:r>
        <w:fldChar w:fldCharType="begin"/>
      </w:r>
      <w:r w:rsidR="00B86FC1">
        <w:instrText xml:space="preserve"> ADDIN EN.CITE &lt;EndNote&gt;&lt;Cite&gt;&lt;Author&gt;Cole&lt;/Author&gt;&lt;Year&gt;1998&lt;/Year&gt;&lt;RecNum&gt;3170&lt;/RecNum&gt;&lt;DisplayText&gt;[297]&lt;/DisplayText&gt;&lt;record&gt;&lt;rec-number&gt;3170&lt;/rec-number&gt;&lt;foreign-keys&gt;&lt;key app="EN" db-id="pr5wspr9dw2dxne92x4v99s69xa59dv092es" timestamp="1502959614"&gt;3170&lt;/key&gt;&lt;/foreign-keys&gt;&lt;ref-type name="Journal Article"&gt;17&lt;/ref-type&gt;&lt;contributors&gt;&lt;authors&gt;&lt;author&gt;Cole, T. J.&lt;/author&gt;&lt;author&gt;Freeman, J. V.&lt;/author&gt;&lt;author&gt;Preece, M. A.&lt;/author&gt;&lt;/authors&gt;&lt;/contributors&gt;&lt;titles&gt;&lt;title&gt;British 1990 growth reference centiles for weight, height, body mass index and head circumference fitted by maximum penalized likelihood&lt;/title&gt;&lt;secondary-title&gt;Statistics in Medicine&lt;/secondary-title&gt;&lt;/titles&gt;&lt;periodical&gt;&lt;full-title&gt;Statistics in Medicine&lt;/full-title&gt;&lt;abbr-1&gt;Stat. Med.&lt;/abbr-1&gt;&lt;abbr-2&gt;Stat Med&lt;/abbr-2&gt;&lt;/periodical&gt;&lt;pages&gt;407-429&lt;/pages&gt;&lt;volume&gt;17&lt;/volume&gt;&lt;number&gt;4&lt;/number&gt;&lt;dates&gt;&lt;year&gt;1998&lt;/year&gt;&lt;/dates&gt;&lt;publisher&gt;Wiley Subscription Services, Inc., A Wiley Company&lt;/publisher&gt;&lt;isbn&gt;1097-0258&lt;/isbn&gt;&lt;urls&gt;&lt;related-urls&gt;&lt;url&gt;http://dx.doi.org/10.1002/(SICI)1097-0258(19980228)17:4&amp;lt;407::AID-SIM742&amp;gt;3.0.CO;2-L&lt;/url&gt;&lt;url&gt;http://onlinelibrary.wiley.com/store/10.1002/(SICI)1097-0258(19980228)17:4%3C407::AID-SIM742%3E3.0.CO;2-L/asset/742_ftp.pdf?v=1&amp;amp;t=j6g7cqvs&amp;amp;s=95dd91878d050b75904a66965a069817ce0c3314&lt;/url&gt;&lt;/related-urls&gt;&lt;/urls&gt;&lt;electronic-resource-num&gt;10.1002/(SICI)1097-0258(19980228)17:4&amp;lt;407::AID-SIM742&amp;gt;3.0.CO;2-L&lt;/electronic-resource-num&gt;&lt;/record&gt;&lt;/Cite&gt;&lt;/EndNote&gt;</w:instrText>
      </w:r>
      <w:r>
        <w:fldChar w:fldCharType="separate"/>
      </w:r>
      <w:r w:rsidR="00B86FC1">
        <w:rPr>
          <w:noProof/>
        </w:rPr>
        <w:t>[297]</w:t>
      </w:r>
      <w:r>
        <w:fldChar w:fldCharType="end"/>
      </w:r>
      <w:r>
        <w:t>.</w:t>
      </w:r>
    </w:p>
    <w:p w14:paraId="3D21478C" w14:textId="77777777" w:rsidR="008553F0" w:rsidRDefault="008553F0" w:rsidP="007016F5"/>
    <w:p w14:paraId="447CD5E1" w14:textId="77777777" w:rsidR="00626DAD" w:rsidRDefault="00626DAD" w:rsidP="006717E0">
      <w:pPr>
        <w:rPr>
          <w:rFonts w:asciiTheme="majorHAnsi" w:eastAsiaTheme="majorEastAsia" w:hAnsiTheme="majorHAnsi" w:cstheme="majorBidi"/>
          <w:color w:val="000000" w:themeColor="text1"/>
        </w:rPr>
      </w:pPr>
      <w:r>
        <w:br w:type="page"/>
      </w:r>
    </w:p>
    <w:p w14:paraId="40C28D44" w14:textId="698DE897" w:rsidR="008553F0" w:rsidRDefault="008553F0" w:rsidP="006717E0">
      <w:pPr>
        <w:pStyle w:val="Heading3"/>
      </w:pPr>
      <w:bookmarkStart w:id="324" w:name="_Toc27382906"/>
      <w:r>
        <w:lastRenderedPageBreak/>
        <w:t>Results</w:t>
      </w:r>
      <w:bookmarkEnd w:id="324"/>
    </w:p>
    <w:p w14:paraId="02B24784" w14:textId="77777777" w:rsidR="008553F0" w:rsidRDefault="008553F0" w:rsidP="006717E0"/>
    <w:p w14:paraId="0C6E5651" w14:textId="77777777" w:rsidR="008553F0" w:rsidRPr="002C3C0B" w:rsidRDefault="008553F0" w:rsidP="006717E0">
      <w:pPr>
        <w:pStyle w:val="Heading4"/>
      </w:pPr>
      <w:r w:rsidRPr="002C3C0B">
        <w:t xml:space="preserve">Comparing children with CF and healthy controls from two older cohorts </w:t>
      </w:r>
    </w:p>
    <w:p w14:paraId="7FF22037" w14:textId="77777777" w:rsidR="008553F0" w:rsidRPr="00E464FE" w:rsidRDefault="008553F0" w:rsidP="006717E0"/>
    <w:p w14:paraId="2629F09C" w14:textId="65F1913F" w:rsidR="008553F0" w:rsidRPr="00FB28CC" w:rsidRDefault="008553F0" w:rsidP="00D170EE">
      <w:r w:rsidRPr="00B8465D">
        <w:t>35 children with CF</w:t>
      </w:r>
      <w:r>
        <w:t xml:space="preserve"> (19 from SCH) </w:t>
      </w:r>
      <w:r w:rsidRPr="00B8465D">
        <w:t xml:space="preserve">and 28 </w:t>
      </w:r>
      <w:r>
        <w:t>HC</w:t>
      </w:r>
      <w:r w:rsidRPr="00B8465D">
        <w:t xml:space="preserve"> </w:t>
      </w:r>
      <w:r>
        <w:t xml:space="preserve">(10 from SCH) </w:t>
      </w:r>
      <w:r w:rsidRPr="00B8465D">
        <w:t xml:space="preserve">completed both </w:t>
      </w:r>
      <w:r>
        <w:t xml:space="preserve">the </w:t>
      </w:r>
      <w:r w:rsidRPr="00B8465D">
        <w:t>sitting and supine MBW assessments. Demographic and baseline lung function data are summarised in</w:t>
      </w:r>
      <w:r w:rsidR="00D170EE">
        <w:t xml:space="preserve"> </w:t>
      </w:r>
      <w:r w:rsidR="00D170EE">
        <w:fldChar w:fldCharType="begin"/>
      </w:r>
      <w:r w:rsidR="00D170EE">
        <w:instrText xml:space="preserve"> REF _Ref26799776 \h </w:instrText>
      </w:r>
      <w:r w:rsidR="00D170EE">
        <w:fldChar w:fldCharType="separate"/>
      </w:r>
      <w:r w:rsidR="00D170EE">
        <w:t xml:space="preserve">Table </w:t>
      </w:r>
      <w:r w:rsidR="00D170EE">
        <w:rPr>
          <w:noProof/>
        </w:rPr>
        <w:t>4</w:t>
      </w:r>
      <w:r w:rsidR="00D170EE">
        <w:noBreakHyphen/>
      </w:r>
      <w:r w:rsidR="00D170EE">
        <w:rPr>
          <w:noProof/>
        </w:rPr>
        <w:t>1</w:t>
      </w:r>
      <w:r w:rsidR="00D170EE">
        <w:fldChar w:fldCharType="end"/>
      </w:r>
      <w:r w:rsidRPr="00B8465D">
        <w:t xml:space="preserve">. </w:t>
      </w:r>
      <w:r>
        <w:t xml:space="preserve">HC subjects were significantly taller and heavier than CF subjects (p = 0.006 and p=0.049 respectively). </w:t>
      </w:r>
      <w:r w:rsidRPr="00B8465D">
        <w:t xml:space="preserve">CF subjects had significantly poorer lung function outcomes than </w:t>
      </w:r>
      <w:r>
        <w:t>HC,</w:t>
      </w:r>
      <w:r w:rsidRPr="00B8465D">
        <w:t xml:space="preserve"> with lower </w:t>
      </w:r>
      <w:r w:rsidR="00DF2511">
        <w:t>FEV</w:t>
      </w:r>
      <w:r w:rsidR="00DF2511">
        <w:rPr>
          <w:vertAlign w:val="subscript"/>
        </w:rPr>
        <w:t>1</w:t>
      </w:r>
      <w:r>
        <w:rPr>
          <w:rFonts w:ascii="Times" w:hAnsi="Times"/>
          <w:sz w:val="20"/>
          <w:szCs w:val="20"/>
        </w:rPr>
        <w:t xml:space="preserve"> </w:t>
      </w:r>
      <w:r w:rsidRPr="00B8465D">
        <w:t xml:space="preserve">and </w:t>
      </w:r>
      <w:r w:rsidR="00DF2511">
        <w:t>FEV</w:t>
      </w:r>
      <w:r w:rsidR="00DF2511">
        <w:rPr>
          <w:vertAlign w:val="subscript"/>
        </w:rPr>
        <w:t>1</w:t>
      </w:r>
      <w:r w:rsidRPr="00B8465D">
        <w:t xml:space="preserve">/FVC z scores as well as increased sitting LCI and </w:t>
      </w:r>
      <w:r w:rsidR="005E6BBB">
        <w:t>S</w:t>
      </w:r>
      <w:r w:rsidR="005E6BBB">
        <w:rPr>
          <w:vertAlign w:val="subscript"/>
        </w:rPr>
        <w:t>cond</w:t>
      </w:r>
      <w:r w:rsidRPr="00B8465D">
        <w:t xml:space="preserve">. Despite this, in CF subjects the overall mean z-scores for </w:t>
      </w:r>
      <w:r w:rsidR="00DF2511">
        <w:t>FEV</w:t>
      </w:r>
      <w:r w:rsidR="00DF2511">
        <w:rPr>
          <w:vertAlign w:val="subscript"/>
        </w:rPr>
        <w:t>1</w:t>
      </w:r>
      <w:r>
        <w:rPr>
          <w:rFonts w:ascii="Times" w:hAnsi="Times"/>
          <w:sz w:val="20"/>
          <w:szCs w:val="20"/>
        </w:rPr>
        <w:t xml:space="preserve"> </w:t>
      </w:r>
      <w:r w:rsidRPr="00B8465D">
        <w:t xml:space="preserve">and </w:t>
      </w:r>
      <w:r w:rsidR="00DF2511">
        <w:t>FEV</w:t>
      </w:r>
      <w:r w:rsidR="00DF2511">
        <w:rPr>
          <w:vertAlign w:val="subscript"/>
        </w:rPr>
        <w:t>1</w:t>
      </w:r>
      <w:r>
        <w:rPr>
          <w:rFonts w:ascii="Times" w:hAnsi="Times"/>
          <w:sz w:val="20"/>
          <w:szCs w:val="20"/>
        </w:rPr>
        <w:t xml:space="preserve"> </w:t>
      </w:r>
      <w:r>
        <w:t>/FVC were -0.8 and -0.</w:t>
      </w:r>
      <w:r w:rsidRPr="00B8465D">
        <w:t xml:space="preserve">9 respectively, </w:t>
      </w:r>
      <w:r>
        <w:t xml:space="preserve">and therefore within the normal reference range </w:t>
      </w:r>
      <w:r w:rsidRPr="00B8465D">
        <w:t>(z-score &gt;-</w:t>
      </w:r>
      <w:r>
        <w:t>1.64</w:t>
      </w:r>
      <w:r w:rsidRPr="00B8465D">
        <w:t xml:space="preserve">). </w:t>
      </w:r>
      <w:r>
        <w:t>8</w:t>
      </w:r>
      <w:r w:rsidRPr="00B8465D">
        <w:t xml:space="preserve">/35 CF subjects had an </w:t>
      </w:r>
      <w:r w:rsidR="00DF2511">
        <w:t>FEV</w:t>
      </w:r>
      <w:r w:rsidR="00DF2511">
        <w:rPr>
          <w:vertAlign w:val="subscript"/>
        </w:rPr>
        <w:t>1</w:t>
      </w:r>
      <w:r>
        <w:rPr>
          <w:rFonts w:ascii="Times" w:hAnsi="Times"/>
          <w:sz w:val="20"/>
          <w:szCs w:val="20"/>
        </w:rPr>
        <w:t xml:space="preserve"> </w:t>
      </w:r>
      <w:r w:rsidRPr="00B8465D">
        <w:t>z-score &lt;-</w:t>
      </w:r>
      <w:r>
        <w:t>1.64</w:t>
      </w:r>
      <w:r w:rsidRPr="00B8465D">
        <w:t xml:space="preserve">, and </w:t>
      </w:r>
      <w:r>
        <w:t>6</w:t>
      </w:r>
      <w:r w:rsidRPr="00B8465D">
        <w:t xml:space="preserve">/35 had </w:t>
      </w:r>
      <w:r>
        <w:t xml:space="preserve">an </w:t>
      </w:r>
      <w:r w:rsidR="00DF2511">
        <w:t>FEV</w:t>
      </w:r>
      <w:r w:rsidR="00DF2511">
        <w:rPr>
          <w:vertAlign w:val="subscript"/>
        </w:rPr>
        <w:t>1</w:t>
      </w:r>
      <w:r>
        <w:rPr>
          <w:rFonts w:ascii="Times" w:hAnsi="Times"/>
          <w:sz w:val="20"/>
          <w:szCs w:val="20"/>
        </w:rPr>
        <w:t xml:space="preserve"> </w:t>
      </w:r>
      <w:r w:rsidRPr="00B8465D">
        <w:t>/FVC z-score &lt;-</w:t>
      </w:r>
      <w:r>
        <w:t>1.64</w:t>
      </w:r>
      <w:r w:rsidRPr="00B8465D">
        <w:t>. In contrast, 1</w:t>
      </w:r>
      <w:r>
        <w:t>7</w:t>
      </w:r>
      <w:r w:rsidRPr="00B8465D">
        <w:t>/35 subjects had an LCI (sitting) greater than the upper limit of normal (7.4</w:t>
      </w:r>
      <w:r>
        <w:t xml:space="preserve">) </w:t>
      </w:r>
      <w:r>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fldChar w:fldCharType="separate"/>
      </w:r>
      <w:r w:rsidR="00B86FC1">
        <w:rPr>
          <w:noProof/>
        </w:rPr>
        <w:t>[101]</w:t>
      </w:r>
      <w:r>
        <w:fldChar w:fldCharType="end"/>
      </w:r>
      <w:r w:rsidRPr="00B8465D">
        <w:t xml:space="preserve">. All </w:t>
      </w:r>
      <w:r>
        <w:t>HC</w:t>
      </w:r>
      <w:r w:rsidRPr="00B8465D">
        <w:t xml:space="preserve">s had normal </w:t>
      </w:r>
      <w:r w:rsidR="00DF2511">
        <w:t>FEV</w:t>
      </w:r>
      <w:r w:rsidR="00DF2511">
        <w:rPr>
          <w:vertAlign w:val="subscript"/>
        </w:rPr>
        <w:t>1</w:t>
      </w:r>
      <w:r>
        <w:rPr>
          <w:rFonts w:ascii="Times" w:hAnsi="Times"/>
          <w:sz w:val="20"/>
          <w:szCs w:val="20"/>
        </w:rPr>
        <w:t>,</w:t>
      </w:r>
      <w:r w:rsidRPr="00B8465D">
        <w:t xml:space="preserve"> </w:t>
      </w:r>
      <w:r w:rsidR="00DF2511">
        <w:t>FEV</w:t>
      </w:r>
      <w:r w:rsidR="00DF2511">
        <w:rPr>
          <w:vertAlign w:val="subscript"/>
        </w:rPr>
        <w:t>1</w:t>
      </w:r>
      <w:r>
        <w:rPr>
          <w:rFonts w:ascii="Times" w:hAnsi="Times"/>
          <w:sz w:val="20"/>
          <w:szCs w:val="20"/>
        </w:rPr>
        <w:t xml:space="preserve"> </w:t>
      </w:r>
      <w:r w:rsidRPr="00B8465D">
        <w:t xml:space="preserve">/FVC and LCI (sitting). </w:t>
      </w:r>
      <w:bookmarkStart w:id="325" w:name="_Ref341361448"/>
      <w:bookmarkStart w:id="326" w:name="_Ref341361386"/>
    </w:p>
    <w:p w14:paraId="5330C5E9" w14:textId="2F6D8B99" w:rsidR="0025415B" w:rsidRDefault="0025415B" w:rsidP="006717E0">
      <w:pPr>
        <w:rPr>
          <w:color w:val="000000" w:themeColor="text1"/>
          <w:sz w:val="20"/>
          <w:szCs w:val="20"/>
        </w:rPr>
      </w:pPr>
      <w:bookmarkStart w:id="327" w:name="_Ref419464987"/>
      <w:bookmarkEnd w:id="325"/>
      <w:bookmarkEnd w:id="326"/>
    </w:p>
    <w:p w14:paraId="1125582F" w14:textId="2420D21F" w:rsidR="0025415B" w:rsidRDefault="008553F0" w:rsidP="006717E0">
      <w:pPr>
        <w:pStyle w:val="Caption"/>
      </w:pPr>
      <w:bookmarkStart w:id="328" w:name="_Ref26799776"/>
      <w:r>
        <w:t xml:space="preserve">Table </w:t>
      </w:r>
      <w:fldSimple w:instr=" STYLEREF 1 \s ">
        <w:r w:rsidR="00140F11">
          <w:rPr>
            <w:noProof/>
          </w:rPr>
          <w:t>4</w:t>
        </w:r>
      </w:fldSimple>
      <w:r w:rsidR="004B6530">
        <w:noBreakHyphen/>
      </w:r>
      <w:fldSimple w:instr=" SEQ Table \* ARABIC \s 1 ">
        <w:r w:rsidR="00140F11">
          <w:rPr>
            <w:noProof/>
          </w:rPr>
          <w:t>1</w:t>
        </w:r>
      </w:fldSimple>
      <w:bookmarkEnd w:id="327"/>
      <w:bookmarkEnd w:id="328"/>
      <w:r>
        <w:t>:</w:t>
      </w:r>
      <w:r w:rsidRPr="00047F99">
        <w:t xml:space="preserve"> </w:t>
      </w:r>
      <w:r w:rsidRPr="00295FAE">
        <w:t>Demographics and baseline lung function data for healthy control and cystic fibrosis subjects.</w:t>
      </w:r>
      <w:r w:rsidRPr="00047F99">
        <w:t xml:space="preserve"> </w:t>
      </w:r>
    </w:p>
    <w:p w14:paraId="32005322" w14:textId="60B4C310" w:rsidR="008553F0" w:rsidRDefault="008553F0" w:rsidP="006717E0">
      <w:pPr>
        <w:pStyle w:val="Subtitle"/>
      </w:pPr>
      <w:r w:rsidRPr="00B8465D">
        <w:t xml:space="preserve">Values are expressed as mean (SD). </w:t>
      </w:r>
      <w:r>
        <w:t xml:space="preserve">Mann-Whitney tests </w:t>
      </w:r>
      <w:r w:rsidRPr="00B8465D">
        <w:t xml:space="preserve">demonstrate whether the </w:t>
      </w:r>
      <w:r>
        <w:t>two</w:t>
      </w:r>
      <w:r w:rsidRPr="00B8465D">
        <w:t xml:space="preserve"> groups significantly differ for each outcome</w:t>
      </w:r>
      <w:r>
        <w:t>, with the exception of age and height, which were assessed using un-paired t-tests</w:t>
      </w:r>
      <w:r w:rsidRPr="00B8465D">
        <w:t>.</w:t>
      </w:r>
      <w:r>
        <w:t xml:space="preserve">  The mean or median difference, 95% confidence intervals and p-value are presented.</w:t>
      </w:r>
    </w:p>
    <w:p w14:paraId="444095E9" w14:textId="77777777" w:rsidR="00C05471" w:rsidRPr="00C05471" w:rsidRDefault="00C05471" w:rsidP="006717E0"/>
    <w:tbl>
      <w:tblPr>
        <w:tblStyle w:val="LightShading"/>
        <w:tblW w:w="9538" w:type="dxa"/>
        <w:jc w:val="center"/>
        <w:tblLook w:val="06A0" w:firstRow="1" w:lastRow="0" w:firstColumn="1" w:lastColumn="0" w:noHBand="1" w:noVBand="1"/>
      </w:tblPr>
      <w:tblGrid>
        <w:gridCol w:w="2544"/>
        <w:gridCol w:w="2090"/>
        <w:gridCol w:w="1527"/>
        <w:gridCol w:w="2440"/>
        <w:gridCol w:w="937"/>
      </w:tblGrid>
      <w:tr w:rsidR="00076828" w:rsidRPr="00B8465D" w14:paraId="1D2CAEDA" w14:textId="77777777" w:rsidTr="00076828">
        <w:trPr>
          <w:cnfStyle w:val="100000000000" w:firstRow="1" w:lastRow="0" w:firstColumn="0" w:lastColumn="0" w:oddVBand="0" w:evenVBand="0" w:oddHBand="0" w:evenHBand="0" w:firstRowFirstColumn="0" w:firstRowLastColumn="0" w:lastRowFirstColumn="0" w:lastRowLastColumn="0"/>
          <w:trHeight w:val="736"/>
          <w:jc w:val="center"/>
        </w:trPr>
        <w:tc>
          <w:tcPr>
            <w:cnfStyle w:val="001000000000" w:firstRow="0" w:lastRow="0" w:firstColumn="1" w:lastColumn="0" w:oddVBand="0" w:evenVBand="0" w:oddHBand="0" w:evenHBand="0" w:firstRowFirstColumn="0" w:firstRowLastColumn="0" w:lastRowFirstColumn="0" w:lastRowLastColumn="0"/>
            <w:tcW w:w="2544" w:type="dxa"/>
            <w:tcBorders>
              <w:top w:val="single" w:sz="4" w:space="0" w:color="auto"/>
              <w:left w:val="single" w:sz="4" w:space="0" w:color="auto"/>
            </w:tcBorders>
            <w:vAlign w:val="center"/>
          </w:tcPr>
          <w:p w14:paraId="51821D9C" w14:textId="77777777" w:rsidR="008553F0" w:rsidRPr="00B8465D" w:rsidRDefault="008553F0" w:rsidP="00076828">
            <w:pPr>
              <w:spacing w:line="240" w:lineRule="auto"/>
              <w:jc w:val="center"/>
            </w:pPr>
          </w:p>
        </w:tc>
        <w:tc>
          <w:tcPr>
            <w:tcW w:w="2090" w:type="dxa"/>
            <w:tcBorders>
              <w:top w:val="single" w:sz="4" w:space="0" w:color="auto"/>
            </w:tcBorders>
            <w:vAlign w:val="center"/>
          </w:tcPr>
          <w:p w14:paraId="07B6D6D9" w14:textId="77777777" w:rsidR="008553F0" w:rsidRPr="00B8465D" w:rsidRDefault="008553F0" w:rsidP="00076828">
            <w:pPr>
              <w:spacing w:line="240" w:lineRule="auto"/>
              <w:jc w:val="center"/>
              <w:cnfStyle w:val="100000000000" w:firstRow="1" w:lastRow="0" w:firstColumn="0" w:lastColumn="0" w:oddVBand="0" w:evenVBand="0" w:oddHBand="0" w:evenHBand="0" w:firstRowFirstColumn="0" w:firstRowLastColumn="0" w:lastRowFirstColumn="0" w:lastRowLastColumn="0"/>
            </w:pPr>
            <w:r>
              <w:t>HC</w:t>
            </w:r>
          </w:p>
        </w:tc>
        <w:tc>
          <w:tcPr>
            <w:tcW w:w="1527" w:type="dxa"/>
            <w:tcBorders>
              <w:top w:val="single" w:sz="4" w:space="0" w:color="auto"/>
            </w:tcBorders>
            <w:vAlign w:val="center"/>
          </w:tcPr>
          <w:p w14:paraId="0C5CE8E6" w14:textId="77777777" w:rsidR="008553F0" w:rsidRPr="00B8465D" w:rsidRDefault="008553F0" w:rsidP="00076828">
            <w:pPr>
              <w:spacing w:line="240" w:lineRule="auto"/>
              <w:jc w:val="center"/>
              <w:cnfStyle w:val="100000000000" w:firstRow="1" w:lastRow="0" w:firstColumn="0" w:lastColumn="0" w:oddVBand="0" w:evenVBand="0" w:oddHBand="0" w:evenHBand="0" w:firstRowFirstColumn="0" w:firstRowLastColumn="0" w:lastRowFirstColumn="0" w:lastRowLastColumn="0"/>
            </w:pPr>
            <w:r>
              <w:t>CF</w:t>
            </w:r>
          </w:p>
        </w:tc>
        <w:tc>
          <w:tcPr>
            <w:tcW w:w="2440" w:type="dxa"/>
            <w:tcBorders>
              <w:top w:val="single" w:sz="4" w:space="0" w:color="auto"/>
            </w:tcBorders>
            <w:vAlign w:val="center"/>
          </w:tcPr>
          <w:p w14:paraId="635F7D85" w14:textId="77777777" w:rsidR="008553F0" w:rsidRPr="00B8465D" w:rsidDel="00824030" w:rsidRDefault="008553F0" w:rsidP="00076828">
            <w:pPr>
              <w:spacing w:line="240" w:lineRule="auto"/>
              <w:jc w:val="center"/>
              <w:cnfStyle w:val="100000000000" w:firstRow="1" w:lastRow="0" w:firstColumn="0" w:lastColumn="0" w:oddVBand="0" w:evenVBand="0" w:oddHBand="0" w:evenHBand="0" w:firstRowFirstColumn="0" w:firstRowLastColumn="0" w:lastRowFirstColumn="0" w:lastRowLastColumn="0"/>
            </w:pPr>
            <w:r>
              <w:t>Mean or median difference (95% CI)</w:t>
            </w:r>
          </w:p>
        </w:tc>
        <w:tc>
          <w:tcPr>
            <w:tcW w:w="937" w:type="dxa"/>
            <w:tcBorders>
              <w:top w:val="single" w:sz="4" w:space="0" w:color="auto"/>
              <w:right w:val="single" w:sz="4" w:space="0" w:color="auto"/>
            </w:tcBorders>
            <w:vAlign w:val="center"/>
          </w:tcPr>
          <w:p w14:paraId="615F3979" w14:textId="77777777" w:rsidR="008553F0" w:rsidRPr="0004187C" w:rsidRDefault="008553F0" w:rsidP="00076828">
            <w:pPr>
              <w:spacing w:line="240" w:lineRule="auto"/>
              <w:jc w:val="center"/>
              <w:cnfStyle w:val="100000000000" w:firstRow="1" w:lastRow="0" w:firstColumn="0" w:lastColumn="0" w:oddVBand="0" w:evenVBand="0" w:oddHBand="0" w:evenHBand="0" w:firstRowFirstColumn="0" w:firstRowLastColumn="0" w:lastRowFirstColumn="0" w:lastRowLastColumn="0"/>
            </w:pPr>
            <w:r w:rsidRPr="0004187C">
              <w:t>p value</w:t>
            </w:r>
          </w:p>
        </w:tc>
      </w:tr>
      <w:tr w:rsidR="00076828" w:rsidRPr="00B8465D" w14:paraId="1B435BEF" w14:textId="77777777" w:rsidTr="00076828">
        <w:trPr>
          <w:trHeight w:val="361"/>
          <w:jc w:val="center"/>
        </w:trPr>
        <w:tc>
          <w:tcPr>
            <w:cnfStyle w:val="001000000000" w:firstRow="0" w:lastRow="0" w:firstColumn="1" w:lastColumn="0" w:oddVBand="0" w:evenVBand="0" w:oddHBand="0" w:evenHBand="0" w:firstRowFirstColumn="0" w:firstRowLastColumn="0" w:lastRowFirstColumn="0" w:lastRowLastColumn="0"/>
            <w:tcW w:w="2544" w:type="dxa"/>
            <w:tcBorders>
              <w:left w:val="single" w:sz="4" w:space="0" w:color="auto"/>
            </w:tcBorders>
            <w:vAlign w:val="center"/>
          </w:tcPr>
          <w:p w14:paraId="563C9725" w14:textId="77777777" w:rsidR="008553F0" w:rsidRPr="00B8465D" w:rsidRDefault="008553F0" w:rsidP="00076828">
            <w:pPr>
              <w:spacing w:line="240" w:lineRule="auto"/>
              <w:jc w:val="center"/>
            </w:pPr>
            <w:r w:rsidRPr="00B8465D">
              <w:t>N</w:t>
            </w:r>
            <w:r>
              <w:t>.</w:t>
            </w:r>
          </w:p>
        </w:tc>
        <w:tc>
          <w:tcPr>
            <w:tcW w:w="2090" w:type="dxa"/>
            <w:vAlign w:val="center"/>
          </w:tcPr>
          <w:p w14:paraId="6D7F37E3"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28</w:t>
            </w:r>
          </w:p>
        </w:tc>
        <w:tc>
          <w:tcPr>
            <w:tcW w:w="1527" w:type="dxa"/>
            <w:vAlign w:val="center"/>
          </w:tcPr>
          <w:p w14:paraId="448FEA50"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35</w:t>
            </w:r>
          </w:p>
        </w:tc>
        <w:tc>
          <w:tcPr>
            <w:tcW w:w="2440" w:type="dxa"/>
            <w:vAlign w:val="center"/>
          </w:tcPr>
          <w:p w14:paraId="601CD9CD"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937" w:type="dxa"/>
            <w:tcBorders>
              <w:right w:val="single" w:sz="4" w:space="0" w:color="auto"/>
            </w:tcBorders>
            <w:vAlign w:val="center"/>
          </w:tcPr>
          <w:p w14:paraId="4DDC660A"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076828" w:rsidRPr="00B8465D" w14:paraId="7B4CE615" w14:textId="77777777" w:rsidTr="00076828">
        <w:trPr>
          <w:trHeight w:val="361"/>
          <w:jc w:val="center"/>
        </w:trPr>
        <w:tc>
          <w:tcPr>
            <w:cnfStyle w:val="001000000000" w:firstRow="0" w:lastRow="0" w:firstColumn="1" w:lastColumn="0" w:oddVBand="0" w:evenVBand="0" w:oddHBand="0" w:evenHBand="0" w:firstRowFirstColumn="0" w:firstRowLastColumn="0" w:lastRowFirstColumn="0" w:lastRowLastColumn="0"/>
            <w:tcW w:w="2544" w:type="dxa"/>
            <w:tcBorders>
              <w:left w:val="single" w:sz="4" w:space="0" w:color="auto"/>
            </w:tcBorders>
            <w:vAlign w:val="center"/>
          </w:tcPr>
          <w:p w14:paraId="022AB28D" w14:textId="77777777" w:rsidR="008553F0" w:rsidRPr="00B8465D" w:rsidRDefault="008553F0" w:rsidP="00076828">
            <w:pPr>
              <w:spacing w:line="240" w:lineRule="auto"/>
              <w:jc w:val="center"/>
            </w:pPr>
            <w:r w:rsidRPr="00B8465D">
              <w:t>Sex (M/F)</w:t>
            </w:r>
          </w:p>
        </w:tc>
        <w:tc>
          <w:tcPr>
            <w:tcW w:w="2090" w:type="dxa"/>
            <w:vAlign w:val="center"/>
          </w:tcPr>
          <w:p w14:paraId="3B106CB7"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6/12</w:t>
            </w:r>
          </w:p>
        </w:tc>
        <w:tc>
          <w:tcPr>
            <w:tcW w:w="1527" w:type="dxa"/>
            <w:vAlign w:val="center"/>
          </w:tcPr>
          <w:p w14:paraId="002789BE"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6/19</w:t>
            </w:r>
          </w:p>
        </w:tc>
        <w:tc>
          <w:tcPr>
            <w:tcW w:w="2440" w:type="dxa"/>
            <w:vAlign w:val="center"/>
          </w:tcPr>
          <w:p w14:paraId="07DBFFAA"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937" w:type="dxa"/>
            <w:tcBorders>
              <w:right w:val="single" w:sz="4" w:space="0" w:color="auto"/>
            </w:tcBorders>
            <w:vAlign w:val="center"/>
          </w:tcPr>
          <w:p w14:paraId="1DEBD4BC"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076828" w:rsidRPr="00B8465D" w14:paraId="11C4E746" w14:textId="77777777" w:rsidTr="00076828">
        <w:trPr>
          <w:trHeight w:val="361"/>
          <w:jc w:val="center"/>
        </w:trPr>
        <w:tc>
          <w:tcPr>
            <w:cnfStyle w:val="001000000000" w:firstRow="0" w:lastRow="0" w:firstColumn="1" w:lastColumn="0" w:oddVBand="0" w:evenVBand="0" w:oddHBand="0" w:evenHBand="0" w:firstRowFirstColumn="0" w:firstRowLastColumn="0" w:lastRowFirstColumn="0" w:lastRowLastColumn="0"/>
            <w:tcW w:w="2544" w:type="dxa"/>
            <w:tcBorders>
              <w:left w:val="single" w:sz="4" w:space="0" w:color="auto"/>
            </w:tcBorders>
            <w:vAlign w:val="center"/>
          </w:tcPr>
          <w:p w14:paraId="5023B49E" w14:textId="77777777" w:rsidR="008553F0" w:rsidRPr="00B8465D" w:rsidRDefault="008553F0" w:rsidP="00076828">
            <w:pPr>
              <w:spacing w:line="240" w:lineRule="auto"/>
              <w:jc w:val="center"/>
            </w:pPr>
            <w:r w:rsidRPr="00B8465D">
              <w:t>Age (years)</w:t>
            </w:r>
          </w:p>
        </w:tc>
        <w:tc>
          <w:tcPr>
            <w:tcW w:w="2090" w:type="dxa"/>
            <w:vAlign w:val="center"/>
          </w:tcPr>
          <w:p w14:paraId="04D4F2BC"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11.5</w:t>
            </w:r>
            <w:r w:rsidRPr="00B8465D">
              <w:t xml:space="preserve"> (3.</w:t>
            </w:r>
            <w:r>
              <w:t>4</w:t>
            </w:r>
            <w:r w:rsidRPr="00B8465D">
              <w:t>)</w:t>
            </w:r>
          </w:p>
        </w:tc>
        <w:tc>
          <w:tcPr>
            <w:tcW w:w="1527" w:type="dxa"/>
            <w:vAlign w:val="center"/>
          </w:tcPr>
          <w:p w14:paraId="7870C7E5"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w:t>
            </w:r>
            <w:r>
              <w:t>0.1 (2.8</w:t>
            </w:r>
            <w:r w:rsidRPr="00B8465D">
              <w:t>)</w:t>
            </w:r>
          </w:p>
        </w:tc>
        <w:tc>
          <w:tcPr>
            <w:tcW w:w="2440" w:type="dxa"/>
            <w:vAlign w:val="center"/>
          </w:tcPr>
          <w:p w14:paraId="19B1A5D6" w14:textId="77777777" w:rsidR="008553F0" w:rsidRPr="0004187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w:t>
            </w:r>
            <w:r w:rsidRPr="0004187C">
              <w:t>1.</w:t>
            </w:r>
            <w:r>
              <w:t>5 (-3.0, 0.1</w:t>
            </w:r>
            <w:r w:rsidRPr="0004187C">
              <w:t>)</w:t>
            </w:r>
          </w:p>
        </w:tc>
        <w:tc>
          <w:tcPr>
            <w:tcW w:w="937" w:type="dxa"/>
            <w:tcBorders>
              <w:right w:val="single" w:sz="4" w:space="0" w:color="auto"/>
            </w:tcBorders>
            <w:vAlign w:val="center"/>
          </w:tcPr>
          <w:p w14:paraId="4F33D024" w14:textId="77777777" w:rsidR="008553F0" w:rsidRPr="0004187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04187C">
              <w:t>0.068</w:t>
            </w:r>
          </w:p>
        </w:tc>
      </w:tr>
      <w:tr w:rsidR="00076828" w:rsidRPr="00B8465D" w14:paraId="55991F64" w14:textId="77777777" w:rsidTr="00076828">
        <w:trPr>
          <w:trHeight w:val="361"/>
          <w:jc w:val="center"/>
        </w:trPr>
        <w:tc>
          <w:tcPr>
            <w:cnfStyle w:val="001000000000" w:firstRow="0" w:lastRow="0" w:firstColumn="1" w:lastColumn="0" w:oddVBand="0" w:evenVBand="0" w:oddHBand="0" w:evenHBand="0" w:firstRowFirstColumn="0" w:firstRowLastColumn="0" w:lastRowFirstColumn="0" w:lastRowLastColumn="0"/>
            <w:tcW w:w="2544" w:type="dxa"/>
            <w:tcBorders>
              <w:left w:val="single" w:sz="4" w:space="0" w:color="auto"/>
            </w:tcBorders>
            <w:vAlign w:val="center"/>
          </w:tcPr>
          <w:p w14:paraId="49E91503" w14:textId="77777777" w:rsidR="008553F0" w:rsidRPr="00B8465D" w:rsidRDefault="008553F0" w:rsidP="00076828">
            <w:pPr>
              <w:spacing w:line="240" w:lineRule="auto"/>
              <w:jc w:val="center"/>
            </w:pPr>
            <w:r w:rsidRPr="00B8465D">
              <w:t>Height (cm)</w:t>
            </w:r>
          </w:p>
        </w:tc>
        <w:tc>
          <w:tcPr>
            <w:tcW w:w="2090" w:type="dxa"/>
            <w:vAlign w:val="center"/>
          </w:tcPr>
          <w:p w14:paraId="0DD7F0DB"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50.3 (20.</w:t>
            </w:r>
            <w:r>
              <w:t>3</w:t>
            </w:r>
            <w:r w:rsidRPr="00B8465D">
              <w:t>)</w:t>
            </w:r>
          </w:p>
        </w:tc>
        <w:tc>
          <w:tcPr>
            <w:tcW w:w="1527" w:type="dxa"/>
            <w:vAlign w:val="center"/>
          </w:tcPr>
          <w:p w14:paraId="303FB017"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37.3 (17.3)</w:t>
            </w:r>
          </w:p>
        </w:tc>
        <w:tc>
          <w:tcPr>
            <w:tcW w:w="2440" w:type="dxa"/>
            <w:vAlign w:val="center"/>
          </w:tcPr>
          <w:p w14:paraId="1653347B" w14:textId="77777777" w:rsidR="008553F0" w:rsidRPr="0004187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13.0</w:t>
            </w:r>
            <w:r w:rsidRPr="0004187C">
              <w:t xml:space="preserve"> (</w:t>
            </w:r>
            <w:r>
              <w:t>-</w:t>
            </w:r>
            <w:r w:rsidRPr="0004187C">
              <w:t>22.</w:t>
            </w:r>
            <w:r>
              <w:t>5, -3.5</w:t>
            </w:r>
            <w:r w:rsidRPr="0004187C">
              <w:t>)</w:t>
            </w:r>
          </w:p>
        </w:tc>
        <w:tc>
          <w:tcPr>
            <w:tcW w:w="937" w:type="dxa"/>
            <w:tcBorders>
              <w:right w:val="single" w:sz="4" w:space="0" w:color="auto"/>
            </w:tcBorders>
            <w:vAlign w:val="center"/>
          </w:tcPr>
          <w:p w14:paraId="11110929" w14:textId="77777777" w:rsidR="008553F0" w:rsidRPr="0004187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04187C">
              <w:t>0.008</w:t>
            </w:r>
          </w:p>
        </w:tc>
      </w:tr>
      <w:tr w:rsidR="00076828" w:rsidRPr="00B8465D" w14:paraId="4F75C495" w14:textId="77777777" w:rsidTr="00076828">
        <w:trPr>
          <w:trHeight w:val="361"/>
          <w:jc w:val="center"/>
        </w:trPr>
        <w:tc>
          <w:tcPr>
            <w:cnfStyle w:val="001000000000" w:firstRow="0" w:lastRow="0" w:firstColumn="1" w:lastColumn="0" w:oddVBand="0" w:evenVBand="0" w:oddHBand="0" w:evenHBand="0" w:firstRowFirstColumn="0" w:firstRowLastColumn="0" w:lastRowFirstColumn="0" w:lastRowLastColumn="0"/>
            <w:tcW w:w="2544" w:type="dxa"/>
            <w:tcBorders>
              <w:left w:val="single" w:sz="4" w:space="0" w:color="auto"/>
            </w:tcBorders>
            <w:vAlign w:val="center"/>
          </w:tcPr>
          <w:p w14:paraId="6E5633B0" w14:textId="77777777" w:rsidR="008553F0" w:rsidRPr="00B8465D" w:rsidRDefault="008553F0" w:rsidP="00076828">
            <w:pPr>
              <w:spacing w:line="240" w:lineRule="auto"/>
              <w:jc w:val="center"/>
            </w:pPr>
            <w:r w:rsidRPr="00B8465D">
              <w:t>Weight (kg)</w:t>
            </w:r>
          </w:p>
        </w:tc>
        <w:tc>
          <w:tcPr>
            <w:tcW w:w="2090" w:type="dxa"/>
            <w:vAlign w:val="center"/>
          </w:tcPr>
          <w:p w14:paraId="7C09EA82"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44.5</w:t>
            </w:r>
            <w:r w:rsidRPr="00B8465D">
              <w:t xml:space="preserve"> (18.</w:t>
            </w:r>
            <w:r>
              <w:t>5</w:t>
            </w:r>
            <w:r w:rsidRPr="00B8465D">
              <w:t>)</w:t>
            </w:r>
          </w:p>
        </w:tc>
        <w:tc>
          <w:tcPr>
            <w:tcW w:w="1527" w:type="dxa"/>
            <w:vAlign w:val="center"/>
          </w:tcPr>
          <w:p w14:paraId="23767BEF"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35.</w:t>
            </w:r>
            <w:r>
              <w:t>5</w:t>
            </w:r>
            <w:r w:rsidRPr="00B8465D">
              <w:t xml:space="preserve"> (13.</w:t>
            </w:r>
            <w:r>
              <w:t>7</w:t>
            </w:r>
            <w:r w:rsidRPr="00B8465D">
              <w:t>)</w:t>
            </w:r>
          </w:p>
        </w:tc>
        <w:tc>
          <w:tcPr>
            <w:tcW w:w="2440" w:type="dxa"/>
            <w:vAlign w:val="center"/>
          </w:tcPr>
          <w:p w14:paraId="137D394C" w14:textId="77777777" w:rsidR="008553F0" w:rsidRPr="0004187C" w:rsidDel="00CF5FA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w:t>
            </w:r>
            <w:r w:rsidRPr="0004187C">
              <w:t>7.</w:t>
            </w:r>
            <w:r>
              <w:t xml:space="preserve">2 </w:t>
            </w:r>
            <w:r w:rsidRPr="0004187C">
              <w:t>(-17.3</w:t>
            </w:r>
            <w:r>
              <w:t>, 0.3</w:t>
            </w:r>
            <w:r w:rsidRPr="0004187C">
              <w:t>)</w:t>
            </w:r>
          </w:p>
        </w:tc>
        <w:tc>
          <w:tcPr>
            <w:tcW w:w="937" w:type="dxa"/>
            <w:tcBorders>
              <w:right w:val="single" w:sz="4" w:space="0" w:color="auto"/>
            </w:tcBorders>
            <w:vAlign w:val="center"/>
          </w:tcPr>
          <w:p w14:paraId="460BD84C" w14:textId="77777777" w:rsidR="008553F0" w:rsidRPr="0004187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04187C">
              <w:t>0.065</w:t>
            </w:r>
          </w:p>
        </w:tc>
      </w:tr>
      <w:tr w:rsidR="00076828" w:rsidRPr="00B8465D" w14:paraId="1C2A1FE2" w14:textId="77777777" w:rsidTr="00076828">
        <w:trPr>
          <w:trHeight w:val="361"/>
          <w:jc w:val="center"/>
        </w:trPr>
        <w:tc>
          <w:tcPr>
            <w:cnfStyle w:val="001000000000" w:firstRow="0" w:lastRow="0" w:firstColumn="1" w:lastColumn="0" w:oddVBand="0" w:evenVBand="0" w:oddHBand="0" w:evenHBand="0" w:firstRowFirstColumn="0" w:firstRowLastColumn="0" w:lastRowFirstColumn="0" w:lastRowLastColumn="0"/>
            <w:tcW w:w="2544" w:type="dxa"/>
            <w:tcBorders>
              <w:left w:val="single" w:sz="4" w:space="0" w:color="auto"/>
            </w:tcBorders>
            <w:vAlign w:val="center"/>
          </w:tcPr>
          <w:p w14:paraId="74037453" w14:textId="741B2152" w:rsidR="008553F0" w:rsidRPr="00B8465D" w:rsidRDefault="00DF2511" w:rsidP="00076828">
            <w:pPr>
              <w:spacing w:line="240" w:lineRule="auto"/>
              <w:jc w:val="center"/>
            </w:pPr>
            <w:r>
              <w:t>FEV</w:t>
            </w:r>
            <w:r>
              <w:rPr>
                <w:vertAlign w:val="subscript"/>
              </w:rPr>
              <w:t>1</w:t>
            </w:r>
            <w:r w:rsidR="008553F0" w:rsidRPr="00B8465D">
              <w:t xml:space="preserve"> (z-score)</w:t>
            </w:r>
          </w:p>
        </w:tc>
        <w:tc>
          <w:tcPr>
            <w:tcW w:w="2090" w:type="dxa"/>
            <w:vAlign w:val="center"/>
          </w:tcPr>
          <w:p w14:paraId="43927915"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w:t>
            </w:r>
            <w:r>
              <w:t>1</w:t>
            </w:r>
            <w:r w:rsidRPr="00B8465D">
              <w:t xml:space="preserve"> (0.</w:t>
            </w:r>
            <w:r>
              <w:t>9</w:t>
            </w:r>
            <w:r w:rsidRPr="00B8465D">
              <w:t>)</w:t>
            </w:r>
          </w:p>
        </w:tc>
        <w:tc>
          <w:tcPr>
            <w:tcW w:w="1527" w:type="dxa"/>
            <w:vAlign w:val="center"/>
          </w:tcPr>
          <w:p w14:paraId="653BE7E1"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w:t>
            </w:r>
            <w:r>
              <w:t>8 (1.3</w:t>
            </w:r>
            <w:r w:rsidRPr="00B8465D">
              <w:t>)</w:t>
            </w:r>
          </w:p>
        </w:tc>
        <w:tc>
          <w:tcPr>
            <w:tcW w:w="2440" w:type="dxa"/>
            <w:vAlign w:val="center"/>
          </w:tcPr>
          <w:p w14:paraId="463B86FE" w14:textId="77777777" w:rsidR="008553F0" w:rsidRPr="0004187C" w:rsidDel="00CF5FA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0.5</w:t>
            </w:r>
            <w:r w:rsidRPr="0004187C">
              <w:t xml:space="preserve"> (</w:t>
            </w:r>
            <w:r>
              <w:t>-</w:t>
            </w:r>
            <w:r w:rsidRPr="0004187C">
              <w:t>1.</w:t>
            </w:r>
            <w:r>
              <w:t>1, -</w:t>
            </w:r>
            <w:r w:rsidRPr="0004187C">
              <w:t>0.04</w:t>
            </w:r>
            <w:r>
              <w:t>)</w:t>
            </w:r>
          </w:p>
        </w:tc>
        <w:tc>
          <w:tcPr>
            <w:tcW w:w="937" w:type="dxa"/>
            <w:tcBorders>
              <w:right w:val="single" w:sz="4" w:space="0" w:color="auto"/>
            </w:tcBorders>
            <w:vAlign w:val="center"/>
          </w:tcPr>
          <w:p w14:paraId="74B69975" w14:textId="77777777" w:rsidR="008553F0" w:rsidRPr="0004187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04187C">
              <w:t>0.033</w:t>
            </w:r>
          </w:p>
        </w:tc>
      </w:tr>
      <w:tr w:rsidR="00076828" w:rsidRPr="00B8465D" w14:paraId="4075C367" w14:textId="77777777" w:rsidTr="00076828">
        <w:trPr>
          <w:trHeight w:val="361"/>
          <w:jc w:val="center"/>
        </w:trPr>
        <w:tc>
          <w:tcPr>
            <w:cnfStyle w:val="001000000000" w:firstRow="0" w:lastRow="0" w:firstColumn="1" w:lastColumn="0" w:oddVBand="0" w:evenVBand="0" w:oddHBand="0" w:evenHBand="0" w:firstRowFirstColumn="0" w:firstRowLastColumn="0" w:lastRowFirstColumn="0" w:lastRowLastColumn="0"/>
            <w:tcW w:w="2544" w:type="dxa"/>
            <w:tcBorders>
              <w:left w:val="single" w:sz="4" w:space="0" w:color="auto"/>
            </w:tcBorders>
            <w:vAlign w:val="center"/>
          </w:tcPr>
          <w:p w14:paraId="1715D6AE" w14:textId="499BD266" w:rsidR="008553F0" w:rsidRPr="00B8465D" w:rsidRDefault="00DF2511" w:rsidP="00076828">
            <w:pPr>
              <w:spacing w:line="240" w:lineRule="auto"/>
              <w:jc w:val="center"/>
            </w:pPr>
            <w:r>
              <w:t>FEV</w:t>
            </w:r>
            <w:r>
              <w:rPr>
                <w:vertAlign w:val="subscript"/>
              </w:rPr>
              <w:t>1</w:t>
            </w:r>
            <w:r w:rsidR="008553F0">
              <w:rPr>
                <w:rFonts w:ascii="Times" w:hAnsi="Times"/>
                <w:sz w:val="20"/>
                <w:szCs w:val="20"/>
              </w:rPr>
              <w:t xml:space="preserve"> </w:t>
            </w:r>
            <w:r w:rsidR="008553F0" w:rsidRPr="00B8465D">
              <w:t>/FVC</w:t>
            </w:r>
            <w:r w:rsidR="008553F0">
              <w:t xml:space="preserve"> </w:t>
            </w:r>
            <w:r w:rsidR="008553F0" w:rsidRPr="00B8465D">
              <w:t>(z-score)</w:t>
            </w:r>
          </w:p>
        </w:tc>
        <w:tc>
          <w:tcPr>
            <w:tcW w:w="2090" w:type="dxa"/>
            <w:vAlign w:val="center"/>
          </w:tcPr>
          <w:p w14:paraId="3BD97FD1"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w:t>
            </w:r>
            <w:r>
              <w:t>1 (0.8</w:t>
            </w:r>
            <w:r w:rsidRPr="00B8465D">
              <w:t>)</w:t>
            </w:r>
          </w:p>
        </w:tc>
        <w:tc>
          <w:tcPr>
            <w:tcW w:w="1527" w:type="dxa"/>
            <w:vAlign w:val="center"/>
          </w:tcPr>
          <w:p w14:paraId="22094E05"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w:t>
            </w:r>
            <w:r>
              <w:t>0.</w:t>
            </w:r>
            <w:r w:rsidRPr="00B8465D">
              <w:t>9 (0.8)</w:t>
            </w:r>
          </w:p>
        </w:tc>
        <w:tc>
          <w:tcPr>
            <w:tcW w:w="2440" w:type="dxa"/>
            <w:vAlign w:val="center"/>
          </w:tcPr>
          <w:p w14:paraId="5A02C82B" w14:textId="77777777" w:rsidR="008553F0" w:rsidRPr="0004187C" w:rsidDel="00CF5FA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0.</w:t>
            </w:r>
            <w:r w:rsidRPr="0004187C">
              <w:t>8 (</w:t>
            </w:r>
            <w:r>
              <w:t>-1.2, -0.3</w:t>
            </w:r>
            <w:r w:rsidRPr="0004187C">
              <w:t>)</w:t>
            </w:r>
          </w:p>
        </w:tc>
        <w:tc>
          <w:tcPr>
            <w:tcW w:w="937" w:type="dxa"/>
            <w:tcBorders>
              <w:right w:val="single" w:sz="4" w:space="0" w:color="auto"/>
            </w:tcBorders>
            <w:vAlign w:val="center"/>
          </w:tcPr>
          <w:p w14:paraId="37C5F5DC" w14:textId="77777777" w:rsidR="008553F0" w:rsidRPr="0004187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04187C">
              <w:t>&lt;0.001</w:t>
            </w:r>
          </w:p>
        </w:tc>
      </w:tr>
      <w:tr w:rsidR="00076828" w:rsidRPr="00B8465D" w14:paraId="257B3BE9" w14:textId="77777777" w:rsidTr="00076828">
        <w:trPr>
          <w:trHeight w:val="361"/>
          <w:jc w:val="center"/>
        </w:trPr>
        <w:tc>
          <w:tcPr>
            <w:cnfStyle w:val="001000000000" w:firstRow="0" w:lastRow="0" w:firstColumn="1" w:lastColumn="0" w:oddVBand="0" w:evenVBand="0" w:oddHBand="0" w:evenHBand="0" w:firstRowFirstColumn="0" w:firstRowLastColumn="0" w:lastRowFirstColumn="0" w:lastRowLastColumn="0"/>
            <w:tcW w:w="2544" w:type="dxa"/>
            <w:tcBorders>
              <w:left w:val="single" w:sz="4" w:space="0" w:color="auto"/>
            </w:tcBorders>
            <w:vAlign w:val="center"/>
          </w:tcPr>
          <w:p w14:paraId="00D60F07" w14:textId="77777777" w:rsidR="008553F0" w:rsidRPr="00B8465D" w:rsidRDefault="008553F0" w:rsidP="00076828">
            <w:pPr>
              <w:spacing w:line="240" w:lineRule="auto"/>
              <w:jc w:val="center"/>
            </w:pPr>
            <w:r w:rsidRPr="00B8465D">
              <w:t>LCI (sitting)</w:t>
            </w:r>
          </w:p>
        </w:tc>
        <w:tc>
          <w:tcPr>
            <w:tcW w:w="2090" w:type="dxa"/>
            <w:vAlign w:val="center"/>
          </w:tcPr>
          <w:p w14:paraId="2F0B3365"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6.</w:t>
            </w:r>
            <w:r>
              <w:t>3 (0.4</w:t>
            </w:r>
            <w:r w:rsidRPr="00B8465D">
              <w:t>)</w:t>
            </w:r>
          </w:p>
        </w:tc>
        <w:tc>
          <w:tcPr>
            <w:tcW w:w="1527" w:type="dxa"/>
            <w:vAlign w:val="center"/>
          </w:tcPr>
          <w:p w14:paraId="5BBF77D7"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7</w:t>
            </w:r>
            <w:r>
              <w:t>.7</w:t>
            </w:r>
            <w:r w:rsidRPr="00B8465D">
              <w:t xml:space="preserve"> (1.</w:t>
            </w:r>
            <w:r>
              <w:t>7</w:t>
            </w:r>
            <w:r w:rsidRPr="00B8465D">
              <w:t>)</w:t>
            </w:r>
          </w:p>
        </w:tc>
        <w:tc>
          <w:tcPr>
            <w:tcW w:w="2440" w:type="dxa"/>
            <w:vAlign w:val="center"/>
          </w:tcPr>
          <w:p w14:paraId="5B6569C1" w14:textId="77777777" w:rsidR="008553F0" w:rsidRPr="0004187C" w:rsidDel="00CF5FA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1.0 (0.6, 1.6</w:t>
            </w:r>
            <w:r w:rsidRPr="0004187C">
              <w:t>)</w:t>
            </w:r>
          </w:p>
        </w:tc>
        <w:tc>
          <w:tcPr>
            <w:tcW w:w="937" w:type="dxa"/>
            <w:tcBorders>
              <w:right w:val="single" w:sz="4" w:space="0" w:color="auto"/>
            </w:tcBorders>
            <w:vAlign w:val="center"/>
          </w:tcPr>
          <w:p w14:paraId="5C96EFD2" w14:textId="77777777" w:rsidR="008553F0" w:rsidRPr="0004187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04187C">
              <w:t>&lt;0.001</w:t>
            </w:r>
          </w:p>
        </w:tc>
      </w:tr>
      <w:tr w:rsidR="00076828" w:rsidRPr="00B8465D" w14:paraId="21CDA793" w14:textId="77777777" w:rsidTr="00076828">
        <w:trPr>
          <w:trHeight w:val="361"/>
          <w:jc w:val="center"/>
        </w:trPr>
        <w:tc>
          <w:tcPr>
            <w:cnfStyle w:val="001000000000" w:firstRow="0" w:lastRow="0" w:firstColumn="1" w:lastColumn="0" w:oddVBand="0" w:evenVBand="0" w:oddHBand="0" w:evenHBand="0" w:firstRowFirstColumn="0" w:firstRowLastColumn="0" w:lastRowFirstColumn="0" w:lastRowLastColumn="0"/>
            <w:tcW w:w="2544" w:type="dxa"/>
            <w:tcBorders>
              <w:left w:val="single" w:sz="4" w:space="0" w:color="auto"/>
            </w:tcBorders>
            <w:vAlign w:val="center"/>
          </w:tcPr>
          <w:p w14:paraId="03B60D59" w14:textId="77777777" w:rsidR="008553F0" w:rsidRPr="00B8465D" w:rsidRDefault="008553F0" w:rsidP="00076828">
            <w:pPr>
              <w:spacing w:line="240" w:lineRule="auto"/>
              <w:jc w:val="center"/>
            </w:pPr>
            <w:r>
              <w:t>LCI (supine)</w:t>
            </w:r>
          </w:p>
        </w:tc>
        <w:tc>
          <w:tcPr>
            <w:tcW w:w="2090" w:type="dxa"/>
            <w:vAlign w:val="center"/>
          </w:tcPr>
          <w:p w14:paraId="7A2ACF8B"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6.5 (0.4)</w:t>
            </w:r>
          </w:p>
        </w:tc>
        <w:tc>
          <w:tcPr>
            <w:tcW w:w="1527" w:type="dxa"/>
            <w:vAlign w:val="center"/>
          </w:tcPr>
          <w:p w14:paraId="5768FAE2"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8.2 (1.9)</w:t>
            </w:r>
          </w:p>
        </w:tc>
        <w:tc>
          <w:tcPr>
            <w:tcW w:w="2440" w:type="dxa"/>
            <w:vAlign w:val="center"/>
          </w:tcPr>
          <w:p w14:paraId="716DA5D0" w14:textId="77777777" w:rsidR="008553F0" w:rsidRPr="0004187C" w:rsidDel="00CF5FA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1.1 (</w:t>
            </w:r>
            <w:r w:rsidRPr="0004187C">
              <w:t>0.</w:t>
            </w:r>
            <w:r>
              <w:t>7, 1.8</w:t>
            </w:r>
            <w:r w:rsidRPr="0004187C">
              <w:t>)</w:t>
            </w:r>
          </w:p>
        </w:tc>
        <w:tc>
          <w:tcPr>
            <w:tcW w:w="937" w:type="dxa"/>
            <w:tcBorders>
              <w:right w:val="single" w:sz="4" w:space="0" w:color="auto"/>
            </w:tcBorders>
            <w:vAlign w:val="center"/>
          </w:tcPr>
          <w:p w14:paraId="167F041E" w14:textId="77777777" w:rsidR="008553F0" w:rsidRPr="0004187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04187C">
              <w:t>&lt;0.001</w:t>
            </w:r>
          </w:p>
        </w:tc>
      </w:tr>
      <w:tr w:rsidR="00076828" w:rsidRPr="00B8465D" w14:paraId="314529F7" w14:textId="77777777" w:rsidTr="00076828">
        <w:trPr>
          <w:trHeight w:val="361"/>
          <w:jc w:val="center"/>
        </w:trPr>
        <w:tc>
          <w:tcPr>
            <w:cnfStyle w:val="001000000000" w:firstRow="0" w:lastRow="0" w:firstColumn="1" w:lastColumn="0" w:oddVBand="0" w:evenVBand="0" w:oddHBand="0" w:evenHBand="0" w:firstRowFirstColumn="0" w:firstRowLastColumn="0" w:lastRowFirstColumn="0" w:lastRowLastColumn="0"/>
            <w:tcW w:w="2544" w:type="dxa"/>
            <w:tcBorders>
              <w:left w:val="single" w:sz="4" w:space="0" w:color="auto"/>
            </w:tcBorders>
            <w:vAlign w:val="center"/>
          </w:tcPr>
          <w:p w14:paraId="69A2807A" w14:textId="77777777" w:rsidR="008553F0" w:rsidRPr="00B8465D" w:rsidRDefault="008553F0" w:rsidP="00076828">
            <w:pPr>
              <w:spacing w:line="240" w:lineRule="auto"/>
              <w:jc w:val="center"/>
            </w:pPr>
            <w:r w:rsidRPr="00B8465D">
              <w:t>FRC (L) (sitting)</w:t>
            </w:r>
          </w:p>
        </w:tc>
        <w:tc>
          <w:tcPr>
            <w:tcW w:w="2090" w:type="dxa"/>
            <w:vAlign w:val="center"/>
          </w:tcPr>
          <w:p w14:paraId="1A27AC81"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w:t>
            </w:r>
            <w:r>
              <w:t>9</w:t>
            </w:r>
            <w:r w:rsidRPr="00B8465D">
              <w:t xml:space="preserve"> (0.</w:t>
            </w:r>
            <w:r>
              <w:t>8</w:t>
            </w:r>
            <w:r w:rsidRPr="00B8465D">
              <w:t>)</w:t>
            </w:r>
          </w:p>
        </w:tc>
        <w:tc>
          <w:tcPr>
            <w:tcW w:w="1527" w:type="dxa"/>
            <w:vAlign w:val="center"/>
          </w:tcPr>
          <w:p w14:paraId="7F117EB7"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w:t>
            </w:r>
            <w:r>
              <w:t>3 (0.4</w:t>
            </w:r>
            <w:r w:rsidRPr="00B8465D">
              <w:t>)</w:t>
            </w:r>
          </w:p>
        </w:tc>
        <w:tc>
          <w:tcPr>
            <w:tcW w:w="2440" w:type="dxa"/>
            <w:vAlign w:val="center"/>
          </w:tcPr>
          <w:p w14:paraId="5D3738FA" w14:textId="77777777" w:rsidR="008553F0" w:rsidRPr="0004187C" w:rsidDel="00CF5FA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0.4</w:t>
            </w:r>
            <w:r w:rsidRPr="0004187C">
              <w:t xml:space="preserve"> (</w:t>
            </w:r>
            <w:r>
              <w:t>-</w:t>
            </w:r>
            <w:r w:rsidRPr="0004187C">
              <w:t>0.</w:t>
            </w:r>
            <w:r>
              <w:t>8, -0.2</w:t>
            </w:r>
            <w:r w:rsidRPr="0004187C">
              <w:t>)</w:t>
            </w:r>
          </w:p>
        </w:tc>
        <w:tc>
          <w:tcPr>
            <w:tcW w:w="937" w:type="dxa"/>
            <w:tcBorders>
              <w:right w:val="single" w:sz="4" w:space="0" w:color="auto"/>
            </w:tcBorders>
            <w:vAlign w:val="center"/>
          </w:tcPr>
          <w:p w14:paraId="2A91AA76" w14:textId="77777777" w:rsidR="008553F0" w:rsidRPr="0004187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04187C">
              <w:t>&lt;0.001</w:t>
            </w:r>
          </w:p>
        </w:tc>
      </w:tr>
      <w:tr w:rsidR="00076828" w:rsidRPr="00B8465D" w14:paraId="39E7606D" w14:textId="77777777" w:rsidTr="00076828">
        <w:trPr>
          <w:trHeight w:val="381"/>
          <w:jc w:val="center"/>
        </w:trPr>
        <w:tc>
          <w:tcPr>
            <w:cnfStyle w:val="001000000000" w:firstRow="0" w:lastRow="0" w:firstColumn="1" w:lastColumn="0" w:oddVBand="0" w:evenVBand="0" w:oddHBand="0" w:evenHBand="0" w:firstRowFirstColumn="0" w:firstRowLastColumn="0" w:lastRowFirstColumn="0" w:lastRowLastColumn="0"/>
            <w:tcW w:w="2544" w:type="dxa"/>
            <w:tcBorders>
              <w:left w:val="single" w:sz="4" w:space="0" w:color="auto"/>
            </w:tcBorders>
            <w:vAlign w:val="center"/>
          </w:tcPr>
          <w:p w14:paraId="4567ABF1" w14:textId="3285D3D5" w:rsidR="008553F0" w:rsidRPr="00B8465D" w:rsidRDefault="005E6BBB" w:rsidP="00076828">
            <w:pPr>
              <w:spacing w:line="240" w:lineRule="auto"/>
              <w:jc w:val="center"/>
            </w:pPr>
            <w:r>
              <w:t>S</w:t>
            </w:r>
            <w:r>
              <w:rPr>
                <w:vertAlign w:val="subscript"/>
              </w:rPr>
              <w:t>cond</w:t>
            </w:r>
            <w:r w:rsidR="008553F0">
              <w:rPr>
                <w:rFonts w:ascii="Times" w:hAnsi="Times"/>
                <w:sz w:val="20"/>
                <w:szCs w:val="20"/>
              </w:rPr>
              <w:t xml:space="preserve"> (</w:t>
            </w:r>
            <w:r w:rsidR="008553F0" w:rsidRPr="00B8465D">
              <w:t>sitting)</w:t>
            </w:r>
          </w:p>
        </w:tc>
        <w:tc>
          <w:tcPr>
            <w:tcW w:w="2090" w:type="dxa"/>
            <w:vAlign w:val="center"/>
          </w:tcPr>
          <w:p w14:paraId="353C13C5"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02 (0.01)</w:t>
            </w:r>
          </w:p>
        </w:tc>
        <w:tc>
          <w:tcPr>
            <w:tcW w:w="1527" w:type="dxa"/>
            <w:vAlign w:val="center"/>
          </w:tcPr>
          <w:p w14:paraId="5CCF3086"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05 (0.02)</w:t>
            </w:r>
          </w:p>
        </w:tc>
        <w:tc>
          <w:tcPr>
            <w:tcW w:w="2440" w:type="dxa"/>
            <w:vAlign w:val="center"/>
          </w:tcPr>
          <w:p w14:paraId="13857B38" w14:textId="77777777" w:rsidR="008553F0" w:rsidRPr="0004187C" w:rsidDel="00CF5FA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0.03 (</w:t>
            </w:r>
            <w:r w:rsidRPr="0004187C">
              <w:t>0.02</w:t>
            </w:r>
            <w:r>
              <w:t>, 0.05</w:t>
            </w:r>
            <w:r w:rsidRPr="0004187C">
              <w:t>)</w:t>
            </w:r>
          </w:p>
        </w:tc>
        <w:tc>
          <w:tcPr>
            <w:tcW w:w="937" w:type="dxa"/>
            <w:tcBorders>
              <w:right w:val="single" w:sz="4" w:space="0" w:color="auto"/>
            </w:tcBorders>
            <w:vAlign w:val="center"/>
          </w:tcPr>
          <w:p w14:paraId="02D4D476" w14:textId="77777777" w:rsidR="008553F0" w:rsidRPr="0004187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04187C">
              <w:t>&lt;0.001</w:t>
            </w:r>
          </w:p>
        </w:tc>
      </w:tr>
      <w:tr w:rsidR="00076828" w:rsidRPr="00B8465D" w14:paraId="1D12D120" w14:textId="77777777" w:rsidTr="00076828">
        <w:trPr>
          <w:trHeight w:val="361"/>
          <w:jc w:val="center"/>
        </w:trPr>
        <w:tc>
          <w:tcPr>
            <w:cnfStyle w:val="001000000000" w:firstRow="0" w:lastRow="0" w:firstColumn="1" w:lastColumn="0" w:oddVBand="0" w:evenVBand="0" w:oddHBand="0" w:evenHBand="0" w:firstRowFirstColumn="0" w:firstRowLastColumn="0" w:lastRowFirstColumn="0" w:lastRowLastColumn="0"/>
            <w:tcW w:w="2544" w:type="dxa"/>
            <w:tcBorders>
              <w:left w:val="single" w:sz="4" w:space="0" w:color="auto"/>
              <w:bottom w:val="single" w:sz="4" w:space="0" w:color="auto"/>
            </w:tcBorders>
            <w:vAlign w:val="center"/>
          </w:tcPr>
          <w:p w14:paraId="7C6AF9DB" w14:textId="24F5588A" w:rsidR="008553F0" w:rsidRPr="00B8465D" w:rsidRDefault="005E6BBB" w:rsidP="00076828">
            <w:pPr>
              <w:spacing w:line="240" w:lineRule="auto"/>
              <w:jc w:val="center"/>
            </w:pPr>
            <w:r>
              <w:t>S</w:t>
            </w:r>
            <w:r>
              <w:rPr>
                <w:vertAlign w:val="subscript"/>
              </w:rPr>
              <w:t>acin</w:t>
            </w:r>
            <w:r w:rsidR="008553F0" w:rsidRPr="00B8465D">
              <w:t xml:space="preserve"> (</w:t>
            </w:r>
            <w:r w:rsidR="008553F0">
              <w:t>sitting</w:t>
            </w:r>
            <w:r w:rsidR="008553F0" w:rsidRPr="00B8465D">
              <w:t>)</w:t>
            </w:r>
          </w:p>
        </w:tc>
        <w:tc>
          <w:tcPr>
            <w:tcW w:w="2090" w:type="dxa"/>
            <w:tcBorders>
              <w:bottom w:val="single" w:sz="4" w:space="0" w:color="auto"/>
            </w:tcBorders>
            <w:vAlign w:val="center"/>
          </w:tcPr>
          <w:p w14:paraId="2F00499C"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10 (0.04)</w:t>
            </w:r>
          </w:p>
        </w:tc>
        <w:tc>
          <w:tcPr>
            <w:tcW w:w="1527" w:type="dxa"/>
            <w:tcBorders>
              <w:bottom w:val="single" w:sz="4" w:space="0" w:color="auto"/>
            </w:tcBorders>
            <w:vAlign w:val="center"/>
          </w:tcPr>
          <w:p w14:paraId="3914B3AC"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0.15</w:t>
            </w:r>
            <w:r w:rsidRPr="00B8465D">
              <w:t xml:space="preserve"> (0.09)</w:t>
            </w:r>
          </w:p>
        </w:tc>
        <w:tc>
          <w:tcPr>
            <w:tcW w:w="2440" w:type="dxa"/>
            <w:tcBorders>
              <w:bottom w:val="single" w:sz="4" w:space="0" w:color="auto"/>
            </w:tcBorders>
            <w:vAlign w:val="center"/>
          </w:tcPr>
          <w:p w14:paraId="6A3DAAB1" w14:textId="77777777" w:rsidR="008553F0" w:rsidRPr="0004187C" w:rsidDel="00CF5FA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04187C">
              <w:t>0.02 (-0.01</w:t>
            </w:r>
            <w:r>
              <w:t>, 0.05</w:t>
            </w:r>
            <w:r w:rsidRPr="0004187C">
              <w:t>)</w:t>
            </w:r>
          </w:p>
        </w:tc>
        <w:tc>
          <w:tcPr>
            <w:tcW w:w="937" w:type="dxa"/>
            <w:tcBorders>
              <w:bottom w:val="single" w:sz="4" w:space="0" w:color="auto"/>
              <w:right w:val="single" w:sz="4" w:space="0" w:color="auto"/>
            </w:tcBorders>
            <w:vAlign w:val="center"/>
          </w:tcPr>
          <w:p w14:paraId="5ACA4701" w14:textId="77777777" w:rsidR="008553F0" w:rsidRPr="0004187C"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04187C">
              <w:t>0.087</w:t>
            </w:r>
          </w:p>
        </w:tc>
      </w:tr>
    </w:tbl>
    <w:p w14:paraId="75ED7158" w14:textId="77777777" w:rsidR="008553F0" w:rsidRDefault="008553F0" w:rsidP="006717E0"/>
    <w:p w14:paraId="31222A11" w14:textId="77777777" w:rsidR="008553F0" w:rsidRPr="009F74A0" w:rsidRDefault="008553F0" w:rsidP="006717E0">
      <w:r>
        <w:t xml:space="preserve">Combined CF and HC demographics compared between each testing centre were not significantly different. CF patients from SCH were however, slightly older than patients from RHSC (mean age = 10.9 vs 9.1 years, p=0.049) and therefore also taller (mean height = 142.8 vs 130.8cm, p=0.039). </w:t>
      </w:r>
      <w:r w:rsidRPr="00B8465D">
        <w:t xml:space="preserve">There were no significant differences when comparing the % change in LCI, FRC, </w:t>
      </w:r>
      <w:r>
        <w:t xml:space="preserve">CEV, </w:t>
      </w:r>
      <w:r w:rsidRPr="00B8465D">
        <w:t xml:space="preserve">Vt or Vt/FRC </w:t>
      </w:r>
      <w:r>
        <w:t xml:space="preserve">(from </w:t>
      </w:r>
      <w:r>
        <w:lastRenderedPageBreak/>
        <w:t xml:space="preserve">sitting to supine) </w:t>
      </w:r>
      <w:r w:rsidRPr="00B8465D">
        <w:t>between subjects measured from the two different centres.</w:t>
      </w:r>
      <w:r>
        <w:t xml:space="preserve"> </w:t>
      </w:r>
      <w:r>
        <w:rPr>
          <w:lang w:val="en-US"/>
        </w:rPr>
        <w:t>T</w:t>
      </w:r>
      <w:r w:rsidRPr="009F74A0">
        <w:rPr>
          <w:lang w:val="en-US"/>
        </w:rPr>
        <w:t xml:space="preserve">he SCH cohort </w:t>
      </w:r>
      <w:r>
        <w:rPr>
          <w:lang w:val="en-US"/>
        </w:rPr>
        <w:t xml:space="preserve">demonstrated </w:t>
      </w:r>
      <w:r w:rsidRPr="009F74A0">
        <w:rPr>
          <w:lang w:val="en-US"/>
        </w:rPr>
        <w:t>no significant difference or consistent effect between supine MBW trial 1 and trial 3 (p=0.68).</w:t>
      </w:r>
    </w:p>
    <w:p w14:paraId="06B493A3" w14:textId="77777777" w:rsidR="008553F0" w:rsidRPr="00B8465D" w:rsidRDefault="008553F0" w:rsidP="006717E0"/>
    <w:p w14:paraId="5890964D" w14:textId="77777777" w:rsidR="008553F0" w:rsidRPr="002C3C0B" w:rsidRDefault="008553F0" w:rsidP="006717E0">
      <w:pPr>
        <w:pStyle w:val="Heading4"/>
      </w:pPr>
      <w:r w:rsidRPr="002C3C0B">
        <w:t>Changes with posture</w:t>
      </w:r>
    </w:p>
    <w:p w14:paraId="3DE2E9C1" w14:textId="77777777" w:rsidR="008553F0" w:rsidRPr="002C3C0B" w:rsidRDefault="008553F0" w:rsidP="006717E0"/>
    <w:p w14:paraId="452E6C87" w14:textId="0B3BE80D" w:rsidR="008553F0" w:rsidRDefault="008553F0" w:rsidP="006717E0">
      <w:r w:rsidRPr="00B8465D">
        <w:t xml:space="preserve">There were large and statistically significant </w:t>
      </w:r>
      <w:r>
        <w:t>reductions</w:t>
      </w:r>
      <w:r w:rsidRPr="00B8465D">
        <w:t xml:space="preserve"> </w:t>
      </w:r>
      <w:r>
        <w:t xml:space="preserve">(p&lt;0.001) </w:t>
      </w:r>
      <w:r w:rsidRPr="00B8465D">
        <w:t xml:space="preserve">in FRC when changing </w:t>
      </w:r>
      <w:r>
        <w:t xml:space="preserve">posture </w:t>
      </w:r>
      <w:r w:rsidRPr="00B8465D">
        <w:t>from sitting to supine</w:t>
      </w:r>
      <w:r>
        <w:t>,</w:t>
      </w:r>
      <w:r w:rsidRPr="00B8465D">
        <w:t xml:space="preserve"> in both CF</w:t>
      </w:r>
      <w:r>
        <w:t xml:space="preserve"> (</w:t>
      </w:r>
      <w:r w:rsidRPr="00B8465D">
        <w:t>24.</w:t>
      </w:r>
      <w:r>
        <w:t>4</w:t>
      </w:r>
      <w:r w:rsidRPr="00B8465D">
        <w:t xml:space="preserve">% </w:t>
      </w:r>
      <w:r>
        <w:t xml:space="preserve">(95% CI = 21.0, 27.9%)) </w:t>
      </w:r>
      <w:r w:rsidRPr="00B8465D">
        <w:t xml:space="preserve">and </w:t>
      </w:r>
      <w:r>
        <w:t>HC</w:t>
      </w:r>
      <w:r w:rsidRPr="00B8465D">
        <w:t xml:space="preserve"> </w:t>
      </w:r>
      <w:r>
        <w:t>(</w:t>
      </w:r>
      <w:r w:rsidRPr="00B8465D">
        <w:t>28.4%</w:t>
      </w:r>
      <w:r>
        <w:t xml:space="preserve"> (95% CI = 23.9, 32.9%))</w:t>
      </w:r>
      <w:r w:rsidRPr="00B8465D">
        <w:t xml:space="preserve"> respectively (see</w:t>
      </w:r>
      <w:r>
        <w:t xml:space="preserve"> </w:t>
      </w:r>
      <w:r>
        <w:fldChar w:fldCharType="begin"/>
      </w:r>
      <w:r>
        <w:instrText xml:space="preserve"> REF _Ref419726393 \h </w:instrText>
      </w:r>
      <w:r w:rsidR="007911F3">
        <w:instrText xml:space="preserve"> \* MERGEFORMAT </w:instrText>
      </w:r>
      <w:r>
        <w:fldChar w:fldCharType="separate"/>
      </w:r>
      <w:r w:rsidR="00140F11">
        <w:t xml:space="preserve">Table </w:t>
      </w:r>
      <w:r w:rsidR="00140F11">
        <w:rPr>
          <w:noProof/>
        </w:rPr>
        <w:t>4</w:t>
      </w:r>
      <w:r w:rsidR="00140F11">
        <w:rPr>
          <w:noProof/>
        </w:rPr>
        <w:noBreakHyphen/>
        <w:t>2</w:t>
      </w:r>
      <w:r>
        <w:fldChar w:fldCharType="end"/>
      </w:r>
      <w:r w:rsidRPr="00B8465D">
        <w:t>,</w:t>
      </w:r>
      <w:r>
        <w:t xml:space="preserve"> </w:t>
      </w:r>
      <w:r>
        <w:fldChar w:fldCharType="begin"/>
      </w:r>
      <w:r>
        <w:instrText xml:space="preserve"> REF _Ref419465072 \h </w:instrText>
      </w:r>
      <w:r w:rsidR="007911F3">
        <w:instrText xml:space="preserve"> \* MERGEFORMAT </w:instrText>
      </w:r>
      <w:r>
        <w:fldChar w:fldCharType="separate"/>
      </w:r>
      <w:r w:rsidR="00140F11">
        <w:t xml:space="preserve">Figure </w:t>
      </w:r>
      <w:r w:rsidR="00140F11">
        <w:rPr>
          <w:noProof/>
        </w:rPr>
        <w:t>4</w:t>
      </w:r>
      <w:r w:rsidR="00140F11">
        <w:rPr>
          <w:noProof/>
        </w:rPr>
        <w:noBreakHyphen/>
        <w:t>1</w:t>
      </w:r>
      <w:r>
        <w:fldChar w:fldCharType="end"/>
      </w:r>
      <w:r w:rsidRPr="00B8465D">
        <w:t>). There were small but statistically significant increases in LCI. In HC, mean LCI increased</w:t>
      </w:r>
      <w:r>
        <w:t xml:space="preserve"> by 3.6%</w:t>
      </w:r>
      <w:r w:rsidRPr="00B8465D">
        <w:t xml:space="preserve"> from 6.</w:t>
      </w:r>
      <w:r>
        <w:t>3</w:t>
      </w:r>
      <w:r w:rsidRPr="00B8465D">
        <w:t xml:space="preserve"> to 6.</w:t>
      </w:r>
      <w:r>
        <w:t>5</w:t>
      </w:r>
      <w:r w:rsidRPr="00B8465D">
        <w:t xml:space="preserve"> (</w:t>
      </w:r>
      <w:r>
        <w:t xml:space="preserve">MD (95% CI) = 0.2 (0.1, 0.4), </w:t>
      </w:r>
      <w:r w:rsidRPr="00B8465D">
        <w:t>p</w:t>
      </w:r>
      <w:r>
        <w:t>&lt;0.001</w:t>
      </w:r>
      <w:r w:rsidRPr="00B8465D">
        <w:t xml:space="preserve">) and in CF LCI increased </w:t>
      </w:r>
      <w:r>
        <w:t xml:space="preserve">by 6.7% </w:t>
      </w:r>
      <w:r w:rsidRPr="00B8465D">
        <w:t xml:space="preserve">from </w:t>
      </w:r>
      <w:r>
        <w:t>7.7 to 8.2 (MD (95% CI) = 0.3</w:t>
      </w:r>
      <w:r w:rsidRPr="00797894">
        <w:t xml:space="preserve"> (0.</w:t>
      </w:r>
      <w:r>
        <w:t>2, 0.7</w:t>
      </w:r>
      <w:r w:rsidRPr="00797894">
        <w:t>)</w:t>
      </w:r>
      <w:r>
        <w:t xml:space="preserve">, p&lt;0.001). There were also large and statistically significant reductions in CEV. In CF, mean CEV decreased by 20.0% (95% CI = 16.0, 24.9) and in HC by 25.4% (95% CI = 21.2, 29.6). </w:t>
      </w:r>
      <w:r w:rsidRPr="0017408A">
        <w:rPr>
          <w:rFonts w:cs="Helvetica"/>
          <w:lang w:val="en-US"/>
        </w:rPr>
        <w:t>Adjusting FRC for height by expressing as a percentage of predicted did not change the pattern of results.</w:t>
      </w:r>
    </w:p>
    <w:p w14:paraId="21064199" w14:textId="77777777" w:rsidR="008553F0" w:rsidRDefault="008553F0" w:rsidP="006717E0">
      <w:pPr>
        <w:pStyle w:val="Caption"/>
      </w:pPr>
      <w:bookmarkStart w:id="329" w:name="_Ref419465037"/>
    </w:p>
    <w:p w14:paraId="00B249F5" w14:textId="55AF2CF0" w:rsidR="00C05471" w:rsidRDefault="008553F0" w:rsidP="006717E0">
      <w:pPr>
        <w:pStyle w:val="Caption"/>
      </w:pPr>
      <w:bookmarkStart w:id="330" w:name="_Ref419726393"/>
      <w:bookmarkStart w:id="331" w:name="_Toc27382981"/>
      <w:r>
        <w:t xml:space="preserve">Table </w:t>
      </w:r>
      <w:fldSimple w:instr=" STYLEREF 1 \s ">
        <w:r w:rsidR="00140F11">
          <w:rPr>
            <w:noProof/>
          </w:rPr>
          <w:t>4</w:t>
        </w:r>
      </w:fldSimple>
      <w:r w:rsidR="004B6530">
        <w:noBreakHyphen/>
      </w:r>
      <w:fldSimple w:instr=" SEQ Table \* ARABIC \s 1 ">
        <w:r w:rsidR="00140F11">
          <w:rPr>
            <w:noProof/>
          </w:rPr>
          <w:t>2</w:t>
        </w:r>
      </w:fldSimple>
      <w:bookmarkEnd w:id="329"/>
      <w:bookmarkEnd w:id="330"/>
      <w:r>
        <w:t>:</w:t>
      </w:r>
      <w:r w:rsidRPr="00047F99">
        <w:t xml:space="preserve"> </w:t>
      </w:r>
      <w:r w:rsidRPr="00295FAE">
        <w:t xml:space="preserve">Sitting to supine comparison of </w:t>
      </w:r>
      <w:r>
        <w:t>MBW</w:t>
      </w:r>
      <w:r w:rsidRPr="00295FAE">
        <w:t xml:space="preserve"> outcomes for both </w:t>
      </w:r>
      <w:r>
        <w:t>CF</w:t>
      </w:r>
      <w:r w:rsidRPr="00295FAE">
        <w:t xml:space="preserve"> and healthy control (HC) subjects.</w:t>
      </w:r>
      <w:bookmarkEnd w:id="331"/>
      <w:r w:rsidRPr="00047F99">
        <w:t xml:space="preserve"> </w:t>
      </w:r>
    </w:p>
    <w:p w14:paraId="080F5A29" w14:textId="52CBF4B9" w:rsidR="008553F0" w:rsidRDefault="008553F0" w:rsidP="006717E0">
      <w:pPr>
        <w:pStyle w:val="Subtitle"/>
      </w:pPr>
      <w:r w:rsidRPr="00B8465D">
        <w:t xml:space="preserve">Values are expressed as mean (SD). </w:t>
      </w:r>
      <w:r>
        <w:t xml:space="preserve">Wilcoxon tests </w:t>
      </w:r>
      <w:r w:rsidRPr="00B8465D">
        <w:t>were calculated to assess whether the sitting to supine change was significantly different</w:t>
      </w:r>
      <w:r>
        <w:t xml:space="preserve">, with the exception of FDS HC, </w:t>
      </w:r>
      <w:r w:rsidR="005E6BBB">
        <w:t>S</w:t>
      </w:r>
      <w:r w:rsidR="005E6BBB">
        <w:rPr>
          <w:vertAlign w:val="subscript"/>
        </w:rPr>
        <w:t>cond</w:t>
      </w:r>
      <w:r>
        <w:rPr>
          <w:rFonts w:ascii="Times" w:hAnsi="Times"/>
        </w:rPr>
        <w:t xml:space="preserve">  </w:t>
      </w:r>
      <w:r>
        <w:t xml:space="preserve"> CF and </w:t>
      </w:r>
      <w:r w:rsidR="005E6BBB">
        <w:t>S</w:t>
      </w:r>
      <w:r w:rsidR="005E6BBB">
        <w:rPr>
          <w:vertAlign w:val="subscript"/>
        </w:rPr>
        <w:t>acin</w:t>
      </w:r>
      <w:r>
        <w:t xml:space="preserve"> HC, which were calculated using paired t-tests</w:t>
      </w:r>
      <w:r w:rsidRPr="00B8465D">
        <w:t>.</w:t>
      </w:r>
      <w:r>
        <w:t xml:space="preserve"> The mean or median difference (MD), 95% confidence intervals and p-value are presented.</w:t>
      </w:r>
    </w:p>
    <w:p w14:paraId="75784A4D" w14:textId="77777777" w:rsidR="00C05471" w:rsidRPr="00C05471" w:rsidRDefault="00C05471" w:rsidP="006717E0"/>
    <w:tbl>
      <w:tblPr>
        <w:tblStyle w:val="LightShading"/>
        <w:tblW w:w="10063" w:type="dxa"/>
        <w:jc w:val="center"/>
        <w:tblLook w:val="06A0" w:firstRow="1" w:lastRow="0" w:firstColumn="1" w:lastColumn="0" w:noHBand="1" w:noVBand="1"/>
      </w:tblPr>
      <w:tblGrid>
        <w:gridCol w:w="1982"/>
        <w:gridCol w:w="1604"/>
        <w:gridCol w:w="1413"/>
        <w:gridCol w:w="1852"/>
        <w:gridCol w:w="2241"/>
        <w:gridCol w:w="971"/>
      </w:tblGrid>
      <w:tr w:rsidR="009C0B7E" w:rsidRPr="00B8465D" w14:paraId="19CD33CD" w14:textId="77777777" w:rsidTr="00A374BF">
        <w:trPr>
          <w:cnfStyle w:val="100000000000" w:firstRow="1" w:lastRow="0" w:firstColumn="0" w:lastColumn="0" w:oddVBand="0" w:evenVBand="0" w:oddHBand="0" w:evenHBand="0" w:firstRowFirstColumn="0" w:firstRowLastColumn="0" w:lastRowFirstColumn="0" w:lastRowLastColumn="0"/>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top w:val="single" w:sz="4" w:space="0" w:color="auto"/>
              <w:left w:val="single" w:sz="4" w:space="0" w:color="auto"/>
            </w:tcBorders>
            <w:vAlign w:val="center"/>
          </w:tcPr>
          <w:p w14:paraId="500286A0" w14:textId="77777777" w:rsidR="008553F0" w:rsidRPr="00B8465D" w:rsidRDefault="008553F0" w:rsidP="00076828">
            <w:pPr>
              <w:spacing w:line="240" w:lineRule="auto"/>
              <w:jc w:val="center"/>
            </w:pPr>
          </w:p>
        </w:tc>
        <w:tc>
          <w:tcPr>
            <w:tcW w:w="1604" w:type="dxa"/>
            <w:tcBorders>
              <w:top w:val="single" w:sz="4" w:space="0" w:color="auto"/>
            </w:tcBorders>
            <w:vAlign w:val="center"/>
          </w:tcPr>
          <w:p w14:paraId="0BF376A7" w14:textId="77777777" w:rsidR="008553F0" w:rsidRPr="00B8465D" w:rsidRDefault="008553F0" w:rsidP="00076828">
            <w:pPr>
              <w:spacing w:line="240" w:lineRule="auto"/>
              <w:jc w:val="center"/>
              <w:cnfStyle w:val="100000000000" w:firstRow="1" w:lastRow="0" w:firstColumn="0" w:lastColumn="0" w:oddVBand="0" w:evenVBand="0" w:oddHBand="0" w:evenHBand="0" w:firstRowFirstColumn="0" w:firstRowLastColumn="0" w:lastRowFirstColumn="0" w:lastRowLastColumn="0"/>
            </w:pPr>
            <w:r w:rsidRPr="00B8465D">
              <w:t>Sitting</w:t>
            </w:r>
          </w:p>
        </w:tc>
        <w:tc>
          <w:tcPr>
            <w:tcW w:w="1413" w:type="dxa"/>
            <w:tcBorders>
              <w:top w:val="single" w:sz="4" w:space="0" w:color="auto"/>
            </w:tcBorders>
            <w:vAlign w:val="center"/>
          </w:tcPr>
          <w:p w14:paraId="161BA5EF" w14:textId="77777777" w:rsidR="008553F0" w:rsidRPr="00B8465D" w:rsidRDefault="008553F0" w:rsidP="00076828">
            <w:pPr>
              <w:spacing w:line="240" w:lineRule="auto"/>
              <w:jc w:val="center"/>
              <w:cnfStyle w:val="100000000000" w:firstRow="1" w:lastRow="0" w:firstColumn="0" w:lastColumn="0" w:oddVBand="0" w:evenVBand="0" w:oddHBand="0" w:evenHBand="0" w:firstRowFirstColumn="0" w:firstRowLastColumn="0" w:lastRowFirstColumn="0" w:lastRowLastColumn="0"/>
            </w:pPr>
            <w:r w:rsidRPr="00B8465D">
              <w:t>Supine</w:t>
            </w:r>
          </w:p>
        </w:tc>
        <w:tc>
          <w:tcPr>
            <w:tcW w:w="1852" w:type="dxa"/>
            <w:tcBorders>
              <w:top w:val="single" w:sz="4" w:space="0" w:color="auto"/>
            </w:tcBorders>
            <w:vAlign w:val="center"/>
          </w:tcPr>
          <w:p w14:paraId="3DB97D51" w14:textId="77777777" w:rsidR="008553F0" w:rsidRPr="00B8465D" w:rsidRDefault="008553F0" w:rsidP="00076828">
            <w:pPr>
              <w:spacing w:line="240" w:lineRule="auto"/>
              <w:jc w:val="center"/>
              <w:cnfStyle w:val="100000000000" w:firstRow="1" w:lastRow="0" w:firstColumn="0" w:lastColumn="0" w:oddVBand="0" w:evenVBand="0" w:oddHBand="0" w:evenHBand="0" w:firstRowFirstColumn="0" w:firstRowLastColumn="0" w:lastRowFirstColumn="0" w:lastRowLastColumn="0"/>
            </w:pPr>
            <w:r>
              <w:t>% change</w:t>
            </w:r>
          </w:p>
        </w:tc>
        <w:tc>
          <w:tcPr>
            <w:tcW w:w="2241" w:type="dxa"/>
            <w:tcBorders>
              <w:top w:val="single" w:sz="4" w:space="0" w:color="auto"/>
            </w:tcBorders>
            <w:vAlign w:val="center"/>
          </w:tcPr>
          <w:p w14:paraId="10096ECF" w14:textId="77777777" w:rsidR="008553F0" w:rsidRDefault="008553F0" w:rsidP="00076828">
            <w:pPr>
              <w:spacing w:line="240" w:lineRule="auto"/>
              <w:jc w:val="center"/>
              <w:cnfStyle w:val="100000000000" w:firstRow="1" w:lastRow="0" w:firstColumn="0" w:lastColumn="0" w:oddVBand="0" w:evenVBand="0" w:oddHBand="0" w:evenHBand="0" w:firstRowFirstColumn="0" w:firstRowLastColumn="0" w:lastRowFirstColumn="0" w:lastRowLastColumn="0"/>
            </w:pPr>
            <w:r>
              <w:t>MD (95% CI)</w:t>
            </w:r>
          </w:p>
        </w:tc>
        <w:tc>
          <w:tcPr>
            <w:tcW w:w="971" w:type="dxa"/>
            <w:tcBorders>
              <w:top w:val="single" w:sz="4" w:space="0" w:color="auto"/>
              <w:right w:val="single" w:sz="4" w:space="0" w:color="auto"/>
            </w:tcBorders>
            <w:vAlign w:val="center"/>
          </w:tcPr>
          <w:p w14:paraId="54ECC1A2" w14:textId="77777777" w:rsidR="008553F0" w:rsidRPr="0004187C" w:rsidRDefault="008553F0" w:rsidP="00076828">
            <w:pPr>
              <w:spacing w:line="240" w:lineRule="auto"/>
              <w:jc w:val="center"/>
              <w:cnfStyle w:val="100000000000" w:firstRow="1" w:lastRow="0" w:firstColumn="0" w:lastColumn="0" w:oddVBand="0" w:evenVBand="0" w:oddHBand="0" w:evenHBand="0" w:firstRowFirstColumn="0" w:firstRowLastColumn="0" w:lastRowFirstColumn="0" w:lastRowLastColumn="0"/>
            </w:pPr>
            <w:r w:rsidRPr="0004187C">
              <w:t>p</w:t>
            </w:r>
          </w:p>
        </w:tc>
      </w:tr>
      <w:tr w:rsidR="009C0B7E" w:rsidRPr="00B8465D" w14:paraId="51DB97D5"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7049120A" w14:textId="77777777" w:rsidR="008553F0" w:rsidRPr="00B8465D" w:rsidRDefault="008553F0" w:rsidP="00076828">
            <w:pPr>
              <w:spacing w:line="240" w:lineRule="auto"/>
              <w:jc w:val="center"/>
            </w:pPr>
            <w:r w:rsidRPr="00B8465D">
              <w:t>LCI HC</w:t>
            </w:r>
          </w:p>
        </w:tc>
        <w:tc>
          <w:tcPr>
            <w:tcW w:w="1604" w:type="dxa"/>
            <w:vAlign w:val="center"/>
          </w:tcPr>
          <w:p w14:paraId="3E461048"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6.</w:t>
            </w:r>
            <w:r>
              <w:t>6</w:t>
            </w:r>
            <w:r w:rsidRPr="00B8465D">
              <w:t xml:space="preserve"> (0.4)</w:t>
            </w:r>
          </w:p>
        </w:tc>
        <w:tc>
          <w:tcPr>
            <w:tcW w:w="1413" w:type="dxa"/>
            <w:vAlign w:val="center"/>
          </w:tcPr>
          <w:p w14:paraId="20EB5D5F"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6.</w:t>
            </w:r>
            <w:r>
              <w:t>5</w:t>
            </w:r>
            <w:r w:rsidRPr="00B8465D">
              <w:t xml:space="preserve"> (0.4)</w:t>
            </w:r>
          </w:p>
        </w:tc>
        <w:tc>
          <w:tcPr>
            <w:tcW w:w="1852" w:type="dxa"/>
            <w:vAlign w:val="center"/>
          </w:tcPr>
          <w:p w14:paraId="0069B65F"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3</w:t>
            </w:r>
            <w:r>
              <w:t>.6</w:t>
            </w:r>
            <w:r w:rsidRPr="00B8465D">
              <w:t xml:space="preserve"> (5.</w:t>
            </w:r>
            <w:r>
              <w:t>3</w:t>
            </w:r>
            <w:r w:rsidRPr="00B8465D">
              <w:t>)</w:t>
            </w:r>
          </w:p>
        </w:tc>
        <w:tc>
          <w:tcPr>
            <w:tcW w:w="2241" w:type="dxa"/>
            <w:vAlign w:val="center"/>
          </w:tcPr>
          <w:p w14:paraId="7285F81B"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0.</w:t>
            </w:r>
            <w:r>
              <w:t>2</w:t>
            </w:r>
            <w:r w:rsidRPr="00797894">
              <w:t xml:space="preserve"> (0.</w:t>
            </w:r>
            <w:r>
              <w:t>1</w:t>
            </w:r>
            <w:r w:rsidRPr="00797894">
              <w:t>, 0.</w:t>
            </w:r>
            <w:r>
              <w:t>4</w:t>
            </w:r>
            <w:r w:rsidRPr="00797894">
              <w:t>)</w:t>
            </w:r>
          </w:p>
        </w:tc>
        <w:tc>
          <w:tcPr>
            <w:tcW w:w="971" w:type="dxa"/>
            <w:tcBorders>
              <w:right w:val="single" w:sz="4" w:space="0" w:color="auto"/>
            </w:tcBorders>
            <w:vAlign w:val="center"/>
          </w:tcPr>
          <w:p w14:paraId="188C1A59"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lt;0.001</w:t>
            </w:r>
          </w:p>
        </w:tc>
      </w:tr>
      <w:tr w:rsidR="009C0B7E" w:rsidRPr="00B8465D" w14:paraId="66BA82C6"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705C9580" w14:textId="77777777" w:rsidR="008553F0" w:rsidRPr="00B8465D" w:rsidRDefault="008553F0" w:rsidP="00076828">
            <w:pPr>
              <w:spacing w:line="240" w:lineRule="auto"/>
              <w:jc w:val="center"/>
            </w:pPr>
            <w:r w:rsidRPr="00B8465D">
              <w:t>LCI CF</w:t>
            </w:r>
          </w:p>
        </w:tc>
        <w:tc>
          <w:tcPr>
            <w:tcW w:w="1604" w:type="dxa"/>
            <w:vAlign w:val="center"/>
          </w:tcPr>
          <w:p w14:paraId="2AE04883"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7.7</w:t>
            </w:r>
            <w:r w:rsidRPr="00B8465D">
              <w:t xml:space="preserve"> (1.</w:t>
            </w:r>
            <w:r>
              <w:t>7</w:t>
            </w:r>
            <w:r w:rsidRPr="00B8465D">
              <w:t>)</w:t>
            </w:r>
          </w:p>
        </w:tc>
        <w:tc>
          <w:tcPr>
            <w:tcW w:w="1413" w:type="dxa"/>
            <w:vAlign w:val="center"/>
          </w:tcPr>
          <w:p w14:paraId="794A8A8D"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8.2</w:t>
            </w:r>
            <w:r w:rsidRPr="00B8465D">
              <w:t xml:space="preserve"> (1.</w:t>
            </w:r>
            <w:r>
              <w:t>9</w:t>
            </w:r>
            <w:r w:rsidRPr="00B8465D">
              <w:t>)</w:t>
            </w:r>
          </w:p>
        </w:tc>
        <w:tc>
          <w:tcPr>
            <w:tcW w:w="1852" w:type="dxa"/>
            <w:vAlign w:val="center"/>
          </w:tcPr>
          <w:p w14:paraId="3BB22F92"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6.</w:t>
            </w:r>
            <w:r>
              <w:t>7 (10.4</w:t>
            </w:r>
            <w:r w:rsidRPr="00B8465D">
              <w:t>)</w:t>
            </w:r>
          </w:p>
        </w:tc>
        <w:tc>
          <w:tcPr>
            <w:tcW w:w="2241" w:type="dxa"/>
            <w:vAlign w:val="center"/>
          </w:tcPr>
          <w:p w14:paraId="3DD7C0B1"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0.3 (0.</w:t>
            </w:r>
            <w:r>
              <w:t>2, 0.7</w:t>
            </w:r>
            <w:r w:rsidRPr="00797894">
              <w:t>)</w:t>
            </w:r>
          </w:p>
        </w:tc>
        <w:tc>
          <w:tcPr>
            <w:tcW w:w="971" w:type="dxa"/>
            <w:tcBorders>
              <w:right w:val="single" w:sz="4" w:space="0" w:color="auto"/>
            </w:tcBorders>
            <w:vAlign w:val="center"/>
          </w:tcPr>
          <w:p w14:paraId="1908192D"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lt;0.001</w:t>
            </w:r>
          </w:p>
        </w:tc>
      </w:tr>
      <w:tr w:rsidR="009C0B7E" w:rsidRPr="00B8465D" w14:paraId="3609DFDE"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1C37E54F" w14:textId="77777777" w:rsidR="008553F0" w:rsidRPr="00B8465D" w:rsidRDefault="008553F0" w:rsidP="00076828">
            <w:pPr>
              <w:spacing w:line="240" w:lineRule="auto"/>
              <w:jc w:val="center"/>
            </w:pPr>
            <w:r w:rsidRPr="00B8465D">
              <w:t>FRC HC (L)</w:t>
            </w:r>
          </w:p>
        </w:tc>
        <w:tc>
          <w:tcPr>
            <w:tcW w:w="1604" w:type="dxa"/>
            <w:vAlign w:val="center"/>
          </w:tcPr>
          <w:p w14:paraId="2764D973"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w:t>
            </w:r>
            <w:r>
              <w:t>9</w:t>
            </w:r>
            <w:r w:rsidRPr="00B8465D">
              <w:t xml:space="preserve"> (0.</w:t>
            </w:r>
            <w:r>
              <w:t>8</w:t>
            </w:r>
            <w:r w:rsidRPr="00B8465D">
              <w:t>)</w:t>
            </w:r>
          </w:p>
        </w:tc>
        <w:tc>
          <w:tcPr>
            <w:tcW w:w="1413" w:type="dxa"/>
            <w:vAlign w:val="center"/>
          </w:tcPr>
          <w:p w14:paraId="62F6CAC5"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w:t>
            </w:r>
            <w:r>
              <w:t>.3 (0.6</w:t>
            </w:r>
            <w:r w:rsidRPr="00B8465D">
              <w:t>)</w:t>
            </w:r>
          </w:p>
        </w:tc>
        <w:tc>
          <w:tcPr>
            <w:tcW w:w="1852" w:type="dxa"/>
            <w:vAlign w:val="center"/>
          </w:tcPr>
          <w:p w14:paraId="30CDD809"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28.4</w:t>
            </w:r>
            <w:r w:rsidRPr="00B8465D">
              <w:t xml:space="preserve"> (11.</w:t>
            </w:r>
            <w:r>
              <w:t>6</w:t>
            </w:r>
            <w:r w:rsidRPr="00B8465D">
              <w:t>)</w:t>
            </w:r>
          </w:p>
        </w:tc>
        <w:tc>
          <w:tcPr>
            <w:tcW w:w="2241" w:type="dxa"/>
            <w:vAlign w:val="center"/>
          </w:tcPr>
          <w:p w14:paraId="63E59D65"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w:t>
            </w:r>
            <w:r w:rsidRPr="00797894">
              <w:t>0.</w:t>
            </w:r>
            <w:r>
              <w:t>5</w:t>
            </w:r>
            <w:r w:rsidRPr="00797894">
              <w:t>(</w:t>
            </w:r>
            <w:r>
              <w:t>-</w:t>
            </w:r>
            <w:r w:rsidRPr="00797894">
              <w:t>0.</w:t>
            </w:r>
            <w:r>
              <w:t>7, -0.3</w:t>
            </w:r>
            <w:r w:rsidRPr="00797894">
              <w:t>)</w:t>
            </w:r>
          </w:p>
        </w:tc>
        <w:tc>
          <w:tcPr>
            <w:tcW w:w="971" w:type="dxa"/>
            <w:tcBorders>
              <w:right w:val="single" w:sz="4" w:space="0" w:color="auto"/>
            </w:tcBorders>
            <w:vAlign w:val="center"/>
          </w:tcPr>
          <w:p w14:paraId="7AD41A82"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lt;0.001</w:t>
            </w:r>
          </w:p>
        </w:tc>
      </w:tr>
      <w:tr w:rsidR="009C0B7E" w:rsidRPr="00B8465D" w14:paraId="156626DD"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33DE1E31" w14:textId="77777777" w:rsidR="008553F0" w:rsidRPr="00B8465D" w:rsidRDefault="008553F0" w:rsidP="00076828">
            <w:pPr>
              <w:spacing w:line="240" w:lineRule="auto"/>
              <w:jc w:val="center"/>
            </w:pPr>
            <w:r w:rsidRPr="00B8465D">
              <w:t>FRC CF (L)</w:t>
            </w:r>
          </w:p>
        </w:tc>
        <w:tc>
          <w:tcPr>
            <w:tcW w:w="1604" w:type="dxa"/>
            <w:vAlign w:val="center"/>
          </w:tcPr>
          <w:p w14:paraId="6B390FC5"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w:t>
            </w:r>
            <w:r>
              <w:t>6 (0.4</w:t>
            </w:r>
            <w:r w:rsidRPr="00B8465D">
              <w:t>)</w:t>
            </w:r>
          </w:p>
        </w:tc>
        <w:tc>
          <w:tcPr>
            <w:tcW w:w="1413" w:type="dxa"/>
            <w:vAlign w:val="center"/>
          </w:tcPr>
          <w:p w14:paraId="071EEDD5"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w:t>
            </w:r>
            <w:r>
              <w:t>.9 (0.3</w:t>
            </w:r>
            <w:r w:rsidRPr="00B8465D">
              <w:t>)</w:t>
            </w:r>
          </w:p>
        </w:tc>
        <w:tc>
          <w:tcPr>
            <w:tcW w:w="1852" w:type="dxa"/>
            <w:vAlign w:val="center"/>
          </w:tcPr>
          <w:p w14:paraId="4896C232"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24</w:t>
            </w:r>
            <w:r>
              <w:t>.4 (10.0</w:t>
            </w:r>
            <w:r w:rsidRPr="00B8465D">
              <w:t>)</w:t>
            </w:r>
          </w:p>
        </w:tc>
        <w:tc>
          <w:tcPr>
            <w:tcW w:w="2241" w:type="dxa"/>
            <w:vAlign w:val="center"/>
          </w:tcPr>
          <w:p w14:paraId="5AA4CC62"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w:t>
            </w:r>
            <w:r w:rsidRPr="00797894">
              <w:t>0.</w:t>
            </w:r>
            <w:r>
              <w:t>9</w:t>
            </w:r>
            <w:r w:rsidRPr="00797894">
              <w:t>(</w:t>
            </w:r>
            <w:r>
              <w:t>-0.3, -0.2</w:t>
            </w:r>
            <w:r w:rsidRPr="00797894">
              <w:t>)</w:t>
            </w:r>
          </w:p>
        </w:tc>
        <w:tc>
          <w:tcPr>
            <w:tcW w:w="971" w:type="dxa"/>
            <w:tcBorders>
              <w:right w:val="single" w:sz="4" w:space="0" w:color="auto"/>
            </w:tcBorders>
            <w:vAlign w:val="center"/>
          </w:tcPr>
          <w:p w14:paraId="7F41ABBB"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lt;0.001</w:t>
            </w:r>
          </w:p>
        </w:tc>
      </w:tr>
      <w:tr w:rsidR="009C0B7E" w:rsidRPr="00B8465D" w14:paraId="01D90FD2"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0AED9E91" w14:textId="77777777" w:rsidR="008553F0" w:rsidRPr="00B8465D" w:rsidRDefault="008553F0" w:rsidP="00076828">
            <w:pPr>
              <w:spacing w:line="240" w:lineRule="auto"/>
              <w:jc w:val="center"/>
            </w:pPr>
            <w:r w:rsidRPr="00B8465D">
              <w:t>Vt HC (L)</w:t>
            </w:r>
          </w:p>
        </w:tc>
        <w:tc>
          <w:tcPr>
            <w:tcW w:w="1604" w:type="dxa"/>
            <w:vAlign w:val="center"/>
          </w:tcPr>
          <w:p w14:paraId="58E8CF94"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w:t>
            </w:r>
            <w:r>
              <w:t>5 (0.2</w:t>
            </w:r>
            <w:r w:rsidRPr="00B8465D">
              <w:t>)</w:t>
            </w:r>
          </w:p>
        </w:tc>
        <w:tc>
          <w:tcPr>
            <w:tcW w:w="1413" w:type="dxa"/>
            <w:vAlign w:val="center"/>
          </w:tcPr>
          <w:p w14:paraId="767055BA"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w:t>
            </w:r>
            <w:r>
              <w:t>5</w:t>
            </w:r>
            <w:r w:rsidRPr="00B8465D">
              <w:t>(0.2)</w:t>
            </w:r>
          </w:p>
        </w:tc>
        <w:tc>
          <w:tcPr>
            <w:tcW w:w="1852" w:type="dxa"/>
            <w:vAlign w:val="center"/>
          </w:tcPr>
          <w:p w14:paraId="4E95AF2A"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7</w:t>
            </w:r>
            <w:r>
              <w:t>.7 (28.0</w:t>
            </w:r>
            <w:r w:rsidRPr="00B8465D">
              <w:t>)</w:t>
            </w:r>
          </w:p>
        </w:tc>
        <w:tc>
          <w:tcPr>
            <w:tcW w:w="2241" w:type="dxa"/>
            <w:vAlign w:val="center"/>
          </w:tcPr>
          <w:p w14:paraId="5F6DBBFE"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0.01 (</w:t>
            </w:r>
            <w:r>
              <w:t>-</w:t>
            </w:r>
            <w:r w:rsidRPr="00797894">
              <w:t>0.04</w:t>
            </w:r>
            <w:r>
              <w:t>, 0.06</w:t>
            </w:r>
            <w:r w:rsidRPr="00797894">
              <w:t>)</w:t>
            </w:r>
          </w:p>
        </w:tc>
        <w:tc>
          <w:tcPr>
            <w:tcW w:w="971" w:type="dxa"/>
            <w:tcBorders>
              <w:right w:val="single" w:sz="4" w:space="0" w:color="auto"/>
            </w:tcBorders>
            <w:vAlign w:val="center"/>
          </w:tcPr>
          <w:p w14:paraId="0FD1E208"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0.682</w:t>
            </w:r>
          </w:p>
        </w:tc>
      </w:tr>
      <w:tr w:rsidR="009C0B7E" w:rsidRPr="00B8465D" w14:paraId="25ED99FB"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7F40A6A1" w14:textId="77777777" w:rsidR="008553F0" w:rsidRPr="00B8465D" w:rsidRDefault="008553F0" w:rsidP="00076828">
            <w:pPr>
              <w:spacing w:line="240" w:lineRule="auto"/>
              <w:jc w:val="center"/>
            </w:pPr>
            <w:r w:rsidRPr="00B8465D">
              <w:t>Vt CF (L)</w:t>
            </w:r>
          </w:p>
        </w:tc>
        <w:tc>
          <w:tcPr>
            <w:tcW w:w="1604" w:type="dxa"/>
            <w:vAlign w:val="center"/>
          </w:tcPr>
          <w:p w14:paraId="6E45694C"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0.4</w:t>
            </w:r>
            <w:r w:rsidRPr="00B8465D">
              <w:t xml:space="preserve"> (0.</w:t>
            </w:r>
            <w:r>
              <w:t>2</w:t>
            </w:r>
            <w:r w:rsidRPr="00B8465D">
              <w:t>)</w:t>
            </w:r>
          </w:p>
        </w:tc>
        <w:tc>
          <w:tcPr>
            <w:tcW w:w="1413" w:type="dxa"/>
            <w:vAlign w:val="center"/>
          </w:tcPr>
          <w:p w14:paraId="77E56E49"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w:t>
            </w:r>
            <w:r>
              <w:t>4</w:t>
            </w:r>
            <w:r w:rsidRPr="00B8465D">
              <w:t xml:space="preserve"> (0.</w:t>
            </w:r>
            <w:r>
              <w:t>2</w:t>
            </w:r>
            <w:r w:rsidRPr="00B8465D">
              <w:t>)</w:t>
            </w:r>
          </w:p>
        </w:tc>
        <w:tc>
          <w:tcPr>
            <w:tcW w:w="1852" w:type="dxa"/>
            <w:vAlign w:val="center"/>
          </w:tcPr>
          <w:p w14:paraId="37C4D317"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w:t>
            </w:r>
            <w:r>
              <w:t>8.0</w:t>
            </w:r>
            <w:r w:rsidRPr="00B8465D">
              <w:t xml:space="preserve"> (13.</w:t>
            </w:r>
            <w:r>
              <w:t>5</w:t>
            </w:r>
            <w:r w:rsidRPr="00B8465D">
              <w:t>)</w:t>
            </w:r>
          </w:p>
        </w:tc>
        <w:tc>
          <w:tcPr>
            <w:tcW w:w="2241" w:type="dxa"/>
            <w:vAlign w:val="center"/>
          </w:tcPr>
          <w:p w14:paraId="14E2FAD7"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0.0</w:t>
            </w:r>
            <w:r w:rsidRPr="00797894">
              <w:t xml:space="preserve"> (</w:t>
            </w:r>
            <w:r>
              <w:t>-</w:t>
            </w:r>
            <w:r w:rsidRPr="00797894">
              <w:t>0.</w:t>
            </w:r>
            <w:r>
              <w:t>1, -0.01</w:t>
            </w:r>
            <w:r w:rsidRPr="00797894">
              <w:t>)</w:t>
            </w:r>
          </w:p>
        </w:tc>
        <w:tc>
          <w:tcPr>
            <w:tcW w:w="971" w:type="dxa"/>
            <w:tcBorders>
              <w:right w:val="single" w:sz="4" w:space="0" w:color="auto"/>
            </w:tcBorders>
            <w:vAlign w:val="center"/>
          </w:tcPr>
          <w:p w14:paraId="62BDC9A5"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lt;0.001</w:t>
            </w:r>
          </w:p>
        </w:tc>
      </w:tr>
      <w:tr w:rsidR="009C0B7E" w:rsidRPr="00B8465D" w14:paraId="658E3C94"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27390043" w14:textId="77777777" w:rsidR="008553F0" w:rsidRPr="00B8465D" w:rsidRDefault="008553F0" w:rsidP="00076828">
            <w:pPr>
              <w:spacing w:line="240" w:lineRule="auto"/>
              <w:jc w:val="center"/>
            </w:pPr>
            <w:r w:rsidRPr="00B8465D">
              <w:t>Vt/FRC HC (%)</w:t>
            </w:r>
          </w:p>
        </w:tc>
        <w:tc>
          <w:tcPr>
            <w:tcW w:w="1604" w:type="dxa"/>
            <w:vAlign w:val="center"/>
          </w:tcPr>
          <w:p w14:paraId="50CBC828"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25.6 (10.5</w:t>
            </w:r>
            <w:r w:rsidRPr="00B8465D">
              <w:t>)</w:t>
            </w:r>
          </w:p>
        </w:tc>
        <w:tc>
          <w:tcPr>
            <w:tcW w:w="1413" w:type="dxa"/>
            <w:vAlign w:val="center"/>
          </w:tcPr>
          <w:p w14:paraId="34CA7AC0"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37.5 (14.4</w:t>
            </w:r>
            <w:r w:rsidRPr="00B8465D">
              <w:t>)</w:t>
            </w:r>
          </w:p>
        </w:tc>
        <w:tc>
          <w:tcPr>
            <w:tcW w:w="1852" w:type="dxa"/>
            <w:vAlign w:val="center"/>
          </w:tcPr>
          <w:p w14:paraId="56D3F7E2"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54.5 (44.</w:t>
            </w:r>
            <w:r w:rsidRPr="00B8465D">
              <w:t>8)</w:t>
            </w:r>
          </w:p>
        </w:tc>
        <w:tc>
          <w:tcPr>
            <w:tcW w:w="2241" w:type="dxa"/>
            <w:vAlign w:val="center"/>
          </w:tcPr>
          <w:p w14:paraId="1CD974AB"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11.7 (</w:t>
            </w:r>
            <w:r w:rsidRPr="00797894">
              <w:t>6.</w:t>
            </w:r>
            <w:r>
              <w:t>8, 15.5</w:t>
            </w:r>
            <w:r w:rsidRPr="00797894">
              <w:t>)</w:t>
            </w:r>
          </w:p>
        </w:tc>
        <w:tc>
          <w:tcPr>
            <w:tcW w:w="971" w:type="dxa"/>
            <w:tcBorders>
              <w:right w:val="single" w:sz="4" w:space="0" w:color="auto"/>
            </w:tcBorders>
            <w:vAlign w:val="center"/>
          </w:tcPr>
          <w:p w14:paraId="5D5D763F"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lt;0.001</w:t>
            </w:r>
          </w:p>
        </w:tc>
      </w:tr>
      <w:tr w:rsidR="009C0B7E" w:rsidRPr="00B8465D" w14:paraId="6767CB28"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1CB6F6F9" w14:textId="77777777" w:rsidR="008553F0" w:rsidRPr="00B8465D" w:rsidRDefault="008553F0" w:rsidP="00076828">
            <w:pPr>
              <w:spacing w:line="240" w:lineRule="auto"/>
              <w:jc w:val="center"/>
            </w:pPr>
            <w:r w:rsidRPr="00B8465D">
              <w:t>Vt/FRC CF (%)</w:t>
            </w:r>
          </w:p>
        </w:tc>
        <w:tc>
          <w:tcPr>
            <w:tcW w:w="1604" w:type="dxa"/>
            <w:vAlign w:val="center"/>
          </w:tcPr>
          <w:p w14:paraId="322D75F1"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35.6 (12.9</w:t>
            </w:r>
            <w:r w:rsidRPr="00B8465D">
              <w:t>)</w:t>
            </w:r>
          </w:p>
        </w:tc>
        <w:tc>
          <w:tcPr>
            <w:tcW w:w="1413" w:type="dxa"/>
            <w:vAlign w:val="center"/>
          </w:tcPr>
          <w:p w14:paraId="15125CF8"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4</w:t>
            </w:r>
            <w:r>
              <w:t xml:space="preserve">3.0 </w:t>
            </w:r>
            <w:r w:rsidRPr="00B8465D">
              <w:t>(14.</w:t>
            </w:r>
            <w:r>
              <w:t>5</w:t>
            </w:r>
            <w:r w:rsidRPr="00B8465D">
              <w:t>)</w:t>
            </w:r>
          </w:p>
        </w:tc>
        <w:tc>
          <w:tcPr>
            <w:tcW w:w="1852" w:type="dxa"/>
            <w:vAlign w:val="center"/>
          </w:tcPr>
          <w:p w14:paraId="7C855554"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24</w:t>
            </w:r>
            <w:r>
              <w:t>.0</w:t>
            </w:r>
            <w:r w:rsidRPr="00B8465D">
              <w:t xml:space="preserve"> (26.42)</w:t>
            </w:r>
          </w:p>
        </w:tc>
        <w:tc>
          <w:tcPr>
            <w:tcW w:w="2241" w:type="dxa"/>
            <w:vAlign w:val="center"/>
          </w:tcPr>
          <w:p w14:paraId="22278369"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7.5 (</w:t>
            </w:r>
            <w:r w:rsidRPr="00797894">
              <w:t>3.</w:t>
            </w:r>
            <w:r>
              <w:t>9, 11.0</w:t>
            </w:r>
            <w:r w:rsidRPr="00797894">
              <w:t>)</w:t>
            </w:r>
          </w:p>
        </w:tc>
        <w:tc>
          <w:tcPr>
            <w:tcW w:w="971" w:type="dxa"/>
            <w:tcBorders>
              <w:right w:val="single" w:sz="4" w:space="0" w:color="auto"/>
            </w:tcBorders>
            <w:vAlign w:val="center"/>
          </w:tcPr>
          <w:p w14:paraId="60E90B6A"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lt;0.001</w:t>
            </w:r>
          </w:p>
        </w:tc>
      </w:tr>
      <w:tr w:rsidR="009C0B7E" w:rsidRPr="00B8465D" w14:paraId="23AE897C"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13E99BB8" w14:textId="77777777" w:rsidR="008553F0" w:rsidRPr="00B8465D" w:rsidRDefault="008553F0" w:rsidP="00076828">
            <w:pPr>
              <w:spacing w:line="240" w:lineRule="auto"/>
              <w:jc w:val="center"/>
            </w:pPr>
            <w:r>
              <w:t>CEV HC (L)</w:t>
            </w:r>
          </w:p>
        </w:tc>
        <w:tc>
          <w:tcPr>
            <w:tcW w:w="1604" w:type="dxa"/>
            <w:vAlign w:val="center"/>
          </w:tcPr>
          <w:p w14:paraId="0407A1B0"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11.5 (4.7)</w:t>
            </w:r>
          </w:p>
        </w:tc>
        <w:tc>
          <w:tcPr>
            <w:tcW w:w="1413" w:type="dxa"/>
            <w:vAlign w:val="center"/>
          </w:tcPr>
          <w:p w14:paraId="33D28720"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8.6 (4.0)</w:t>
            </w:r>
          </w:p>
        </w:tc>
        <w:tc>
          <w:tcPr>
            <w:tcW w:w="1852" w:type="dxa"/>
            <w:vAlign w:val="center"/>
          </w:tcPr>
          <w:p w14:paraId="2E969438"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25.4 (10.8)</w:t>
            </w:r>
          </w:p>
        </w:tc>
        <w:tc>
          <w:tcPr>
            <w:tcW w:w="2241" w:type="dxa"/>
            <w:vAlign w:val="center"/>
          </w:tcPr>
          <w:p w14:paraId="61C0E7A8"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2.7</w:t>
            </w:r>
            <w:r w:rsidRPr="00797894">
              <w:t xml:space="preserve"> (</w:t>
            </w:r>
            <w:r>
              <w:t>-3.7, -2.0</w:t>
            </w:r>
            <w:r w:rsidRPr="00797894">
              <w:t>,)</w:t>
            </w:r>
          </w:p>
        </w:tc>
        <w:tc>
          <w:tcPr>
            <w:tcW w:w="971" w:type="dxa"/>
            <w:tcBorders>
              <w:right w:val="single" w:sz="4" w:space="0" w:color="auto"/>
            </w:tcBorders>
            <w:vAlign w:val="center"/>
          </w:tcPr>
          <w:p w14:paraId="40840487"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lt;0.001</w:t>
            </w:r>
          </w:p>
        </w:tc>
      </w:tr>
      <w:tr w:rsidR="009C0B7E" w:rsidRPr="00B8465D" w14:paraId="25A04492"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79DD16BC" w14:textId="77777777" w:rsidR="008553F0" w:rsidRPr="00B8465D" w:rsidRDefault="008553F0" w:rsidP="00076828">
            <w:pPr>
              <w:spacing w:line="240" w:lineRule="auto"/>
              <w:jc w:val="center"/>
            </w:pPr>
            <w:r>
              <w:t>CEV CF (L)</w:t>
            </w:r>
          </w:p>
        </w:tc>
        <w:tc>
          <w:tcPr>
            <w:tcW w:w="1604" w:type="dxa"/>
            <w:vAlign w:val="center"/>
          </w:tcPr>
          <w:p w14:paraId="31BE2F72"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9.8 (4.1)</w:t>
            </w:r>
          </w:p>
        </w:tc>
        <w:tc>
          <w:tcPr>
            <w:tcW w:w="1413" w:type="dxa"/>
            <w:vAlign w:val="center"/>
          </w:tcPr>
          <w:p w14:paraId="682EF9B6"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7.8 (3.4)</w:t>
            </w:r>
          </w:p>
        </w:tc>
        <w:tc>
          <w:tcPr>
            <w:tcW w:w="1852" w:type="dxa"/>
            <w:vAlign w:val="center"/>
          </w:tcPr>
          <w:p w14:paraId="6D2E9807"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20.4 (13.0)</w:t>
            </w:r>
          </w:p>
        </w:tc>
        <w:tc>
          <w:tcPr>
            <w:tcW w:w="2241" w:type="dxa"/>
            <w:vAlign w:val="center"/>
          </w:tcPr>
          <w:p w14:paraId="2F8B2760"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w:t>
            </w:r>
            <w:r w:rsidRPr="00797894">
              <w:t>1.</w:t>
            </w:r>
            <w:r>
              <w:t>8</w:t>
            </w:r>
            <w:r w:rsidRPr="00797894">
              <w:t xml:space="preserve"> (</w:t>
            </w:r>
            <w:r>
              <w:t>-2.5, -</w:t>
            </w:r>
            <w:r w:rsidRPr="00797894">
              <w:t>1.</w:t>
            </w:r>
            <w:r>
              <w:t>2</w:t>
            </w:r>
            <w:r w:rsidRPr="00797894">
              <w:t>)</w:t>
            </w:r>
          </w:p>
        </w:tc>
        <w:tc>
          <w:tcPr>
            <w:tcW w:w="971" w:type="dxa"/>
            <w:tcBorders>
              <w:right w:val="single" w:sz="4" w:space="0" w:color="auto"/>
            </w:tcBorders>
            <w:vAlign w:val="center"/>
          </w:tcPr>
          <w:p w14:paraId="087257D5"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lt;0.001</w:t>
            </w:r>
          </w:p>
        </w:tc>
      </w:tr>
      <w:tr w:rsidR="009C0B7E" w:rsidRPr="00B8465D" w14:paraId="50311960"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107365BD" w14:textId="77777777" w:rsidR="008553F0" w:rsidRPr="00B8465D" w:rsidRDefault="008553F0" w:rsidP="00076828">
            <w:pPr>
              <w:spacing w:line="240" w:lineRule="auto"/>
              <w:jc w:val="center"/>
            </w:pPr>
            <w:r w:rsidRPr="00B8465D">
              <w:t>FDS HC (L)</w:t>
            </w:r>
          </w:p>
        </w:tc>
        <w:tc>
          <w:tcPr>
            <w:tcW w:w="1604" w:type="dxa"/>
            <w:vAlign w:val="center"/>
          </w:tcPr>
          <w:p w14:paraId="3612CF30"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09 (0.03)</w:t>
            </w:r>
          </w:p>
        </w:tc>
        <w:tc>
          <w:tcPr>
            <w:tcW w:w="1413" w:type="dxa"/>
            <w:vAlign w:val="center"/>
          </w:tcPr>
          <w:p w14:paraId="0AA341E0"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09 (0.03)</w:t>
            </w:r>
          </w:p>
        </w:tc>
        <w:tc>
          <w:tcPr>
            <w:tcW w:w="1852" w:type="dxa"/>
            <w:vAlign w:val="center"/>
          </w:tcPr>
          <w:p w14:paraId="3422F542"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8.2</w:t>
            </w:r>
            <w:r w:rsidRPr="00B8465D">
              <w:t xml:space="preserve"> (52.</w:t>
            </w:r>
            <w:r>
              <w:t>4</w:t>
            </w:r>
            <w:r w:rsidRPr="00B8465D">
              <w:t>)</w:t>
            </w:r>
          </w:p>
        </w:tc>
        <w:tc>
          <w:tcPr>
            <w:tcW w:w="2241" w:type="dxa"/>
            <w:vAlign w:val="center"/>
          </w:tcPr>
          <w:p w14:paraId="3C27B85F"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w:t>
            </w:r>
            <w:r w:rsidRPr="00797894">
              <w:t>0.01 (-0.01,</w:t>
            </w:r>
            <w:r>
              <w:t xml:space="preserve"> </w:t>
            </w:r>
            <w:r w:rsidRPr="00797894">
              <w:t>0.01)</w:t>
            </w:r>
          </w:p>
        </w:tc>
        <w:tc>
          <w:tcPr>
            <w:tcW w:w="971" w:type="dxa"/>
            <w:tcBorders>
              <w:right w:val="single" w:sz="4" w:space="0" w:color="auto"/>
            </w:tcBorders>
            <w:vAlign w:val="center"/>
          </w:tcPr>
          <w:p w14:paraId="5AD8F4B8"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0.597</w:t>
            </w:r>
          </w:p>
        </w:tc>
      </w:tr>
      <w:tr w:rsidR="009C0B7E" w:rsidRPr="00B8465D" w14:paraId="73B6E7D7"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06A74C40" w14:textId="77777777" w:rsidR="008553F0" w:rsidRPr="00B8465D" w:rsidRDefault="008553F0" w:rsidP="00076828">
            <w:pPr>
              <w:spacing w:line="240" w:lineRule="auto"/>
              <w:jc w:val="center"/>
            </w:pPr>
            <w:r w:rsidRPr="00B8465D">
              <w:t>FDS CF (L)</w:t>
            </w:r>
          </w:p>
        </w:tc>
        <w:tc>
          <w:tcPr>
            <w:tcW w:w="1604" w:type="dxa"/>
            <w:vAlign w:val="center"/>
          </w:tcPr>
          <w:p w14:paraId="5B24D497"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08 (0.0</w:t>
            </w:r>
            <w:r>
              <w:t>2</w:t>
            </w:r>
            <w:r w:rsidRPr="00B8465D">
              <w:t>)</w:t>
            </w:r>
          </w:p>
        </w:tc>
        <w:tc>
          <w:tcPr>
            <w:tcW w:w="1413" w:type="dxa"/>
            <w:vAlign w:val="center"/>
          </w:tcPr>
          <w:p w14:paraId="2EFC9E8A"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0</w:t>
            </w:r>
            <w:r>
              <w:t>8</w:t>
            </w:r>
            <w:r w:rsidRPr="00B8465D">
              <w:t xml:space="preserve"> (0.0</w:t>
            </w:r>
            <w:r>
              <w:t>2</w:t>
            </w:r>
            <w:r w:rsidRPr="00B8465D">
              <w:t>)</w:t>
            </w:r>
          </w:p>
        </w:tc>
        <w:tc>
          <w:tcPr>
            <w:tcW w:w="1852" w:type="dxa"/>
            <w:vAlign w:val="center"/>
          </w:tcPr>
          <w:p w14:paraId="2C5AED60"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8.</w:t>
            </w:r>
            <w:r>
              <w:t>4(11.8</w:t>
            </w:r>
            <w:r w:rsidRPr="00B8465D">
              <w:t>)</w:t>
            </w:r>
          </w:p>
        </w:tc>
        <w:tc>
          <w:tcPr>
            <w:tcW w:w="2241" w:type="dxa"/>
            <w:vAlign w:val="center"/>
          </w:tcPr>
          <w:p w14:paraId="37513C2A"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w:t>
            </w:r>
            <w:r w:rsidRPr="00797894">
              <w:t>0.01 (</w:t>
            </w:r>
            <w:r>
              <w:t>-</w:t>
            </w:r>
            <w:r w:rsidRPr="00797894">
              <w:t>0.01</w:t>
            </w:r>
            <w:r>
              <w:t>, 0.00</w:t>
            </w:r>
            <w:r w:rsidRPr="00797894">
              <w:t>)</w:t>
            </w:r>
          </w:p>
        </w:tc>
        <w:tc>
          <w:tcPr>
            <w:tcW w:w="971" w:type="dxa"/>
            <w:tcBorders>
              <w:right w:val="single" w:sz="4" w:space="0" w:color="auto"/>
            </w:tcBorders>
            <w:vAlign w:val="center"/>
          </w:tcPr>
          <w:p w14:paraId="427DEB41"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lt;0.001</w:t>
            </w:r>
          </w:p>
        </w:tc>
      </w:tr>
      <w:tr w:rsidR="009C0B7E" w:rsidRPr="00B8465D" w14:paraId="3775CA36"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4AE90B08" w14:textId="1D044AAD" w:rsidR="008553F0" w:rsidRPr="00B8465D" w:rsidRDefault="005E6BBB" w:rsidP="00076828">
            <w:pPr>
              <w:spacing w:line="240" w:lineRule="auto"/>
              <w:jc w:val="center"/>
            </w:pPr>
            <w:r>
              <w:t>S</w:t>
            </w:r>
            <w:r>
              <w:rPr>
                <w:vertAlign w:val="subscript"/>
              </w:rPr>
              <w:t>cond</w:t>
            </w:r>
            <w:r w:rsidR="008553F0">
              <w:rPr>
                <w:rFonts w:ascii="Times" w:hAnsi="Times"/>
                <w:sz w:val="20"/>
                <w:szCs w:val="20"/>
              </w:rPr>
              <w:t xml:space="preserve">  </w:t>
            </w:r>
            <w:r w:rsidR="008553F0" w:rsidRPr="00B8465D">
              <w:t xml:space="preserve"> HC</w:t>
            </w:r>
          </w:p>
        </w:tc>
        <w:tc>
          <w:tcPr>
            <w:tcW w:w="1604" w:type="dxa"/>
            <w:vAlign w:val="center"/>
          </w:tcPr>
          <w:p w14:paraId="69590958"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02 (0.01)</w:t>
            </w:r>
          </w:p>
        </w:tc>
        <w:tc>
          <w:tcPr>
            <w:tcW w:w="1413" w:type="dxa"/>
            <w:vAlign w:val="center"/>
          </w:tcPr>
          <w:p w14:paraId="17C87433"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03 (0.01)</w:t>
            </w:r>
          </w:p>
        </w:tc>
        <w:tc>
          <w:tcPr>
            <w:tcW w:w="1852" w:type="dxa"/>
            <w:vAlign w:val="center"/>
          </w:tcPr>
          <w:p w14:paraId="001E8C57"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01.8 (135.9)</w:t>
            </w:r>
          </w:p>
        </w:tc>
        <w:tc>
          <w:tcPr>
            <w:tcW w:w="2241" w:type="dxa"/>
            <w:vAlign w:val="center"/>
          </w:tcPr>
          <w:p w14:paraId="2EFAA7D8"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0.01 (-0.01</w:t>
            </w:r>
            <w:r>
              <w:t xml:space="preserve">, </w:t>
            </w:r>
            <w:r w:rsidRPr="00797894">
              <w:t>0.02)</w:t>
            </w:r>
          </w:p>
        </w:tc>
        <w:tc>
          <w:tcPr>
            <w:tcW w:w="971" w:type="dxa"/>
            <w:tcBorders>
              <w:right w:val="single" w:sz="4" w:space="0" w:color="auto"/>
            </w:tcBorders>
            <w:vAlign w:val="center"/>
          </w:tcPr>
          <w:p w14:paraId="6105D2D3"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0.028</w:t>
            </w:r>
          </w:p>
        </w:tc>
      </w:tr>
      <w:tr w:rsidR="009C0B7E" w:rsidRPr="00B8465D" w14:paraId="3A796A9B"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3CDB4020" w14:textId="29ADCEF7" w:rsidR="008553F0" w:rsidRPr="00B8465D" w:rsidRDefault="005E6BBB" w:rsidP="00076828">
            <w:pPr>
              <w:spacing w:line="240" w:lineRule="auto"/>
              <w:jc w:val="center"/>
            </w:pPr>
            <w:r>
              <w:t>S</w:t>
            </w:r>
            <w:r>
              <w:rPr>
                <w:vertAlign w:val="subscript"/>
              </w:rPr>
              <w:t>cond</w:t>
            </w:r>
            <w:r w:rsidR="008553F0">
              <w:rPr>
                <w:rFonts w:ascii="Times" w:hAnsi="Times"/>
                <w:sz w:val="20"/>
                <w:szCs w:val="20"/>
              </w:rPr>
              <w:t xml:space="preserve">  </w:t>
            </w:r>
            <w:r w:rsidR="008553F0" w:rsidRPr="00B8465D">
              <w:t xml:space="preserve"> CF</w:t>
            </w:r>
          </w:p>
        </w:tc>
        <w:tc>
          <w:tcPr>
            <w:tcW w:w="1604" w:type="dxa"/>
            <w:vAlign w:val="center"/>
          </w:tcPr>
          <w:p w14:paraId="4237E28B"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05 (0.02)</w:t>
            </w:r>
          </w:p>
        </w:tc>
        <w:tc>
          <w:tcPr>
            <w:tcW w:w="1413" w:type="dxa"/>
            <w:vAlign w:val="center"/>
          </w:tcPr>
          <w:p w14:paraId="74FABCF1"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06 (0.03)</w:t>
            </w:r>
          </w:p>
        </w:tc>
        <w:tc>
          <w:tcPr>
            <w:tcW w:w="1852" w:type="dxa"/>
            <w:vAlign w:val="center"/>
          </w:tcPr>
          <w:p w14:paraId="522F7092"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29.6</w:t>
            </w:r>
            <w:r>
              <w:t xml:space="preserve"> (59.7</w:t>
            </w:r>
            <w:r w:rsidRPr="00B8465D">
              <w:t>)</w:t>
            </w:r>
          </w:p>
        </w:tc>
        <w:tc>
          <w:tcPr>
            <w:tcW w:w="2241" w:type="dxa"/>
            <w:vAlign w:val="center"/>
          </w:tcPr>
          <w:p w14:paraId="00FE772C"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0.01 (-0.01</w:t>
            </w:r>
            <w:r>
              <w:t>, 0.16</w:t>
            </w:r>
            <w:r w:rsidRPr="00797894">
              <w:t>)</w:t>
            </w:r>
          </w:p>
        </w:tc>
        <w:tc>
          <w:tcPr>
            <w:tcW w:w="971" w:type="dxa"/>
            <w:tcBorders>
              <w:right w:val="single" w:sz="4" w:space="0" w:color="auto"/>
            </w:tcBorders>
            <w:vAlign w:val="center"/>
          </w:tcPr>
          <w:p w14:paraId="3D2E7634"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0.051</w:t>
            </w:r>
          </w:p>
        </w:tc>
      </w:tr>
      <w:tr w:rsidR="009C0B7E" w:rsidRPr="00B8465D" w14:paraId="1EBB426B"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tcBorders>
            <w:vAlign w:val="center"/>
          </w:tcPr>
          <w:p w14:paraId="5EFB86B6" w14:textId="2DBAC817" w:rsidR="008553F0" w:rsidRPr="00B8465D" w:rsidRDefault="005E6BBB" w:rsidP="00076828">
            <w:pPr>
              <w:spacing w:line="240" w:lineRule="auto"/>
              <w:jc w:val="center"/>
            </w:pPr>
            <w:r>
              <w:t>S</w:t>
            </w:r>
            <w:r>
              <w:rPr>
                <w:vertAlign w:val="subscript"/>
              </w:rPr>
              <w:t>acin</w:t>
            </w:r>
            <w:r w:rsidR="008553F0" w:rsidRPr="00B8465D">
              <w:t xml:space="preserve"> HC</w:t>
            </w:r>
          </w:p>
        </w:tc>
        <w:tc>
          <w:tcPr>
            <w:tcW w:w="1604" w:type="dxa"/>
            <w:vAlign w:val="center"/>
          </w:tcPr>
          <w:p w14:paraId="726BDC1D"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10 (0.04)</w:t>
            </w:r>
          </w:p>
        </w:tc>
        <w:tc>
          <w:tcPr>
            <w:tcW w:w="1413" w:type="dxa"/>
            <w:vAlign w:val="center"/>
          </w:tcPr>
          <w:p w14:paraId="2EE8493C"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09 (0.04)</w:t>
            </w:r>
          </w:p>
        </w:tc>
        <w:tc>
          <w:tcPr>
            <w:tcW w:w="1852" w:type="dxa"/>
            <w:vAlign w:val="center"/>
          </w:tcPr>
          <w:p w14:paraId="204E50A6"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11.7</w:t>
            </w:r>
            <w:r w:rsidRPr="00B8465D">
              <w:t xml:space="preserve"> (41.</w:t>
            </w:r>
            <w:r>
              <w:t>6</w:t>
            </w:r>
            <w:r w:rsidRPr="00B8465D">
              <w:t>)</w:t>
            </w:r>
          </w:p>
        </w:tc>
        <w:tc>
          <w:tcPr>
            <w:tcW w:w="2241" w:type="dxa"/>
            <w:vAlign w:val="center"/>
          </w:tcPr>
          <w:p w14:paraId="7778BF93"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w:t>
            </w:r>
            <w:r w:rsidRPr="00797894">
              <w:t>0.01 (-0.03</w:t>
            </w:r>
            <w:r>
              <w:t>, 0.01</w:t>
            </w:r>
            <w:r w:rsidRPr="00797894">
              <w:t>)</w:t>
            </w:r>
          </w:p>
        </w:tc>
        <w:tc>
          <w:tcPr>
            <w:tcW w:w="971" w:type="dxa"/>
            <w:tcBorders>
              <w:right w:val="single" w:sz="4" w:space="0" w:color="auto"/>
            </w:tcBorders>
            <w:vAlign w:val="center"/>
          </w:tcPr>
          <w:p w14:paraId="6E5A7158"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0.117</w:t>
            </w:r>
          </w:p>
        </w:tc>
      </w:tr>
      <w:tr w:rsidR="009C0B7E" w:rsidRPr="00B8465D" w14:paraId="4A8ACEC9" w14:textId="77777777" w:rsidTr="00A374BF">
        <w:trPr>
          <w:trHeight w:val="358"/>
          <w:jc w:val="center"/>
        </w:trPr>
        <w:tc>
          <w:tcPr>
            <w:cnfStyle w:val="001000000000" w:firstRow="0" w:lastRow="0" w:firstColumn="1" w:lastColumn="0" w:oddVBand="0" w:evenVBand="0" w:oddHBand="0" w:evenHBand="0" w:firstRowFirstColumn="0" w:firstRowLastColumn="0" w:lastRowFirstColumn="0" w:lastRowLastColumn="0"/>
            <w:tcW w:w="1982" w:type="dxa"/>
            <w:tcBorders>
              <w:left w:val="single" w:sz="4" w:space="0" w:color="auto"/>
              <w:bottom w:val="single" w:sz="4" w:space="0" w:color="auto"/>
            </w:tcBorders>
            <w:vAlign w:val="center"/>
          </w:tcPr>
          <w:p w14:paraId="10EFC9AE" w14:textId="64868FA2" w:rsidR="008553F0" w:rsidRPr="00B8465D" w:rsidRDefault="005E6BBB" w:rsidP="00076828">
            <w:pPr>
              <w:spacing w:line="240" w:lineRule="auto"/>
              <w:jc w:val="center"/>
            </w:pPr>
            <w:r>
              <w:t>S</w:t>
            </w:r>
            <w:r>
              <w:rPr>
                <w:vertAlign w:val="subscript"/>
              </w:rPr>
              <w:t>acin</w:t>
            </w:r>
            <w:r w:rsidR="008553F0" w:rsidRPr="00B8465D">
              <w:t xml:space="preserve"> CF</w:t>
            </w:r>
          </w:p>
        </w:tc>
        <w:tc>
          <w:tcPr>
            <w:tcW w:w="1604" w:type="dxa"/>
            <w:tcBorders>
              <w:bottom w:val="single" w:sz="4" w:space="0" w:color="auto"/>
            </w:tcBorders>
            <w:vAlign w:val="center"/>
          </w:tcPr>
          <w:p w14:paraId="5A18E4A3"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15 (0.09)</w:t>
            </w:r>
          </w:p>
        </w:tc>
        <w:tc>
          <w:tcPr>
            <w:tcW w:w="1413" w:type="dxa"/>
            <w:tcBorders>
              <w:bottom w:val="single" w:sz="4" w:space="0" w:color="auto"/>
            </w:tcBorders>
            <w:vAlign w:val="center"/>
          </w:tcPr>
          <w:p w14:paraId="0808258C"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14 (0.1</w:t>
            </w:r>
            <w:r>
              <w:t>0</w:t>
            </w:r>
            <w:r w:rsidRPr="00B8465D">
              <w:t>)</w:t>
            </w:r>
          </w:p>
        </w:tc>
        <w:tc>
          <w:tcPr>
            <w:tcW w:w="1852" w:type="dxa"/>
            <w:tcBorders>
              <w:bottom w:val="single" w:sz="4" w:space="0" w:color="auto"/>
            </w:tcBorders>
            <w:vAlign w:val="center"/>
          </w:tcPr>
          <w:p w14:paraId="3B9527A7" w14:textId="77777777" w:rsidR="008553F0" w:rsidRPr="00B8465D"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t>6.5</w:t>
            </w:r>
            <w:r w:rsidRPr="00B8465D">
              <w:t xml:space="preserve"> (42.</w:t>
            </w:r>
            <w:r>
              <w:t>5</w:t>
            </w:r>
            <w:r w:rsidRPr="00B8465D">
              <w:t>)</w:t>
            </w:r>
          </w:p>
        </w:tc>
        <w:tc>
          <w:tcPr>
            <w:tcW w:w="2241" w:type="dxa"/>
            <w:tcBorders>
              <w:bottom w:val="single" w:sz="4" w:space="0" w:color="auto"/>
            </w:tcBorders>
            <w:vAlign w:val="center"/>
          </w:tcPr>
          <w:p w14:paraId="641F098F" w14:textId="77777777" w:rsidR="008553F0" w:rsidRPr="00797894" w:rsidDel="00CC0966"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0.01 (-0.02, 0.02)</w:t>
            </w:r>
          </w:p>
        </w:tc>
        <w:tc>
          <w:tcPr>
            <w:tcW w:w="971" w:type="dxa"/>
            <w:tcBorders>
              <w:bottom w:val="single" w:sz="4" w:space="0" w:color="auto"/>
              <w:right w:val="single" w:sz="4" w:space="0" w:color="auto"/>
            </w:tcBorders>
            <w:vAlign w:val="center"/>
          </w:tcPr>
          <w:p w14:paraId="15BE8F44" w14:textId="77777777" w:rsidR="008553F0" w:rsidRPr="00797894" w:rsidRDefault="008553F0" w:rsidP="00076828">
            <w:pPr>
              <w:spacing w:line="240" w:lineRule="auto"/>
              <w:jc w:val="center"/>
              <w:cnfStyle w:val="000000000000" w:firstRow="0" w:lastRow="0" w:firstColumn="0" w:lastColumn="0" w:oddVBand="0" w:evenVBand="0" w:oddHBand="0" w:evenHBand="0" w:firstRowFirstColumn="0" w:firstRowLastColumn="0" w:lastRowFirstColumn="0" w:lastRowLastColumn="0"/>
            </w:pPr>
            <w:r w:rsidRPr="00797894">
              <w:t>0.721</w:t>
            </w:r>
          </w:p>
        </w:tc>
      </w:tr>
    </w:tbl>
    <w:p w14:paraId="4A2BDFDE" w14:textId="77777777" w:rsidR="008553F0" w:rsidRDefault="008553F0" w:rsidP="006717E0"/>
    <w:p w14:paraId="1038223D" w14:textId="77777777" w:rsidR="008553F0" w:rsidRDefault="008553F0" w:rsidP="00F80F14">
      <w:pPr>
        <w:jc w:val="center"/>
      </w:pPr>
      <w:r>
        <w:rPr>
          <w:noProof/>
          <w:lang w:val="en-US"/>
        </w:rPr>
        <w:lastRenderedPageBreak/>
        <w:drawing>
          <wp:inline distT="0" distB="0" distL="0" distR="0" wp14:anchorId="42D8C393" wp14:editId="48061CBD">
            <wp:extent cx="5784243" cy="6822440"/>
            <wp:effectExtent l="0" t="0" r="6985" b="10160"/>
            <wp:docPr id="7" name="Picture 7" descr="Wild_Group:LJS:Published work:PLOSone_LCI sit/supine paper CF:PLOSone:Initial response to editor (F Singer):Response to reviewers:Re-submission:Fig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d_Group:LJS:Published work:PLOSone_LCI sit/supine paper CF:PLOSone:Initial response to editor (F Singer):Response to reviewers:Re-submission:Fig 1.tiff"/>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99482" cy="6840414"/>
                    </a:xfrm>
                    <a:prstGeom prst="rect">
                      <a:avLst/>
                    </a:prstGeom>
                    <a:noFill/>
                    <a:ln>
                      <a:noFill/>
                    </a:ln>
                  </pic:spPr>
                </pic:pic>
              </a:graphicData>
            </a:graphic>
          </wp:inline>
        </w:drawing>
      </w:r>
    </w:p>
    <w:p w14:paraId="243B5F03" w14:textId="03ED65AF" w:rsidR="00C05471" w:rsidRDefault="008553F0" w:rsidP="006717E0">
      <w:pPr>
        <w:pStyle w:val="Caption"/>
      </w:pPr>
      <w:bookmarkStart w:id="332" w:name="_Ref419465072"/>
      <w:bookmarkStart w:id="333" w:name="_Toc27383063"/>
      <w:r>
        <w:t xml:space="preserve">Figure </w:t>
      </w:r>
      <w:fldSimple w:instr=" STYLEREF 1 \s ">
        <w:r w:rsidR="00824FFE">
          <w:rPr>
            <w:noProof/>
          </w:rPr>
          <w:t>4</w:t>
        </w:r>
      </w:fldSimple>
      <w:r w:rsidR="00824FFE">
        <w:noBreakHyphen/>
      </w:r>
      <w:fldSimple w:instr=" SEQ Figure \* ARABIC \s 1 ">
        <w:r w:rsidR="00824FFE">
          <w:rPr>
            <w:noProof/>
          </w:rPr>
          <w:t>1</w:t>
        </w:r>
      </w:fldSimple>
      <w:bookmarkEnd w:id="332"/>
      <w:r>
        <w:t>:</w:t>
      </w:r>
      <w:r w:rsidRPr="00047F99">
        <w:t xml:space="preserve"> </w:t>
      </w:r>
      <w:r w:rsidRPr="00295FAE">
        <w:t>LCI and FRC change from sitting to supine in both cystic fibrosis (CF) and healthy controls (HC).</w:t>
      </w:r>
      <w:bookmarkEnd w:id="333"/>
      <w:r w:rsidRPr="00B8465D">
        <w:t xml:space="preserve"> </w:t>
      </w:r>
    </w:p>
    <w:p w14:paraId="548648CA" w14:textId="14B8C90A" w:rsidR="008553F0" w:rsidRDefault="008553F0" w:rsidP="006717E0">
      <w:pPr>
        <w:pStyle w:val="Subtitle"/>
      </w:pPr>
      <w:r w:rsidRPr="00B8465D">
        <w:t>There is a significant increase in LCI from sitting to supine in both CF and HC and a significant decrease in FRC.</w:t>
      </w:r>
    </w:p>
    <w:p w14:paraId="3EA343ED" w14:textId="77777777" w:rsidR="008553F0" w:rsidRDefault="008553F0" w:rsidP="006717E0"/>
    <w:p w14:paraId="1871AD12" w14:textId="1441E390" w:rsidR="008553F0" w:rsidRPr="00B8465D" w:rsidRDefault="008553F0" w:rsidP="006717E0">
      <w:r>
        <w:t xml:space="preserve">Bland-Altman analysis of sitting and supine LCI </w:t>
      </w:r>
      <w:r w:rsidRPr="00FE58DA">
        <w:t>(</w:t>
      </w:r>
      <w:r>
        <w:fldChar w:fldCharType="begin"/>
      </w:r>
      <w:r>
        <w:instrText xml:space="preserve"> REF _Ref419465105 \h </w:instrText>
      </w:r>
      <w:r w:rsidR="007911F3">
        <w:instrText xml:space="preserve"> \* MERGEFORMAT </w:instrText>
      </w:r>
      <w:r>
        <w:fldChar w:fldCharType="separate"/>
      </w:r>
      <w:r w:rsidR="00140F11">
        <w:t xml:space="preserve">Figure </w:t>
      </w:r>
      <w:r w:rsidR="00140F11">
        <w:rPr>
          <w:noProof/>
        </w:rPr>
        <w:t>4</w:t>
      </w:r>
      <w:r w:rsidR="00140F11">
        <w:rPr>
          <w:noProof/>
        </w:rPr>
        <w:noBreakHyphen/>
        <w:t>2</w:t>
      </w:r>
      <w:r>
        <w:fldChar w:fldCharType="end"/>
      </w:r>
      <w:r>
        <w:t>) demonstrates that the effect of posture on LCI is greater in CF subjects than HC. CF subjects had an increased bias (CF = 0.5, HC = 0.2) and wider 95% limits of agreement (2.1, -1.1) when compared to HC (0.8, -0.4).</w:t>
      </w:r>
    </w:p>
    <w:p w14:paraId="5C095A70" w14:textId="77777777" w:rsidR="008553F0" w:rsidRDefault="008553F0" w:rsidP="006717E0">
      <w:r>
        <w:rPr>
          <w:noProof/>
          <w:lang w:val="en-US"/>
        </w:rPr>
        <w:lastRenderedPageBreak/>
        <w:drawing>
          <wp:inline distT="0" distB="0" distL="0" distR="0" wp14:anchorId="22871445" wp14:editId="332166AC">
            <wp:extent cx="5989446" cy="2374900"/>
            <wp:effectExtent l="0" t="0" r="5080" b="0"/>
            <wp:docPr id="30" name="Picture 30" descr="Wild_Group:LJS:Published work:PLOSone_LCI sit/supine paper CF:PLOSone:Initial response to editor (F Singer):Response to reviewers:Re-submission:Fig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ild_Group:LJS:Published work:PLOSone_LCI sit/supine paper CF:PLOSone:Initial response to editor (F Singer):Response to reviewers:Re-submission:Fig 2.tiff"/>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89446" cy="2374900"/>
                    </a:xfrm>
                    <a:prstGeom prst="rect">
                      <a:avLst/>
                    </a:prstGeom>
                    <a:noFill/>
                    <a:ln>
                      <a:noFill/>
                    </a:ln>
                  </pic:spPr>
                </pic:pic>
              </a:graphicData>
            </a:graphic>
          </wp:inline>
        </w:drawing>
      </w:r>
    </w:p>
    <w:p w14:paraId="7046B1B7" w14:textId="0CB7CD39" w:rsidR="00CB5C66" w:rsidRDefault="008553F0" w:rsidP="006717E0">
      <w:pPr>
        <w:pStyle w:val="Caption"/>
      </w:pPr>
      <w:bookmarkStart w:id="334" w:name="_Ref419465105"/>
      <w:bookmarkStart w:id="335" w:name="_Toc27383064"/>
      <w:r>
        <w:t xml:space="preserve">Figure </w:t>
      </w:r>
      <w:fldSimple w:instr=" STYLEREF 1 \s ">
        <w:r w:rsidR="00824FFE">
          <w:rPr>
            <w:noProof/>
          </w:rPr>
          <w:t>4</w:t>
        </w:r>
      </w:fldSimple>
      <w:r w:rsidR="00824FFE">
        <w:noBreakHyphen/>
      </w:r>
      <w:fldSimple w:instr=" SEQ Figure \* ARABIC \s 1 ">
        <w:r w:rsidR="00824FFE">
          <w:rPr>
            <w:noProof/>
          </w:rPr>
          <w:t>2</w:t>
        </w:r>
      </w:fldSimple>
      <w:bookmarkEnd w:id="334"/>
      <w:r>
        <w:t>:</w:t>
      </w:r>
      <w:r w:rsidRPr="00047F99">
        <w:t xml:space="preserve"> </w:t>
      </w:r>
      <w:r w:rsidRPr="00295FAE">
        <w:t>Bland-Altman analysis of sitting and supine LCI in children with CF (A) and healthy controls (B).</w:t>
      </w:r>
      <w:bookmarkEnd w:id="335"/>
      <w:r>
        <w:t xml:space="preserve"> </w:t>
      </w:r>
    </w:p>
    <w:p w14:paraId="6DDF5ECA" w14:textId="631CB7E2" w:rsidR="008553F0" w:rsidRDefault="008553F0" w:rsidP="006717E0">
      <w:pPr>
        <w:pStyle w:val="Subtitle"/>
      </w:pPr>
      <w:r>
        <w:t>The dashed line indicates the mean difference and the dotted lines indicate the 95% limits of agreement.</w:t>
      </w:r>
    </w:p>
    <w:p w14:paraId="2D445F00" w14:textId="77777777" w:rsidR="008553F0" w:rsidRPr="00B8465D" w:rsidRDefault="008553F0" w:rsidP="006717E0"/>
    <w:p w14:paraId="32FD40F8" w14:textId="77777777" w:rsidR="008553F0" w:rsidRPr="00B8465D" w:rsidRDefault="008553F0" w:rsidP="006717E0">
      <w:r w:rsidRPr="00B8465D">
        <w:t>In CF, supine posture was associated with significant decreases in both Vt (</w:t>
      </w:r>
      <w:r>
        <w:t xml:space="preserve">Mean (95% CI) = </w:t>
      </w:r>
      <w:r w:rsidRPr="00B8465D">
        <w:t>-8.0%</w:t>
      </w:r>
      <w:r>
        <w:t xml:space="preserve"> (-12.7, -3.4)</w:t>
      </w:r>
      <w:r w:rsidRPr="00B8465D">
        <w:t>) and FDS (</w:t>
      </w:r>
      <w:r>
        <w:t>Mean (95% CI) = -</w:t>
      </w:r>
      <w:r w:rsidRPr="00B8465D">
        <w:t>8.4%</w:t>
      </w:r>
      <w:r>
        <w:t xml:space="preserve"> (-12.5, -4.3)</w:t>
      </w:r>
      <w:r w:rsidRPr="00B8465D">
        <w:t xml:space="preserve">), whereas in HC </w:t>
      </w:r>
      <w:r>
        <w:t xml:space="preserve">neither </w:t>
      </w:r>
      <w:r w:rsidRPr="00B8465D">
        <w:t xml:space="preserve">of these variables </w:t>
      </w:r>
      <w:r>
        <w:t>showed significant change</w:t>
      </w:r>
      <w:r w:rsidRPr="00B8465D">
        <w:t xml:space="preserve">. In both CF and HC however, the large </w:t>
      </w:r>
      <w:r>
        <w:t>reductions</w:t>
      </w:r>
      <w:r w:rsidRPr="00B8465D">
        <w:t xml:space="preserve"> in FRC </w:t>
      </w:r>
      <w:r>
        <w:t>led to</w:t>
      </w:r>
      <w:r w:rsidRPr="00B8465D">
        <w:t xml:space="preserve"> significant increases in the ratio of Vt/FRC (</w:t>
      </w:r>
      <w:r>
        <w:t xml:space="preserve">Mean (95% CI) = </w:t>
      </w:r>
      <w:r w:rsidRPr="00B8465D">
        <w:t>24</w:t>
      </w:r>
      <w:r>
        <w:t>.0</w:t>
      </w:r>
      <w:r w:rsidRPr="00B8465D">
        <w:t>%</w:t>
      </w:r>
      <w:r>
        <w:t xml:space="preserve"> (14.9, 33.1)</w:t>
      </w:r>
      <w:r w:rsidRPr="00B8465D">
        <w:t xml:space="preserve"> and 54.5% </w:t>
      </w:r>
      <w:r>
        <w:t>(37.2, 71.9)</w:t>
      </w:r>
      <w:r w:rsidRPr="00B8465D">
        <w:t xml:space="preserve"> </w:t>
      </w:r>
      <w:r>
        <w:t xml:space="preserve">increase </w:t>
      </w:r>
      <w:r w:rsidRPr="00B8465D">
        <w:t xml:space="preserve">respectively). </w:t>
      </w:r>
    </w:p>
    <w:p w14:paraId="38B225E3" w14:textId="77777777" w:rsidR="008553F0" w:rsidRPr="00B8465D" w:rsidRDefault="008553F0" w:rsidP="006717E0"/>
    <w:p w14:paraId="25644D5C" w14:textId="31661E61" w:rsidR="008553F0" w:rsidRDefault="005E6BBB" w:rsidP="006717E0">
      <w:r>
        <w:t>S</w:t>
      </w:r>
      <w:r>
        <w:rPr>
          <w:vertAlign w:val="subscript"/>
        </w:rPr>
        <w:t>cond</w:t>
      </w:r>
      <w:r w:rsidR="008553F0" w:rsidRPr="00B8465D">
        <w:t xml:space="preserve"> was low in </w:t>
      </w:r>
      <w:r w:rsidR="008553F0">
        <w:t>HC</w:t>
      </w:r>
      <w:r w:rsidR="008553F0" w:rsidRPr="00B8465D">
        <w:t xml:space="preserve"> and increased from 0.02 sitting</w:t>
      </w:r>
      <w:r w:rsidR="008553F0">
        <w:t>,</w:t>
      </w:r>
      <w:r w:rsidR="008553F0" w:rsidRPr="00B8465D">
        <w:t xml:space="preserve"> to 0.03 supine </w:t>
      </w:r>
      <w:r w:rsidR="008553F0">
        <w:t xml:space="preserve">(MD (95% CI) = 0.01 (-0.01, 0.02), </w:t>
      </w:r>
      <w:r w:rsidR="008553F0" w:rsidRPr="00B8465D">
        <w:t>p=0.028</w:t>
      </w:r>
      <w:r w:rsidR="008553F0">
        <w:t>)</w:t>
      </w:r>
      <w:r w:rsidR="008553F0" w:rsidRPr="00B8465D">
        <w:t>. There were no statistically significant changes in other phase III slope indices.</w:t>
      </w:r>
    </w:p>
    <w:p w14:paraId="13F87860" w14:textId="77777777" w:rsidR="008553F0" w:rsidRPr="00B8465D" w:rsidRDefault="008553F0" w:rsidP="006717E0"/>
    <w:p w14:paraId="3E2EA5F6" w14:textId="77777777" w:rsidR="008553F0" w:rsidRPr="002C3C0B" w:rsidRDefault="008553F0" w:rsidP="006717E0">
      <w:pPr>
        <w:pStyle w:val="Heading4"/>
      </w:pPr>
      <w:r w:rsidRPr="002C3C0B">
        <w:t>Analysis of alveolar MBW</w:t>
      </w:r>
    </w:p>
    <w:p w14:paraId="1EA192DB" w14:textId="77777777" w:rsidR="008553F0" w:rsidRPr="002C3C0B" w:rsidRDefault="008553F0" w:rsidP="006717E0"/>
    <w:p w14:paraId="0756EA9B" w14:textId="40779D96" w:rsidR="0084375F" w:rsidRDefault="008553F0" w:rsidP="006717E0">
      <w:r w:rsidRPr="00B8465D">
        <w:t xml:space="preserve">Correcting MBW for FDS to produce measures of </w:t>
      </w:r>
      <w:r>
        <w:t>ventilation heterogeneity independent of changes in physiological dead space</w:t>
      </w:r>
      <w:r w:rsidRPr="00B8465D">
        <w:t xml:space="preserve"> did not alter the pattern of changes described above when moving from a sitting to a supine posture. Correcting for FDS increased the magnitude of the </w:t>
      </w:r>
      <w:r>
        <w:t xml:space="preserve">postural </w:t>
      </w:r>
      <w:r w:rsidRPr="00B8465D">
        <w:t>effect on LCI in both groups (</w:t>
      </w:r>
      <w:r>
        <w:t xml:space="preserve">Mean (95% CI) </w:t>
      </w:r>
      <w:r w:rsidRPr="00B8465D">
        <w:t xml:space="preserve">increase </w:t>
      </w:r>
      <w:r>
        <w:t xml:space="preserve">of </w:t>
      </w:r>
      <w:r w:rsidRPr="00B8465D">
        <w:t>9.6%</w:t>
      </w:r>
      <w:r>
        <w:t xml:space="preserve"> (5.5, 13.6)</w:t>
      </w:r>
      <w:r w:rsidRPr="00B8465D">
        <w:t xml:space="preserve"> in CF and 8.6% </w:t>
      </w:r>
      <w:r>
        <w:t xml:space="preserve">(5.7, 11.6) </w:t>
      </w:r>
      <w:r w:rsidRPr="00B8465D">
        <w:t>increase in HC) and the decrease in FRC (</w:t>
      </w:r>
      <w:r>
        <w:t xml:space="preserve">Mean (95% CI) = </w:t>
      </w:r>
      <w:r w:rsidRPr="00B8465D">
        <w:t xml:space="preserve">-25.4% </w:t>
      </w:r>
      <w:r>
        <w:t xml:space="preserve">(-29.2, -21.7) </w:t>
      </w:r>
      <w:r w:rsidRPr="00B8465D">
        <w:t xml:space="preserve">in CF and -29.4% </w:t>
      </w:r>
      <w:r>
        <w:t xml:space="preserve">(-34.2, -24.6) </w:t>
      </w:r>
      <w:r w:rsidRPr="00B8465D">
        <w:t>in HC) (</w:t>
      </w:r>
      <w:r w:rsidR="00581EE5">
        <w:fldChar w:fldCharType="begin"/>
      </w:r>
      <w:r w:rsidR="00581EE5">
        <w:instrText xml:space="preserve"> REF _Ref21986232 \h </w:instrText>
      </w:r>
      <w:r w:rsidR="00581EE5">
        <w:fldChar w:fldCharType="separate"/>
      </w:r>
      <w:r w:rsidR="00140F11">
        <w:t xml:space="preserve">Table </w:t>
      </w:r>
      <w:r w:rsidR="00140F11">
        <w:rPr>
          <w:noProof/>
        </w:rPr>
        <w:t>4</w:t>
      </w:r>
      <w:r w:rsidR="00140F11">
        <w:noBreakHyphen/>
      </w:r>
      <w:r w:rsidR="00140F11">
        <w:rPr>
          <w:noProof/>
        </w:rPr>
        <w:t>3</w:t>
      </w:r>
      <w:r w:rsidR="00581EE5">
        <w:fldChar w:fldCharType="end"/>
      </w:r>
      <w:r w:rsidRPr="00B8465D">
        <w:t>).</w:t>
      </w:r>
      <w:r>
        <w:t xml:space="preserve"> HC subjects had a significantly larger % change in Vt</w:t>
      </w:r>
      <w:r w:rsidRPr="00122071">
        <w:rPr>
          <w:vertAlign w:val="subscript"/>
        </w:rPr>
        <w:t>alv</w:t>
      </w:r>
      <w:r>
        <w:t>/FRC</w:t>
      </w:r>
      <w:r w:rsidRPr="00122071">
        <w:rPr>
          <w:vertAlign w:val="subscript"/>
        </w:rPr>
        <w:t>alv</w:t>
      </w:r>
      <w:r>
        <w:t xml:space="preserve"> than CF but there was no group difference for the % change in LCI</w:t>
      </w:r>
      <w:r w:rsidRPr="00122071">
        <w:rPr>
          <w:vertAlign w:val="subscript"/>
        </w:rPr>
        <w:t>alv</w:t>
      </w:r>
      <w:r w:rsidR="0084375F">
        <w:rPr>
          <w:vertAlign w:val="subscript"/>
        </w:rPr>
        <w:t xml:space="preserve"> </w:t>
      </w:r>
      <w:r w:rsidR="0084375F" w:rsidRPr="0084375F">
        <w:t>(</w:t>
      </w:r>
      <w:r w:rsidR="0084375F">
        <w:fldChar w:fldCharType="begin"/>
      </w:r>
      <w:r w:rsidR="0084375F">
        <w:instrText xml:space="preserve"> REF _Ref21778346 \h </w:instrText>
      </w:r>
      <w:r w:rsidR="0084375F">
        <w:fldChar w:fldCharType="separate"/>
      </w:r>
      <w:r w:rsidR="00140F11">
        <w:t xml:space="preserve">Table </w:t>
      </w:r>
      <w:r w:rsidR="00140F11">
        <w:rPr>
          <w:noProof/>
        </w:rPr>
        <w:t>4</w:t>
      </w:r>
      <w:r w:rsidR="00140F11">
        <w:noBreakHyphen/>
      </w:r>
      <w:r w:rsidR="00140F11">
        <w:rPr>
          <w:noProof/>
        </w:rPr>
        <w:t>4</w:t>
      </w:r>
      <w:r w:rsidR="0084375F">
        <w:fldChar w:fldCharType="end"/>
      </w:r>
      <w:r>
        <w:t>).</w:t>
      </w:r>
    </w:p>
    <w:p w14:paraId="0017DCA7" w14:textId="77777777" w:rsidR="008553F0" w:rsidRPr="00B8465D" w:rsidRDefault="008553F0" w:rsidP="006717E0"/>
    <w:p w14:paraId="2E78A2D9" w14:textId="77777777" w:rsidR="008553F0" w:rsidRDefault="008553F0" w:rsidP="006717E0"/>
    <w:p w14:paraId="645C24D2" w14:textId="77777777" w:rsidR="00F80F14" w:rsidRDefault="00F80F14">
      <w:pPr>
        <w:spacing w:line="240" w:lineRule="auto"/>
        <w:ind w:right="0"/>
        <w:jc w:val="left"/>
        <w:rPr>
          <w:b/>
          <w:bCs/>
          <w:color w:val="000000" w:themeColor="text1"/>
          <w:sz w:val="20"/>
          <w:szCs w:val="20"/>
        </w:rPr>
      </w:pPr>
      <w:bookmarkStart w:id="336" w:name="_Ref419465854"/>
      <w:r>
        <w:br w:type="page"/>
      </w:r>
    </w:p>
    <w:p w14:paraId="66E86AE7" w14:textId="1D9E67A9" w:rsidR="002A0285" w:rsidRDefault="008553F0" w:rsidP="006717E0">
      <w:pPr>
        <w:pStyle w:val="Caption"/>
      </w:pPr>
      <w:bookmarkStart w:id="337" w:name="_Ref21986232"/>
      <w:bookmarkStart w:id="338" w:name="_Toc27382982"/>
      <w:r>
        <w:lastRenderedPageBreak/>
        <w:t xml:space="preserve">Table </w:t>
      </w:r>
      <w:fldSimple w:instr=" STYLEREF 1 \s ">
        <w:r w:rsidR="00140F11">
          <w:rPr>
            <w:noProof/>
          </w:rPr>
          <w:t>4</w:t>
        </w:r>
      </w:fldSimple>
      <w:r w:rsidR="004B6530">
        <w:noBreakHyphen/>
      </w:r>
      <w:fldSimple w:instr=" SEQ Table \* ARABIC \s 1 ">
        <w:r w:rsidR="00140F11">
          <w:rPr>
            <w:noProof/>
          </w:rPr>
          <w:t>3</w:t>
        </w:r>
      </w:fldSimple>
      <w:bookmarkEnd w:id="336"/>
      <w:bookmarkEnd w:id="337"/>
      <w:r>
        <w:t>:</w:t>
      </w:r>
      <w:r w:rsidRPr="002C3C0B">
        <w:t xml:space="preserve"> </w:t>
      </w:r>
      <w:r w:rsidRPr="00295FAE">
        <w:t>Sitting to supine comparison of ‘alveolar’ multiple breath washout outcomes</w:t>
      </w:r>
      <w:r>
        <w:t>.</w:t>
      </w:r>
      <w:bookmarkEnd w:id="338"/>
      <w:r w:rsidRPr="002C3C0B">
        <w:t xml:space="preserve"> </w:t>
      </w:r>
    </w:p>
    <w:p w14:paraId="650C30CE" w14:textId="19922056" w:rsidR="008553F0" w:rsidRDefault="008553F0" w:rsidP="006717E0">
      <w:pPr>
        <w:pStyle w:val="Subtitle"/>
      </w:pPr>
      <w:r>
        <w:t xml:space="preserve">Alveolar outcomes were </w:t>
      </w:r>
      <w:r w:rsidRPr="00862C66">
        <w:t xml:space="preserve">calculated using the method of Haidopoulou </w:t>
      </w:r>
      <w:r w:rsidR="00564288">
        <w:t>et al</w:t>
      </w:r>
      <w:r w:rsidRPr="00862C66">
        <w:t xml:space="preserve"> (2012) </w:t>
      </w:r>
      <w:r w:rsidRPr="00862C66">
        <w:fldChar w:fldCharType="begin">
          <w:fldData xml:space="preserve">PEVuZE5vdGU+PENpdGU+PEF1dGhvcj5IYWlkb3BvdWxvdTwvQXV0aG9yPjxZZWFyPjIwMTI8L1ll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</w:fldData>
        </w:fldChar>
      </w:r>
      <w:r w:rsidR="00B86FC1">
        <w:instrText xml:space="preserve"> ADDIN EN.CITE </w:instrText>
      </w:r>
      <w:r w:rsidR="00B86FC1">
        <w:fldChar w:fldCharType="begin">
          <w:fldData xml:space="preserve">PEVuZE5vdGU+PENpdGU+PEF1dGhvcj5IYWlkb3BvdWxvdTwvQXV0aG9yPjxZZWFyPjIwMTI8L1ll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</w:fldData>
        </w:fldChar>
      </w:r>
      <w:r w:rsidR="00B86FC1">
        <w:instrText xml:space="preserve"> ADDIN EN.CITE.DATA </w:instrText>
      </w:r>
      <w:r w:rsidR="00B86FC1">
        <w:fldChar w:fldCharType="end"/>
      </w:r>
      <w:r w:rsidRPr="00862C66">
        <w:fldChar w:fldCharType="separate"/>
      </w:r>
      <w:r w:rsidR="00B86FC1">
        <w:rPr>
          <w:noProof/>
        </w:rPr>
        <w:t>[296]</w:t>
      </w:r>
      <w:r w:rsidRPr="00862C66">
        <w:fldChar w:fldCharType="end"/>
      </w:r>
      <w:r w:rsidRPr="00862C66">
        <w:t xml:space="preserve"> which corrects outcomes for the fowler dead-space.</w:t>
      </w:r>
      <w:r w:rsidRPr="00B8465D">
        <w:t xml:space="preserve">  Values are expressed as mean (SD). </w:t>
      </w:r>
      <w:r>
        <w:t xml:space="preserve">Wilcoxon tests </w:t>
      </w:r>
      <w:r w:rsidRPr="00B8465D">
        <w:t>were calculated to determine whether the sitting to supine change was significantly different.</w:t>
      </w:r>
      <w:r>
        <w:t xml:space="preserve"> The mean difference (MD), 95% confidence intervals and p-value are presented.</w:t>
      </w:r>
    </w:p>
    <w:p w14:paraId="02283520" w14:textId="77777777" w:rsidR="002A0285" w:rsidRPr="002A0285" w:rsidRDefault="002A0285" w:rsidP="006717E0"/>
    <w:tbl>
      <w:tblPr>
        <w:tblStyle w:val="LightShading"/>
        <w:tblW w:w="9056" w:type="dxa"/>
        <w:jc w:val="center"/>
        <w:tblLook w:val="06A0" w:firstRow="1" w:lastRow="0" w:firstColumn="1" w:lastColumn="0" w:noHBand="1" w:noVBand="1"/>
      </w:tblPr>
      <w:tblGrid>
        <w:gridCol w:w="2399"/>
        <w:gridCol w:w="1572"/>
        <w:gridCol w:w="1743"/>
        <w:gridCol w:w="2180"/>
        <w:gridCol w:w="1162"/>
      </w:tblGrid>
      <w:tr w:rsidR="00F80F14" w:rsidRPr="00B8465D" w14:paraId="769D11CB" w14:textId="77777777" w:rsidTr="00F80F14">
        <w:trPr>
          <w:cnfStyle w:val="100000000000" w:firstRow="1" w:lastRow="0" w:firstColumn="0" w:lastColumn="0" w:oddVBand="0" w:evenVBand="0" w:oddHBand="0"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2399" w:type="dxa"/>
            <w:tcBorders>
              <w:top w:val="single" w:sz="4" w:space="0" w:color="auto"/>
              <w:left w:val="single" w:sz="4" w:space="0" w:color="auto"/>
            </w:tcBorders>
            <w:vAlign w:val="center"/>
          </w:tcPr>
          <w:p w14:paraId="1FB92B60" w14:textId="77777777" w:rsidR="008553F0" w:rsidRPr="00B8465D" w:rsidRDefault="008553F0" w:rsidP="00F80F14">
            <w:pPr>
              <w:spacing w:line="240" w:lineRule="auto"/>
              <w:jc w:val="center"/>
            </w:pPr>
          </w:p>
        </w:tc>
        <w:tc>
          <w:tcPr>
            <w:tcW w:w="1572" w:type="dxa"/>
            <w:tcBorders>
              <w:top w:val="single" w:sz="4" w:space="0" w:color="auto"/>
            </w:tcBorders>
            <w:vAlign w:val="center"/>
          </w:tcPr>
          <w:p w14:paraId="1DC1C1DE" w14:textId="77777777" w:rsidR="008553F0" w:rsidRPr="00B8465D" w:rsidRDefault="008553F0" w:rsidP="00F80F14">
            <w:pPr>
              <w:spacing w:line="240" w:lineRule="auto"/>
              <w:jc w:val="center"/>
              <w:cnfStyle w:val="100000000000" w:firstRow="1" w:lastRow="0" w:firstColumn="0" w:lastColumn="0" w:oddVBand="0" w:evenVBand="0" w:oddHBand="0" w:evenHBand="0" w:firstRowFirstColumn="0" w:firstRowLastColumn="0" w:lastRowFirstColumn="0" w:lastRowLastColumn="0"/>
            </w:pPr>
            <w:r w:rsidRPr="00B8465D">
              <w:t>Sitting</w:t>
            </w:r>
          </w:p>
        </w:tc>
        <w:tc>
          <w:tcPr>
            <w:tcW w:w="1743" w:type="dxa"/>
            <w:tcBorders>
              <w:top w:val="single" w:sz="4" w:space="0" w:color="auto"/>
            </w:tcBorders>
            <w:vAlign w:val="center"/>
          </w:tcPr>
          <w:p w14:paraId="2D3719C5" w14:textId="77777777" w:rsidR="008553F0" w:rsidRPr="00B8465D" w:rsidRDefault="008553F0" w:rsidP="00F80F14">
            <w:pPr>
              <w:spacing w:line="240" w:lineRule="auto"/>
              <w:jc w:val="center"/>
              <w:cnfStyle w:val="100000000000" w:firstRow="1" w:lastRow="0" w:firstColumn="0" w:lastColumn="0" w:oddVBand="0" w:evenVBand="0" w:oddHBand="0" w:evenHBand="0" w:firstRowFirstColumn="0" w:firstRowLastColumn="0" w:lastRowFirstColumn="0" w:lastRowLastColumn="0"/>
            </w:pPr>
            <w:r w:rsidRPr="00B8465D">
              <w:t>Supine</w:t>
            </w:r>
          </w:p>
        </w:tc>
        <w:tc>
          <w:tcPr>
            <w:tcW w:w="2180" w:type="dxa"/>
            <w:tcBorders>
              <w:top w:val="single" w:sz="4" w:space="0" w:color="auto"/>
            </w:tcBorders>
            <w:vAlign w:val="center"/>
          </w:tcPr>
          <w:p w14:paraId="35E47648" w14:textId="77777777" w:rsidR="008553F0" w:rsidRDefault="008553F0" w:rsidP="00F80F14">
            <w:pPr>
              <w:spacing w:line="240" w:lineRule="auto"/>
              <w:jc w:val="center"/>
              <w:cnfStyle w:val="100000000000" w:firstRow="1" w:lastRow="0" w:firstColumn="0" w:lastColumn="0" w:oddVBand="0" w:evenVBand="0" w:oddHBand="0" w:evenHBand="0" w:firstRowFirstColumn="0" w:firstRowLastColumn="0" w:lastRowFirstColumn="0" w:lastRowLastColumn="0"/>
            </w:pPr>
            <w:r>
              <w:t>MD (95% CI)</w:t>
            </w:r>
          </w:p>
        </w:tc>
        <w:tc>
          <w:tcPr>
            <w:tcW w:w="1162" w:type="dxa"/>
            <w:tcBorders>
              <w:top w:val="single" w:sz="4" w:space="0" w:color="auto"/>
              <w:right w:val="single" w:sz="4" w:space="0" w:color="auto"/>
            </w:tcBorders>
            <w:vAlign w:val="center"/>
          </w:tcPr>
          <w:p w14:paraId="189A6839" w14:textId="77777777" w:rsidR="008553F0" w:rsidRPr="0068279D" w:rsidRDefault="008553F0" w:rsidP="00F80F14">
            <w:pPr>
              <w:spacing w:line="240" w:lineRule="auto"/>
              <w:jc w:val="center"/>
              <w:cnfStyle w:val="100000000000" w:firstRow="1" w:lastRow="0" w:firstColumn="0" w:lastColumn="0" w:oddVBand="0" w:evenVBand="0" w:oddHBand="0" w:evenHBand="0" w:firstRowFirstColumn="0" w:firstRowLastColumn="0" w:lastRowFirstColumn="0" w:lastRowLastColumn="0"/>
            </w:pPr>
            <w:r w:rsidRPr="0068279D">
              <w:t>p</w:t>
            </w:r>
            <w:r>
              <w:t>-</w:t>
            </w:r>
            <w:r w:rsidRPr="0068279D">
              <w:t>value</w:t>
            </w:r>
          </w:p>
        </w:tc>
      </w:tr>
      <w:tr w:rsidR="00F80F14" w:rsidRPr="00B8465D" w14:paraId="4B3BFE94" w14:textId="77777777" w:rsidTr="00F80F14">
        <w:trPr>
          <w:trHeight w:val="382"/>
          <w:jc w:val="center"/>
        </w:trPr>
        <w:tc>
          <w:tcPr>
            <w:cnfStyle w:val="001000000000" w:firstRow="0" w:lastRow="0" w:firstColumn="1" w:lastColumn="0" w:oddVBand="0" w:evenVBand="0" w:oddHBand="0" w:evenHBand="0" w:firstRowFirstColumn="0" w:firstRowLastColumn="0" w:lastRowFirstColumn="0" w:lastRowLastColumn="0"/>
            <w:tcW w:w="2399" w:type="dxa"/>
            <w:tcBorders>
              <w:left w:val="single" w:sz="4" w:space="0" w:color="auto"/>
            </w:tcBorders>
            <w:vAlign w:val="center"/>
          </w:tcPr>
          <w:p w14:paraId="02C096B4" w14:textId="77777777" w:rsidR="008553F0" w:rsidRPr="00B8465D" w:rsidRDefault="008553F0" w:rsidP="00F80F14">
            <w:pPr>
              <w:spacing w:line="240" w:lineRule="auto"/>
              <w:jc w:val="center"/>
            </w:pPr>
            <w:r w:rsidRPr="00B8465D">
              <w:t>LCI</w:t>
            </w:r>
            <w:r w:rsidRPr="00B8465D">
              <w:rPr>
                <w:vertAlign w:val="subscript"/>
              </w:rPr>
              <w:t>alv</w:t>
            </w:r>
            <w:r w:rsidRPr="00B8465D">
              <w:t xml:space="preserve"> HC</w:t>
            </w:r>
          </w:p>
        </w:tc>
        <w:tc>
          <w:tcPr>
            <w:tcW w:w="1572" w:type="dxa"/>
            <w:vAlign w:val="center"/>
          </w:tcPr>
          <w:p w14:paraId="316237E8"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5.</w:t>
            </w:r>
            <w:r>
              <w:t>2</w:t>
            </w:r>
            <w:r w:rsidRPr="00B8465D">
              <w:t xml:space="preserve"> (0.</w:t>
            </w:r>
            <w:r>
              <w:t>3</w:t>
            </w:r>
            <w:r w:rsidRPr="00B8465D">
              <w:t>)</w:t>
            </w:r>
          </w:p>
        </w:tc>
        <w:tc>
          <w:tcPr>
            <w:tcW w:w="1743" w:type="dxa"/>
            <w:vAlign w:val="center"/>
          </w:tcPr>
          <w:p w14:paraId="200781D2"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5</w:t>
            </w:r>
            <w:r>
              <w:t>.6 (0.4</w:t>
            </w:r>
            <w:r w:rsidRPr="00B8465D">
              <w:t>)</w:t>
            </w:r>
          </w:p>
        </w:tc>
        <w:tc>
          <w:tcPr>
            <w:tcW w:w="2180" w:type="dxa"/>
            <w:vAlign w:val="center"/>
          </w:tcPr>
          <w:p w14:paraId="5B0C2B28" w14:textId="77777777" w:rsidR="008553F0" w:rsidRPr="00A225D2"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t>0.4</w:t>
            </w:r>
            <w:r w:rsidRPr="00A225D2">
              <w:t xml:space="preserve"> (0.</w:t>
            </w:r>
            <w:r>
              <w:t>3</w:t>
            </w:r>
            <w:r w:rsidRPr="00A225D2">
              <w:t>, 0.</w:t>
            </w:r>
            <w:r>
              <w:t>6</w:t>
            </w:r>
            <w:r w:rsidRPr="00A225D2">
              <w:t>)</w:t>
            </w:r>
          </w:p>
        </w:tc>
        <w:tc>
          <w:tcPr>
            <w:tcW w:w="1162" w:type="dxa"/>
            <w:tcBorders>
              <w:right w:val="single" w:sz="4" w:space="0" w:color="auto"/>
            </w:tcBorders>
            <w:vAlign w:val="center"/>
          </w:tcPr>
          <w:p w14:paraId="7CE07D83" w14:textId="77777777" w:rsidR="008553F0" w:rsidRPr="00A225D2"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lt;0.001</w:t>
            </w:r>
          </w:p>
        </w:tc>
      </w:tr>
      <w:tr w:rsidR="00F80F14" w:rsidRPr="00B8465D" w14:paraId="4EB5ACE5" w14:textId="77777777" w:rsidTr="00F80F14">
        <w:trPr>
          <w:trHeight w:val="382"/>
          <w:jc w:val="center"/>
        </w:trPr>
        <w:tc>
          <w:tcPr>
            <w:cnfStyle w:val="001000000000" w:firstRow="0" w:lastRow="0" w:firstColumn="1" w:lastColumn="0" w:oddVBand="0" w:evenVBand="0" w:oddHBand="0" w:evenHBand="0" w:firstRowFirstColumn="0" w:firstRowLastColumn="0" w:lastRowFirstColumn="0" w:lastRowLastColumn="0"/>
            <w:tcW w:w="2399" w:type="dxa"/>
            <w:tcBorders>
              <w:left w:val="single" w:sz="4" w:space="0" w:color="auto"/>
            </w:tcBorders>
            <w:vAlign w:val="center"/>
          </w:tcPr>
          <w:p w14:paraId="57A2547F" w14:textId="77777777" w:rsidR="008553F0" w:rsidRPr="00B8465D" w:rsidRDefault="008553F0" w:rsidP="00F80F14">
            <w:pPr>
              <w:spacing w:line="240" w:lineRule="auto"/>
              <w:jc w:val="center"/>
            </w:pPr>
            <w:r w:rsidRPr="00B8465D">
              <w:t>LCI</w:t>
            </w:r>
            <w:r w:rsidRPr="00B8465D">
              <w:rPr>
                <w:vertAlign w:val="subscript"/>
              </w:rPr>
              <w:t>alv</w:t>
            </w:r>
            <w:r w:rsidRPr="00B8465D">
              <w:t xml:space="preserve"> CF</w:t>
            </w:r>
          </w:p>
        </w:tc>
        <w:tc>
          <w:tcPr>
            <w:tcW w:w="1572" w:type="dxa"/>
            <w:vAlign w:val="center"/>
          </w:tcPr>
          <w:p w14:paraId="09907916"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6.</w:t>
            </w:r>
            <w:r>
              <w:t>7</w:t>
            </w:r>
            <w:r w:rsidRPr="00B8465D">
              <w:t xml:space="preserve"> (1.</w:t>
            </w:r>
            <w:r>
              <w:t>5</w:t>
            </w:r>
            <w:r w:rsidRPr="00B8465D">
              <w:t>)</w:t>
            </w:r>
          </w:p>
        </w:tc>
        <w:tc>
          <w:tcPr>
            <w:tcW w:w="1743" w:type="dxa"/>
            <w:vAlign w:val="center"/>
          </w:tcPr>
          <w:p w14:paraId="0681F885"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7.</w:t>
            </w:r>
            <w:r>
              <w:t>3</w:t>
            </w:r>
            <w:r w:rsidRPr="00B8465D">
              <w:t xml:space="preserve"> (1.</w:t>
            </w:r>
            <w:r>
              <w:t>7</w:t>
            </w:r>
            <w:r w:rsidRPr="00B8465D">
              <w:t>)</w:t>
            </w:r>
          </w:p>
        </w:tc>
        <w:tc>
          <w:tcPr>
            <w:tcW w:w="2180" w:type="dxa"/>
            <w:vAlign w:val="center"/>
          </w:tcPr>
          <w:p w14:paraId="4327AA48" w14:textId="77777777" w:rsidR="008553F0" w:rsidRPr="00A225D2" w:rsidDel="000937D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0.</w:t>
            </w:r>
            <w:r>
              <w:t>6 (0.3, 10.7</w:t>
            </w:r>
            <w:r w:rsidRPr="00A225D2">
              <w:t>)</w:t>
            </w:r>
          </w:p>
        </w:tc>
        <w:tc>
          <w:tcPr>
            <w:tcW w:w="1162" w:type="dxa"/>
            <w:tcBorders>
              <w:right w:val="single" w:sz="4" w:space="0" w:color="auto"/>
            </w:tcBorders>
            <w:vAlign w:val="center"/>
          </w:tcPr>
          <w:p w14:paraId="63BC6D30" w14:textId="77777777" w:rsidR="008553F0" w:rsidRPr="00A225D2"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lt;0.001</w:t>
            </w:r>
          </w:p>
        </w:tc>
      </w:tr>
      <w:tr w:rsidR="00F80F14" w:rsidRPr="00B8465D" w14:paraId="2844D4AF" w14:textId="77777777" w:rsidTr="00F80F14">
        <w:trPr>
          <w:trHeight w:val="382"/>
          <w:jc w:val="center"/>
        </w:trPr>
        <w:tc>
          <w:tcPr>
            <w:cnfStyle w:val="001000000000" w:firstRow="0" w:lastRow="0" w:firstColumn="1" w:lastColumn="0" w:oddVBand="0" w:evenVBand="0" w:oddHBand="0" w:evenHBand="0" w:firstRowFirstColumn="0" w:firstRowLastColumn="0" w:lastRowFirstColumn="0" w:lastRowLastColumn="0"/>
            <w:tcW w:w="2399" w:type="dxa"/>
            <w:tcBorders>
              <w:left w:val="single" w:sz="4" w:space="0" w:color="auto"/>
            </w:tcBorders>
            <w:vAlign w:val="center"/>
          </w:tcPr>
          <w:p w14:paraId="2AB69A98" w14:textId="77777777" w:rsidR="008553F0" w:rsidRPr="00B8465D" w:rsidRDefault="008553F0" w:rsidP="00F80F14">
            <w:pPr>
              <w:spacing w:line="240" w:lineRule="auto"/>
              <w:jc w:val="center"/>
            </w:pPr>
            <w:r w:rsidRPr="00B8465D">
              <w:t>FRC</w:t>
            </w:r>
            <w:r w:rsidRPr="00B8465D">
              <w:rPr>
                <w:vertAlign w:val="subscript"/>
              </w:rPr>
              <w:t>alv</w:t>
            </w:r>
            <w:r w:rsidRPr="00B8465D">
              <w:t xml:space="preserve"> HC (L)</w:t>
            </w:r>
          </w:p>
        </w:tc>
        <w:tc>
          <w:tcPr>
            <w:tcW w:w="1572" w:type="dxa"/>
            <w:vAlign w:val="center"/>
          </w:tcPr>
          <w:p w14:paraId="3A55850C"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w:t>
            </w:r>
            <w:r>
              <w:t>8</w:t>
            </w:r>
            <w:r w:rsidRPr="00B8465D">
              <w:t xml:space="preserve"> (0.</w:t>
            </w:r>
            <w:r>
              <w:t>8</w:t>
            </w:r>
            <w:r w:rsidRPr="00B8465D">
              <w:t>)</w:t>
            </w:r>
          </w:p>
        </w:tc>
        <w:tc>
          <w:tcPr>
            <w:tcW w:w="1743" w:type="dxa"/>
            <w:vAlign w:val="center"/>
          </w:tcPr>
          <w:p w14:paraId="7DDDF04D"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w:t>
            </w:r>
            <w:r>
              <w:t>3 (0.6</w:t>
            </w:r>
            <w:r w:rsidRPr="00B8465D">
              <w:t>)</w:t>
            </w:r>
          </w:p>
        </w:tc>
        <w:tc>
          <w:tcPr>
            <w:tcW w:w="2180" w:type="dxa"/>
            <w:vAlign w:val="center"/>
          </w:tcPr>
          <w:p w14:paraId="4658BD19" w14:textId="77777777" w:rsidR="008553F0" w:rsidRPr="00A225D2" w:rsidDel="000937D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w:t>
            </w:r>
            <w:r>
              <w:t>0.4</w:t>
            </w:r>
            <w:r w:rsidRPr="00A225D2">
              <w:t xml:space="preserve"> (-0.</w:t>
            </w:r>
            <w:r>
              <w:t>7, -0.3</w:t>
            </w:r>
            <w:r w:rsidRPr="00A225D2">
              <w:t>)</w:t>
            </w:r>
          </w:p>
        </w:tc>
        <w:tc>
          <w:tcPr>
            <w:tcW w:w="1162" w:type="dxa"/>
            <w:tcBorders>
              <w:right w:val="single" w:sz="4" w:space="0" w:color="auto"/>
            </w:tcBorders>
            <w:vAlign w:val="center"/>
          </w:tcPr>
          <w:p w14:paraId="555B3D20" w14:textId="77777777" w:rsidR="008553F0" w:rsidRPr="00A225D2"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lt;0.001</w:t>
            </w:r>
          </w:p>
        </w:tc>
      </w:tr>
      <w:tr w:rsidR="00F80F14" w:rsidRPr="00B8465D" w14:paraId="01D92EB1" w14:textId="77777777" w:rsidTr="00F80F14">
        <w:trPr>
          <w:trHeight w:val="382"/>
          <w:jc w:val="center"/>
        </w:trPr>
        <w:tc>
          <w:tcPr>
            <w:cnfStyle w:val="001000000000" w:firstRow="0" w:lastRow="0" w:firstColumn="1" w:lastColumn="0" w:oddVBand="0" w:evenVBand="0" w:oddHBand="0" w:evenHBand="0" w:firstRowFirstColumn="0" w:firstRowLastColumn="0" w:lastRowFirstColumn="0" w:lastRowLastColumn="0"/>
            <w:tcW w:w="2399" w:type="dxa"/>
            <w:tcBorders>
              <w:left w:val="single" w:sz="4" w:space="0" w:color="auto"/>
            </w:tcBorders>
            <w:vAlign w:val="center"/>
          </w:tcPr>
          <w:p w14:paraId="73A0122A" w14:textId="77777777" w:rsidR="008553F0" w:rsidRPr="00B8465D" w:rsidRDefault="008553F0" w:rsidP="00F80F14">
            <w:pPr>
              <w:spacing w:line="240" w:lineRule="auto"/>
              <w:jc w:val="center"/>
            </w:pPr>
            <w:r w:rsidRPr="00B8465D">
              <w:t>FRC</w:t>
            </w:r>
            <w:r w:rsidRPr="00B8465D">
              <w:rPr>
                <w:vertAlign w:val="subscript"/>
              </w:rPr>
              <w:t>alv</w:t>
            </w:r>
            <w:r w:rsidRPr="00B8465D">
              <w:t xml:space="preserve"> CF (L)</w:t>
            </w:r>
          </w:p>
        </w:tc>
        <w:tc>
          <w:tcPr>
            <w:tcW w:w="1572" w:type="dxa"/>
            <w:vAlign w:val="center"/>
          </w:tcPr>
          <w:p w14:paraId="5EE5D83B"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1.</w:t>
            </w:r>
            <w:r>
              <w:t>2 (0.4</w:t>
            </w:r>
            <w:r w:rsidRPr="00B8465D">
              <w:t>)</w:t>
            </w:r>
          </w:p>
        </w:tc>
        <w:tc>
          <w:tcPr>
            <w:tcW w:w="1743" w:type="dxa"/>
            <w:vAlign w:val="center"/>
          </w:tcPr>
          <w:p w14:paraId="32A53CC1"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w:t>
            </w:r>
            <w:r>
              <w:t>9</w:t>
            </w:r>
            <w:r w:rsidRPr="00B8465D">
              <w:t xml:space="preserve"> (0.</w:t>
            </w:r>
            <w:r>
              <w:t>3</w:t>
            </w:r>
            <w:r w:rsidRPr="00B8465D">
              <w:t>)</w:t>
            </w:r>
          </w:p>
        </w:tc>
        <w:tc>
          <w:tcPr>
            <w:tcW w:w="2180" w:type="dxa"/>
            <w:vAlign w:val="center"/>
          </w:tcPr>
          <w:p w14:paraId="0818927B" w14:textId="77777777" w:rsidR="008553F0" w:rsidRPr="00A225D2" w:rsidDel="000937D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0.</w:t>
            </w:r>
            <w:r>
              <w:t>3</w:t>
            </w:r>
            <w:r w:rsidRPr="00A225D2">
              <w:t xml:space="preserve"> (-0.3, -0.2)</w:t>
            </w:r>
          </w:p>
        </w:tc>
        <w:tc>
          <w:tcPr>
            <w:tcW w:w="1162" w:type="dxa"/>
            <w:tcBorders>
              <w:right w:val="single" w:sz="4" w:space="0" w:color="auto"/>
            </w:tcBorders>
            <w:vAlign w:val="center"/>
          </w:tcPr>
          <w:p w14:paraId="31B82E69" w14:textId="77777777" w:rsidR="008553F0" w:rsidRPr="00A225D2"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lt;0.001</w:t>
            </w:r>
          </w:p>
        </w:tc>
      </w:tr>
      <w:tr w:rsidR="00F80F14" w:rsidRPr="00B8465D" w14:paraId="2FC2F3FA" w14:textId="77777777" w:rsidTr="00F80F14">
        <w:trPr>
          <w:trHeight w:val="382"/>
          <w:jc w:val="center"/>
        </w:trPr>
        <w:tc>
          <w:tcPr>
            <w:cnfStyle w:val="001000000000" w:firstRow="0" w:lastRow="0" w:firstColumn="1" w:lastColumn="0" w:oddVBand="0" w:evenVBand="0" w:oddHBand="0" w:evenHBand="0" w:firstRowFirstColumn="0" w:firstRowLastColumn="0" w:lastRowFirstColumn="0" w:lastRowLastColumn="0"/>
            <w:tcW w:w="2399" w:type="dxa"/>
            <w:tcBorders>
              <w:left w:val="single" w:sz="4" w:space="0" w:color="auto"/>
            </w:tcBorders>
            <w:vAlign w:val="center"/>
          </w:tcPr>
          <w:p w14:paraId="03E0E6CA" w14:textId="77777777" w:rsidR="008553F0" w:rsidRPr="00B8465D" w:rsidRDefault="008553F0" w:rsidP="00F80F14">
            <w:pPr>
              <w:spacing w:line="240" w:lineRule="auto"/>
              <w:jc w:val="center"/>
            </w:pPr>
            <w:r w:rsidRPr="00B8465D">
              <w:t>Vt</w:t>
            </w:r>
            <w:r w:rsidRPr="00B8465D">
              <w:rPr>
                <w:vertAlign w:val="subscript"/>
              </w:rPr>
              <w:t>alv</w:t>
            </w:r>
            <w:r w:rsidRPr="00B8465D">
              <w:t xml:space="preserve"> HC (L)</w:t>
            </w:r>
          </w:p>
        </w:tc>
        <w:tc>
          <w:tcPr>
            <w:tcW w:w="1572" w:type="dxa"/>
            <w:vAlign w:val="center"/>
          </w:tcPr>
          <w:p w14:paraId="6602867C"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w:t>
            </w:r>
            <w:r>
              <w:t>4</w:t>
            </w:r>
            <w:r w:rsidRPr="00B8465D">
              <w:t xml:space="preserve"> (0.</w:t>
            </w:r>
            <w:r>
              <w:t>2</w:t>
            </w:r>
            <w:r w:rsidRPr="00B8465D">
              <w:t>)</w:t>
            </w:r>
          </w:p>
        </w:tc>
        <w:tc>
          <w:tcPr>
            <w:tcW w:w="1743" w:type="dxa"/>
            <w:vAlign w:val="center"/>
          </w:tcPr>
          <w:p w14:paraId="09EE2F3D"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w:t>
            </w:r>
            <w:r>
              <w:t>4 (0.2</w:t>
            </w:r>
            <w:r w:rsidRPr="00B8465D">
              <w:t>)</w:t>
            </w:r>
          </w:p>
        </w:tc>
        <w:tc>
          <w:tcPr>
            <w:tcW w:w="2180" w:type="dxa"/>
            <w:vAlign w:val="center"/>
          </w:tcPr>
          <w:p w14:paraId="1196E671" w14:textId="77777777" w:rsidR="008553F0" w:rsidRPr="00A225D2" w:rsidDel="000937D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0.01 (-0.04, 0.05)</w:t>
            </w:r>
          </w:p>
        </w:tc>
        <w:tc>
          <w:tcPr>
            <w:tcW w:w="1162" w:type="dxa"/>
            <w:tcBorders>
              <w:right w:val="single" w:sz="4" w:space="0" w:color="auto"/>
            </w:tcBorders>
            <w:vAlign w:val="center"/>
          </w:tcPr>
          <w:p w14:paraId="65134821" w14:textId="77777777" w:rsidR="008553F0" w:rsidRPr="00A225D2"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gt;0.99</w:t>
            </w:r>
          </w:p>
        </w:tc>
      </w:tr>
      <w:tr w:rsidR="00F80F14" w:rsidRPr="00B8465D" w14:paraId="4F46AF43" w14:textId="77777777" w:rsidTr="00F80F14">
        <w:trPr>
          <w:trHeight w:val="382"/>
          <w:jc w:val="center"/>
        </w:trPr>
        <w:tc>
          <w:tcPr>
            <w:cnfStyle w:val="001000000000" w:firstRow="0" w:lastRow="0" w:firstColumn="1" w:lastColumn="0" w:oddVBand="0" w:evenVBand="0" w:oddHBand="0" w:evenHBand="0" w:firstRowFirstColumn="0" w:firstRowLastColumn="0" w:lastRowFirstColumn="0" w:lastRowLastColumn="0"/>
            <w:tcW w:w="2399" w:type="dxa"/>
            <w:tcBorders>
              <w:left w:val="single" w:sz="4" w:space="0" w:color="auto"/>
            </w:tcBorders>
            <w:vAlign w:val="center"/>
          </w:tcPr>
          <w:p w14:paraId="65169D6D" w14:textId="77777777" w:rsidR="008553F0" w:rsidRPr="00B8465D" w:rsidRDefault="008553F0" w:rsidP="00F80F14">
            <w:pPr>
              <w:spacing w:line="240" w:lineRule="auto"/>
              <w:jc w:val="center"/>
            </w:pPr>
            <w:r w:rsidRPr="00B8465D">
              <w:t>Vt</w:t>
            </w:r>
            <w:r w:rsidRPr="00B8465D">
              <w:rPr>
                <w:vertAlign w:val="subscript"/>
              </w:rPr>
              <w:t>alv</w:t>
            </w:r>
            <w:r w:rsidRPr="00B8465D">
              <w:t xml:space="preserve"> CF (L)</w:t>
            </w:r>
          </w:p>
        </w:tc>
        <w:tc>
          <w:tcPr>
            <w:tcW w:w="1572" w:type="dxa"/>
            <w:vAlign w:val="center"/>
          </w:tcPr>
          <w:p w14:paraId="2FA2561C"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t>0.3</w:t>
            </w:r>
            <w:r w:rsidRPr="00B8465D">
              <w:t xml:space="preserve"> (0.</w:t>
            </w:r>
            <w:r>
              <w:t>2</w:t>
            </w:r>
            <w:r w:rsidRPr="00B8465D">
              <w:t>)</w:t>
            </w:r>
          </w:p>
        </w:tc>
        <w:tc>
          <w:tcPr>
            <w:tcW w:w="1743" w:type="dxa"/>
            <w:vAlign w:val="center"/>
          </w:tcPr>
          <w:p w14:paraId="01CE3F27"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0</w:t>
            </w:r>
            <w:r>
              <w:t>.3 (0.1</w:t>
            </w:r>
            <w:r w:rsidRPr="00B8465D">
              <w:t>)</w:t>
            </w:r>
          </w:p>
        </w:tc>
        <w:tc>
          <w:tcPr>
            <w:tcW w:w="2180" w:type="dxa"/>
            <w:vAlign w:val="center"/>
          </w:tcPr>
          <w:p w14:paraId="60595983" w14:textId="77777777" w:rsidR="008553F0" w:rsidRPr="00A225D2" w:rsidDel="000937D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0.03 (-0.05, 0.00)</w:t>
            </w:r>
          </w:p>
        </w:tc>
        <w:tc>
          <w:tcPr>
            <w:tcW w:w="1162" w:type="dxa"/>
            <w:tcBorders>
              <w:right w:val="single" w:sz="4" w:space="0" w:color="auto"/>
            </w:tcBorders>
            <w:vAlign w:val="center"/>
          </w:tcPr>
          <w:p w14:paraId="5ECBE615" w14:textId="77777777" w:rsidR="008553F0" w:rsidRPr="00A225D2"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0.005</w:t>
            </w:r>
          </w:p>
        </w:tc>
      </w:tr>
      <w:tr w:rsidR="00F80F14" w:rsidRPr="00B8465D" w14:paraId="318EDEA0" w14:textId="77777777" w:rsidTr="00F80F14">
        <w:trPr>
          <w:trHeight w:val="382"/>
          <w:jc w:val="center"/>
        </w:trPr>
        <w:tc>
          <w:tcPr>
            <w:cnfStyle w:val="001000000000" w:firstRow="0" w:lastRow="0" w:firstColumn="1" w:lastColumn="0" w:oddVBand="0" w:evenVBand="0" w:oddHBand="0" w:evenHBand="0" w:firstRowFirstColumn="0" w:firstRowLastColumn="0" w:lastRowFirstColumn="0" w:lastRowLastColumn="0"/>
            <w:tcW w:w="2399" w:type="dxa"/>
            <w:tcBorders>
              <w:left w:val="single" w:sz="4" w:space="0" w:color="auto"/>
            </w:tcBorders>
            <w:vAlign w:val="center"/>
          </w:tcPr>
          <w:p w14:paraId="65BE6BF0" w14:textId="77777777" w:rsidR="008553F0" w:rsidRPr="00B8465D" w:rsidRDefault="008553F0" w:rsidP="00F80F14">
            <w:pPr>
              <w:spacing w:line="240" w:lineRule="auto"/>
              <w:jc w:val="center"/>
            </w:pPr>
            <w:r w:rsidRPr="00B8465D">
              <w:t>Vt</w:t>
            </w:r>
            <w:r w:rsidRPr="00B8465D">
              <w:rPr>
                <w:vertAlign w:val="subscript"/>
              </w:rPr>
              <w:t>alv</w:t>
            </w:r>
            <w:r w:rsidRPr="00B8465D">
              <w:t>/FRC</w:t>
            </w:r>
            <w:r w:rsidRPr="00B8465D">
              <w:rPr>
                <w:vertAlign w:val="subscript"/>
              </w:rPr>
              <w:t>alv</w:t>
            </w:r>
            <w:r>
              <w:rPr>
                <w:vertAlign w:val="subscript"/>
              </w:rPr>
              <w:t xml:space="preserve"> </w:t>
            </w:r>
            <w:r w:rsidRPr="00B8465D">
              <w:t>HC (%)</w:t>
            </w:r>
          </w:p>
        </w:tc>
        <w:tc>
          <w:tcPr>
            <w:tcW w:w="1572" w:type="dxa"/>
            <w:vAlign w:val="center"/>
          </w:tcPr>
          <w:p w14:paraId="553FC4C8"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t>22.6 (10.0</w:t>
            </w:r>
            <w:r w:rsidRPr="00B8465D">
              <w:t>)</w:t>
            </w:r>
          </w:p>
        </w:tc>
        <w:tc>
          <w:tcPr>
            <w:tcW w:w="1743" w:type="dxa"/>
            <w:vAlign w:val="center"/>
          </w:tcPr>
          <w:p w14:paraId="0A6D0A65"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t>32.9 (15.3</w:t>
            </w:r>
            <w:r w:rsidRPr="00B8465D">
              <w:t>)</w:t>
            </w:r>
          </w:p>
        </w:tc>
        <w:tc>
          <w:tcPr>
            <w:tcW w:w="2180" w:type="dxa"/>
            <w:vAlign w:val="center"/>
          </w:tcPr>
          <w:p w14:paraId="14348116" w14:textId="77777777" w:rsidR="008553F0" w:rsidRPr="00A225D2" w:rsidDel="000937D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7.</w:t>
            </w:r>
            <w:r>
              <w:t>8 (5.3, 12.0</w:t>
            </w:r>
            <w:r w:rsidRPr="00A225D2">
              <w:t>)</w:t>
            </w:r>
          </w:p>
        </w:tc>
        <w:tc>
          <w:tcPr>
            <w:tcW w:w="1162" w:type="dxa"/>
            <w:tcBorders>
              <w:right w:val="single" w:sz="4" w:space="0" w:color="auto"/>
            </w:tcBorders>
            <w:vAlign w:val="center"/>
          </w:tcPr>
          <w:p w14:paraId="3D48EBE7" w14:textId="77777777" w:rsidR="008553F0" w:rsidRPr="00A225D2"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lt;0.001</w:t>
            </w:r>
          </w:p>
        </w:tc>
      </w:tr>
      <w:tr w:rsidR="00F80F14" w:rsidRPr="00B8465D" w14:paraId="25D6DB4D" w14:textId="77777777" w:rsidTr="00F80F14">
        <w:trPr>
          <w:trHeight w:val="401"/>
          <w:jc w:val="center"/>
        </w:trPr>
        <w:tc>
          <w:tcPr>
            <w:cnfStyle w:val="001000000000" w:firstRow="0" w:lastRow="0" w:firstColumn="1" w:lastColumn="0" w:oddVBand="0" w:evenVBand="0" w:oddHBand="0" w:evenHBand="0" w:firstRowFirstColumn="0" w:firstRowLastColumn="0" w:lastRowFirstColumn="0" w:lastRowLastColumn="0"/>
            <w:tcW w:w="2399" w:type="dxa"/>
            <w:tcBorders>
              <w:left w:val="single" w:sz="4" w:space="0" w:color="auto"/>
              <w:bottom w:val="single" w:sz="4" w:space="0" w:color="auto"/>
            </w:tcBorders>
            <w:vAlign w:val="center"/>
          </w:tcPr>
          <w:p w14:paraId="50FF7492" w14:textId="77777777" w:rsidR="008553F0" w:rsidRPr="00B8465D" w:rsidRDefault="008553F0" w:rsidP="00F80F14">
            <w:pPr>
              <w:spacing w:line="240" w:lineRule="auto"/>
              <w:jc w:val="center"/>
            </w:pPr>
            <w:r w:rsidRPr="00B8465D">
              <w:t>Vt</w:t>
            </w:r>
            <w:r w:rsidRPr="00B8465D">
              <w:rPr>
                <w:vertAlign w:val="subscript"/>
              </w:rPr>
              <w:t>alv</w:t>
            </w:r>
            <w:r w:rsidRPr="00B8465D">
              <w:t>/FRC</w:t>
            </w:r>
            <w:r w:rsidRPr="00B8465D">
              <w:rPr>
                <w:vertAlign w:val="subscript"/>
              </w:rPr>
              <w:t>alv</w:t>
            </w:r>
            <w:r w:rsidRPr="00B8465D">
              <w:t xml:space="preserve"> CF (%)</w:t>
            </w:r>
          </w:p>
        </w:tc>
        <w:tc>
          <w:tcPr>
            <w:tcW w:w="1572" w:type="dxa"/>
            <w:tcBorders>
              <w:bottom w:val="single" w:sz="4" w:space="0" w:color="auto"/>
            </w:tcBorders>
            <w:vAlign w:val="center"/>
          </w:tcPr>
          <w:p w14:paraId="7327D3B6"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t>30.8 (13.4</w:t>
            </w:r>
            <w:r w:rsidRPr="00B8465D">
              <w:t>)</w:t>
            </w:r>
          </w:p>
        </w:tc>
        <w:tc>
          <w:tcPr>
            <w:tcW w:w="1743" w:type="dxa"/>
            <w:tcBorders>
              <w:bottom w:val="single" w:sz="4" w:space="0" w:color="auto"/>
            </w:tcBorders>
            <w:vAlign w:val="center"/>
          </w:tcPr>
          <w:p w14:paraId="59F1E2AE"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t>37.</w:t>
            </w:r>
            <w:r w:rsidRPr="00B8465D">
              <w:t>8 (15.</w:t>
            </w:r>
            <w:r>
              <w:t>2</w:t>
            </w:r>
            <w:r w:rsidRPr="00B8465D">
              <w:t>)</w:t>
            </w:r>
          </w:p>
        </w:tc>
        <w:tc>
          <w:tcPr>
            <w:tcW w:w="2180" w:type="dxa"/>
            <w:tcBorders>
              <w:bottom w:val="single" w:sz="4" w:space="0" w:color="auto"/>
            </w:tcBorders>
            <w:vAlign w:val="center"/>
          </w:tcPr>
          <w:p w14:paraId="2F9206E7" w14:textId="77777777" w:rsidR="008553F0" w:rsidRPr="00A225D2" w:rsidDel="000937D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6</w:t>
            </w:r>
            <w:r>
              <w:t>.6</w:t>
            </w:r>
            <w:r w:rsidRPr="00A225D2">
              <w:t xml:space="preserve"> (3.</w:t>
            </w:r>
            <w:r>
              <w:t>4, 9.9</w:t>
            </w:r>
            <w:r w:rsidRPr="00A225D2">
              <w:t>)</w:t>
            </w:r>
          </w:p>
        </w:tc>
        <w:tc>
          <w:tcPr>
            <w:tcW w:w="1162" w:type="dxa"/>
            <w:tcBorders>
              <w:bottom w:val="single" w:sz="4" w:space="0" w:color="auto"/>
              <w:right w:val="single" w:sz="4" w:space="0" w:color="auto"/>
            </w:tcBorders>
            <w:vAlign w:val="center"/>
          </w:tcPr>
          <w:p w14:paraId="101F8FA8" w14:textId="77777777" w:rsidR="008553F0" w:rsidRPr="00A225D2"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A225D2">
              <w:t>0.001</w:t>
            </w:r>
          </w:p>
        </w:tc>
      </w:tr>
    </w:tbl>
    <w:p w14:paraId="3EA7E673" w14:textId="77777777" w:rsidR="008553F0" w:rsidRDefault="008553F0" w:rsidP="006717E0">
      <w:pPr>
        <w:pStyle w:val="Caption"/>
      </w:pPr>
      <w:bookmarkStart w:id="339" w:name="_Ref419465914"/>
      <w:bookmarkStart w:id="340" w:name="_Ref419726465"/>
    </w:p>
    <w:p w14:paraId="4A409C93" w14:textId="77777777" w:rsidR="008553F0" w:rsidRDefault="008553F0" w:rsidP="006717E0">
      <w:pPr>
        <w:pStyle w:val="Caption"/>
      </w:pPr>
    </w:p>
    <w:p w14:paraId="7B728C47" w14:textId="12F1E937" w:rsidR="00221864" w:rsidRDefault="008553F0" w:rsidP="006717E0">
      <w:pPr>
        <w:pStyle w:val="Caption"/>
      </w:pPr>
      <w:bookmarkStart w:id="341" w:name="_Ref21778346"/>
      <w:bookmarkStart w:id="342" w:name="_Toc27382983"/>
      <w:r>
        <w:t xml:space="preserve">Table </w:t>
      </w:r>
      <w:fldSimple w:instr=" STYLEREF 1 \s ">
        <w:r w:rsidR="00140F11">
          <w:rPr>
            <w:noProof/>
          </w:rPr>
          <w:t>4</w:t>
        </w:r>
      </w:fldSimple>
      <w:r w:rsidR="004B6530">
        <w:noBreakHyphen/>
      </w:r>
      <w:fldSimple w:instr=" SEQ Table \* ARABIC \s 1 ">
        <w:r w:rsidR="00140F11">
          <w:rPr>
            <w:noProof/>
          </w:rPr>
          <w:t>4</w:t>
        </w:r>
      </w:fldSimple>
      <w:bookmarkEnd w:id="339"/>
      <w:bookmarkEnd w:id="340"/>
      <w:bookmarkEnd w:id="341"/>
      <w:r>
        <w:t>:</w:t>
      </w:r>
      <w:r w:rsidRPr="002C3C0B">
        <w:t xml:space="preserve"> </w:t>
      </w:r>
      <w:r w:rsidRPr="00295FAE">
        <w:t>A comparison of the % change in ‘alveolar’ multiple breath washout outcomes between healthy controls and cystic fibrosis subjects</w:t>
      </w:r>
      <w:r>
        <w:t>.</w:t>
      </w:r>
      <w:bookmarkEnd w:id="342"/>
      <w:r w:rsidRPr="002C3C0B">
        <w:t xml:space="preserve"> </w:t>
      </w:r>
    </w:p>
    <w:p w14:paraId="2BC3823A" w14:textId="747C76C7" w:rsidR="008553F0" w:rsidRDefault="008553F0" w:rsidP="006717E0">
      <w:pPr>
        <w:pStyle w:val="Subtitle"/>
      </w:pPr>
      <w:r>
        <w:t>Comparisons made using un-paired t-tests, with the exception of LCI</w:t>
      </w:r>
      <w:r w:rsidRPr="006C27DA">
        <w:rPr>
          <w:vertAlign w:val="subscript"/>
        </w:rPr>
        <w:t>alv</w:t>
      </w:r>
      <w:r>
        <w:t xml:space="preserve"> and FRC</w:t>
      </w:r>
      <w:r w:rsidRPr="006C27DA">
        <w:rPr>
          <w:vertAlign w:val="subscript"/>
        </w:rPr>
        <w:t>alv</w:t>
      </w:r>
      <w:r>
        <w:t>, which were calculated using Mann-Whitney tests. The mean or median difference (MD), 95% confidence intervals and p-value are presented.</w:t>
      </w:r>
    </w:p>
    <w:p w14:paraId="65E59B37" w14:textId="77777777" w:rsidR="00221864" w:rsidRPr="00221864" w:rsidRDefault="00221864" w:rsidP="006717E0"/>
    <w:tbl>
      <w:tblPr>
        <w:tblStyle w:val="LightShading"/>
        <w:tblW w:w="9042" w:type="dxa"/>
        <w:jc w:val="center"/>
        <w:tblLook w:val="06A0" w:firstRow="1" w:lastRow="0" w:firstColumn="1" w:lastColumn="0" w:noHBand="1" w:noVBand="1"/>
      </w:tblPr>
      <w:tblGrid>
        <w:gridCol w:w="1887"/>
        <w:gridCol w:w="1759"/>
        <w:gridCol w:w="1849"/>
        <w:gridCol w:w="2329"/>
        <w:gridCol w:w="1218"/>
      </w:tblGrid>
      <w:tr w:rsidR="00F80F14" w14:paraId="70F9DC98" w14:textId="77777777" w:rsidTr="00F80F14">
        <w:trPr>
          <w:cnfStyle w:val="100000000000" w:firstRow="1" w:lastRow="0" w:firstColumn="0" w:lastColumn="0" w:oddVBand="0" w:evenVBand="0" w:oddHBand="0" w:evenHBand="0" w:firstRowFirstColumn="0" w:firstRowLastColumn="0" w:lastRowFirstColumn="0" w:lastRowLastColumn="0"/>
          <w:trHeight w:val="871"/>
          <w:jc w:val="center"/>
        </w:trPr>
        <w:tc>
          <w:tcPr>
            <w:cnfStyle w:val="001000000000" w:firstRow="0" w:lastRow="0" w:firstColumn="1" w:lastColumn="0" w:oddVBand="0" w:evenVBand="0" w:oddHBand="0" w:evenHBand="0" w:firstRowFirstColumn="0" w:firstRowLastColumn="0" w:lastRowFirstColumn="0" w:lastRowLastColumn="0"/>
            <w:tcW w:w="1887" w:type="dxa"/>
            <w:tcBorders>
              <w:top w:val="single" w:sz="4" w:space="0" w:color="auto"/>
              <w:left w:val="single" w:sz="4" w:space="0" w:color="auto"/>
            </w:tcBorders>
            <w:vAlign w:val="center"/>
          </w:tcPr>
          <w:p w14:paraId="0667C836" w14:textId="77777777" w:rsidR="008553F0" w:rsidRDefault="008553F0" w:rsidP="00F80F14">
            <w:pPr>
              <w:spacing w:line="240" w:lineRule="auto"/>
              <w:jc w:val="center"/>
            </w:pPr>
            <w:r>
              <w:t>% Change</w:t>
            </w:r>
          </w:p>
        </w:tc>
        <w:tc>
          <w:tcPr>
            <w:tcW w:w="1759" w:type="dxa"/>
            <w:tcBorders>
              <w:top w:val="single" w:sz="4" w:space="0" w:color="auto"/>
            </w:tcBorders>
            <w:vAlign w:val="center"/>
          </w:tcPr>
          <w:p w14:paraId="56786AA0" w14:textId="77777777" w:rsidR="008553F0" w:rsidRDefault="008553F0" w:rsidP="00F80F14">
            <w:pPr>
              <w:spacing w:line="240" w:lineRule="auto"/>
              <w:jc w:val="center"/>
              <w:cnfStyle w:val="100000000000" w:firstRow="1" w:lastRow="0" w:firstColumn="0" w:lastColumn="0" w:oddVBand="0" w:evenVBand="0" w:oddHBand="0" w:evenHBand="0" w:firstRowFirstColumn="0" w:firstRowLastColumn="0" w:lastRowFirstColumn="0" w:lastRowLastColumn="0"/>
            </w:pPr>
            <w:r>
              <w:t>Healthy controls</w:t>
            </w:r>
          </w:p>
        </w:tc>
        <w:tc>
          <w:tcPr>
            <w:tcW w:w="1849" w:type="dxa"/>
            <w:tcBorders>
              <w:top w:val="single" w:sz="4" w:space="0" w:color="auto"/>
            </w:tcBorders>
            <w:vAlign w:val="center"/>
          </w:tcPr>
          <w:p w14:paraId="649F6001" w14:textId="77777777" w:rsidR="008553F0" w:rsidRDefault="008553F0" w:rsidP="00F80F14">
            <w:pPr>
              <w:spacing w:line="240" w:lineRule="auto"/>
              <w:jc w:val="center"/>
              <w:cnfStyle w:val="100000000000" w:firstRow="1" w:lastRow="0" w:firstColumn="0" w:lastColumn="0" w:oddVBand="0" w:evenVBand="0" w:oddHBand="0" w:evenHBand="0" w:firstRowFirstColumn="0" w:firstRowLastColumn="0" w:lastRowFirstColumn="0" w:lastRowLastColumn="0"/>
            </w:pPr>
            <w:r>
              <w:t>Cystic fibrosis</w:t>
            </w:r>
          </w:p>
        </w:tc>
        <w:tc>
          <w:tcPr>
            <w:tcW w:w="2329" w:type="dxa"/>
            <w:tcBorders>
              <w:top w:val="single" w:sz="4" w:space="0" w:color="auto"/>
            </w:tcBorders>
            <w:vAlign w:val="center"/>
          </w:tcPr>
          <w:p w14:paraId="5132E512" w14:textId="77777777" w:rsidR="008553F0" w:rsidRDefault="008553F0" w:rsidP="00F80F14">
            <w:pPr>
              <w:spacing w:line="240" w:lineRule="auto"/>
              <w:jc w:val="center"/>
              <w:cnfStyle w:val="100000000000" w:firstRow="1" w:lastRow="0" w:firstColumn="0" w:lastColumn="0" w:oddVBand="0" w:evenVBand="0" w:oddHBand="0" w:evenHBand="0" w:firstRowFirstColumn="0" w:firstRowLastColumn="0" w:lastRowFirstColumn="0" w:lastRowLastColumn="0"/>
            </w:pPr>
            <w:r>
              <w:t>MD (95% CI)</w:t>
            </w:r>
          </w:p>
        </w:tc>
        <w:tc>
          <w:tcPr>
            <w:tcW w:w="1218" w:type="dxa"/>
            <w:tcBorders>
              <w:top w:val="single" w:sz="4" w:space="0" w:color="auto"/>
              <w:right w:val="single" w:sz="4" w:space="0" w:color="auto"/>
            </w:tcBorders>
            <w:vAlign w:val="center"/>
          </w:tcPr>
          <w:p w14:paraId="288AD428" w14:textId="77777777" w:rsidR="008553F0" w:rsidRPr="0068279D" w:rsidRDefault="008553F0" w:rsidP="00F80F14">
            <w:pPr>
              <w:spacing w:line="240" w:lineRule="auto"/>
              <w:jc w:val="center"/>
              <w:cnfStyle w:val="100000000000" w:firstRow="1" w:lastRow="0" w:firstColumn="0" w:lastColumn="0" w:oddVBand="0" w:evenVBand="0" w:oddHBand="0" w:evenHBand="0" w:firstRowFirstColumn="0" w:firstRowLastColumn="0" w:lastRowFirstColumn="0" w:lastRowLastColumn="0"/>
            </w:pPr>
            <w:r w:rsidRPr="0068279D">
              <w:t>p-value</w:t>
            </w:r>
          </w:p>
        </w:tc>
      </w:tr>
      <w:tr w:rsidR="00F80F14" w14:paraId="6080D55B" w14:textId="77777777" w:rsidTr="00F80F14">
        <w:trPr>
          <w:trHeight w:val="410"/>
          <w:jc w:val="center"/>
        </w:trPr>
        <w:tc>
          <w:tcPr>
            <w:cnfStyle w:val="001000000000" w:firstRow="0" w:lastRow="0" w:firstColumn="1" w:lastColumn="0" w:oddVBand="0" w:evenVBand="0" w:oddHBand="0" w:evenHBand="0" w:firstRowFirstColumn="0" w:firstRowLastColumn="0" w:lastRowFirstColumn="0" w:lastRowLastColumn="0"/>
            <w:tcW w:w="1887" w:type="dxa"/>
            <w:tcBorders>
              <w:left w:val="single" w:sz="4" w:space="0" w:color="auto"/>
            </w:tcBorders>
            <w:vAlign w:val="center"/>
          </w:tcPr>
          <w:p w14:paraId="3C9099CC" w14:textId="77777777" w:rsidR="008553F0" w:rsidRPr="00C46FBD" w:rsidRDefault="008553F0" w:rsidP="00F80F14">
            <w:pPr>
              <w:spacing w:line="240" w:lineRule="auto"/>
              <w:jc w:val="center"/>
            </w:pPr>
            <w:r>
              <w:t>LCI</w:t>
            </w:r>
            <w:r w:rsidRPr="00C46FBD">
              <w:rPr>
                <w:vertAlign w:val="subscript"/>
              </w:rPr>
              <w:t>alv</w:t>
            </w:r>
          </w:p>
        </w:tc>
        <w:tc>
          <w:tcPr>
            <w:tcW w:w="1759" w:type="dxa"/>
            <w:vAlign w:val="center"/>
          </w:tcPr>
          <w:p w14:paraId="1268F437"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8.62 (7.45)</w:t>
            </w:r>
          </w:p>
        </w:tc>
        <w:tc>
          <w:tcPr>
            <w:tcW w:w="1849" w:type="dxa"/>
            <w:vAlign w:val="center"/>
          </w:tcPr>
          <w:p w14:paraId="5F6D91EF"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9.57 (11.74)</w:t>
            </w:r>
          </w:p>
        </w:tc>
        <w:tc>
          <w:tcPr>
            <w:tcW w:w="2329" w:type="dxa"/>
            <w:vAlign w:val="center"/>
          </w:tcPr>
          <w:p w14:paraId="09846142" w14:textId="77777777" w:rsidR="008553F0" w:rsidRPr="005619C6" w:rsidDel="000937D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5619C6">
              <w:t>0.38 (-3.76, 5.31</w:t>
            </w:r>
          </w:p>
        </w:tc>
        <w:tc>
          <w:tcPr>
            <w:tcW w:w="1218" w:type="dxa"/>
            <w:tcBorders>
              <w:right w:val="single" w:sz="4" w:space="0" w:color="auto"/>
            </w:tcBorders>
            <w:vAlign w:val="center"/>
          </w:tcPr>
          <w:p w14:paraId="3693D5E0" w14:textId="77777777" w:rsidR="008553F0" w:rsidRPr="005619C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5619C6">
              <w:t>0.844</w:t>
            </w:r>
          </w:p>
        </w:tc>
      </w:tr>
      <w:tr w:rsidR="00F80F14" w14:paraId="52CA3C76" w14:textId="77777777" w:rsidTr="00F80F14">
        <w:trPr>
          <w:trHeight w:val="453"/>
          <w:jc w:val="center"/>
        </w:trPr>
        <w:tc>
          <w:tcPr>
            <w:cnfStyle w:val="001000000000" w:firstRow="0" w:lastRow="0" w:firstColumn="1" w:lastColumn="0" w:oddVBand="0" w:evenVBand="0" w:oddHBand="0" w:evenHBand="0" w:firstRowFirstColumn="0" w:firstRowLastColumn="0" w:lastRowFirstColumn="0" w:lastRowLastColumn="0"/>
            <w:tcW w:w="1887" w:type="dxa"/>
            <w:tcBorders>
              <w:left w:val="single" w:sz="4" w:space="0" w:color="auto"/>
            </w:tcBorders>
            <w:vAlign w:val="center"/>
          </w:tcPr>
          <w:p w14:paraId="4985DBE0" w14:textId="77777777" w:rsidR="008553F0" w:rsidRDefault="008553F0" w:rsidP="00F80F14">
            <w:pPr>
              <w:spacing w:line="240" w:lineRule="auto"/>
              <w:jc w:val="center"/>
            </w:pPr>
            <w:r>
              <w:t>FRC</w:t>
            </w:r>
            <w:r w:rsidRPr="00C46FBD">
              <w:rPr>
                <w:vertAlign w:val="subscript"/>
              </w:rPr>
              <w:t>alv</w:t>
            </w:r>
          </w:p>
        </w:tc>
        <w:tc>
          <w:tcPr>
            <w:tcW w:w="1759" w:type="dxa"/>
            <w:vAlign w:val="center"/>
          </w:tcPr>
          <w:p w14:paraId="2F50F5B8"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29.43 (12.15)</w:t>
            </w:r>
          </w:p>
        </w:tc>
        <w:tc>
          <w:tcPr>
            <w:tcW w:w="1849" w:type="dxa"/>
            <w:vAlign w:val="center"/>
          </w:tcPr>
          <w:p w14:paraId="4FEF6969"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25.43 (10.88)</w:t>
            </w:r>
          </w:p>
        </w:tc>
        <w:tc>
          <w:tcPr>
            <w:tcW w:w="2329" w:type="dxa"/>
            <w:vAlign w:val="center"/>
          </w:tcPr>
          <w:p w14:paraId="2EABCB9E" w14:textId="77777777" w:rsidR="008553F0" w:rsidRPr="005619C6" w:rsidDel="000937D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5619C6">
              <w:t>5.00 (0.19, 9.47)</w:t>
            </w:r>
          </w:p>
        </w:tc>
        <w:tc>
          <w:tcPr>
            <w:tcW w:w="1218" w:type="dxa"/>
            <w:tcBorders>
              <w:right w:val="single" w:sz="4" w:space="0" w:color="auto"/>
            </w:tcBorders>
            <w:vAlign w:val="center"/>
          </w:tcPr>
          <w:p w14:paraId="0FAF4A83" w14:textId="77777777" w:rsidR="008553F0" w:rsidRPr="005619C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5619C6">
              <w:t>0.042</w:t>
            </w:r>
          </w:p>
        </w:tc>
      </w:tr>
      <w:tr w:rsidR="00F80F14" w14:paraId="53FB442D" w14:textId="77777777" w:rsidTr="00F80F14">
        <w:trPr>
          <w:trHeight w:val="435"/>
          <w:jc w:val="center"/>
        </w:trPr>
        <w:tc>
          <w:tcPr>
            <w:cnfStyle w:val="001000000000" w:firstRow="0" w:lastRow="0" w:firstColumn="1" w:lastColumn="0" w:oddVBand="0" w:evenVBand="0" w:oddHBand="0" w:evenHBand="0" w:firstRowFirstColumn="0" w:firstRowLastColumn="0" w:lastRowFirstColumn="0" w:lastRowLastColumn="0"/>
            <w:tcW w:w="1887" w:type="dxa"/>
            <w:tcBorders>
              <w:left w:val="single" w:sz="4" w:space="0" w:color="auto"/>
            </w:tcBorders>
            <w:vAlign w:val="center"/>
          </w:tcPr>
          <w:p w14:paraId="337E4F8A" w14:textId="77777777" w:rsidR="008553F0" w:rsidRDefault="008553F0" w:rsidP="00F80F14">
            <w:pPr>
              <w:spacing w:line="240" w:lineRule="auto"/>
              <w:jc w:val="center"/>
            </w:pPr>
            <w:r>
              <w:t>Vt</w:t>
            </w:r>
            <w:r w:rsidRPr="00C46FBD">
              <w:rPr>
                <w:vertAlign w:val="subscript"/>
              </w:rPr>
              <w:t>alv</w:t>
            </w:r>
          </w:p>
        </w:tc>
        <w:tc>
          <w:tcPr>
            <w:tcW w:w="1759" w:type="dxa"/>
            <w:vAlign w:val="center"/>
          </w:tcPr>
          <w:p w14:paraId="0FBE1E5A"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3.75 (24.53)</w:t>
            </w:r>
          </w:p>
        </w:tc>
        <w:tc>
          <w:tcPr>
            <w:tcW w:w="1849" w:type="dxa"/>
            <w:vAlign w:val="center"/>
          </w:tcPr>
          <w:p w14:paraId="0B9F2589"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7.95 (15.19)</w:t>
            </w:r>
          </w:p>
        </w:tc>
        <w:tc>
          <w:tcPr>
            <w:tcW w:w="2329" w:type="dxa"/>
            <w:vAlign w:val="center"/>
          </w:tcPr>
          <w:p w14:paraId="736FAD24" w14:textId="77777777" w:rsidR="008553F0" w:rsidRPr="005619C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5619C6">
              <w:t>11.7 (1.56, 21.83)</w:t>
            </w:r>
          </w:p>
        </w:tc>
        <w:tc>
          <w:tcPr>
            <w:tcW w:w="1218" w:type="dxa"/>
            <w:tcBorders>
              <w:right w:val="single" w:sz="4" w:space="0" w:color="auto"/>
            </w:tcBorders>
            <w:vAlign w:val="center"/>
          </w:tcPr>
          <w:p w14:paraId="1E523D02" w14:textId="77777777" w:rsidR="008553F0" w:rsidRPr="005619C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5619C6">
              <w:t>0.024</w:t>
            </w:r>
          </w:p>
        </w:tc>
      </w:tr>
      <w:tr w:rsidR="00F80F14" w14:paraId="5E0685ED" w14:textId="77777777" w:rsidTr="00F80F14">
        <w:trPr>
          <w:trHeight w:val="435"/>
          <w:jc w:val="center"/>
        </w:trPr>
        <w:tc>
          <w:tcPr>
            <w:cnfStyle w:val="001000000000" w:firstRow="0" w:lastRow="0" w:firstColumn="1" w:lastColumn="0" w:oddVBand="0" w:evenVBand="0" w:oddHBand="0" w:evenHBand="0" w:firstRowFirstColumn="0" w:firstRowLastColumn="0" w:lastRowFirstColumn="0" w:lastRowLastColumn="0"/>
            <w:tcW w:w="1887" w:type="dxa"/>
            <w:tcBorders>
              <w:left w:val="single" w:sz="4" w:space="0" w:color="auto"/>
              <w:bottom w:val="single" w:sz="4" w:space="0" w:color="auto"/>
            </w:tcBorders>
            <w:vAlign w:val="center"/>
          </w:tcPr>
          <w:p w14:paraId="69735301" w14:textId="77777777" w:rsidR="008553F0" w:rsidRDefault="008553F0" w:rsidP="00F80F14">
            <w:pPr>
              <w:spacing w:line="240" w:lineRule="auto"/>
              <w:jc w:val="center"/>
            </w:pPr>
            <w:r>
              <w:t>Vt</w:t>
            </w:r>
            <w:r w:rsidRPr="00C46FBD">
              <w:rPr>
                <w:vertAlign w:val="subscript"/>
              </w:rPr>
              <w:t>alv</w:t>
            </w:r>
            <w:r>
              <w:t>/FRC</w:t>
            </w:r>
            <w:r w:rsidRPr="00C46FBD">
              <w:rPr>
                <w:vertAlign w:val="subscript"/>
              </w:rPr>
              <w:t>alv</w:t>
            </w:r>
          </w:p>
        </w:tc>
        <w:tc>
          <w:tcPr>
            <w:tcW w:w="1759" w:type="dxa"/>
            <w:tcBorders>
              <w:bottom w:val="single" w:sz="4" w:space="0" w:color="auto"/>
            </w:tcBorders>
            <w:vAlign w:val="center"/>
          </w:tcPr>
          <w:p w14:paraId="08443358"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50.63 (44.15)</w:t>
            </w:r>
          </w:p>
        </w:tc>
        <w:tc>
          <w:tcPr>
            <w:tcW w:w="1849" w:type="dxa"/>
            <w:tcBorders>
              <w:bottom w:val="single" w:sz="4" w:space="0" w:color="auto"/>
            </w:tcBorders>
            <w:vAlign w:val="center"/>
          </w:tcPr>
          <w:p w14:paraId="3B72729D" w14:textId="77777777" w:rsidR="008553F0" w:rsidRPr="00B8465D"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B8465D">
              <w:t>27.16 (30.69)</w:t>
            </w:r>
          </w:p>
        </w:tc>
        <w:tc>
          <w:tcPr>
            <w:tcW w:w="2329" w:type="dxa"/>
            <w:tcBorders>
              <w:bottom w:val="single" w:sz="4" w:space="0" w:color="auto"/>
            </w:tcBorders>
            <w:vAlign w:val="center"/>
          </w:tcPr>
          <w:p w14:paraId="30A3BAFE" w14:textId="77777777" w:rsidR="008553F0" w:rsidRPr="005619C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5619C6">
              <w:t>23.47 (4.45, 42.49)</w:t>
            </w:r>
          </w:p>
        </w:tc>
        <w:tc>
          <w:tcPr>
            <w:tcW w:w="1218" w:type="dxa"/>
            <w:tcBorders>
              <w:bottom w:val="single" w:sz="4" w:space="0" w:color="auto"/>
              <w:right w:val="single" w:sz="4" w:space="0" w:color="auto"/>
            </w:tcBorders>
            <w:vAlign w:val="center"/>
          </w:tcPr>
          <w:p w14:paraId="14496078" w14:textId="77777777" w:rsidR="008553F0" w:rsidRPr="005619C6"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5619C6">
              <w:t>0.017</w:t>
            </w:r>
          </w:p>
        </w:tc>
      </w:tr>
    </w:tbl>
    <w:p w14:paraId="3B4CC6FD" w14:textId="77777777" w:rsidR="008553F0" w:rsidRDefault="008553F0" w:rsidP="006717E0"/>
    <w:p w14:paraId="0C78A834" w14:textId="77777777" w:rsidR="0092562E" w:rsidRDefault="0092562E" w:rsidP="006717E0">
      <w:pPr>
        <w:rPr>
          <w:rFonts w:asciiTheme="majorHAnsi" w:eastAsiaTheme="majorEastAsia" w:hAnsiTheme="majorHAnsi" w:cstheme="majorBidi"/>
          <w:color w:val="000000" w:themeColor="text1"/>
        </w:rPr>
      </w:pPr>
      <w:r>
        <w:br w:type="page"/>
      </w:r>
    </w:p>
    <w:p w14:paraId="7D8BDE36" w14:textId="708A80B6" w:rsidR="008553F0" w:rsidRPr="002C3C0B" w:rsidRDefault="008553F0" w:rsidP="006717E0">
      <w:pPr>
        <w:pStyle w:val="Heading4"/>
      </w:pPr>
      <w:r w:rsidRPr="002C3C0B">
        <w:lastRenderedPageBreak/>
        <w:t>Correlations</w:t>
      </w:r>
    </w:p>
    <w:p w14:paraId="79D8B75F" w14:textId="77777777" w:rsidR="008553F0" w:rsidRPr="002C3C0B" w:rsidRDefault="008553F0" w:rsidP="006717E0"/>
    <w:p w14:paraId="09FFBE29" w14:textId="21433DCE" w:rsidR="008553F0" w:rsidRDefault="008553F0" w:rsidP="006717E0">
      <w:pPr>
        <w:rPr>
          <w:b/>
          <w:u w:val="single"/>
        </w:rPr>
      </w:pPr>
      <w:r>
        <w:t xml:space="preserve">In the combined CF and HC data, the difference in LCI from sitting to supine and the % change in LCI, resulted in no significant correlations with any baseline or % change value. </w:t>
      </w:r>
      <w:r w:rsidRPr="00B8465D">
        <w:t xml:space="preserve">For the combined </w:t>
      </w:r>
      <w:r>
        <w:t xml:space="preserve">CF and HC </w:t>
      </w:r>
      <w:r w:rsidRPr="00B8465D">
        <w:t>population</w:t>
      </w:r>
      <w:r>
        <w:t>s</w:t>
      </w:r>
      <w:r w:rsidRPr="00B8465D">
        <w:t>, the % change in LCI</w:t>
      </w:r>
      <w:r w:rsidRPr="00B8465D">
        <w:rPr>
          <w:vertAlign w:val="subscript"/>
        </w:rPr>
        <w:t>alv</w:t>
      </w:r>
      <w:r w:rsidRPr="00B8465D">
        <w:t xml:space="preserve"> </w:t>
      </w:r>
      <w:r>
        <w:t xml:space="preserve">however </w:t>
      </w:r>
      <w:r w:rsidRPr="00B8465D">
        <w:t>showed significant correlations with the % change in FRC</w:t>
      </w:r>
      <w:r w:rsidRPr="00B8465D">
        <w:rPr>
          <w:vertAlign w:val="subscript"/>
        </w:rPr>
        <w:t>alv</w:t>
      </w:r>
      <w:r w:rsidRPr="00B8465D">
        <w:t xml:space="preserve"> (r=-0.4</w:t>
      </w:r>
      <w:r>
        <w:t>7</w:t>
      </w:r>
      <w:r w:rsidRPr="00B8465D">
        <w:t>, p&lt;0.001), % change in Vt</w:t>
      </w:r>
      <w:r w:rsidRPr="00B8465D">
        <w:rPr>
          <w:vertAlign w:val="subscript"/>
        </w:rPr>
        <w:t>alv</w:t>
      </w:r>
      <w:r w:rsidRPr="00B8465D">
        <w:t xml:space="preserve"> (r=0.38, p=0.002) and the % change in Vt</w:t>
      </w:r>
      <w:r w:rsidRPr="00B8465D">
        <w:rPr>
          <w:vertAlign w:val="subscript"/>
        </w:rPr>
        <w:t>alv</w:t>
      </w:r>
      <w:r w:rsidRPr="00B8465D">
        <w:t>/FRC</w:t>
      </w:r>
      <w:r w:rsidRPr="00B8465D">
        <w:rPr>
          <w:vertAlign w:val="subscript"/>
        </w:rPr>
        <w:t>alv</w:t>
      </w:r>
      <w:r w:rsidRPr="00B8465D">
        <w:t xml:space="preserve"> (r=0.5</w:t>
      </w:r>
      <w:r>
        <w:t>4</w:t>
      </w:r>
      <w:r w:rsidRPr="00B8465D">
        <w:t>, p&lt;0.001,</w:t>
      </w:r>
      <w:r>
        <w:t xml:space="preserve"> </w:t>
      </w:r>
      <w:r>
        <w:fldChar w:fldCharType="begin"/>
      </w:r>
      <w:r>
        <w:instrText xml:space="preserve"> REF _Ref419466055 \h </w:instrText>
      </w:r>
      <w:r w:rsidR="007911F3">
        <w:instrText xml:space="preserve"> \* MERGEFORMAT </w:instrText>
      </w:r>
      <w:r>
        <w:fldChar w:fldCharType="separate"/>
      </w:r>
      <w:r w:rsidR="00140F11" w:rsidRPr="002C3C0B">
        <w:t xml:space="preserve">Figure </w:t>
      </w:r>
      <w:r w:rsidR="00140F11">
        <w:rPr>
          <w:noProof/>
        </w:rPr>
        <w:t>4</w:t>
      </w:r>
      <w:r w:rsidR="00140F11">
        <w:rPr>
          <w:noProof/>
        </w:rPr>
        <w:noBreakHyphen/>
        <w:t>3</w:t>
      </w:r>
      <w:r>
        <w:fldChar w:fldCharType="end"/>
      </w:r>
      <w:r w:rsidRPr="00B8465D">
        <w:t>)</w:t>
      </w:r>
      <w:r>
        <w:t xml:space="preserve">. Individually, the % change in </w:t>
      </w:r>
      <w:r w:rsidRPr="00B8465D">
        <w:t>Vt</w:t>
      </w:r>
      <w:r w:rsidRPr="00B8465D">
        <w:rPr>
          <w:vertAlign w:val="subscript"/>
        </w:rPr>
        <w:t>alv</w:t>
      </w:r>
      <w:r w:rsidRPr="00B8465D">
        <w:t>/FRC</w:t>
      </w:r>
      <w:r w:rsidRPr="00B8465D">
        <w:rPr>
          <w:vertAlign w:val="subscript"/>
        </w:rPr>
        <w:t>alv</w:t>
      </w:r>
      <w:r>
        <w:rPr>
          <w:vertAlign w:val="subscript"/>
        </w:rPr>
        <w:t xml:space="preserve"> </w:t>
      </w:r>
      <w:r w:rsidRPr="007E15CF">
        <w:t>against % change in LCI</w:t>
      </w:r>
      <w:r>
        <w:rPr>
          <w:vertAlign w:val="subscript"/>
        </w:rPr>
        <w:t xml:space="preserve">alv </w:t>
      </w:r>
      <w:r w:rsidRPr="007E15CF">
        <w:t xml:space="preserve">was </w:t>
      </w:r>
      <w:r>
        <w:t>better</w:t>
      </w:r>
      <w:r w:rsidRPr="007E15CF">
        <w:t xml:space="preserve"> correlated in HC </w:t>
      </w:r>
      <w:r>
        <w:t xml:space="preserve">(r=0.71, p&lt;0.001) </w:t>
      </w:r>
      <w:r w:rsidRPr="007E15CF">
        <w:t>than in CF</w:t>
      </w:r>
      <w:r>
        <w:t xml:space="preserve"> (r=0.50, p=0.002).</w:t>
      </w:r>
      <w:r w:rsidRPr="00B8465D">
        <w:t xml:space="preserve"> </w:t>
      </w:r>
    </w:p>
    <w:p w14:paraId="332EEE1B" w14:textId="77777777" w:rsidR="008553F0" w:rsidRDefault="008553F0" w:rsidP="006717E0"/>
    <w:p w14:paraId="2A715907" w14:textId="77777777" w:rsidR="008553F0" w:rsidRDefault="008553F0" w:rsidP="00F80F14">
      <w:pPr>
        <w:jc w:val="center"/>
      </w:pPr>
      <w:r>
        <w:rPr>
          <w:noProof/>
          <w:lang w:val="en-US"/>
        </w:rPr>
        <w:drawing>
          <wp:inline distT="0" distB="0" distL="0" distR="0" wp14:anchorId="236C9287" wp14:editId="4952FBF9">
            <wp:extent cx="3293988" cy="2668336"/>
            <wp:effectExtent l="0" t="0" r="8255" b="0"/>
            <wp:docPr id="31" name="Picture 31" descr="Wild_Group:LJS:Published work:PLOSone_LCI sit/supine paper CF:PLOSone:Initial response to editor (F Singer):Response to reviewers:Re-submission:Fig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ild_Group:LJS:Published work:PLOSone_LCI sit/supine paper CF:PLOSone:Initial response to editor (F Singer):Response to reviewers:Re-submission:Fig 3.tiff"/>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298452" cy="2671952"/>
                    </a:xfrm>
                    <a:prstGeom prst="rect">
                      <a:avLst/>
                    </a:prstGeom>
                    <a:noFill/>
                    <a:ln>
                      <a:noFill/>
                    </a:ln>
                  </pic:spPr>
                </pic:pic>
              </a:graphicData>
            </a:graphic>
          </wp:inline>
        </w:drawing>
      </w:r>
    </w:p>
    <w:p w14:paraId="23A2BA22" w14:textId="51565E38" w:rsidR="00C33568" w:rsidRDefault="008553F0" w:rsidP="006717E0">
      <w:pPr>
        <w:pStyle w:val="Caption"/>
      </w:pPr>
      <w:bookmarkStart w:id="343" w:name="_Ref419466055"/>
      <w:bookmarkStart w:id="344" w:name="_Toc27383065"/>
      <w:r w:rsidRPr="002C3C0B">
        <w:t xml:space="preserve">Figure </w:t>
      </w:r>
      <w:fldSimple w:instr=" STYLEREF 1 \s ">
        <w:r w:rsidR="00824FFE">
          <w:rPr>
            <w:noProof/>
          </w:rPr>
          <w:t>4</w:t>
        </w:r>
      </w:fldSimple>
      <w:r w:rsidR="00824FFE">
        <w:noBreakHyphen/>
      </w:r>
      <w:fldSimple w:instr=" SEQ Figure \* ARABIC \s 1 ">
        <w:r w:rsidR="00824FFE">
          <w:rPr>
            <w:noProof/>
          </w:rPr>
          <w:t>3</w:t>
        </w:r>
      </w:fldSimple>
      <w:bookmarkEnd w:id="343"/>
      <w:r w:rsidRPr="002C3C0B">
        <w:t>: Scatter plot of the % change in the ‘alveolar’ Vt</w:t>
      </w:r>
      <w:r w:rsidRPr="00F31B93">
        <w:rPr>
          <w:vertAlign w:val="subscript"/>
        </w:rPr>
        <w:t>alv</w:t>
      </w:r>
      <w:r w:rsidRPr="002C3C0B">
        <w:t>/FRC</w:t>
      </w:r>
      <w:r w:rsidRPr="00F31B93">
        <w:rPr>
          <w:vertAlign w:val="subscript"/>
        </w:rPr>
        <w:t>alv</w:t>
      </w:r>
      <w:r w:rsidRPr="002C3C0B">
        <w:t xml:space="preserve"> with the % change in ‘alveolar’ LCI</w:t>
      </w:r>
      <w:r w:rsidRPr="00F31B93">
        <w:rPr>
          <w:vertAlign w:val="subscript"/>
        </w:rPr>
        <w:t>alv</w:t>
      </w:r>
      <w:bookmarkEnd w:id="344"/>
      <w:r w:rsidRPr="002C3C0B">
        <w:t xml:space="preserve"> </w:t>
      </w:r>
    </w:p>
    <w:p w14:paraId="59712580" w14:textId="21FF6778" w:rsidR="008553F0" w:rsidRPr="002C3C0B" w:rsidRDefault="00C33568" w:rsidP="006717E0">
      <w:pPr>
        <w:pStyle w:val="Subtitle"/>
      </w:pPr>
      <w:r>
        <w:t xml:space="preserve">The plot depicts </w:t>
      </w:r>
      <w:r w:rsidR="008553F0" w:rsidRPr="002C3C0B">
        <w:t>both cystic fibrosis (CF) and healthy control (HC) subjects combined. The Spearman correlation suggests a positive relationship between increasing % change Vt</w:t>
      </w:r>
      <w:r w:rsidR="008553F0" w:rsidRPr="00F31B93">
        <w:rPr>
          <w:vertAlign w:val="subscript"/>
        </w:rPr>
        <w:t>alv</w:t>
      </w:r>
      <w:r w:rsidR="008553F0" w:rsidRPr="002C3C0B">
        <w:t>/FRC</w:t>
      </w:r>
      <w:r w:rsidR="008553F0" w:rsidRPr="00F31B93">
        <w:rPr>
          <w:vertAlign w:val="subscript"/>
        </w:rPr>
        <w:t>alv</w:t>
      </w:r>
      <w:r w:rsidR="008553F0" w:rsidRPr="002C3C0B">
        <w:t xml:space="preserve"> and increasing % change LCI</w:t>
      </w:r>
      <w:r w:rsidR="008553F0" w:rsidRPr="00F31B93">
        <w:rPr>
          <w:vertAlign w:val="subscript"/>
        </w:rPr>
        <w:t>alv</w:t>
      </w:r>
      <w:r w:rsidR="008553F0" w:rsidRPr="002C3C0B">
        <w:t>.</w:t>
      </w:r>
    </w:p>
    <w:p w14:paraId="64B89609" w14:textId="77777777" w:rsidR="008553F0" w:rsidRDefault="008553F0" w:rsidP="006717E0"/>
    <w:p w14:paraId="1860BEC0" w14:textId="77777777" w:rsidR="008553F0" w:rsidRPr="002C3C0B" w:rsidRDefault="008553F0" w:rsidP="006717E0">
      <w:pPr>
        <w:pStyle w:val="Heading4"/>
      </w:pPr>
      <w:r w:rsidRPr="002C3C0B">
        <w:t>The MMAVIC cohort</w:t>
      </w:r>
    </w:p>
    <w:p w14:paraId="5282794E" w14:textId="77777777" w:rsidR="008553F0" w:rsidRDefault="008553F0" w:rsidP="006717E0"/>
    <w:p w14:paraId="72748FF5" w14:textId="0DC3EBE0" w:rsidR="008553F0" w:rsidRDefault="008553F0" w:rsidP="006717E0">
      <w:r>
        <w:t xml:space="preserve">Compared to the data described above from two paediatric cohorts with CF, the MMAVIC cohort (as described in </w:t>
      </w:r>
      <w:r w:rsidR="00C33568">
        <w:t xml:space="preserve">Chapter </w:t>
      </w:r>
      <w:r w:rsidR="00C33568">
        <w:fldChar w:fldCharType="begin"/>
      </w:r>
      <w:r w:rsidR="00C33568">
        <w:instrText xml:space="preserve"> REF _Ref21778467 \r \h </w:instrText>
      </w:r>
      <w:r w:rsidR="00C33568">
        <w:fldChar w:fldCharType="separate"/>
      </w:r>
      <w:r w:rsidR="00140F11">
        <w:t>3.4</w:t>
      </w:r>
      <w:r w:rsidR="00C33568">
        <w:fldChar w:fldCharType="end"/>
      </w:r>
      <w:r>
        <w:t xml:space="preserve">) were significantly older (median age of the MMAVIC cohort was 16.7 years, compared to 10.1 years as detailed in this chapter) and with a much broader spread of CF lung disease (mean </w:t>
      </w:r>
      <w:r w:rsidR="00DF2511">
        <w:t>FEV</w:t>
      </w:r>
      <w:r w:rsidR="00DF2511">
        <w:rPr>
          <w:vertAlign w:val="subscript"/>
        </w:rPr>
        <w:t>1</w:t>
      </w:r>
      <w:r>
        <w:t xml:space="preserve"> z-score in the MMAVIC cohort was -2.0, compared to -0.8 as detailed in this chapter). Eight patients in the cohort detailed in this chapter had an abnormal </w:t>
      </w:r>
      <w:r w:rsidR="00DF2511">
        <w:t>FEV</w:t>
      </w:r>
      <w:r w:rsidR="00DF2511">
        <w:rPr>
          <w:vertAlign w:val="subscript"/>
        </w:rPr>
        <w:t>1</w:t>
      </w:r>
      <w:r>
        <w:t xml:space="preserve">, whereas 14 patients in the MMAVIC cohort had an abnormal </w:t>
      </w:r>
      <w:r w:rsidR="00DF2511">
        <w:t>FEV</w:t>
      </w:r>
      <w:r w:rsidR="00DF2511">
        <w:rPr>
          <w:vertAlign w:val="subscript"/>
        </w:rPr>
        <w:t>1</w:t>
      </w:r>
      <w:r>
        <w:t xml:space="preserve">. Despite this, the effect of posture on MBW was similar to as described above. </w:t>
      </w:r>
    </w:p>
    <w:p w14:paraId="7CC3960C" w14:textId="77777777" w:rsidR="008553F0" w:rsidRDefault="008553F0" w:rsidP="006717E0"/>
    <w:p w14:paraId="766047DC" w14:textId="77777777" w:rsidR="008553F0" w:rsidRDefault="008553F0" w:rsidP="006717E0">
      <w:r w:rsidRPr="00B8465D">
        <w:t xml:space="preserve">There were large and statistically significant </w:t>
      </w:r>
      <w:r>
        <w:t>reductions</w:t>
      </w:r>
      <w:r w:rsidRPr="00B8465D">
        <w:t xml:space="preserve"> in FRC when changing from </w:t>
      </w:r>
      <w:r>
        <w:t xml:space="preserve">the </w:t>
      </w:r>
      <w:r w:rsidRPr="00B8465D">
        <w:t xml:space="preserve">sitting to supine posture </w:t>
      </w:r>
      <w:r>
        <w:t>of 19.4</w:t>
      </w:r>
      <w:r w:rsidRPr="00B8465D">
        <w:t xml:space="preserve">% </w:t>
      </w:r>
      <w:r>
        <w:t>(95% CI = 15.4, 23.6) (</w:t>
      </w:r>
      <w:r w:rsidRPr="00B8465D">
        <w:t xml:space="preserve">p&lt;0.001). There were small but statistically significant </w:t>
      </w:r>
      <w:r w:rsidRPr="00B8465D">
        <w:lastRenderedPageBreak/>
        <w:t xml:space="preserve">increases in LCI. LCI increased </w:t>
      </w:r>
      <w:r>
        <w:t xml:space="preserve">by 7.3% </w:t>
      </w:r>
      <w:r w:rsidRPr="00B8465D">
        <w:t xml:space="preserve">from </w:t>
      </w:r>
      <w:r>
        <w:t>10.1 to 10.9 (MD (95% CI) = 0.7</w:t>
      </w:r>
      <w:r w:rsidRPr="00797894">
        <w:t xml:space="preserve"> (0.</w:t>
      </w:r>
      <w:r>
        <w:t>3, 1.2</w:t>
      </w:r>
      <w:r w:rsidRPr="00797894">
        <w:t>)</w:t>
      </w:r>
      <w:r>
        <w:t xml:space="preserve">, p&lt;0.001). There were also large and statistically significant reductions in CEV. Mean CEV decreased by 13.6% (95% CI = 9.9, 17.4). As with the previous cohort, here there were also significant reductions in Vt and FDS of 10.1% and 15.1% respectively. </w:t>
      </w:r>
    </w:p>
    <w:p w14:paraId="66B1CCB7" w14:textId="77777777" w:rsidR="008553F0" w:rsidRDefault="008553F0" w:rsidP="006717E0"/>
    <w:p w14:paraId="4E0763D1" w14:textId="36E4EC9C" w:rsidR="008553F0" w:rsidRDefault="008553F0" w:rsidP="006717E0">
      <w:r>
        <w:t xml:space="preserve">Bland-Altman analysis demonstrated a similar bias of 0.7 when comparing sitting and supine LCI, but with wider limits of agreement (95% LoA = -1.6, 3.1 - </w:t>
      </w:r>
      <w:r>
        <w:fldChar w:fldCharType="begin"/>
      </w:r>
      <w:r>
        <w:instrText xml:space="preserve"> REF _Ref419465610 \h </w:instrText>
      </w:r>
      <w:r w:rsidR="007911F3">
        <w:instrText xml:space="preserve"> \* MERGEFORMAT </w:instrText>
      </w:r>
      <w:r>
        <w:fldChar w:fldCharType="separate"/>
      </w:r>
      <w:r w:rsidR="00140F11">
        <w:t xml:space="preserve">Figure </w:t>
      </w:r>
      <w:r w:rsidR="00140F11">
        <w:rPr>
          <w:noProof/>
        </w:rPr>
        <w:t>4</w:t>
      </w:r>
      <w:r w:rsidR="00140F11">
        <w:rPr>
          <w:noProof/>
        </w:rPr>
        <w:noBreakHyphen/>
        <w:t>4</w:t>
      </w:r>
      <w:r>
        <w:fldChar w:fldCharType="end"/>
      </w:r>
      <w:r>
        <w:t xml:space="preserve">b). However, when merging the MMAVIC cohort with the paediatric cohort previously described, the bias is smaller (0.6) and LoA are narrower (-1.4, 2.6, </w:t>
      </w:r>
      <w:r>
        <w:fldChar w:fldCharType="begin"/>
      </w:r>
      <w:r>
        <w:instrText xml:space="preserve"> REF _Ref419465610 \h </w:instrText>
      </w:r>
      <w:r w:rsidR="007911F3">
        <w:instrText xml:space="preserve"> \* MERGEFORMAT </w:instrText>
      </w:r>
      <w:r>
        <w:fldChar w:fldCharType="separate"/>
      </w:r>
      <w:r w:rsidR="00140F11">
        <w:t xml:space="preserve">Figure </w:t>
      </w:r>
      <w:r w:rsidR="00140F11">
        <w:rPr>
          <w:noProof/>
        </w:rPr>
        <w:t>4</w:t>
      </w:r>
      <w:r w:rsidR="00140F11">
        <w:rPr>
          <w:noProof/>
        </w:rPr>
        <w:noBreakHyphen/>
        <w:t>4</w:t>
      </w:r>
      <w:r>
        <w:fldChar w:fldCharType="end"/>
      </w:r>
      <w:r>
        <w:t xml:space="preserve">a). </w:t>
      </w:r>
      <w:r>
        <w:fldChar w:fldCharType="begin"/>
      </w:r>
      <w:r>
        <w:instrText xml:space="preserve"> REF _Ref419465610 \h </w:instrText>
      </w:r>
      <w:r w:rsidR="007911F3">
        <w:instrText xml:space="preserve"> \* MERGEFORMAT </w:instrText>
      </w:r>
      <w:r>
        <w:fldChar w:fldCharType="separate"/>
      </w:r>
      <w:r w:rsidR="00140F11">
        <w:t xml:space="preserve">Figure </w:t>
      </w:r>
      <w:r w:rsidR="00140F11">
        <w:rPr>
          <w:noProof/>
        </w:rPr>
        <w:t>4</w:t>
      </w:r>
      <w:r w:rsidR="00140F11">
        <w:rPr>
          <w:noProof/>
        </w:rPr>
        <w:noBreakHyphen/>
        <w:t>4</w:t>
      </w:r>
      <w:r>
        <w:fldChar w:fldCharType="end"/>
      </w:r>
      <w:r>
        <w:t xml:space="preserve">c shows the BA differences between sitting and supine for all patients in the three cohorts with abnormal </w:t>
      </w:r>
      <w:r w:rsidR="00DF2511">
        <w:t>FEV</w:t>
      </w:r>
      <w:r w:rsidR="00DF2511">
        <w:rPr>
          <w:vertAlign w:val="subscript"/>
        </w:rPr>
        <w:t>1</w:t>
      </w:r>
      <w:r>
        <w:t xml:space="preserve"> (z-score &lt;-1.64). In comparison to </w:t>
      </w:r>
      <w:r>
        <w:fldChar w:fldCharType="begin"/>
      </w:r>
      <w:r>
        <w:instrText xml:space="preserve"> REF _Ref419465610 \h </w:instrText>
      </w:r>
      <w:r w:rsidR="007911F3">
        <w:instrText xml:space="preserve"> \* MERGEFORMAT </w:instrText>
      </w:r>
      <w:r>
        <w:fldChar w:fldCharType="separate"/>
      </w:r>
      <w:r w:rsidR="00140F11">
        <w:t xml:space="preserve">Figure </w:t>
      </w:r>
      <w:r w:rsidR="00140F11">
        <w:rPr>
          <w:noProof/>
        </w:rPr>
        <w:t>4</w:t>
      </w:r>
      <w:r w:rsidR="00140F11">
        <w:rPr>
          <w:noProof/>
        </w:rPr>
        <w:noBreakHyphen/>
        <w:t>4</w:t>
      </w:r>
      <w:r>
        <w:fldChar w:fldCharType="end"/>
      </w:r>
      <w:r>
        <w:t xml:space="preserve">d, which shows patients from the three cohorts with normal </w:t>
      </w:r>
      <w:r w:rsidR="00DF2511">
        <w:t>FEV</w:t>
      </w:r>
      <w:r w:rsidR="00DF2511">
        <w:rPr>
          <w:vertAlign w:val="subscript"/>
        </w:rPr>
        <w:t>1</w:t>
      </w:r>
      <w:r>
        <w:t xml:space="preserve">, patients with abnormal </w:t>
      </w:r>
      <w:r w:rsidR="00DF2511">
        <w:t>FEV</w:t>
      </w:r>
      <w:r w:rsidR="00DF2511">
        <w:rPr>
          <w:vertAlign w:val="subscript"/>
        </w:rPr>
        <w:t>1</w:t>
      </w:r>
      <w:r>
        <w:t xml:space="preserve"> have a higher bias and wider LoA.</w:t>
      </w:r>
    </w:p>
    <w:p w14:paraId="31B16515" w14:textId="77777777" w:rsidR="008553F0" w:rsidRDefault="008553F0" w:rsidP="006717E0"/>
    <w:p w14:paraId="74BB6505" w14:textId="77777777" w:rsidR="008553F0" w:rsidRDefault="008553F0" w:rsidP="00F80F14">
      <w:pPr>
        <w:jc w:val="center"/>
      </w:pPr>
      <w:r>
        <w:rPr>
          <w:noProof/>
          <w:lang w:val="en-US"/>
        </w:rPr>
        <w:drawing>
          <wp:inline distT="0" distB="0" distL="0" distR="0" wp14:anchorId="41BE3D9B" wp14:editId="5FEE179E">
            <wp:extent cx="6073048" cy="3188349"/>
            <wp:effectExtent l="0" t="0" r="0" b="1206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AVIC_posture.tiff"/>
                    <pic:cNvPicPr/>
                  </pic:nvPicPr>
                  <pic:blipFill>
                    <a:blip r:embed="rId117">
                      <a:extLst>
                        <a:ext uri="{28A0092B-C50C-407E-A947-70E740481C1C}">
                          <a14:useLocalDpi xmlns:a14="http://schemas.microsoft.com/office/drawing/2010/main" val="0"/>
                        </a:ext>
                      </a:extLst>
                    </a:blip>
                    <a:stretch>
                      <a:fillRect/>
                    </a:stretch>
                  </pic:blipFill>
                  <pic:spPr>
                    <a:xfrm>
                      <a:off x="0" y="0"/>
                      <a:ext cx="6085160" cy="3194708"/>
                    </a:xfrm>
                    <a:prstGeom prst="rect">
                      <a:avLst/>
                    </a:prstGeom>
                  </pic:spPr>
                </pic:pic>
              </a:graphicData>
            </a:graphic>
          </wp:inline>
        </w:drawing>
      </w:r>
    </w:p>
    <w:p w14:paraId="38170388" w14:textId="221F7480" w:rsidR="00BF5FDF" w:rsidRDefault="008553F0" w:rsidP="006717E0">
      <w:pPr>
        <w:pStyle w:val="Caption"/>
      </w:pPr>
      <w:bookmarkStart w:id="345" w:name="_Ref419465610"/>
      <w:bookmarkStart w:id="346" w:name="_Toc27383066"/>
      <w:r>
        <w:t xml:space="preserve">Figure </w:t>
      </w:r>
      <w:fldSimple w:instr=" STYLEREF 1 \s ">
        <w:r w:rsidR="00824FFE">
          <w:rPr>
            <w:noProof/>
          </w:rPr>
          <w:t>4</w:t>
        </w:r>
      </w:fldSimple>
      <w:r w:rsidR="00824FFE">
        <w:noBreakHyphen/>
      </w:r>
      <w:fldSimple w:instr=" SEQ Figure \* ARABIC \s 1 ">
        <w:r w:rsidR="00824FFE">
          <w:rPr>
            <w:noProof/>
          </w:rPr>
          <w:t>4</w:t>
        </w:r>
      </w:fldSimple>
      <w:bookmarkEnd w:id="345"/>
      <w:r>
        <w:t>: Bland-Altman plots of supine-sitting LCI in different cohorts of CF patients.</w:t>
      </w:r>
      <w:bookmarkEnd w:id="346"/>
      <w:r>
        <w:t xml:space="preserve"> </w:t>
      </w:r>
    </w:p>
    <w:p w14:paraId="541F6D0C" w14:textId="21CF0C47" w:rsidR="008553F0" w:rsidRDefault="008553F0" w:rsidP="006717E0">
      <w:pPr>
        <w:pStyle w:val="Subtitle"/>
      </w:pPr>
      <w:r>
        <w:t>Plot a</w:t>
      </w:r>
      <w:r w:rsidR="00304A70">
        <w:t>)</w:t>
      </w:r>
      <w:r>
        <w:t xml:space="preserve"> combines all the patients from all three cohorts (SCH, RHSC and MMAVIC). Plot b shows the MMAVIC cohort only. Plot c shows patients from all three cohorts who have abnormal </w:t>
      </w:r>
      <w:r w:rsidR="00DF2511">
        <w:t>FEV</w:t>
      </w:r>
      <w:r w:rsidR="00DF2511">
        <w:rPr>
          <w:vertAlign w:val="subscript"/>
        </w:rPr>
        <w:t>1</w:t>
      </w:r>
      <w:r>
        <w:t xml:space="preserve"> values. Plot d shows patients from all three cohorts who have normal </w:t>
      </w:r>
      <w:r w:rsidR="00DF2511">
        <w:t>FEV</w:t>
      </w:r>
      <w:r w:rsidR="00DF2511">
        <w:rPr>
          <w:vertAlign w:val="subscript"/>
        </w:rPr>
        <w:t>1</w:t>
      </w:r>
      <w:r>
        <w:t xml:space="preserve"> values. The dotted line represents the bias demonstrating a bias towards a raised supine LCI compared to sitting in all plots. The dashed lines represent the 95% limits of agreement.</w:t>
      </w:r>
    </w:p>
    <w:p w14:paraId="3021CE56" w14:textId="77777777" w:rsidR="008553F0" w:rsidRPr="00922C6D" w:rsidRDefault="008553F0" w:rsidP="006717E0"/>
    <w:p w14:paraId="3A161D83" w14:textId="77777777" w:rsidR="00BF5FDF" w:rsidRDefault="00BF5FDF" w:rsidP="006717E0">
      <w:pPr>
        <w:rPr>
          <w:rFonts w:asciiTheme="majorHAnsi" w:eastAsiaTheme="majorEastAsia" w:hAnsiTheme="majorHAnsi" w:cstheme="majorBidi"/>
          <w:color w:val="000000" w:themeColor="text1"/>
        </w:rPr>
      </w:pPr>
      <w:r>
        <w:br w:type="page"/>
      </w:r>
    </w:p>
    <w:p w14:paraId="1BF591BC" w14:textId="140F01C9" w:rsidR="008553F0" w:rsidRDefault="008553F0" w:rsidP="006717E0">
      <w:pPr>
        <w:pStyle w:val="Heading3"/>
      </w:pPr>
      <w:bookmarkStart w:id="347" w:name="_Toc27382907"/>
      <w:r>
        <w:lastRenderedPageBreak/>
        <w:t>Discussion</w:t>
      </w:r>
      <w:bookmarkEnd w:id="347"/>
    </w:p>
    <w:p w14:paraId="36E4A0A1" w14:textId="77777777" w:rsidR="008553F0" w:rsidRPr="002C3C0B" w:rsidRDefault="008553F0" w:rsidP="006717E0"/>
    <w:p w14:paraId="7BF31754" w14:textId="77777777" w:rsidR="008553F0" w:rsidRPr="00B8465D" w:rsidRDefault="008553F0" w:rsidP="006717E0">
      <w:r>
        <w:t xml:space="preserve">These results demonstrate that subjects with CF and predominantly mild lung disease increase LCI when changing posture from sitting to supine, with an associated significant reduction in FRC. This study adds to previously reported data by investigating possible causes for the increase seen in LCI including the effects of dead-space and the change in different lung volumes due to posture [5]. </w:t>
      </w:r>
      <w:r w:rsidRPr="00B8465D">
        <w:t>When assessing lung volumes measured during MBW</w:t>
      </w:r>
      <w:r>
        <w:t>, in addition to a</w:t>
      </w:r>
      <w:r w:rsidRPr="00B8465D">
        <w:t xml:space="preserve"> reduction in FRC</w:t>
      </w:r>
      <w:r>
        <w:t>,</w:t>
      </w:r>
      <w:r w:rsidRPr="00B8465D">
        <w:t xml:space="preserve"> we </w:t>
      </w:r>
      <w:r>
        <w:t xml:space="preserve">also </w:t>
      </w:r>
      <w:r w:rsidRPr="00B8465D">
        <w:t>demonstrate in CF subjects</w:t>
      </w:r>
      <w:r>
        <w:t xml:space="preserve"> that</w:t>
      </w:r>
      <w:r w:rsidRPr="00B8465D">
        <w:t xml:space="preserve"> adopting the supine posture resulted in a decrease in Vt and FDS. </w:t>
      </w:r>
      <w:r>
        <w:t>A</w:t>
      </w:r>
      <w:r w:rsidRPr="00B8465D">
        <w:t xml:space="preserve">ll subjects </w:t>
      </w:r>
      <w:r>
        <w:t xml:space="preserve">had </w:t>
      </w:r>
      <w:r w:rsidRPr="00B8465D">
        <w:t>a significant increase in the ratio of Vt/FRC</w:t>
      </w:r>
      <w:r>
        <w:t xml:space="preserve"> and decrease in CEV</w:t>
      </w:r>
      <w:r w:rsidRPr="00B8465D">
        <w:t>.</w:t>
      </w:r>
    </w:p>
    <w:p w14:paraId="37D2DF5D" w14:textId="77777777" w:rsidR="008553F0" w:rsidRPr="00B8465D" w:rsidRDefault="008553F0" w:rsidP="006717E0"/>
    <w:p w14:paraId="2FCFB15A" w14:textId="73C5214D" w:rsidR="008553F0" w:rsidRPr="00B8465D" w:rsidRDefault="008553F0" w:rsidP="006717E0">
      <w:r w:rsidRPr="00B8465D">
        <w:t xml:space="preserve">The increase in LCI </w:t>
      </w:r>
      <w:r>
        <w:t xml:space="preserve">with change in position </w:t>
      </w:r>
      <w:r w:rsidRPr="00B8465D">
        <w:t xml:space="preserve">suggests </w:t>
      </w:r>
      <w:r>
        <w:t xml:space="preserve">this change of posture </w:t>
      </w:r>
      <w:r w:rsidRPr="00B8465D">
        <w:t>increase</w:t>
      </w:r>
      <w:r>
        <w:t>s</w:t>
      </w:r>
      <w:r w:rsidRPr="00B8465D">
        <w:t xml:space="preserve"> ventilation heterogeneity in </w:t>
      </w:r>
      <w:r>
        <w:t xml:space="preserve">both </w:t>
      </w:r>
      <w:r w:rsidRPr="00B8465D">
        <w:t xml:space="preserve">CF and HC. The relative (%) change however did not correlate with other measured </w:t>
      </w:r>
      <w:r>
        <w:t xml:space="preserve">baseline </w:t>
      </w:r>
      <w:r w:rsidRPr="00B8465D">
        <w:t>parameters, including other markers of disease severity</w:t>
      </w:r>
      <w:r>
        <w:t>.</w:t>
      </w:r>
      <w:r w:rsidRPr="00B8465D">
        <w:t xml:space="preserve"> </w:t>
      </w:r>
      <w:r>
        <w:t xml:space="preserve">There were inconsistent changes in </w:t>
      </w:r>
      <w:r w:rsidR="005E6BBB">
        <w:t>S</w:t>
      </w:r>
      <w:r w:rsidR="005E6BBB">
        <w:rPr>
          <w:vertAlign w:val="subscript"/>
        </w:rPr>
        <w:t>cond</w:t>
      </w:r>
      <w:r>
        <w:rPr>
          <w:rFonts w:ascii="Times" w:hAnsi="Times"/>
          <w:sz w:val="20"/>
          <w:szCs w:val="20"/>
        </w:rPr>
        <w:t xml:space="preserve"> </w:t>
      </w:r>
      <w:r>
        <w:t xml:space="preserve">and </w:t>
      </w:r>
      <w:r w:rsidR="005E6BBB">
        <w:t>S</w:t>
      </w:r>
      <w:r w:rsidR="005E6BBB">
        <w:rPr>
          <w:vertAlign w:val="subscript"/>
        </w:rPr>
        <w:t>acin</w:t>
      </w:r>
      <w:r>
        <w:t xml:space="preserve"> when adopting the supine posture, we are therefore unable to determine whether the increasing heterogeneity was specifically related to changes in conductive or acinar airway heterogeneity.</w:t>
      </w:r>
    </w:p>
    <w:p w14:paraId="4DD396DF" w14:textId="77777777" w:rsidR="008553F0" w:rsidRDefault="008553F0" w:rsidP="006717E0"/>
    <w:p w14:paraId="494FC64C" w14:textId="3233352B" w:rsidR="008553F0" w:rsidRPr="00295FAE" w:rsidRDefault="008553F0" w:rsidP="006717E0">
      <w:pPr>
        <w:rPr>
          <w:sz w:val="32"/>
          <w:szCs w:val="32"/>
        </w:rPr>
      </w:pPr>
      <w:r w:rsidRPr="00B8465D">
        <w:t>To assess whether increase</w:t>
      </w:r>
      <w:r>
        <w:t>d</w:t>
      </w:r>
      <w:r w:rsidRPr="00B8465D">
        <w:t xml:space="preserve"> </w:t>
      </w:r>
      <w:r>
        <w:t xml:space="preserve">LCI </w:t>
      </w:r>
      <w:r w:rsidRPr="00B8465D">
        <w:t xml:space="preserve">was due to increasing ventilation heterogeneity and not due to </w:t>
      </w:r>
      <w:r>
        <w:t>changes in</w:t>
      </w:r>
      <w:r w:rsidRPr="00B8465D">
        <w:t xml:space="preserve"> physiological dead-space, the method of Haidopoulou </w:t>
      </w:r>
      <w:r w:rsidRPr="0010510B">
        <w:fldChar w:fldCharType="begin">
          <w:fldData xml:space="preserve">PEVuZE5vdGU+PENpdGU+PEF1dGhvcj5IYWlkb3BvdWxvdTwvQXV0aG9yPjxZZWFyPjIwMTI8L1ll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</w:fldData>
        </w:fldChar>
      </w:r>
      <w:r w:rsidR="00B86FC1">
        <w:instrText xml:space="preserve"> ADDIN EN.CITE </w:instrText>
      </w:r>
      <w:r w:rsidR="00B86FC1">
        <w:fldChar w:fldCharType="begin">
          <w:fldData xml:space="preserve">PEVuZE5vdGU+PENpdGU+PEF1dGhvcj5IYWlkb3BvdWxvdTwvQXV0aG9yPjxZZWFyPjIwMTI8L1ll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</w:fldData>
        </w:fldChar>
      </w:r>
      <w:r w:rsidR="00B86FC1">
        <w:instrText xml:space="preserve"> ADDIN EN.CITE.DATA </w:instrText>
      </w:r>
      <w:r w:rsidR="00B86FC1">
        <w:fldChar w:fldCharType="end"/>
      </w:r>
      <w:r w:rsidRPr="0010510B">
        <w:fldChar w:fldCharType="separate"/>
      </w:r>
      <w:r w:rsidR="00B86FC1">
        <w:rPr>
          <w:noProof/>
        </w:rPr>
        <w:t>[296]</w:t>
      </w:r>
      <w:r w:rsidRPr="0010510B">
        <w:fldChar w:fldCharType="end"/>
      </w:r>
      <w:r w:rsidRPr="00B8465D">
        <w:t xml:space="preserve"> was used to calculate the ‘alveolar’ LCI (LCI</w:t>
      </w:r>
      <w:r w:rsidRPr="00B8465D">
        <w:rPr>
          <w:vertAlign w:val="subscript"/>
        </w:rPr>
        <w:t>alv</w:t>
      </w:r>
      <w:r w:rsidRPr="00B8465D">
        <w:t>). This involves subtracting the Fowler dead-space from the lung volume components and reduces LCI. The observation that LCI</w:t>
      </w:r>
      <w:r w:rsidRPr="00B8465D">
        <w:rPr>
          <w:vertAlign w:val="subscript"/>
        </w:rPr>
        <w:t>alv</w:t>
      </w:r>
      <w:r w:rsidRPr="00B8465D">
        <w:t xml:space="preserve"> has a greater increase than LCI from sitting to supine confirms that increased supine LCI is not simply a mathematical </w:t>
      </w:r>
      <w:r>
        <w:t>consequence of reducing FRC</w:t>
      </w:r>
      <w:r w:rsidRPr="00B8465D">
        <w:t>. Correcting for the dead-space also changed the relationship between the outcomes, such that the % change in LCI</w:t>
      </w:r>
      <w:r w:rsidRPr="00B8465D">
        <w:rPr>
          <w:vertAlign w:val="subscript"/>
        </w:rPr>
        <w:t>alv</w:t>
      </w:r>
      <w:r w:rsidRPr="00B8465D">
        <w:t xml:space="preserve"> became significantly correlated with the mean Vt</w:t>
      </w:r>
      <w:r w:rsidRPr="00B8465D">
        <w:rPr>
          <w:vertAlign w:val="subscript"/>
        </w:rPr>
        <w:t>alv</w:t>
      </w:r>
      <w:r w:rsidRPr="00B8465D">
        <w:t>, FRC</w:t>
      </w:r>
      <w:r w:rsidRPr="00B8465D">
        <w:rPr>
          <w:vertAlign w:val="subscript"/>
        </w:rPr>
        <w:t>alv</w:t>
      </w:r>
      <w:r w:rsidRPr="00B8465D">
        <w:t xml:space="preserve"> and therefore the Vt</w:t>
      </w:r>
      <w:r w:rsidRPr="00B8465D">
        <w:rPr>
          <w:vertAlign w:val="subscript"/>
        </w:rPr>
        <w:t>alv</w:t>
      </w:r>
      <w:r w:rsidRPr="00B8465D">
        <w:t>/FRC</w:t>
      </w:r>
      <w:r w:rsidRPr="00B8465D">
        <w:rPr>
          <w:vertAlign w:val="subscript"/>
        </w:rPr>
        <w:t>alv</w:t>
      </w:r>
      <w:r w:rsidRPr="00B8465D">
        <w:t xml:space="preserve"> ratio. </w:t>
      </w:r>
      <w:r>
        <w:t xml:space="preserve">The correlation between the % change in </w:t>
      </w:r>
      <w:r w:rsidRPr="00B8465D">
        <w:t>Vt</w:t>
      </w:r>
      <w:r w:rsidRPr="00B8465D">
        <w:rPr>
          <w:vertAlign w:val="subscript"/>
        </w:rPr>
        <w:t>alv</w:t>
      </w:r>
      <w:r w:rsidRPr="00B8465D">
        <w:t>/FRC</w:t>
      </w:r>
      <w:r w:rsidRPr="00B8465D">
        <w:rPr>
          <w:vertAlign w:val="subscript"/>
        </w:rPr>
        <w:t>alv</w:t>
      </w:r>
      <w:r>
        <w:t xml:space="preserve"> and LCI</w:t>
      </w:r>
      <w:r w:rsidRPr="00E05775">
        <w:rPr>
          <w:vertAlign w:val="subscript"/>
        </w:rPr>
        <w:t>alv</w:t>
      </w:r>
      <w:r>
        <w:t xml:space="preserve"> was stronger in HC than CF suggesting that the change in lung volumes, from sitting to supine, is a more important factor in the change in LCI in subjects without airways disease. In patients with CF, even in those with mild disease, there is a less predictable effect of posture on the distribution of ventilation.</w:t>
      </w:r>
    </w:p>
    <w:p w14:paraId="147730EC" w14:textId="77777777" w:rsidR="008553F0" w:rsidRDefault="008553F0" w:rsidP="006717E0"/>
    <w:p w14:paraId="3B9C8302" w14:textId="77777777" w:rsidR="008553F0" w:rsidRDefault="008553F0" w:rsidP="006717E0">
      <w:r>
        <w:t xml:space="preserve">Consistent with this, CF subjects also had a poorer agreement between LCI values measured sitting and supine than HC, again suggesting that CF lungs have a more unpredictable gas mixing response to the supine posture than HC. </w:t>
      </w:r>
    </w:p>
    <w:p w14:paraId="7E5AC32F" w14:textId="77777777" w:rsidR="008553F0" w:rsidRPr="009723C0" w:rsidRDefault="008553F0" w:rsidP="006717E0"/>
    <w:p w14:paraId="264D0474" w14:textId="77777777" w:rsidR="00F80F14" w:rsidRDefault="00F80F14">
      <w:pPr>
        <w:spacing w:line="240" w:lineRule="auto"/>
        <w:ind w:right="0"/>
        <w:jc w:val="left"/>
        <w:rPr>
          <w:rFonts w:asciiTheme="majorHAnsi" w:eastAsiaTheme="majorEastAsia" w:hAnsiTheme="majorHAnsi" w:cstheme="majorBidi"/>
          <w:b/>
          <w:bCs/>
          <w:i/>
          <w:iCs/>
          <w:color w:val="000000" w:themeColor="text1"/>
        </w:rPr>
      </w:pPr>
      <w:r>
        <w:br w:type="page"/>
      </w:r>
    </w:p>
    <w:p w14:paraId="7AFECBA5" w14:textId="4C0CE8D5" w:rsidR="008553F0" w:rsidRPr="002C3C0B" w:rsidRDefault="008553F0" w:rsidP="006717E0">
      <w:pPr>
        <w:pStyle w:val="Heading4"/>
      </w:pPr>
      <w:r w:rsidRPr="002C3C0B">
        <w:lastRenderedPageBreak/>
        <w:t>Relevance</w:t>
      </w:r>
    </w:p>
    <w:p w14:paraId="1BD77699" w14:textId="77777777" w:rsidR="008553F0" w:rsidRPr="002C3C0B" w:rsidRDefault="008553F0" w:rsidP="006717E0"/>
    <w:p w14:paraId="33ED9696" w14:textId="2BC51CFB" w:rsidR="008553F0" w:rsidRDefault="008553F0" w:rsidP="006717E0">
      <w:r w:rsidRPr="00B8465D">
        <w:t xml:space="preserve">Imaging studies </w:t>
      </w:r>
      <w:r>
        <w:t xml:space="preserve">performed supine, such as MRI </w:t>
      </w:r>
      <w:r w:rsidRPr="00406804">
        <w:fldChar w:fldCharType="begin">
          <w:fldData xml:space="preserve">PEVuZE5vdGU+PENpdGU+PEF1dGhvcj5TdGFobDwvQXV0aG9yPjxZZWFyPjIwMTc8L1llYXI+PFJl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xhYmJyLTE+QW1l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</w:fldData>
        </w:fldChar>
      </w:r>
      <w:r w:rsidR="00B86FC1">
        <w:instrText xml:space="preserve"> ADDIN EN.CITE </w:instrText>
      </w:r>
      <w:r w:rsidR="00B86FC1">
        <w:fldChar w:fldCharType="begin">
          <w:fldData xml:space="preserve">PEVuZE5vdGU+PENpdGU+PEF1dGhvcj5TdGFobDwvQXV0aG9yPjxZZWFyPjIwMTc8L1llYXI+PFJl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xhYmJyLTE+QW1l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</w:fldData>
        </w:fldChar>
      </w:r>
      <w:r w:rsidR="00B86FC1">
        <w:instrText xml:space="preserve"> ADDIN EN.CITE.DATA </w:instrText>
      </w:r>
      <w:r w:rsidR="00B86FC1">
        <w:fldChar w:fldCharType="end"/>
      </w:r>
      <w:r w:rsidRPr="00406804">
        <w:fldChar w:fldCharType="separate"/>
      </w:r>
      <w:r w:rsidR="00B86FC1">
        <w:rPr>
          <w:noProof/>
        </w:rPr>
        <w:t>[105, 193, 298, 299]</w:t>
      </w:r>
      <w:r w:rsidRPr="00406804">
        <w:fldChar w:fldCharType="end"/>
      </w:r>
      <w:r>
        <w:t xml:space="preserve"> and CT </w:t>
      </w:r>
      <w:r w:rsidRPr="00406804">
        <w:fldChar w:fldCharType="begin"/>
      </w:r>
      <w:r w:rsidR="00B86FC1">
        <w:instrText xml:space="preserve"> ADDIN EN.CITE &lt;EndNote&gt;&lt;Cite&gt;&lt;Author&gt;Ramsey&lt;/Author&gt;&lt;Year&gt;2015&lt;/Year&gt;&lt;RecNum&gt;1775&lt;/RecNum&gt;&lt;DisplayText&gt;[300]&lt;/DisplayText&gt;&lt;record&gt;&lt;rec-number&gt;1775&lt;/rec-number&gt;&lt;foreign-keys&gt;&lt;key app="EN" db-id="pr5wspr9dw2dxne92x4v99s69xa59dv092es" timestamp="1480430777"&gt;1775&lt;/key&gt;&lt;/foreign-keys&gt;&lt;ref-type name="Journal Article"&gt;17&lt;/ref-type&gt;&lt;contributors&gt;&lt;authors&gt;&lt;author&gt;Ramsey, Kathryn A.&lt;/author&gt;&lt;author&gt;Rosenow, Tim&lt;/author&gt;&lt;author&gt;Turkovic, Lidija&lt;/author&gt;&lt;author&gt;Skoric, Billy&lt;/author&gt;&lt;author&gt;Banton, Georgia&lt;/author&gt;&lt;author&gt;Adams, Anne-Marie&lt;/author&gt;&lt;author&gt;Simpson, Shannon J.&lt;/author&gt;&lt;author&gt;Murray, Conor&lt;/author&gt;&lt;author&gt;Ranganathan, Sarath C.&lt;/author&gt;&lt;author&gt;Stick, Stephen M.&lt;/author&gt;&lt;author&gt;Hall, Graham L.&lt;/author&gt;&lt;/authors&gt;&lt;/contributors&gt;&lt;titles&gt;&lt;title&gt;Lung Clearance Index and Structural Lung Disease on Computed Tomography in Early Cystic Fibrosis&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60-67&lt;/pages&gt;&lt;volume&gt;193&lt;/volume&gt;&lt;number&gt;1&lt;/number&gt;&lt;dates&gt;&lt;year&gt;2015&lt;/year&gt;&lt;pub-dates&gt;&lt;date&gt;2016/01/01&lt;/date&gt;&lt;/pub-dates&gt;&lt;/dates&gt;&lt;publisher&gt;American Thoracic Society - AJRCCM&lt;/publisher&gt;&lt;isbn&gt;1073-449X&lt;/isbn&gt;&lt;urls&gt;&lt;related-urls&gt;&lt;url&gt;http://dx.doi.org/10.1164/rccm.201507-1409OC&lt;/url&gt;&lt;/related-urls&gt;&lt;/urls&gt;&lt;electronic-resource-num&gt;10.1164/rccm.201507-1409OC&lt;/electronic-resource-num&gt;&lt;access-date&gt;2016/11/29&lt;/access-date&gt;&lt;/record&gt;&lt;/Cite&gt;&lt;/EndNote&gt;</w:instrText>
      </w:r>
      <w:r w:rsidRPr="00406804">
        <w:fldChar w:fldCharType="separate"/>
      </w:r>
      <w:r w:rsidR="00B86FC1">
        <w:rPr>
          <w:noProof/>
        </w:rPr>
        <w:t>[300]</w:t>
      </w:r>
      <w:r w:rsidRPr="00406804">
        <w:fldChar w:fldCharType="end"/>
      </w:r>
      <w:r>
        <w:t xml:space="preserve"> </w:t>
      </w:r>
      <w:r w:rsidRPr="00B8465D">
        <w:t>are increasingly used to</w:t>
      </w:r>
      <w:r>
        <w:t xml:space="preserve"> assess the earliest changes in the CF lung. Imaging may reveal underlying postural changes in ventilation that need to be isolated from disease specific ventilation heterogeneity. MBW performed while seated is also being used to provide regional insight to the structural and physiological changes measured in MBW</w:t>
      </w:r>
      <w:r w:rsidRPr="00B8465D">
        <w:t xml:space="preserve"> </w:t>
      </w:r>
      <w:r w:rsidRPr="00406804">
        <w:fldChar w:fldCharType="begin">
          <w:fldData xml:space="preserve">PEVuZE5vdGU+PENpdGU+PEF1dGhvcj5Ib3JzbGV5PC9BdXRob3I+PFllYXI+MjAxNTwvWWVhcj48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</w:fldData>
        </w:fldChar>
      </w:r>
      <w:r w:rsidR="00B86FC1">
        <w:instrText xml:space="preserve"> ADDIN EN.CITE </w:instrText>
      </w:r>
      <w:r w:rsidR="00B86FC1">
        <w:fldChar w:fldCharType="begin">
          <w:fldData xml:space="preserve">PEVuZE5vdGU+PENpdGU+PEF1dGhvcj5Ib3JzbGV5PC9BdXRob3I+PFllYXI+MjAxNTwvWWVhcj48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</w:fldData>
        </w:fldChar>
      </w:r>
      <w:r w:rsidR="00B86FC1">
        <w:instrText xml:space="preserve"> ADDIN EN.CITE.DATA </w:instrText>
      </w:r>
      <w:r w:rsidR="00B86FC1">
        <w:fldChar w:fldCharType="end"/>
      </w:r>
      <w:r w:rsidRPr="00406804">
        <w:fldChar w:fldCharType="separate"/>
      </w:r>
      <w:r w:rsidR="00B86FC1">
        <w:rPr>
          <w:noProof/>
        </w:rPr>
        <w:t>[96]</w:t>
      </w:r>
      <w:r w:rsidRPr="00406804">
        <w:fldChar w:fldCharType="end"/>
      </w:r>
      <w:r w:rsidRPr="00B8465D">
        <w:t xml:space="preserve">. </w:t>
      </w:r>
      <w:r>
        <w:t xml:space="preserve">In addition, longitudinal studies in young children with CF often compare measurements performed in infancy while supine, with repeated measurements performed seated in later childhood. Age related change in posture when measuring LCI should also be taken into consideration when interpreting longitudinal studies. </w:t>
      </w:r>
      <w:r w:rsidRPr="00B8465D">
        <w:t xml:space="preserve">The results </w:t>
      </w:r>
      <w:r>
        <w:t>here</w:t>
      </w:r>
      <w:r w:rsidRPr="00B8465D">
        <w:t xml:space="preserve"> suggest</w:t>
      </w:r>
      <w:r w:rsidR="00E96416">
        <w:t>:</w:t>
      </w:r>
      <w:r>
        <w:t xml:space="preserve"> (i) </w:t>
      </w:r>
      <w:r w:rsidRPr="00B8465D">
        <w:t xml:space="preserve">that the supine posture changes LCI, </w:t>
      </w:r>
      <w:r>
        <w:t xml:space="preserve">(ii) </w:t>
      </w:r>
      <w:r w:rsidRPr="00B8465D">
        <w:t xml:space="preserve">that the amount it changes </w:t>
      </w:r>
      <w:r>
        <w:t xml:space="preserve">by </w:t>
      </w:r>
      <w:r w:rsidRPr="00B8465D">
        <w:t xml:space="preserve">is not predictable in an individual and </w:t>
      </w:r>
      <w:r>
        <w:t xml:space="preserve">(iii) </w:t>
      </w:r>
      <w:r w:rsidRPr="00B8465D">
        <w:t>that there is likely a true increase in ventilation heterogeneity</w:t>
      </w:r>
      <w:r>
        <w:t xml:space="preserve"> </w:t>
      </w:r>
      <w:r>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instrText xml:space="preserve"> ADDIN EN.CITE </w:instrText>
      </w:r>
      <w:r w:rsidR="00B86FC1">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instrText xml:space="preserve"> ADDIN EN.CITE.DATA </w:instrText>
      </w:r>
      <w:r w:rsidR="00B86FC1">
        <w:fldChar w:fldCharType="end"/>
      </w:r>
      <w:r>
        <w:fldChar w:fldCharType="separate"/>
      </w:r>
      <w:r w:rsidR="00B86FC1">
        <w:rPr>
          <w:noProof/>
        </w:rPr>
        <w:t>[262]</w:t>
      </w:r>
      <w:r>
        <w:fldChar w:fldCharType="end"/>
      </w:r>
      <w:r w:rsidRPr="00B8465D">
        <w:t>. Due to the inherent nature of</w:t>
      </w:r>
      <w:r>
        <w:t xml:space="preserve"> how </w:t>
      </w:r>
      <w:r w:rsidRPr="00B8465D">
        <w:t>LCI</w:t>
      </w:r>
      <w:r>
        <w:t xml:space="preserve"> is calculated,</w:t>
      </w:r>
      <w:r w:rsidRPr="00B8465D">
        <w:t xml:space="preserve"> a change in FRC and Vt/FRC will lead to a change in LCI</w:t>
      </w:r>
      <w:r>
        <w:t xml:space="preserve"> </w:t>
      </w:r>
      <w:r w:rsidRPr="00406804">
        <w:fldChar w:fldCharType="begin"/>
      </w:r>
      <w:r w:rsidR="00B86FC1">
        <w:instrText xml:space="preserve"> ADDIN EN.CITE &lt;EndNote&gt;&lt;Cite&gt;&lt;Author&gt;Yammine&lt;/Author&gt;&lt;Year&gt;2014&lt;/Year&gt;&lt;RecNum&gt;1182&lt;/RecNum&gt;&lt;DisplayText&gt;[256]&lt;/DisplayText&gt;&lt;record&gt;&lt;rec-number&gt;1182&lt;/rec-number&gt;&lt;foreign-keys&gt;&lt;key app="EN" db-id="pr5wspr9dw2dxne92x4v99s69xa59dv092es" timestamp="1416500239"&gt;1182&lt;/key&gt;&lt;/foreign-keys&gt;&lt;ref-type name="Journal Article"&gt;17&lt;/ref-type&gt;&lt;contributors&gt;&lt;authors&gt;&lt;author&gt;Yammine, Sophie&lt;/author&gt;&lt;author&gt;Singer, Florian&lt;/author&gt;&lt;author&gt;Gustafsson, Per&lt;/author&gt;&lt;author&gt;Latzin, Philipp&lt;/author&gt;&lt;/authors&gt;&lt;/contributors&gt;&lt;titles&gt;&lt;title&gt;Impact of different breathing protocols on multiple-breath washout outcomes in children&lt;/title&gt;&lt;secondary-title&gt;Journal of Cystic Fibrosis&lt;/secondary-title&gt;&lt;/titles&gt;&lt;periodical&gt;&lt;full-title&gt;Journal of Cystic Fibrosis&lt;/full-title&gt;&lt;/periodical&gt;&lt;pages&gt;190-197&lt;/pages&gt;&lt;volume&gt;13&lt;/volume&gt;&lt;number&gt;2&lt;/number&gt;&lt;keywords&gt;&lt;keyword&gt;Children&lt;/keyword&gt;&lt;keyword&gt;Cystic fibrosis&lt;/keyword&gt;&lt;keyword&gt;Respiratory function test&lt;/keyword&gt;&lt;keyword&gt;Lung physiology&lt;/keyword&gt;&lt;keyword&gt;Clinical use&lt;/keyword&gt;&lt;/keywords&gt;&lt;dates&gt;&lt;year&gt;2014&lt;/year&gt;&lt;pub-dates&gt;&lt;date&gt;3//&lt;/date&gt;&lt;/pub-dates&gt;&lt;/dates&gt;&lt;isbn&gt;1569-1993&lt;/isbn&gt;&lt;urls&gt;&lt;related-urls&gt;&lt;url&gt;http://www.sciencedirect.com/science/article/pii/S1569199313001471&lt;/url&gt;&lt;url&gt;http://ac.els-cdn.com/S1569199313001471/1-s2.0-S1569199313001471-main.pdf?_tid=b9b71412-70d0-11e4-a7d7-00000aab0f6c&amp;amp;acdnat=1416500429_83b2563c876e879eadce79120bc2088f&lt;/url&gt;&lt;/related-urls&gt;&lt;/urls&gt;&lt;electronic-resource-num&gt;http://dx.doi.org/10.1016/j.jcf.2013.08.010&lt;/electronic-resource-num&gt;&lt;/record&gt;&lt;/Cite&gt;&lt;/EndNote&gt;</w:instrText>
      </w:r>
      <w:r w:rsidRPr="00406804">
        <w:fldChar w:fldCharType="separate"/>
      </w:r>
      <w:r w:rsidR="00B86FC1">
        <w:rPr>
          <w:noProof/>
        </w:rPr>
        <w:t>[256]</w:t>
      </w:r>
      <w:r w:rsidRPr="00406804">
        <w:fldChar w:fldCharType="end"/>
      </w:r>
      <w:r>
        <w:t>. O</w:t>
      </w:r>
      <w:r w:rsidRPr="00B8465D">
        <w:t>ur results</w:t>
      </w:r>
      <w:r>
        <w:t xml:space="preserve"> </w:t>
      </w:r>
      <w:r w:rsidRPr="00B8465D">
        <w:t xml:space="preserve">suggest that the increase in LCI </w:t>
      </w:r>
      <w:r>
        <w:t xml:space="preserve">seen in CF </w:t>
      </w:r>
      <w:r w:rsidRPr="00B8465D">
        <w:t xml:space="preserve">is </w:t>
      </w:r>
      <w:r>
        <w:t xml:space="preserve">related </w:t>
      </w:r>
      <w:r w:rsidRPr="00B8465D">
        <w:t xml:space="preserve">to </w:t>
      </w:r>
      <w:r>
        <w:t>changes in</w:t>
      </w:r>
      <w:r w:rsidRPr="00B8465D">
        <w:t xml:space="preserve"> ventilation heterogeneity</w:t>
      </w:r>
      <w:r>
        <w:t>.  Therefore, subject posture should be taken into consideration when making</w:t>
      </w:r>
      <w:r w:rsidRPr="00B8465D">
        <w:t xml:space="preserve"> direct physiological comparisons between MBW and imaging outcomes</w:t>
      </w:r>
      <w:r>
        <w:t xml:space="preserve"> </w:t>
      </w:r>
      <w:r>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instrText xml:space="preserve"> ADDIN EN.CITE </w:instrText>
      </w:r>
      <w:r w:rsidR="00B86FC1">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instrText xml:space="preserve"> ADDIN EN.CITE.DATA </w:instrText>
      </w:r>
      <w:r w:rsidR="00B86FC1">
        <w:fldChar w:fldCharType="end"/>
      </w:r>
      <w:r>
        <w:fldChar w:fldCharType="separate"/>
      </w:r>
      <w:r w:rsidR="00B86FC1">
        <w:rPr>
          <w:noProof/>
        </w:rPr>
        <w:t>[262]</w:t>
      </w:r>
      <w:r>
        <w:fldChar w:fldCharType="end"/>
      </w:r>
      <w:r>
        <w:t xml:space="preserve"> and when assessing longitudinal measurements</w:t>
      </w:r>
      <w:r w:rsidRPr="00B8465D">
        <w:t xml:space="preserve">. </w:t>
      </w:r>
    </w:p>
    <w:p w14:paraId="3CB6CB83" w14:textId="77777777" w:rsidR="008553F0" w:rsidRDefault="008553F0" w:rsidP="006717E0"/>
    <w:p w14:paraId="4BAA4452" w14:textId="55CBA0E8" w:rsidR="008553F0" w:rsidRDefault="008553F0" w:rsidP="006717E0">
      <w:r>
        <w:t xml:space="preserve">These findings are predominantly aligned with those previously reported, except here no significant difference was found in the amount of change in LCI, from sitting to supine, between CF and HC </w:t>
      </w:r>
      <w:r>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instrText xml:space="preserve"> ADDIN EN.CITE </w:instrText>
      </w:r>
      <w:r w:rsidR="00B86FC1">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instrText xml:space="preserve"> ADDIN EN.CITE.DATA </w:instrText>
      </w:r>
      <w:r w:rsidR="00B86FC1">
        <w:fldChar w:fldCharType="end"/>
      </w:r>
      <w:r>
        <w:fldChar w:fldCharType="separate"/>
      </w:r>
      <w:r w:rsidR="00B86FC1">
        <w:rPr>
          <w:noProof/>
        </w:rPr>
        <w:t>[262]</w:t>
      </w:r>
      <w:r>
        <w:fldChar w:fldCharType="end"/>
      </w:r>
      <w:r>
        <w:t xml:space="preserve">. The reason for this difference is not clear, though it may relate to the different MBW gases used. </w:t>
      </w:r>
      <w:r w:rsidR="005E6BBB">
        <w:t>SF</w:t>
      </w:r>
      <w:r w:rsidR="005E6BBB">
        <w:rPr>
          <w:vertAlign w:val="subscript"/>
        </w:rPr>
        <w:t>6</w:t>
      </w:r>
      <w:r>
        <w:t xml:space="preserve"> wash-in and washout was reported here and a Nitrogen (</w:t>
      </w:r>
      <w:r w:rsidR="005E6BBB">
        <w:rPr>
          <w:color w:val="000000" w:themeColor="text1"/>
        </w:rPr>
        <w:t>N</w:t>
      </w:r>
      <w:r w:rsidR="005E6BBB">
        <w:rPr>
          <w:color w:val="000000" w:themeColor="text1"/>
          <w:vertAlign w:val="subscript"/>
        </w:rPr>
        <w:t>2</w:t>
      </w:r>
      <w:r w:rsidRPr="0010510B">
        <w:t>)</w:t>
      </w:r>
      <w:r>
        <w:t xml:space="preserve"> washout methodology previously reported </w:t>
      </w:r>
      <w:r>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instrText xml:space="preserve"> ADDIN EN.CITE </w:instrText>
      </w:r>
      <w:r w:rsidR="00B86FC1">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instrText xml:space="preserve"> ADDIN EN.CITE.DATA </w:instrText>
      </w:r>
      <w:r w:rsidR="00B86FC1">
        <w:fldChar w:fldCharType="end"/>
      </w:r>
      <w:r>
        <w:fldChar w:fldCharType="separate"/>
      </w:r>
      <w:r w:rsidR="00B86FC1">
        <w:rPr>
          <w:noProof/>
        </w:rPr>
        <w:t>[262]</w:t>
      </w:r>
      <w:r>
        <w:fldChar w:fldCharType="end"/>
      </w:r>
      <w:r>
        <w:t xml:space="preserve">. LCI derived from </w:t>
      </w:r>
      <w:r w:rsidR="005E6BBB">
        <w:t>SF</w:t>
      </w:r>
      <w:r w:rsidR="005E6BBB">
        <w:rPr>
          <w:vertAlign w:val="subscript"/>
        </w:rPr>
        <w:t>6</w:t>
      </w:r>
      <w:r>
        <w:t xml:space="preserve"> measurement is likely to differ from </w:t>
      </w:r>
      <w:r w:rsidRPr="00930ACF">
        <w:t>LCI</w:t>
      </w:r>
      <w:r>
        <w:rPr>
          <w:vertAlign w:val="subscript"/>
        </w:rPr>
        <w:t xml:space="preserve"> </w:t>
      </w:r>
      <w:r w:rsidRPr="002C3C0B">
        <w:t>derived from</w:t>
      </w:r>
      <w:r>
        <w:rPr>
          <w:vertAlign w:val="subscript"/>
        </w:rPr>
        <w:t xml:space="preserve"> </w:t>
      </w:r>
      <w:r w:rsidR="005E6BBB">
        <w:rPr>
          <w:color w:val="000000" w:themeColor="text1"/>
        </w:rPr>
        <w:t>N</w:t>
      </w:r>
      <w:r w:rsidR="005E6BBB">
        <w:rPr>
          <w:color w:val="000000" w:themeColor="text1"/>
          <w:vertAlign w:val="subscript"/>
        </w:rPr>
        <w:t>2</w:t>
      </w:r>
      <w:r>
        <w:rPr>
          <w:vertAlign w:val="subscript"/>
        </w:rPr>
        <w:t xml:space="preserve"> </w:t>
      </w:r>
      <w:r w:rsidRPr="00930ACF">
        <w:t>methodology</w:t>
      </w:r>
      <w:r>
        <w:t xml:space="preserve"> </w:t>
      </w:r>
      <w:r w:rsidRPr="00406804">
        <w:fldChar w:fldCharType="begin">
          <w:fldData xml:space="preserve">PEVuZE5vdGU+PENpdGU+PEF1dGhvcj5Sb2JpbnNvbjwvQXV0aG9yPjxZZWFyPjIwMTM8L1llYXI+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NTA3LTIyPC9wYWdlcz48dm9sdW1lPjQxPC92b2x1bWU+PG51bWJlcj4zPC9udW1i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</w:fldData>
        </w:fldChar>
      </w:r>
      <w:r w:rsidR="00B86FC1">
        <w:instrText xml:space="preserve"> ADDIN EN.CITE </w:instrText>
      </w:r>
      <w:r w:rsidR="00B86FC1">
        <w:fldChar w:fldCharType="begin">
          <w:fldData xml:space="preserve">PEVuZE5vdGU+PENpdGU+PEF1dGhvcj5Sb2JpbnNvbjwvQXV0aG9yPjxZZWFyPjIwMTM8L1llYXI+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NTA3LTIyPC9wYWdlcz48dm9sdW1lPjQxPC92b2x1bWU+PG51bWJlcj4zPC9udW1i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</w:fldData>
        </w:fldChar>
      </w:r>
      <w:r w:rsidR="00B86FC1">
        <w:instrText xml:space="preserve"> ADDIN EN.CITE.DATA </w:instrText>
      </w:r>
      <w:r w:rsidR="00B86FC1">
        <w:fldChar w:fldCharType="end"/>
      </w:r>
      <w:r w:rsidRPr="00406804">
        <w:fldChar w:fldCharType="separate"/>
      </w:r>
      <w:r w:rsidR="00B86FC1">
        <w:rPr>
          <w:noProof/>
        </w:rPr>
        <w:t>[99]</w:t>
      </w:r>
      <w:r w:rsidRPr="00406804">
        <w:fldChar w:fldCharType="end"/>
      </w:r>
      <w:r>
        <w:t xml:space="preserve">, due to the differing gas properties and also possible effects of </w:t>
      </w:r>
      <w:r w:rsidR="005E6BBB">
        <w:rPr>
          <w:color w:val="000000" w:themeColor="text1"/>
        </w:rPr>
        <w:t>N</w:t>
      </w:r>
      <w:r w:rsidR="005E6BBB">
        <w:rPr>
          <w:color w:val="000000" w:themeColor="text1"/>
          <w:vertAlign w:val="subscript"/>
        </w:rPr>
        <w:t>2</w:t>
      </w:r>
      <w:r>
        <w:t xml:space="preserve"> resident in the lung and excreted from alveolar tissue. One recent study in patients with CF and healthy controls showed that </w:t>
      </w:r>
      <w:r w:rsidR="005E6BBB">
        <w:rPr>
          <w:color w:val="000000" w:themeColor="text1"/>
        </w:rPr>
        <w:t>N</w:t>
      </w:r>
      <w:r w:rsidR="005E6BBB">
        <w:rPr>
          <w:color w:val="000000" w:themeColor="text1"/>
          <w:vertAlign w:val="subscript"/>
        </w:rPr>
        <w:t>2</w:t>
      </w:r>
      <w:r>
        <w:t xml:space="preserve"> LCI was always higher than </w:t>
      </w:r>
      <w:r w:rsidR="005E6BBB">
        <w:t>SF</w:t>
      </w:r>
      <w:r w:rsidR="005E6BBB">
        <w:rPr>
          <w:vertAlign w:val="subscript"/>
        </w:rPr>
        <w:t>6</w:t>
      </w:r>
      <w:r>
        <w:t xml:space="preserve">, on average the </w:t>
      </w:r>
      <w:r w:rsidR="005E6BBB">
        <w:t>SF</w:t>
      </w:r>
      <w:r w:rsidR="005E6BBB">
        <w:rPr>
          <w:vertAlign w:val="subscript"/>
        </w:rPr>
        <w:t>6</w:t>
      </w:r>
      <w:r>
        <w:t xml:space="preserve"> LCI in CF was 11.4, compared to 14.7 using </w:t>
      </w:r>
      <w:r w:rsidR="005E6BBB">
        <w:rPr>
          <w:color w:val="000000" w:themeColor="text1"/>
        </w:rPr>
        <w:t>N</w:t>
      </w:r>
      <w:r w:rsidR="005E6BBB">
        <w:rPr>
          <w:color w:val="000000" w:themeColor="text1"/>
          <w:vertAlign w:val="subscript"/>
        </w:rPr>
        <w:t>2</w:t>
      </w:r>
      <w:r>
        <w:t xml:space="preserve"> </w:t>
      </w:r>
      <w:r>
        <w:fldChar w:fldCharType="begin">
          <w:fldData xml:space="preserve">PEVuZE5vdGU+PENpdGU+PEF1dGhvcj5HdWdsYW5pPC9BdXRob3I+PFllYXI+MjAxODwvWWVhcj48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</w:fldData>
        </w:fldChar>
      </w:r>
      <w:r w:rsidR="00B86FC1">
        <w:instrText xml:space="preserve"> ADDIN EN.CITE </w:instrText>
      </w:r>
      <w:r w:rsidR="00B86FC1">
        <w:fldChar w:fldCharType="begin">
          <w:fldData xml:space="preserve">PEVuZE5vdGU+PENpdGU+PEF1dGhvcj5HdWdsYW5pPC9BdXRob3I+PFllYXI+MjAxODwvWWVhcj48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</w:fldData>
        </w:fldChar>
      </w:r>
      <w:r w:rsidR="00B86FC1">
        <w:instrText xml:space="preserve"> ADDIN EN.CITE.DATA </w:instrText>
      </w:r>
      <w:r w:rsidR="00B86FC1">
        <w:fldChar w:fldCharType="end"/>
      </w:r>
      <w:r>
        <w:fldChar w:fldCharType="separate"/>
      </w:r>
      <w:r w:rsidR="00B86FC1">
        <w:rPr>
          <w:noProof/>
        </w:rPr>
        <w:t>[301]</w:t>
      </w:r>
      <w:r>
        <w:fldChar w:fldCharType="end"/>
      </w:r>
      <w:r>
        <w:t xml:space="preserve">. Similar differences have been reported in CF when comparing </w:t>
      </w:r>
      <w:r w:rsidR="005E6BBB">
        <w:t>SF</w:t>
      </w:r>
      <w:r w:rsidR="005E6BBB">
        <w:rPr>
          <w:vertAlign w:val="subscript"/>
        </w:rPr>
        <w:t>6</w:t>
      </w:r>
      <w:r>
        <w:t xml:space="preserve"> to </w:t>
      </w:r>
      <w:r w:rsidR="005E6BBB">
        <w:rPr>
          <w:color w:val="000000" w:themeColor="text1"/>
        </w:rPr>
        <w:t>N</w:t>
      </w:r>
      <w:r w:rsidR="005E6BBB">
        <w:rPr>
          <w:color w:val="000000" w:themeColor="text1"/>
          <w:vertAlign w:val="subscript"/>
        </w:rPr>
        <w:t>2</w:t>
      </w:r>
      <w:r>
        <w:t xml:space="preserve"> </w:t>
      </w:r>
      <w:r>
        <w:fldChar w:fldCharType="begin"/>
      </w:r>
      <w:r w:rsidR="00B86FC1">
        <w:instrText xml:space="preserve"> ADDIN EN.CITE &lt;EndNote&gt;&lt;Cite&gt;&lt;Author&gt;Jensen&lt;/Author&gt;&lt;Year&gt;2013&lt;/Year&gt;&lt;RecNum&gt;1186&lt;/RecNum&gt;&lt;DisplayText&gt;[142]&lt;/DisplayText&gt;&lt;record&gt;&lt;rec-number&gt;1186&lt;/rec-number&gt;&lt;foreign-keys&gt;&lt;key app="EN" db-id="pr5wspr9dw2dxne92x4v99s69xa59dv092es" timestamp="1418657084"&gt;1186&lt;/key&gt;&lt;/foreign-keys&gt;&lt;ref-type name="Journal Article"&gt;17&lt;/ref-type&gt;&lt;contributors&gt;&lt;authors&gt;&lt;author&gt;Jensen, Renee&lt;/author&gt;&lt;author&gt;Stanojevic, Sanja&lt;/author&gt;&lt;author&gt;Gibney, Karyn&lt;/author&gt;&lt;author&gt;Salazar, Juliana Giraldo&lt;/author&gt;&lt;author&gt;Gustafsson, Per&lt;/author&gt;&lt;author&gt;Subbarao, Padmaja&lt;/author&gt;&lt;author&gt;Ratjen, Felix&lt;/author&gt;&lt;/authors&gt;&lt;/contributors&gt;&lt;titles&gt;&lt;title&gt;Multiple Breath Nitrogen Washout: A Feasible Alternative to Mass Spectrometry&lt;/title&gt;&lt;secondary-title&gt;PLoS ONE&lt;/secondary-title&gt;&lt;/titles&gt;&lt;periodical&gt;&lt;full-title&gt;PloS One&lt;/full-title&gt;&lt;abbr-1&gt;PLoS One&lt;/abbr-1&gt;&lt;abbr-2&gt;PLoS One&lt;/abbr-2&gt;&lt;/periodical&gt;&lt;pages&gt;e56868&lt;/pages&gt;&lt;volume&gt;8&lt;/volume&gt;&lt;number&gt;2&lt;/number&gt;&lt;dates&gt;&lt;year&gt;2013&lt;/year&gt;&lt;/dates&gt;&lt;publisher&gt;Public Library of Science&lt;/publisher&gt;&lt;urls&gt;&lt;related-urls&gt;&lt;url&gt;http://dx.doi.org/10.1371%2Fjournal.pone.0056868&lt;/url&gt;&lt;url&gt;http://www.ncbi.nlm.nih.gov/pmc/articles/PMC3574055/pdf/pone.0056868.pdf&lt;/url&gt;&lt;/related-urls&gt;&lt;/urls&gt;&lt;electronic-resource-num&gt;10.1371/journal.pone.0056868&lt;/electronic-resource-num&gt;&lt;/record&gt;&lt;/Cite&gt;&lt;/EndNote&gt;</w:instrText>
      </w:r>
      <w:r>
        <w:fldChar w:fldCharType="separate"/>
      </w:r>
      <w:r w:rsidR="00B86FC1">
        <w:rPr>
          <w:noProof/>
        </w:rPr>
        <w:t>[142]</w:t>
      </w:r>
      <w:r>
        <w:fldChar w:fldCharType="end"/>
      </w:r>
      <w:r>
        <w:t xml:space="preserve">. In this study the relationship of increased </w:t>
      </w:r>
      <w:r w:rsidR="005E6BBB">
        <w:rPr>
          <w:color w:val="000000" w:themeColor="text1"/>
        </w:rPr>
        <w:t>N</w:t>
      </w:r>
      <w:r w:rsidR="005E6BBB">
        <w:rPr>
          <w:color w:val="000000" w:themeColor="text1"/>
          <w:vertAlign w:val="subscript"/>
        </w:rPr>
        <w:t>2</w:t>
      </w:r>
      <w:r>
        <w:t xml:space="preserve"> LCI (compared to </w:t>
      </w:r>
      <w:r w:rsidR="005E6BBB">
        <w:t>SF</w:t>
      </w:r>
      <w:r w:rsidR="005E6BBB">
        <w:rPr>
          <w:vertAlign w:val="subscript"/>
        </w:rPr>
        <w:t>6</w:t>
      </w:r>
      <w:r>
        <w:t xml:space="preserve">), appears to be related to increasing disease severity </w:t>
      </w:r>
      <w:r>
        <w:fldChar w:fldCharType="begin"/>
      </w:r>
      <w:r w:rsidR="00B86FC1">
        <w:instrText xml:space="preserve"> ADDIN EN.CITE &lt;EndNote&gt;&lt;Cite&gt;&lt;Author&gt;Jensen&lt;/Author&gt;&lt;Year&gt;2013&lt;/Year&gt;&lt;RecNum&gt;1186&lt;/RecNum&gt;&lt;DisplayText&gt;[142]&lt;/DisplayText&gt;&lt;record&gt;&lt;rec-number&gt;1186&lt;/rec-number&gt;&lt;foreign-keys&gt;&lt;key app="EN" db-id="pr5wspr9dw2dxne92x4v99s69xa59dv092es" timestamp="1418657084"&gt;1186&lt;/key&gt;&lt;/foreign-keys&gt;&lt;ref-type name="Journal Article"&gt;17&lt;/ref-type&gt;&lt;contributors&gt;&lt;authors&gt;&lt;author&gt;Jensen, Renee&lt;/author&gt;&lt;author&gt;Stanojevic, Sanja&lt;/author&gt;&lt;author&gt;Gibney, Karyn&lt;/author&gt;&lt;author&gt;Salazar, Juliana Giraldo&lt;/author&gt;&lt;author&gt;Gustafsson, Per&lt;/author&gt;&lt;author&gt;Subbarao, Padmaja&lt;/author&gt;&lt;author&gt;Ratjen, Felix&lt;/author&gt;&lt;/authors&gt;&lt;/contributors&gt;&lt;titles&gt;&lt;title&gt;Multiple Breath Nitrogen Washout: A Feasible Alternative to Mass Spectrometry&lt;/title&gt;&lt;secondary-title&gt;PLoS ONE&lt;/secondary-title&gt;&lt;/titles&gt;&lt;periodical&gt;&lt;full-title&gt;PloS One&lt;/full-title&gt;&lt;abbr-1&gt;PLoS One&lt;/abbr-1&gt;&lt;abbr-2&gt;PLoS One&lt;/abbr-2&gt;&lt;/periodical&gt;&lt;pages&gt;e56868&lt;/pages&gt;&lt;volume&gt;8&lt;/volume&gt;&lt;number&gt;2&lt;/number&gt;&lt;dates&gt;&lt;year&gt;2013&lt;/year&gt;&lt;/dates&gt;&lt;publisher&gt;Public Library of Science&lt;/publisher&gt;&lt;urls&gt;&lt;related-urls&gt;&lt;url&gt;http://dx.doi.org/10.1371%2Fjournal.pone.0056868&lt;/url&gt;&lt;url&gt;http://www.ncbi.nlm.nih.gov/pmc/articles/PMC3574055/pdf/pone.0056868.pdf&lt;/url&gt;&lt;/related-urls&gt;&lt;/urls&gt;&lt;electronic-resource-num&gt;10.1371/journal.pone.0056868&lt;/electronic-resource-num&gt;&lt;/record&gt;&lt;/Cite&gt;&lt;/EndNote&gt;</w:instrText>
      </w:r>
      <w:r>
        <w:fldChar w:fldCharType="separate"/>
      </w:r>
      <w:r w:rsidR="00B86FC1">
        <w:rPr>
          <w:noProof/>
        </w:rPr>
        <w:t>[142]</w:t>
      </w:r>
      <w:r>
        <w:fldChar w:fldCharType="end"/>
      </w:r>
      <w:r>
        <w:t xml:space="preserve">. In increased disease severity, MBW tests take longer to perform and require more tidal breaths to clear the tracer gas. In this situation, the effect of any </w:t>
      </w:r>
      <w:r w:rsidR="005E6BBB">
        <w:rPr>
          <w:color w:val="000000" w:themeColor="text1"/>
        </w:rPr>
        <w:t>N</w:t>
      </w:r>
      <w:r w:rsidR="005E6BBB">
        <w:rPr>
          <w:color w:val="000000" w:themeColor="text1"/>
          <w:vertAlign w:val="subscript"/>
        </w:rPr>
        <w:t>2</w:t>
      </w:r>
      <w:r>
        <w:t xml:space="preserve"> excretion from blood and tissues will be exaggerated, with one study suggesting that </w:t>
      </w:r>
      <w:r w:rsidR="005E6BBB">
        <w:rPr>
          <w:color w:val="000000" w:themeColor="text1"/>
        </w:rPr>
        <w:t>N</w:t>
      </w:r>
      <w:r w:rsidR="005E6BBB">
        <w:rPr>
          <w:color w:val="000000" w:themeColor="text1"/>
          <w:vertAlign w:val="subscript"/>
        </w:rPr>
        <w:t>2</w:t>
      </w:r>
      <w:r>
        <w:t xml:space="preserve"> excretion could account for as much as 25% of the </w:t>
      </w:r>
      <w:r w:rsidR="005E6BBB">
        <w:rPr>
          <w:color w:val="000000" w:themeColor="text1"/>
        </w:rPr>
        <w:t>N</w:t>
      </w:r>
      <w:r w:rsidR="005E6BBB">
        <w:rPr>
          <w:color w:val="000000" w:themeColor="text1"/>
          <w:vertAlign w:val="subscript"/>
        </w:rPr>
        <w:t>2</w:t>
      </w:r>
      <w:r>
        <w:t xml:space="preserve"> in the lungs at the point at which LCI is calculated </w:t>
      </w:r>
      <w:r>
        <w:fldChar w:fldCharType="begin">
          <w:fldData xml:space="preserve">PEVuZE5vdGU+PENpdGU+PEF1dGhvcj5OaWVsc2VuPC9BdXRob3I+PFllYXI+MjAxNDwvWWVhcj48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Y1NS02PC9wYWdlcz48dm9sdW1lPjQzPC92b2x1bWU+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=
</w:fldData>
        </w:fldChar>
      </w:r>
      <w:r w:rsidR="00B86FC1">
        <w:instrText xml:space="preserve"> ADDIN EN.CITE </w:instrText>
      </w:r>
      <w:r w:rsidR="00B86FC1">
        <w:fldChar w:fldCharType="begin">
          <w:fldData xml:space="preserve">PEVuZE5vdGU+PENpdGU+PEF1dGhvcj5OaWVsc2VuPC9BdXRob3I+PFllYXI+MjAxNDwvWWVhcj48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Y1NS02PC9wYWdlcz48dm9sdW1lPjQzPC92b2x1bWU+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=
</w:fldData>
        </w:fldChar>
      </w:r>
      <w:r w:rsidR="00B86FC1">
        <w:instrText xml:space="preserve"> ADDIN EN.CITE.DATA </w:instrText>
      </w:r>
      <w:r w:rsidR="00B86FC1">
        <w:fldChar w:fldCharType="end"/>
      </w:r>
      <w:r>
        <w:fldChar w:fldCharType="separate"/>
      </w:r>
      <w:r w:rsidR="00B86FC1">
        <w:rPr>
          <w:noProof/>
        </w:rPr>
        <w:t>[302, 303]</w:t>
      </w:r>
      <w:r>
        <w:fldChar w:fldCharType="end"/>
      </w:r>
      <w:r>
        <w:t>.</w:t>
      </w:r>
    </w:p>
    <w:p w14:paraId="5E0BCE8F" w14:textId="77777777" w:rsidR="008553F0" w:rsidRDefault="008553F0" w:rsidP="006717E0"/>
    <w:p w14:paraId="06003CD0" w14:textId="28DA6708" w:rsidR="008553F0" w:rsidRDefault="008553F0" w:rsidP="006717E0">
      <w:r>
        <w:t xml:space="preserve"> There are also discrepancies with regards to FRC measurements from differing </w:t>
      </w:r>
      <w:r w:rsidR="005E6BBB">
        <w:rPr>
          <w:color w:val="000000" w:themeColor="text1"/>
        </w:rPr>
        <w:t>N</w:t>
      </w:r>
      <w:r w:rsidR="005E6BBB">
        <w:rPr>
          <w:color w:val="000000" w:themeColor="text1"/>
          <w:vertAlign w:val="subscript"/>
        </w:rPr>
        <w:t>2</w:t>
      </w:r>
      <w:r>
        <w:t xml:space="preserve"> washout systems, </w:t>
      </w:r>
      <w:r>
        <w:fldChar w:fldCharType="begin">
          <w:fldData xml:space="preserve">PEVuZE5vdGU+PENpdGU+PEF1dGhvcj5Qb25jaW48L0F1dGhvcj48WWVhcj4yMDE2PC9ZZWFyPjxS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ZWRpdGlvbj4yMDE2LzEyLzA3PC9lZGl0aW9uPjxrZXl3b3Jkcz48a2V5d29yZD5D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</w:fldData>
        </w:fldChar>
      </w:r>
      <w:r w:rsidR="00B86FC1">
        <w:instrText xml:space="preserve"> ADDIN EN.CITE </w:instrText>
      </w:r>
      <w:r w:rsidR="00B86FC1">
        <w:fldChar w:fldCharType="begin">
          <w:fldData xml:space="preserve">PEVuZE5vdGU+PENpdGU+PEF1dGhvcj5Qb25jaW48L0F1dGhvcj48WWVhcj4yMDE2PC9ZZWFyPjxS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ZWRpdGlvbj4yMDE2LzEyLzA3PC9lZGl0aW9uPjxrZXl3b3Jkcz48a2V5d29yZD5D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</w:fldData>
        </w:fldChar>
      </w:r>
      <w:r w:rsidR="00B86FC1">
        <w:instrText xml:space="preserve"> ADDIN EN.CITE.DATA </w:instrText>
      </w:r>
      <w:r w:rsidR="00B86FC1">
        <w:fldChar w:fldCharType="end"/>
      </w:r>
      <w:r>
        <w:fldChar w:fldCharType="separate"/>
      </w:r>
      <w:r w:rsidR="00B86FC1">
        <w:rPr>
          <w:noProof/>
        </w:rPr>
        <w:t>[304, 305]</w:t>
      </w:r>
      <w:r>
        <w:fldChar w:fldCharType="end"/>
      </w:r>
      <w:r>
        <w:t xml:space="preserve"> which may also have an impact on postural measurements.  The CF cohort reported has a younger mean age (by approximately 2 years), with a lower mean sitting LCI than previously reported </w:t>
      </w:r>
      <w:r>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instrText xml:space="preserve"> ADDIN EN.CITE </w:instrText>
      </w:r>
      <w:r w:rsidR="00B86FC1">
        <w:fldChar w:fldCharType="begin">
          <w:fldData xml:space="preserve">PEVuZE5vdGU+PENpdGU+PEF1dGhvcj5SYW1zZXk8L0F1dGhvcj48WWVhcj4yMDE3PC9ZZWFyPjxS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</w:fldData>
        </w:fldChar>
      </w:r>
      <w:r w:rsidR="00B86FC1">
        <w:instrText xml:space="preserve"> ADDIN EN.CITE.DATA </w:instrText>
      </w:r>
      <w:r w:rsidR="00B86FC1">
        <w:fldChar w:fldCharType="end"/>
      </w:r>
      <w:r>
        <w:fldChar w:fldCharType="separate"/>
      </w:r>
      <w:r w:rsidR="00B86FC1">
        <w:rPr>
          <w:noProof/>
        </w:rPr>
        <w:t>[262]</w:t>
      </w:r>
      <w:r>
        <w:fldChar w:fldCharType="end"/>
      </w:r>
      <w:r>
        <w:t xml:space="preserve">, however the HC cohorts have a similar disparity in sitting LCI in both studies. This makes it </w:t>
      </w:r>
      <w:r>
        <w:lastRenderedPageBreak/>
        <w:t>difficult to determine whether there is therefore a true difference in disease severity of the two CF cohorts or whether the difference is due to differing MBW methodologies.</w:t>
      </w:r>
    </w:p>
    <w:p w14:paraId="5229AA83" w14:textId="77777777" w:rsidR="008553F0" w:rsidRDefault="008553F0" w:rsidP="006717E0"/>
    <w:p w14:paraId="237F5136" w14:textId="157DFCA6" w:rsidR="008553F0" w:rsidRDefault="008553F0" w:rsidP="006717E0">
      <w:r>
        <w:t>Imaging studies demonstrate that v</w:t>
      </w:r>
      <w:r w:rsidRPr="00B8465D">
        <w:t xml:space="preserve">entilation gradients are </w:t>
      </w:r>
      <w:r>
        <w:t>present</w:t>
      </w:r>
      <w:r w:rsidRPr="00B8465D">
        <w:t xml:space="preserve"> in healthy lungs, </w:t>
      </w:r>
      <w:r>
        <w:t xml:space="preserve">that are liable to </w:t>
      </w:r>
      <w:r w:rsidRPr="00B8465D">
        <w:t xml:space="preserve">change when lying supine </w:t>
      </w:r>
      <w:r w:rsidRPr="00B07ED3">
        <w:fldChar w:fldCharType="begin">
          <w:fldData xml:space="preserve">PEVuZE5vdGU+PENpdGU+PEF1dGhvcj5Ib3JuPC9BdXRob3I+PFllYXI+MjAxNDwvWWVhcj48UmVj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</w:fldData>
        </w:fldChar>
      </w:r>
      <w:r w:rsidR="00B86FC1">
        <w:instrText xml:space="preserve"> ADDIN EN.CITE </w:instrText>
      </w:r>
      <w:r w:rsidR="00B86FC1">
        <w:fldChar w:fldCharType="begin">
          <w:fldData xml:space="preserve">PEVuZE5vdGU+PENpdGU+PEF1dGhvcj5Ib3JuPC9BdXRob3I+PFllYXI+MjAxNDwvWWVhcj48UmVj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</w:fldData>
        </w:fldChar>
      </w:r>
      <w:r w:rsidR="00B86FC1">
        <w:instrText xml:space="preserve"> ADDIN EN.CITE.DATA </w:instrText>
      </w:r>
      <w:r w:rsidR="00B86FC1">
        <w:fldChar w:fldCharType="end"/>
      </w:r>
      <w:r w:rsidRPr="00B07ED3">
        <w:fldChar w:fldCharType="separate"/>
      </w:r>
      <w:r w:rsidR="00B86FC1">
        <w:rPr>
          <w:noProof/>
        </w:rPr>
        <w:t>[306, 307]</w:t>
      </w:r>
      <w:r w:rsidRPr="00B07ED3">
        <w:fldChar w:fldCharType="end"/>
      </w:r>
      <w:r>
        <w:t xml:space="preserve"> </w:t>
      </w:r>
      <w:r w:rsidRPr="00B8465D">
        <w:t xml:space="preserve">or in microgravity </w:t>
      </w:r>
      <w:r w:rsidRPr="00B07ED3">
        <w:fldChar w:fldCharType="begin">
          <w:fldData xml:space="preserve">PEVuZE5vdGU+PENpdGU+PEF1dGhvcj5QcmlzazwvQXV0aG9yPjxZZWFyPjE5OTU8L1llYXI+PFJl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=
</w:fldData>
        </w:fldChar>
      </w:r>
      <w:r w:rsidR="00B86FC1">
        <w:instrText xml:space="preserve"> ADDIN EN.CITE </w:instrText>
      </w:r>
      <w:r w:rsidR="00B86FC1">
        <w:fldChar w:fldCharType="begin">
          <w:fldData xml:space="preserve">PEVuZE5vdGU+PENpdGU+PEF1dGhvcj5QcmlzazwvQXV0aG9yPjxZZWFyPjE5OTU8L1llYXI+PFJl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=
</w:fldData>
        </w:fldChar>
      </w:r>
      <w:r w:rsidR="00B86FC1">
        <w:instrText xml:space="preserve"> ADDIN EN.CITE.DATA </w:instrText>
      </w:r>
      <w:r w:rsidR="00B86FC1">
        <w:fldChar w:fldCharType="end"/>
      </w:r>
      <w:r w:rsidRPr="00B07ED3">
        <w:fldChar w:fldCharType="separate"/>
      </w:r>
      <w:r w:rsidR="00B86FC1">
        <w:rPr>
          <w:noProof/>
        </w:rPr>
        <w:t>[308]</w:t>
      </w:r>
      <w:r w:rsidRPr="00B07ED3">
        <w:fldChar w:fldCharType="end"/>
      </w:r>
      <w:r w:rsidRPr="00B8465D">
        <w:t>. S</w:t>
      </w:r>
      <w:r>
        <w:t xml:space="preserve">upine </w:t>
      </w:r>
      <w:r w:rsidRPr="00B8465D">
        <w:t xml:space="preserve">changes in LCI </w:t>
      </w:r>
      <w:r>
        <w:t xml:space="preserve">may </w:t>
      </w:r>
      <w:r w:rsidRPr="00B8465D">
        <w:t>therefore be due to altered gravitational forces</w:t>
      </w:r>
      <w:r>
        <w:t>. Such changes</w:t>
      </w:r>
      <w:r w:rsidRPr="00B8465D">
        <w:t xml:space="preserve"> </w:t>
      </w:r>
      <w:r>
        <w:t>appear poorly</w:t>
      </w:r>
      <w:r w:rsidRPr="00B8465D">
        <w:t xml:space="preserve"> predictable in CF lungs</w:t>
      </w:r>
      <w:r>
        <w:t xml:space="preserve"> where there is greater</w:t>
      </w:r>
      <w:r w:rsidRPr="00B8465D">
        <w:t xml:space="preserve"> variation in regional lung compliance and airway calibre than </w:t>
      </w:r>
      <w:r>
        <w:t xml:space="preserve">the </w:t>
      </w:r>
      <w:r w:rsidRPr="00B8465D">
        <w:t>healthy lung</w:t>
      </w:r>
      <w:r>
        <w:t xml:space="preserve"> </w:t>
      </w:r>
      <w:r w:rsidRPr="00B07ED3">
        <w:fldChar w:fldCharType="begin">
          <w:fldData xml:space="preserve">PEVuZE5vdGU+PENpdGU+PEF1dGhvcj5kZSBKb25nPC9BdXRob3I+PFllYXI+MjAwNjwvWWVhcj48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ODAtNTwvcGFnZXM+PHZvbHVtZT42MTwvdm9sdW1lPjxu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</w:fldData>
        </w:fldChar>
      </w:r>
      <w:r w:rsidR="00B86FC1">
        <w:instrText xml:space="preserve"> ADDIN EN.CITE </w:instrText>
      </w:r>
      <w:r w:rsidR="00B86FC1">
        <w:fldChar w:fldCharType="begin">
          <w:fldData xml:space="preserve">PEVuZE5vdGU+PENpdGU+PEF1dGhvcj5kZSBKb25nPC9BdXRob3I+PFllYXI+MjAwNjwvWWVhcj48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ODAtNTwvcGFnZXM+PHZvbHVtZT42MTwvdm9sdW1lPjxu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</w:fldData>
        </w:fldChar>
      </w:r>
      <w:r w:rsidR="00B86FC1">
        <w:instrText xml:space="preserve"> ADDIN EN.CITE.DATA </w:instrText>
      </w:r>
      <w:r w:rsidR="00B86FC1">
        <w:fldChar w:fldCharType="end"/>
      </w:r>
      <w:r w:rsidRPr="00B07ED3">
        <w:fldChar w:fldCharType="separate"/>
      </w:r>
      <w:r w:rsidR="00B86FC1">
        <w:rPr>
          <w:noProof/>
        </w:rPr>
        <w:t>[167]</w:t>
      </w:r>
      <w:r w:rsidRPr="00B07ED3">
        <w:fldChar w:fldCharType="end"/>
      </w:r>
      <w:r w:rsidRPr="00B8465D">
        <w:t xml:space="preserve">. This may </w:t>
      </w:r>
      <w:r>
        <w:t xml:space="preserve">also </w:t>
      </w:r>
      <w:r w:rsidRPr="00B8465D">
        <w:t xml:space="preserve">explain why </w:t>
      </w:r>
      <w:r>
        <w:t xml:space="preserve">children with </w:t>
      </w:r>
      <w:r w:rsidRPr="00B8465D">
        <w:t xml:space="preserve">asthma </w:t>
      </w:r>
      <w:r w:rsidRPr="00B07ED3">
        <w:fldChar w:fldCharType="begin">
          <w:fldData xml:space="preserve">PEVuZE5vdGU+PENpdGU+PEF1dGhvcj5HdXN0YWZzc29uPC9BdXRob3I+PFllYXI+MjAwMzwvWWVh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</w:fldData>
        </w:fldChar>
      </w:r>
      <w:r w:rsidR="00B86FC1">
        <w:instrText xml:space="preserve"> ADDIN EN.CITE </w:instrText>
      </w:r>
      <w:r w:rsidR="00B86FC1">
        <w:fldChar w:fldCharType="begin">
          <w:fldData xml:space="preserve">PEVuZE5vdGU+PENpdGU+PEF1dGhvcj5HdXN0YWZzc29uPC9BdXRob3I+PFllYXI+MjAwMzwvWWVh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</w:fldData>
        </w:fldChar>
      </w:r>
      <w:r w:rsidR="00B86FC1">
        <w:instrText xml:space="preserve"> ADDIN EN.CITE.DATA </w:instrText>
      </w:r>
      <w:r w:rsidR="00B86FC1">
        <w:fldChar w:fldCharType="end"/>
      </w:r>
      <w:r w:rsidRPr="00B07ED3">
        <w:fldChar w:fldCharType="separate"/>
      </w:r>
      <w:r w:rsidR="00B86FC1">
        <w:rPr>
          <w:noProof/>
        </w:rPr>
        <w:t>[309]</w:t>
      </w:r>
      <w:r w:rsidRPr="00B07ED3">
        <w:fldChar w:fldCharType="end"/>
      </w:r>
      <w:r w:rsidRPr="00B8465D">
        <w:t xml:space="preserve"> and adults with chronic heart failure </w:t>
      </w:r>
      <w:r w:rsidRPr="00B07ED3">
        <w:fldChar w:fldCharType="begin">
          <w:fldData xml:space="preserve">PEVuZE5vdGU+PENpdGU+PEF1dGhvcj5LZWU8L0F1dGhvcj48WWVhcj4yMDE1PC9ZZWFyPjxSZWNO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</w:fldData>
        </w:fldChar>
      </w:r>
      <w:r w:rsidR="00B86FC1">
        <w:instrText xml:space="preserve"> ADDIN EN.CITE </w:instrText>
      </w:r>
      <w:r w:rsidR="00B86FC1">
        <w:fldChar w:fldCharType="begin">
          <w:fldData xml:space="preserve">PEVuZE5vdGU+PENpdGU+PEF1dGhvcj5LZWU8L0F1dGhvcj48WWVhcj4yMDE1PC9ZZWFyPjxSZWNO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</w:fldData>
        </w:fldChar>
      </w:r>
      <w:r w:rsidR="00B86FC1">
        <w:instrText xml:space="preserve"> ADDIN EN.CITE.DATA </w:instrText>
      </w:r>
      <w:r w:rsidR="00B86FC1">
        <w:fldChar w:fldCharType="end"/>
      </w:r>
      <w:r w:rsidRPr="00B07ED3">
        <w:fldChar w:fldCharType="separate"/>
      </w:r>
      <w:r w:rsidR="00B86FC1">
        <w:rPr>
          <w:noProof/>
        </w:rPr>
        <w:t>[310]</w:t>
      </w:r>
      <w:r w:rsidRPr="00B07ED3">
        <w:fldChar w:fldCharType="end"/>
      </w:r>
      <w:r w:rsidRPr="00B8465D">
        <w:t xml:space="preserve"> </w:t>
      </w:r>
      <w:r>
        <w:t>demonstrate</w:t>
      </w:r>
      <w:r w:rsidRPr="00B8465D">
        <w:t xml:space="preserve"> no change in LCI when lying supine despite similarly reduced FRC. </w:t>
      </w:r>
      <w:r>
        <w:t xml:space="preserve">When combining the three cohorts from the two paediatric studies and MMAVIC, the differences between sitting and supine appeared to be wider with patients with more severe disease. Plots c and d in </w:t>
      </w:r>
      <w:r>
        <w:fldChar w:fldCharType="begin"/>
      </w:r>
      <w:r>
        <w:instrText xml:space="preserve"> REF _Ref419465610 \h </w:instrText>
      </w:r>
      <w:r w:rsidR="007911F3">
        <w:instrText xml:space="preserve"> \* MERGEFORMAT </w:instrText>
      </w:r>
      <w:r>
        <w:fldChar w:fldCharType="separate"/>
      </w:r>
      <w:r w:rsidR="00140F11">
        <w:t xml:space="preserve">Figure </w:t>
      </w:r>
      <w:r w:rsidR="00140F11">
        <w:rPr>
          <w:noProof/>
        </w:rPr>
        <w:t>4</w:t>
      </w:r>
      <w:r w:rsidR="00140F11">
        <w:rPr>
          <w:noProof/>
        </w:rPr>
        <w:noBreakHyphen/>
        <w:t>4</w:t>
      </w:r>
      <w:r>
        <w:fldChar w:fldCharType="end"/>
      </w:r>
      <w:r>
        <w:t xml:space="preserve"> show that the variation in change between sitting and supine is related to underlying lung disease. Patients with abnormal </w:t>
      </w:r>
      <w:r w:rsidR="00DF2511">
        <w:t>FEV</w:t>
      </w:r>
      <w:r w:rsidR="00DF2511">
        <w:rPr>
          <w:vertAlign w:val="subscript"/>
        </w:rPr>
        <w:t>1</w:t>
      </w:r>
      <w:r>
        <w:t xml:space="preserve"> (and therefore a tendency for larger LCI values) had a larger bias and wider LoA than those patients with normal </w:t>
      </w:r>
      <w:r w:rsidR="00DF2511">
        <w:t>FEV</w:t>
      </w:r>
      <w:r w:rsidR="00DF2511">
        <w:rPr>
          <w:vertAlign w:val="subscript"/>
        </w:rPr>
        <w:t>1</w:t>
      </w:r>
      <w:r>
        <w:t>. This suggests that the effect of posture is more unpredictable in those with more severe underlying lung disease.</w:t>
      </w:r>
    </w:p>
    <w:p w14:paraId="665B547D" w14:textId="77777777" w:rsidR="008553F0" w:rsidRDefault="008553F0" w:rsidP="006717E0"/>
    <w:p w14:paraId="58C53160" w14:textId="23659FAE" w:rsidR="008553F0" w:rsidRDefault="008553F0" w:rsidP="006717E0">
      <w:r>
        <w:t xml:space="preserve">Mucus plugging and bronchiectasis are common features in CF lungs </w:t>
      </w:r>
      <w:r w:rsidRPr="00B07ED3">
        <w:fldChar w:fldCharType="begin">
          <w:fldData xml:space="preserve">PEVuZE5vdGU+PENpdGU+PEF1dGhvcj5kZSBKb25nPC9BdXRob3I+PFllYXI+MjAwNjwvWWVhcj48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ODAtNTwvcGFnZXM+PHZvbHVtZT42MTwvdm9sdW1lPjxu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</w:fldData>
        </w:fldChar>
      </w:r>
      <w:r w:rsidR="00B86FC1">
        <w:instrText xml:space="preserve"> ADDIN EN.CITE </w:instrText>
      </w:r>
      <w:r w:rsidR="00B86FC1">
        <w:fldChar w:fldCharType="begin">
          <w:fldData xml:space="preserve">PEVuZE5vdGU+PENpdGU+PEF1dGhvcj5kZSBKb25nPC9BdXRob3I+PFllYXI+MjAwNjwvWWVhcj48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ODAtNTwvcGFnZXM+PHZvbHVtZT42MTwvdm9sdW1lPjxu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</w:fldData>
        </w:fldChar>
      </w:r>
      <w:r w:rsidR="00B86FC1">
        <w:instrText xml:space="preserve"> ADDIN EN.CITE.DATA </w:instrText>
      </w:r>
      <w:r w:rsidR="00B86FC1">
        <w:fldChar w:fldCharType="end"/>
      </w:r>
      <w:r w:rsidRPr="00B07ED3">
        <w:fldChar w:fldCharType="separate"/>
      </w:r>
      <w:r w:rsidR="00B86FC1">
        <w:rPr>
          <w:noProof/>
        </w:rPr>
        <w:t>[167]</w:t>
      </w:r>
      <w:r w:rsidRPr="00B07ED3">
        <w:fldChar w:fldCharType="end"/>
      </w:r>
      <w:r>
        <w:t xml:space="preserve">. It is possible that when lying supine, where the distribution of ventilation causes increased inter-regional ventilation heterogeneity </w:t>
      </w:r>
      <w:r w:rsidRPr="00B07ED3">
        <w:fldChar w:fldCharType="begin">
          <w:fldData xml:space="preserve">PEVuZE5vdGU+PENpdGU+PEF1dGhvcj5Hcm9ua3Zpc3Q8L0F1dGhvcj48WWVhcj4yMDAyPC9ZZWFy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</w:fldData>
        </w:fldChar>
      </w:r>
      <w:r w:rsidR="00B86FC1">
        <w:instrText xml:space="preserve"> ADDIN EN.CITE </w:instrText>
      </w:r>
      <w:r w:rsidR="00B86FC1">
        <w:fldChar w:fldCharType="begin">
          <w:fldData xml:space="preserve">PEVuZE5vdGU+PENpdGU+PEF1dGhvcj5Hcm9ua3Zpc3Q8L0F1dGhvcj48WWVhcj4yMDAyPC9ZZWFy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</w:fldData>
        </w:fldChar>
      </w:r>
      <w:r w:rsidR="00B86FC1">
        <w:instrText xml:space="preserve"> ADDIN EN.CITE.DATA </w:instrText>
      </w:r>
      <w:r w:rsidR="00B86FC1">
        <w:fldChar w:fldCharType="end"/>
      </w:r>
      <w:r w:rsidRPr="00B07ED3">
        <w:fldChar w:fldCharType="separate"/>
      </w:r>
      <w:r w:rsidR="00B86FC1">
        <w:rPr>
          <w:noProof/>
        </w:rPr>
        <w:t>[311]</w:t>
      </w:r>
      <w:r w:rsidRPr="00B07ED3">
        <w:fldChar w:fldCharType="end"/>
      </w:r>
      <w:r>
        <w:t xml:space="preserve">, that any peripheral areas of bronchiectasis and mucus plugging receive a greater distribution of ventilation compared to an upright posture, causing an increase in ventilation heterogeneity and therefore LCI.  </w:t>
      </w:r>
    </w:p>
    <w:p w14:paraId="73B09E25" w14:textId="77777777" w:rsidR="00F80F14" w:rsidRPr="00B8465D" w:rsidRDefault="00F80F14" w:rsidP="006717E0"/>
    <w:p w14:paraId="578AD0EB" w14:textId="7D7FA394" w:rsidR="008553F0" w:rsidRPr="002C3C0B" w:rsidRDefault="008553F0" w:rsidP="006717E0">
      <w:pPr>
        <w:pStyle w:val="Heading4"/>
      </w:pPr>
      <w:r>
        <w:t xml:space="preserve"> </w:t>
      </w:r>
      <w:r w:rsidRPr="002C3C0B">
        <w:t>Study Limitations</w:t>
      </w:r>
    </w:p>
    <w:p w14:paraId="037D9B25" w14:textId="77777777" w:rsidR="008553F0" w:rsidRPr="002C3C0B" w:rsidRDefault="008553F0" w:rsidP="006717E0"/>
    <w:p w14:paraId="04B590C5" w14:textId="540E6A24" w:rsidR="008553F0" w:rsidRPr="002C3C0B" w:rsidRDefault="008553F0" w:rsidP="006717E0">
      <w:r w:rsidRPr="002C3C0B">
        <w:t>Data collection for the paediatric analysis was carried out at two separate centres, with the data combined. Subjects from RHSC waited for 30 minutes in the supine posture before measuring MBW whilst SCH subjects only waited the time it took to position the subject and equipment (5-10mins). When comparing data from the two centres however there was no significant difference in the % change from sitting t</w:t>
      </w:r>
      <w:r>
        <w:t>o supine for any of the outcome metrics that were</w:t>
      </w:r>
      <w:r w:rsidRPr="002C3C0B">
        <w:t xml:space="preserve"> studied.  The difference in </w:t>
      </w:r>
      <w:r>
        <w:t>time spent supine</w:t>
      </w:r>
      <w:r w:rsidRPr="002C3C0B">
        <w:t xml:space="preserve"> is unlikely to be important, as the SCH cohort demonstrated no significant tendency to increasing LCI values with repeated measurements in the supine position. We also did not randomise the order in which the subjects performed either sitting or supine MBW. Ideally the order would have been randomly assigned, however for both centres the MBW measurements were made as part of larger separate studies where sitting MBW was the primary outcome </w:t>
      </w:r>
      <w:r w:rsidRPr="002C3C0B">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rsidRPr="002C3C0B">
        <w:fldChar w:fldCharType="separate"/>
      </w:r>
      <w:r w:rsidR="00B86FC1">
        <w:rPr>
          <w:noProof/>
        </w:rPr>
        <w:t>[105]</w:t>
      </w:r>
      <w:r w:rsidRPr="002C3C0B">
        <w:fldChar w:fldCharType="end"/>
      </w:r>
      <w:r w:rsidRPr="002C3C0B">
        <w:t>. We can therefore not fully assess whether there was a learning effect from repeated MBW measurements.</w:t>
      </w:r>
    </w:p>
    <w:p w14:paraId="447F7D21" w14:textId="77777777" w:rsidR="008553F0" w:rsidRDefault="008553F0" w:rsidP="006717E0"/>
    <w:p w14:paraId="69F0313A" w14:textId="185845C0" w:rsidR="008553F0" w:rsidRDefault="008553F0" w:rsidP="006717E0">
      <w:pPr>
        <w:pStyle w:val="Heading3"/>
      </w:pPr>
      <w:bookmarkStart w:id="348" w:name="_Toc27382908"/>
      <w:r>
        <w:lastRenderedPageBreak/>
        <w:t>Conclusions</w:t>
      </w:r>
      <w:bookmarkEnd w:id="348"/>
    </w:p>
    <w:p w14:paraId="3E9D80E5" w14:textId="77777777" w:rsidR="008553F0" w:rsidRPr="002C3C0B" w:rsidRDefault="008553F0" w:rsidP="006717E0"/>
    <w:p w14:paraId="3B66B093" w14:textId="77777777" w:rsidR="008553F0" w:rsidRDefault="008553F0" w:rsidP="006717E0">
      <w:pPr>
        <w:rPr>
          <w:lang w:val="en-US"/>
        </w:rPr>
      </w:pPr>
      <w:r w:rsidRPr="002C3C0B">
        <w:rPr>
          <w:lang w:val="en-US"/>
        </w:rPr>
        <w:t xml:space="preserve">We have demonstrated that </w:t>
      </w:r>
      <w:r>
        <w:rPr>
          <w:lang w:val="en-US"/>
        </w:rPr>
        <w:t>patients</w:t>
      </w:r>
      <w:r w:rsidRPr="002C3C0B">
        <w:rPr>
          <w:lang w:val="en-US"/>
        </w:rPr>
        <w:t xml:space="preserve"> with CF and HC have an increase in LCI and a decrease in FRC when lying supine that is not simply due to </w:t>
      </w:r>
      <w:r>
        <w:rPr>
          <w:lang w:val="en-US"/>
        </w:rPr>
        <w:t xml:space="preserve">observed </w:t>
      </w:r>
      <w:r w:rsidRPr="002C3C0B">
        <w:rPr>
          <w:lang w:val="en-US"/>
        </w:rPr>
        <w:t>changes in lung volumes. The change in LCI appears partly driven by an increase in Vt/FRC when supine and in HC may be the main factor contributing to this change in LCI. However, in CF subjects the changes in lung volumes can only explain a proportion of the change in LCI, which is also caused by true increases in ventilation heterogeneity. The effect of posture is hard to predict on an individual basis and care should be taken when correlating supine imaging measu</w:t>
      </w:r>
      <w:r>
        <w:rPr>
          <w:lang w:val="en-US"/>
        </w:rPr>
        <w:t>rements with physiology assessments performed seated.</w:t>
      </w:r>
      <w:r>
        <w:rPr>
          <w:lang w:val="en-US"/>
        </w:rPr>
        <w:br w:type="page"/>
      </w:r>
    </w:p>
    <w:p w14:paraId="6D90DA01" w14:textId="59E09DDE" w:rsidR="008553F0" w:rsidRDefault="008553F0" w:rsidP="006717E0">
      <w:pPr>
        <w:pStyle w:val="Heading2"/>
      </w:pPr>
      <w:bookmarkStart w:id="349" w:name="_Ref19385702"/>
      <w:bookmarkStart w:id="350" w:name="_Toc27382909"/>
      <w:r>
        <w:lastRenderedPageBreak/>
        <w:t>The effect of lung volume on ventilation MRI</w:t>
      </w:r>
      <w:bookmarkEnd w:id="349"/>
      <w:bookmarkEnd w:id="350"/>
    </w:p>
    <w:p w14:paraId="69085A10" w14:textId="77777777" w:rsidR="008553F0" w:rsidRDefault="008553F0" w:rsidP="007016F5"/>
    <w:p w14:paraId="007401D7" w14:textId="0355E440" w:rsidR="008553F0" w:rsidRDefault="008553F0" w:rsidP="006717E0">
      <w:pPr>
        <w:pStyle w:val="Heading3"/>
      </w:pPr>
      <w:bookmarkStart w:id="351" w:name="_Toc27382910"/>
      <w:r>
        <w:t>Introduction</w:t>
      </w:r>
      <w:bookmarkEnd w:id="351"/>
    </w:p>
    <w:p w14:paraId="7D774967" w14:textId="77777777" w:rsidR="008553F0" w:rsidRDefault="008553F0" w:rsidP="006717E0"/>
    <w:p w14:paraId="6447EC61" w14:textId="70B5C591" w:rsidR="008553F0" w:rsidRDefault="008553F0" w:rsidP="006717E0">
      <w:r w:rsidRPr="00E21F9D">
        <w:t>Hyperpolarised gas ventilation MRI allows for detailed</w:t>
      </w:r>
      <w:r>
        <w:t xml:space="preserve"> and</w:t>
      </w:r>
      <w:r w:rsidRPr="00E21F9D">
        <w:t xml:space="preserve"> sensitive </w:t>
      </w:r>
      <w:r>
        <w:t xml:space="preserve">quantitative </w:t>
      </w:r>
      <w:r w:rsidRPr="00E21F9D">
        <w:t xml:space="preserve">assessment of regional lung ventilation abnormalities in patients with obstructive airways disease </w:t>
      </w:r>
      <w:r w:rsidRPr="00E21F9D">
        <w:fldChar w:fldCharType="begin">
          <w:fldData xml:space="preserve">PEVuZE5vdGU+PENpdGU+PEF1dGhvcj5NY01haG9uPC9BdXRob3I+PFllYXI+MjAwNjwvWWVhcj48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42My03MTwvcGFnZXM+PHZv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</w:fldData>
        </w:fldChar>
      </w:r>
      <w:r w:rsidR="00B86FC1">
        <w:instrText xml:space="preserve"> ADDIN EN.CITE </w:instrText>
      </w:r>
      <w:r w:rsidR="00B86FC1">
        <w:fldChar w:fldCharType="begin">
          <w:fldData xml:space="preserve">PEVuZE5vdGU+PENpdGU+PEF1dGhvcj5NY01haG9uPC9BdXRob3I+PFllYXI+MjAwNjwvWWVhcj48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42My03MTwvcGFnZXM+PHZv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</w:fldData>
        </w:fldChar>
      </w:r>
      <w:r w:rsidR="00B86FC1">
        <w:instrText xml:space="preserve"> ADDIN EN.CITE.DATA </w:instrText>
      </w:r>
      <w:r w:rsidR="00B86FC1">
        <w:fldChar w:fldCharType="end"/>
      </w:r>
      <w:r w:rsidRPr="00E21F9D">
        <w:fldChar w:fldCharType="separate"/>
      </w:r>
      <w:r w:rsidR="00B86FC1">
        <w:rPr>
          <w:noProof/>
        </w:rPr>
        <w:t>[221, 231, 244, 312]</w:t>
      </w:r>
      <w:r w:rsidRPr="00E21F9D">
        <w:fldChar w:fldCharType="end"/>
      </w:r>
      <w:r w:rsidRPr="00E21F9D">
        <w:t>. The MRI technique usually involves the inhalation of a fixed volume of hyperpolarised noble gas and the resulting distribution of ventilation is imaged during a short breath-hold. The use of a fixed inhalation volume however, will result in patients with smaller lung volume being closer to their total lung capacity (TLC) than patients with larger lung volume. The effect that this has on the distribution of ventilation has not yet been assessed in CF</w:t>
      </w:r>
      <w:r>
        <w:t xml:space="preserve"> with imaging techniques</w:t>
      </w:r>
      <w:r w:rsidRPr="00E21F9D">
        <w:t xml:space="preserve">. In addition, understanding the nature and pattern of regional ventilation defects seen on MRI, across the spectrum of CF lung disease, will allow for a greater understanding of lung disease pathophysiology and progression. </w:t>
      </w:r>
    </w:p>
    <w:p w14:paraId="36442346" w14:textId="77777777" w:rsidR="008553F0" w:rsidRDefault="008553F0" w:rsidP="006717E0"/>
    <w:p w14:paraId="6F0A0CB1" w14:textId="11A58477" w:rsidR="008553F0" w:rsidRDefault="008553F0" w:rsidP="006717E0">
      <w:r>
        <w:t xml:space="preserve">The effect of increasing the lung inflation level by breathing in deeply is increased positive pressure and decreased resistance within the airways. This causes the airways to distend and stretch. In obstructive lung diseases such as CF, this effect may overcome any partial airflow obstruction that is present during tidal breathing. The implication of this for ventilation MRI in obstructive lung disease may be that ventilation defects reduce as lung inflation increases. Two studies have examined the effect of lung volume on the ventilation distribution using ventilation MRI. Muradyan </w:t>
      </w:r>
      <w:r w:rsidR="00564288">
        <w:rPr>
          <w:i/>
        </w:rPr>
        <w:t>et al</w:t>
      </w:r>
      <w:r>
        <w:t xml:space="preserve"> examined the closing volume effect in elite divers by progressively increasing the inhaled volume of </w:t>
      </w:r>
      <w:r w:rsidR="005E6BBB">
        <w:rPr>
          <w:vertAlign w:val="superscript"/>
        </w:rPr>
        <w:t>129</w:t>
      </w:r>
      <w:r w:rsidR="005E6BBB">
        <w:t>Xe</w:t>
      </w:r>
      <w:r>
        <w:t xml:space="preserve"> from a lung volume of RV </w:t>
      </w:r>
      <w:r>
        <w:fldChar w:fldCharType="begin">
          <w:fldData xml:space="preserve">PEVuZE5vdGU+PENpdGU+PEF1dGhvcj5NdXJhZHlhbjwvQXV0aG9yPjxZZWFyPjIwMTA8L1llYXI+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</w:fldData>
        </w:fldChar>
      </w:r>
      <w:r w:rsidR="00B86FC1">
        <w:instrText xml:space="preserve"> ADDIN EN.CITE </w:instrText>
      </w:r>
      <w:r w:rsidR="00B86FC1">
        <w:fldChar w:fldCharType="begin">
          <w:fldData xml:space="preserve">PEVuZE5vdGU+PENpdGU+PEF1dGhvcj5NdXJhZHlhbjwvQXV0aG9yPjxZZWFyPjIwMTA8L1llYXI+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</w:fldData>
        </w:fldChar>
      </w:r>
      <w:r w:rsidR="00B86FC1">
        <w:instrText xml:space="preserve"> ADDIN EN.CITE.DATA </w:instrText>
      </w:r>
      <w:r w:rsidR="00B86FC1">
        <w:fldChar w:fldCharType="end"/>
      </w:r>
      <w:r>
        <w:fldChar w:fldCharType="separate"/>
      </w:r>
      <w:r w:rsidR="00B86FC1">
        <w:rPr>
          <w:noProof/>
        </w:rPr>
        <w:t>[313]</w:t>
      </w:r>
      <w:r>
        <w:fldChar w:fldCharType="end"/>
      </w:r>
      <w:r>
        <w:t xml:space="preserve">. The authors showed that ventilation defects were evident in these low lung volumes, but that these defects decreased as the lung volume was increased. Hughes </w:t>
      </w:r>
      <w:r w:rsidR="00564288">
        <w:rPr>
          <w:i/>
        </w:rPr>
        <w:t>et al</w:t>
      </w:r>
      <w:r>
        <w:t xml:space="preserve"> systematically measured the ventilation distribution of </w:t>
      </w:r>
      <w:r w:rsidR="005E6BBB">
        <w:rPr>
          <w:vertAlign w:val="superscript"/>
        </w:rPr>
        <w:t>129</w:t>
      </w:r>
      <w:r w:rsidR="005E6BBB">
        <w:t>Xe</w:t>
      </w:r>
      <w:r>
        <w:t xml:space="preserve"> and </w:t>
      </w:r>
      <w:r w:rsidR="005E6BBB">
        <w:rPr>
          <w:vertAlign w:val="superscript"/>
        </w:rPr>
        <w:t>3</w:t>
      </w:r>
      <w:r w:rsidR="005E6BBB">
        <w:t>He</w:t>
      </w:r>
      <w:r>
        <w:t xml:space="preserve">, from RV through to TLC in volunteers </w:t>
      </w:r>
      <w:r>
        <w:fldChar w:fldCharType="begin"/>
      </w:r>
      <w:r w:rsidR="00B86FC1">
        <w:instrText xml:space="preserve"> ADDIN EN.CITE &lt;EndNote&gt;&lt;Cite&gt;&lt;Author&gt;Hughes&lt;/Author&gt;&lt;Year&gt;2018&lt;/Year&gt;&lt;RecNum&gt;3431&lt;/RecNum&gt;&lt;DisplayText&gt;[314]&lt;/DisplayText&gt;&lt;record&gt;&lt;rec-number&gt;3431&lt;/rec-number&gt;&lt;foreign-keys&gt;&lt;key app="EN" db-id="pr5wspr9dw2dxne92x4v99s69xa59dv092es" timestamp="1548172145"&gt;3431&lt;/key&gt;&lt;/foreign-keys&gt;&lt;ref-type name="Journal Article"&gt;17&lt;/ref-type&gt;&lt;contributors&gt;&lt;authors&gt;&lt;author&gt;Hughes, Paul John Clifford&lt;/author&gt;&lt;author&gt;Smith, Laurie&lt;/author&gt;&lt;author&gt;Chan, Ho-Fung&lt;/author&gt;&lt;author&gt;Tahir, Bilal Ahmed&lt;/author&gt;&lt;author&gt;Norquay, Graham&lt;/author&gt;&lt;author&gt;Collier, Guilhem Jean&lt;/author&gt;&lt;author&gt;Biancardi, Alberto M.&lt;/author&gt;&lt;author&gt;Marshall, Helen&lt;/author&gt;&lt;author&gt;Wild, Jim M.&lt;/author&gt;&lt;/authors&gt;&lt;/contributors&gt;&lt;titles&gt;&lt;title&gt;Assessment of the influence of lung inflation state on the quantitative parameters derived from hyperpolarized gas lung ventilation MRI in healthy volunteers&lt;/title&gt;&lt;secondary-title&gt;Journal of Applied Physiology&lt;/secondary-title&gt;&lt;/titles&gt;&lt;periodical&gt;&lt;full-title&gt;Journal of Applied Physiology&lt;/full-title&gt;&lt;abbr-1&gt;J. Appl. Physiol.&lt;/abbr-1&gt;&lt;abbr-2&gt;J Appl Physiol&lt;/abbr-2&gt;&lt;/periodical&gt;&lt;dates&gt;&lt;year&gt;2018&lt;/year&gt;&lt;/dates&gt;&lt;publisher&gt;American Physiological Society&lt;/publisher&gt;&lt;isbn&gt;8750-7587&lt;/isbn&gt;&lt;urls&gt;&lt;related-urls&gt;&lt;url&gt;https://doi.org/10.1152/japplphysiol.00464.2018&lt;/url&gt;&lt;url&gt;https://www.physiology.org/doi/pdf/10.1152/japplphysiol.00464.2018&lt;/url&gt;&lt;/related-urls&gt;&lt;/urls&gt;&lt;electronic-resource-num&gt;10.1152/japplphysiol.00464.2018&lt;/electronic-resource-num&gt;&lt;access-date&gt;2019/01/22&lt;/access-date&gt;&lt;/record&gt;&lt;/Cite&gt;&lt;/EndNote&gt;</w:instrText>
      </w:r>
      <w:r>
        <w:fldChar w:fldCharType="separate"/>
      </w:r>
      <w:r w:rsidR="00B86FC1">
        <w:rPr>
          <w:noProof/>
        </w:rPr>
        <w:t>[314]</w:t>
      </w:r>
      <w:r>
        <w:fldChar w:fldCharType="end"/>
      </w:r>
      <w:r>
        <w:t xml:space="preserve">. Like Muradyan </w:t>
      </w:r>
      <w:r w:rsidR="00564288">
        <w:rPr>
          <w:i/>
        </w:rPr>
        <w:t>et al</w:t>
      </w:r>
      <w:r>
        <w:t xml:space="preserve">, Hughes </w:t>
      </w:r>
      <w:r w:rsidR="00564288">
        <w:rPr>
          <w:i/>
        </w:rPr>
        <w:t>et al</w:t>
      </w:r>
      <w:r>
        <w:t xml:space="preserve"> also showed that in lung volumes below FRC that ventilation defects could be seen in healthy lungs. Hughes </w:t>
      </w:r>
      <w:r w:rsidR="00564288">
        <w:rPr>
          <w:i/>
        </w:rPr>
        <w:t>et al</w:t>
      </w:r>
      <w:r>
        <w:t xml:space="preserve"> also showed that at TLC, compared to all other lung volumes, the ventilation distribution was more homogeneously distributed. </w:t>
      </w:r>
    </w:p>
    <w:p w14:paraId="6F95E174" w14:textId="77777777" w:rsidR="008553F0" w:rsidRDefault="008553F0" w:rsidP="006717E0"/>
    <w:p w14:paraId="63F7026B" w14:textId="5EB34A0E" w:rsidR="008553F0" w:rsidRDefault="008553F0" w:rsidP="006717E0">
      <w:r>
        <w:t xml:space="preserve">In the hyperpolarised gas MRI literature, there have been a variety of approaches used to attempt to standardise the lung volume at which the images are acquired. The majority of publications in patients with CF have aimed to start the inhalation manoeuvre at a lung volume of FRC and most then report the patient inhaling a fixed volume of 1L (comprising hyperpolarised gas and a balance of nitrogen) </w:t>
      </w:r>
      <w:r>
        <w:fldChar w:fldCharType="begin">
          <w:fldData xml:space="preserve">PEVuZE5vdGU+PENpdGU+PEF1dGhvcj5Xb29kaG91c2U8L0F1dGhvcj48WWVhcj4yMDA5PC9ZZWFy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0MjAtNjwvcGFnZXM+PHZvbHVtZT4yMjwvdm9sdW1lPjxudW1iZXI+MzwvbnVtYmVyPjxlZGl0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==
</w:fldData>
        </w:fldChar>
      </w:r>
      <w:r w:rsidR="00B86FC1">
        <w:instrText xml:space="preserve"> ADDIN EN.CITE </w:instrText>
      </w:r>
      <w:r w:rsidR="00B86FC1">
        <w:fldChar w:fldCharType="begin">
          <w:fldData xml:space="preserve">PEVuZE5vdGU+PENpdGU+PEF1dGhvcj5Xb29kaG91c2U8L0F1dGhvcj48WWVhcj4yMDA5PC9ZZWFy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0MjAtNjwvcGFnZXM+PHZvbHVtZT4yMjwvdm9sdW1lPjxudW1iZXI+MzwvbnVtYmVyPjxlZGl0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==
</w:fldData>
        </w:fldChar>
      </w:r>
      <w:r w:rsidR="00B86FC1">
        <w:instrText xml:space="preserve"> ADDIN EN.CITE.DATA </w:instrText>
      </w:r>
      <w:r w:rsidR="00B86FC1">
        <w:fldChar w:fldCharType="end"/>
      </w:r>
      <w:r>
        <w:fldChar w:fldCharType="separate"/>
      </w:r>
      <w:r w:rsidR="00B86FC1">
        <w:rPr>
          <w:noProof/>
        </w:rPr>
        <w:t>[226-228, 231-235, 237, 260, 274]</w:t>
      </w:r>
      <w:r>
        <w:fldChar w:fldCharType="end"/>
      </w:r>
      <w:r>
        <w:t xml:space="preserve">. Other approaches to titrating the dose of inhaled hyperpolarised gas are documented, These include titrating based on individual subject’s measured TLC </w:t>
      </w:r>
      <w:r>
        <w:fldChar w:fldCharType="begin">
          <w:fldData xml:space="preserve">PEVuZE5vdGU+PENpdGU+PEF1dGhvcj5XYWxrdXA8L0F1dGhvcj48WWVhcj4yMDE2PC9ZZWFyPjxS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</w:fldData>
        </w:fldChar>
      </w:r>
      <w:r w:rsidR="00B86FC1">
        <w:instrText xml:space="preserve"> ADDIN EN.CITE </w:instrText>
      </w:r>
      <w:r w:rsidR="00B86FC1">
        <w:fldChar w:fldCharType="begin">
          <w:fldData xml:space="preserve">PEVuZE5vdGU+PENpdGU+PEF1dGhvcj5XYWxrdXA8L0F1dGhvcj48WWVhcj4yMDE2PC9ZZWFyPjxS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</w:fldData>
        </w:fldChar>
      </w:r>
      <w:r w:rsidR="00B86FC1">
        <w:instrText xml:space="preserve"> ADDIN EN.CITE.DATA </w:instrText>
      </w:r>
      <w:r w:rsidR="00B86FC1">
        <w:fldChar w:fldCharType="end"/>
      </w:r>
      <w:r>
        <w:fldChar w:fldCharType="separate"/>
      </w:r>
      <w:r w:rsidR="00B86FC1">
        <w:rPr>
          <w:noProof/>
        </w:rPr>
        <w:t>[239, 246]</w:t>
      </w:r>
      <w:r>
        <w:fldChar w:fldCharType="end"/>
      </w:r>
      <w:r>
        <w:t xml:space="preserve">, predicted TLC </w:t>
      </w:r>
      <w:r>
        <w:fldChar w:fldCharType="begin">
          <w:fldData xml:space="preserve">PEVuZE5vdGU+PENpdGU+PEF1dGhvcj5UaG9tZW48L0F1dGhvcj48WWVhcj4yMDE3PC9ZZWFyPjxS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</w:fldData>
        </w:fldChar>
      </w:r>
      <w:r w:rsidR="00B86FC1">
        <w:instrText xml:space="preserve"> ADDIN EN.CITE </w:instrText>
      </w:r>
      <w:r w:rsidR="00B86FC1">
        <w:fldChar w:fldCharType="begin">
          <w:fldData xml:space="preserve">PEVuZE5vdGU+PENpdGU+PEF1dGhvcj5UaG9tZW48L0F1dGhvcj48WWVhcj4yMDE3PC9ZZWFyPjxS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</w:fldData>
        </w:fldChar>
      </w:r>
      <w:r w:rsidR="00B86FC1">
        <w:instrText xml:space="preserve"> ADDIN EN.CITE.DATA </w:instrText>
      </w:r>
      <w:r w:rsidR="00B86FC1">
        <w:fldChar w:fldCharType="end"/>
      </w:r>
      <w:r>
        <w:fldChar w:fldCharType="separate"/>
      </w:r>
      <w:r w:rsidR="00B86FC1">
        <w:rPr>
          <w:noProof/>
        </w:rPr>
        <w:t>[247]</w:t>
      </w:r>
      <w:r>
        <w:fldChar w:fldCharType="end"/>
      </w:r>
      <w:r>
        <w:t xml:space="preserve">, measured FVC </w:t>
      </w:r>
      <w:r>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 </w:instrText>
      </w:r>
      <w:r w:rsidR="00B86FC1">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DATA </w:instrText>
      </w:r>
      <w:r w:rsidR="00B86FC1">
        <w:fldChar w:fldCharType="end"/>
      </w:r>
      <w:r>
        <w:fldChar w:fldCharType="separate"/>
      </w:r>
      <w:r w:rsidR="00B86FC1">
        <w:rPr>
          <w:noProof/>
        </w:rPr>
        <w:t>[238]</w:t>
      </w:r>
      <w:r>
        <w:fldChar w:fldCharType="end"/>
      </w:r>
      <w:r>
        <w:t xml:space="preserve"> and predicted FRC </w:t>
      </w:r>
      <w:r>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fldChar w:fldCharType="separate"/>
      </w:r>
      <w:r w:rsidR="00B86FC1">
        <w:rPr>
          <w:noProof/>
        </w:rPr>
        <w:t>[105]</w:t>
      </w:r>
      <w:r>
        <w:fldChar w:fldCharType="end"/>
      </w:r>
      <w:r>
        <w:t xml:space="preserve">. These latter approaches recognise that a fixed inhalation volume will cause different patients to be imaged at different lung volumes, </w:t>
      </w:r>
      <w:r>
        <w:lastRenderedPageBreak/>
        <w:t xml:space="preserve">especially younger children, where FRC + 1litre will be close to TLC. None of the above approaches however have assessed the effect of their method of choice on lung volume, or reported the variability of lung volume in a cohort using their approaches. </w:t>
      </w:r>
    </w:p>
    <w:p w14:paraId="1624B6A3" w14:textId="77777777" w:rsidR="008553F0" w:rsidRDefault="008553F0" w:rsidP="006717E0"/>
    <w:p w14:paraId="197F570C" w14:textId="6CFFEEB5" w:rsidR="008553F0" w:rsidRDefault="008553F0" w:rsidP="006717E0">
      <w:r>
        <w:t xml:space="preserve">In CF, using TLC as a lung volume reference point is valid. TLC does not tend to vary with disease severity in CF </w:t>
      </w:r>
      <w:r>
        <w:fldChar w:fldCharType="begin"/>
      </w:r>
      <w:r w:rsidR="00B86FC1">
        <w:instrText xml:space="preserve"> ADDIN EN.CITE &lt;EndNote&gt;&lt;Cite&gt;&lt;Author&gt;Fink&lt;/Author&gt;&lt;Year&gt;1978&lt;/Year&gt;&lt;RecNum&gt;3531&lt;/RecNum&gt;&lt;DisplayText&gt;[315]&lt;/DisplayText&gt;&lt;record&gt;&lt;rec-number&gt;3531&lt;/rec-number&gt;&lt;foreign-keys&gt;&lt;key app="EN" db-id="pr5wspr9dw2dxne92x4v99s69xa59dv092es" timestamp="1568302799"&gt;3531&lt;/key&gt;&lt;/foreign-keys&gt;&lt;ref-type name="Journal Article"&gt;17&lt;/ref-type&gt;&lt;contributors&gt;&lt;authors&gt;&lt;author&gt;Fink, Robert J.&lt;/author&gt;&lt;author&gt;Doershuk, Carl F.&lt;/author&gt;&lt;author&gt;Tucker, Arthur S.&lt;/author&gt;&lt;author&gt;Stern, Robert C.&lt;/author&gt;&lt;author&gt;Boat, Thomas F.&lt;/author&gt;&lt;author&gt;Matthews, LeRoy W.&lt;/author&gt;&lt;/authors&gt;&lt;/contributors&gt;&lt;titles&gt;&lt;title&gt;Pulmonary Function and Morbidity in 40 Adult Patients with Cystic Fibrosis&lt;/title&gt;&lt;secondary-title&gt;Chest&lt;/secondary-title&gt;&lt;/titles&gt;&lt;periodical&gt;&lt;full-title&gt;Chest&lt;/full-title&gt;&lt;abbr-1&gt;Chest&lt;/abbr-1&gt;&lt;/periodical&gt;&lt;pages&gt;643-647&lt;/pages&gt;&lt;volume&gt;74&lt;/volume&gt;&lt;number&gt;6&lt;/number&gt;&lt;dates&gt;&lt;year&gt;1978&lt;/year&gt;&lt;pub-dates&gt;&lt;date&gt;1978/12/01/&lt;/date&gt;&lt;/pub-dates&gt;&lt;/dates&gt;&lt;isbn&gt;0012-3692&lt;/isbn&gt;&lt;urls&gt;&lt;related-urls&gt;&lt;url&gt;http://www.sciencedirect.com/science/article/pii/S001236921545500X&lt;/url&gt;&lt;url&gt;https://www.sciencedirect.com/science/article/abs/pii/S001236921545500X?via%3Dihub&lt;/url&gt;&lt;/related-urls&gt;&lt;/urls&gt;&lt;electronic-resource-num&gt;https://doi.org/10.1378/chest.74.6.643&lt;/electronic-resource-num&gt;&lt;/record&gt;&lt;/Cite&gt;&lt;/EndNote&gt;</w:instrText>
      </w:r>
      <w:r>
        <w:fldChar w:fldCharType="separate"/>
      </w:r>
      <w:r w:rsidR="00B86FC1">
        <w:rPr>
          <w:noProof/>
        </w:rPr>
        <w:t>[315]</w:t>
      </w:r>
      <w:r>
        <w:fldChar w:fldCharType="end"/>
      </w:r>
      <w:r>
        <w:t xml:space="preserve"> and therefore titrating the inhaled volume based on a fraction of this is intuitive. However, to do so would require the assessment of body plethysmography, which is not always feasible and therefore predicted TLC could be used instead. Alternatively, using measured FVC as the lung volume from which to titrate is a possibility, as all patients with CF will have had a reported spirometry in the recent past. The problem with using FVC however, is partly that it is sometimes difficult to achieve an accurate FVC, especially when pronounced obstruction is present. Furthermore, FVC declines with advancing CF lung disease due to end-expiratory airway collapse, resulting in gas trapping. Therefore, unlike TLC (which does not decline), FVC across the whole of spectrum CF lung disease, does not provide a normalised lung volume from which to benchmark from. </w:t>
      </w:r>
    </w:p>
    <w:p w14:paraId="453B13F1" w14:textId="77777777" w:rsidR="008553F0" w:rsidRDefault="008553F0" w:rsidP="006717E0"/>
    <w:p w14:paraId="0678E151" w14:textId="0CA1BBDB" w:rsidR="008553F0" w:rsidRDefault="008553F0" w:rsidP="006717E0">
      <w:r>
        <w:t xml:space="preserve">It is well documented that lung volume increases rapidly during childhood and then declines more slowly throughout adulthood </w:t>
      </w:r>
      <w:r>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 </w:instrText>
      </w:r>
      <w:r w:rsidR="00B86FC1">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DATA </w:instrText>
      </w:r>
      <w:r w:rsidR="00B86FC1">
        <w:fldChar w:fldCharType="end"/>
      </w:r>
      <w:r>
        <w:fldChar w:fldCharType="separate"/>
      </w:r>
      <w:r w:rsidR="00B86FC1">
        <w:rPr>
          <w:noProof/>
        </w:rPr>
        <w:t>[51]</w:t>
      </w:r>
      <w:r>
        <w:fldChar w:fldCharType="end"/>
      </w:r>
      <w:r>
        <w:t xml:space="preserve">. Therefore, for any paediatric longitudinal studies using ventilation MRI, the volume of inhaled gas would need to be adjusted in order to achieve the same relative lung volume as the patient grows. This is important because when patients breathe at higher lung volumes the positive pressure within the lungs changes and airway resistance decreases. A decrease in airways resistance in patients with airflow obstruction may theoretically open airways that are closed at lower lung volumes. In this scenario, the ventilation image may show less ventilation defects when higher lung volumes are achieved. This has been demonstrated recently using ventilation MRI at different lung volumes in healthy volunteers, where different patterns of ventilation were documented, especially at lower lung volumes </w:t>
      </w:r>
      <w:r>
        <w:fldChar w:fldCharType="begin"/>
      </w:r>
      <w:r w:rsidR="00B86FC1">
        <w:instrText xml:space="preserve"> ADDIN EN.CITE &lt;EndNote&gt;&lt;Cite&gt;&lt;Author&gt;Hughes&lt;/Author&gt;&lt;Year&gt;2018&lt;/Year&gt;&lt;RecNum&gt;3431&lt;/RecNum&gt;&lt;DisplayText&gt;[314]&lt;/DisplayText&gt;&lt;record&gt;&lt;rec-number&gt;3431&lt;/rec-number&gt;&lt;foreign-keys&gt;&lt;key app="EN" db-id="pr5wspr9dw2dxne92x4v99s69xa59dv092es" timestamp="1548172145"&gt;3431&lt;/key&gt;&lt;/foreign-keys&gt;&lt;ref-type name="Journal Article"&gt;17&lt;/ref-type&gt;&lt;contributors&gt;&lt;authors&gt;&lt;author&gt;Hughes, Paul John Clifford&lt;/author&gt;&lt;author&gt;Smith, Laurie&lt;/author&gt;&lt;author&gt;Chan, Ho-Fung&lt;/author&gt;&lt;author&gt;Tahir, Bilal Ahmed&lt;/author&gt;&lt;author&gt;Norquay, Graham&lt;/author&gt;&lt;author&gt;Collier, Guilhem Jean&lt;/author&gt;&lt;author&gt;Biancardi, Alberto M.&lt;/author&gt;&lt;author&gt;Marshall, Helen&lt;/author&gt;&lt;author&gt;Wild, Jim M.&lt;/author&gt;&lt;/authors&gt;&lt;/contributors&gt;&lt;titles&gt;&lt;title&gt;Assessment of the influence of lung inflation state on the quantitative parameters derived from hyperpolarized gas lung ventilation MRI in healthy volunteers&lt;/title&gt;&lt;secondary-title&gt;Journal of Applied Physiology&lt;/secondary-title&gt;&lt;/titles&gt;&lt;periodical&gt;&lt;full-title&gt;Journal of Applied Physiology&lt;/full-title&gt;&lt;abbr-1&gt;J. Appl. Physiol.&lt;/abbr-1&gt;&lt;abbr-2&gt;J Appl Physiol&lt;/abbr-2&gt;&lt;/periodical&gt;&lt;dates&gt;&lt;year&gt;2018&lt;/year&gt;&lt;/dates&gt;&lt;publisher&gt;American Physiological Society&lt;/publisher&gt;&lt;isbn&gt;8750-7587&lt;/isbn&gt;&lt;urls&gt;&lt;related-urls&gt;&lt;url&gt;https://doi.org/10.1152/japplphysiol.00464.2018&lt;/url&gt;&lt;url&gt;https://www.physiology.org/doi/pdf/10.1152/japplphysiol.00464.2018&lt;/url&gt;&lt;/related-urls&gt;&lt;/urls&gt;&lt;electronic-resource-num&gt;10.1152/japplphysiol.00464.2018&lt;/electronic-resource-num&gt;&lt;access-date&gt;2019/01/22&lt;/access-date&gt;&lt;/record&gt;&lt;/Cite&gt;&lt;/EndNote&gt;</w:instrText>
      </w:r>
      <w:r>
        <w:fldChar w:fldCharType="separate"/>
      </w:r>
      <w:r w:rsidR="00B86FC1">
        <w:rPr>
          <w:noProof/>
        </w:rPr>
        <w:t>[314]</w:t>
      </w:r>
      <w:r>
        <w:fldChar w:fldCharType="end"/>
      </w:r>
      <w:r>
        <w:t xml:space="preserve">. A change in ventilation heterogeneity has also been documented in children performing MBW when manipulating the tidal volume at which they breathe </w:t>
      </w:r>
      <w:r>
        <w:fldChar w:fldCharType="begin"/>
      </w:r>
      <w:r w:rsidR="00B86FC1">
        <w:instrText xml:space="preserve"> ADDIN EN.CITE &lt;EndNote&gt;&lt;Cite&gt;&lt;Author&gt;Yammine&lt;/Author&gt;&lt;Year&gt;2012&lt;/Year&gt;&lt;RecNum&gt;1165&lt;/RecNum&gt;&lt;DisplayText&gt;[316]&lt;/DisplayText&gt;&lt;record&gt;&lt;rec-number&gt;1165&lt;/rec-number&gt;&lt;foreign-keys&gt;&lt;key app="EN" db-id="pr5wspr9dw2dxne92x4v99s69xa59dv092es" timestamp="1415110515"&gt;1165&lt;/key&gt;&lt;/foreign-keys&gt;&lt;ref-type name="Journal Article"&gt;17&lt;/ref-type&gt;&lt;contributors&gt;&lt;authors&gt;&lt;author&gt;Yammine, Sophie&lt;/author&gt;&lt;author&gt;Singer, Florian&lt;/author&gt;&lt;author&gt;Latzin, Philipp&lt;/author&gt;&lt;/authors&gt;&lt;/contributors&gt;&lt;titles&gt;&lt;title&gt;One size does not fit all - Impact of the one liter tidal volume breathing protocol on indices from nitrogen multiple-breath washout in children&lt;/title&gt;&lt;secondary-title&gt;European Respiratory Journal&lt;/secondary-title&gt;&lt;/titles&gt;&lt;periodical&gt;&lt;full-title&gt;European Respiratory Journal&lt;/full-title&gt;&lt;/periodical&gt;&lt;volume&gt;40&lt;/volume&gt;&lt;number&gt;Suppl 56&lt;/number&gt;&lt;dates&gt;&lt;year&gt;2012&lt;/year&gt;&lt;pub-dates&gt;&lt;date&gt;September 1, 2012&lt;/date&gt;&lt;/pub-dates&gt;&lt;/dates&gt;&lt;urls&gt;&lt;related-urls&gt;&lt;url&gt;http://erj.ersjournals.com/content/40/Suppl_56/P1441.abstract&lt;/url&gt;&lt;/related-urls&gt;&lt;/urls&gt;&lt;/record&gt;&lt;/Cite&gt;&lt;/EndNote&gt;</w:instrText>
      </w:r>
      <w:r>
        <w:fldChar w:fldCharType="separate"/>
      </w:r>
      <w:r w:rsidR="00B86FC1">
        <w:rPr>
          <w:noProof/>
        </w:rPr>
        <w:t>[316]</w:t>
      </w:r>
      <w:r>
        <w:fldChar w:fldCharType="end"/>
      </w:r>
      <w:r>
        <w:t xml:space="preserve">. By enforcing children to breathe at a tidal volume of 1 litre the degree of ventilation heterogeneity (as measured by LCI) decreased when compared to relaxed tidal breathing (&lt;1 litre). </w:t>
      </w:r>
    </w:p>
    <w:p w14:paraId="66688EF4" w14:textId="77777777" w:rsidR="008553F0" w:rsidRDefault="008553F0" w:rsidP="006717E0"/>
    <w:p w14:paraId="54411F20" w14:textId="12200238" w:rsidR="008553F0" w:rsidRDefault="008553F0" w:rsidP="006717E0">
      <w:r>
        <w:t xml:space="preserve">The objective of this analysis was therefore to assess the effect of inhaled lung volume in patients with CF using hyperpolarised </w:t>
      </w:r>
      <w:r w:rsidR="005E6BBB">
        <w:rPr>
          <w:vertAlign w:val="superscript"/>
        </w:rPr>
        <w:t>3</w:t>
      </w:r>
      <w:r w:rsidR="005E6BBB">
        <w:t>He</w:t>
      </w:r>
      <w:r>
        <w:t xml:space="preserve"> ventilation MRI. We aimed to achieve this by assessing ventilation heterogeneity at two different lung volumes, namely the lung volume most commonly reported – end-inspiratory tidal volume (EIVt) and compare this to images acquired at TLC. A further aim was to also assess whether any changes in ventilation were related to baseline metrics of lung function. </w:t>
      </w:r>
    </w:p>
    <w:p w14:paraId="6E410286" w14:textId="77777777" w:rsidR="002E5083" w:rsidRDefault="002E5083" w:rsidP="006717E0"/>
    <w:p w14:paraId="6B7CE9BA" w14:textId="033FC49C" w:rsidR="008553F0" w:rsidRDefault="008553F0" w:rsidP="006717E0">
      <w:pPr>
        <w:pStyle w:val="Heading3"/>
      </w:pPr>
      <w:bookmarkStart w:id="352" w:name="_Toc27382911"/>
      <w:r>
        <w:lastRenderedPageBreak/>
        <w:t>Methods</w:t>
      </w:r>
      <w:bookmarkEnd w:id="352"/>
    </w:p>
    <w:p w14:paraId="321F78EF" w14:textId="77777777" w:rsidR="008553F0" w:rsidRDefault="008553F0" w:rsidP="006717E0"/>
    <w:p w14:paraId="7C6F461B" w14:textId="34501B55" w:rsidR="008553F0" w:rsidRDefault="008553F0" w:rsidP="006717E0">
      <w:r>
        <w:t>Detailed methods for ventilation MRI at the two lung volumes - EIVt and TLC are documented in</w:t>
      </w:r>
      <w:r w:rsidR="00834C53">
        <w:t xml:space="preserve"> </w:t>
      </w:r>
      <w:r w:rsidR="00417823">
        <w:t xml:space="preserve">Chapter </w:t>
      </w:r>
      <w:r w:rsidR="00834C53">
        <w:fldChar w:fldCharType="begin"/>
      </w:r>
      <w:r w:rsidR="00834C53">
        <w:instrText xml:space="preserve"> REF _Ref21775589 \r \h </w:instrText>
      </w:r>
      <w:r w:rsidR="00834C53">
        <w:fldChar w:fldCharType="separate"/>
      </w:r>
      <w:r w:rsidR="00140F11">
        <w:t>2.3.1</w:t>
      </w:r>
      <w:r w:rsidR="00834C53">
        <w:fldChar w:fldCharType="end"/>
      </w:r>
      <w:r w:rsidR="00834C53">
        <w:t xml:space="preserve"> (</w:t>
      </w:r>
      <w:r w:rsidR="00834C53">
        <w:fldChar w:fldCharType="begin"/>
      </w:r>
      <w:r w:rsidR="00834C53">
        <w:instrText xml:space="preserve"> REF _Ref21780786 \h </w:instrText>
      </w:r>
      <w:r w:rsidR="00834C53">
        <w:fldChar w:fldCharType="separate"/>
      </w:r>
      <w:r w:rsidR="00140F11" w:rsidRPr="00F25D59">
        <w:t>Ventilation imaging breathing manoeuvre</w:t>
      </w:r>
      <w:r w:rsidR="00834C53">
        <w:fldChar w:fldCharType="end"/>
      </w:r>
      <w:r w:rsidR="00834C53">
        <w:t>, p</w:t>
      </w:r>
      <w:r w:rsidR="00834C53">
        <w:fldChar w:fldCharType="begin"/>
      </w:r>
      <w:r w:rsidR="00834C53">
        <w:instrText xml:space="preserve"> PAGEREF _Ref21780786 \h </w:instrText>
      </w:r>
      <w:r w:rsidR="00834C53">
        <w:fldChar w:fldCharType="separate"/>
      </w:r>
      <w:r w:rsidR="00140F11">
        <w:rPr>
          <w:noProof/>
        </w:rPr>
        <w:t>84</w:t>
      </w:r>
      <w:r w:rsidR="00834C53">
        <w:fldChar w:fldCharType="end"/>
      </w:r>
      <w:r w:rsidR="00834C53">
        <w:t>)</w:t>
      </w:r>
      <w:r w:rsidR="009B0BAC">
        <w:t>.</w:t>
      </w:r>
      <w:r>
        <w:t xml:space="preserve"> </w:t>
      </w:r>
      <w:r w:rsidR="009B0BAC">
        <w:t>The</w:t>
      </w:r>
      <w:r>
        <w:t xml:space="preserve"> methods for MBW, body plethysmography and spirometry can also be found</w:t>
      </w:r>
      <w:r w:rsidR="009B0BAC">
        <w:t xml:space="preserve"> in Chapter </w:t>
      </w:r>
      <w:r w:rsidR="009B0BAC">
        <w:fldChar w:fldCharType="begin"/>
      </w:r>
      <w:r w:rsidR="009B0BAC">
        <w:instrText xml:space="preserve"> REF _Ref21780883 \r \h </w:instrText>
      </w:r>
      <w:r w:rsidR="009B0BAC">
        <w:fldChar w:fldCharType="separate"/>
      </w:r>
      <w:r w:rsidR="00140F11">
        <w:t>2.2</w:t>
      </w:r>
      <w:r w:rsidR="009B0BAC">
        <w:fldChar w:fldCharType="end"/>
      </w:r>
      <w:r w:rsidR="009B0BAC">
        <w:t xml:space="preserve"> (</w:t>
      </w:r>
      <w:r w:rsidR="009B0BAC">
        <w:fldChar w:fldCharType="begin"/>
      </w:r>
      <w:r w:rsidR="009B0BAC">
        <w:instrText xml:space="preserve"> REF _Ref21780883 \h </w:instrText>
      </w:r>
      <w:r w:rsidR="009B0BAC">
        <w:fldChar w:fldCharType="separate"/>
      </w:r>
      <w:r w:rsidR="00140F11">
        <w:t>Methodology for lung function tests</w:t>
      </w:r>
      <w:r w:rsidR="009B0BAC">
        <w:fldChar w:fldCharType="end"/>
      </w:r>
      <w:r w:rsidR="009B0BAC">
        <w:t>)</w:t>
      </w:r>
      <w:r>
        <w:t>. For this analysis patients from the MMAVIC study at visit one were assessed.</w:t>
      </w:r>
    </w:p>
    <w:p w14:paraId="53E17F7B" w14:textId="77777777" w:rsidR="008553F0" w:rsidRDefault="008553F0" w:rsidP="006717E0"/>
    <w:p w14:paraId="0CE46D53" w14:textId="317BAFF5" w:rsidR="008553F0" w:rsidRPr="00A40342" w:rsidRDefault="008553F0" w:rsidP="006717E0">
      <w:r>
        <w:t xml:space="preserve">The inhaled bag volume was titrated based on patients standing height. Bag volume was fixed for 10cm height increments, with each increase in bag volume aiming to achieve an imaged lung volume of approximately 60% of the patients predicted TLC. This was calculated from predicted FRC and TLC values in children </w:t>
      </w:r>
      <w:r>
        <w:fldChar w:fldCharType="begin">
          <w:fldData xml:space="preserve">PEVuZE5vdGU+PENpdGU+PEF1dGhvcj5Sb3NlbnRoYWw8L0F1dGhvcj48WWVhcj4xOTkzPC9ZZWFy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</w:fldData>
        </w:fldChar>
      </w:r>
      <w:r w:rsidR="00B86FC1">
        <w:instrText xml:space="preserve"> ADDIN EN.CITE </w:instrText>
      </w:r>
      <w:r w:rsidR="00B86FC1">
        <w:fldChar w:fldCharType="begin">
          <w:fldData xml:space="preserve">PEVuZE5vdGU+PENpdGU+PEF1dGhvcj5Sb3NlbnRoYWw8L0F1dGhvcj48WWVhcj4xOTkzPC9ZZWFy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</w:fldData>
        </w:fldChar>
      </w:r>
      <w:r w:rsidR="00B86FC1">
        <w:instrText xml:space="preserve"> ADDIN EN.CITE.DATA </w:instrText>
      </w:r>
      <w:r w:rsidR="00B86FC1">
        <w:fldChar w:fldCharType="end"/>
      </w:r>
      <w:r>
        <w:fldChar w:fldCharType="separate"/>
      </w:r>
      <w:r w:rsidR="00B86FC1">
        <w:rPr>
          <w:noProof/>
        </w:rPr>
        <w:t>[261]</w:t>
      </w:r>
      <w:r>
        <w:fldChar w:fldCharType="end"/>
      </w:r>
      <w:r>
        <w:t xml:space="preserve">. </w:t>
      </w:r>
      <w:r w:rsidRPr="00A40342">
        <w:t xml:space="preserve">For each height interval of 10cm we calculated the volumes based on the middle value of the interval and calculated the mean predicted FRC and TLC values. We then subtracted 20% from the FRC values to compensate for the </w:t>
      </w:r>
      <w:r>
        <w:t>natural reduction in FRC that occurs in the supine position, when compared to the upright posture.</w:t>
      </w:r>
      <w:r w:rsidRPr="00A40342">
        <w:t xml:space="preserve"> </w:t>
      </w:r>
      <w:r>
        <w:t>T</w:t>
      </w:r>
      <w:r w:rsidRPr="00A40342">
        <w:t xml:space="preserve">hen titrated the inhaled bag volume to give a total predicted EIVt volume of ~60% of predicted TLC. </w:t>
      </w:r>
    </w:p>
    <w:p w14:paraId="3242C240" w14:textId="77777777" w:rsidR="008553F0" w:rsidRPr="00A40342" w:rsidRDefault="008553F0" w:rsidP="006717E0"/>
    <w:p w14:paraId="4622D476" w14:textId="08693328" w:rsidR="008553F0" w:rsidRDefault="008553F0" w:rsidP="006717E0">
      <w:pPr>
        <w:rPr>
          <w:b/>
        </w:rPr>
      </w:pPr>
      <w:r w:rsidRPr="00A40342">
        <w:t>e.g. For the 150-160cm interval</w:t>
      </w:r>
      <w:r w:rsidR="00E96416">
        <w:t>:</w:t>
      </w:r>
      <w:r w:rsidRPr="00A40342">
        <w:t xml:space="preserve"> based on a height of 155cm the predicted TLC is ~3.9L and FRC is ~1.9L. The FRC -20% is ~1.52L. 1.52L + inhaled bag volume of 0.8L = 2.32L = 59% of the TLC.</w:t>
      </w:r>
      <w:r w:rsidRPr="00A40342">
        <w:rPr>
          <w:b/>
        </w:rPr>
        <w:t xml:space="preserve"> </w:t>
      </w:r>
    </w:p>
    <w:p w14:paraId="413D8A15" w14:textId="77777777" w:rsidR="008553F0" w:rsidRDefault="008553F0" w:rsidP="006717E0"/>
    <w:p w14:paraId="70E731F3" w14:textId="5FEFDAC1" w:rsidR="008553F0" w:rsidRPr="009402EA" w:rsidRDefault="008553F0" w:rsidP="006717E0">
      <w:r w:rsidRPr="009F0ACC">
        <w:t xml:space="preserve">The inhaled bag volume consisted of a scaled dose of helium-3 </w:t>
      </w:r>
      <w:r>
        <w:t>(</w:t>
      </w:r>
      <w:r w:rsidR="005E6BBB">
        <w:rPr>
          <w:vertAlign w:val="superscript"/>
        </w:rPr>
        <w:t>3</w:t>
      </w:r>
      <w:r w:rsidR="005E6BBB">
        <w:t>He</w:t>
      </w:r>
      <w:r>
        <w:t xml:space="preserve">) </w:t>
      </w:r>
      <w:r w:rsidRPr="009F0ACC">
        <w:t>balanced with nitrogen</w:t>
      </w:r>
      <w:r>
        <w:t xml:space="preserve"> (</w:t>
      </w:r>
      <w:r w:rsidR="005E6BBB">
        <w:t>N</w:t>
      </w:r>
      <w:r w:rsidR="005E6BBB">
        <w:rPr>
          <w:vertAlign w:val="subscript"/>
        </w:rPr>
        <w:t>2</w:t>
      </w:r>
      <w:r>
        <w:t>)</w:t>
      </w:r>
      <w:r w:rsidRPr="009F0ACC">
        <w:t xml:space="preserve">. The total bag volume inhaled for TLC was the same as for the EIVt scan but it contained an increased proportion of </w:t>
      </w:r>
      <w:r w:rsidR="005E6BBB">
        <w:rPr>
          <w:vertAlign w:val="superscript"/>
        </w:rPr>
        <w:t>3</w:t>
      </w:r>
      <w:r w:rsidR="005E6BBB">
        <w:t>He</w:t>
      </w:r>
      <w:r w:rsidR="00361792">
        <w:t>,</w:t>
      </w:r>
      <w:r w:rsidRPr="009F0ACC">
        <w:t xml:space="preserve"> in order to provide sufficient image signal-to-noise ratio, due to the effect of gas concentration dilution at the higher lung volume. The bag volume </w:t>
      </w:r>
      <w:r>
        <w:t xml:space="preserve">versus </w:t>
      </w:r>
      <w:r w:rsidRPr="009F0ACC">
        <w:t>height chart can be seen in</w:t>
      </w:r>
      <w:r w:rsidR="009402EA">
        <w:t xml:space="preserve"> </w:t>
      </w:r>
      <w:r w:rsidR="009402EA">
        <w:fldChar w:fldCharType="begin"/>
      </w:r>
      <w:r w:rsidR="009402EA">
        <w:instrText xml:space="preserve"> REF _Ref21986360 \h </w:instrText>
      </w:r>
      <w:r w:rsidR="009402EA">
        <w:fldChar w:fldCharType="separate"/>
      </w:r>
      <w:r w:rsidR="00140F11" w:rsidRPr="008E182F">
        <w:t xml:space="preserve">Table </w:t>
      </w:r>
      <w:r w:rsidR="00140F11">
        <w:rPr>
          <w:noProof/>
        </w:rPr>
        <w:t>4</w:t>
      </w:r>
      <w:r w:rsidR="00140F11">
        <w:noBreakHyphen/>
      </w:r>
      <w:r w:rsidR="00140F11">
        <w:rPr>
          <w:noProof/>
        </w:rPr>
        <w:t>5</w:t>
      </w:r>
      <w:r w:rsidR="009402EA">
        <w:fldChar w:fldCharType="end"/>
      </w:r>
      <w:r>
        <w:t>.</w:t>
      </w:r>
    </w:p>
    <w:p w14:paraId="70742DD0" w14:textId="77777777" w:rsidR="008553F0" w:rsidRDefault="008553F0" w:rsidP="006717E0"/>
    <w:p w14:paraId="05B9BDCC" w14:textId="77777777" w:rsidR="00F80F14" w:rsidRDefault="00F80F14">
      <w:pPr>
        <w:spacing w:line="240" w:lineRule="auto"/>
        <w:ind w:right="0"/>
        <w:jc w:val="left"/>
        <w:rPr>
          <w:b/>
          <w:bCs/>
          <w:color w:val="000000" w:themeColor="text1"/>
          <w:sz w:val="20"/>
          <w:szCs w:val="20"/>
        </w:rPr>
      </w:pPr>
      <w:bookmarkStart w:id="353" w:name="_Ref419721137"/>
      <w:r>
        <w:br w:type="page"/>
      </w:r>
    </w:p>
    <w:p w14:paraId="340E6C30" w14:textId="7585EA5C" w:rsidR="008553F0" w:rsidRPr="008E182F" w:rsidRDefault="008553F0" w:rsidP="006717E0">
      <w:pPr>
        <w:pStyle w:val="Caption"/>
      </w:pPr>
      <w:bookmarkStart w:id="354" w:name="_Ref21986360"/>
      <w:bookmarkStart w:id="355" w:name="_Toc27382984"/>
      <w:r w:rsidRPr="008E182F">
        <w:lastRenderedPageBreak/>
        <w:t xml:space="preserve">Table </w:t>
      </w:r>
      <w:fldSimple w:instr=" STYLEREF 1 \s ">
        <w:r w:rsidR="00140F11">
          <w:rPr>
            <w:noProof/>
          </w:rPr>
          <w:t>4</w:t>
        </w:r>
      </w:fldSimple>
      <w:r w:rsidR="004B6530">
        <w:noBreakHyphen/>
      </w:r>
      <w:fldSimple w:instr=" SEQ Table \* ARABIC \s 1 ">
        <w:r w:rsidR="00140F11">
          <w:rPr>
            <w:noProof/>
          </w:rPr>
          <w:t>5</w:t>
        </w:r>
      </w:fldSimple>
      <w:bookmarkEnd w:id="353"/>
      <w:bookmarkEnd w:id="354"/>
      <w:r w:rsidRPr="008E182F">
        <w:t>:</w:t>
      </w:r>
      <w:r w:rsidRPr="008E182F">
        <w:rPr>
          <w:sz w:val="24"/>
          <w:szCs w:val="24"/>
        </w:rPr>
        <w:t xml:space="preserve"> </w:t>
      </w:r>
      <w:r w:rsidRPr="008E182F">
        <w:t xml:space="preserve">Hyperpolarised </w:t>
      </w:r>
      <w:r w:rsidR="005E6BBB">
        <w:rPr>
          <w:vertAlign w:val="superscript"/>
        </w:rPr>
        <w:t>3</w:t>
      </w:r>
      <w:r w:rsidR="005E6BBB">
        <w:t>He</w:t>
      </w:r>
      <w:r w:rsidRPr="008E182F">
        <w:t xml:space="preserve"> MR imaging bag volume chart.</w:t>
      </w:r>
      <w:bookmarkEnd w:id="355"/>
    </w:p>
    <w:tbl>
      <w:tblPr>
        <w:tblStyle w:val="LightShading"/>
        <w:tblW w:w="9104" w:type="dxa"/>
        <w:jc w:val="center"/>
        <w:tblLook w:val="06A0" w:firstRow="1" w:lastRow="0" w:firstColumn="1" w:lastColumn="0" w:noHBand="1" w:noVBand="1"/>
      </w:tblPr>
      <w:tblGrid>
        <w:gridCol w:w="2019"/>
        <w:gridCol w:w="1597"/>
        <w:gridCol w:w="2804"/>
        <w:gridCol w:w="2684"/>
      </w:tblGrid>
      <w:tr w:rsidR="008553F0" w:rsidRPr="009F0ACC" w14:paraId="5751EDE2" w14:textId="77777777" w:rsidTr="00F80F14">
        <w:trPr>
          <w:cnfStyle w:val="100000000000" w:firstRow="1" w:lastRow="0" w:firstColumn="0" w:lastColumn="0" w:oddVBand="0" w:evenVBand="0" w:oddHBand="0" w:evenHBand="0" w:firstRowFirstColumn="0" w:firstRowLastColumn="0" w:lastRowFirstColumn="0" w:lastRowLastColumn="0"/>
          <w:trHeight w:val="749"/>
          <w:jc w:val="center"/>
        </w:trPr>
        <w:tc>
          <w:tcPr>
            <w:cnfStyle w:val="001000000000" w:firstRow="0" w:lastRow="0" w:firstColumn="1" w:lastColumn="0" w:oddVBand="0" w:evenVBand="0" w:oddHBand="0" w:evenHBand="0" w:firstRowFirstColumn="0" w:firstRowLastColumn="0" w:lastRowFirstColumn="0" w:lastRowLastColumn="0"/>
            <w:tcW w:w="2019" w:type="dxa"/>
            <w:tcBorders>
              <w:top w:val="single" w:sz="4" w:space="0" w:color="auto"/>
              <w:left w:val="single" w:sz="4" w:space="0" w:color="auto"/>
            </w:tcBorders>
            <w:vAlign w:val="center"/>
          </w:tcPr>
          <w:p w14:paraId="28594F5F" w14:textId="77777777" w:rsidR="008553F0" w:rsidRPr="009F0ACC" w:rsidRDefault="008553F0" w:rsidP="00F80F14">
            <w:pPr>
              <w:spacing w:line="240" w:lineRule="auto"/>
              <w:jc w:val="center"/>
              <w:rPr>
                <w:rFonts w:asciiTheme="majorHAnsi" w:eastAsiaTheme="majorEastAsia" w:hAnsiTheme="majorHAnsi" w:cstheme="majorBidi"/>
                <w:b w:val="0"/>
                <w:bCs w:val="0"/>
              </w:rPr>
            </w:pPr>
            <w:r w:rsidRPr="009F0ACC">
              <w:t>Patient Height</w:t>
            </w:r>
          </w:p>
        </w:tc>
        <w:tc>
          <w:tcPr>
            <w:tcW w:w="1597" w:type="dxa"/>
            <w:tcBorders>
              <w:top w:val="single" w:sz="4" w:space="0" w:color="auto"/>
            </w:tcBorders>
            <w:vAlign w:val="center"/>
          </w:tcPr>
          <w:p w14:paraId="0546B280" w14:textId="77777777" w:rsidR="008553F0" w:rsidRPr="009F0ACC" w:rsidRDefault="008553F0" w:rsidP="00F80F1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sz w:val="20"/>
                <w:szCs w:val="20"/>
              </w:rPr>
            </w:pPr>
            <w:r w:rsidRPr="009F0ACC">
              <w:t>Total Bag Volume</w:t>
            </w:r>
          </w:p>
        </w:tc>
        <w:tc>
          <w:tcPr>
            <w:tcW w:w="5488" w:type="dxa"/>
            <w:gridSpan w:val="2"/>
            <w:tcBorders>
              <w:top w:val="single" w:sz="4" w:space="0" w:color="auto"/>
              <w:right w:val="single" w:sz="4" w:space="0" w:color="auto"/>
            </w:tcBorders>
            <w:vAlign w:val="center"/>
          </w:tcPr>
          <w:p w14:paraId="043A9AD1" w14:textId="77777777" w:rsidR="008553F0" w:rsidRPr="009F0ACC" w:rsidRDefault="008553F0" w:rsidP="00F80F1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sz w:val="20"/>
                <w:szCs w:val="20"/>
              </w:rPr>
            </w:pPr>
            <w:r w:rsidRPr="009F0ACC">
              <w:t>Gas doses</w:t>
            </w:r>
          </w:p>
        </w:tc>
      </w:tr>
      <w:tr w:rsidR="00F80F14" w:rsidRPr="009F0ACC" w14:paraId="26C14606" w14:textId="77777777" w:rsidTr="00F80F14">
        <w:trPr>
          <w:trHeight w:val="349"/>
          <w:jc w:val="center"/>
        </w:trPr>
        <w:tc>
          <w:tcPr>
            <w:cnfStyle w:val="001000000000" w:firstRow="0" w:lastRow="0" w:firstColumn="1" w:lastColumn="0" w:oddVBand="0" w:evenVBand="0" w:oddHBand="0" w:evenHBand="0" w:firstRowFirstColumn="0" w:firstRowLastColumn="0" w:lastRowFirstColumn="0" w:lastRowLastColumn="0"/>
            <w:tcW w:w="2019" w:type="dxa"/>
            <w:tcBorders>
              <w:left w:val="single" w:sz="4" w:space="0" w:color="auto"/>
            </w:tcBorders>
            <w:vAlign w:val="center"/>
          </w:tcPr>
          <w:p w14:paraId="7D1FEC83" w14:textId="77777777" w:rsidR="008553F0" w:rsidRPr="009F0ACC" w:rsidRDefault="008553F0" w:rsidP="00F80F14">
            <w:pPr>
              <w:spacing w:line="240" w:lineRule="auto"/>
              <w:jc w:val="center"/>
            </w:pPr>
          </w:p>
        </w:tc>
        <w:tc>
          <w:tcPr>
            <w:tcW w:w="1597" w:type="dxa"/>
            <w:vAlign w:val="center"/>
          </w:tcPr>
          <w:p w14:paraId="4CC14FA1" w14:textId="77777777"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2804" w:type="dxa"/>
            <w:vAlign w:val="center"/>
          </w:tcPr>
          <w:p w14:paraId="2F18BF03" w14:textId="77777777" w:rsidR="008553F0" w:rsidRPr="00F80F14"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F80F14">
              <w:rPr>
                <w:b/>
              </w:rPr>
              <w:t>EIVt</w:t>
            </w:r>
          </w:p>
        </w:tc>
        <w:tc>
          <w:tcPr>
            <w:tcW w:w="2684" w:type="dxa"/>
            <w:tcBorders>
              <w:right w:val="single" w:sz="4" w:space="0" w:color="auto"/>
            </w:tcBorders>
            <w:vAlign w:val="center"/>
          </w:tcPr>
          <w:p w14:paraId="6364A2AA" w14:textId="77777777" w:rsidR="008553F0" w:rsidRPr="00F80F14"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F80F14">
              <w:rPr>
                <w:b/>
              </w:rPr>
              <w:t>TLC</w:t>
            </w:r>
          </w:p>
        </w:tc>
      </w:tr>
      <w:tr w:rsidR="00F80F14" w:rsidRPr="009F0ACC" w14:paraId="24E6BB3A" w14:textId="77777777" w:rsidTr="00F80F14">
        <w:trPr>
          <w:trHeight w:val="383"/>
          <w:jc w:val="center"/>
        </w:trPr>
        <w:tc>
          <w:tcPr>
            <w:cnfStyle w:val="001000000000" w:firstRow="0" w:lastRow="0" w:firstColumn="1" w:lastColumn="0" w:oddVBand="0" w:evenVBand="0" w:oddHBand="0" w:evenHBand="0" w:firstRowFirstColumn="0" w:firstRowLastColumn="0" w:lastRowFirstColumn="0" w:lastRowLastColumn="0"/>
            <w:tcW w:w="2019" w:type="dxa"/>
            <w:tcBorders>
              <w:left w:val="single" w:sz="4" w:space="0" w:color="auto"/>
            </w:tcBorders>
            <w:vAlign w:val="center"/>
          </w:tcPr>
          <w:p w14:paraId="5FA82E18" w14:textId="77777777" w:rsidR="008553F0" w:rsidRPr="009F0ACC" w:rsidRDefault="008553F0" w:rsidP="00F80F14">
            <w:pPr>
              <w:spacing w:line="240" w:lineRule="auto"/>
              <w:jc w:val="center"/>
              <w:rPr>
                <w:rFonts w:asciiTheme="majorHAnsi" w:eastAsiaTheme="majorEastAsia" w:hAnsiTheme="majorHAnsi" w:cstheme="majorBidi"/>
                <w:b w:val="0"/>
                <w:bCs w:val="0"/>
                <w:sz w:val="20"/>
                <w:szCs w:val="20"/>
              </w:rPr>
            </w:pPr>
            <w:r w:rsidRPr="009F0ACC">
              <w:t>160cm +</w:t>
            </w:r>
          </w:p>
        </w:tc>
        <w:tc>
          <w:tcPr>
            <w:tcW w:w="1597" w:type="dxa"/>
            <w:vAlign w:val="center"/>
          </w:tcPr>
          <w:p w14:paraId="51FD275C" w14:textId="77777777"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sz w:val="20"/>
                <w:szCs w:val="20"/>
              </w:rPr>
            </w:pPr>
            <w:r w:rsidRPr="009F0ACC">
              <w:t>1.0 L</w:t>
            </w:r>
          </w:p>
        </w:tc>
        <w:tc>
          <w:tcPr>
            <w:tcW w:w="2804" w:type="dxa"/>
            <w:vAlign w:val="center"/>
          </w:tcPr>
          <w:p w14:paraId="77DBC9B0" w14:textId="3FE5FDD6"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 xml:space="preserve">150 ml </w:t>
            </w:r>
            <w:r w:rsidR="005E6BBB">
              <w:rPr>
                <w:vertAlign w:val="superscript"/>
              </w:rPr>
              <w:t>3</w:t>
            </w:r>
            <w:r w:rsidR="005E6BBB">
              <w:t>He</w:t>
            </w:r>
            <w:r w:rsidRPr="009F0ACC">
              <w:t xml:space="preserve"> + 850 ml </w:t>
            </w:r>
            <w:r w:rsidR="005E6BBB">
              <w:t>N</w:t>
            </w:r>
            <w:r w:rsidR="005E6BBB">
              <w:rPr>
                <w:vertAlign w:val="subscript"/>
              </w:rPr>
              <w:t>2</w:t>
            </w:r>
          </w:p>
        </w:tc>
        <w:tc>
          <w:tcPr>
            <w:tcW w:w="2684" w:type="dxa"/>
            <w:tcBorders>
              <w:right w:val="single" w:sz="4" w:space="0" w:color="auto"/>
            </w:tcBorders>
            <w:vAlign w:val="center"/>
          </w:tcPr>
          <w:p w14:paraId="45D559E7" w14:textId="3C0EFBFC"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 xml:space="preserve">200 ml </w:t>
            </w:r>
            <w:r w:rsidR="005E6BBB">
              <w:rPr>
                <w:vertAlign w:val="superscript"/>
              </w:rPr>
              <w:t>3</w:t>
            </w:r>
            <w:r w:rsidR="005E6BBB">
              <w:t>He</w:t>
            </w:r>
            <w:r w:rsidRPr="009F0ACC">
              <w:t xml:space="preserve"> + 800 ml </w:t>
            </w:r>
            <w:r w:rsidR="005E6BBB">
              <w:t>N</w:t>
            </w:r>
            <w:r w:rsidR="005E6BBB">
              <w:rPr>
                <w:vertAlign w:val="subscript"/>
              </w:rPr>
              <w:t>2</w:t>
            </w:r>
          </w:p>
        </w:tc>
      </w:tr>
      <w:tr w:rsidR="00F80F14" w:rsidRPr="009F0ACC" w14:paraId="45CE943E" w14:textId="77777777" w:rsidTr="00F80F14">
        <w:trPr>
          <w:trHeight w:val="366"/>
          <w:jc w:val="center"/>
        </w:trPr>
        <w:tc>
          <w:tcPr>
            <w:cnfStyle w:val="001000000000" w:firstRow="0" w:lastRow="0" w:firstColumn="1" w:lastColumn="0" w:oddVBand="0" w:evenVBand="0" w:oddHBand="0" w:evenHBand="0" w:firstRowFirstColumn="0" w:firstRowLastColumn="0" w:lastRowFirstColumn="0" w:lastRowLastColumn="0"/>
            <w:tcW w:w="2019" w:type="dxa"/>
            <w:tcBorders>
              <w:left w:val="single" w:sz="4" w:space="0" w:color="auto"/>
            </w:tcBorders>
            <w:vAlign w:val="center"/>
          </w:tcPr>
          <w:p w14:paraId="42A95E69" w14:textId="77777777" w:rsidR="008553F0" w:rsidRPr="009F0ACC" w:rsidRDefault="008553F0" w:rsidP="00F80F14">
            <w:pPr>
              <w:spacing w:line="240" w:lineRule="auto"/>
              <w:jc w:val="center"/>
              <w:rPr>
                <w:rFonts w:asciiTheme="majorHAnsi" w:eastAsiaTheme="majorEastAsia" w:hAnsiTheme="majorHAnsi" w:cstheme="majorBidi"/>
                <w:b w:val="0"/>
                <w:bCs w:val="0"/>
                <w:sz w:val="20"/>
                <w:szCs w:val="20"/>
              </w:rPr>
            </w:pPr>
            <w:r w:rsidRPr="009F0ACC">
              <w:t>150-160cm</w:t>
            </w:r>
          </w:p>
        </w:tc>
        <w:tc>
          <w:tcPr>
            <w:tcW w:w="1597" w:type="dxa"/>
            <w:vAlign w:val="center"/>
          </w:tcPr>
          <w:p w14:paraId="7697C0C7" w14:textId="77777777"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800 ml</w:t>
            </w:r>
          </w:p>
        </w:tc>
        <w:tc>
          <w:tcPr>
            <w:tcW w:w="2804" w:type="dxa"/>
            <w:vAlign w:val="center"/>
          </w:tcPr>
          <w:p w14:paraId="36CB7BF1" w14:textId="75B4A876"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 xml:space="preserve">140 ml </w:t>
            </w:r>
            <w:r w:rsidR="005E6BBB">
              <w:rPr>
                <w:vertAlign w:val="superscript"/>
              </w:rPr>
              <w:t>3</w:t>
            </w:r>
            <w:r w:rsidR="005E6BBB">
              <w:t>He</w:t>
            </w:r>
            <w:r w:rsidRPr="009F0ACC">
              <w:t xml:space="preserve"> + 660 ml </w:t>
            </w:r>
            <w:r w:rsidR="005E6BBB">
              <w:t>N</w:t>
            </w:r>
            <w:r w:rsidR="005E6BBB">
              <w:rPr>
                <w:vertAlign w:val="subscript"/>
              </w:rPr>
              <w:t>2</w:t>
            </w:r>
          </w:p>
        </w:tc>
        <w:tc>
          <w:tcPr>
            <w:tcW w:w="2684" w:type="dxa"/>
            <w:tcBorders>
              <w:right w:val="single" w:sz="4" w:space="0" w:color="auto"/>
            </w:tcBorders>
            <w:vAlign w:val="center"/>
          </w:tcPr>
          <w:p w14:paraId="375EAAE3" w14:textId="21D7F143"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 xml:space="preserve">180 ml </w:t>
            </w:r>
            <w:r w:rsidR="005E6BBB">
              <w:rPr>
                <w:vertAlign w:val="superscript"/>
              </w:rPr>
              <w:t>3</w:t>
            </w:r>
            <w:r w:rsidR="005E6BBB">
              <w:t>He</w:t>
            </w:r>
            <w:r w:rsidRPr="009F0ACC">
              <w:t xml:space="preserve"> + 620 ml </w:t>
            </w:r>
            <w:r w:rsidR="005E6BBB">
              <w:t>N</w:t>
            </w:r>
            <w:r w:rsidR="005E6BBB">
              <w:rPr>
                <w:vertAlign w:val="subscript"/>
              </w:rPr>
              <w:t>2</w:t>
            </w:r>
          </w:p>
        </w:tc>
      </w:tr>
      <w:tr w:rsidR="00F80F14" w:rsidRPr="009F0ACC" w14:paraId="76167125" w14:textId="77777777" w:rsidTr="00F80F14">
        <w:trPr>
          <w:trHeight w:val="366"/>
          <w:jc w:val="center"/>
        </w:trPr>
        <w:tc>
          <w:tcPr>
            <w:cnfStyle w:val="001000000000" w:firstRow="0" w:lastRow="0" w:firstColumn="1" w:lastColumn="0" w:oddVBand="0" w:evenVBand="0" w:oddHBand="0" w:evenHBand="0" w:firstRowFirstColumn="0" w:firstRowLastColumn="0" w:lastRowFirstColumn="0" w:lastRowLastColumn="0"/>
            <w:tcW w:w="2019" w:type="dxa"/>
            <w:tcBorders>
              <w:left w:val="single" w:sz="4" w:space="0" w:color="auto"/>
            </w:tcBorders>
            <w:vAlign w:val="center"/>
          </w:tcPr>
          <w:p w14:paraId="2119D6D5" w14:textId="77777777" w:rsidR="008553F0" w:rsidRPr="009F0ACC" w:rsidRDefault="008553F0" w:rsidP="00F80F14">
            <w:pPr>
              <w:spacing w:line="240" w:lineRule="auto"/>
              <w:jc w:val="center"/>
              <w:rPr>
                <w:rFonts w:asciiTheme="majorHAnsi" w:eastAsiaTheme="majorEastAsia" w:hAnsiTheme="majorHAnsi" w:cstheme="majorBidi"/>
                <w:b w:val="0"/>
                <w:bCs w:val="0"/>
                <w:sz w:val="20"/>
                <w:szCs w:val="20"/>
              </w:rPr>
            </w:pPr>
            <w:r w:rsidRPr="009F0ACC">
              <w:t>140-150cm</w:t>
            </w:r>
          </w:p>
        </w:tc>
        <w:tc>
          <w:tcPr>
            <w:tcW w:w="1597" w:type="dxa"/>
            <w:vAlign w:val="center"/>
          </w:tcPr>
          <w:p w14:paraId="775367B7" w14:textId="77777777"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650 ml</w:t>
            </w:r>
          </w:p>
        </w:tc>
        <w:tc>
          <w:tcPr>
            <w:tcW w:w="2804" w:type="dxa"/>
            <w:vAlign w:val="center"/>
          </w:tcPr>
          <w:p w14:paraId="55BEDC7A" w14:textId="24D421E4"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 xml:space="preserve">130 ml </w:t>
            </w:r>
            <w:r w:rsidR="005E6BBB">
              <w:rPr>
                <w:vertAlign w:val="superscript"/>
              </w:rPr>
              <w:t>3</w:t>
            </w:r>
            <w:r w:rsidR="005E6BBB">
              <w:t>He</w:t>
            </w:r>
            <w:r w:rsidRPr="009F0ACC">
              <w:t xml:space="preserve"> + 520 ml </w:t>
            </w:r>
            <w:r w:rsidR="005E6BBB">
              <w:t>N</w:t>
            </w:r>
            <w:r w:rsidR="005E6BBB">
              <w:rPr>
                <w:vertAlign w:val="subscript"/>
              </w:rPr>
              <w:t>2</w:t>
            </w:r>
          </w:p>
        </w:tc>
        <w:tc>
          <w:tcPr>
            <w:tcW w:w="2684" w:type="dxa"/>
            <w:tcBorders>
              <w:right w:val="single" w:sz="4" w:space="0" w:color="auto"/>
            </w:tcBorders>
            <w:vAlign w:val="center"/>
          </w:tcPr>
          <w:p w14:paraId="161D1E0C" w14:textId="19341F1C"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 xml:space="preserve">160 ml </w:t>
            </w:r>
            <w:r w:rsidR="005E6BBB">
              <w:rPr>
                <w:vertAlign w:val="superscript"/>
              </w:rPr>
              <w:t>3</w:t>
            </w:r>
            <w:r w:rsidR="005E6BBB">
              <w:t>He</w:t>
            </w:r>
            <w:r w:rsidRPr="009F0ACC">
              <w:t xml:space="preserve"> + 490 ml </w:t>
            </w:r>
            <w:r w:rsidR="005E6BBB">
              <w:t>N</w:t>
            </w:r>
            <w:r w:rsidR="005E6BBB">
              <w:rPr>
                <w:vertAlign w:val="subscript"/>
              </w:rPr>
              <w:t>2</w:t>
            </w:r>
          </w:p>
        </w:tc>
      </w:tr>
      <w:tr w:rsidR="00F80F14" w:rsidRPr="009F0ACC" w14:paraId="67F32B32" w14:textId="77777777" w:rsidTr="00F80F14">
        <w:trPr>
          <w:trHeight w:val="366"/>
          <w:jc w:val="center"/>
        </w:trPr>
        <w:tc>
          <w:tcPr>
            <w:cnfStyle w:val="001000000000" w:firstRow="0" w:lastRow="0" w:firstColumn="1" w:lastColumn="0" w:oddVBand="0" w:evenVBand="0" w:oddHBand="0" w:evenHBand="0" w:firstRowFirstColumn="0" w:firstRowLastColumn="0" w:lastRowFirstColumn="0" w:lastRowLastColumn="0"/>
            <w:tcW w:w="2019" w:type="dxa"/>
            <w:tcBorders>
              <w:left w:val="single" w:sz="4" w:space="0" w:color="auto"/>
            </w:tcBorders>
            <w:vAlign w:val="center"/>
          </w:tcPr>
          <w:p w14:paraId="55FFA0E3" w14:textId="77777777" w:rsidR="008553F0" w:rsidRPr="009F0ACC" w:rsidRDefault="008553F0" w:rsidP="00F80F14">
            <w:pPr>
              <w:spacing w:line="240" w:lineRule="auto"/>
              <w:jc w:val="center"/>
              <w:rPr>
                <w:rFonts w:asciiTheme="majorHAnsi" w:eastAsiaTheme="majorEastAsia" w:hAnsiTheme="majorHAnsi" w:cstheme="majorBidi"/>
                <w:b w:val="0"/>
                <w:bCs w:val="0"/>
                <w:sz w:val="20"/>
                <w:szCs w:val="20"/>
              </w:rPr>
            </w:pPr>
            <w:r w:rsidRPr="009F0ACC">
              <w:t>130-140cm</w:t>
            </w:r>
          </w:p>
        </w:tc>
        <w:tc>
          <w:tcPr>
            <w:tcW w:w="1597" w:type="dxa"/>
            <w:vAlign w:val="center"/>
          </w:tcPr>
          <w:p w14:paraId="4ACBF576" w14:textId="77777777"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500 ml</w:t>
            </w:r>
          </w:p>
        </w:tc>
        <w:tc>
          <w:tcPr>
            <w:tcW w:w="2804" w:type="dxa"/>
            <w:vAlign w:val="center"/>
          </w:tcPr>
          <w:p w14:paraId="0D949746" w14:textId="578F67C3"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 xml:space="preserve">120 ml </w:t>
            </w:r>
            <w:r w:rsidR="005E6BBB">
              <w:rPr>
                <w:vertAlign w:val="superscript"/>
              </w:rPr>
              <w:t>3</w:t>
            </w:r>
            <w:r w:rsidR="005E6BBB">
              <w:t>He</w:t>
            </w:r>
            <w:r w:rsidRPr="009F0ACC">
              <w:t xml:space="preserve"> + 380 ml </w:t>
            </w:r>
            <w:r w:rsidR="005E6BBB">
              <w:t>N</w:t>
            </w:r>
            <w:r w:rsidR="005E6BBB">
              <w:rPr>
                <w:vertAlign w:val="subscript"/>
              </w:rPr>
              <w:t>2</w:t>
            </w:r>
          </w:p>
        </w:tc>
        <w:tc>
          <w:tcPr>
            <w:tcW w:w="2684" w:type="dxa"/>
            <w:tcBorders>
              <w:right w:val="single" w:sz="4" w:space="0" w:color="auto"/>
            </w:tcBorders>
            <w:vAlign w:val="center"/>
          </w:tcPr>
          <w:p w14:paraId="187BFF05" w14:textId="53ACE6E9"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 xml:space="preserve">140 ml </w:t>
            </w:r>
            <w:r w:rsidR="005E6BBB">
              <w:rPr>
                <w:vertAlign w:val="superscript"/>
              </w:rPr>
              <w:t>3</w:t>
            </w:r>
            <w:r w:rsidR="005E6BBB">
              <w:t>He</w:t>
            </w:r>
            <w:r w:rsidRPr="009F0ACC">
              <w:t xml:space="preserve"> + 360 ml </w:t>
            </w:r>
            <w:r w:rsidR="005E6BBB">
              <w:t>N</w:t>
            </w:r>
            <w:r w:rsidR="005E6BBB">
              <w:rPr>
                <w:vertAlign w:val="subscript"/>
              </w:rPr>
              <w:t>2</w:t>
            </w:r>
          </w:p>
        </w:tc>
      </w:tr>
      <w:tr w:rsidR="00F80F14" w:rsidRPr="009F0ACC" w14:paraId="37339756" w14:textId="77777777" w:rsidTr="00F80F14">
        <w:trPr>
          <w:trHeight w:val="366"/>
          <w:jc w:val="center"/>
        </w:trPr>
        <w:tc>
          <w:tcPr>
            <w:cnfStyle w:val="001000000000" w:firstRow="0" w:lastRow="0" w:firstColumn="1" w:lastColumn="0" w:oddVBand="0" w:evenVBand="0" w:oddHBand="0" w:evenHBand="0" w:firstRowFirstColumn="0" w:firstRowLastColumn="0" w:lastRowFirstColumn="0" w:lastRowLastColumn="0"/>
            <w:tcW w:w="2019" w:type="dxa"/>
            <w:tcBorders>
              <w:left w:val="single" w:sz="4" w:space="0" w:color="auto"/>
              <w:bottom w:val="single" w:sz="4" w:space="0" w:color="auto"/>
            </w:tcBorders>
            <w:vAlign w:val="center"/>
          </w:tcPr>
          <w:p w14:paraId="76CD08D5" w14:textId="77777777" w:rsidR="008553F0" w:rsidRPr="009F0ACC" w:rsidRDefault="008553F0" w:rsidP="00F80F14">
            <w:pPr>
              <w:spacing w:line="240" w:lineRule="auto"/>
              <w:jc w:val="center"/>
              <w:rPr>
                <w:rFonts w:asciiTheme="majorHAnsi" w:eastAsiaTheme="majorEastAsia" w:hAnsiTheme="majorHAnsi" w:cstheme="majorBidi"/>
                <w:b w:val="0"/>
                <w:bCs w:val="0"/>
                <w:sz w:val="20"/>
                <w:szCs w:val="20"/>
              </w:rPr>
            </w:pPr>
            <w:r w:rsidRPr="009F0ACC">
              <w:t>120-130cm</w:t>
            </w:r>
          </w:p>
        </w:tc>
        <w:tc>
          <w:tcPr>
            <w:tcW w:w="1597" w:type="dxa"/>
            <w:tcBorders>
              <w:bottom w:val="single" w:sz="4" w:space="0" w:color="auto"/>
            </w:tcBorders>
            <w:vAlign w:val="center"/>
          </w:tcPr>
          <w:p w14:paraId="32D8D442" w14:textId="77777777"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400 ml</w:t>
            </w:r>
          </w:p>
        </w:tc>
        <w:tc>
          <w:tcPr>
            <w:tcW w:w="2804" w:type="dxa"/>
            <w:tcBorders>
              <w:bottom w:val="single" w:sz="4" w:space="0" w:color="auto"/>
            </w:tcBorders>
            <w:vAlign w:val="center"/>
          </w:tcPr>
          <w:p w14:paraId="4353ABA3" w14:textId="094FE4F9"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pPr>
            <w:r w:rsidRPr="009F0ACC">
              <w:t xml:space="preserve">110 ml </w:t>
            </w:r>
            <w:r w:rsidR="005E6BBB">
              <w:rPr>
                <w:vertAlign w:val="superscript"/>
              </w:rPr>
              <w:t>3</w:t>
            </w:r>
            <w:r w:rsidR="005E6BBB">
              <w:t>He</w:t>
            </w:r>
            <w:r w:rsidRPr="009F0ACC">
              <w:t xml:space="preserve"> + 290 ml </w:t>
            </w:r>
            <w:r w:rsidR="005E6BBB">
              <w:t>N</w:t>
            </w:r>
            <w:r w:rsidR="005E6BBB">
              <w:rPr>
                <w:vertAlign w:val="subscript"/>
              </w:rPr>
              <w:t>2</w:t>
            </w:r>
          </w:p>
        </w:tc>
        <w:tc>
          <w:tcPr>
            <w:tcW w:w="2684" w:type="dxa"/>
            <w:tcBorders>
              <w:bottom w:val="single" w:sz="4" w:space="0" w:color="auto"/>
              <w:right w:val="single" w:sz="4" w:space="0" w:color="auto"/>
            </w:tcBorders>
            <w:vAlign w:val="center"/>
          </w:tcPr>
          <w:p w14:paraId="7BEC66E0" w14:textId="56403215" w:rsidR="008553F0" w:rsidRPr="009F0ACC" w:rsidRDefault="008553F0" w:rsidP="00F80F1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
                <w:bCs/>
                <w:sz w:val="20"/>
                <w:szCs w:val="20"/>
              </w:rPr>
            </w:pPr>
            <w:r w:rsidRPr="009F0ACC">
              <w:t xml:space="preserve">120 ml </w:t>
            </w:r>
            <w:r w:rsidR="005E6BBB">
              <w:rPr>
                <w:vertAlign w:val="superscript"/>
              </w:rPr>
              <w:t>3</w:t>
            </w:r>
            <w:r w:rsidR="005E6BBB">
              <w:t>He</w:t>
            </w:r>
            <w:r w:rsidRPr="009F0ACC">
              <w:t xml:space="preserve"> + 280 ml </w:t>
            </w:r>
            <w:r w:rsidR="005E6BBB">
              <w:t>N</w:t>
            </w:r>
            <w:r w:rsidR="005E6BBB">
              <w:rPr>
                <w:vertAlign w:val="subscript"/>
              </w:rPr>
              <w:t>2</w:t>
            </w:r>
          </w:p>
        </w:tc>
      </w:tr>
    </w:tbl>
    <w:p w14:paraId="514190BD" w14:textId="77777777" w:rsidR="008553F0" w:rsidRDefault="008553F0" w:rsidP="006717E0"/>
    <w:p w14:paraId="5B5A7BF9" w14:textId="374E5928" w:rsidR="008553F0" w:rsidRDefault="008553F0" w:rsidP="009402EA">
      <w:r>
        <w:t xml:space="preserve">The primary metrics analysed were VDP and </w:t>
      </w:r>
      <w:r w:rsidR="005E6BBB">
        <w:t>VH</w:t>
      </w:r>
      <w:r w:rsidR="005E6BBB">
        <w:rPr>
          <w:vertAlign w:val="subscript"/>
        </w:rPr>
        <w:t>I</w:t>
      </w:r>
      <w:r>
        <w:t xml:space="preserve"> at EIVt to TLC. Secondary metrics include the reversible-volume index, LCI, </w:t>
      </w:r>
      <w:r w:rsidR="005E6BBB">
        <w:t>S</w:t>
      </w:r>
      <w:r w:rsidR="005E6BBB">
        <w:rPr>
          <w:vertAlign w:val="subscript"/>
        </w:rPr>
        <w:t>cond</w:t>
      </w:r>
      <w:r>
        <w:t xml:space="preserve">, </w:t>
      </w:r>
      <w:r w:rsidR="005E6BBB">
        <w:t>S</w:t>
      </w:r>
      <w:r w:rsidR="005E6BBB">
        <w:rPr>
          <w:vertAlign w:val="subscript"/>
        </w:rPr>
        <w:t>acin</w:t>
      </w:r>
      <w:r>
        <w:t xml:space="preserve"> and </w:t>
      </w:r>
      <w:r w:rsidR="00DF2511">
        <w:t>FEV</w:t>
      </w:r>
      <w:r w:rsidR="00DF2511">
        <w:rPr>
          <w:vertAlign w:val="subscript"/>
        </w:rPr>
        <w:t>1</w:t>
      </w:r>
      <w:r>
        <w:t xml:space="preserve">. A detailed description of the reversible-volume index and how it is calculated can be found in </w:t>
      </w:r>
      <w:r w:rsidR="009B0BAC">
        <w:t xml:space="preserve">Chapter </w:t>
      </w:r>
      <w:r w:rsidR="009B0BAC">
        <w:fldChar w:fldCharType="begin"/>
      </w:r>
      <w:r w:rsidR="009B0BAC">
        <w:instrText xml:space="preserve"> REF _Ref21775589 \r \h </w:instrText>
      </w:r>
      <w:r w:rsidR="009402EA">
        <w:instrText xml:space="preserve"> \* MERGEFORMAT </w:instrText>
      </w:r>
      <w:r w:rsidR="009B0BAC">
        <w:fldChar w:fldCharType="separate"/>
      </w:r>
      <w:r w:rsidR="00140F11">
        <w:t>2.3.1</w:t>
      </w:r>
      <w:r w:rsidR="009B0BAC">
        <w:fldChar w:fldCharType="end"/>
      </w:r>
      <w:r w:rsidR="009B0BAC">
        <w:t xml:space="preserve"> (</w:t>
      </w:r>
      <w:r w:rsidR="009402EA">
        <w:fldChar w:fldCharType="begin"/>
      </w:r>
      <w:r w:rsidR="009402EA">
        <w:instrText xml:space="preserve"> REF _Ref21986497 \h  \* MERGEFORMAT </w:instrText>
      </w:r>
      <w:r w:rsidR="009402EA">
        <w:fldChar w:fldCharType="separate"/>
      </w:r>
      <w:r w:rsidR="00140F11" w:rsidRPr="00E83AC2">
        <w:t>Reversible-volume index</w:t>
      </w:r>
      <w:r w:rsidR="009402EA">
        <w:fldChar w:fldCharType="end"/>
      </w:r>
      <w:r w:rsidR="009402EA">
        <w:t>, p</w:t>
      </w:r>
      <w:r w:rsidR="009402EA">
        <w:fldChar w:fldCharType="begin"/>
      </w:r>
      <w:r w:rsidR="009402EA">
        <w:instrText xml:space="preserve"> PAGEREF _Ref21986497 \h </w:instrText>
      </w:r>
      <w:r w:rsidR="009402EA">
        <w:fldChar w:fldCharType="separate"/>
      </w:r>
      <w:r w:rsidR="00140F11">
        <w:rPr>
          <w:noProof/>
        </w:rPr>
        <w:t>97</w:t>
      </w:r>
      <w:r w:rsidR="009402EA">
        <w:fldChar w:fldCharType="end"/>
      </w:r>
      <w:r w:rsidR="009402EA">
        <w:t>)</w:t>
      </w:r>
      <w:r w:rsidR="009B0BAC">
        <w:t xml:space="preserve">. </w:t>
      </w:r>
      <w:r>
        <w:t>Wilcoxon matched pairs signed rank test was used to compare ventilation MRI metrics between EIVt and TLC. Spearman correlation was performed to correlate MRI metrics with lung function values.</w:t>
      </w:r>
    </w:p>
    <w:p w14:paraId="24B35383" w14:textId="0E978E0D" w:rsidR="0092562E" w:rsidRDefault="0092562E" w:rsidP="006717E0">
      <w:r>
        <w:br w:type="page"/>
      </w:r>
    </w:p>
    <w:p w14:paraId="569F78AE" w14:textId="64A22DFA" w:rsidR="008553F0" w:rsidRPr="00BA7C1A" w:rsidRDefault="008553F0" w:rsidP="006717E0">
      <w:pPr>
        <w:pStyle w:val="Heading3"/>
      </w:pPr>
      <w:bookmarkStart w:id="356" w:name="_Toc27382912"/>
      <w:r>
        <w:lastRenderedPageBreak/>
        <w:t>Results</w:t>
      </w:r>
      <w:bookmarkEnd w:id="356"/>
    </w:p>
    <w:p w14:paraId="3EE58F9E" w14:textId="77777777" w:rsidR="008553F0" w:rsidRDefault="008553F0" w:rsidP="006717E0"/>
    <w:p w14:paraId="07C3632A" w14:textId="08A39D7D" w:rsidR="008553F0" w:rsidRPr="00E21F9D" w:rsidRDefault="008553F0" w:rsidP="006717E0">
      <w:r w:rsidRPr="00E21F9D">
        <w:t xml:space="preserve">Ventilation images at both EIVt and TLC were successfully acquired from </w:t>
      </w:r>
      <w:r>
        <w:t>30/35</w:t>
      </w:r>
      <w:r w:rsidRPr="00E21F9D">
        <w:t xml:space="preserve"> patients </w:t>
      </w:r>
      <w:r>
        <w:t xml:space="preserve">assessed at visit one of the MMAVIC study </w:t>
      </w:r>
      <w:r w:rsidRPr="00E21F9D">
        <w:t>(</w:t>
      </w:r>
      <w:r>
        <w:fldChar w:fldCharType="begin"/>
      </w:r>
      <w:r>
        <w:instrText xml:space="preserve"> REF _Ref419466881 \h </w:instrText>
      </w:r>
      <w:r w:rsidR="007911F3">
        <w:instrText xml:space="preserve"> \* MERGEFORMAT </w:instrText>
      </w:r>
      <w:r>
        <w:fldChar w:fldCharType="separate"/>
      </w:r>
      <w:r w:rsidR="00140F11" w:rsidRPr="00E21F9D">
        <w:t xml:space="preserve">Table </w:t>
      </w:r>
      <w:r w:rsidR="00140F11">
        <w:rPr>
          <w:noProof/>
        </w:rPr>
        <w:t>4</w:t>
      </w:r>
      <w:r w:rsidR="00140F11">
        <w:rPr>
          <w:noProof/>
        </w:rPr>
        <w:noBreakHyphen/>
        <w:t>6</w:t>
      </w:r>
      <w:r>
        <w:fldChar w:fldCharType="end"/>
      </w:r>
      <w:r w:rsidRPr="00E21F9D">
        <w:t xml:space="preserve">). </w:t>
      </w:r>
      <w:r>
        <w:t>Three</w:t>
      </w:r>
      <w:r w:rsidRPr="00E21F9D">
        <w:t xml:space="preserve"> patients were excluded due to acquisition errors and two patients could not successfully coordinate the TLC breathing manoeuvre. The median (range) TCV measured from </w:t>
      </w:r>
      <w:r w:rsidR="009F2E7D">
        <w:rPr>
          <w:vertAlign w:val="superscript"/>
        </w:rPr>
        <w:t>1</w:t>
      </w:r>
      <w:r w:rsidR="009F2E7D">
        <w:t>H</w:t>
      </w:r>
      <w:r w:rsidRPr="00E21F9D">
        <w:t xml:space="preserve"> MRI at EIVt was 78.2</w:t>
      </w:r>
      <w:r w:rsidR="00A51559">
        <w:t>%</w:t>
      </w:r>
      <w:r w:rsidRPr="00E21F9D">
        <w:t xml:space="preserve"> (61.2,</w:t>
      </w:r>
      <w:r w:rsidR="00A51559">
        <w:t xml:space="preserve"> </w:t>
      </w:r>
      <w:r w:rsidRPr="00E21F9D">
        <w:t>95.0</w:t>
      </w:r>
      <w:r w:rsidR="00A51559">
        <w:t>%</w:t>
      </w:r>
      <w:r w:rsidRPr="00E21F9D">
        <w:t>) of the TCV at TLC, which was significantly correlated to the FRC</w:t>
      </w:r>
      <w:r w:rsidRPr="00E21F9D">
        <w:rPr>
          <w:vertAlign w:val="subscript"/>
        </w:rPr>
        <w:t>pleth</w:t>
      </w:r>
      <w:r w:rsidRPr="00E21F9D">
        <w:t>/TLC ratio (a marker of lung hyperinflation) measured during body plethysmography (r=0.68). The TCV at TLC was 97.7</w:t>
      </w:r>
      <w:r w:rsidR="00A51559">
        <w:t>%</w:t>
      </w:r>
      <w:r w:rsidRPr="00E21F9D">
        <w:t xml:space="preserve"> (85.0,</w:t>
      </w:r>
      <w:r w:rsidR="00A51559">
        <w:t xml:space="preserve"> </w:t>
      </w:r>
      <w:r w:rsidRPr="00E21F9D">
        <w:t>107.7</w:t>
      </w:r>
      <w:r w:rsidR="00A51559">
        <w:t>%</w:t>
      </w:r>
      <w:r w:rsidRPr="00E21F9D">
        <w:t xml:space="preserve">) of the TLC measured during body plethysmography. </w:t>
      </w:r>
    </w:p>
    <w:p w14:paraId="6DBFEFA9" w14:textId="77777777" w:rsidR="008553F0" w:rsidRPr="00E21F9D" w:rsidRDefault="008553F0" w:rsidP="006717E0"/>
    <w:p w14:paraId="302E20C7" w14:textId="11557818" w:rsidR="009B0BAC" w:rsidRDefault="008553F0" w:rsidP="006717E0">
      <w:pPr>
        <w:pStyle w:val="Caption"/>
      </w:pPr>
      <w:bookmarkStart w:id="357" w:name="_Ref419466881"/>
      <w:bookmarkStart w:id="358" w:name="_Toc27382985"/>
      <w:r w:rsidRPr="00E21F9D">
        <w:t xml:space="preserve">Table </w:t>
      </w:r>
      <w:fldSimple w:instr=" STYLEREF 1 \s ">
        <w:r w:rsidR="00140F11">
          <w:rPr>
            <w:noProof/>
          </w:rPr>
          <w:t>4</w:t>
        </w:r>
      </w:fldSimple>
      <w:r w:rsidR="004B6530">
        <w:noBreakHyphen/>
      </w:r>
      <w:fldSimple w:instr=" SEQ Table \* ARABIC \s 1 ">
        <w:r w:rsidR="00140F11">
          <w:rPr>
            <w:noProof/>
          </w:rPr>
          <w:t>6</w:t>
        </w:r>
      </w:fldSimple>
      <w:bookmarkEnd w:id="357"/>
      <w:r w:rsidRPr="00E21F9D">
        <w:t xml:space="preserve">: Ventilation MRI metrics for the </w:t>
      </w:r>
      <w:r>
        <w:t>30</w:t>
      </w:r>
      <w:r w:rsidRPr="00E21F9D">
        <w:t xml:space="preserve"> patients with images acquired at both end-inspiratory tidal volume (EIVt) and total lung capacity (TLC).</w:t>
      </w:r>
      <w:bookmarkEnd w:id="358"/>
      <w:r w:rsidRPr="00E21F9D">
        <w:t xml:space="preserve"> </w:t>
      </w:r>
    </w:p>
    <w:p w14:paraId="775A2971" w14:textId="74AC3C52" w:rsidR="008553F0" w:rsidRDefault="008553F0" w:rsidP="006717E0">
      <w:pPr>
        <w:pStyle w:val="Subtitle"/>
      </w:pPr>
      <w:r w:rsidRPr="00E21F9D">
        <w:t>Data is presented as median (</w:t>
      </w:r>
      <w:r>
        <w:t>IQR</w:t>
      </w:r>
      <w:r w:rsidRPr="00E21F9D">
        <w:t xml:space="preserve">). VDP = ventilation defect percentage (%). </w:t>
      </w:r>
      <w:r w:rsidR="005E6BBB">
        <w:t>VH</w:t>
      </w:r>
      <w:r w:rsidR="005E6BBB">
        <w:rPr>
          <w:vertAlign w:val="subscript"/>
        </w:rPr>
        <w:t>I</w:t>
      </w:r>
      <w:r w:rsidRPr="00E21F9D">
        <w:t xml:space="preserve"> = ventilation heterogeneity index. TCV = thoracic cavity volume.  * denotes p&lt;0.05 between lung volumes.</w:t>
      </w:r>
    </w:p>
    <w:p w14:paraId="0E930151" w14:textId="77777777" w:rsidR="009B0BAC" w:rsidRPr="009B0BAC" w:rsidRDefault="009B0BAC" w:rsidP="006717E0"/>
    <w:tbl>
      <w:tblPr>
        <w:tblStyle w:val="LightShading"/>
        <w:tblW w:w="7906" w:type="dxa"/>
        <w:jc w:val="center"/>
        <w:tblLook w:val="06A0" w:firstRow="1" w:lastRow="0" w:firstColumn="1" w:lastColumn="0" w:noHBand="1" w:noVBand="1"/>
      </w:tblPr>
      <w:tblGrid>
        <w:gridCol w:w="4080"/>
        <w:gridCol w:w="1908"/>
        <w:gridCol w:w="1918"/>
      </w:tblGrid>
      <w:tr w:rsidR="008553F0" w:rsidRPr="00E21F9D" w14:paraId="3B8812B9" w14:textId="77777777" w:rsidTr="0049291E">
        <w:trPr>
          <w:cnfStyle w:val="100000000000" w:firstRow="1" w:lastRow="0" w:firstColumn="0" w:lastColumn="0" w:oddVBand="0" w:evenVBand="0" w:oddHBand="0"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4080" w:type="dxa"/>
            <w:tcBorders>
              <w:top w:val="single" w:sz="4" w:space="0" w:color="auto"/>
              <w:left w:val="single" w:sz="4" w:space="0" w:color="auto"/>
            </w:tcBorders>
            <w:vAlign w:val="center"/>
          </w:tcPr>
          <w:p w14:paraId="58F4C86A" w14:textId="77777777" w:rsidR="008553F0" w:rsidRPr="00E21F9D" w:rsidRDefault="008553F0" w:rsidP="0049291E">
            <w:pPr>
              <w:spacing w:line="240" w:lineRule="auto"/>
              <w:jc w:val="center"/>
            </w:pPr>
          </w:p>
        </w:tc>
        <w:tc>
          <w:tcPr>
            <w:tcW w:w="1908" w:type="dxa"/>
            <w:tcBorders>
              <w:top w:val="single" w:sz="4" w:space="0" w:color="auto"/>
            </w:tcBorders>
            <w:vAlign w:val="center"/>
          </w:tcPr>
          <w:p w14:paraId="41B967CB" w14:textId="77777777" w:rsidR="008553F0" w:rsidRPr="00E21F9D" w:rsidRDefault="008553F0" w:rsidP="0049291E">
            <w:pPr>
              <w:spacing w:line="240" w:lineRule="auto"/>
              <w:jc w:val="center"/>
              <w:cnfStyle w:val="100000000000" w:firstRow="1" w:lastRow="0" w:firstColumn="0" w:lastColumn="0" w:oddVBand="0" w:evenVBand="0" w:oddHBand="0" w:evenHBand="0" w:firstRowFirstColumn="0" w:firstRowLastColumn="0" w:lastRowFirstColumn="0" w:lastRowLastColumn="0"/>
            </w:pPr>
            <w:r w:rsidRPr="00E21F9D">
              <w:t>EIVt</w:t>
            </w:r>
          </w:p>
        </w:tc>
        <w:tc>
          <w:tcPr>
            <w:tcW w:w="1918" w:type="dxa"/>
            <w:tcBorders>
              <w:top w:val="single" w:sz="4" w:space="0" w:color="auto"/>
              <w:right w:val="single" w:sz="4" w:space="0" w:color="auto"/>
            </w:tcBorders>
            <w:vAlign w:val="center"/>
          </w:tcPr>
          <w:p w14:paraId="00CFB60F" w14:textId="77777777" w:rsidR="008553F0" w:rsidRPr="00E21F9D" w:rsidRDefault="008553F0" w:rsidP="0049291E">
            <w:pPr>
              <w:spacing w:line="240" w:lineRule="auto"/>
              <w:jc w:val="center"/>
              <w:cnfStyle w:val="100000000000" w:firstRow="1" w:lastRow="0" w:firstColumn="0" w:lastColumn="0" w:oddVBand="0" w:evenVBand="0" w:oddHBand="0" w:evenHBand="0" w:firstRowFirstColumn="0" w:firstRowLastColumn="0" w:lastRowFirstColumn="0" w:lastRowLastColumn="0"/>
            </w:pPr>
            <w:r w:rsidRPr="00E21F9D">
              <w:t>TLC</w:t>
            </w:r>
          </w:p>
        </w:tc>
      </w:tr>
      <w:tr w:rsidR="008553F0" w:rsidRPr="00E21F9D" w14:paraId="4C88B50E" w14:textId="77777777" w:rsidTr="0049291E">
        <w:trPr>
          <w:trHeight w:val="405"/>
          <w:jc w:val="center"/>
        </w:trPr>
        <w:tc>
          <w:tcPr>
            <w:cnfStyle w:val="001000000000" w:firstRow="0" w:lastRow="0" w:firstColumn="1" w:lastColumn="0" w:oddVBand="0" w:evenVBand="0" w:oddHBand="0" w:evenHBand="0" w:firstRowFirstColumn="0" w:firstRowLastColumn="0" w:lastRowFirstColumn="0" w:lastRowLastColumn="0"/>
            <w:tcW w:w="4080" w:type="dxa"/>
            <w:tcBorders>
              <w:left w:val="single" w:sz="4" w:space="0" w:color="auto"/>
            </w:tcBorders>
            <w:vAlign w:val="center"/>
          </w:tcPr>
          <w:p w14:paraId="6E4322AA" w14:textId="77777777" w:rsidR="008553F0" w:rsidRPr="00E21F9D" w:rsidRDefault="008553F0" w:rsidP="0049291E">
            <w:pPr>
              <w:spacing w:line="240" w:lineRule="auto"/>
              <w:jc w:val="center"/>
            </w:pPr>
            <w:r w:rsidRPr="00E21F9D">
              <w:t>VDP (%)</w:t>
            </w:r>
          </w:p>
        </w:tc>
        <w:tc>
          <w:tcPr>
            <w:tcW w:w="1908" w:type="dxa"/>
            <w:vAlign w:val="center"/>
          </w:tcPr>
          <w:p w14:paraId="2095C8CC" w14:textId="77777777" w:rsidR="008553F0" w:rsidRPr="00E21F9D"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8.5 (</w:t>
            </w:r>
            <w:r>
              <w:t>3.0, 32.6</w:t>
            </w:r>
            <w:r w:rsidRPr="00E21F9D">
              <w:t>)</w:t>
            </w:r>
          </w:p>
        </w:tc>
        <w:tc>
          <w:tcPr>
            <w:tcW w:w="1918" w:type="dxa"/>
            <w:tcBorders>
              <w:right w:val="single" w:sz="4" w:space="0" w:color="auto"/>
            </w:tcBorders>
            <w:vAlign w:val="center"/>
          </w:tcPr>
          <w:p w14:paraId="2D450976" w14:textId="77777777" w:rsidR="008553F0" w:rsidRPr="00E21F9D"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4.2 (</w:t>
            </w:r>
            <w:r>
              <w:t>1.0, 17.1</w:t>
            </w:r>
            <w:r w:rsidRPr="00E21F9D">
              <w:t>)*</w:t>
            </w:r>
          </w:p>
        </w:tc>
      </w:tr>
      <w:tr w:rsidR="008553F0" w:rsidRPr="00E21F9D" w14:paraId="2B334A12" w14:textId="77777777" w:rsidTr="0049291E">
        <w:trPr>
          <w:trHeight w:val="405"/>
          <w:jc w:val="center"/>
        </w:trPr>
        <w:tc>
          <w:tcPr>
            <w:cnfStyle w:val="001000000000" w:firstRow="0" w:lastRow="0" w:firstColumn="1" w:lastColumn="0" w:oddVBand="0" w:evenVBand="0" w:oddHBand="0" w:evenHBand="0" w:firstRowFirstColumn="0" w:firstRowLastColumn="0" w:lastRowFirstColumn="0" w:lastRowLastColumn="0"/>
            <w:tcW w:w="4080" w:type="dxa"/>
            <w:tcBorders>
              <w:left w:val="single" w:sz="4" w:space="0" w:color="auto"/>
            </w:tcBorders>
            <w:vAlign w:val="center"/>
          </w:tcPr>
          <w:p w14:paraId="3396B4FA" w14:textId="3F3C5522" w:rsidR="008553F0" w:rsidRPr="00E21F9D" w:rsidRDefault="005E6BBB" w:rsidP="0049291E">
            <w:pPr>
              <w:spacing w:line="240" w:lineRule="auto"/>
              <w:jc w:val="center"/>
            </w:pPr>
            <w:r>
              <w:t>VH</w:t>
            </w:r>
            <w:r>
              <w:rPr>
                <w:vertAlign w:val="subscript"/>
              </w:rPr>
              <w:t>I</w:t>
            </w:r>
            <w:r w:rsidR="008553F0">
              <w:rPr>
                <w:rFonts w:ascii="Times" w:hAnsi="Times"/>
                <w:sz w:val="20"/>
                <w:szCs w:val="20"/>
              </w:rPr>
              <w:t xml:space="preserve"> </w:t>
            </w:r>
            <w:r w:rsidR="008553F0" w:rsidRPr="00E21F9D">
              <w:t xml:space="preserve"> (%)</w:t>
            </w:r>
          </w:p>
        </w:tc>
        <w:tc>
          <w:tcPr>
            <w:tcW w:w="1908" w:type="dxa"/>
            <w:vAlign w:val="center"/>
          </w:tcPr>
          <w:p w14:paraId="37A99AF6" w14:textId="77777777" w:rsidR="008553F0" w:rsidRPr="00E21F9D"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15.1</w:t>
            </w:r>
            <w:r w:rsidRPr="00E21F9D">
              <w:t xml:space="preserve"> (</w:t>
            </w:r>
            <w:r>
              <w:t>9.8, 19.8</w:t>
            </w:r>
            <w:r w:rsidRPr="00E21F9D">
              <w:t>)</w:t>
            </w:r>
          </w:p>
        </w:tc>
        <w:tc>
          <w:tcPr>
            <w:tcW w:w="1918" w:type="dxa"/>
            <w:tcBorders>
              <w:right w:val="single" w:sz="4" w:space="0" w:color="auto"/>
            </w:tcBorders>
            <w:vAlign w:val="center"/>
          </w:tcPr>
          <w:p w14:paraId="00AA956E" w14:textId="77777777" w:rsidR="008553F0" w:rsidRPr="00E21F9D"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9.6</w:t>
            </w:r>
            <w:r w:rsidRPr="00E21F9D">
              <w:t xml:space="preserve"> (</w:t>
            </w:r>
            <w:r>
              <w:t>7.2, 15.0</w:t>
            </w:r>
            <w:r w:rsidRPr="00E21F9D">
              <w:t>)*</w:t>
            </w:r>
          </w:p>
        </w:tc>
      </w:tr>
      <w:tr w:rsidR="008553F0" w:rsidRPr="00E21F9D" w14:paraId="3C65960D" w14:textId="77777777" w:rsidTr="0049291E">
        <w:trPr>
          <w:trHeight w:val="405"/>
          <w:jc w:val="center"/>
        </w:trPr>
        <w:tc>
          <w:tcPr>
            <w:cnfStyle w:val="001000000000" w:firstRow="0" w:lastRow="0" w:firstColumn="1" w:lastColumn="0" w:oddVBand="0" w:evenVBand="0" w:oddHBand="0" w:evenHBand="0" w:firstRowFirstColumn="0" w:firstRowLastColumn="0" w:lastRowFirstColumn="0" w:lastRowLastColumn="0"/>
            <w:tcW w:w="4080" w:type="dxa"/>
            <w:tcBorders>
              <w:left w:val="single" w:sz="4" w:space="0" w:color="auto"/>
            </w:tcBorders>
            <w:vAlign w:val="center"/>
          </w:tcPr>
          <w:p w14:paraId="69AD555A" w14:textId="77777777" w:rsidR="008553F0" w:rsidRPr="00E21F9D" w:rsidRDefault="008553F0" w:rsidP="0049291E">
            <w:pPr>
              <w:spacing w:line="240" w:lineRule="auto"/>
              <w:jc w:val="center"/>
            </w:pPr>
            <w:r w:rsidRPr="00E21F9D">
              <w:t>Largest defect size (%TCV)</w:t>
            </w:r>
          </w:p>
        </w:tc>
        <w:tc>
          <w:tcPr>
            <w:tcW w:w="1908" w:type="dxa"/>
            <w:vAlign w:val="center"/>
          </w:tcPr>
          <w:p w14:paraId="39B0479B" w14:textId="77777777" w:rsidR="008553F0" w:rsidRPr="00E21F9D"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3.3 (</w:t>
            </w:r>
            <w:r>
              <w:t>0.9, 16.1</w:t>
            </w:r>
            <w:r w:rsidRPr="00E21F9D">
              <w:t>)</w:t>
            </w:r>
          </w:p>
        </w:tc>
        <w:tc>
          <w:tcPr>
            <w:tcW w:w="1918" w:type="dxa"/>
            <w:tcBorders>
              <w:right w:val="single" w:sz="4" w:space="0" w:color="auto"/>
            </w:tcBorders>
            <w:vAlign w:val="center"/>
          </w:tcPr>
          <w:p w14:paraId="3AB7E8AA" w14:textId="77777777" w:rsidR="008553F0" w:rsidRPr="00E21F9D"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2.0 (0.3</w:t>
            </w:r>
            <w:r w:rsidRPr="00E21F9D">
              <w:t xml:space="preserve">, </w:t>
            </w:r>
            <w:r>
              <w:t>9.5</w:t>
            </w:r>
            <w:r w:rsidRPr="00E21F9D">
              <w:t>)*</w:t>
            </w:r>
          </w:p>
        </w:tc>
      </w:tr>
      <w:tr w:rsidR="008553F0" w:rsidRPr="00E21F9D" w14:paraId="7E04A473" w14:textId="77777777" w:rsidTr="0049291E">
        <w:trPr>
          <w:trHeight w:val="405"/>
          <w:jc w:val="center"/>
        </w:trPr>
        <w:tc>
          <w:tcPr>
            <w:cnfStyle w:val="001000000000" w:firstRow="0" w:lastRow="0" w:firstColumn="1" w:lastColumn="0" w:oddVBand="0" w:evenVBand="0" w:oddHBand="0" w:evenHBand="0" w:firstRowFirstColumn="0" w:firstRowLastColumn="0" w:lastRowFirstColumn="0" w:lastRowLastColumn="0"/>
            <w:tcW w:w="4080" w:type="dxa"/>
            <w:tcBorders>
              <w:left w:val="single" w:sz="4" w:space="0" w:color="auto"/>
            </w:tcBorders>
            <w:vAlign w:val="center"/>
          </w:tcPr>
          <w:p w14:paraId="203A57D4" w14:textId="77777777" w:rsidR="008553F0" w:rsidRPr="00E21F9D" w:rsidRDefault="008553F0" w:rsidP="0049291E">
            <w:pPr>
              <w:spacing w:line="240" w:lineRule="auto"/>
              <w:jc w:val="center"/>
            </w:pPr>
            <w:r w:rsidRPr="00E21F9D">
              <w:t>N</w:t>
            </w:r>
            <w:r w:rsidRPr="00E21F9D">
              <w:rPr>
                <w:vertAlign w:val="subscript"/>
              </w:rPr>
              <w:t>defects</w:t>
            </w:r>
          </w:p>
        </w:tc>
        <w:tc>
          <w:tcPr>
            <w:tcW w:w="1908" w:type="dxa"/>
            <w:vAlign w:val="center"/>
          </w:tcPr>
          <w:p w14:paraId="79481117" w14:textId="77777777" w:rsidR="008553F0" w:rsidRPr="00E21F9D"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9 (</w:t>
            </w:r>
            <w:r>
              <w:t>3, 15</w:t>
            </w:r>
            <w:r w:rsidRPr="00E21F9D">
              <w:t>)</w:t>
            </w:r>
          </w:p>
        </w:tc>
        <w:tc>
          <w:tcPr>
            <w:tcW w:w="1918" w:type="dxa"/>
            <w:tcBorders>
              <w:right w:val="single" w:sz="4" w:space="0" w:color="auto"/>
            </w:tcBorders>
            <w:vAlign w:val="center"/>
          </w:tcPr>
          <w:p w14:paraId="5CC49E95" w14:textId="77777777" w:rsidR="008553F0" w:rsidRPr="00E21F9D"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8.5 (</w:t>
            </w:r>
            <w:r>
              <w:t>4.5, 12.3</w:t>
            </w:r>
            <w:r w:rsidRPr="00E21F9D">
              <w:t>)</w:t>
            </w:r>
          </w:p>
        </w:tc>
      </w:tr>
      <w:tr w:rsidR="008553F0" w:rsidRPr="00E21F9D" w14:paraId="2D4D316C" w14:textId="77777777" w:rsidTr="0049291E">
        <w:trPr>
          <w:trHeight w:val="405"/>
          <w:jc w:val="center"/>
        </w:trPr>
        <w:tc>
          <w:tcPr>
            <w:cnfStyle w:val="001000000000" w:firstRow="0" w:lastRow="0" w:firstColumn="1" w:lastColumn="0" w:oddVBand="0" w:evenVBand="0" w:oddHBand="0" w:evenHBand="0" w:firstRowFirstColumn="0" w:firstRowLastColumn="0" w:lastRowFirstColumn="0" w:lastRowLastColumn="0"/>
            <w:tcW w:w="4080" w:type="dxa"/>
            <w:tcBorders>
              <w:left w:val="single" w:sz="4" w:space="0" w:color="auto"/>
            </w:tcBorders>
            <w:vAlign w:val="center"/>
          </w:tcPr>
          <w:p w14:paraId="1325C651" w14:textId="77777777" w:rsidR="008553F0" w:rsidRPr="00E21F9D" w:rsidRDefault="008553F0" w:rsidP="0049291E">
            <w:pPr>
              <w:spacing w:line="240" w:lineRule="auto"/>
              <w:jc w:val="center"/>
            </w:pPr>
            <w:r w:rsidRPr="00E21F9D">
              <w:t>Reversible-volume index</w:t>
            </w:r>
          </w:p>
        </w:tc>
        <w:tc>
          <w:tcPr>
            <w:tcW w:w="3826" w:type="dxa"/>
            <w:gridSpan w:val="2"/>
            <w:vMerge w:val="restart"/>
            <w:tcBorders>
              <w:right w:val="single" w:sz="4" w:space="0" w:color="auto"/>
            </w:tcBorders>
            <w:vAlign w:val="center"/>
          </w:tcPr>
          <w:p w14:paraId="2B35D2B1"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 xml:space="preserve">1.1 (1.0, </w:t>
            </w:r>
            <w:r>
              <w:t>1.6</w:t>
            </w:r>
            <w:r w:rsidRPr="00E21F9D">
              <w:t>)</w:t>
            </w:r>
          </w:p>
          <w:p w14:paraId="4AE08BCB" w14:textId="77777777" w:rsidR="008553F0" w:rsidRPr="00E21F9D"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p>
          <w:p w14:paraId="235FCD21" w14:textId="77777777" w:rsidR="008553F0" w:rsidRPr="00E21F9D"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rsidRPr="00E21F9D">
              <w:t>-4.1 (-</w:t>
            </w:r>
            <w:r>
              <w:t>2.6, -5.7</w:t>
            </w:r>
            <w:r w:rsidRPr="00E21F9D">
              <w:t>)</w:t>
            </w:r>
          </w:p>
        </w:tc>
      </w:tr>
      <w:tr w:rsidR="008553F0" w:rsidRPr="00E21F9D" w14:paraId="6AFC0F39" w14:textId="77777777" w:rsidTr="0049291E">
        <w:trPr>
          <w:trHeight w:val="405"/>
          <w:jc w:val="center"/>
        </w:trPr>
        <w:tc>
          <w:tcPr>
            <w:cnfStyle w:val="001000000000" w:firstRow="0" w:lastRow="0" w:firstColumn="1" w:lastColumn="0" w:oddVBand="0" w:evenVBand="0" w:oddHBand="0" w:evenHBand="0" w:firstRowFirstColumn="0" w:firstRowLastColumn="0" w:lastRowFirstColumn="0" w:lastRowLastColumn="0"/>
            <w:tcW w:w="4080" w:type="dxa"/>
            <w:tcBorders>
              <w:left w:val="single" w:sz="4" w:space="0" w:color="auto"/>
              <w:bottom w:val="single" w:sz="4" w:space="0" w:color="auto"/>
            </w:tcBorders>
            <w:vAlign w:val="center"/>
          </w:tcPr>
          <w:p w14:paraId="056DCC30" w14:textId="21186F78" w:rsidR="008553F0" w:rsidRPr="00E21F9D" w:rsidRDefault="008553F0" w:rsidP="0049291E">
            <w:pPr>
              <w:spacing w:line="240" w:lineRule="auto"/>
              <w:jc w:val="center"/>
            </w:pPr>
            <w:r w:rsidRPr="00E21F9D">
              <w:rPr>
                <w:rFonts w:eastAsia="Times New Roman" w:cs="Times New Roman"/>
              </w:rPr>
              <w:t>Δ</w:t>
            </w:r>
            <w:r w:rsidR="005E6BBB">
              <w:t>VH</w:t>
            </w:r>
            <w:r w:rsidR="005E6BBB">
              <w:rPr>
                <w:vertAlign w:val="subscript"/>
              </w:rPr>
              <w:t>I</w:t>
            </w:r>
          </w:p>
        </w:tc>
        <w:tc>
          <w:tcPr>
            <w:tcW w:w="3826" w:type="dxa"/>
            <w:gridSpan w:val="2"/>
            <w:vMerge/>
            <w:tcBorders>
              <w:bottom w:val="single" w:sz="4" w:space="0" w:color="auto"/>
              <w:right w:val="single" w:sz="4" w:space="0" w:color="auto"/>
            </w:tcBorders>
            <w:vAlign w:val="center"/>
          </w:tcPr>
          <w:p w14:paraId="603EF9A5" w14:textId="77777777" w:rsidR="008553F0" w:rsidRPr="00E21F9D"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p>
        </w:tc>
      </w:tr>
    </w:tbl>
    <w:p w14:paraId="6912AC80" w14:textId="77777777" w:rsidR="008553F0" w:rsidRDefault="008553F0" w:rsidP="006717E0"/>
    <w:p w14:paraId="0C7098F3" w14:textId="058A0E49" w:rsidR="008553F0" w:rsidRDefault="008553F0" w:rsidP="006717E0">
      <w:r w:rsidRPr="00C639F5">
        <w:t xml:space="preserve">At TLC, there was a marked reduction in ventilation abnormalities. Signal intensity in ventilated regions of the lungs appeared more homogeneous, and in most patients some areas of un-ventilated lung became ventilated at TLC. This resulted in fewer ventilation defects at TLC for some patients </w:t>
      </w:r>
      <w:r>
        <w:t>(</w:t>
      </w:r>
      <w:r>
        <w:fldChar w:fldCharType="begin"/>
      </w:r>
      <w:r>
        <w:instrText xml:space="preserve"> REF _Ref419470204 \h </w:instrText>
      </w:r>
      <w:r w:rsidR="007911F3">
        <w:instrText xml:space="preserve"> \* MERGEFORMAT </w:instrText>
      </w:r>
      <w:r>
        <w:fldChar w:fldCharType="separate"/>
      </w:r>
      <w:r w:rsidR="00140F11">
        <w:t xml:space="preserve">Figure </w:t>
      </w:r>
      <w:r w:rsidR="00140F11">
        <w:rPr>
          <w:noProof/>
        </w:rPr>
        <w:t>4</w:t>
      </w:r>
      <w:r w:rsidR="00140F11">
        <w:rPr>
          <w:noProof/>
        </w:rPr>
        <w:noBreakHyphen/>
        <w:t>5</w:t>
      </w:r>
      <w:r>
        <w:fldChar w:fldCharType="end"/>
      </w:r>
      <w:r>
        <w:t xml:space="preserve">) </w:t>
      </w:r>
      <w:r w:rsidRPr="00C639F5">
        <w:t>whilst in others ventilation abnormalities remained (</w:t>
      </w:r>
      <w:r>
        <w:fldChar w:fldCharType="begin"/>
      </w:r>
      <w:r>
        <w:instrText xml:space="preserve"> REF _Ref419470204 \h </w:instrText>
      </w:r>
      <w:r w:rsidR="007911F3">
        <w:instrText xml:space="preserve"> \* MERGEFORMAT </w:instrText>
      </w:r>
      <w:r>
        <w:fldChar w:fldCharType="separate"/>
      </w:r>
      <w:r w:rsidR="00140F11">
        <w:t xml:space="preserve">Figure </w:t>
      </w:r>
      <w:r w:rsidR="00140F11">
        <w:rPr>
          <w:noProof/>
        </w:rPr>
        <w:t>4</w:t>
      </w:r>
      <w:r w:rsidR="00140F11">
        <w:rPr>
          <w:noProof/>
        </w:rPr>
        <w:noBreakHyphen/>
        <w:t>5</w:t>
      </w:r>
      <w:r>
        <w:fldChar w:fldCharType="end"/>
      </w:r>
      <w:r>
        <w:t xml:space="preserve"> and </w:t>
      </w:r>
      <w:r>
        <w:fldChar w:fldCharType="begin"/>
      </w:r>
      <w:r>
        <w:instrText xml:space="preserve"> REF _Ref419470213 \h </w:instrText>
      </w:r>
      <w:r w:rsidR="007911F3">
        <w:instrText xml:space="preserve"> \* MERGEFORMAT </w:instrText>
      </w:r>
      <w:r>
        <w:fldChar w:fldCharType="separate"/>
      </w:r>
      <w:r w:rsidR="00140F11">
        <w:t xml:space="preserve">Figure </w:t>
      </w:r>
      <w:r w:rsidR="00140F11">
        <w:rPr>
          <w:noProof/>
        </w:rPr>
        <w:t>4</w:t>
      </w:r>
      <w:r w:rsidR="00140F11">
        <w:rPr>
          <w:noProof/>
        </w:rPr>
        <w:noBreakHyphen/>
        <w:t>6</w:t>
      </w:r>
      <w:r>
        <w:fldChar w:fldCharType="end"/>
      </w:r>
      <w:r w:rsidRPr="00C639F5">
        <w:t xml:space="preserve">). </w:t>
      </w:r>
    </w:p>
    <w:p w14:paraId="56A84BB6" w14:textId="77777777" w:rsidR="008553F0" w:rsidRDefault="008553F0" w:rsidP="006717E0"/>
    <w:p w14:paraId="116D701E" w14:textId="77777777" w:rsidR="008553F0" w:rsidRDefault="008553F0" w:rsidP="00B540D9">
      <w:pPr>
        <w:jc w:val="center"/>
      </w:pPr>
      <w:r>
        <w:rPr>
          <w:noProof/>
          <w:lang w:val="en-US"/>
        </w:rPr>
        <w:lastRenderedPageBreak/>
        <w:drawing>
          <wp:inline distT="0" distB="0" distL="0" distR="0" wp14:anchorId="66F9E78F" wp14:editId="509C0E6C">
            <wp:extent cx="5817235" cy="2675627"/>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824198" cy="2678829"/>
                    </a:xfrm>
                    <a:prstGeom prst="rect">
                      <a:avLst/>
                    </a:prstGeom>
                    <a:noFill/>
                    <a:ln>
                      <a:noFill/>
                    </a:ln>
                  </pic:spPr>
                </pic:pic>
              </a:graphicData>
            </a:graphic>
          </wp:inline>
        </w:drawing>
      </w:r>
    </w:p>
    <w:p w14:paraId="3AEF68AB" w14:textId="614D088C" w:rsidR="00D12C17" w:rsidRDefault="008553F0" w:rsidP="006717E0">
      <w:pPr>
        <w:pStyle w:val="Caption"/>
      </w:pPr>
      <w:bookmarkStart w:id="359" w:name="_Ref419470204"/>
      <w:bookmarkStart w:id="360" w:name="_Toc27383067"/>
      <w:bookmarkStart w:id="361" w:name="_Ref419470166"/>
      <w:r>
        <w:t xml:space="preserve">Figure </w:t>
      </w:r>
      <w:fldSimple w:instr=" STYLEREF 1 \s ">
        <w:r w:rsidR="00824FFE">
          <w:rPr>
            <w:noProof/>
          </w:rPr>
          <w:t>4</w:t>
        </w:r>
      </w:fldSimple>
      <w:r w:rsidR="00824FFE">
        <w:noBreakHyphen/>
      </w:r>
      <w:fldSimple w:instr=" SEQ Figure \* ARABIC \s 1 ">
        <w:r w:rsidR="00824FFE">
          <w:rPr>
            <w:noProof/>
          </w:rPr>
          <w:t>5</w:t>
        </w:r>
      </w:fldSimple>
      <w:bookmarkEnd w:id="359"/>
      <w:r>
        <w:t>: Ventilation images acquired at EIVt and TLC in four patients with normal spirometry.</w:t>
      </w:r>
      <w:bookmarkEnd w:id="360"/>
      <w:r>
        <w:t xml:space="preserve"> </w:t>
      </w:r>
    </w:p>
    <w:p w14:paraId="2E72F110" w14:textId="1BD4E33F" w:rsidR="008553F0" w:rsidRDefault="008553F0" w:rsidP="006717E0">
      <w:pPr>
        <w:pStyle w:val="Subtitle"/>
      </w:pPr>
      <w:r>
        <w:t xml:space="preserve">For these four patients, ventilation defects apparent at EIVt largely </w:t>
      </w:r>
      <w:r w:rsidR="00D12C17">
        <w:t xml:space="preserve">(but not always completely) </w:t>
      </w:r>
      <w:r>
        <w:t>disappear at TLC.</w:t>
      </w:r>
      <w:bookmarkEnd w:id="361"/>
    </w:p>
    <w:p w14:paraId="0A96B534" w14:textId="77777777" w:rsidR="008553F0" w:rsidRPr="00206E45" w:rsidRDefault="008553F0" w:rsidP="006717E0"/>
    <w:p w14:paraId="52B23CD1" w14:textId="77777777" w:rsidR="008553F0" w:rsidRDefault="008553F0" w:rsidP="00B540D9">
      <w:pPr>
        <w:jc w:val="center"/>
      </w:pPr>
      <w:r>
        <w:rPr>
          <w:noProof/>
          <w:lang w:val="en-US"/>
        </w:rPr>
        <w:drawing>
          <wp:inline distT="0" distB="0" distL="0" distR="0" wp14:anchorId="4520050C" wp14:editId="16807835">
            <wp:extent cx="5741035" cy="2634122"/>
            <wp:effectExtent l="0" t="0" r="0" b="7620"/>
            <wp:docPr id="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45902" cy="2636355"/>
                    </a:xfrm>
                    <a:prstGeom prst="rect">
                      <a:avLst/>
                    </a:prstGeom>
                    <a:noFill/>
                    <a:ln>
                      <a:noFill/>
                    </a:ln>
                  </pic:spPr>
                </pic:pic>
              </a:graphicData>
            </a:graphic>
          </wp:inline>
        </w:drawing>
      </w:r>
    </w:p>
    <w:p w14:paraId="1638FD2B" w14:textId="13D1C892" w:rsidR="00D12C17" w:rsidRDefault="008553F0" w:rsidP="006717E0">
      <w:pPr>
        <w:pStyle w:val="Caption"/>
      </w:pPr>
      <w:bookmarkStart w:id="362" w:name="_Ref419470213"/>
      <w:bookmarkStart w:id="363" w:name="_Toc27383068"/>
      <w:r>
        <w:t xml:space="preserve">Figure </w:t>
      </w:r>
      <w:fldSimple w:instr=" STYLEREF 1 \s ">
        <w:r w:rsidR="00824FFE">
          <w:rPr>
            <w:noProof/>
          </w:rPr>
          <w:t>4</w:t>
        </w:r>
      </w:fldSimple>
      <w:r w:rsidR="00824FFE">
        <w:noBreakHyphen/>
      </w:r>
      <w:fldSimple w:instr=" SEQ Figure \* ARABIC \s 1 ">
        <w:r w:rsidR="00824FFE">
          <w:rPr>
            <w:noProof/>
          </w:rPr>
          <w:t>6</w:t>
        </w:r>
      </w:fldSimple>
      <w:bookmarkEnd w:id="362"/>
      <w:r>
        <w:t>: Ventilation images acquired at EIVt and TLC in four patients with abnormal spirometry.</w:t>
      </w:r>
      <w:bookmarkEnd w:id="363"/>
    </w:p>
    <w:p w14:paraId="1AD40F38" w14:textId="1CB577AA" w:rsidR="008553F0" w:rsidRDefault="008553F0" w:rsidP="006717E0">
      <w:pPr>
        <w:pStyle w:val="Subtitle"/>
      </w:pPr>
      <w:r>
        <w:t xml:space="preserve"> For these four patients</w:t>
      </w:r>
      <w:r w:rsidR="00D12C17">
        <w:t>,</w:t>
      </w:r>
      <w:r>
        <w:t xml:space="preserve"> some of the ventilation defects at EIVt have become ventilated, but large areas of the lung without</w:t>
      </w:r>
      <w:r w:rsidR="00D12C17">
        <w:t xml:space="preserve"> any ventilation</w:t>
      </w:r>
      <w:r>
        <w:t xml:space="preserve"> remain.</w:t>
      </w:r>
    </w:p>
    <w:p w14:paraId="5458A365" w14:textId="77777777" w:rsidR="008553F0" w:rsidRDefault="008553F0" w:rsidP="006717E0"/>
    <w:p w14:paraId="6781418A" w14:textId="4C9E742D" w:rsidR="008553F0" w:rsidRPr="00CF019B" w:rsidRDefault="008553F0" w:rsidP="006717E0">
      <w:r w:rsidRPr="00C639F5">
        <w:t xml:space="preserve">At TLC when compared to EIVt, there was a significant decrease (p&lt;0.001, </w:t>
      </w:r>
      <w:r>
        <w:fldChar w:fldCharType="begin"/>
      </w:r>
      <w:r>
        <w:instrText xml:space="preserve"> REF _Ref419471230 \h </w:instrText>
      </w:r>
      <w:r w:rsidR="007911F3">
        <w:instrText xml:space="preserve"> \* MERGEFORMAT </w:instrText>
      </w:r>
      <w:r>
        <w:fldChar w:fldCharType="separate"/>
      </w:r>
      <w:r w:rsidR="00140F11">
        <w:t xml:space="preserve">Figure </w:t>
      </w:r>
      <w:r w:rsidR="00140F11">
        <w:rPr>
          <w:noProof/>
        </w:rPr>
        <w:t>4</w:t>
      </w:r>
      <w:r w:rsidR="00140F11">
        <w:rPr>
          <w:noProof/>
        </w:rPr>
        <w:noBreakHyphen/>
        <w:t>7</w:t>
      </w:r>
      <w:r>
        <w:fldChar w:fldCharType="end"/>
      </w:r>
      <w:r w:rsidRPr="00C639F5">
        <w:t xml:space="preserve">) in MRI </w:t>
      </w:r>
      <w:r>
        <w:t>metrics</w:t>
      </w:r>
      <w:r w:rsidRPr="00C639F5">
        <w:t xml:space="preserve"> (</w:t>
      </w:r>
      <w:r>
        <w:t>expressed as median difference (95% confidence interval)) including: VDP -4.7 (-11.0, -2.2)</w:t>
      </w:r>
      <w:r w:rsidRPr="00C639F5">
        <w:t>%</w:t>
      </w:r>
      <w:r w:rsidR="00E96416">
        <w:t>,</w:t>
      </w:r>
      <w:r w:rsidRPr="00C639F5">
        <w:t xml:space="preserve"> </w:t>
      </w:r>
      <w:r w:rsidR="005E6BBB">
        <w:t>VH</w:t>
      </w:r>
      <w:r w:rsidR="005E6BBB">
        <w:rPr>
          <w:vertAlign w:val="subscript"/>
        </w:rPr>
        <w:t>I</w:t>
      </w:r>
      <w:r>
        <w:rPr>
          <w:rFonts w:ascii="Times" w:hAnsi="Times"/>
          <w:sz w:val="20"/>
          <w:szCs w:val="20"/>
        </w:rPr>
        <w:t xml:space="preserve"> </w:t>
      </w:r>
      <w:r>
        <w:t xml:space="preserve"> -4.1 (-5.6,-3.1)</w:t>
      </w:r>
      <w:r w:rsidRPr="00C639F5">
        <w:t>%</w:t>
      </w:r>
      <w:r w:rsidR="00E96416">
        <w:t>,</w:t>
      </w:r>
      <w:r w:rsidRPr="00C639F5">
        <w:t xml:space="preserve"> volu</w:t>
      </w:r>
      <w:r>
        <w:t>me of the largest defect -47.3 (-160.1, -17.1)</w:t>
      </w:r>
      <w:r w:rsidRPr="00C639F5">
        <w:t>mL and largest defect express</w:t>
      </w:r>
      <w:r>
        <w:t>ed as a percentage of TCV -1.7 (-4.3,-0.8)</w:t>
      </w:r>
      <w:r w:rsidRPr="00C639F5">
        <w:t>%</w:t>
      </w:r>
      <w:r w:rsidRPr="00C639F5">
        <w:rPr>
          <w:rFonts w:eastAsia="Times New Roman" w:cs="Times New Roman"/>
        </w:rPr>
        <w:t>.</w:t>
      </w:r>
      <w:r w:rsidRPr="00C639F5">
        <w:t xml:space="preserve"> </w:t>
      </w:r>
    </w:p>
    <w:p w14:paraId="64BC41E4" w14:textId="77777777" w:rsidR="008553F0" w:rsidRDefault="008553F0" w:rsidP="006717E0"/>
    <w:p w14:paraId="2538C436" w14:textId="77777777" w:rsidR="008553F0" w:rsidRDefault="008553F0" w:rsidP="000A016E">
      <w:pPr>
        <w:jc w:val="center"/>
      </w:pPr>
      <w:r>
        <w:rPr>
          <w:noProof/>
          <w:lang w:val="en-US"/>
        </w:rPr>
        <w:lastRenderedPageBreak/>
        <w:drawing>
          <wp:inline distT="0" distB="0" distL="0" distR="0" wp14:anchorId="41B467A1" wp14:editId="40F866D3">
            <wp:extent cx="6156424" cy="2429933"/>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IVt-TLC.tiff"/>
                    <pic:cNvPicPr/>
                  </pic:nvPicPr>
                  <pic:blipFill>
                    <a:blip r:embed="rId120">
                      <a:extLst>
                        <a:ext uri="{28A0092B-C50C-407E-A947-70E740481C1C}">
                          <a14:useLocalDpi xmlns:a14="http://schemas.microsoft.com/office/drawing/2010/main" val="0"/>
                        </a:ext>
                      </a:extLst>
                    </a:blip>
                    <a:stretch>
                      <a:fillRect/>
                    </a:stretch>
                  </pic:blipFill>
                  <pic:spPr>
                    <a:xfrm>
                      <a:off x="0" y="0"/>
                      <a:ext cx="6157549" cy="2430377"/>
                    </a:xfrm>
                    <a:prstGeom prst="rect">
                      <a:avLst/>
                    </a:prstGeom>
                  </pic:spPr>
                </pic:pic>
              </a:graphicData>
            </a:graphic>
          </wp:inline>
        </w:drawing>
      </w:r>
    </w:p>
    <w:p w14:paraId="6F7EB163" w14:textId="3B7187E2" w:rsidR="00D12C17" w:rsidRDefault="008553F0" w:rsidP="006717E0">
      <w:pPr>
        <w:pStyle w:val="Caption"/>
      </w:pPr>
      <w:bookmarkStart w:id="364" w:name="_Ref419471230"/>
      <w:bookmarkStart w:id="365" w:name="_Toc27383069"/>
      <w:r>
        <w:t xml:space="preserve">Figure </w:t>
      </w:r>
      <w:fldSimple w:instr=" STYLEREF 1 \s ">
        <w:r w:rsidR="00824FFE">
          <w:rPr>
            <w:noProof/>
          </w:rPr>
          <w:t>4</w:t>
        </w:r>
      </w:fldSimple>
      <w:r w:rsidR="00824FFE">
        <w:noBreakHyphen/>
      </w:r>
      <w:fldSimple w:instr=" SEQ Figure \* ARABIC \s 1 ">
        <w:r w:rsidR="00824FFE">
          <w:rPr>
            <w:noProof/>
          </w:rPr>
          <w:t>7</w:t>
        </w:r>
      </w:fldSimple>
      <w:bookmarkEnd w:id="364"/>
      <w:r>
        <w:t xml:space="preserve">: Plots depicting the changes from EIVt to TLC in VDP and </w:t>
      </w:r>
      <w:r w:rsidR="005E6BBB">
        <w:t>VH</w:t>
      </w:r>
      <w:r w:rsidR="005E6BBB">
        <w:rPr>
          <w:vertAlign w:val="subscript"/>
        </w:rPr>
        <w:t>I</w:t>
      </w:r>
      <w:r w:rsidRPr="00206E45">
        <w:t>.</w:t>
      </w:r>
      <w:bookmarkEnd w:id="365"/>
      <w:r w:rsidRPr="00206E45">
        <w:t xml:space="preserve"> </w:t>
      </w:r>
    </w:p>
    <w:p w14:paraId="0DCC132D" w14:textId="6A6820EB" w:rsidR="008553F0" w:rsidRDefault="008553F0" w:rsidP="006717E0">
      <w:pPr>
        <w:pStyle w:val="Subtitle"/>
      </w:pPr>
      <w:r>
        <w:t xml:space="preserve">For both VDP and </w:t>
      </w:r>
      <w:r w:rsidR="005E6BBB">
        <w:t>VH</w:t>
      </w:r>
      <w:r w:rsidR="005E6BBB">
        <w:rPr>
          <w:vertAlign w:val="subscript"/>
        </w:rPr>
        <w:t>I</w:t>
      </w:r>
      <w:r>
        <w:t xml:space="preserve"> there is a significant reduction from EIVt to TLC (p&lt;0.001).</w:t>
      </w:r>
    </w:p>
    <w:p w14:paraId="69086ABB" w14:textId="77777777" w:rsidR="008553F0" w:rsidRDefault="008553F0" w:rsidP="006717E0"/>
    <w:p w14:paraId="02F3696B" w14:textId="1AF34981" w:rsidR="008553F0" w:rsidRPr="00CF019B" w:rsidRDefault="008553F0" w:rsidP="006717E0">
      <w:r>
        <w:t>11</w:t>
      </w:r>
      <w:r w:rsidRPr="00C639F5">
        <w:t>/</w:t>
      </w:r>
      <w:r>
        <w:t>30</w:t>
      </w:r>
      <w:r w:rsidRPr="00C639F5">
        <w:t xml:space="preserve"> patients had a reduction in N</w:t>
      </w:r>
      <w:r w:rsidRPr="00C639F5">
        <w:rPr>
          <w:vertAlign w:val="subscript"/>
        </w:rPr>
        <w:t>defects</w:t>
      </w:r>
      <w:r w:rsidRPr="00C639F5">
        <w:t xml:space="preserve"> at TLC</w:t>
      </w:r>
      <w:r>
        <w:t xml:space="preserve">, </w:t>
      </w:r>
      <w:r w:rsidRPr="00C639F5">
        <w:t xml:space="preserve">all of whom had normal </w:t>
      </w:r>
      <w:r w:rsidR="00DF2511">
        <w:t>FEV</w:t>
      </w:r>
      <w:r w:rsidR="00DF2511">
        <w:rPr>
          <w:vertAlign w:val="subscript"/>
        </w:rPr>
        <w:t>1</w:t>
      </w:r>
      <w:r w:rsidRPr="00976447">
        <w:t>,</w:t>
      </w:r>
      <w:r>
        <w:rPr>
          <w:vertAlign w:val="subscript"/>
        </w:rPr>
        <w:t xml:space="preserve"> </w:t>
      </w:r>
      <w:r>
        <w:t>but this was not significant (p=0.2)</w:t>
      </w:r>
      <w:r w:rsidRPr="00C639F5">
        <w:t>. The reversible-volume index, but not Δ</w:t>
      </w:r>
      <w:r w:rsidR="005E6BBB">
        <w:t>VH</w:t>
      </w:r>
      <w:r w:rsidR="005E6BBB">
        <w:rPr>
          <w:vertAlign w:val="subscript"/>
        </w:rPr>
        <w:t>I</w:t>
      </w:r>
      <w:r w:rsidRPr="00C639F5">
        <w:t>, significantly correlated with VDP at EIVt (r=0.85) and with LCI (r=0.82,</w:t>
      </w:r>
      <w:r>
        <w:t xml:space="preserve"> </w:t>
      </w:r>
      <w:r>
        <w:fldChar w:fldCharType="begin"/>
      </w:r>
      <w:r>
        <w:instrText xml:space="preserve"> REF _Ref419721979 \h </w:instrText>
      </w:r>
      <w:r w:rsidR="007911F3">
        <w:instrText xml:space="preserve"> \* MERGEFORMAT </w:instrText>
      </w:r>
      <w:r>
        <w:fldChar w:fldCharType="separate"/>
      </w:r>
      <w:r w:rsidR="00140F11">
        <w:t xml:space="preserve">Figure </w:t>
      </w:r>
      <w:r w:rsidR="00140F11">
        <w:rPr>
          <w:noProof/>
        </w:rPr>
        <w:t>4</w:t>
      </w:r>
      <w:r w:rsidR="00140F11">
        <w:rPr>
          <w:noProof/>
        </w:rPr>
        <w:noBreakHyphen/>
        <w:t>8</w:t>
      </w:r>
      <w:r>
        <w:fldChar w:fldCharType="end"/>
      </w:r>
      <w:r w:rsidRPr="00C639F5">
        <w:t xml:space="preserve">), </w:t>
      </w:r>
      <w:r w:rsidR="005E6BBB">
        <w:t>S</w:t>
      </w:r>
      <w:r w:rsidR="005E6BBB">
        <w:rPr>
          <w:vertAlign w:val="subscript"/>
        </w:rPr>
        <w:t>acin</w:t>
      </w:r>
      <w:r w:rsidRPr="00C639F5">
        <w:rPr>
          <w:vertAlign w:val="subscript"/>
        </w:rPr>
        <w:t xml:space="preserve"> </w:t>
      </w:r>
      <w:r w:rsidRPr="00C639F5">
        <w:t xml:space="preserve">(r=0.75) and </w:t>
      </w:r>
      <w:r w:rsidR="00DF2511">
        <w:t>FEV</w:t>
      </w:r>
      <w:r w:rsidR="00DF2511">
        <w:rPr>
          <w:vertAlign w:val="subscript"/>
        </w:rPr>
        <w:t>1</w:t>
      </w:r>
      <w:r>
        <w:rPr>
          <w:rFonts w:ascii="Times" w:hAnsi="Times"/>
          <w:sz w:val="20"/>
          <w:szCs w:val="20"/>
        </w:rPr>
        <w:t xml:space="preserve"> </w:t>
      </w:r>
      <w:r w:rsidRPr="00C639F5">
        <w:t xml:space="preserve">(r=-0.74). The reversible-volume index was significantly higher in </w:t>
      </w:r>
      <w:r>
        <w:t>patients with abnormal spirometry, compared to those within the normal range</w:t>
      </w:r>
      <w:r w:rsidRPr="00C639F5">
        <w:t xml:space="preserve"> (p&lt;0.001). </w:t>
      </w:r>
      <w:r>
        <w:t xml:space="preserve"> Examples of ventilation images at EIVt and TLC and how the reversible-volume index was calculated for these images can be seen in</w:t>
      </w:r>
      <w:r w:rsidR="00D12C17">
        <w:t xml:space="preserve"> </w:t>
      </w:r>
      <w:r w:rsidR="00D12C17">
        <w:fldChar w:fldCharType="begin"/>
      </w:r>
      <w:r w:rsidR="00D12C17">
        <w:instrText xml:space="preserve"> REF _Ref21781279 \h </w:instrText>
      </w:r>
      <w:r w:rsidR="00D12C17">
        <w:fldChar w:fldCharType="separate"/>
      </w:r>
      <w:r w:rsidR="00140F11">
        <w:t xml:space="preserve">Figure </w:t>
      </w:r>
      <w:r w:rsidR="00140F11">
        <w:rPr>
          <w:noProof/>
        </w:rPr>
        <w:t>2</w:t>
      </w:r>
      <w:r w:rsidR="00140F11">
        <w:noBreakHyphen/>
      </w:r>
      <w:r w:rsidR="00140F11">
        <w:rPr>
          <w:noProof/>
        </w:rPr>
        <w:t>21</w:t>
      </w:r>
      <w:r w:rsidR="00D12C17">
        <w:fldChar w:fldCharType="end"/>
      </w:r>
      <w:r>
        <w:t xml:space="preserve">. </w:t>
      </w:r>
      <w:r w:rsidRPr="00C639F5">
        <w:t>Δ</w:t>
      </w:r>
      <w:r w:rsidR="005E6BBB">
        <w:t>VH</w:t>
      </w:r>
      <w:r w:rsidR="005E6BBB">
        <w:rPr>
          <w:vertAlign w:val="subscript"/>
        </w:rPr>
        <w:t>I</w:t>
      </w:r>
      <w:r w:rsidRPr="00C639F5">
        <w:rPr>
          <w:vertAlign w:val="subscript"/>
        </w:rPr>
        <w:t xml:space="preserve"> </w:t>
      </w:r>
      <w:r w:rsidRPr="00C639F5">
        <w:t xml:space="preserve">was not significantly different between </w:t>
      </w:r>
      <w:r>
        <w:t xml:space="preserve">these two spirometric </w:t>
      </w:r>
      <w:r w:rsidRPr="00C639F5">
        <w:t>groups.</w:t>
      </w:r>
    </w:p>
    <w:p w14:paraId="4F1FED69" w14:textId="77777777" w:rsidR="008553F0" w:rsidRDefault="008553F0" w:rsidP="006717E0"/>
    <w:p w14:paraId="16E3B030" w14:textId="77777777" w:rsidR="008553F0" w:rsidRDefault="008553F0" w:rsidP="000A016E">
      <w:pPr>
        <w:jc w:val="center"/>
      </w:pPr>
      <w:r w:rsidRPr="009F0ACC">
        <w:rPr>
          <w:noProof/>
          <w:lang w:val="en-US"/>
        </w:rPr>
        <w:drawing>
          <wp:inline distT="0" distB="0" distL="0" distR="0" wp14:anchorId="148D969B" wp14:editId="16D765A5">
            <wp:extent cx="6100951" cy="16535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igure 4 edited.tiff"/>
                    <pic:cNvPicPr/>
                  </pic:nvPicPr>
                  <pic:blipFill>
                    <a:blip r:embed="rId121">
                      <a:extLst>
                        <a:ext uri="{28A0092B-C50C-407E-A947-70E740481C1C}">
                          <a14:useLocalDpi xmlns:a14="http://schemas.microsoft.com/office/drawing/2010/main" val="0"/>
                        </a:ext>
                      </a:extLst>
                    </a:blip>
                    <a:stretch>
                      <a:fillRect/>
                    </a:stretch>
                  </pic:blipFill>
                  <pic:spPr>
                    <a:xfrm>
                      <a:off x="0" y="0"/>
                      <a:ext cx="6106572" cy="1655064"/>
                    </a:xfrm>
                    <a:prstGeom prst="rect">
                      <a:avLst/>
                    </a:prstGeom>
                  </pic:spPr>
                </pic:pic>
              </a:graphicData>
            </a:graphic>
          </wp:inline>
        </w:drawing>
      </w:r>
    </w:p>
    <w:p w14:paraId="02578E18" w14:textId="54F77A0A" w:rsidR="00D12C17" w:rsidRDefault="008553F0" w:rsidP="006717E0">
      <w:pPr>
        <w:pStyle w:val="Caption"/>
      </w:pPr>
      <w:bookmarkStart w:id="366" w:name="_Ref419721979"/>
      <w:bookmarkStart w:id="367" w:name="_Toc27383070"/>
      <w:r>
        <w:t xml:space="preserve">Figure </w:t>
      </w:r>
      <w:fldSimple w:instr=" STYLEREF 1 \s ">
        <w:r w:rsidR="00824FFE">
          <w:rPr>
            <w:noProof/>
          </w:rPr>
          <w:t>4</w:t>
        </w:r>
      </w:fldSimple>
      <w:r w:rsidR="00824FFE">
        <w:noBreakHyphen/>
      </w:r>
      <w:fldSimple w:instr=" SEQ Figure \* ARABIC \s 1 ">
        <w:r w:rsidR="00824FFE">
          <w:rPr>
            <w:noProof/>
          </w:rPr>
          <w:t>8</w:t>
        </w:r>
      </w:fldSimple>
      <w:bookmarkEnd w:id="366"/>
      <w:r>
        <w:t xml:space="preserve">: </w:t>
      </w:r>
      <w:r w:rsidRPr="009F0ACC">
        <w:t>Spe</w:t>
      </w:r>
      <w:r>
        <w:t>arman correlation of</w:t>
      </w:r>
      <w:r w:rsidRPr="009F0ACC">
        <w:t xml:space="preserve"> LCI and VDP a</w:t>
      </w:r>
      <w:r>
        <w:t>t both</w:t>
      </w:r>
      <w:r w:rsidRPr="009F0ACC">
        <w:t xml:space="preserve"> </w:t>
      </w:r>
      <w:r>
        <w:t>EIVt and</w:t>
      </w:r>
      <w:r w:rsidRPr="009F0ACC">
        <w:t xml:space="preserve"> TLC</w:t>
      </w:r>
      <w:r>
        <w:t>,</w:t>
      </w:r>
      <w:r w:rsidRPr="009F0ACC">
        <w:t xml:space="preserve"> against the reversible-volume index.</w:t>
      </w:r>
      <w:bookmarkEnd w:id="367"/>
      <w:r w:rsidRPr="009F0ACC">
        <w:t xml:space="preserve"> </w:t>
      </w:r>
    </w:p>
    <w:p w14:paraId="37EAE027" w14:textId="3511A8ED" w:rsidR="008553F0" w:rsidRDefault="008553F0" w:rsidP="006717E0">
      <w:pPr>
        <w:pStyle w:val="Subtitle"/>
      </w:pPr>
      <w:r w:rsidRPr="009F0ACC">
        <w:t xml:space="preserve">The data </w:t>
      </w:r>
      <w:r>
        <w:t>have</w:t>
      </w:r>
      <w:r w:rsidRPr="009F0ACC">
        <w:t xml:space="preserve"> been seg</w:t>
      </w:r>
      <w:r>
        <w:t>regated to visualise two groups</w:t>
      </w:r>
      <w:r w:rsidR="00E96416">
        <w:t>:</w:t>
      </w:r>
      <w:r w:rsidRPr="009F0ACC">
        <w:t xml:space="preserve"> those with an </w:t>
      </w:r>
      <w:r w:rsidR="00DF2511">
        <w:t>FEV</w:t>
      </w:r>
      <w:r w:rsidR="00DF2511">
        <w:rPr>
          <w:vertAlign w:val="subscript"/>
        </w:rPr>
        <w:t>1</w:t>
      </w:r>
      <w:r>
        <w:rPr>
          <w:rFonts w:ascii="Times" w:hAnsi="Times"/>
        </w:rPr>
        <w:t xml:space="preserve"> </w:t>
      </w:r>
      <w:r w:rsidRPr="009F0ACC">
        <w:t>&lt;-1.64 (</w:t>
      </w:r>
      <w:r>
        <w:t>black dots</w:t>
      </w:r>
      <w:r w:rsidRPr="009F0ACC">
        <w:t xml:space="preserve">) and those with an </w:t>
      </w:r>
      <w:r w:rsidR="00DF2511">
        <w:t>FEV</w:t>
      </w:r>
      <w:r w:rsidR="00DF2511">
        <w:rPr>
          <w:vertAlign w:val="subscript"/>
        </w:rPr>
        <w:t>1</w:t>
      </w:r>
      <w:r>
        <w:rPr>
          <w:rFonts w:ascii="Times" w:hAnsi="Times"/>
        </w:rPr>
        <w:t xml:space="preserve"> </w:t>
      </w:r>
      <w:r w:rsidRPr="009F0ACC">
        <w:t xml:space="preserve">&gt;-1.64 (open circles). </w:t>
      </w:r>
      <w:r>
        <w:t>The d</w:t>
      </w:r>
      <w:r w:rsidRPr="009F0ACC">
        <w:t>ashed line represents the LCI upper limit of normal. There is a strong correlation between the reversible-volume index and both LCI (r=0.82) and VDP at both lung volumes (r=0.85 at EIVt and r=0.75 at TLC) (p&lt;0.001). The data points highlighted by a red circle represent a patient with a low reversible-volume index, but relatively large values for VDP. Images for this patient are shown in</w:t>
      </w:r>
      <w:r>
        <w:t xml:space="preserve"> </w:t>
      </w:r>
      <w:r>
        <w:fldChar w:fldCharType="begin"/>
      </w:r>
      <w:r>
        <w:instrText xml:space="preserve"> REF _Ref419723011 \h </w:instrText>
      </w:r>
      <w:r w:rsidR="007911F3">
        <w:instrText xml:space="preserve"> \* MERGEFORMAT </w:instrText>
      </w:r>
      <w:r>
        <w:fldChar w:fldCharType="separate"/>
      </w:r>
      <w:r w:rsidR="00140F11">
        <w:t xml:space="preserve">Figure </w:t>
      </w:r>
      <w:r w:rsidR="00140F11">
        <w:rPr>
          <w:noProof/>
        </w:rPr>
        <w:t>4</w:t>
      </w:r>
      <w:r w:rsidR="00140F11">
        <w:rPr>
          <w:noProof/>
        </w:rPr>
        <w:noBreakHyphen/>
        <w:t>9</w:t>
      </w:r>
      <w:r>
        <w:fldChar w:fldCharType="end"/>
      </w:r>
      <w:r w:rsidRPr="009F0ACC">
        <w:t>.</w:t>
      </w:r>
    </w:p>
    <w:p w14:paraId="48A61348" w14:textId="77777777" w:rsidR="008553F0" w:rsidRDefault="008553F0" w:rsidP="000A016E">
      <w:pPr>
        <w:jc w:val="center"/>
      </w:pPr>
      <w:r>
        <w:rPr>
          <w:noProof/>
          <w:lang w:val="en-US"/>
        </w:rPr>
        <w:lastRenderedPageBreak/>
        <w:drawing>
          <wp:inline distT="0" distB="0" distL="0" distR="0" wp14:anchorId="60631A4B" wp14:editId="7D61CAF1">
            <wp:extent cx="5672905" cy="5450840"/>
            <wp:effectExtent l="0" t="0" r="0" b="1016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igure 7.tiff"/>
                    <pic:cNvPicPr/>
                  </pic:nvPicPr>
                  <pic:blipFill>
                    <a:blip r:embed="rId122">
                      <a:extLst>
                        <a:ext uri="{28A0092B-C50C-407E-A947-70E740481C1C}">
                          <a14:useLocalDpi xmlns:a14="http://schemas.microsoft.com/office/drawing/2010/main" val="0"/>
                        </a:ext>
                      </a:extLst>
                    </a:blip>
                    <a:stretch>
                      <a:fillRect/>
                    </a:stretch>
                  </pic:blipFill>
                  <pic:spPr>
                    <a:xfrm>
                      <a:off x="0" y="0"/>
                      <a:ext cx="5677793" cy="5455537"/>
                    </a:xfrm>
                    <a:prstGeom prst="rect">
                      <a:avLst/>
                    </a:prstGeom>
                  </pic:spPr>
                </pic:pic>
              </a:graphicData>
            </a:graphic>
          </wp:inline>
        </w:drawing>
      </w:r>
    </w:p>
    <w:p w14:paraId="4594E417" w14:textId="3E147612" w:rsidR="00D12C17" w:rsidRDefault="008553F0" w:rsidP="006717E0">
      <w:pPr>
        <w:pStyle w:val="Caption"/>
      </w:pPr>
      <w:bookmarkStart w:id="368" w:name="_Ref419723011"/>
      <w:bookmarkStart w:id="369" w:name="_Toc27383071"/>
      <w:r>
        <w:t xml:space="preserve">Figure </w:t>
      </w:r>
      <w:fldSimple w:instr=" STYLEREF 1 \s ">
        <w:r w:rsidR="00824FFE">
          <w:rPr>
            <w:noProof/>
          </w:rPr>
          <w:t>4</w:t>
        </w:r>
      </w:fldSimple>
      <w:r w:rsidR="00824FFE">
        <w:noBreakHyphen/>
      </w:r>
      <w:fldSimple w:instr=" SEQ Figure \* ARABIC \s 1 ">
        <w:r w:rsidR="00824FFE">
          <w:rPr>
            <w:noProof/>
          </w:rPr>
          <w:t>9</w:t>
        </w:r>
      </w:fldSimple>
      <w:bookmarkEnd w:id="368"/>
      <w:r>
        <w:t>:</w:t>
      </w:r>
      <w:r w:rsidRPr="00A91EE2">
        <w:t xml:space="preserve"> </w:t>
      </w:r>
      <w:r w:rsidRPr="009F0ACC">
        <w:t xml:space="preserve">EIVt and TLC </w:t>
      </w:r>
      <w:r w:rsidR="005E6BBB">
        <w:rPr>
          <w:vertAlign w:val="superscript"/>
        </w:rPr>
        <w:t>3</w:t>
      </w:r>
      <w:r w:rsidR="005E6BBB">
        <w:t>He</w:t>
      </w:r>
      <w:r w:rsidRPr="009F0ACC">
        <w:t xml:space="preserve"> </w:t>
      </w:r>
      <w:r w:rsidR="005206F2">
        <w:t>MRI</w:t>
      </w:r>
      <w:r w:rsidR="005206F2" w:rsidRPr="009F0ACC">
        <w:t xml:space="preserve"> </w:t>
      </w:r>
      <w:r w:rsidRPr="009F0ACC">
        <w:t xml:space="preserve">and </w:t>
      </w:r>
      <w:r w:rsidR="009F2E7D">
        <w:rPr>
          <w:vertAlign w:val="superscript"/>
        </w:rPr>
        <w:t>1</w:t>
      </w:r>
      <w:r w:rsidR="009F2E7D">
        <w:t>H</w:t>
      </w:r>
      <w:r w:rsidRPr="009F0ACC">
        <w:t xml:space="preserve"> anatomical MR imaging</w:t>
      </w:r>
      <w:r w:rsidR="005206F2" w:rsidRPr="005206F2">
        <w:t xml:space="preserve"> </w:t>
      </w:r>
      <w:r w:rsidR="005206F2" w:rsidRPr="009F0ACC">
        <w:t>for a patient with CF</w:t>
      </w:r>
      <w:r w:rsidRPr="009F0ACC">
        <w:t>.</w:t>
      </w:r>
      <w:bookmarkEnd w:id="369"/>
      <w:r w:rsidRPr="009F0ACC">
        <w:t xml:space="preserve"> </w:t>
      </w:r>
    </w:p>
    <w:p w14:paraId="263E8634" w14:textId="2FA02233" w:rsidR="008553F0" w:rsidRPr="009F0ACC" w:rsidRDefault="008553F0" w:rsidP="006717E0">
      <w:pPr>
        <w:pStyle w:val="Subtitle"/>
      </w:pPr>
      <w:r w:rsidRPr="009F0ACC">
        <w:t xml:space="preserve">At EIVt this patient has a large ventilation defect in the right upper lobe (defect size = 10 %TCV, total VDP = 16.6%), which is in the same area as the </w:t>
      </w:r>
      <w:r w:rsidR="005206F2">
        <w:t>evident bronchiectasis</w:t>
      </w:r>
      <w:r w:rsidRPr="009F0ACC">
        <w:t xml:space="preserve">. At TLC, this ventilation defect only achieves a small amount of ventilation and reduces in volume by 103ml (defect size = 5.7 %TCV, total VDP = 9.5%). As a result, this subject has a low reversible-volume index of 1.1. This patient however has an arguably lower than anticipated LCI of 8.3, when compared to the </w:t>
      </w:r>
      <w:r w:rsidR="00DF2511">
        <w:t>FEV</w:t>
      </w:r>
      <w:r w:rsidR="00DF2511">
        <w:rPr>
          <w:vertAlign w:val="subscript"/>
        </w:rPr>
        <w:t>1</w:t>
      </w:r>
      <w:r>
        <w:rPr>
          <w:rFonts w:ascii="Times" w:hAnsi="Times"/>
        </w:rPr>
        <w:t xml:space="preserve"> </w:t>
      </w:r>
      <w:r w:rsidRPr="009F0ACC">
        <w:t>z-score of -3.1. These data suggest that the low LCI is due to this large defect being almost completely obstructed and therefore not contributing to ventilation during MBW.</w:t>
      </w:r>
    </w:p>
    <w:p w14:paraId="47AF3296" w14:textId="77777777" w:rsidR="008553F0" w:rsidRPr="00C639F5" w:rsidRDefault="008553F0" w:rsidP="006717E0"/>
    <w:p w14:paraId="27347917" w14:textId="0690A027" w:rsidR="008553F0" w:rsidRDefault="008553F0" w:rsidP="006717E0">
      <w:r w:rsidRPr="00C639F5">
        <w:t xml:space="preserve">VDP at TLC significantly correlated with LCI (r=0.85), </w:t>
      </w:r>
      <w:r w:rsidR="005E6BBB">
        <w:t>S</w:t>
      </w:r>
      <w:r w:rsidR="005E6BBB">
        <w:rPr>
          <w:vertAlign w:val="subscript"/>
        </w:rPr>
        <w:t>acin</w:t>
      </w:r>
      <w:r w:rsidRPr="00C639F5">
        <w:t xml:space="preserve"> (r=0.77), </w:t>
      </w:r>
      <w:r w:rsidR="00DF2511">
        <w:t>FEV</w:t>
      </w:r>
      <w:r w:rsidR="00DF2511">
        <w:rPr>
          <w:vertAlign w:val="subscript"/>
        </w:rPr>
        <w:t>1</w:t>
      </w:r>
      <w:r>
        <w:rPr>
          <w:rFonts w:ascii="Times" w:hAnsi="Times"/>
          <w:sz w:val="20"/>
          <w:szCs w:val="20"/>
        </w:rPr>
        <w:t xml:space="preserve"> </w:t>
      </w:r>
      <w:r w:rsidRPr="00C639F5">
        <w:t xml:space="preserve">(r=-0.79) and RV/TLC (r=0.86). </w:t>
      </w:r>
      <w:r w:rsidR="005E6BBB">
        <w:t>VH</w:t>
      </w:r>
      <w:r w:rsidR="005E6BBB">
        <w:rPr>
          <w:vertAlign w:val="subscript"/>
        </w:rPr>
        <w:t>I</w:t>
      </w:r>
      <w:r>
        <w:rPr>
          <w:rFonts w:ascii="Times" w:hAnsi="Times"/>
          <w:sz w:val="20"/>
          <w:szCs w:val="20"/>
        </w:rPr>
        <w:t xml:space="preserve"> </w:t>
      </w:r>
      <w:r w:rsidRPr="00C639F5">
        <w:t xml:space="preserve">at TLC significantly correlated with LCI (r=0.82), </w:t>
      </w:r>
      <w:r w:rsidR="005E6BBB">
        <w:t>S</w:t>
      </w:r>
      <w:r w:rsidR="005E6BBB">
        <w:rPr>
          <w:vertAlign w:val="subscript"/>
        </w:rPr>
        <w:t>acin</w:t>
      </w:r>
      <w:r w:rsidRPr="00C639F5">
        <w:t xml:space="preserve"> (r=0.74), </w:t>
      </w:r>
      <w:r w:rsidR="00DF2511">
        <w:t>FEV</w:t>
      </w:r>
      <w:r w:rsidR="00DF2511">
        <w:rPr>
          <w:vertAlign w:val="subscript"/>
        </w:rPr>
        <w:t>1</w:t>
      </w:r>
      <w:r>
        <w:rPr>
          <w:rFonts w:ascii="Times" w:hAnsi="Times"/>
          <w:sz w:val="20"/>
          <w:szCs w:val="20"/>
        </w:rPr>
        <w:t xml:space="preserve"> </w:t>
      </w:r>
      <w:r w:rsidRPr="00C639F5">
        <w:t>(r=-0.84) and RV/TLC (r=0.86).</w:t>
      </w:r>
    </w:p>
    <w:p w14:paraId="52172D11" w14:textId="77777777" w:rsidR="008553F0" w:rsidRDefault="008553F0" w:rsidP="006717E0"/>
    <w:p w14:paraId="2D9541C1" w14:textId="77777777" w:rsidR="00B540D9" w:rsidRDefault="00B540D9">
      <w:pPr>
        <w:spacing w:line="240" w:lineRule="auto"/>
        <w:ind w:right="0"/>
        <w:jc w:val="left"/>
        <w:rPr>
          <w:rFonts w:asciiTheme="majorHAnsi" w:eastAsiaTheme="majorEastAsia" w:hAnsiTheme="majorHAnsi" w:cstheme="majorBidi"/>
          <w:b/>
          <w:bCs/>
          <w:color w:val="000000" w:themeColor="text1"/>
        </w:rPr>
      </w:pPr>
      <w:r>
        <w:br w:type="page"/>
      </w:r>
    </w:p>
    <w:p w14:paraId="5E28C143" w14:textId="08548594" w:rsidR="008553F0" w:rsidRDefault="008553F0" w:rsidP="006717E0">
      <w:pPr>
        <w:pStyle w:val="Heading3"/>
      </w:pPr>
      <w:bookmarkStart w:id="370" w:name="_Toc27382913"/>
      <w:r>
        <w:lastRenderedPageBreak/>
        <w:t>Discussion</w:t>
      </w:r>
      <w:bookmarkEnd w:id="370"/>
    </w:p>
    <w:p w14:paraId="5C8B0A3E" w14:textId="77777777" w:rsidR="008553F0" w:rsidRDefault="008553F0" w:rsidP="006717E0"/>
    <w:p w14:paraId="5D14E3BC" w14:textId="77777777" w:rsidR="008553F0" w:rsidRDefault="008553F0" w:rsidP="006717E0">
      <w:r>
        <w:t xml:space="preserve">This analysis demonstrates the distinct effect that lung volume has on ventilation MRI. These data highlight that for all patients, irrespective of lung disease severity, ventilation becomes more homogeneously distributed at higher lung volumes. </w:t>
      </w:r>
      <w:r w:rsidRPr="00E21F9D">
        <w:t>When larger volumes are inhaled, some apparently obstructed airways open and allow gas to ventilate p</w:t>
      </w:r>
      <w:r>
        <w:t xml:space="preserve">reviously un-ventilated areas. For some patients, this results in the complete resolution of ventilation defects, but for others ventilation defects remain. </w:t>
      </w:r>
    </w:p>
    <w:p w14:paraId="05717CC4" w14:textId="77777777" w:rsidR="008553F0" w:rsidRPr="00E21F9D" w:rsidRDefault="008553F0" w:rsidP="006717E0"/>
    <w:p w14:paraId="6DCC1A08" w14:textId="0B8281FD" w:rsidR="008553F0" w:rsidRDefault="008553F0" w:rsidP="006717E0">
      <w:r w:rsidRPr="00E21F9D">
        <w:t xml:space="preserve">This observation has important implications from an imaging methodology perspective. Studies utilising hyperpolarised gas are often performed by inhaling fixed gas volumes, with one litre of gas inhaled from FRC being common </w:t>
      </w:r>
      <w:r w:rsidRPr="00E21F9D">
        <w:fldChar w:fldCharType="begin">
          <w:fldData xml:space="preserve">PEVuZE5vdGU+PENpdGU+PEF1dGhvcj5LaXJieTwvQXV0aG9yPjxZZWFyPjIwMTE8L1llYXI+PFJl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</w:fldData>
        </w:fldChar>
      </w:r>
      <w:r w:rsidR="00B86FC1">
        <w:instrText xml:space="preserve"> ADDIN EN.CITE </w:instrText>
      </w:r>
      <w:r w:rsidR="00B86FC1">
        <w:fldChar w:fldCharType="begin">
          <w:fldData xml:space="preserve">PEVuZE5vdGU+PENpdGU+PEF1dGhvcj5LaXJieTwvQXV0aG9yPjxZZWFyPjIwMTE8L1llYXI+PFJl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</w:fldData>
        </w:fldChar>
      </w:r>
      <w:r w:rsidR="00B86FC1">
        <w:instrText xml:space="preserve"> ADDIN EN.CITE.DATA </w:instrText>
      </w:r>
      <w:r w:rsidR="00B86FC1">
        <w:fldChar w:fldCharType="end"/>
      </w:r>
      <w:r w:rsidRPr="00E21F9D">
        <w:fldChar w:fldCharType="separate"/>
      </w:r>
      <w:r w:rsidR="00B86FC1">
        <w:rPr>
          <w:noProof/>
        </w:rPr>
        <w:t>[227, 234, 235, 237, 260]</w:t>
      </w:r>
      <w:r w:rsidRPr="00E21F9D">
        <w:fldChar w:fldCharType="end"/>
      </w:r>
      <w:r w:rsidRPr="00E21F9D">
        <w:t xml:space="preserve">. This however results in </w:t>
      </w:r>
      <w:r>
        <w:t xml:space="preserve">the lungs of </w:t>
      </w:r>
      <w:r w:rsidRPr="00E21F9D">
        <w:t xml:space="preserve">smaller subjects being closer to their TLC than taller subjects, potentially reducing VDP and making cross-sectional comparisons challenging. Recent paediatric </w:t>
      </w:r>
      <w:r>
        <w:t xml:space="preserve">lung MRI </w:t>
      </w:r>
      <w:r w:rsidRPr="00E21F9D">
        <w:t xml:space="preserve">studies have titrated the inhaled volume based on measured or predicted lung volume </w:t>
      </w:r>
      <w:r w:rsidRPr="00E21F9D">
        <w:fldChar w:fldCharType="begin">
          <w:fldData xml:space="preserve">PEVuZE5vdGU+PENpdGU+PEF1dGhvcj5XYWxrdXA8L0F1dGhvcj48WWVhcj4yMDE2PC9ZZWFyPjxS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</w:fldData>
        </w:fldChar>
      </w:r>
      <w:r w:rsidR="00B86FC1">
        <w:instrText xml:space="preserve"> ADDIN EN.CITE </w:instrText>
      </w:r>
      <w:r w:rsidR="00B86FC1">
        <w:fldChar w:fldCharType="begin">
          <w:fldData xml:space="preserve">PEVuZE5vdGU+PENpdGU+PEF1dGhvcj5XYWxrdXA8L0F1dGhvcj48WWVhcj4yMDE2PC9ZZWFyPjxS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</w:fldData>
        </w:fldChar>
      </w:r>
      <w:r w:rsidR="00B86FC1">
        <w:instrText xml:space="preserve"> ADDIN EN.CITE.DATA </w:instrText>
      </w:r>
      <w:r w:rsidR="00B86FC1">
        <w:fldChar w:fldCharType="end"/>
      </w:r>
      <w:r w:rsidRPr="00E21F9D">
        <w:fldChar w:fldCharType="separate"/>
      </w:r>
      <w:r w:rsidR="00B86FC1">
        <w:rPr>
          <w:noProof/>
        </w:rPr>
        <w:t>[105, 246, 247, 249]</w:t>
      </w:r>
      <w:r w:rsidRPr="00E21F9D">
        <w:fldChar w:fldCharType="end"/>
      </w:r>
      <w:r w:rsidRPr="00E21F9D">
        <w:t xml:space="preserve"> and </w:t>
      </w:r>
      <w:r>
        <w:t xml:space="preserve">from the data described here </w:t>
      </w:r>
      <w:r w:rsidRPr="00E21F9D">
        <w:t xml:space="preserve">this practice </w:t>
      </w:r>
      <w:r>
        <w:t>is</w:t>
      </w:r>
      <w:r w:rsidRPr="00E21F9D">
        <w:t xml:space="preserve"> recommend</w:t>
      </w:r>
      <w:r>
        <w:t>ed</w:t>
      </w:r>
      <w:r w:rsidRPr="00E21F9D">
        <w:t xml:space="preserve"> for all patients with CF. It is important to note however</w:t>
      </w:r>
      <w:r>
        <w:t>,</w:t>
      </w:r>
      <w:r w:rsidRPr="00E21F9D">
        <w:t xml:space="preserve"> that </w:t>
      </w:r>
      <w:r>
        <w:t xml:space="preserve">a direct comparison of </w:t>
      </w:r>
      <w:r w:rsidRPr="00E21F9D">
        <w:t xml:space="preserve">the inhaled volume given in this </w:t>
      </w:r>
      <w:r>
        <w:t>analysis</w:t>
      </w:r>
      <w:r w:rsidRPr="00E21F9D">
        <w:t xml:space="preserve"> to a fixed 1 litre inhalation</w:t>
      </w:r>
      <w:r>
        <w:t xml:space="preserve"> has not been performed</w:t>
      </w:r>
      <w:r w:rsidRPr="00E21F9D">
        <w:t>.</w:t>
      </w:r>
    </w:p>
    <w:p w14:paraId="4A0F92E7" w14:textId="77777777" w:rsidR="008553F0" w:rsidRDefault="008553F0" w:rsidP="006717E0"/>
    <w:p w14:paraId="52837445" w14:textId="77777777" w:rsidR="008553F0" w:rsidRDefault="008553F0" w:rsidP="006717E0">
      <w:r w:rsidRPr="00E21F9D">
        <w:t>The finding that only some ventilation defects decrease in size at TLC implies that regions of volume-reversible airways obstruction and regions of complete airways obstruction (that are fixed on the time-scale of the imaging session) co-exist in CF lungs. The reversibility of defects with deep inhalation highlights the probable value of physiotherapy and exercise in opening these lung regions, and also the potential for ventilation MRI to aid targeted therapies to be applied to specific lung regions. The change in ventilation from EIVt to TLC was not uniform across the population, with some patient’s ventilation remaining distinctly abnormal at TLC. Assessing the transient nature of these lung-volume dependent ventilation defects longitudinally may provide insight into the progression of disease pathophysiology.</w:t>
      </w:r>
    </w:p>
    <w:p w14:paraId="1810586E" w14:textId="77777777" w:rsidR="008553F0" w:rsidRDefault="008553F0" w:rsidP="006717E0"/>
    <w:p w14:paraId="461D33E0" w14:textId="05AE3F43" w:rsidR="008553F0" w:rsidRPr="00E21F9D" w:rsidRDefault="008553F0" w:rsidP="006717E0">
      <w:r w:rsidRPr="00E21F9D">
        <w:t>There is an intuitive relationship between ventilation MRI and MBW metrics, as they both assess the distribution of inhaled gas within the lungs. These data suggest this relationship is stronger when MRI was performed at EIVt when compared to TLC, due to</w:t>
      </w:r>
      <w:r w:rsidRPr="00E21F9D">
        <w:rPr>
          <w:rFonts w:ascii="Cambria" w:hAnsi="Cambria" w:cs="Cambria"/>
        </w:rPr>
        <w:t xml:space="preserve"> the EIVt manoeuvre most closely representing the end-inspiratory cycle of quiet breathing performed during MBW.</w:t>
      </w:r>
      <w:r w:rsidRPr="00E21F9D">
        <w:t xml:space="preserve"> Ventilation MRI has the advantage that the exact regional nature of this ventilation distribution can be assessed, including lung regions that are entirely blocked (and hence silent to MBW testing). In this cohort</w:t>
      </w:r>
      <w:r>
        <w:t>,</w:t>
      </w:r>
      <w:r w:rsidRPr="00E21F9D">
        <w:t xml:space="preserve"> LCI and </w:t>
      </w:r>
      <w:r w:rsidR="005E6BBB">
        <w:t>S</w:t>
      </w:r>
      <w:r w:rsidR="005E6BBB">
        <w:rPr>
          <w:vertAlign w:val="subscript"/>
        </w:rPr>
        <w:t>acin</w:t>
      </w:r>
      <w:r w:rsidRPr="00E21F9D">
        <w:t xml:space="preserve"> had strong relationships with VDP and </w:t>
      </w:r>
      <w:r w:rsidR="005E6BBB">
        <w:t>VH</w:t>
      </w:r>
      <w:r w:rsidR="005E6BBB">
        <w:rPr>
          <w:vertAlign w:val="subscript"/>
        </w:rPr>
        <w:t>I</w:t>
      </w:r>
      <w:r>
        <w:rPr>
          <w:rFonts w:ascii="Times" w:hAnsi="Times"/>
          <w:sz w:val="20"/>
          <w:szCs w:val="20"/>
        </w:rPr>
        <w:t xml:space="preserve"> </w:t>
      </w:r>
      <w:r w:rsidRPr="00E21F9D">
        <w:t xml:space="preserve">and also with reversible-volume index. </w:t>
      </w:r>
      <w:r w:rsidR="005E6BBB">
        <w:t>S</w:t>
      </w:r>
      <w:r w:rsidR="005E6BBB">
        <w:rPr>
          <w:vertAlign w:val="subscript"/>
        </w:rPr>
        <w:t>cond</w:t>
      </w:r>
      <w:r>
        <w:rPr>
          <w:rFonts w:ascii="Times" w:hAnsi="Times"/>
          <w:sz w:val="20"/>
          <w:szCs w:val="20"/>
        </w:rPr>
        <w:t xml:space="preserve"> </w:t>
      </w:r>
      <w:r w:rsidRPr="00E21F9D">
        <w:t xml:space="preserve">however showed </w:t>
      </w:r>
      <w:r w:rsidRPr="00E21F9D">
        <w:lastRenderedPageBreak/>
        <w:t>poor correlations due to the ‘plateau effect’ evident in</w:t>
      </w:r>
      <w:r w:rsidR="00D12C17">
        <w:t xml:space="preserve"> </w:t>
      </w:r>
      <w:r w:rsidR="00D12C17">
        <w:fldChar w:fldCharType="begin"/>
      </w:r>
      <w:r w:rsidR="00D12C17">
        <w:instrText xml:space="preserve"> REF _Ref417034359 \h </w:instrText>
      </w:r>
      <w:r w:rsidR="00D12C17">
        <w:fldChar w:fldCharType="separate"/>
      </w:r>
      <w:r w:rsidR="00140F11" w:rsidRPr="00E341E9">
        <w:t xml:space="preserve">Figure </w:t>
      </w:r>
      <w:r w:rsidR="00140F11">
        <w:rPr>
          <w:noProof/>
        </w:rPr>
        <w:t>3</w:t>
      </w:r>
      <w:r w:rsidR="00140F11">
        <w:noBreakHyphen/>
      </w:r>
      <w:r w:rsidR="00140F11">
        <w:rPr>
          <w:noProof/>
        </w:rPr>
        <w:t>8</w:t>
      </w:r>
      <w:r w:rsidR="00D12C17">
        <w:fldChar w:fldCharType="end"/>
      </w:r>
      <w:r w:rsidR="00D12C17">
        <w:t>,</w:t>
      </w:r>
      <w:r w:rsidRPr="00E21F9D">
        <w:t xml:space="preserve"> which occurs with increasing disease. </w:t>
      </w:r>
    </w:p>
    <w:p w14:paraId="695BEFE4" w14:textId="77777777" w:rsidR="008553F0" w:rsidRPr="00E21F9D" w:rsidRDefault="008553F0" w:rsidP="006717E0"/>
    <w:p w14:paraId="070EDDAA" w14:textId="2A6EB79E" w:rsidR="008553F0" w:rsidRDefault="008553F0" w:rsidP="006717E0">
      <w:r w:rsidRPr="00E21F9D">
        <w:t xml:space="preserve">Higher values for the reversible-volume index indicate that a greater proportion of EIVt ventilation defects receive ventilation at TLC, implying volume-reversible airway obstruction. Reversible-volume index showed significant correlations with both LCI and </w:t>
      </w:r>
      <w:r w:rsidR="005E6BBB">
        <w:t>S</w:t>
      </w:r>
      <w:r w:rsidR="005E6BBB">
        <w:rPr>
          <w:vertAlign w:val="subscript"/>
        </w:rPr>
        <w:t>acin</w:t>
      </w:r>
      <w:r w:rsidRPr="00E21F9D">
        <w:t xml:space="preserve">. </w:t>
      </w:r>
      <w:r>
        <w:t>It could be</w:t>
      </w:r>
      <w:r w:rsidRPr="00E21F9D">
        <w:t xml:space="preserve"> hypothesise</w:t>
      </w:r>
      <w:r>
        <w:t>d</w:t>
      </w:r>
      <w:r w:rsidRPr="00E21F9D">
        <w:t xml:space="preserve"> that this positive correlation may indicate that ventilation defects present at EIVt, which become ventilated at TLC, may be lung regions responsible for delayed gas washout during MBW. On the other hand, patients with large VDP but relatively low LCI may be explained by the presence of defects that are unable to achieve ventilation at TLC (i.</w:t>
      </w:r>
      <w:r>
        <w:t>e. low reversible-volume index).</w:t>
      </w:r>
      <w:r w:rsidRPr="00E21F9D">
        <w:t xml:space="preserve"> </w:t>
      </w:r>
      <w:r>
        <w:t>T</w:t>
      </w:r>
      <w:r w:rsidRPr="00E21F9D">
        <w:t>herefore</w:t>
      </w:r>
      <w:r>
        <w:t>,</w:t>
      </w:r>
      <w:r w:rsidRPr="00E21F9D">
        <w:t xml:space="preserve"> these defects may not significantly contribute to the dynamic LCI signal (</w:t>
      </w:r>
      <w:r>
        <w:t xml:space="preserve">see </w:t>
      </w:r>
      <w:r>
        <w:fldChar w:fldCharType="begin"/>
      </w:r>
      <w:r>
        <w:instrText xml:space="preserve"> REF _Ref419721979 \h </w:instrText>
      </w:r>
      <w:r w:rsidR="007911F3">
        <w:instrText xml:space="preserve"> \* MERGEFORMAT </w:instrText>
      </w:r>
      <w:r>
        <w:fldChar w:fldCharType="separate"/>
      </w:r>
      <w:r w:rsidR="00140F11">
        <w:t xml:space="preserve">Figure </w:t>
      </w:r>
      <w:r w:rsidR="00140F11">
        <w:rPr>
          <w:noProof/>
        </w:rPr>
        <w:t>4</w:t>
      </w:r>
      <w:r w:rsidR="00140F11">
        <w:rPr>
          <w:noProof/>
        </w:rPr>
        <w:noBreakHyphen/>
        <w:t>8</w:t>
      </w:r>
      <w:r>
        <w:fldChar w:fldCharType="end"/>
      </w:r>
      <w:r>
        <w:t xml:space="preserve"> and </w:t>
      </w:r>
      <w:r>
        <w:fldChar w:fldCharType="begin"/>
      </w:r>
      <w:r>
        <w:instrText xml:space="preserve"> REF _Ref419723011 \h </w:instrText>
      </w:r>
      <w:r w:rsidR="007911F3">
        <w:instrText xml:space="preserve"> \* MERGEFORMAT </w:instrText>
      </w:r>
      <w:r>
        <w:fldChar w:fldCharType="separate"/>
      </w:r>
      <w:r w:rsidR="00140F11">
        <w:t xml:space="preserve">Figure </w:t>
      </w:r>
      <w:r w:rsidR="00140F11">
        <w:rPr>
          <w:noProof/>
        </w:rPr>
        <w:t>4</w:t>
      </w:r>
      <w:r w:rsidR="00140F11">
        <w:rPr>
          <w:noProof/>
        </w:rPr>
        <w:noBreakHyphen/>
        <w:t>9</w:t>
      </w:r>
      <w:r>
        <w:fldChar w:fldCharType="end"/>
      </w:r>
      <w:r>
        <w:t xml:space="preserve"> for an example patient</w:t>
      </w:r>
      <w:r w:rsidRPr="00E21F9D">
        <w:t xml:space="preserve">). The reversible-volume index may therefore help explain why an unpredictable LCI response is seen with treatments in more severe and acute CF lung disease, despite clinical and spirometric improvements. </w:t>
      </w:r>
    </w:p>
    <w:p w14:paraId="605A8272" w14:textId="77777777" w:rsidR="008553F0" w:rsidRDefault="008553F0" w:rsidP="006717E0"/>
    <w:p w14:paraId="0B4B3864" w14:textId="3234502B" w:rsidR="008553F0" w:rsidRPr="00A91EE2" w:rsidRDefault="008553F0" w:rsidP="006717E0">
      <w:r>
        <w:t>It can be</w:t>
      </w:r>
      <w:r w:rsidRPr="00E21F9D">
        <w:t xml:space="preserve"> postulate</w:t>
      </w:r>
      <w:r>
        <w:t>d</w:t>
      </w:r>
      <w:r w:rsidRPr="00E21F9D">
        <w:t xml:space="preserve"> that a lower reversible-volume index in a subject with significant ventilation abnormalities will result in a relatively low LCI for their level of lung disease (</w:t>
      </w:r>
      <w:r>
        <w:fldChar w:fldCharType="begin"/>
      </w:r>
      <w:r>
        <w:instrText xml:space="preserve"> REF _Ref419723011 \h </w:instrText>
      </w:r>
      <w:r w:rsidR="007911F3">
        <w:instrText xml:space="preserve"> \* MERGEFORMAT </w:instrText>
      </w:r>
      <w:r>
        <w:fldChar w:fldCharType="separate"/>
      </w:r>
      <w:r w:rsidR="00140F11">
        <w:t xml:space="preserve">Figure </w:t>
      </w:r>
      <w:r w:rsidR="00140F11">
        <w:rPr>
          <w:noProof/>
        </w:rPr>
        <w:t>4</w:t>
      </w:r>
      <w:r w:rsidR="00140F11">
        <w:rPr>
          <w:noProof/>
        </w:rPr>
        <w:noBreakHyphen/>
        <w:t>9</w:t>
      </w:r>
      <w:r>
        <w:fldChar w:fldCharType="end"/>
      </w:r>
      <w:r w:rsidRPr="00E21F9D">
        <w:t>). In response to treatment</w:t>
      </w:r>
      <w:r>
        <w:t xml:space="preserve"> using this hypothesis</w:t>
      </w:r>
      <w:r w:rsidRPr="00E21F9D">
        <w:t>, both the reversible-volume index and the LCI would increase in this case, caused by the opening of previously blocked lung regions to the MBW signal.</w:t>
      </w:r>
      <w:r>
        <w:t xml:space="preserve"> T</w:t>
      </w:r>
      <w:r w:rsidRPr="00A91EE2">
        <w:t xml:space="preserve">he reversible-volume index may help to explain why </w:t>
      </w:r>
      <w:r>
        <w:t>a</w:t>
      </w:r>
      <w:r w:rsidRPr="00A91EE2">
        <w:t xml:space="preserve"> sometimes </w:t>
      </w:r>
      <w:r>
        <w:t>lower than expected LCI value is found</w:t>
      </w:r>
      <w:r w:rsidRPr="00A91EE2">
        <w:t xml:space="preserve"> and </w:t>
      </w:r>
      <w:r>
        <w:t>may aid in</w:t>
      </w:r>
      <w:r w:rsidRPr="00A91EE2">
        <w:t xml:space="preserve"> better understand</w:t>
      </w:r>
      <w:r>
        <w:t>ing</w:t>
      </w:r>
      <w:r w:rsidRPr="00A91EE2">
        <w:t xml:space="preserve"> the unpredictable LCI response to therapy. The red data point </w:t>
      </w:r>
      <w:r>
        <w:t xml:space="preserve">in </w:t>
      </w:r>
      <w:r>
        <w:fldChar w:fldCharType="begin"/>
      </w:r>
      <w:r>
        <w:instrText xml:space="preserve"> REF _Ref419721979 \h </w:instrText>
      </w:r>
      <w:r w:rsidR="007911F3">
        <w:instrText xml:space="preserve"> \* MERGEFORMAT </w:instrText>
      </w:r>
      <w:r>
        <w:fldChar w:fldCharType="separate"/>
      </w:r>
      <w:r w:rsidR="00140F11">
        <w:t xml:space="preserve">Figure </w:t>
      </w:r>
      <w:r w:rsidR="00140F11">
        <w:rPr>
          <w:noProof/>
        </w:rPr>
        <w:t>4</w:t>
      </w:r>
      <w:r w:rsidR="00140F11">
        <w:rPr>
          <w:noProof/>
        </w:rPr>
        <w:noBreakHyphen/>
        <w:t>8</w:t>
      </w:r>
      <w:r>
        <w:fldChar w:fldCharType="end"/>
      </w:r>
      <w:r>
        <w:t xml:space="preserve"> </w:t>
      </w:r>
      <w:r w:rsidRPr="00A91EE2">
        <w:t xml:space="preserve">is an example of </w:t>
      </w:r>
      <w:r>
        <w:t xml:space="preserve">a patient with </w:t>
      </w:r>
      <w:r w:rsidRPr="00A91EE2">
        <w:t xml:space="preserve">relatively low LCI but with high VDP at both EIVt and TLC. This subject has low reversible-volume index and the MR images are shown in </w:t>
      </w:r>
      <w:r>
        <w:fldChar w:fldCharType="begin"/>
      </w:r>
      <w:r>
        <w:instrText xml:space="preserve"> REF _Ref419723011 \h </w:instrText>
      </w:r>
      <w:r w:rsidR="007911F3">
        <w:instrText xml:space="preserve"> \* MERGEFORMAT </w:instrText>
      </w:r>
      <w:r>
        <w:fldChar w:fldCharType="separate"/>
      </w:r>
      <w:r w:rsidR="00140F11">
        <w:t xml:space="preserve">Figure </w:t>
      </w:r>
      <w:r w:rsidR="00140F11">
        <w:rPr>
          <w:noProof/>
        </w:rPr>
        <w:t>4</w:t>
      </w:r>
      <w:r w:rsidR="00140F11">
        <w:rPr>
          <w:noProof/>
        </w:rPr>
        <w:noBreakHyphen/>
        <w:t>9</w:t>
      </w:r>
      <w:r>
        <w:fldChar w:fldCharType="end"/>
      </w:r>
      <w:r w:rsidRPr="00A91EE2">
        <w:t xml:space="preserve">. This subject is a good example </w:t>
      </w:r>
      <w:r>
        <w:t xml:space="preserve">and has one </w:t>
      </w:r>
      <w:r w:rsidRPr="00A91EE2">
        <w:t xml:space="preserve">predominantly large single defect in the right upper lobe, which does not reverse at TLC and therefore has largely non-reversible lung function in this context. </w:t>
      </w:r>
    </w:p>
    <w:p w14:paraId="5FBF1A29" w14:textId="77777777" w:rsidR="008553F0" w:rsidRPr="00A91EE2" w:rsidRDefault="008553F0" w:rsidP="006717E0"/>
    <w:p w14:paraId="415B7BD3" w14:textId="1BF442BC" w:rsidR="008553F0" w:rsidRPr="00A91EE2" w:rsidRDefault="008553F0" w:rsidP="006717E0">
      <w:r w:rsidRPr="00A91EE2">
        <w:t xml:space="preserve">Other subjects who have a mixture of reversible and non-reversible </w:t>
      </w:r>
      <w:r>
        <w:t>defects demonstrate this less clearly.</w:t>
      </w:r>
      <w:r w:rsidRPr="00A91EE2">
        <w:t xml:space="preserve"> </w:t>
      </w:r>
      <w:r>
        <w:t>F</w:t>
      </w:r>
      <w:r w:rsidRPr="00A91EE2">
        <w:t>or example</w:t>
      </w:r>
      <w:r>
        <w:t>,</w:t>
      </w:r>
      <w:r w:rsidRPr="00A91EE2">
        <w:t xml:space="preserve"> a subject who had an LCI of 11.3 had VDP values of 36% at EIVt and a reversible-volume index of 1.35. This LCI may be low for the degree of lung disease as highlighted by a comparable patient with an LCI of 17.8, similar VDP of 39% and a reversible-volume index of 2.0. The former patient may still have large areas of non-communicating lung</w:t>
      </w:r>
      <w:r>
        <w:t xml:space="preserve"> (and therefore low LCI), where</w:t>
      </w:r>
      <w:r w:rsidRPr="00A91EE2">
        <w:t>as the latter has a much larger proportion of reversible lung ventilation (and therefore larger LCI). To further illustrate this, the former patient has similar reversible-volume index to another patient (</w:t>
      </w:r>
      <w:r>
        <w:t xml:space="preserve">reversible-volume index = </w:t>
      </w:r>
      <w:r w:rsidRPr="00A91EE2">
        <w:t>1.33), who has a similar LCI also of 10.3, but a significantly lower VDP at EIVt of 7.9%.</w:t>
      </w:r>
      <w:r>
        <w:t xml:space="preserve"> Further examples of this can be found in </w:t>
      </w:r>
      <w:r>
        <w:fldChar w:fldCharType="begin"/>
      </w:r>
      <w:r>
        <w:instrText xml:space="preserve"> REF _Ref419724311 \h </w:instrText>
      </w:r>
      <w:r w:rsidR="007911F3">
        <w:instrText xml:space="preserve"> \* MERGEFORMAT </w:instrText>
      </w:r>
      <w:r>
        <w:fldChar w:fldCharType="separate"/>
      </w:r>
      <w:r w:rsidR="00140F11">
        <w:t xml:space="preserve">Figure </w:t>
      </w:r>
      <w:r w:rsidR="00140F11">
        <w:rPr>
          <w:noProof/>
        </w:rPr>
        <w:t>4</w:t>
      </w:r>
      <w:r w:rsidR="00140F11">
        <w:rPr>
          <w:noProof/>
        </w:rPr>
        <w:noBreakHyphen/>
        <w:t>10</w:t>
      </w:r>
      <w:r>
        <w:fldChar w:fldCharType="end"/>
      </w:r>
      <w:r>
        <w:t>.</w:t>
      </w:r>
    </w:p>
    <w:p w14:paraId="6DAA1AD3" w14:textId="77777777" w:rsidR="008553F0" w:rsidRPr="00BA7C1A" w:rsidRDefault="008553F0" w:rsidP="006717E0"/>
    <w:p w14:paraId="301BAD5C" w14:textId="77777777" w:rsidR="008553F0" w:rsidRDefault="008553F0" w:rsidP="006717E0">
      <w:r>
        <w:rPr>
          <w:noProof/>
          <w:lang w:val="en-US"/>
        </w:rPr>
        <w:lastRenderedPageBreak/>
        <w:drawing>
          <wp:inline distT="0" distB="0" distL="0" distR="0" wp14:anchorId="48D0ADE6" wp14:editId="12C8EBB1">
            <wp:extent cx="5684621" cy="5107940"/>
            <wp:effectExtent l="0" t="0" r="5080" b="0"/>
            <wp:docPr id="38" name="Picture 38" descr="Wild_Group:LJS:Published work:MMAVIC_ERJ_paper:ERJ:Submission:Response to reviewers:Updated_EIVt_TLC_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ild_Group:LJS:Published work:MMAVIC_ERJ_paper:ERJ:Submission:Response to reviewers:Updated_EIVt_TLC_Fig.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88191" cy="5111148"/>
                    </a:xfrm>
                    <a:prstGeom prst="rect">
                      <a:avLst/>
                    </a:prstGeom>
                    <a:noFill/>
                    <a:ln>
                      <a:noFill/>
                    </a:ln>
                  </pic:spPr>
                </pic:pic>
              </a:graphicData>
            </a:graphic>
          </wp:inline>
        </w:drawing>
      </w:r>
    </w:p>
    <w:p w14:paraId="08BDA2EB" w14:textId="7E347FF6" w:rsidR="00D12C17" w:rsidRDefault="008553F0" w:rsidP="006717E0">
      <w:pPr>
        <w:pStyle w:val="Caption"/>
      </w:pPr>
      <w:bookmarkStart w:id="371" w:name="_Ref419724311"/>
      <w:bookmarkStart w:id="372" w:name="_Toc27383072"/>
      <w:r>
        <w:t xml:space="preserve">Figure </w:t>
      </w:r>
      <w:fldSimple w:instr=" STYLEREF 1 \s ">
        <w:r w:rsidR="00824FFE">
          <w:rPr>
            <w:noProof/>
          </w:rPr>
          <w:t>4</w:t>
        </w:r>
      </w:fldSimple>
      <w:r w:rsidR="00824FFE">
        <w:noBreakHyphen/>
      </w:r>
      <w:fldSimple w:instr=" SEQ Figure \* ARABIC \s 1 ">
        <w:r w:rsidR="00824FFE">
          <w:rPr>
            <w:noProof/>
          </w:rPr>
          <w:t>10</w:t>
        </w:r>
      </w:fldSimple>
      <w:bookmarkEnd w:id="371"/>
      <w:r>
        <w:t xml:space="preserve">: </w:t>
      </w:r>
      <w:r w:rsidRPr="004C2E68">
        <w:t xml:space="preserve">EIVt and </w:t>
      </w:r>
      <w:r w:rsidR="009C332C">
        <w:t>TLC</w:t>
      </w:r>
      <w:r w:rsidRPr="004C2E68">
        <w:t xml:space="preserve"> </w:t>
      </w:r>
      <w:r w:rsidR="005E6BBB">
        <w:rPr>
          <w:vertAlign w:val="superscript"/>
        </w:rPr>
        <w:t>3</w:t>
      </w:r>
      <w:r w:rsidR="005E6BBB">
        <w:t>He</w:t>
      </w:r>
      <w:r w:rsidRPr="004C2E68">
        <w:t xml:space="preserve"> ventilation MR</w:t>
      </w:r>
      <w:r w:rsidR="009C332C">
        <w:t>I</w:t>
      </w:r>
      <w:r w:rsidR="009C332C" w:rsidRPr="009C332C">
        <w:t xml:space="preserve"> </w:t>
      </w:r>
      <w:r w:rsidR="009C332C">
        <w:t xml:space="preserve">comparison </w:t>
      </w:r>
      <w:r w:rsidR="009C332C" w:rsidRPr="004C2E68">
        <w:t xml:space="preserve">with </w:t>
      </w:r>
      <w:r w:rsidR="009C332C">
        <w:rPr>
          <w:vertAlign w:val="superscript"/>
        </w:rPr>
        <w:t>1</w:t>
      </w:r>
      <w:r w:rsidR="009C332C">
        <w:t>H</w:t>
      </w:r>
      <w:r w:rsidR="009C332C" w:rsidRPr="004C2E68">
        <w:t xml:space="preserve"> MRI</w:t>
      </w:r>
      <w:r w:rsidRPr="004C2E68">
        <w:t xml:space="preserve">, from three </w:t>
      </w:r>
      <w:r w:rsidR="009C332C">
        <w:t>patients with CF.</w:t>
      </w:r>
      <w:bookmarkEnd w:id="372"/>
      <w:r w:rsidRPr="004C2E68">
        <w:t xml:space="preserve"> </w:t>
      </w:r>
    </w:p>
    <w:p w14:paraId="30D65EAA" w14:textId="6E1FBFF9" w:rsidR="008553F0" w:rsidRDefault="008553F0" w:rsidP="006717E0">
      <w:pPr>
        <w:pStyle w:val="Subtitle"/>
      </w:pPr>
      <w:r w:rsidRPr="004C2E68">
        <w:t xml:space="preserve">Subject A: </w:t>
      </w:r>
      <w:r w:rsidR="00DF2511">
        <w:t>FEV</w:t>
      </w:r>
      <w:r w:rsidR="00DF2511">
        <w:rPr>
          <w:vertAlign w:val="subscript"/>
        </w:rPr>
        <w:t>1</w:t>
      </w:r>
      <w:r w:rsidRPr="004C2E68">
        <w:t xml:space="preserve"> z-score = -0.5, LCI = 7.7, RV/TLC = 22.4%. This subject has ventilation defects present at EIVt (VDP=5.4%), which largely disappear at TLC (VDP=0.4%), reversible-volume index = 1.2. Subject B: </w:t>
      </w:r>
      <w:r w:rsidR="00DF2511">
        <w:t>FEV</w:t>
      </w:r>
      <w:r w:rsidR="00DF2511">
        <w:rPr>
          <w:vertAlign w:val="subscript"/>
        </w:rPr>
        <w:t>1</w:t>
      </w:r>
      <w:r w:rsidRPr="004C2E68">
        <w:t xml:space="preserve"> z-score = -3.7, LCI = 17.8, RV/TLC = 50.3%. This subject has ventilation defects present at EIVt (VDP=39.5%), some of which remain at TLC (VDP=18.2%), reversible-volume index = 2.0. Subject C: </w:t>
      </w:r>
      <w:r w:rsidR="00DF2511">
        <w:t>FEV</w:t>
      </w:r>
      <w:r w:rsidR="00DF2511">
        <w:rPr>
          <w:vertAlign w:val="subscript"/>
        </w:rPr>
        <w:t>1</w:t>
      </w:r>
      <w:r w:rsidRPr="004C2E68">
        <w:t xml:space="preserve"> z-score = -1.1, LCI = 7.4, RV/TLC = 24.8%. This subject has ventilation defects present at EIVt (VDP=6.5%), which largely remain at TLC (VDP=5.3%) and therefore has a low reversible-volume index (1.0). The cause of part of the non-reversible ventilation can be seen in the </w:t>
      </w:r>
      <w:r w:rsidR="009F2E7D">
        <w:rPr>
          <w:vertAlign w:val="superscript"/>
        </w:rPr>
        <w:t>1</w:t>
      </w:r>
      <w:r w:rsidR="009F2E7D">
        <w:t>H</w:t>
      </w:r>
      <w:r w:rsidRPr="004C2E68">
        <w:t xml:space="preserve"> image in the left lung where an area of significant mucus is present, corresponding to the ventilation defect seen on both EIVt and TLC images (see arrow).</w:t>
      </w:r>
    </w:p>
    <w:p w14:paraId="2AFA7B19" w14:textId="77777777" w:rsidR="008553F0" w:rsidRDefault="008553F0" w:rsidP="006717E0"/>
    <w:p w14:paraId="665131AA" w14:textId="3F1DEA04" w:rsidR="008553F0" w:rsidRDefault="008553F0" w:rsidP="00A51559">
      <w:r>
        <w:t>For the whole cohort, the average lung volume EIVt ventilation images were acquired at, was 78% of the patient’s measured TLC (from body plethysmography). This is higher than we initially calculated for when assessing the inhaled bag volumes for a given height (</w:t>
      </w:r>
      <w:r w:rsidR="00A51559">
        <w:fldChar w:fldCharType="begin"/>
      </w:r>
      <w:r w:rsidR="00A51559">
        <w:instrText xml:space="preserve"> REF _Ref21986360 \h </w:instrText>
      </w:r>
      <w:r w:rsidR="00A51559">
        <w:fldChar w:fldCharType="separate"/>
      </w:r>
      <w:r w:rsidR="00A51559" w:rsidRPr="008E182F">
        <w:t xml:space="preserve">Table </w:t>
      </w:r>
      <w:r w:rsidR="00A51559">
        <w:rPr>
          <w:noProof/>
        </w:rPr>
        <w:t>4</w:t>
      </w:r>
      <w:r w:rsidR="00A51559">
        <w:noBreakHyphen/>
      </w:r>
      <w:r w:rsidR="00A51559">
        <w:rPr>
          <w:noProof/>
        </w:rPr>
        <w:t>5</w:t>
      </w:r>
      <w:r w:rsidR="00A51559">
        <w:fldChar w:fldCharType="end"/>
      </w:r>
      <w:r>
        <w:t xml:space="preserve">). One reason why this value is likely higher than initially predicted is that patients with CF and worse lung disease have chronic hyperinflation, meaning their resting FRC is higher than predicted. Therefore, an inhalation on top of a raised FRC will result in an imaged lung volume higher than predicted. The ratio of TCV/TLC correlated well against the FRC/TLC ratio measured directly from body plethysmography, which supports this hypothesis. When analysing this in only the patients with normal spirometry (and </w:t>
      </w:r>
      <w:r>
        <w:lastRenderedPageBreak/>
        <w:t xml:space="preserve">unlikely to be significantly hyper-inflated), the ratio of TCV to TLC was still 73% on average. The data highlights that at higher lung volumes ventilation defects reduce and here the imaged lung volume is higher than expected. There is therefore the potential to increase the degree of ventilation abnormalities present by reducing the lung volume imaged at. This could be achieved by breathing in a smaller volume of inhaled gas, or possibly by first exhaling to residual volume prior to inhaling the bag volume. Healthy lungs have been shown to have ventilation defects when imaged at lung volumes below FRC </w:t>
      </w:r>
      <w:r>
        <w:fldChar w:fldCharType="begin">
          <w:fldData xml:space="preserve">PEVuZE5vdGU+PENpdGU+PEF1dGhvcj5IdWdoZXM8L0F1dGhvcj48WWVhcj4yMDE4PC9ZZWFyPjxS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</w:fldData>
        </w:fldChar>
      </w:r>
      <w:r w:rsidR="00B86FC1">
        <w:instrText xml:space="preserve"> ADDIN EN.CITE </w:instrText>
      </w:r>
      <w:r w:rsidR="00B86FC1">
        <w:fldChar w:fldCharType="begin">
          <w:fldData xml:space="preserve">PEVuZE5vdGU+PENpdGU+PEF1dGhvcj5IdWdoZXM8L0F1dGhvcj48WWVhcj4yMDE4PC9ZZWFyPjxS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</w:fldData>
        </w:fldChar>
      </w:r>
      <w:r w:rsidR="00B86FC1">
        <w:instrText xml:space="preserve"> ADDIN EN.CITE.DATA </w:instrText>
      </w:r>
      <w:r w:rsidR="00B86FC1">
        <w:fldChar w:fldCharType="end"/>
      </w:r>
      <w:r>
        <w:fldChar w:fldCharType="separate"/>
      </w:r>
      <w:r w:rsidR="00B86FC1">
        <w:rPr>
          <w:noProof/>
        </w:rPr>
        <w:t>[313, 314]</w:t>
      </w:r>
      <w:r>
        <w:fldChar w:fldCharType="end"/>
      </w:r>
      <w:r>
        <w:t>. These are achieved by first exhaling to RV prior to inhaling the hyperpolarised gas. These healthy lungs have ventilation defects due to airways, which are closed at RV, not having sufficient volume to re-open. It could be hypothesised that in the presence of airways obstruction, that this technique would cause ventilation defects to be more distinct than seen at higher lung volumes.</w:t>
      </w:r>
    </w:p>
    <w:p w14:paraId="53EB40D1" w14:textId="77777777" w:rsidR="008553F0" w:rsidRDefault="008553F0" w:rsidP="006717E0"/>
    <w:p w14:paraId="032267A6" w14:textId="77777777" w:rsidR="008553F0" w:rsidRDefault="008553F0" w:rsidP="006717E0">
      <w:r>
        <w:t xml:space="preserve">In conclusion, ventilation abnormalities evident on ventilation MRI are lung volume dependent. At TLC, there is a marked reduction in ventilation abnormalities in all patients, this results in an eradication of defects in some patients, whilst in others defects remain. This comparison highlights areas of volume-reversible and non-reversible ventilation defects. </w:t>
      </w:r>
    </w:p>
    <w:p w14:paraId="59EEF6FD" w14:textId="77777777" w:rsidR="008553F0" w:rsidRPr="004C2E68" w:rsidRDefault="008553F0" w:rsidP="006717E0">
      <w:pPr>
        <w:sectPr w:rsidR="008553F0" w:rsidRPr="004C2E68" w:rsidSect="00756F0E">
          <w:headerReference w:type="default" r:id="rId124"/>
          <w:footerReference w:type="even" r:id="rId125"/>
          <w:footerReference w:type="default" r:id="rId126"/>
          <w:pgSz w:w="11900" w:h="16840"/>
          <w:pgMar w:top="1440" w:right="1134" w:bottom="1440" w:left="1134" w:header="964" w:footer="964" w:gutter="0"/>
          <w:cols w:space="708"/>
          <w:docGrid w:linePitch="360"/>
        </w:sectPr>
      </w:pPr>
    </w:p>
    <w:p w14:paraId="3F861DC8" w14:textId="3E570465" w:rsidR="008553F0" w:rsidRDefault="008553F0" w:rsidP="006717E0">
      <w:pPr>
        <w:pStyle w:val="Heading2"/>
      </w:pPr>
      <w:bookmarkStart w:id="373" w:name="_Ref21782242"/>
      <w:bookmarkStart w:id="374" w:name="_Toc27382914"/>
      <w:r>
        <w:lastRenderedPageBreak/>
        <w:t>The effect of acute maximal exercise on ventilation distribution</w:t>
      </w:r>
      <w:bookmarkEnd w:id="373"/>
      <w:bookmarkEnd w:id="374"/>
    </w:p>
    <w:p w14:paraId="17315248" w14:textId="77777777" w:rsidR="008553F0" w:rsidRPr="00EC507A" w:rsidRDefault="008553F0" w:rsidP="006717E0"/>
    <w:p w14:paraId="5A2E58B7" w14:textId="0063DA54" w:rsidR="008553F0" w:rsidRDefault="008553F0" w:rsidP="006717E0">
      <w:pPr>
        <w:pStyle w:val="Heading3"/>
      </w:pPr>
      <w:bookmarkStart w:id="375" w:name="_Toc27382915"/>
      <w:r>
        <w:t>Introduction</w:t>
      </w:r>
      <w:bookmarkEnd w:id="375"/>
    </w:p>
    <w:p w14:paraId="3F0E460A" w14:textId="77777777" w:rsidR="008553F0" w:rsidRDefault="008553F0" w:rsidP="006717E0"/>
    <w:p w14:paraId="21A1B424" w14:textId="09E8B505" w:rsidR="008553F0" w:rsidRDefault="008553F0" w:rsidP="006717E0">
      <w:r>
        <w:t xml:space="preserve">Exercise is increasingly being recognised as a key element of CF patient management </w:t>
      </w:r>
      <w:r>
        <w:fldChar w:fldCharType="begin">
          <w:fldData xml:space="preserve">PEVuZE5vdGU+PENpdGU+PEF1dGhvcj5TbXl0aDwvQXV0aG9yPjxZZWFyPjIwMTQ8L1llYXI+PFJl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xhYmJyLTE+Sm91cm5hbCBv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==
</w:fldData>
        </w:fldChar>
      </w:r>
      <w:r w:rsidR="00B86FC1">
        <w:instrText xml:space="preserve"> ADDIN EN.CITE </w:instrText>
      </w:r>
      <w:r w:rsidR="00B86FC1">
        <w:fldChar w:fldCharType="begin">
          <w:fldData xml:space="preserve">PEVuZE5vdGU+PENpdGU+PEF1dGhvcj5TbXl0aDwvQXV0aG9yPjxZZWFyPjIwMTQ8L1llYXI+PFJl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xhYmJyLTE+Sm91cm5hbCBv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==
</w:fldData>
        </w:fldChar>
      </w:r>
      <w:r w:rsidR="00B86FC1">
        <w:instrText xml:space="preserve"> ADDIN EN.CITE.DATA </w:instrText>
      </w:r>
      <w:r w:rsidR="00B86FC1">
        <w:fldChar w:fldCharType="end"/>
      </w:r>
      <w:r>
        <w:fldChar w:fldCharType="separate"/>
      </w:r>
      <w:r w:rsidR="00B86FC1">
        <w:rPr>
          <w:noProof/>
        </w:rPr>
        <w:t>[146]</w:t>
      </w:r>
      <w:r>
        <w:fldChar w:fldCharType="end"/>
      </w:r>
      <w:r>
        <w:t xml:space="preserve">. Alongside the health benefits associated with exercise in the general population, exercise appears especially important for people with CF. Since the early 1990’s it has been recognised that patients with CF who were fitter had better long-term outcomes than those who were more sedentary </w:t>
      </w:r>
      <w:r>
        <w:fldChar w:fldCharType="begin">
          <w:fldData xml:space="preserve">PEVuZE5vdGU+PENpdGU+PEF1dGhvcj5OaXhvbjwvQXV0aG9yPjxZZWFyPjE5OTI8L1llYXI+PFJl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</w:fldData>
        </w:fldChar>
      </w:r>
      <w:r w:rsidR="00B86FC1">
        <w:instrText xml:space="preserve"> ADDIN EN.CITE </w:instrText>
      </w:r>
      <w:r w:rsidR="00B86FC1">
        <w:fldChar w:fldCharType="begin">
          <w:fldData xml:space="preserve">PEVuZE5vdGU+PENpdGU+PEF1dGhvcj5OaXhvbjwvQXV0aG9yPjxZZWFyPjE5OTI8L1llYXI+PFJl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</w:fldData>
        </w:fldChar>
      </w:r>
      <w:r w:rsidR="00B86FC1">
        <w:instrText xml:space="preserve"> ADDIN EN.CITE.DATA </w:instrText>
      </w:r>
      <w:r w:rsidR="00B86FC1">
        <w:fldChar w:fldCharType="end"/>
      </w:r>
      <w:r>
        <w:fldChar w:fldCharType="separate"/>
      </w:r>
      <w:r w:rsidR="00B86FC1">
        <w:rPr>
          <w:noProof/>
        </w:rPr>
        <w:t>[75]</w:t>
      </w:r>
      <w:r>
        <w:fldChar w:fldCharType="end"/>
      </w:r>
      <w:r>
        <w:t>. In particular the maximal amount of oxygen that a person can consume during maximal exercise (V</w:t>
      </w:r>
      <w:r w:rsidR="00DF2511">
        <w:t>O</w:t>
      </w:r>
      <w:r w:rsidR="00DF2511">
        <w:rPr>
          <w:vertAlign w:val="subscript"/>
        </w:rPr>
        <w:t>2</w:t>
      </w:r>
      <w:r>
        <w:t xml:space="preserve">peak) is highly predictive of long-term morbidity and mortality, Nixon and colleagues originally showed this finding in the early 1990s </w:t>
      </w:r>
      <w:r>
        <w:fldChar w:fldCharType="begin">
          <w:fldData xml:space="preserve">PEVuZE5vdGU+PENpdGU+PEF1dGhvcj5OaXhvbjwvQXV0aG9yPjxZZWFyPjE5OTI8L1llYXI+PFJl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</w:fldData>
        </w:fldChar>
      </w:r>
      <w:r w:rsidR="00B86FC1">
        <w:instrText xml:space="preserve"> ADDIN EN.CITE </w:instrText>
      </w:r>
      <w:r w:rsidR="00B86FC1">
        <w:fldChar w:fldCharType="begin">
          <w:fldData xml:space="preserve">PEVuZE5vdGU+PENpdGU+PEF1dGhvcj5OaXhvbjwvQXV0aG9yPjxZZWFyPjE5OTI8L1llYXI+PFJl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</w:fldData>
        </w:fldChar>
      </w:r>
      <w:r w:rsidR="00B86FC1">
        <w:instrText xml:space="preserve"> ADDIN EN.CITE.DATA </w:instrText>
      </w:r>
      <w:r w:rsidR="00B86FC1">
        <w:fldChar w:fldCharType="end"/>
      </w:r>
      <w:r>
        <w:fldChar w:fldCharType="separate"/>
      </w:r>
      <w:r w:rsidR="00B86FC1">
        <w:rPr>
          <w:noProof/>
        </w:rPr>
        <w:t>[75]</w:t>
      </w:r>
      <w:r>
        <w:fldChar w:fldCharType="end"/>
      </w:r>
      <w:r>
        <w:t xml:space="preserve">, but has since been shown in separate cohorts, including in populations reflecting the current overall CF population </w:t>
      </w:r>
      <w:r>
        <w:fldChar w:fldCharType="begin">
          <w:fldData xml:space="preserve">PEVuZE5vdGU+PENpdGU+PEF1dGhvcj5QaWFub3NpPC9BdXRob3I+PFllYXI+MjAwNTwvWWVhcj48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UwLTQ8L3Bh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3BlcmlvZGljYWw+PHBhZ2VzPjk4Ny05OTU8L3BhZ2VzPjx2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==
</w:fldData>
        </w:fldChar>
      </w:r>
      <w:r w:rsidR="00B86FC1">
        <w:instrText xml:space="preserve"> ADDIN EN.CITE </w:instrText>
      </w:r>
      <w:r w:rsidR="00B86FC1">
        <w:fldChar w:fldCharType="begin">
          <w:fldData xml:space="preserve">PEVuZE5vdGU+PENpdGU+PEF1dGhvcj5QaWFub3NpPC9BdXRob3I+PFllYXI+MjAwNTwvWWVhcj48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UwLTQ8L3Bh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3BlcmlvZGljYWw+PHBhZ2VzPjk4Ny05OTU8L3BhZ2VzPjx2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==
</w:fldData>
        </w:fldChar>
      </w:r>
      <w:r w:rsidR="00B86FC1">
        <w:instrText xml:space="preserve"> ADDIN EN.CITE.DATA </w:instrText>
      </w:r>
      <w:r w:rsidR="00B86FC1">
        <w:fldChar w:fldCharType="end"/>
      </w:r>
      <w:r>
        <w:fldChar w:fldCharType="separate"/>
      </w:r>
      <w:r w:rsidR="00B86FC1">
        <w:rPr>
          <w:noProof/>
        </w:rPr>
        <w:t>[76, 77]</w:t>
      </w:r>
      <w:r>
        <w:fldChar w:fldCharType="end"/>
      </w:r>
      <w:r>
        <w:t xml:space="preserve">. </w:t>
      </w:r>
    </w:p>
    <w:p w14:paraId="53889FFE" w14:textId="77777777" w:rsidR="008553F0" w:rsidRDefault="008553F0" w:rsidP="006717E0"/>
    <w:p w14:paraId="3B6EC816" w14:textId="69B153B9" w:rsidR="008553F0" w:rsidRDefault="008553F0" w:rsidP="006717E0">
      <w:r>
        <w:t>V</w:t>
      </w:r>
      <w:r w:rsidR="00DF2511">
        <w:t>O</w:t>
      </w:r>
      <w:r w:rsidR="00DF2511">
        <w:rPr>
          <w:vertAlign w:val="subscript"/>
        </w:rPr>
        <w:t>2</w:t>
      </w:r>
      <w:r>
        <w:t>peak and other metrics calculated from a lab-based cardio-pulmonary exercise test (CPET), including the maximal oxygen uptake and carbon dioxide production per minute ventilation (Ve/V</w:t>
      </w:r>
      <w:r w:rsidR="00DF2511">
        <w:t>O</w:t>
      </w:r>
      <w:r w:rsidR="00DF2511">
        <w:rPr>
          <w:vertAlign w:val="subscript"/>
        </w:rPr>
        <w:t>2</w:t>
      </w:r>
      <w:r>
        <w:t xml:space="preserve"> and Ve/V</w:t>
      </w:r>
      <w:r w:rsidR="00DF2511">
        <w:t>CO</w:t>
      </w:r>
      <w:r w:rsidR="00DF2511">
        <w:rPr>
          <w:vertAlign w:val="subscript"/>
        </w:rPr>
        <w:t>2</w:t>
      </w:r>
      <w:r>
        <w:t xml:space="preserve">), are strong predictors of death and lung transplantation </w:t>
      </w:r>
      <w:r>
        <w:fldChar w:fldCharType="begin"/>
      </w:r>
      <w:r w:rsidR="00B86FC1">
        <w:instrText xml:space="preserve"> ADDIN EN.CITE &lt;EndNote&gt;&lt;Cite&gt;&lt;Author&gt;Hebestreit&lt;/Author&gt;&lt;Year&gt;2019&lt;/Year&gt;&lt;RecNum&gt;3460&lt;/RecNum&gt;&lt;DisplayText&gt;[77]&lt;/DisplayText&gt;&lt;record&gt;&lt;rec-number&gt;3460&lt;/rec-number&gt;&lt;foreign-keys&gt;&lt;key app="EN" db-id="pr5wspr9dw2dxne92x4v99s69xa59dv092es" timestamp="1556792784"&gt;3460&lt;/key&gt;&lt;/foreign-keys&gt;&lt;ref-type name="Journal Article"&gt;17&lt;/ref-type&gt;&lt;contributors&gt;&lt;authors&gt;&lt;author&gt;Helge Hebestreit&lt;/author&gt;&lt;author&gt;Erik H. J. Hulzebos&lt;/author&gt;&lt;author&gt;Jane E. Schneiderman&lt;/author&gt;&lt;author&gt;Chantal Karila&lt;/author&gt;&lt;author&gt;Steven R. Boas&lt;/author&gt;&lt;author&gt;Susi Kriemler&lt;/author&gt;&lt;author&gt;Tiffany Dwyer&lt;/author&gt;&lt;author&gt;Margareta Sahlberg&lt;/author&gt;&lt;author&gt;Don S. Urquhart&lt;/author&gt;&lt;author&gt;Larry C. Lands&lt;/author&gt;&lt;author&gt;Felix Ratjen&lt;/author&gt;&lt;author&gt;Tim Takken&lt;/author&gt;&lt;author&gt;Liobou Varanistkaya&lt;/author&gt;&lt;author&gt;Viktoria Rücker&lt;/author&gt;&lt;author&gt;Alexandra Hebestreit&lt;/author&gt;&lt;author&gt;Jakob Usemann&lt;/author&gt;&lt;author&gt;Thomas Radtke&lt;/author&gt;&lt;/authors&gt;&lt;/contributors&gt;&lt;titles&gt;&lt;title&gt;Cardiopulmonary Exercise Testing Provides Additional Prognostic Information in Cystic Fibrosis&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987-995&lt;/pages&gt;&lt;volume&gt;199&lt;/volume&gt;&lt;number&gt;8&lt;/number&gt;&lt;keywords&gt;&lt;keyword&gt;cystic fibrosis,prognosis,peak oxygen uptake,exercise testing,lung transplantation&lt;/keyword&gt;&lt;/keywords&gt;&lt;dates&gt;&lt;year&gt;2019&lt;/year&gt;&lt;/dates&gt;&lt;accession-num&gt;30321487&lt;/accession-num&gt;&lt;urls&gt;&lt;related-urls&gt;&lt;url&gt;https://www.atsjournals.org/doi/abs/10.1164/rccm.201806-1110OC&lt;/url&gt;&lt;/related-urls&gt;&lt;/urls&gt;&lt;electronic-resource-num&gt;10.1164/rccm.201806-1110OC&lt;/electronic-resource-num&gt;&lt;/record&gt;&lt;/Cite&gt;&lt;/EndNote&gt;</w:instrText>
      </w:r>
      <w:r>
        <w:fldChar w:fldCharType="separate"/>
      </w:r>
      <w:r w:rsidR="00B86FC1">
        <w:rPr>
          <w:noProof/>
        </w:rPr>
        <w:t>[77]</w:t>
      </w:r>
      <w:r>
        <w:fldChar w:fldCharType="end"/>
      </w:r>
      <w:r>
        <w:t xml:space="preserve"> and also an increased likelihood of hospitalisation </w:t>
      </w:r>
      <w:r>
        <w:fldChar w:fldCharType="begin">
          <w:fldData xml:space="preserve">PEVuZE5vdGU+PENpdGU+PEF1dGhvcj5QZXJlejwvQXV0aG9yPjxZZWFyPjIwMTQ8L1llYXI+PFJl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</w:fldData>
        </w:fldChar>
      </w:r>
      <w:r w:rsidR="00B86FC1">
        <w:instrText xml:space="preserve"> ADDIN EN.CITE </w:instrText>
      </w:r>
      <w:r w:rsidR="00B86FC1">
        <w:fldChar w:fldCharType="begin">
          <w:fldData xml:space="preserve">PEVuZE5vdGU+PENpdGU+PEF1dGhvcj5QZXJlejwvQXV0aG9yPjxZZWFyPjIwMTQ8L1llYXI+PFJl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</w:fldData>
        </w:fldChar>
      </w:r>
      <w:r w:rsidR="00B86FC1">
        <w:instrText xml:space="preserve"> ADDIN EN.CITE.DATA </w:instrText>
      </w:r>
      <w:r w:rsidR="00B86FC1">
        <w:fldChar w:fldCharType="end"/>
      </w:r>
      <w:r>
        <w:fldChar w:fldCharType="separate"/>
      </w:r>
      <w:r w:rsidR="00B86FC1">
        <w:rPr>
          <w:noProof/>
        </w:rPr>
        <w:t>[317]</w:t>
      </w:r>
      <w:r>
        <w:fldChar w:fldCharType="end"/>
      </w:r>
      <w:r>
        <w:t xml:space="preserve">. These predictors are as strong if not better predictors than </w:t>
      </w:r>
      <w:r w:rsidR="00DF2511">
        <w:t>FEV</w:t>
      </w:r>
      <w:r w:rsidR="00DF2511">
        <w:rPr>
          <w:vertAlign w:val="subscript"/>
        </w:rPr>
        <w:t>1</w:t>
      </w:r>
      <w:r>
        <w:t xml:space="preserve">, which as previously discussed is often poorly related to CF-related outcomes. As a result, there is an increasing emphasis on performing routine lab-based CPET assessments in CF due to the detailed physiological profiling the interpretation can provide </w:t>
      </w:r>
      <w:r>
        <w:fldChar w:fldCharType="begin">
          <w:fldData xml:space="preserve">PEVuZE5vdGU+PENpdGU+PEF1dGhvcj5VcnF1aGFydDwvQXV0aG9yPjxZZWFyPjIwMTg8L1llYXI+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</w:fldData>
        </w:fldChar>
      </w:r>
      <w:r w:rsidR="00B86FC1">
        <w:instrText xml:space="preserve"> ADDIN EN.CITE </w:instrText>
      </w:r>
      <w:r w:rsidR="00B86FC1">
        <w:fldChar w:fldCharType="begin">
          <w:fldData xml:space="preserve">PEVuZE5vdGU+PENpdGU+PEF1dGhvcj5VcnF1aGFydDwvQXV0aG9yPjxZZWFyPjIwMTg8L1llYXI+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</w:fldData>
        </w:fldChar>
      </w:r>
      <w:r w:rsidR="00B86FC1">
        <w:instrText xml:space="preserve"> ADDIN EN.CITE.DATA </w:instrText>
      </w:r>
      <w:r w:rsidR="00B86FC1">
        <w:fldChar w:fldCharType="end"/>
      </w:r>
      <w:r>
        <w:fldChar w:fldCharType="separate"/>
      </w:r>
      <w:r w:rsidR="00B86FC1">
        <w:rPr>
          <w:noProof/>
        </w:rPr>
        <w:t>[84, 318-320]</w:t>
      </w:r>
      <w:r>
        <w:fldChar w:fldCharType="end"/>
      </w:r>
      <w:r>
        <w:t xml:space="preserve">. A maximal CPET provides detailed progressive physiological data, with increasing exercise intensity, and assesses in detail the response of the ventilatory, cardiovascular and metabolic systems. CPET data in CF therefore is not only about prognostication, but also about highlighting the source of any exercise intolerance </w:t>
      </w:r>
      <w:r>
        <w:fldChar w:fldCharType="begin">
          <w:fldData xml:space="preserve">PEVuZE5vdGU+PENpdGU+PEF1dGhvcj5VcnF1aGFydDwvQXV0aG9yPjxZZWFyPjIwMTg8L1llYXI+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</w:fldData>
        </w:fldChar>
      </w:r>
      <w:r w:rsidR="00B86FC1">
        <w:instrText xml:space="preserve"> ADDIN EN.CITE </w:instrText>
      </w:r>
      <w:r w:rsidR="00B86FC1">
        <w:fldChar w:fldCharType="begin">
          <w:fldData xml:space="preserve">PEVuZE5vdGU+PENpdGU+PEF1dGhvcj5VcnF1aGFydDwvQXV0aG9yPjxZZWFyPjIwMTg8L1llYXI+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</w:fldData>
        </w:fldChar>
      </w:r>
      <w:r w:rsidR="00B86FC1">
        <w:instrText xml:space="preserve"> ADDIN EN.CITE.DATA </w:instrText>
      </w:r>
      <w:r w:rsidR="00B86FC1">
        <w:fldChar w:fldCharType="end"/>
      </w:r>
      <w:r>
        <w:fldChar w:fldCharType="separate"/>
      </w:r>
      <w:r w:rsidR="00B86FC1">
        <w:rPr>
          <w:noProof/>
        </w:rPr>
        <w:t>[84]</w:t>
      </w:r>
      <w:r>
        <w:fldChar w:fldCharType="end"/>
      </w:r>
      <w:r>
        <w:t xml:space="preserve">. </w:t>
      </w:r>
    </w:p>
    <w:p w14:paraId="23FED4A7" w14:textId="77777777" w:rsidR="008553F0" w:rsidRDefault="008553F0" w:rsidP="006717E0"/>
    <w:p w14:paraId="0230CA49" w14:textId="2EF3297B" w:rsidR="008553F0" w:rsidRDefault="008553F0" w:rsidP="006717E0">
      <w:r>
        <w:t xml:space="preserve">One of the acute effects of exercise in general is the increase in tidal volume and respiratory rate in order to address the increased load on the system caused by exercise. For people with CF this can be particularly challenging due to the effect of airflow obstruction. During exercise in a patient with airflow obstruction the tidal flow/volume curve will quickly approach flows that are limited by the shape of the maximal flow/volume curve </w:t>
      </w:r>
      <w:r>
        <w:fldChar w:fldCharType="begin"/>
      </w:r>
      <w:r w:rsidR="00B86FC1">
        <w:instrText xml:space="preserve"> ADDIN EN.CITE &lt;EndNote&gt;&lt;Cite&gt;&lt;Author&gt;Almajed&lt;/Author&gt;&lt;Year&gt;2012&lt;/Year&gt;&lt;RecNum&gt;806&lt;/RecNum&gt;&lt;DisplayText&gt;[83]&lt;/DisplayText&gt;&lt;record&gt;&lt;rec-number&gt;806&lt;/rec-number&gt;&lt;foreign-keys&gt;&lt;key app="EN" db-id="pr5wspr9dw2dxne92x4v99s69xa59dv092es" timestamp="1407766409"&gt;806&lt;/key&gt;&lt;/foreign-keys&gt;&lt;ref-type name="Journal Article"&gt;17&lt;/ref-type&gt;&lt;contributors&gt;&lt;authors&gt;&lt;author&gt;Almajed, A.&lt;/author&gt;&lt;author&gt;Lands, L. C.&lt;/author&gt;&lt;/authors&gt;&lt;/contributors&gt;&lt;auth-address&gt;Division of Pediatric Respiratory Medicine, Department of Pdiatrics, Montreal Children&amp;apos;s Hospital-McGill University Health Centre, 2300 Tupper Street, Room D380, Montreal, Quebec, Canada, H3H 1P3.&lt;/auth-address&gt;&lt;titles&gt;&lt;title&gt;The evolution of exercise capacity and its limiting factors in cystic fibrosis&lt;/title&gt;&lt;secondary-title&gt;Paediatric Respiratory Reviews&lt;/secondary-title&gt;&lt;alt-title&gt;Paediatric respiratory reviews&lt;/alt-title&gt;&lt;/titles&gt;&lt;periodical&gt;&lt;full-title&gt;Paediatric Respiratory Reviews&lt;/full-title&gt;&lt;abbr-1&gt;Paediatr. Respir. Rev.&lt;/abbr-1&gt;&lt;abbr-2&gt;Paediatr Respir Rev&lt;/abbr-2&gt;&lt;/periodical&gt;&lt;alt-periodical&gt;&lt;full-title&gt;Paediatric Respiratory Reviews&lt;/full-title&gt;&lt;abbr-1&gt;Paediatr. Respir. Rev.&lt;/abbr-1&gt;&lt;abbr-2&gt;Paediatr Respir Rev&lt;/abbr-2&gt;&lt;/alt-periodical&gt;&lt;pages&gt;195-9&lt;/pages&gt;&lt;volume&gt;13&lt;/volume&gt;&lt;number&gt;4&lt;/number&gt;&lt;edition&gt;2012/10/17&lt;/edition&gt;&lt;keywords&gt;&lt;keyword&gt;Age Factors&lt;/keyword&gt;&lt;keyword&gt;Cystic Fibrosis/*complications/*physiopathology&lt;/keyword&gt;&lt;keyword&gt;Exercise Tolerance/*physiology&lt;/keyword&gt;&lt;keyword&gt;Humans&lt;/keyword&gt;&lt;/keywords&gt;&lt;dates&gt;&lt;year&gt;2012&lt;/year&gt;&lt;pub-dates&gt;&lt;date&gt;Dec&lt;/date&gt;&lt;/pub-dates&gt;&lt;/dates&gt;&lt;isbn&gt;1526-0542&lt;/isbn&gt;&lt;accession-num&gt;23069115&lt;/accession-num&gt;&lt;urls&gt;&lt;related-urls&gt;&lt;url&gt;http://ac.els-cdn.com/S1526054212000024/1-s2.0-S1526054212000024-main.pdf?_tid=c3f49d14-2161-11e4-84fb-00000aacb35f&amp;amp;acdnat=1407766631_958889bb964f00bac907b4e3d366d6be&lt;/url&gt;&lt;/related-urls&gt;&lt;/urls&gt;&lt;electronic-resource-num&gt;10.1016/j.prrv.2012.01.001&lt;/electronic-resource-num&gt;&lt;remote-database-provider&gt;NLM&lt;/remote-database-provider&gt;&lt;language&gt;eng&lt;/language&gt;&lt;/record&gt;&lt;/Cite&gt;&lt;/EndNote&gt;</w:instrText>
      </w:r>
      <w:r>
        <w:fldChar w:fldCharType="separate"/>
      </w:r>
      <w:r w:rsidR="00B86FC1">
        <w:rPr>
          <w:noProof/>
        </w:rPr>
        <w:t>[83]</w:t>
      </w:r>
      <w:r>
        <w:fldChar w:fldCharType="end"/>
      </w:r>
      <w:r>
        <w:t>, as a result the patient will not be able to increase their tidal volume further as they are limited by the degree of airflow obstruction (</w:t>
      </w:r>
      <w:r>
        <w:fldChar w:fldCharType="begin"/>
      </w:r>
      <w:r>
        <w:instrText xml:space="preserve"> REF _Ref419454964 \h </w:instrText>
      </w:r>
      <w:r w:rsidR="007911F3">
        <w:instrText xml:space="preserve"> \* MERGEFORMAT </w:instrText>
      </w:r>
      <w:r>
        <w:fldChar w:fldCharType="separate"/>
      </w:r>
      <w:r w:rsidR="00140F11">
        <w:t xml:space="preserve">Figure </w:t>
      </w:r>
      <w:r w:rsidR="00140F11">
        <w:rPr>
          <w:noProof/>
        </w:rPr>
        <w:t>4</w:t>
      </w:r>
      <w:r w:rsidR="00140F11">
        <w:rPr>
          <w:noProof/>
        </w:rPr>
        <w:noBreakHyphen/>
        <w:t>11</w:t>
      </w:r>
      <w:r>
        <w:fldChar w:fldCharType="end"/>
      </w:r>
      <w:r>
        <w:t xml:space="preserve">). To compensate for this, patients will begin to tidally breathe at higher lung volumes in order to have the capacity to increase their tidal volume, this process is called dynamic hyperinflation. Dynamic hyperinflation is a common feature of obstructive lung disease in general and whilst it allows patients to perform more intense exercise, the hyperinflation places an increased load on the respiratory system, which contributes to an increased feeling of breathlessness </w:t>
      </w:r>
      <w:r>
        <w:fldChar w:fldCharType="begin">
          <w:fldData xml:space="preserve">PEVuZE5vdGU+PENpdGU+PEF1dGhvcj5SZWlsbHk8L0F1dGhvcj48WWVhcj4yMDEyPC9ZZWFyPjxS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</w:fldData>
        </w:fldChar>
      </w:r>
      <w:r w:rsidR="00B86FC1">
        <w:instrText xml:space="preserve"> ADDIN EN.CITE </w:instrText>
      </w:r>
      <w:r w:rsidR="00B86FC1">
        <w:fldChar w:fldCharType="begin">
          <w:fldData xml:space="preserve">PEVuZE5vdGU+PENpdGU+PEF1dGhvcj5SZWlsbHk8L0F1dGhvcj48WWVhcj4yMDEyPC9ZZWFyPjxS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</w:fldData>
        </w:fldChar>
      </w:r>
      <w:r w:rsidR="00B86FC1">
        <w:instrText xml:space="preserve"> ADDIN EN.CITE.DATA </w:instrText>
      </w:r>
      <w:r w:rsidR="00B86FC1">
        <w:fldChar w:fldCharType="end"/>
      </w:r>
      <w:r>
        <w:fldChar w:fldCharType="separate"/>
      </w:r>
      <w:r w:rsidR="00B86FC1">
        <w:rPr>
          <w:noProof/>
        </w:rPr>
        <w:t>[60]</w:t>
      </w:r>
      <w:r>
        <w:fldChar w:fldCharType="end"/>
      </w:r>
      <w:r>
        <w:t xml:space="preserve">. </w:t>
      </w:r>
    </w:p>
    <w:p w14:paraId="69A52B36" w14:textId="77777777" w:rsidR="008553F0" w:rsidRDefault="008553F0" w:rsidP="006717E0">
      <w:r>
        <w:rPr>
          <w:noProof/>
          <w:lang w:val="en-US"/>
        </w:rPr>
        <w:lastRenderedPageBreak/>
        <w:drawing>
          <wp:inline distT="0" distB="0" distL="0" distR="0" wp14:anchorId="50CEEBC2" wp14:editId="23BFE41F">
            <wp:extent cx="5715635" cy="419238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 flow-volume loop.tiff"/>
                    <pic:cNvPicPr/>
                  </pic:nvPicPr>
                  <pic:blipFill>
                    <a:blip r:embed="rId127">
                      <a:extLst>
                        <a:ext uri="{28A0092B-C50C-407E-A947-70E740481C1C}">
                          <a14:useLocalDpi xmlns:a14="http://schemas.microsoft.com/office/drawing/2010/main" val="0"/>
                        </a:ext>
                      </a:extLst>
                    </a:blip>
                    <a:stretch>
                      <a:fillRect/>
                    </a:stretch>
                  </pic:blipFill>
                  <pic:spPr>
                    <a:xfrm>
                      <a:off x="0" y="0"/>
                      <a:ext cx="5717285" cy="4193594"/>
                    </a:xfrm>
                    <a:prstGeom prst="rect">
                      <a:avLst/>
                    </a:prstGeom>
                  </pic:spPr>
                </pic:pic>
              </a:graphicData>
            </a:graphic>
          </wp:inline>
        </w:drawing>
      </w:r>
    </w:p>
    <w:p w14:paraId="327C53D7" w14:textId="4E5DD55A" w:rsidR="00874813" w:rsidRDefault="008553F0" w:rsidP="006717E0">
      <w:pPr>
        <w:pStyle w:val="Caption"/>
      </w:pPr>
      <w:bookmarkStart w:id="376" w:name="_Ref419454964"/>
      <w:bookmarkStart w:id="377" w:name="_Toc27383073"/>
      <w:r>
        <w:t xml:space="preserve">Figure </w:t>
      </w:r>
      <w:fldSimple w:instr=" STYLEREF 1 \s ">
        <w:r w:rsidR="00824FFE">
          <w:rPr>
            <w:noProof/>
          </w:rPr>
          <w:t>4</w:t>
        </w:r>
      </w:fldSimple>
      <w:r w:rsidR="00824FFE">
        <w:noBreakHyphen/>
      </w:r>
      <w:fldSimple w:instr=" SEQ Figure \* ARABIC \s 1 ">
        <w:r w:rsidR="00824FFE">
          <w:rPr>
            <w:noProof/>
          </w:rPr>
          <w:t>11</w:t>
        </w:r>
      </w:fldSimple>
      <w:bookmarkEnd w:id="376"/>
      <w:r>
        <w:t>: Two examples of maximal flow/volume curves</w:t>
      </w:r>
      <w:r w:rsidR="009C332C">
        <w:t xml:space="preserve"> and the effect of increasing tidal volume.</w:t>
      </w:r>
      <w:bookmarkEnd w:id="377"/>
      <w:r>
        <w:t xml:space="preserve"> </w:t>
      </w:r>
    </w:p>
    <w:p w14:paraId="0077B22E" w14:textId="6034B059" w:rsidR="008553F0" w:rsidRPr="00B540D9" w:rsidRDefault="00B540D9" w:rsidP="00B540D9">
      <w:pPr>
        <w:pStyle w:val="Subtitle"/>
      </w:pPr>
      <w:r>
        <w:t xml:space="preserve">The first plot, a) </w:t>
      </w:r>
      <w:r w:rsidR="009C332C" w:rsidRPr="00B540D9">
        <w:t xml:space="preserve">Is from a healthy subject and b) is from a patient with airflow obstruction. </w:t>
      </w:r>
      <w:r w:rsidR="008553F0" w:rsidRPr="00B540D9">
        <w:t>The thick black line within the graph demonstrates the maximal flow/volume relationship achieved during a maximal exhalation and inhalation in a subject without airflow obstruction. Within the maximal flow volume curve, the dark grey circle represents resting tidal flow/volume characteristics and the dotted circles highlight how flow and volume increase in health during exercise. It is therefore evident in health how much space within the maximal flow/volume curve there is for tidal breathing to increase and therefore in health it is rarely the capacity of the lungs that limit exercise. In a patient with airflow obstruction, as highlighted in b), the tidal flow/volume curve is already approaching the limits of flow during rest, therefore when this patient needs to increase their tidal volume to cope with the increased load on the respiratory system, they are forced to tidally breathe at higher lung volumes (see red arrow). By increasing FRC in this way the tidal flow/volume curve (blue circle) has more space within the maximal flow/volume curve in which to increase (dotted blue lines). The consequence of this is that patients become breathless more quickly due to the increased load on the respiratory system that dynamic hyperinflation causes. They are also much more likely to be ventilatory limited in their exercise performance.</w:t>
      </w:r>
    </w:p>
    <w:p w14:paraId="73FE9297" w14:textId="37924B50" w:rsidR="0092562E" w:rsidRDefault="0092562E" w:rsidP="006717E0"/>
    <w:p w14:paraId="616C7C89" w14:textId="4746BE29" w:rsidR="008553F0" w:rsidRDefault="008553F0" w:rsidP="006717E0">
      <w:r>
        <w:t>Assessing ventilation during exercise in CF is therefore intuitive to understanding the exercise response. As ventilation MRI is a direct visualisation of the distribution of ventilation it may be anticipated that the degree of ventilation heterogeneity observed would be related to the degree of exercise impairment in CF. This has been reported when comparing LCI to exercise outcomes in a large cohort of Greek children with CF, which found that LCI was significantly correlated to V</w:t>
      </w:r>
      <w:r w:rsidR="00DF2511">
        <w:t>O</w:t>
      </w:r>
      <w:r w:rsidR="00DF2511">
        <w:rPr>
          <w:vertAlign w:val="subscript"/>
        </w:rPr>
        <w:t>2</w:t>
      </w:r>
      <w:r>
        <w:t xml:space="preserve">peak and that LCI was predictive of exercise ventilation outcomes </w:t>
      </w:r>
      <w:r>
        <w:fldChar w:fldCharType="begin">
          <w:fldData xml:space="preserve">PEVuZE5vdGU+PENpdGU+PEF1dGhvcj5BdnJhbWlkb3U8L0F1dGhvcj48WWVhcj4yMDE4PC9ZZWFy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</w:fldData>
        </w:fldChar>
      </w:r>
      <w:r w:rsidR="00B86FC1">
        <w:instrText xml:space="preserve"> ADDIN EN.CITE </w:instrText>
      </w:r>
      <w:r w:rsidR="00B86FC1">
        <w:fldChar w:fldCharType="begin">
          <w:fldData xml:space="preserve">PEVuZE5vdGU+PENpdGU+PEF1dGhvcj5BdnJhbWlkb3U8L0F1dGhvcj48WWVhcj4yMDE4PC9ZZWFy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</w:fldData>
        </w:fldChar>
      </w:r>
      <w:r w:rsidR="00B86FC1">
        <w:instrText xml:space="preserve"> ADDIN EN.CITE.DATA </w:instrText>
      </w:r>
      <w:r w:rsidR="00B86FC1">
        <w:fldChar w:fldCharType="end"/>
      </w:r>
      <w:r>
        <w:fldChar w:fldCharType="separate"/>
      </w:r>
      <w:r w:rsidR="00B86FC1">
        <w:rPr>
          <w:noProof/>
        </w:rPr>
        <w:t>[321]</w:t>
      </w:r>
      <w:r>
        <w:fldChar w:fldCharType="end"/>
      </w:r>
      <w:r>
        <w:t>.</w:t>
      </w:r>
    </w:p>
    <w:p w14:paraId="19F27CA2" w14:textId="77777777" w:rsidR="008553F0" w:rsidRDefault="008553F0" w:rsidP="006717E0"/>
    <w:p w14:paraId="06A42161" w14:textId="08FF70F3" w:rsidR="008553F0" w:rsidRDefault="008553F0" w:rsidP="006717E0">
      <w:r>
        <w:t xml:space="preserve">There is also an increasing interest in the utility of exercise as a form of chest physiotherapy </w:t>
      </w:r>
      <w:r>
        <w:fldChar w:fldCharType="begin"/>
      </w:r>
      <w:r w:rsidR="00B86FC1">
        <w:instrText xml:space="preserve"> ADDIN EN.CITE &lt;EndNote&gt;&lt;Cite&gt;&lt;Author&gt;Dwyer&lt;/Author&gt;&lt;Year&gt;2019&lt;/Year&gt;&lt;RecNum&gt;3463&lt;/RecNum&gt;&lt;DisplayText&gt;[91]&lt;/DisplayText&gt;&lt;record&gt;&lt;rec-number&gt;3463&lt;/rec-number&gt;&lt;foreign-keys&gt;&lt;key app="EN" db-id="pr5wspr9dw2dxne92x4v99s69xa59dv092es" timestamp="1557405731"&gt;3463&lt;/key&gt;&lt;/foreign-keys&gt;&lt;ref-type name="Journal Article"&gt;17&lt;/ref-type&gt;&lt;contributors&gt;&lt;authors&gt;&lt;author&gt;Dwyer, Tiffany J.&lt;/author&gt;&lt;author&gt;Daviskas, Evangelia&lt;/author&gt;&lt;author&gt;Zainuldin, Rahizan&lt;/author&gt;&lt;author&gt;Verschuer, Jordan&lt;/author&gt;&lt;author&gt;Eberl, Stefan&lt;/author&gt;&lt;author&gt;Bye, Peter T.P.&lt;/author&gt;&lt;author&gt;Alison, Jennifer A.&lt;/author&gt;&lt;/authors&gt;&lt;/contributors&gt;&lt;titles&gt;&lt;title&gt;Effects of exercise and airway clearance (PEP) on mucus clearance in cystic fibrosis: a randomised cross-over trial&lt;/title&gt;&lt;secondary-title&gt;European Respiratory Journal&lt;/secondary-title&gt;&lt;/titles&gt;&lt;periodical&gt;&lt;full-title&gt;European Respiratory Journal&lt;/full-title&gt;&lt;/periodical&gt;&lt;pages&gt;1801793&lt;/pages&gt;&lt;dates&gt;&lt;year&gt;2019&lt;/year&gt;&lt;/dates&gt;&lt;urls&gt;&lt;related-urls&gt;&lt;url&gt;https://erj.ersjournals.com/content/erj/early/2019/01/23/13993003.01793-2018.full.pdf&lt;/url&gt;&lt;url&gt;https://erj.ersjournals.com/content/erj/53/4/1801793.full.pdf&lt;/url&gt;&lt;/related-urls&gt;&lt;/urls&gt;&lt;electronic-resource-num&gt;10.1183/13993003.01793-2018&lt;/electronic-resource-num&gt;&lt;/record&gt;&lt;/Cite&gt;&lt;/EndNote&gt;</w:instrText>
      </w:r>
      <w:r>
        <w:fldChar w:fldCharType="separate"/>
      </w:r>
      <w:r w:rsidR="00B86FC1">
        <w:rPr>
          <w:noProof/>
        </w:rPr>
        <w:t>[91]</w:t>
      </w:r>
      <w:r>
        <w:fldChar w:fldCharType="end"/>
      </w:r>
      <w:r>
        <w:t xml:space="preserve">. The increased minute ventilation associated with exercise, as well as the upper body movement that </w:t>
      </w:r>
      <w:r>
        <w:lastRenderedPageBreak/>
        <w:t xml:space="preserve">accompanies exercises such as running, will cause increases in positive pressure within the lungs. The effect of this improves the clearance of mucus from the lungs, by applying positive pressure distal to the mucus and helping to move mucus proximally </w:t>
      </w:r>
      <w:r>
        <w:fldChar w:fldCharType="begin"/>
      </w:r>
      <w:r w:rsidR="00B86FC1">
        <w:instrText xml:space="preserve"> ADDIN EN.CITE &lt;EndNote&gt;&lt;Cite&gt;&lt;Author&gt;Dwyer&lt;/Author&gt;&lt;Year&gt;2019&lt;/Year&gt;&lt;RecNum&gt;3463&lt;/RecNum&gt;&lt;DisplayText&gt;[91]&lt;/DisplayText&gt;&lt;record&gt;&lt;rec-number&gt;3463&lt;/rec-number&gt;&lt;foreign-keys&gt;&lt;key app="EN" db-id="pr5wspr9dw2dxne92x4v99s69xa59dv092es" timestamp="1557405731"&gt;3463&lt;/key&gt;&lt;/foreign-keys&gt;&lt;ref-type name="Journal Article"&gt;17&lt;/ref-type&gt;&lt;contributors&gt;&lt;authors&gt;&lt;author&gt;Dwyer, Tiffany J.&lt;/author&gt;&lt;author&gt;Daviskas, Evangelia&lt;/author&gt;&lt;author&gt;Zainuldin, Rahizan&lt;/author&gt;&lt;author&gt;Verschuer, Jordan&lt;/author&gt;&lt;author&gt;Eberl, Stefan&lt;/author&gt;&lt;author&gt;Bye, Peter T.P.&lt;/author&gt;&lt;author&gt;Alison, Jennifer A.&lt;/author&gt;&lt;/authors&gt;&lt;/contributors&gt;&lt;titles&gt;&lt;title&gt;Effects of exercise and airway clearance (PEP) on mucus clearance in cystic fibrosis: a randomised cross-over trial&lt;/title&gt;&lt;secondary-title&gt;European Respiratory Journal&lt;/secondary-title&gt;&lt;/titles&gt;&lt;periodical&gt;&lt;full-title&gt;European Respiratory Journal&lt;/full-title&gt;&lt;/periodical&gt;&lt;pages&gt;1801793&lt;/pages&gt;&lt;dates&gt;&lt;year&gt;2019&lt;/year&gt;&lt;/dates&gt;&lt;urls&gt;&lt;related-urls&gt;&lt;url&gt;https://erj.ersjournals.com/content/erj/early/2019/01/23/13993003.01793-2018.full.pdf&lt;/url&gt;&lt;url&gt;https://erj.ersjournals.com/content/erj/53/4/1801793.full.pdf&lt;/url&gt;&lt;/related-urls&gt;&lt;/urls&gt;&lt;electronic-resource-num&gt;10.1183/13993003.01793-2018&lt;/electronic-resource-num&gt;&lt;/record&gt;&lt;/Cite&gt;&lt;/EndNote&gt;</w:instrText>
      </w:r>
      <w:r>
        <w:fldChar w:fldCharType="separate"/>
      </w:r>
      <w:r w:rsidR="00B86FC1">
        <w:rPr>
          <w:noProof/>
        </w:rPr>
        <w:t>[91]</w:t>
      </w:r>
      <w:r>
        <w:fldChar w:fldCharType="end"/>
      </w:r>
      <w:r>
        <w:t xml:space="preserve">. As such many patients with CF use exercise as a primary form of physiotherapy </w:t>
      </w:r>
      <w:r>
        <w:fldChar w:fldCharType="begin">
          <w:fldData xml:space="preserve">PEVuZE5vdGU+PENpdGU+PEF1dGhvcj5TbXl0aDwvQXV0aG9yPjxZZWFyPjIwMTQ8L1llYXI+PFJl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xhYmJyLTE+Sm91cm5hbCBv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==
</w:fldData>
        </w:fldChar>
      </w:r>
      <w:r w:rsidR="00B86FC1">
        <w:instrText xml:space="preserve"> ADDIN EN.CITE </w:instrText>
      </w:r>
      <w:r w:rsidR="00B86FC1">
        <w:fldChar w:fldCharType="begin">
          <w:fldData xml:space="preserve">PEVuZE5vdGU+PENpdGU+PEF1dGhvcj5TbXl0aDwvQXV0aG9yPjxZZWFyPjIwMTQ8L1llYXI+PFJl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xhYmJyLTE+Sm91cm5hbCBv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==
</w:fldData>
        </w:fldChar>
      </w:r>
      <w:r w:rsidR="00B86FC1">
        <w:instrText xml:space="preserve"> ADDIN EN.CITE.DATA </w:instrText>
      </w:r>
      <w:r w:rsidR="00B86FC1">
        <w:fldChar w:fldCharType="end"/>
      </w:r>
      <w:r>
        <w:fldChar w:fldCharType="separate"/>
      </w:r>
      <w:r w:rsidR="00B86FC1">
        <w:rPr>
          <w:noProof/>
        </w:rPr>
        <w:t>[146]</w:t>
      </w:r>
      <w:r>
        <w:fldChar w:fldCharType="end"/>
      </w:r>
      <w:r>
        <w:t xml:space="preserve"> and is recognised as one of the most important questions that patients with CF are interested in </w:t>
      </w:r>
      <w:r>
        <w:fldChar w:fldCharType="begin">
          <w:fldData xml:space="preserve">PEVuZE5vdGU+PENpdGU+PEF1dGhvcj5Sb3dib3RoYW08L0F1dGhvcj48WWVhcj4yMDE4PC9ZZWFy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</w:fldData>
        </w:fldChar>
      </w:r>
      <w:r w:rsidR="00B86FC1">
        <w:instrText xml:space="preserve"> ADDIN EN.CITE </w:instrText>
      </w:r>
      <w:r w:rsidR="00B86FC1">
        <w:fldChar w:fldCharType="begin">
          <w:fldData xml:space="preserve">PEVuZE5vdGU+PENpdGU+PEF1dGhvcj5Sb3dib3RoYW08L0F1dGhvcj48WWVhcj4yMDE4PC9ZZWFy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</w:fldData>
        </w:fldChar>
      </w:r>
      <w:r w:rsidR="00B86FC1">
        <w:instrText xml:space="preserve"> ADDIN EN.CITE.DATA </w:instrText>
      </w:r>
      <w:r w:rsidR="00B86FC1">
        <w:fldChar w:fldCharType="end"/>
      </w:r>
      <w:r>
        <w:fldChar w:fldCharType="separate"/>
      </w:r>
      <w:r w:rsidR="00B86FC1">
        <w:rPr>
          <w:noProof/>
        </w:rPr>
        <w:t>[90]</w:t>
      </w:r>
      <w:r>
        <w:fldChar w:fldCharType="end"/>
      </w:r>
      <w:r>
        <w:t xml:space="preserve">. Previous studies have highlighted that maximal exercise causes an improvement in LCI </w:t>
      </w:r>
      <w:r>
        <w:fldChar w:fldCharType="begin">
          <w:fldData xml:space="preserve">PEVuZE5vdGU+PENpdGU+PEF1dGhvcj5UdWNrZXI8L0F1dGhvcj48WWVhcj4yMDE3PC9ZZWFyPjxS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</w:fldData>
        </w:fldChar>
      </w:r>
      <w:r w:rsidR="00B86FC1">
        <w:instrText xml:space="preserve"> ADDIN EN.CITE </w:instrText>
      </w:r>
      <w:r w:rsidR="00B86FC1">
        <w:fldChar w:fldCharType="begin">
          <w:fldData xml:space="preserve">PEVuZE5vdGU+PENpdGU+PEF1dGhvcj5UdWNrZXI8L0F1dGhvcj48WWVhcj4yMDE3PC9ZZWFyPjxS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</w:fldData>
        </w:fldChar>
      </w:r>
      <w:r w:rsidR="00B86FC1">
        <w:instrText xml:space="preserve"> ADDIN EN.CITE.DATA </w:instrText>
      </w:r>
      <w:r w:rsidR="00B86FC1">
        <w:fldChar w:fldCharType="end"/>
      </w:r>
      <w:r>
        <w:fldChar w:fldCharType="separate"/>
      </w:r>
      <w:r w:rsidR="00B86FC1">
        <w:rPr>
          <w:noProof/>
        </w:rPr>
        <w:t>[92]</w:t>
      </w:r>
      <w:r>
        <w:fldChar w:fldCharType="end"/>
      </w:r>
      <w:r>
        <w:t xml:space="preserve">, suggesting ventilation heterogeneity is improved as a result of exercise. In contrast however, attempts at measuring long-term improvements in lung function to exercise have not demonstrated significant changes </w:t>
      </w:r>
      <w:r>
        <w:fldChar w:fldCharType="begin">
          <w:fldData xml:space="preserve">PEVuZE5vdGU+PENpdGU+PEF1dGhvcj5XYXJkPC9BdXRob3I+PFllYXI+MjAxODwvWWVhcj48UmVj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=
</w:fldData>
        </w:fldChar>
      </w:r>
      <w:r w:rsidR="00B86FC1">
        <w:instrText xml:space="preserve"> ADDIN EN.CITE </w:instrText>
      </w:r>
      <w:r w:rsidR="00B86FC1">
        <w:fldChar w:fldCharType="begin">
          <w:fldData xml:space="preserve">PEVuZE5vdGU+PENpdGU+PEF1dGhvcj5XYXJkPC9BdXRob3I+PFllYXI+MjAxODwvWWVhcj48UmVj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=
</w:fldData>
        </w:fldChar>
      </w:r>
      <w:r w:rsidR="00B86FC1">
        <w:instrText xml:space="preserve"> ADDIN EN.CITE.DATA </w:instrText>
      </w:r>
      <w:r w:rsidR="00B86FC1">
        <w:fldChar w:fldCharType="end"/>
      </w:r>
      <w:r>
        <w:fldChar w:fldCharType="separate"/>
      </w:r>
      <w:r w:rsidR="00B86FC1">
        <w:rPr>
          <w:noProof/>
        </w:rPr>
        <w:t>[93]</w:t>
      </w:r>
      <w:r>
        <w:fldChar w:fldCharType="end"/>
      </w:r>
      <w:r>
        <w:t xml:space="preserve">. This study however utilised </w:t>
      </w:r>
      <w:r w:rsidR="00DF2511">
        <w:t>FEV</w:t>
      </w:r>
      <w:r w:rsidR="00DF2511">
        <w:rPr>
          <w:vertAlign w:val="subscript"/>
        </w:rPr>
        <w:t>1</w:t>
      </w:r>
      <w:r>
        <w:t xml:space="preserve"> as the primary outcome for assessing change in lung function, which, as has been highlighted, is not a sensitive enough measure to monitor the effects of chest physiotherapy in general </w:t>
      </w:r>
      <w:r>
        <w:fldChar w:fldCharType="begin">
          <w:fldData xml:space="preserve">PEVuZE5vdGU+PENpdGU+PEF1dGhvcj5NYWluPC9BdXRob3I+PFllYXI+MjAxNTwvWWVhcj48UmVj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</w:fldData>
        </w:fldChar>
      </w:r>
      <w:r w:rsidR="00B86FC1">
        <w:instrText xml:space="preserve"> ADDIN EN.CITE </w:instrText>
      </w:r>
      <w:r w:rsidR="00B86FC1">
        <w:fldChar w:fldCharType="begin">
          <w:fldData xml:space="preserve">PEVuZE5vdGU+PENpdGU+PEF1dGhvcj5NYWluPC9BdXRob3I+PFllYXI+MjAxNTwvWWVhcj48UmVj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</w:fldData>
        </w:fldChar>
      </w:r>
      <w:r w:rsidR="00B86FC1">
        <w:instrText xml:space="preserve"> ADDIN EN.CITE.DATA </w:instrText>
      </w:r>
      <w:r w:rsidR="00B86FC1">
        <w:fldChar w:fldCharType="end"/>
      </w:r>
      <w:r>
        <w:fldChar w:fldCharType="separate"/>
      </w:r>
      <w:r w:rsidR="00B86FC1">
        <w:rPr>
          <w:noProof/>
        </w:rPr>
        <w:t>[322]</w:t>
      </w:r>
      <w:r>
        <w:fldChar w:fldCharType="end"/>
      </w:r>
      <w:r>
        <w:t xml:space="preserve">. </w:t>
      </w:r>
    </w:p>
    <w:p w14:paraId="61A14780" w14:textId="77777777" w:rsidR="008553F0" w:rsidRDefault="008553F0" w:rsidP="006717E0"/>
    <w:p w14:paraId="0340DB5C" w14:textId="08547D68" w:rsidR="008553F0" w:rsidRDefault="008553F0" w:rsidP="006717E0">
      <w:r>
        <w:t xml:space="preserve">Ventilation MRI has the advantage of highlighting the areas of the lungs most affected by mucus and is significantly more sensitive to small lung function changes than </w:t>
      </w:r>
      <w:r w:rsidR="00DF2511">
        <w:t>FEV</w:t>
      </w:r>
      <w:r w:rsidR="00DF2511">
        <w:rPr>
          <w:vertAlign w:val="subscript"/>
        </w:rPr>
        <w:t>1</w:t>
      </w:r>
      <w:r>
        <w:t xml:space="preserve"> </w:t>
      </w:r>
      <w:r>
        <w:fldChar w:fldCharType="begin">
          <w:fldData xml:space="preserve">PEVuZE5vdGU+PENpdGU+PEF1dGhvcj5NYXJzaGFsbDwvQXV0aG9yPjxZZWFyPjIwMTc8L1llYXI+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UsIDI0OV08L0Rpc3BsYXlUZXh0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</w:fldData>
        </w:fldChar>
      </w:r>
      <w:r w:rsidR="00B86FC1">
        <w:instrText xml:space="preserve"> ADDIN EN.CITE.DATA </w:instrText>
      </w:r>
      <w:r w:rsidR="00B86FC1">
        <w:fldChar w:fldCharType="end"/>
      </w:r>
      <w:r>
        <w:fldChar w:fldCharType="separate"/>
      </w:r>
      <w:r w:rsidR="00B86FC1">
        <w:rPr>
          <w:noProof/>
        </w:rPr>
        <w:t>[105, 249]</w:t>
      </w:r>
      <w:r>
        <w:fldChar w:fldCharType="end"/>
      </w:r>
      <w:r>
        <w:t xml:space="preserve">. Previous studies have examined the effect of chest physiotherapy using </w:t>
      </w:r>
      <w:r w:rsidR="005E6BBB">
        <w:rPr>
          <w:vertAlign w:val="superscript"/>
        </w:rPr>
        <w:t>3</w:t>
      </w:r>
      <w:r w:rsidR="005E6BBB">
        <w:t>He</w:t>
      </w:r>
      <w:r>
        <w:t xml:space="preserve"> ventilation MRI and concluded that whilst the physiotherapy caused a re-distribution of ventilation there was no net change in overall ventilation </w:t>
      </w:r>
      <w:r>
        <w:fldChar w:fldCharType="begin">
          <w:fldData xml:space="preserve">PEVuZE5vdGU+PENpdGU+PEF1dGhvcj5Xb29kaG91c2U8L0F1dGhvcj48WWVhcj4yMDA5PC9ZZWFy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</w:fldData>
        </w:fldChar>
      </w:r>
      <w:r w:rsidR="00B86FC1">
        <w:instrText xml:space="preserve"> ADDIN EN.CITE </w:instrText>
      </w:r>
      <w:r w:rsidR="00B86FC1">
        <w:fldChar w:fldCharType="begin">
          <w:fldData xml:space="preserve">PEVuZE5vdGU+PENpdGU+PEF1dGhvcj5Xb29kaG91c2U8L0F1dGhvcj48WWVhcj4yMDA5PC9ZZWFy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</w:fldData>
        </w:fldChar>
      </w:r>
      <w:r w:rsidR="00B86FC1">
        <w:instrText xml:space="preserve"> ADDIN EN.CITE.DATA </w:instrText>
      </w:r>
      <w:r w:rsidR="00B86FC1">
        <w:fldChar w:fldCharType="end"/>
      </w:r>
      <w:r>
        <w:fldChar w:fldCharType="separate"/>
      </w:r>
      <w:r w:rsidR="00B86FC1">
        <w:rPr>
          <w:noProof/>
        </w:rPr>
        <w:t>[227, 229, 233]</w:t>
      </w:r>
      <w:r>
        <w:fldChar w:fldCharType="end"/>
      </w:r>
      <w:r>
        <w:t>. Since these studies occurred, imaging resolution has significantly improved resulting in improved quantification of abnormality, this and the results of these previous MRI studies puts ventilation MRI in an ideal position to compare the effects of maximal exercise on ventilation heterogeneity.</w:t>
      </w:r>
    </w:p>
    <w:p w14:paraId="591B8AAE" w14:textId="0260002D" w:rsidR="0092562E" w:rsidRDefault="0092562E" w:rsidP="006717E0"/>
    <w:p w14:paraId="3818F97D" w14:textId="00CEA9FA" w:rsidR="008553F0" w:rsidRDefault="008553F0" w:rsidP="006717E0">
      <w:r>
        <w:t>The aims of this analysis were therefore to</w:t>
      </w:r>
      <w:r w:rsidR="00E96416">
        <w:t>:</w:t>
      </w:r>
      <w:r>
        <w:t xml:space="preserve"> </w:t>
      </w:r>
    </w:p>
    <w:p w14:paraId="3127F100" w14:textId="77777777" w:rsidR="008553F0" w:rsidRDefault="008553F0" w:rsidP="006717E0">
      <w:pPr>
        <w:pStyle w:val="ListParagraph"/>
        <w:numPr>
          <w:ilvl w:val="0"/>
          <w:numId w:val="13"/>
        </w:numPr>
      </w:pPr>
      <w:r>
        <w:t xml:space="preserve">Assess the effects of maximal exercise on ventilation MRI and MBW. </w:t>
      </w:r>
    </w:p>
    <w:p w14:paraId="64555681" w14:textId="008EB781" w:rsidR="008553F0" w:rsidRDefault="008553F0" w:rsidP="006717E0">
      <w:pPr>
        <w:pStyle w:val="ListParagraph"/>
        <w:numPr>
          <w:ilvl w:val="0"/>
          <w:numId w:val="13"/>
        </w:numPr>
      </w:pPr>
      <w:r>
        <w:t xml:space="preserve">Assess the same-session repeatability of </w:t>
      </w:r>
      <w:r w:rsidR="005E6BBB">
        <w:rPr>
          <w:vertAlign w:val="superscript"/>
        </w:rPr>
        <w:t>129</w:t>
      </w:r>
      <w:r w:rsidR="005E6BBB">
        <w:t>Xe</w:t>
      </w:r>
      <w:r>
        <w:t xml:space="preserve"> ventilation MRI. </w:t>
      </w:r>
    </w:p>
    <w:p w14:paraId="38E473F9" w14:textId="77777777" w:rsidR="008553F0" w:rsidRDefault="008553F0" w:rsidP="006717E0">
      <w:pPr>
        <w:pStyle w:val="ListParagraph"/>
        <w:numPr>
          <w:ilvl w:val="0"/>
          <w:numId w:val="13"/>
        </w:numPr>
      </w:pPr>
      <w:r>
        <w:t>Assess the relationship of CPET metrics with ventilation MRI and MBW metrics.</w:t>
      </w:r>
    </w:p>
    <w:p w14:paraId="2F41DA85" w14:textId="77777777" w:rsidR="008553F0" w:rsidRPr="002F5508" w:rsidRDefault="008553F0" w:rsidP="006717E0"/>
    <w:p w14:paraId="120655F5" w14:textId="77777777" w:rsidR="0049291E" w:rsidRDefault="0049291E">
      <w:pPr>
        <w:spacing w:line="240" w:lineRule="auto"/>
        <w:ind w:right="0"/>
        <w:jc w:val="left"/>
        <w:rPr>
          <w:rFonts w:asciiTheme="majorHAnsi" w:eastAsiaTheme="majorEastAsia" w:hAnsiTheme="majorHAnsi" w:cstheme="majorBidi"/>
          <w:b/>
          <w:bCs/>
          <w:color w:val="000000" w:themeColor="text1"/>
        </w:rPr>
      </w:pPr>
      <w:r>
        <w:br w:type="page"/>
      </w:r>
    </w:p>
    <w:p w14:paraId="0C68E99A" w14:textId="37F37618" w:rsidR="008553F0" w:rsidRDefault="008553F0" w:rsidP="006717E0">
      <w:pPr>
        <w:pStyle w:val="Heading3"/>
      </w:pPr>
      <w:bookmarkStart w:id="378" w:name="_Toc27382916"/>
      <w:r>
        <w:lastRenderedPageBreak/>
        <w:t>Methods</w:t>
      </w:r>
      <w:bookmarkEnd w:id="378"/>
    </w:p>
    <w:p w14:paraId="2FD65EC9" w14:textId="77777777" w:rsidR="008553F0" w:rsidRDefault="008553F0" w:rsidP="006717E0"/>
    <w:p w14:paraId="4DFF1471" w14:textId="66E68846" w:rsidR="008553F0" w:rsidRDefault="008553F0" w:rsidP="006717E0">
      <w:r>
        <w:t xml:space="preserve">The exercise protocol was offered to patients at one of the three MMAVIC visits. It was not compulsory and for some patients the exercise test could not be fitted into the time-scale of the three visits. The first two patients to perform the exercise assessment inhaled </w:t>
      </w:r>
      <w:r w:rsidR="005E6BBB">
        <w:rPr>
          <w:vertAlign w:val="superscript"/>
        </w:rPr>
        <w:t>3</w:t>
      </w:r>
      <w:r w:rsidR="005E6BBB">
        <w:t>He</w:t>
      </w:r>
      <w:r>
        <w:t xml:space="preserve"> for ventilation MRI, and the remaining patients changed to </w:t>
      </w:r>
      <w:r w:rsidR="005E6BBB">
        <w:rPr>
          <w:vertAlign w:val="superscript"/>
        </w:rPr>
        <w:t>129</w:t>
      </w:r>
      <w:r w:rsidR="005E6BBB">
        <w:t>Xe</w:t>
      </w:r>
      <w:r>
        <w:t xml:space="preserve"> MRI. The sequence of testing for the exercise assessment is detailed in </w:t>
      </w:r>
      <w:r>
        <w:fldChar w:fldCharType="begin"/>
      </w:r>
      <w:r>
        <w:instrText xml:space="preserve"> REF _Ref419706081 \h </w:instrText>
      </w:r>
      <w:r w:rsidR="007911F3">
        <w:instrText xml:space="preserve"> \* MERGEFORMAT </w:instrText>
      </w:r>
      <w:r>
        <w:fldChar w:fldCharType="separate"/>
      </w:r>
      <w:r w:rsidR="00140F11">
        <w:t xml:space="preserve">Figure </w:t>
      </w:r>
      <w:r w:rsidR="00140F11">
        <w:rPr>
          <w:noProof/>
        </w:rPr>
        <w:t>4</w:t>
      </w:r>
      <w:r w:rsidR="00140F11">
        <w:rPr>
          <w:noProof/>
        </w:rPr>
        <w:noBreakHyphen/>
        <w:t>12</w:t>
      </w:r>
      <w:r>
        <w:fldChar w:fldCharType="end"/>
      </w:r>
      <w:r>
        <w:t xml:space="preserve">. This sequence was the same for the two patients who inhaled </w:t>
      </w:r>
      <w:r w:rsidR="005E6BBB">
        <w:rPr>
          <w:vertAlign w:val="superscript"/>
        </w:rPr>
        <w:t>3</w:t>
      </w:r>
      <w:r w:rsidR="005E6BBB">
        <w:t>He</w:t>
      </w:r>
      <w:r>
        <w:t xml:space="preserve"> except for the second pre-CPET ventilation scan which did not occur.</w:t>
      </w:r>
    </w:p>
    <w:p w14:paraId="4DC02192" w14:textId="77777777" w:rsidR="008553F0" w:rsidRDefault="008553F0" w:rsidP="006717E0"/>
    <w:p w14:paraId="5ED4B4CE" w14:textId="77777777" w:rsidR="008553F0" w:rsidRDefault="008553F0" w:rsidP="006717E0">
      <w:r>
        <w:rPr>
          <w:noProof/>
          <w:lang w:val="en-US"/>
        </w:rPr>
        <w:drawing>
          <wp:inline distT="0" distB="0" distL="0" distR="0" wp14:anchorId="3E59A833" wp14:editId="10FF6176">
            <wp:extent cx="5855335" cy="1984465"/>
            <wp:effectExtent l="0" t="0" r="1206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ET sequence diagram.tiff"/>
                    <pic:cNvPicPr/>
                  </pic:nvPicPr>
                  <pic:blipFill>
                    <a:blip r:embed="rId128">
                      <a:extLst>
                        <a:ext uri="{28A0092B-C50C-407E-A947-70E740481C1C}">
                          <a14:useLocalDpi xmlns:a14="http://schemas.microsoft.com/office/drawing/2010/main" val="0"/>
                        </a:ext>
                      </a:extLst>
                    </a:blip>
                    <a:stretch>
                      <a:fillRect/>
                    </a:stretch>
                  </pic:blipFill>
                  <pic:spPr>
                    <a:xfrm>
                      <a:off x="0" y="0"/>
                      <a:ext cx="5864760" cy="1987659"/>
                    </a:xfrm>
                    <a:prstGeom prst="rect">
                      <a:avLst/>
                    </a:prstGeom>
                  </pic:spPr>
                </pic:pic>
              </a:graphicData>
            </a:graphic>
          </wp:inline>
        </w:drawing>
      </w:r>
    </w:p>
    <w:p w14:paraId="139F3189" w14:textId="36903014" w:rsidR="00D82C69" w:rsidRDefault="008553F0" w:rsidP="006717E0">
      <w:pPr>
        <w:pStyle w:val="Caption"/>
      </w:pPr>
      <w:bookmarkStart w:id="379" w:name="_Ref419706081"/>
      <w:bookmarkStart w:id="380" w:name="_Toc27383074"/>
      <w:r>
        <w:t xml:space="preserve">Figure </w:t>
      </w:r>
      <w:fldSimple w:instr=" STYLEREF 1 \s ">
        <w:r w:rsidR="00824FFE">
          <w:rPr>
            <w:noProof/>
          </w:rPr>
          <w:t>4</w:t>
        </w:r>
      </w:fldSimple>
      <w:r w:rsidR="00824FFE">
        <w:noBreakHyphen/>
      </w:r>
      <w:fldSimple w:instr=" SEQ Figure \* ARABIC \s 1 ">
        <w:r w:rsidR="00824FFE">
          <w:rPr>
            <w:noProof/>
          </w:rPr>
          <w:t>12</w:t>
        </w:r>
      </w:fldSimple>
      <w:bookmarkEnd w:id="379"/>
      <w:r>
        <w:t xml:space="preserve">: Flow diagram describing the sequence of testing for the </w:t>
      </w:r>
      <w:r w:rsidR="00F15C47">
        <w:t>CPET</w:t>
      </w:r>
      <w:r>
        <w:t xml:space="preserve"> protocol</w:t>
      </w:r>
      <w:r w:rsidR="00F15C47">
        <w:t>.</w:t>
      </w:r>
      <w:bookmarkEnd w:id="380"/>
      <w:r>
        <w:t xml:space="preserve"> </w:t>
      </w:r>
    </w:p>
    <w:p w14:paraId="212929B7" w14:textId="42F7D33D" w:rsidR="008553F0" w:rsidRDefault="00F15C47" w:rsidP="006717E0">
      <w:pPr>
        <w:pStyle w:val="Subtitle"/>
      </w:pPr>
      <w:r>
        <w:t xml:space="preserve">The sequence depicted is </w:t>
      </w:r>
      <w:r w:rsidR="0033516E">
        <w:t xml:space="preserve">for the 11 patients who inhaled </w:t>
      </w:r>
      <w:r w:rsidR="0033516E">
        <w:rPr>
          <w:vertAlign w:val="superscript"/>
        </w:rPr>
        <w:t>129</w:t>
      </w:r>
      <w:r w:rsidR="0033516E">
        <w:t>Xe for ventilation MRI.</w:t>
      </w:r>
      <w:r>
        <w:t xml:space="preserve"> </w:t>
      </w:r>
      <w:r w:rsidR="008553F0">
        <w:t xml:space="preserve">For the two patients that performed ventilation MRI using </w:t>
      </w:r>
      <w:r w:rsidR="005E6BBB">
        <w:rPr>
          <w:vertAlign w:val="superscript"/>
        </w:rPr>
        <w:t>3</w:t>
      </w:r>
      <w:r w:rsidR="005E6BBB">
        <w:t>He</w:t>
      </w:r>
      <w:r w:rsidR="008553F0">
        <w:t>, the only difference is that the second pre-CPET scan did not happen. Spirometry occurred after this sequence of testing.</w:t>
      </w:r>
    </w:p>
    <w:p w14:paraId="43321404" w14:textId="77777777" w:rsidR="008553F0" w:rsidRDefault="008553F0" w:rsidP="006717E0"/>
    <w:p w14:paraId="16D77643" w14:textId="79F87EBF" w:rsidR="008553F0" w:rsidRDefault="008553F0" w:rsidP="006717E0">
      <w:r>
        <w:t>CPET, Ventilation MRI, MBW and spirometry were performed as detailed in</w:t>
      </w:r>
      <w:r w:rsidR="00301F5F">
        <w:t xml:space="preserve"> Chapter 2</w:t>
      </w:r>
      <w:r>
        <w:t>. The primary metrics used for analysis were VDP, LCI and V</w:t>
      </w:r>
      <w:r w:rsidR="00DF2511">
        <w:t>O</w:t>
      </w:r>
      <w:r w:rsidR="00DF2511">
        <w:rPr>
          <w:vertAlign w:val="subscript"/>
        </w:rPr>
        <w:t>2</w:t>
      </w:r>
      <w:r>
        <w:t>peak. Secondary metrics include V</w:t>
      </w:r>
      <w:r w:rsidR="00DF2511">
        <w:t>O</w:t>
      </w:r>
      <w:r w:rsidR="00DF2511">
        <w:rPr>
          <w:vertAlign w:val="subscript"/>
        </w:rPr>
        <w:t>2</w:t>
      </w:r>
      <w:r>
        <w:t>AT, Ve/V</w:t>
      </w:r>
      <w:r w:rsidR="00DF2511">
        <w:t>O</w:t>
      </w:r>
      <w:r w:rsidR="00DF2511">
        <w:rPr>
          <w:vertAlign w:val="subscript"/>
        </w:rPr>
        <w:t>2</w:t>
      </w:r>
      <w:r>
        <w:t xml:space="preserve"> and Ve/V</w:t>
      </w:r>
      <w:r w:rsidR="00DF2511">
        <w:t>CO</w:t>
      </w:r>
      <w:r w:rsidR="00DF2511">
        <w:rPr>
          <w:vertAlign w:val="subscript"/>
        </w:rPr>
        <w:t>2</w:t>
      </w:r>
      <w:r>
        <w:t xml:space="preserve"> at peak exercise, </w:t>
      </w:r>
      <w:r w:rsidR="005E6BBB">
        <w:t>VH</w:t>
      </w:r>
      <w:r w:rsidR="005E6BBB">
        <w:rPr>
          <w:vertAlign w:val="subscript"/>
        </w:rPr>
        <w:t>I</w:t>
      </w:r>
      <w:r>
        <w:t xml:space="preserve">, </w:t>
      </w:r>
      <w:r w:rsidR="005E6BBB">
        <w:t>S</w:t>
      </w:r>
      <w:r w:rsidR="005E6BBB">
        <w:rPr>
          <w:vertAlign w:val="subscript"/>
        </w:rPr>
        <w:t>cond</w:t>
      </w:r>
      <w:r>
        <w:t xml:space="preserve">, </w:t>
      </w:r>
      <w:r w:rsidR="005E6BBB">
        <w:t>S</w:t>
      </w:r>
      <w:r w:rsidR="005E6BBB">
        <w:rPr>
          <w:vertAlign w:val="subscript"/>
        </w:rPr>
        <w:t>acin</w:t>
      </w:r>
      <w:r>
        <w:t xml:space="preserve"> and </w:t>
      </w:r>
      <w:r w:rsidR="00DF2511">
        <w:t>FEV</w:t>
      </w:r>
      <w:r w:rsidR="00DF2511">
        <w:rPr>
          <w:vertAlign w:val="subscript"/>
        </w:rPr>
        <w:t>1</w:t>
      </w:r>
      <w:r w:rsidRPr="00232197">
        <w:t>.</w:t>
      </w:r>
    </w:p>
    <w:p w14:paraId="62E0B54A" w14:textId="77777777" w:rsidR="008553F0" w:rsidRDefault="008553F0" w:rsidP="006717E0"/>
    <w:p w14:paraId="6197C6A0" w14:textId="53C473D5" w:rsidR="008553F0" w:rsidRDefault="008553F0" w:rsidP="006717E0">
      <w:r>
        <w:t xml:space="preserve">Wilcoxon matched pairs signed rank test and Bland-Altman analysis were used to assess the same-session repeatability of </w:t>
      </w:r>
      <w:r w:rsidR="005E6BBB">
        <w:rPr>
          <w:vertAlign w:val="superscript"/>
        </w:rPr>
        <w:t>129</w:t>
      </w:r>
      <w:r w:rsidR="005E6BBB">
        <w:t>Xe</w:t>
      </w:r>
      <w:r>
        <w:t xml:space="preserve"> MRI. The 95% limits of agreement of </w:t>
      </w:r>
      <w:r w:rsidR="005E6BBB">
        <w:rPr>
          <w:vertAlign w:val="superscript"/>
        </w:rPr>
        <w:t>129</w:t>
      </w:r>
      <w:r w:rsidR="005E6BBB">
        <w:t>Xe</w:t>
      </w:r>
      <w:r>
        <w:t xml:space="preserve"> repeatability from Bland-Altman were used as the threshold above which, a significant post-exercise response was determined. Wilcoxon analysis was performed to compare the initial baseline </w:t>
      </w:r>
      <w:r w:rsidR="005E6BBB">
        <w:rPr>
          <w:vertAlign w:val="superscript"/>
        </w:rPr>
        <w:t>129</w:t>
      </w:r>
      <w:r w:rsidR="005E6BBB">
        <w:t>Xe</w:t>
      </w:r>
      <w:r>
        <w:t xml:space="preserve"> scan with the post-exercise scan and Friedman test with Dunn’s multiple comparison test was performed to compare baseline </w:t>
      </w:r>
      <w:r w:rsidR="005E6BBB">
        <w:rPr>
          <w:vertAlign w:val="superscript"/>
        </w:rPr>
        <w:t>129</w:t>
      </w:r>
      <w:r w:rsidR="005E6BBB">
        <w:t>Xe</w:t>
      </w:r>
      <w:r>
        <w:t xml:space="preserve"> MRI to repeatability to post-exercise. Spearman’s correlation was performed to compare exercise outcomes to ventilation MRI and lung function.</w:t>
      </w:r>
    </w:p>
    <w:p w14:paraId="16ABD3CD" w14:textId="77777777" w:rsidR="008553F0" w:rsidRPr="00E10964" w:rsidRDefault="008553F0" w:rsidP="006717E0"/>
    <w:p w14:paraId="632AF5F2" w14:textId="77777777" w:rsidR="00301F5F" w:rsidRDefault="00301F5F" w:rsidP="006717E0">
      <w:pPr>
        <w:rPr>
          <w:rFonts w:asciiTheme="majorHAnsi" w:eastAsiaTheme="majorEastAsia" w:hAnsiTheme="majorHAnsi" w:cstheme="majorBidi"/>
          <w:color w:val="000000" w:themeColor="text1"/>
        </w:rPr>
      </w:pPr>
      <w:r>
        <w:br w:type="page"/>
      </w:r>
    </w:p>
    <w:p w14:paraId="58E9139F" w14:textId="05729327" w:rsidR="008553F0" w:rsidRPr="00BA7C1A" w:rsidRDefault="008553F0" w:rsidP="006717E0">
      <w:pPr>
        <w:pStyle w:val="Heading3"/>
      </w:pPr>
      <w:bookmarkStart w:id="381" w:name="_Toc27382917"/>
      <w:r>
        <w:lastRenderedPageBreak/>
        <w:t>Results</w:t>
      </w:r>
      <w:bookmarkEnd w:id="381"/>
    </w:p>
    <w:p w14:paraId="00A2A4CA" w14:textId="77777777" w:rsidR="008553F0" w:rsidRDefault="008553F0" w:rsidP="00E262E1"/>
    <w:p w14:paraId="7A988DAE" w14:textId="77777777" w:rsidR="008553F0" w:rsidRDefault="008553F0" w:rsidP="00E262E1">
      <w:r>
        <w:t>Thirty out of the total 35 patients were eligible to take part in the CPET protocol (all five none-eligible patients were &lt;10 years) and 13 patients completed the ventilation imaging and CPET protocol. Of the remaining 17 patients, the primary reason for not performing the protocol was due to the lengthy nature of the entire MMAVIC protocol. This had two factors, firstly patients were already fatigued from performing the full MMAVIC protocol and as a result two patients declined to perform the exercise test on the day. The second was allowing for enough protected scanner time to perform the whole protocol. In order to achieve the primary aim of collecting longitudinal data within the pre-determined time-frame patients had to be offered research visits when the exercise test could not be accommodated.</w:t>
      </w:r>
    </w:p>
    <w:p w14:paraId="4980442C" w14:textId="77777777" w:rsidR="008553F0" w:rsidRDefault="008553F0" w:rsidP="00E262E1"/>
    <w:p w14:paraId="1C900528" w14:textId="2D531E95" w:rsidR="00301F5F" w:rsidRDefault="008553F0" w:rsidP="00E262E1">
      <w:r>
        <w:t xml:space="preserve">Two out of the 13 patients who completed CPET visits performed the CPET with pre and post </w:t>
      </w:r>
      <w:r w:rsidR="005E6BBB">
        <w:rPr>
          <w:vertAlign w:val="superscript"/>
        </w:rPr>
        <w:t>3</w:t>
      </w:r>
      <w:r w:rsidR="005E6BBB">
        <w:t>He</w:t>
      </w:r>
      <w:r>
        <w:t xml:space="preserve"> as the ventilation imaging comparator and did not have a repeatability image performed. The remaining 11 patients performed pre and post-CPET imaging with </w:t>
      </w:r>
      <w:r w:rsidR="005E6BBB">
        <w:rPr>
          <w:vertAlign w:val="superscript"/>
        </w:rPr>
        <w:t>129</w:t>
      </w:r>
      <w:r w:rsidR="005E6BBB">
        <w:t>Xe</w:t>
      </w:r>
      <w:r>
        <w:rPr>
          <w:rFonts w:ascii="Times" w:hAnsi="Times"/>
          <w:sz w:val="20"/>
          <w:szCs w:val="20"/>
        </w:rPr>
        <w:t xml:space="preserve">  </w:t>
      </w:r>
      <w:r>
        <w:t xml:space="preserve"> as the ventilation imaging comparator and also performed a pre-CPET </w:t>
      </w:r>
      <w:r w:rsidR="005E6BBB">
        <w:rPr>
          <w:vertAlign w:val="superscript"/>
        </w:rPr>
        <w:t>129</w:t>
      </w:r>
      <w:r w:rsidR="005E6BBB">
        <w:t>Xe</w:t>
      </w:r>
      <w:r>
        <w:rPr>
          <w:rFonts w:ascii="Times" w:hAnsi="Times"/>
          <w:sz w:val="20"/>
          <w:szCs w:val="20"/>
        </w:rPr>
        <w:t xml:space="preserve"> </w:t>
      </w:r>
      <w:r>
        <w:t>ventilation repeatability scan. 7/13 patients performed this methodology on their third visit to the MMAVIC study, 3/13 on their second visit and 3/13 on their first visit. The demographics and pre and post exercise metrics for the 13 patients are detailed in</w:t>
      </w:r>
      <w:r w:rsidR="00FC0614">
        <w:t xml:space="preserve"> </w:t>
      </w:r>
      <w:r w:rsidR="00FC0614">
        <w:fldChar w:fldCharType="begin"/>
      </w:r>
      <w:r w:rsidR="00FC0614">
        <w:instrText xml:space="preserve"> REF _Ref21988541 \h </w:instrText>
      </w:r>
      <w:r w:rsidR="00E262E1">
        <w:instrText xml:space="preserve"> \* MERGEFORMAT </w:instrText>
      </w:r>
      <w:r w:rsidR="00FC0614">
        <w:fldChar w:fldCharType="separate"/>
      </w:r>
      <w:r w:rsidR="00140F11">
        <w:t xml:space="preserve">Table </w:t>
      </w:r>
      <w:r w:rsidR="00140F11">
        <w:rPr>
          <w:noProof/>
        </w:rPr>
        <w:t>4</w:t>
      </w:r>
      <w:r w:rsidR="00140F11">
        <w:rPr>
          <w:noProof/>
        </w:rPr>
        <w:noBreakHyphen/>
        <w:t>7</w:t>
      </w:r>
      <w:r w:rsidR="00FC0614">
        <w:fldChar w:fldCharType="end"/>
      </w:r>
      <w:r w:rsidR="00FC0614">
        <w:t xml:space="preserve">. </w:t>
      </w:r>
      <w:r>
        <w:t xml:space="preserve">The 13 patients assessed represented the spread of the MMAVIC cohort well. Patients were aged between 10.2 to 43.7 years at the visit where CPET was performed and had a spread of </w:t>
      </w:r>
      <w:r w:rsidR="00DF2511">
        <w:t>FEV</w:t>
      </w:r>
      <w:r w:rsidR="00DF2511">
        <w:rPr>
          <w:vertAlign w:val="subscript"/>
        </w:rPr>
        <w:t>1</w:t>
      </w:r>
      <w:r>
        <w:rPr>
          <w:rFonts w:ascii="Times" w:hAnsi="Times"/>
          <w:sz w:val="20"/>
          <w:szCs w:val="20"/>
        </w:rPr>
        <w:t xml:space="preserve"> </w:t>
      </w:r>
      <w:r>
        <w:t xml:space="preserve">values ranging from -4.4 to 0.92 z-score. At the CPET visit 6/13 patients had an </w:t>
      </w:r>
      <w:r w:rsidR="00DF2511">
        <w:t>FEV</w:t>
      </w:r>
      <w:r w:rsidR="00DF2511">
        <w:rPr>
          <w:vertAlign w:val="subscript"/>
        </w:rPr>
        <w:t>1</w:t>
      </w:r>
      <w:r>
        <w:rPr>
          <w:rFonts w:ascii="Times" w:hAnsi="Times"/>
          <w:sz w:val="20"/>
          <w:szCs w:val="20"/>
        </w:rPr>
        <w:t xml:space="preserve">  </w:t>
      </w:r>
      <w:r>
        <w:t xml:space="preserve"> within the normal range and 5/13 had a normal LCI value (all of whom also had normal </w:t>
      </w:r>
      <w:r w:rsidR="00DF2511">
        <w:t>FEV</w:t>
      </w:r>
      <w:r w:rsidR="00DF2511">
        <w:rPr>
          <w:vertAlign w:val="subscript"/>
        </w:rPr>
        <w:t>1</w:t>
      </w:r>
      <w:r>
        <w:t xml:space="preserve">). </w:t>
      </w:r>
      <w:bookmarkStart w:id="382" w:name="_Ref418409373"/>
    </w:p>
    <w:p w14:paraId="2C1EDBE4" w14:textId="36E68116" w:rsidR="0049291E" w:rsidRDefault="0049291E">
      <w:pPr>
        <w:spacing w:line="240" w:lineRule="auto"/>
        <w:ind w:right="0"/>
        <w:jc w:val="left"/>
        <w:rPr>
          <w:b/>
          <w:bCs/>
          <w:color w:val="000000" w:themeColor="text1"/>
          <w:sz w:val="20"/>
          <w:szCs w:val="20"/>
        </w:rPr>
      </w:pPr>
    </w:p>
    <w:p w14:paraId="03577FCB" w14:textId="77777777" w:rsidR="0029699A" w:rsidRDefault="0029699A">
      <w:pPr>
        <w:spacing w:line="240" w:lineRule="auto"/>
        <w:ind w:right="0"/>
        <w:jc w:val="left"/>
        <w:rPr>
          <w:b/>
          <w:bCs/>
          <w:color w:val="000000" w:themeColor="text1"/>
          <w:sz w:val="20"/>
          <w:szCs w:val="20"/>
        </w:rPr>
      </w:pPr>
      <w:r>
        <w:br w:type="page"/>
      </w:r>
    </w:p>
    <w:p w14:paraId="0D8A50E9" w14:textId="7260B6F3" w:rsidR="00301F5F" w:rsidRDefault="008553F0" w:rsidP="006717E0">
      <w:pPr>
        <w:pStyle w:val="Caption"/>
      </w:pPr>
      <w:bookmarkStart w:id="383" w:name="_Ref21988541"/>
      <w:bookmarkStart w:id="384" w:name="_Toc27382986"/>
      <w:r>
        <w:lastRenderedPageBreak/>
        <w:t xml:space="preserve">Table </w:t>
      </w:r>
      <w:fldSimple w:instr=" STYLEREF 1 \s ">
        <w:r w:rsidR="00140F11">
          <w:rPr>
            <w:noProof/>
          </w:rPr>
          <w:t>4</w:t>
        </w:r>
      </w:fldSimple>
      <w:r w:rsidR="004B6530">
        <w:noBreakHyphen/>
      </w:r>
      <w:fldSimple w:instr=" SEQ Table \* ARABIC \s 1 ">
        <w:r w:rsidR="00140F11">
          <w:rPr>
            <w:noProof/>
          </w:rPr>
          <w:t>7</w:t>
        </w:r>
      </w:fldSimple>
      <w:bookmarkEnd w:id="382"/>
      <w:bookmarkEnd w:id="383"/>
      <w:r>
        <w:t>: Baseline demographics, lung function, CPET and MRI me</w:t>
      </w:r>
      <w:r w:rsidR="00CA49F5">
        <w:t>trics for the 13 patients who performed the</w:t>
      </w:r>
      <w:r>
        <w:t xml:space="preserve"> CPET.</w:t>
      </w:r>
      <w:bookmarkEnd w:id="384"/>
    </w:p>
    <w:p w14:paraId="4E97306B" w14:textId="0E4EAF9F" w:rsidR="008553F0" w:rsidRDefault="008553F0" w:rsidP="006717E0">
      <w:pPr>
        <w:pStyle w:val="Subtitle"/>
      </w:pPr>
      <w:r>
        <w:t xml:space="preserve"> * denotes Wilcoxon-signed rank test p&lt;0.05 when comparing baseline to post-CPET metrics. Metrics are displayed as mean (SD) or median (IQR) depending on whether the data was normally distributed.</w:t>
      </w:r>
    </w:p>
    <w:p w14:paraId="7BB42A58" w14:textId="77777777" w:rsidR="00301F5F" w:rsidRPr="00301F5F" w:rsidRDefault="00301F5F" w:rsidP="006717E0"/>
    <w:tbl>
      <w:tblPr>
        <w:tblStyle w:val="LightShading"/>
        <w:tblW w:w="0" w:type="auto"/>
        <w:jc w:val="center"/>
        <w:tblLook w:val="06A0" w:firstRow="1" w:lastRow="0" w:firstColumn="1" w:lastColumn="0" w:noHBand="1" w:noVBand="1"/>
      </w:tblPr>
      <w:tblGrid>
        <w:gridCol w:w="3348"/>
        <w:gridCol w:w="2257"/>
        <w:gridCol w:w="2420"/>
      </w:tblGrid>
      <w:tr w:rsidR="0049291E" w14:paraId="702B82B3" w14:textId="77777777" w:rsidTr="0049291E">
        <w:trPr>
          <w:cnfStyle w:val="100000000000" w:firstRow="1" w:lastRow="0" w:firstColumn="0" w:lastColumn="0" w:oddVBand="0" w:evenVBand="0" w:oddHBand="0"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3348" w:type="dxa"/>
            <w:tcBorders>
              <w:top w:val="single" w:sz="4" w:space="0" w:color="auto"/>
              <w:left w:val="single" w:sz="4" w:space="0" w:color="auto"/>
            </w:tcBorders>
            <w:vAlign w:val="center"/>
          </w:tcPr>
          <w:p w14:paraId="19295C27" w14:textId="77777777" w:rsidR="008553F0" w:rsidRDefault="008553F0" w:rsidP="0049291E">
            <w:pPr>
              <w:spacing w:line="240" w:lineRule="auto"/>
              <w:jc w:val="center"/>
            </w:pPr>
          </w:p>
        </w:tc>
        <w:tc>
          <w:tcPr>
            <w:tcW w:w="2257" w:type="dxa"/>
            <w:tcBorders>
              <w:top w:val="single" w:sz="4" w:space="0" w:color="auto"/>
            </w:tcBorders>
            <w:vAlign w:val="center"/>
          </w:tcPr>
          <w:p w14:paraId="62C1117E" w14:textId="77777777" w:rsidR="008553F0" w:rsidRDefault="008553F0" w:rsidP="0049291E">
            <w:pPr>
              <w:spacing w:line="240" w:lineRule="auto"/>
              <w:jc w:val="center"/>
              <w:cnfStyle w:val="100000000000" w:firstRow="1" w:lastRow="0" w:firstColumn="0" w:lastColumn="0" w:oddVBand="0" w:evenVBand="0" w:oddHBand="0" w:evenHBand="0" w:firstRowFirstColumn="0" w:firstRowLastColumn="0" w:lastRowFirstColumn="0" w:lastRowLastColumn="0"/>
            </w:pPr>
            <w:r>
              <w:t>Baseline</w:t>
            </w:r>
          </w:p>
        </w:tc>
        <w:tc>
          <w:tcPr>
            <w:tcW w:w="2420" w:type="dxa"/>
            <w:tcBorders>
              <w:top w:val="single" w:sz="4" w:space="0" w:color="auto"/>
              <w:right w:val="single" w:sz="4" w:space="0" w:color="auto"/>
            </w:tcBorders>
            <w:vAlign w:val="center"/>
          </w:tcPr>
          <w:p w14:paraId="23C8F9FF" w14:textId="77777777" w:rsidR="008553F0" w:rsidRDefault="008553F0" w:rsidP="0049291E">
            <w:pPr>
              <w:spacing w:line="240" w:lineRule="auto"/>
              <w:jc w:val="center"/>
              <w:cnfStyle w:val="100000000000" w:firstRow="1" w:lastRow="0" w:firstColumn="0" w:lastColumn="0" w:oddVBand="0" w:evenVBand="0" w:oddHBand="0" w:evenHBand="0" w:firstRowFirstColumn="0" w:firstRowLastColumn="0" w:lastRowFirstColumn="0" w:lastRowLastColumn="0"/>
            </w:pPr>
            <w:r>
              <w:t>Post-CPET</w:t>
            </w:r>
          </w:p>
        </w:tc>
      </w:tr>
      <w:tr w:rsidR="0049291E" w14:paraId="0BD7A68A" w14:textId="77777777" w:rsidTr="0049291E">
        <w:trPr>
          <w:trHeight w:val="275"/>
          <w:jc w:val="center"/>
        </w:trPr>
        <w:tc>
          <w:tcPr>
            <w:cnfStyle w:val="001000000000" w:firstRow="0" w:lastRow="0" w:firstColumn="1" w:lastColumn="0" w:oddVBand="0" w:evenVBand="0" w:oddHBand="0" w:evenHBand="0" w:firstRowFirstColumn="0" w:firstRowLastColumn="0" w:lastRowFirstColumn="0" w:lastRowLastColumn="0"/>
            <w:tcW w:w="3348" w:type="dxa"/>
            <w:tcBorders>
              <w:left w:val="single" w:sz="4" w:space="0" w:color="auto"/>
            </w:tcBorders>
            <w:vAlign w:val="center"/>
          </w:tcPr>
          <w:p w14:paraId="50420FC7" w14:textId="77777777" w:rsidR="008553F0" w:rsidRDefault="008553F0" w:rsidP="0049291E">
            <w:pPr>
              <w:spacing w:line="240" w:lineRule="auto"/>
              <w:jc w:val="center"/>
            </w:pPr>
            <w:r>
              <w:t>N (% female)</w:t>
            </w:r>
          </w:p>
        </w:tc>
        <w:tc>
          <w:tcPr>
            <w:tcW w:w="2257" w:type="dxa"/>
            <w:vAlign w:val="center"/>
          </w:tcPr>
          <w:p w14:paraId="11641DC9"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13 (38)</w:t>
            </w:r>
          </w:p>
        </w:tc>
        <w:tc>
          <w:tcPr>
            <w:tcW w:w="2420" w:type="dxa"/>
            <w:tcBorders>
              <w:right w:val="single" w:sz="4" w:space="0" w:color="auto"/>
            </w:tcBorders>
            <w:vAlign w:val="center"/>
          </w:tcPr>
          <w:p w14:paraId="48D76F5A"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49291E" w14:paraId="551D0FA8" w14:textId="77777777" w:rsidTr="0049291E">
        <w:trPr>
          <w:trHeight w:val="287"/>
          <w:jc w:val="center"/>
        </w:trPr>
        <w:tc>
          <w:tcPr>
            <w:cnfStyle w:val="001000000000" w:firstRow="0" w:lastRow="0" w:firstColumn="1" w:lastColumn="0" w:oddVBand="0" w:evenVBand="0" w:oddHBand="0" w:evenHBand="0" w:firstRowFirstColumn="0" w:firstRowLastColumn="0" w:lastRowFirstColumn="0" w:lastRowLastColumn="0"/>
            <w:tcW w:w="3348" w:type="dxa"/>
            <w:tcBorders>
              <w:left w:val="single" w:sz="4" w:space="0" w:color="auto"/>
            </w:tcBorders>
            <w:vAlign w:val="center"/>
          </w:tcPr>
          <w:p w14:paraId="6B1CC39D" w14:textId="77777777" w:rsidR="008553F0" w:rsidRDefault="008553F0" w:rsidP="0049291E">
            <w:pPr>
              <w:spacing w:line="240" w:lineRule="auto"/>
              <w:jc w:val="center"/>
            </w:pPr>
            <w:r>
              <w:t>Age (years)</w:t>
            </w:r>
          </w:p>
        </w:tc>
        <w:tc>
          <w:tcPr>
            <w:tcW w:w="2257" w:type="dxa"/>
            <w:vAlign w:val="center"/>
          </w:tcPr>
          <w:p w14:paraId="498942D0"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25.2 (10.1)</w:t>
            </w:r>
          </w:p>
        </w:tc>
        <w:tc>
          <w:tcPr>
            <w:tcW w:w="2420" w:type="dxa"/>
            <w:tcBorders>
              <w:right w:val="single" w:sz="4" w:space="0" w:color="auto"/>
            </w:tcBorders>
            <w:vAlign w:val="center"/>
          </w:tcPr>
          <w:p w14:paraId="31D50B3E"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49291E" w14:paraId="593B5694" w14:textId="77777777" w:rsidTr="0049291E">
        <w:trPr>
          <w:trHeight w:val="287"/>
          <w:jc w:val="center"/>
        </w:trPr>
        <w:tc>
          <w:tcPr>
            <w:cnfStyle w:val="001000000000" w:firstRow="0" w:lastRow="0" w:firstColumn="1" w:lastColumn="0" w:oddVBand="0" w:evenVBand="0" w:oddHBand="0" w:evenHBand="0" w:firstRowFirstColumn="0" w:firstRowLastColumn="0" w:lastRowFirstColumn="0" w:lastRowLastColumn="0"/>
            <w:tcW w:w="3348" w:type="dxa"/>
            <w:tcBorders>
              <w:left w:val="single" w:sz="4" w:space="0" w:color="auto"/>
            </w:tcBorders>
            <w:vAlign w:val="center"/>
          </w:tcPr>
          <w:p w14:paraId="56EE7A78" w14:textId="382859FD" w:rsidR="008553F0" w:rsidRDefault="00DF2511" w:rsidP="0049291E">
            <w:pPr>
              <w:spacing w:line="240" w:lineRule="auto"/>
              <w:jc w:val="center"/>
            </w:pPr>
            <w:r>
              <w:t>FEV</w:t>
            </w:r>
            <w:r>
              <w:rPr>
                <w:vertAlign w:val="subscript"/>
              </w:rPr>
              <w:t>1</w:t>
            </w:r>
            <w:r w:rsidR="008553F0">
              <w:rPr>
                <w:rFonts w:ascii="Times" w:hAnsi="Times"/>
                <w:sz w:val="20"/>
                <w:szCs w:val="20"/>
              </w:rPr>
              <w:t xml:space="preserve"> </w:t>
            </w:r>
            <w:r w:rsidR="008553F0">
              <w:t>(z-score)</w:t>
            </w:r>
          </w:p>
        </w:tc>
        <w:tc>
          <w:tcPr>
            <w:tcW w:w="2257" w:type="dxa"/>
            <w:vAlign w:val="center"/>
          </w:tcPr>
          <w:p w14:paraId="15DD30A7"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1.8 (1.7)</w:t>
            </w:r>
          </w:p>
        </w:tc>
        <w:tc>
          <w:tcPr>
            <w:tcW w:w="2420" w:type="dxa"/>
            <w:tcBorders>
              <w:right w:val="single" w:sz="4" w:space="0" w:color="auto"/>
            </w:tcBorders>
            <w:vAlign w:val="center"/>
          </w:tcPr>
          <w:p w14:paraId="61A02F16"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49291E" w14:paraId="12196516" w14:textId="77777777" w:rsidTr="0049291E">
        <w:trPr>
          <w:trHeight w:val="287"/>
          <w:jc w:val="center"/>
        </w:trPr>
        <w:tc>
          <w:tcPr>
            <w:cnfStyle w:val="001000000000" w:firstRow="0" w:lastRow="0" w:firstColumn="1" w:lastColumn="0" w:oddVBand="0" w:evenVBand="0" w:oddHBand="0" w:evenHBand="0" w:firstRowFirstColumn="0" w:firstRowLastColumn="0" w:lastRowFirstColumn="0" w:lastRowLastColumn="0"/>
            <w:tcW w:w="3348" w:type="dxa"/>
            <w:tcBorders>
              <w:left w:val="single" w:sz="4" w:space="0" w:color="auto"/>
            </w:tcBorders>
            <w:vAlign w:val="center"/>
          </w:tcPr>
          <w:p w14:paraId="547541B5" w14:textId="77777777" w:rsidR="008553F0" w:rsidRDefault="008553F0" w:rsidP="0049291E">
            <w:pPr>
              <w:spacing w:line="240" w:lineRule="auto"/>
              <w:jc w:val="center"/>
            </w:pPr>
            <w:r>
              <w:t>RV/TLC (%)</w:t>
            </w:r>
          </w:p>
        </w:tc>
        <w:tc>
          <w:tcPr>
            <w:tcW w:w="2257" w:type="dxa"/>
            <w:vAlign w:val="center"/>
          </w:tcPr>
          <w:p w14:paraId="3166A3B5"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35.1 (12.6)</w:t>
            </w:r>
          </w:p>
        </w:tc>
        <w:tc>
          <w:tcPr>
            <w:tcW w:w="2420" w:type="dxa"/>
            <w:tcBorders>
              <w:right w:val="single" w:sz="4" w:space="0" w:color="auto"/>
            </w:tcBorders>
            <w:vAlign w:val="center"/>
          </w:tcPr>
          <w:p w14:paraId="49A32042"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49291E" w14:paraId="596057DC" w14:textId="77777777" w:rsidTr="0049291E">
        <w:trPr>
          <w:trHeight w:val="302"/>
          <w:jc w:val="center"/>
        </w:trPr>
        <w:tc>
          <w:tcPr>
            <w:cnfStyle w:val="001000000000" w:firstRow="0" w:lastRow="0" w:firstColumn="1" w:lastColumn="0" w:oddVBand="0" w:evenVBand="0" w:oddHBand="0" w:evenHBand="0" w:firstRowFirstColumn="0" w:firstRowLastColumn="0" w:lastRowFirstColumn="0" w:lastRowLastColumn="0"/>
            <w:tcW w:w="3348" w:type="dxa"/>
            <w:tcBorders>
              <w:left w:val="single" w:sz="4" w:space="0" w:color="auto"/>
            </w:tcBorders>
            <w:vAlign w:val="center"/>
          </w:tcPr>
          <w:p w14:paraId="7347C00D" w14:textId="251AA810" w:rsidR="008553F0" w:rsidRDefault="008553F0" w:rsidP="0049291E">
            <w:pPr>
              <w:spacing w:line="240" w:lineRule="auto"/>
              <w:jc w:val="center"/>
            </w:pPr>
            <w:r>
              <w:t>V</w:t>
            </w:r>
            <w:r w:rsidR="00DF2511">
              <w:t>O</w:t>
            </w:r>
            <w:r w:rsidR="00DF2511">
              <w:rPr>
                <w:vertAlign w:val="subscript"/>
              </w:rPr>
              <w:t>2</w:t>
            </w:r>
            <w:r>
              <w:t>peak</w:t>
            </w:r>
            <w:r>
              <w:rPr>
                <w:rFonts w:ascii="Times" w:hAnsi="Times"/>
                <w:sz w:val="20"/>
                <w:szCs w:val="20"/>
              </w:rPr>
              <w:t xml:space="preserve"> </w:t>
            </w:r>
            <w:r>
              <w:t>(ml/min/kg)</w:t>
            </w:r>
          </w:p>
        </w:tc>
        <w:tc>
          <w:tcPr>
            <w:tcW w:w="2257" w:type="dxa"/>
            <w:vAlign w:val="center"/>
          </w:tcPr>
          <w:p w14:paraId="229FA25E"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38.2 (8.1)</w:t>
            </w:r>
          </w:p>
        </w:tc>
        <w:tc>
          <w:tcPr>
            <w:tcW w:w="2420" w:type="dxa"/>
            <w:tcBorders>
              <w:right w:val="single" w:sz="4" w:space="0" w:color="auto"/>
            </w:tcBorders>
            <w:vAlign w:val="center"/>
          </w:tcPr>
          <w:p w14:paraId="6124BC80"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49291E" w14:paraId="6FCFB524" w14:textId="77777777" w:rsidTr="0049291E">
        <w:trPr>
          <w:trHeight w:val="287"/>
          <w:jc w:val="center"/>
        </w:trPr>
        <w:tc>
          <w:tcPr>
            <w:cnfStyle w:val="001000000000" w:firstRow="0" w:lastRow="0" w:firstColumn="1" w:lastColumn="0" w:oddVBand="0" w:evenVBand="0" w:oddHBand="0" w:evenHBand="0" w:firstRowFirstColumn="0" w:firstRowLastColumn="0" w:lastRowFirstColumn="0" w:lastRowLastColumn="0"/>
            <w:tcW w:w="3348" w:type="dxa"/>
            <w:tcBorders>
              <w:left w:val="single" w:sz="4" w:space="0" w:color="auto"/>
            </w:tcBorders>
            <w:vAlign w:val="center"/>
          </w:tcPr>
          <w:p w14:paraId="60177933" w14:textId="297F55DF" w:rsidR="008553F0" w:rsidRDefault="008553F0" w:rsidP="0049291E">
            <w:pPr>
              <w:spacing w:line="240" w:lineRule="auto"/>
              <w:jc w:val="center"/>
            </w:pPr>
            <w:r>
              <w:t>V</w:t>
            </w:r>
            <w:r w:rsidR="00DF2511">
              <w:t>O</w:t>
            </w:r>
            <w:r w:rsidR="00DF2511">
              <w:rPr>
                <w:vertAlign w:val="subscript"/>
              </w:rPr>
              <w:t>2</w:t>
            </w:r>
            <w:r>
              <w:t xml:space="preserve"> at AT (ml/min/kg)</w:t>
            </w:r>
          </w:p>
        </w:tc>
        <w:tc>
          <w:tcPr>
            <w:tcW w:w="2257" w:type="dxa"/>
            <w:vAlign w:val="center"/>
          </w:tcPr>
          <w:p w14:paraId="7F91710A"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16.5 (3.2)</w:t>
            </w:r>
          </w:p>
        </w:tc>
        <w:tc>
          <w:tcPr>
            <w:tcW w:w="2420" w:type="dxa"/>
            <w:tcBorders>
              <w:right w:val="single" w:sz="4" w:space="0" w:color="auto"/>
            </w:tcBorders>
            <w:vAlign w:val="center"/>
          </w:tcPr>
          <w:p w14:paraId="09AA92D5"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49291E" w14:paraId="224412CA" w14:textId="77777777" w:rsidTr="0049291E">
        <w:trPr>
          <w:trHeight w:val="287"/>
          <w:jc w:val="center"/>
        </w:trPr>
        <w:tc>
          <w:tcPr>
            <w:cnfStyle w:val="001000000000" w:firstRow="0" w:lastRow="0" w:firstColumn="1" w:lastColumn="0" w:oddVBand="0" w:evenVBand="0" w:oddHBand="0" w:evenHBand="0" w:firstRowFirstColumn="0" w:firstRowLastColumn="0" w:lastRowFirstColumn="0" w:lastRowLastColumn="0"/>
            <w:tcW w:w="3348" w:type="dxa"/>
            <w:tcBorders>
              <w:left w:val="single" w:sz="4" w:space="0" w:color="auto"/>
            </w:tcBorders>
            <w:vAlign w:val="center"/>
          </w:tcPr>
          <w:p w14:paraId="0E651606" w14:textId="77777777" w:rsidR="008553F0" w:rsidRDefault="008553F0" w:rsidP="0049291E">
            <w:pPr>
              <w:spacing w:line="240" w:lineRule="auto"/>
              <w:jc w:val="center"/>
            </w:pPr>
            <w:r>
              <w:t>LCI</w:t>
            </w:r>
          </w:p>
        </w:tc>
        <w:tc>
          <w:tcPr>
            <w:tcW w:w="2257" w:type="dxa"/>
            <w:vAlign w:val="center"/>
          </w:tcPr>
          <w:p w14:paraId="570AA60A"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8.2 (7.3, 13.5)</w:t>
            </w:r>
          </w:p>
        </w:tc>
        <w:tc>
          <w:tcPr>
            <w:tcW w:w="2420" w:type="dxa"/>
            <w:tcBorders>
              <w:right w:val="single" w:sz="4" w:space="0" w:color="auto"/>
            </w:tcBorders>
            <w:vAlign w:val="center"/>
          </w:tcPr>
          <w:p w14:paraId="4E90C0DF"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7.8 (7.0, 12.0)*</w:t>
            </w:r>
          </w:p>
        </w:tc>
      </w:tr>
      <w:tr w:rsidR="0049291E" w14:paraId="40EC7575" w14:textId="77777777" w:rsidTr="0049291E">
        <w:trPr>
          <w:trHeight w:val="287"/>
          <w:jc w:val="center"/>
        </w:trPr>
        <w:tc>
          <w:tcPr>
            <w:cnfStyle w:val="001000000000" w:firstRow="0" w:lastRow="0" w:firstColumn="1" w:lastColumn="0" w:oddVBand="0" w:evenVBand="0" w:oddHBand="0" w:evenHBand="0" w:firstRowFirstColumn="0" w:firstRowLastColumn="0" w:lastRowFirstColumn="0" w:lastRowLastColumn="0"/>
            <w:tcW w:w="3348" w:type="dxa"/>
            <w:tcBorders>
              <w:left w:val="single" w:sz="4" w:space="0" w:color="auto"/>
            </w:tcBorders>
            <w:vAlign w:val="center"/>
          </w:tcPr>
          <w:p w14:paraId="289198D0" w14:textId="0BA30CC8" w:rsidR="008553F0" w:rsidRDefault="005E6BBB" w:rsidP="0049291E">
            <w:pPr>
              <w:spacing w:line="240" w:lineRule="auto"/>
              <w:jc w:val="center"/>
            </w:pPr>
            <w:r>
              <w:t>S</w:t>
            </w:r>
            <w:r>
              <w:rPr>
                <w:vertAlign w:val="subscript"/>
              </w:rPr>
              <w:t>cond</w:t>
            </w:r>
          </w:p>
        </w:tc>
        <w:tc>
          <w:tcPr>
            <w:tcW w:w="2257" w:type="dxa"/>
            <w:vAlign w:val="center"/>
          </w:tcPr>
          <w:p w14:paraId="74A03DB3"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0.10 (0.03)</w:t>
            </w:r>
          </w:p>
        </w:tc>
        <w:tc>
          <w:tcPr>
            <w:tcW w:w="2420" w:type="dxa"/>
            <w:tcBorders>
              <w:right w:val="single" w:sz="4" w:space="0" w:color="auto"/>
            </w:tcBorders>
            <w:vAlign w:val="center"/>
          </w:tcPr>
          <w:p w14:paraId="426BE993"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0.09 (0.04)</w:t>
            </w:r>
          </w:p>
        </w:tc>
      </w:tr>
      <w:tr w:rsidR="0049291E" w14:paraId="357466A9" w14:textId="77777777" w:rsidTr="0049291E">
        <w:trPr>
          <w:trHeight w:val="287"/>
          <w:jc w:val="center"/>
        </w:trPr>
        <w:tc>
          <w:tcPr>
            <w:cnfStyle w:val="001000000000" w:firstRow="0" w:lastRow="0" w:firstColumn="1" w:lastColumn="0" w:oddVBand="0" w:evenVBand="0" w:oddHBand="0" w:evenHBand="0" w:firstRowFirstColumn="0" w:firstRowLastColumn="0" w:lastRowFirstColumn="0" w:lastRowLastColumn="0"/>
            <w:tcW w:w="3348" w:type="dxa"/>
            <w:tcBorders>
              <w:left w:val="single" w:sz="4" w:space="0" w:color="auto"/>
            </w:tcBorders>
            <w:vAlign w:val="center"/>
          </w:tcPr>
          <w:p w14:paraId="4A62E72A" w14:textId="741D429D" w:rsidR="008553F0" w:rsidRDefault="005E6BBB" w:rsidP="0049291E">
            <w:pPr>
              <w:spacing w:line="240" w:lineRule="auto"/>
              <w:jc w:val="center"/>
            </w:pPr>
            <w:r>
              <w:t>S</w:t>
            </w:r>
            <w:r>
              <w:rPr>
                <w:vertAlign w:val="subscript"/>
              </w:rPr>
              <w:t>acin</w:t>
            </w:r>
          </w:p>
        </w:tc>
        <w:tc>
          <w:tcPr>
            <w:tcW w:w="2257" w:type="dxa"/>
            <w:vAlign w:val="center"/>
          </w:tcPr>
          <w:p w14:paraId="4F4B120B"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0.17 (0.1)</w:t>
            </w:r>
          </w:p>
        </w:tc>
        <w:tc>
          <w:tcPr>
            <w:tcW w:w="2420" w:type="dxa"/>
            <w:tcBorders>
              <w:right w:val="single" w:sz="4" w:space="0" w:color="auto"/>
            </w:tcBorders>
            <w:vAlign w:val="center"/>
          </w:tcPr>
          <w:p w14:paraId="0E001D65"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0.18 (0.11)</w:t>
            </w:r>
          </w:p>
        </w:tc>
      </w:tr>
      <w:tr w:rsidR="0049291E" w14:paraId="30546EB4" w14:textId="77777777" w:rsidTr="0049291E">
        <w:trPr>
          <w:trHeight w:val="287"/>
          <w:jc w:val="center"/>
        </w:trPr>
        <w:tc>
          <w:tcPr>
            <w:cnfStyle w:val="001000000000" w:firstRow="0" w:lastRow="0" w:firstColumn="1" w:lastColumn="0" w:oddVBand="0" w:evenVBand="0" w:oddHBand="0" w:evenHBand="0" w:firstRowFirstColumn="0" w:firstRowLastColumn="0" w:lastRowFirstColumn="0" w:lastRowLastColumn="0"/>
            <w:tcW w:w="3348" w:type="dxa"/>
            <w:tcBorders>
              <w:left w:val="single" w:sz="4" w:space="0" w:color="auto"/>
            </w:tcBorders>
            <w:vAlign w:val="center"/>
          </w:tcPr>
          <w:p w14:paraId="4D93395C" w14:textId="77777777" w:rsidR="008553F0" w:rsidRDefault="008553F0" w:rsidP="0049291E">
            <w:pPr>
              <w:spacing w:line="240" w:lineRule="auto"/>
              <w:jc w:val="center"/>
            </w:pPr>
            <w:r>
              <w:t>VDP (%)</w:t>
            </w:r>
          </w:p>
        </w:tc>
        <w:tc>
          <w:tcPr>
            <w:tcW w:w="2257" w:type="dxa"/>
            <w:vAlign w:val="center"/>
          </w:tcPr>
          <w:p w14:paraId="240C61B4"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7.3 (2.3, 25.8)</w:t>
            </w:r>
          </w:p>
        </w:tc>
        <w:tc>
          <w:tcPr>
            <w:tcW w:w="2420" w:type="dxa"/>
            <w:tcBorders>
              <w:right w:val="single" w:sz="4" w:space="0" w:color="auto"/>
            </w:tcBorders>
            <w:vAlign w:val="center"/>
          </w:tcPr>
          <w:p w14:paraId="0A0D03B8"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7.1 (2.4, 24.8)*</w:t>
            </w:r>
          </w:p>
        </w:tc>
      </w:tr>
      <w:tr w:rsidR="0049291E" w14:paraId="0BC3AA41" w14:textId="77777777" w:rsidTr="0049291E">
        <w:trPr>
          <w:trHeight w:val="302"/>
          <w:jc w:val="center"/>
        </w:trPr>
        <w:tc>
          <w:tcPr>
            <w:cnfStyle w:val="001000000000" w:firstRow="0" w:lastRow="0" w:firstColumn="1" w:lastColumn="0" w:oddVBand="0" w:evenVBand="0" w:oddHBand="0" w:evenHBand="0" w:firstRowFirstColumn="0" w:firstRowLastColumn="0" w:lastRowFirstColumn="0" w:lastRowLastColumn="0"/>
            <w:tcW w:w="3348" w:type="dxa"/>
            <w:tcBorders>
              <w:left w:val="single" w:sz="4" w:space="0" w:color="auto"/>
              <w:bottom w:val="single" w:sz="4" w:space="0" w:color="auto"/>
            </w:tcBorders>
            <w:vAlign w:val="center"/>
          </w:tcPr>
          <w:p w14:paraId="3227C675" w14:textId="0D9616B5" w:rsidR="008553F0" w:rsidRDefault="005E6BBB" w:rsidP="0049291E">
            <w:pPr>
              <w:spacing w:line="240" w:lineRule="auto"/>
              <w:jc w:val="center"/>
            </w:pPr>
            <w:r>
              <w:t>VH</w:t>
            </w:r>
            <w:r>
              <w:rPr>
                <w:vertAlign w:val="subscript"/>
              </w:rPr>
              <w:t>I</w:t>
            </w:r>
            <w:r w:rsidR="008553F0">
              <w:rPr>
                <w:rFonts w:ascii="Times" w:hAnsi="Times"/>
                <w:sz w:val="20"/>
                <w:szCs w:val="20"/>
              </w:rPr>
              <w:t xml:space="preserve"> </w:t>
            </w:r>
            <w:r w:rsidR="008553F0">
              <w:t xml:space="preserve"> (%)</w:t>
            </w:r>
          </w:p>
        </w:tc>
        <w:tc>
          <w:tcPr>
            <w:tcW w:w="2257" w:type="dxa"/>
            <w:tcBorders>
              <w:bottom w:val="single" w:sz="4" w:space="0" w:color="auto"/>
            </w:tcBorders>
            <w:vAlign w:val="center"/>
          </w:tcPr>
          <w:p w14:paraId="3AF552E4"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12.3 (9.6, 19.0)</w:t>
            </w:r>
          </w:p>
        </w:tc>
        <w:tc>
          <w:tcPr>
            <w:tcW w:w="2420" w:type="dxa"/>
            <w:tcBorders>
              <w:bottom w:val="single" w:sz="4" w:space="0" w:color="auto"/>
              <w:right w:val="single" w:sz="4" w:space="0" w:color="auto"/>
            </w:tcBorders>
            <w:vAlign w:val="center"/>
          </w:tcPr>
          <w:p w14:paraId="7079CD3E" w14:textId="77777777" w:rsidR="008553F0" w:rsidRDefault="008553F0" w:rsidP="0049291E">
            <w:pPr>
              <w:spacing w:line="240" w:lineRule="auto"/>
              <w:jc w:val="center"/>
              <w:cnfStyle w:val="000000000000" w:firstRow="0" w:lastRow="0" w:firstColumn="0" w:lastColumn="0" w:oddVBand="0" w:evenVBand="0" w:oddHBand="0" w:evenHBand="0" w:firstRowFirstColumn="0" w:firstRowLastColumn="0" w:lastRowFirstColumn="0" w:lastRowLastColumn="0"/>
            </w:pPr>
            <w:r>
              <w:t>11.4 (9.8, 16.8)</w:t>
            </w:r>
          </w:p>
        </w:tc>
      </w:tr>
    </w:tbl>
    <w:p w14:paraId="4ECE376E" w14:textId="77777777" w:rsidR="0029699A" w:rsidRDefault="0029699A" w:rsidP="00E262E1">
      <w:pPr>
        <w:rPr>
          <w:vertAlign w:val="superscript"/>
        </w:rPr>
      </w:pPr>
      <w:bookmarkStart w:id="385" w:name="_Ref21782255"/>
    </w:p>
    <w:p w14:paraId="19234356" w14:textId="76BF4429" w:rsidR="008553F0" w:rsidRPr="00E56C4D" w:rsidRDefault="005E6BBB" w:rsidP="006717E0">
      <w:pPr>
        <w:pStyle w:val="Heading4"/>
      </w:pPr>
      <w:bookmarkStart w:id="386" w:name="_Ref21986880"/>
      <w:r>
        <w:rPr>
          <w:vertAlign w:val="superscript"/>
        </w:rPr>
        <w:t>129</w:t>
      </w:r>
      <w:r>
        <w:t>Xe</w:t>
      </w:r>
      <w:r w:rsidR="008553F0" w:rsidRPr="00E56C4D">
        <w:rPr>
          <w:rFonts w:ascii="Times" w:hAnsi="Times"/>
          <w:sz w:val="20"/>
          <w:szCs w:val="20"/>
        </w:rPr>
        <w:t xml:space="preserve"> </w:t>
      </w:r>
      <w:r w:rsidR="008553F0" w:rsidRPr="00E56C4D">
        <w:t>ventilation MRI: Baseline and Repeatability</w:t>
      </w:r>
      <w:bookmarkEnd w:id="385"/>
      <w:bookmarkEnd w:id="386"/>
    </w:p>
    <w:p w14:paraId="78DAF608" w14:textId="77777777" w:rsidR="008553F0" w:rsidRDefault="008553F0" w:rsidP="006717E0"/>
    <w:p w14:paraId="031D8F2A" w14:textId="628F1AEC" w:rsidR="008553F0" w:rsidRDefault="008553F0" w:rsidP="006717E0">
      <w:r>
        <w:t xml:space="preserve">At baseline, all ventilation MR images had ventilation defects present with varying degrees of severity, which was reflected in the range of VDP values from 1.5 to 45.7%. For the 11 patients who performed two baseline </w:t>
      </w:r>
      <w:r w:rsidR="005E6BBB">
        <w:rPr>
          <w:vertAlign w:val="superscript"/>
        </w:rPr>
        <w:t>129</w:t>
      </w:r>
      <w:r w:rsidR="005E6BBB">
        <w:t>Xe</w:t>
      </w:r>
      <w:r>
        <w:rPr>
          <w:rFonts w:ascii="Times" w:hAnsi="Times"/>
          <w:sz w:val="20"/>
          <w:szCs w:val="20"/>
        </w:rPr>
        <w:t xml:space="preserve"> </w:t>
      </w:r>
      <w:r>
        <w:t>ventilation images to assess same-session repeatability, median (IQR) VDP for scan 1 (baseline) = 7.3</w:t>
      </w:r>
      <w:r w:rsidR="003B2248">
        <w:t>%</w:t>
      </w:r>
      <w:r>
        <w:t xml:space="preserve"> (2.5, 30.8</w:t>
      </w:r>
      <w:r w:rsidR="003B2248">
        <w:t>%</w:t>
      </w:r>
      <w:r>
        <w:t>) and for scan 2 (repeatability) = 6.3</w:t>
      </w:r>
      <w:r w:rsidR="003B2248">
        <w:t>%</w:t>
      </w:r>
      <w:r>
        <w:t xml:space="preserve"> (2.5, 31.9</w:t>
      </w:r>
      <w:r w:rsidR="003B2248">
        <w:t>%</w:t>
      </w:r>
      <w:r>
        <w:t>). There was no significant difference between Scan 1 and 2 (p=0.4) and Bland –Altman analysis highlighted that there was no significant bias between the two measurements (-0.2%), with 95% limits of agreement = 1.4, -1.8% (</w:t>
      </w:r>
      <w:r>
        <w:fldChar w:fldCharType="begin"/>
      </w:r>
      <w:r>
        <w:instrText xml:space="preserve"> REF _Ref418414663 \h </w:instrText>
      </w:r>
      <w:r w:rsidR="007911F3">
        <w:instrText xml:space="preserve"> \* MERGEFORMAT </w:instrText>
      </w:r>
      <w:r>
        <w:fldChar w:fldCharType="separate"/>
      </w:r>
      <w:r w:rsidR="00140F11">
        <w:t xml:space="preserve">Figure </w:t>
      </w:r>
      <w:r w:rsidR="00140F11">
        <w:rPr>
          <w:noProof/>
        </w:rPr>
        <w:t>4</w:t>
      </w:r>
      <w:r w:rsidR="00140F11">
        <w:rPr>
          <w:noProof/>
        </w:rPr>
        <w:noBreakHyphen/>
        <w:t>13</w:t>
      </w:r>
      <w:r>
        <w:fldChar w:fldCharType="end"/>
      </w:r>
      <w:r>
        <w:t xml:space="preserve">). There was also good visual agreement between the two images, examples of which can be found in </w:t>
      </w:r>
      <w:r>
        <w:fldChar w:fldCharType="begin"/>
      </w:r>
      <w:r>
        <w:instrText xml:space="preserve"> REF _Ref418415140 \h </w:instrText>
      </w:r>
      <w:r w:rsidR="007911F3">
        <w:instrText xml:space="preserve"> \* MERGEFORMAT </w:instrText>
      </w:r>
      <w:r>
        <w:fldChar w:fldCharType="separate"/>
      </w:r>
      <w:r w:rsidR="00140F11">
        <w:t xml:space="preserve">Figure </w:t>
      </w:r>
      <w:r w:rsidR="00140F11">
        <w:rPr>
          <w:noProof/>
        </w:rPr>
        <w:t>4</w:t>
      </w:r>
      <w:r w:rsidR="00140F11">
        <w:rPr>
          <w:noProof/>
        </w:rPr>
        <w:noBreakHyphen/>
        <w:t>14</w:t>
      </w:r>
      <w:r>
        <w:fldChar w:fldCharType="end"/>
      </w:r>
      <w:r>
        <w:t xml:space="preserve">. </w:t>
      </w:r>
    </w:p>
    <w:p w14:paraId="2009F449" w14:textId="1E253379" w:rsidR="00A128CB" w:rsidRDefault="00A128CB">
      <w:pPr>
        <w:spacing w:line="240" w:lineRule="auto"/>
        <w:ind w:right="0"/>
        <w:jc w:val="left"/>
      </w:pPr>
      <w:r>
        <w:br w:type="page"/>
      </w:r>
    </w:p>
    <w:p w14:paraId="38ED4693" w14:textId="77777777" w:rsidR="008553F0" w:rsidRDefault="008553F0" w:rsidP="000A016E">
      <w:pPr>
        <w:jc w:val="center"/>
      </w:pPr>
      <w:r>
        <w:rPr>
          <w:noProof/>
          <w:lang w:val="en-US"/>
        </w:rPr>
        <w:lastRenderedPageBreak/>
        <w:drawing>
          <wp:inline distT="0" distB="0" distL="0" distR="0" wp14:anchorId="7A48CED5" wp14:editId="5633C8C6">
            <wp:extent cx="5669068" cy="2315342"/>
            <wp:effectExtent l="0" t="0" r="0" b="0"/>
            <wp:docPr id="41" name="Picture 41" descr="Macintosh HD:Users:Laurie:Desktop:Thesis chapters:Intervention chapter:Repeatability spiderplot&amp;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aurie:Desktop:Thesis chapters:Intervention chapter:Repeatability spiderplot&amp;B-A.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76935" cy="2318555"/>
                    </a:xfrm>
                    <a:prstGeom prst="rect">
                      <a:avLst/>
                    </a:prstGeom>
                    <a:noFill/>
                    <a:ln>
                      <a:noFill/>
                    </a:ln>
                  </pic:spPr>
                </pic:pic>
              </a:graphicData>
            </a:graphic>
          </wp:inline>
        </w:drawing>
      </w:r>
    </w:p>
    <w:p w14:paraId="60E67146" w14:textId="737BD9FF" w:rsidR="00F15C47" w:rsidRDefault="008553F0" w:rsidP="006717E0">
      <w:pPr>
        <w:pStyle w:val="Caption"/>
      </w:pPr>
      <w:bookmarkStart w:id="387" w:name="_Ref418414663"/>
      <w:bookmarkStart w:id="388" w:name="_Toc27383075"/>
      <w:r>
        <w:t xml:space="preserve">Figure </w:t>
      </w:r>
      <w:fldSimple w:instr=" STYLEREF 1 \s ">
        <w:r w:rsidR="00824FFE">
          <w:rPr>
            <w:noProof/>
          </w:rPr>
          <w:t>4</w:t>
        </w:r>
      </w:fldSimple>
      <w:r w:rsidR="00824FFE">
        <w:noBreakHyphen/>
      </w:r>
      <w:fldSimple w:instr=" SEQ Figure \* ARABIC \s 1 ">
        <w:r w:rsidR="00824FFE">
          <w:rPr>
            <w:noProof/>
          </w:rPr>
          <w:t>13</w:t>
        </w:r>
      </w:fldSimple>
      <w:bookmarkEnd w:id="387"/>
      <w:r>
        <w:t xml:space="preserve">: </w:t>
      </w:r>
      <w:r w:rsidR="00F15C47">
        <w:t xml:space="preserve">The repeatability of </w:t>
      </w:r>
      <w:r w:rsidR="00F15C47" w:rsidRPr="00F15C47">
        <w:rPr>
          <w:vertAlign w:val="superscript"/>
        </w:rPr>
        <w:t>129</w:t>
      </w:r>
      <w:r w:rsidR="00F15C47">
        <w:t>Xe VDP on the same day.</w:t>
      </w:r>
      <w:bookmarkEnd w:id="388"/>
      <w:r w:rsidR="00F15C47">
        <w:t xml:space="preserve"> </w:t>
      </w:r>
    </w:p>
    <w:p w14:paraId="4F421E56" w14:textId="6FD45CA6" w:rsidR="00301F5F" w:rsidRDefault="008553F0" w:rsidP="00F15C47">
      <w:pPr>
        <w:pStyle w:val="Subtitle"/>
      </w:pPr>
      <w:r>
        <w:t xml:space="preserve">Spaghetti and Bland-Altman plots comparing </w:t>
      </w:r>
      <w:r w:rsidR="005E6BBB">
        <w:rPr>
          <w:vertAlign w:val="superscript"/>
        </w:rPr>
        <w:t>129</w:t>
      </w:r>
      <w:r w:rsidR="005E6BBB">
        <w:t>Xe</w:t>
      </w:r>
      <w:r>
        <w:rPr>
          <w:rFonts w:ascii="Times" w:hAnsi="Times"/>
        </w:rPr>
        <w:t xml:space="preserve"> </w:t>
      </w:r>
      <w:r>
        <w:t xml:space="preserve">VDP values between two scans performed during the same-session without intervention. </w:t>
      </w:r>
      <w:r w:rsidR="00F15C47">
        <w:t>The Spaghetti plot highlights individual patient values from scan 1 to 2. The Bland-Altman plot highlights the bias (dotted line) and the 95% limits of agreement (dashed lines).</w:t>
      </w:r>
    </w:p>
    <w:p w14:paraId="3CC2F377" w14:textId="77777777" w:rsidR="008553F0" w:rsidRDefault="008553F0" w:rsidP="006717E0"/>
    <w:p w14:paraId="1E02E42B" w14:textId="77777777" w:rsidR="008553F0" w:rsidRDefault="008553F0" w:rsidP="000A016E">
      <w:pPr>
        <w:jc w:val="center"/>
      </w:pPr>
      <w:r>
        <w:rPr>
          <w:noProof/>
          <w:lang w:val="en-US"/>
        </w:rPr>
        <w:drawing>
          <wp:inline distT="0" distB="0" distL="0" distR="0" wp14:anchorId="1BAA3677" wp14:editId="6BF8213C">
            <wp:extent cx="5783368" cy="3511037"/>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line&amp;repeatability scans.tiff"/>
                    <pic:cNvPicPr/>
                  </pic:nvPicPr>
                  <pic:blipFill>
                    <a:blip r:embed="rId130">
                      <a:extLst>
                        <a:ext uri="{28A0092B-C50C-407E-A947-70E740481C1C}">
                          <a14:useLocalDpi xmlns:a14="http://schemas.microsoft.com/office/drawing/2010/main" val="0"/>
                        </a:ext>
                      </a:extLst>
                    </a:blip>
                    <a:stretch>
                      <a:fillRect/>
                    </a:stretch>
                  </pic:blipFill>
                  <pic:spPr>
                    <a:xfrm>
                      <a:off x="0" y="0"/>
                      <a:ext cx="5787128" cy="3513320"/>
                    </a:xfrm>
                    <a:prstGeom prst="rect">
                      <a:avLst/>
                    </a:prstGeom>
                  </pic:spPr>
                </pic:pic>
              </a:graphicData>
            </a:graphic>
          </wp:inline>
        </w:drawing>
      </w:r>
    </w:p>
    <w:p w14:paraId="32678FB9" w14:textId="155AB71A" w:rsidR="00301F5F" w:rsidRDefault="008553F0" w:rsidP="006717E0">
      <w:pPr>
        <w:pStyle w:val="Caption"/>
      </w:pPr>
      <w:bookmarkStart w:id="389" w:name="_Ref418415140"/>
      <w:bookmarkStart w:id="390" w:name="_Toc27383076"/>
      <w:r>
        <w:t xml:space="preserve">Figure </w:t>
      </w:r>
      <w:fldSimple w:instr=" STYLEREF 1 \s ">
        <w:r w:rsidR="00824FFE">
          <w:rPr>
            <w:noProof/>
          </w:rPr>
          <w:t>4</w:t>
        </w:r>
      </w:fldSimple>
      <w:r w:rsidR="00824FFE">
        <w:noBreakHyphen/>
      </w:r>
      <w:fldSimple w:instr=" SEQ Figure \* ARABIC \s 1 ">
        <w:r w:rsidR="00824FFE">
          <w:rPr>
            <w:noProof/>
          </w:rPr>
          <w:t>14</w:t>
        </w:r>
      </w:fldSimple>
      <w:bookmarkEnd w:id="389"/>
      <w:r>
        <w:t xml:space="preserve">: Representative </w:t>
      </w:r>
      <w:r w:rsidR="005E6BBB">
        <w:rPr>
          <w:vertAlign w:val="superscript"/>
        </w:rPr>
        <w:t>129</w:t>
      </w:r>
      <w:r w:rsidR="005E6BBB">
        <w:t>Xe</w:t>
      </w:r>
      <w:r>
        <w:rPr>
          <w:rFonts w:ascii="Times" w:hAnsi="Times"/>
        </w:rPr>
        <w:t xml:space="preserve"> </w:t>
      </w:r>
      <w:r>
        <w:t>ventilation MR images from six patients (labelled a-f).</w:t>
      </w:r>
      <w:bookmarkEnd w:id="390"/>
      <w:r>
        <w:t xml:space="preserve"> </w:t>
      </w:r>
    </w:p>
    <w:p w14:paraId="6FF7F81F" w14:textId="4A018C91" w:rsidR="008553F0" w:rsidRDefault="008553F0" w:rsidP="006717E0">
      <w:pPr>
        <w:pStyle w:val="Subtitle"/>
      </w:pPr>
      <w:r>
        <w:t xml:space="preserve">Each patient has a comparable image slice highlighted demonstrating the repeatability of </w:t>
      </w:r>
      <w:r w:rsidR="005E6BBB">
        <w:rPr>
          <w:vertAlign w:val="superscript"/>
        </w:rPr>
        <w:t>129</w:t>
      </w:r>
      <w:r w:rsidR="005E6BBB">
        <w:t>Xe</w:t>
      </w:r>
      <w:r>
        <w:rPr>
          <w:rFonts w:ascii="Times" w:hAnsi="Times"/>
        </w:rPr>
        <w:t xml:space="preserve"> </w:t>
      </w:r>
      <w:r>
        <w:t>ventilation distribution during the same session.</w:t>
      </w:r>
    </w:p>
    <w:p w14:paraId="387A60C8" w14:textId="77777777" w:rsidR="00301F5F" w:rsidRPr="00301F5F" w:rsidRDefault="00301F5F" w:rsidP="006717E0"/>
    <w:p w14:paraId="16F6A770" w14:textId="49DFA4C8" w:rsidR="008553F0" w:rsidRPr="00E56C4D" w:rsidRDefault="008553F0" w:rsidP="006717E0">
      <w:pPr>
        <w:pStyle w:val="Heading4"/>
      </w:pPr>
      <w:r w:rsidRPr="00E56C4D">
        <w:t>Ventilation MRI and MBW: Post-CPET comparison</w:t>
      </w:r>
    </w:p>
    <w:p w14:paraId="0F823601" w14:textId="77777777" w:rsidR="008553F0" w:rsidRDefault="008553F0" w:rsidP="007016F5"/>
    <w:p w14:paraId="6EBB3533" w14:textId="34A7F788" w:rsidR="008553F0" w:rsidRDefault="008553F0" w:rsidP="006717E0">
      <w:r>
        <w:t>Post-</w:t>
      </w:r>
      <w:r w:rsidRPr="007016F5">
        <w:t>CP</w:t>
      </w:r>
      <w:r w:rsidR="007016F5">
        <w:t>ET</w:t>
      </w:r>
      <w:r w:rsidR="00564288" w:rsidRPr="007016F5">
        <w:t xml:space="preserve"> al</w:t>
      </w:r>
      <w:r w:rsidRPr="007016F5">
        <w:t>l</w:t>
      </w:r>
      <w:r>
        <w:t xml:space="preserve"> patients successfully performed a repeat ventilation MRI and two seated MBW trials. Overall, there was a small but significant reduction in both VDP (p=0.04, </w:t>
      </w:r>
      <w:r>
        <w:fldChar w:fldCharType="begin"/>
      </w:r>
      <w:r>
        <w:instrText xml:space="preserve"> REF _Ref418496796 \h </w:instrText>
      </w:r>
      <w:r w:rsidR="007911F3">
        <w:instrText xml:space="preserve"> \* MERGEFORMAT </w:instrText>
      </w:r>
      <w:r>
        <w:fldChar w:fldCharType="separate"/>
      </w:r>
      <w:r w:rsidR="00140F11">
        <w:t xml:space="preserve">Figure </w:t>
      </w:r>
      <w:r w:rsidR="00140F11">
        <w:rPr>
          <w:noProof/>
        </w:rPr>
        <w:t>4</w:t>
      </w:r>
      <w:r w:rsidR="00140F11">
        <w:rPr>
          <w:noProof/>
        </w:rPr>
        <w:noBreakHyphen/>
        <w:t>15</w:t>
      </w:r>
      <w:r>
        <w:fldChar w:fldCharType="end"/>
      </w:r>
      <w:r>
        <w:t xml:space="preserve">.) and LCI (p=0.05, </w:t>
      </w:r>
      <w:r>
        <w:lastRenderedPageBreak/>
        <w:fldChar w:fldCharType="begin"/>
      </w:r>
      <w:r>
        <w:instrText xml:space="preserve"> REF _Ref418497271 \h </w:instrText>
      </w:r>
      <w:r w:rsidR="007911F3">
        <w:instrText xml:space="preserve"> \* MERGEFORMAT </w:instrText>
      </w:r>
      <w:r>
        <w:fldChar w:fldCharType="separate"/>
      </w:r>
      <w:r w:rsidR="00140F11">
        <w:t xml:space="preserve">Figure </w:t>
      </w:r>
      <w:r w:rsidR="00140F11">
        <w:rPr>
          <w:noProof/>
        </w:rPr>
        <w:t>4</w:t>
      </w:r>
      <w:r w:rsidR="00140F11">
        <w:rPr>
          <w:noProof/>
        </w:rPr>
        <w:noBreakHyphen/>
        <w:t>16</w:t>
      </w:r>
      <w:r>
        <w:fldChar w:fldCharType="end"/>
      </w:r>
      <w:r>
        <w:t xml:space="preserve">) post-CPET when compared to baseline, but no significant change in </w:t>
      </w:r>
      <w:r w:rsidR="005E6BBB">
        <w:t>VH</w:t>
      </w:r>
      <w:r w:rsidR="005E6BBB">
        <w:rPr>
          <w:vertAlign w:val="subscript"/>
        </w:rPr>
        <w:t>I</w:t>
      </w:r>
      <w:r>
        <w:t xml:space="preserve">, </w:t>
      </w:r>
      <w:r w:rsidR="005E6BBB">
        <w:t>S</w:t>
      </w:r>
      <w:r w:rsidR="005E6BBB">
        <w:rPr>
          <w:vertAlign w:val="subscript"/>
        </w:rPr>
        <w:t>cond</w:t>
      </w:r>
      <w:r>
        <w:rPr>
          <w:rFonts w:ascii="Times" w:hAnsi="Times"/>
          <w:sz w:val="20"/>
          <w:szCs w:val="20"/>
        </w:rPr>
        <w:t xml:space="preserve">  </w:t>
      </w:r>
      <w:r>
        <w:t xml:space="preserve"> or </w:t>
      </w:r>
      <w:r w:rsidR="005E6BBB">
        <w:t>S</w:t>
      </w:r>
      <w:r w:rsidR="005E6BBB">
        <w:rPr>
          <w:vertAlign w:val="subscript"/>
        </w:rPr>
        <w:t>acin</w:t>
      </w:r>
      <w:r>
        <w:t xml:space="preserve"> when using a Wilcoxon signed rank test. The median difference (and approximate 95% confidence intervals) for VDP = a reduction in VDP of 1.5% (-0.4 to 3.0%) and for LCI = a reduction in LCI of 0.4 (-0.2 to 1.1). Friedman (ANOVA) test (with Dunns multiple comparisons) analysis however showed no significant differences in groups when comparing, baseline, repeatability and post-CPET scans (p=0.26)</w:t>
      </w:r>
      <w:r w:rsidR="00301F5F">
        <w:t>.</w:t>
      </w:r>
      <w:r>
        <w:t xml:space="preserve"> </w:t>
      </w:r>
    </w:p>
    <w:p w14:paraId="1EF4D792" w14:textId="2B2C2CDB" w:rsidR="008553F0" w:rsidRDefault="008553F0" w:rsidP="006717E0"/>
    <w:p w14:paraId="31FEC133" w14:textId="77777777" w:rsidR="008553F0" w:rsidRDefault="008553F0" w:rsidP="0049291E">
      <w:pPr>
        <w:jc w:val="center"/>
      </w:pPr>
      <w:r>
        <w:rPr>
          <w:noProof/>
          <w:lang w:val="en-US"/>
        </w:rPr>
        <w:drawing>
          <wp:inline distT="0" distB="0" distL="0" distR="0" wp14:anchorId="291FE8DE" wp14:editId="4835600B">
            <wp:extent cx="3323081" cy="4343823"/>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line vs Reproducibility vs PostCPEt 129Xe VDP.jpg"/>
                    <pic:cNvPicPr/>
                  </pic:nvPicPr>
                  <pic:blipFill>
                    <a:blip r:embed="rId131">
                      <a:extLst>
                        <a:ext uri="{28A0092B-C50C-407E-A947-70E740481C1C}">
                          <a14:useLocalDpi xmlns:a14="http://schemas.microsoft.com/office/drawing/2010/main" val="0"/>
                        </a:ext>
                      </a:extLst>
                    </a:blip>
                    <a:stretch>
                      <a:fillRect/>
                    </a:stretch>
                  </pic:blipFill>
                  <pic:spPr>
                    <a:xfrm>
                      <a:off x="0" y="0"/>
                      <a:ext cx="3323081" cy="4343823"/>
                    </a:xfrm>
                    <a:prstGeom prst="rect">
                      <a:avLst/>
                    </a:prstGeom>
                  </pic:spPr>
                </pic:pic>
              </a:graphicData>
            </a:graphic>
          </wp:inline>
        </w:drawing>
      </w:r>
    </w:p>
    <w:p w14:paraId="50AAC399" w14:textId="42AB5952" w:rsidR="00301F5F" w:rsidRDefault="008553F0" w:rsidP="006717E0">
      <w:pPr>
        <w:pStyle w:val="Caption"/>
      </w:pPr>
      <w:bookmarkStart w:id="391" w:name="_Ref418496796"/>
      <w:bookmarkStart w:id="392" w:name="_Toc27383077"/>
      <w:r>
        <w:t xml:space="preserve">Figure </w:t>
      </w:r>
      <w:fldSimple w:instr=" STYLEREF 1 \s ">
        <w:r w:rsidR="00824FFE">
          <w:rPr>
            <w:noProof/>
          </w:rPr>
          <w:t>4</w:t>
        </w:r>
      </w:fldSimple>
      <w:r w:rsidR="00824FFE">
        <w:noBreakHyphen/>
      </w:r>
      <w:fldSimple w:instr=" SEQ Figure \* ARABIC \s 1 ">
        <w:r w:rsidR="00824FFE">
          <w:rPr>
            <w:noProof/>
          </w:rPr>
          <w:t>15</w:t>
        </w:r>
      </w:fldSimple>
      <w:bookmarkEnd w:id="391"/>
      <w:r>
        <w:t xml:space="preserve">: </w:t>
      </w:r>
      <w:r w:rsidR="00602347">
        <w:t>P</w:t>
      </w:r>
      <w:r>
        <w:t>lot depicting VDP values at baseline, repeatability and post-CPET for individual patients.</w:t>
      </w:r>
      <w:bookmarkEnd w:id="392"/>
      <w:r>
        <w:t xml:space="preserve"> </w:t>
      </w:r>
    </w:p>
    <w:p w14:paraId="15468E1B" w14:textId="421E9AF9" w:rsidR="008553F0" w:rsidRDefault="008553F0" w:rsidP="006717E0">
      <w:pPr>
        <w:pStyle w:val="Subtitle"/>
      </w:pPr>
      <w:r>
        <w:t xml:space="preserve">Red stars indicate the two patients where </w:t>
      </w:r>
      <w:r w:rsidR="005E6BBB">
        <w:rPr>
          <w:vertAlign w:val="superscript"/>
        </w:rPr>
        <w:t>3</w:t>
      </w:r>
      <w:r w:rsidR="005E6BBB">
        <w:t>He</w:t>
      </w:r>
      <w:r>
        <w:t xml:space="preserve"> was used as the inhaled gas. These two patients also did not perform the repeatability scan. Black circles indicate patients where </w:t>
      </w:r>
      <w:r w:rsidR="005E6BBB">
        <w:rPr>
          <w:vertAlign w:val="superscript"/>
        </w:rPr>
        <w:t>129</w:t>
      </w:r>
      <w:r w:rsidR="005E6BBB">
        <w:t>Xe</w:t>
      </w:r>
      <w:r>
        <w:rPr>
          <w:rFonts w:ascii="Times" w:hAnsi="Times"/>
        </w:rPr>
        <w:t xml:space="preserve"> </w:t>
      </w:r>
      <w:r>
        <w:t>was used as the inhaled gas for ventilation MRI. There was a small but significant reduction VDP when comparing baseline to post-CPET (p=0.04)</w:t>
      </w:r>
    </w:p>
    <w:p w14:paraId="4EC66DB6" w14:textId="77777777" w:rsidR="008553F0" w:rsidRDefault="008553F0" w:rsidP="00574A6D">
      <w:pPr>
        <w:jc w:val="center"/>
      </w:pPr>
      <w:r>
        <w:rPr>
          <w:noProof/>
          <w:lang w:val="en-US"/>
        </w:rPr>
        <w:lastRenderedPageBreak/>
        <w:drawing>
          <wp:inline distT="0" distB="0" distL="0" distR="0" wp14:anchorId="42B26634" wp14:editId="5107BB6C">
            <wp:extent cx="3042145" cy="2773257"/>
            <wp:effectExtent l="0" t="0" r="6350" b="0"/>
            <wp:docPr id="44" name="Picture 44" descr="Macintosh HD:Users:Laurie:Desktop:Thesis chapters:Intervention chapter:Pre vs post CPET LC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Laurie:Desktop:Thesis chapters:Intervention chapter:Pre vs post CPET LCI.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043484" cy="2774478"/>
                    </a:xfrm>
                    <a:prstGeom prst="rect">
                      <a:avLst/>
                    </a:prstGeom>
                    <a:noFill/>
                    <a:ln>
                      <a:noFill/>
                    </a:ln>
                  </pic:spPr>
                </pic:pic>
              </a:graphicData>
            </a:graphic>
          </wp:inline>
        </w:drawing>
      </w:r>
    </w:p>
    <w:p w14:paraId="5FAA65E5" w14:textId="0B080FF3" w:rsidR="00301F5F" w:rsidRDefault="008553F0" w:rsidP="006717E0">
      <w:pPr>
        <w:pStyle w:val="Caption"/>
      </w:pPr>
      <w:bookmarkStart w:id="393" w:name="_Ref418497271"/>
      <w:bookmarkStart w:id="394" w:name="_Toc27383078"/>
      <w:r>
        <w:t xml:space="preserve">Figure </w:t>
      </w:r>
      <w:fldSimple w:instr=" STYLEREF 1 \s ">
        <w:r w:rsidR="00824FFE">
          <w:rPr>
            <w:noProof/>
          </w:rPr>
          <w:t>4</w:t>
        </w:r>
      </w:fldSimple>
      <w:r w:rsidR="00824FFE">
        <w:noBreakHyphen/>
      </w:r>
      <w:fldSimple w:instr=" SEQ Figure \* ARABIC \s 1 ">
        <w:r w:rsidR="00824FFE">
          <w:rPr>
            <w:noProof/>
          </w:rPr>
          <w:t>16</w:t>
        </w:r>
      </w:fldSimple>
      <w:bookmarkEnd w:id="393"/>
      <w:r>
        <w:t>: Spaghetti-plot depicting the baseline and post CPET values for LCI.</w:t>
      </w:r>
      <w:bookmarkEnd w:id="394"/>
      <w:r>
        <w:t xml:space="preserve"> </w:t>
      </w:r>
    </w:p>
    <w:p w14:paraId="2D6BB908" w14:textId="2713E94B" w:rsidR="008553F0" w:rsidRDefault="008553F0" w:rsidP="006717E0">
      <w:pPr>
        <w:pStyle w:val="Subtitle"/>
      </w:pPr>
      <w:r>
        <w:t>There was a small but significant reduction in LCI post-CPET (p=0.046).</w:t>
      </w:r>
    </w:p>
    <w:p w14:paraId="18A6408D" w14:textId="77777777" w:rsidR="008553F0" w:rsidRDefault="008553F0" w:rsidP="006717E0"/>
    <w:p w14:paraId="3D071021" w14:textId="7E237A88" w:rsidR="008553F0" w:rsidRDefault="008553F0" w:rsidP="006717E0">
      <w:r>
        <w:t xml:space="preserve">Using the Bland-Altman limits of agreement for repeatability of </w:t>
      </w:r>
      <w:r w:rsidR="005E6BBB">
        <w:rPr>
          <w:vertAlign w:val="superscript"/>
        </w:rPr>
        <w:t>129</w:t>
      </w:r>
      <w:r w:rsidR="005E6BBB">
        <w:t>Xe</w:t>
      </w:r>
      <w:r>
        <w:rPr>
          <w:rFonts w:ascii="Times" w:hAnsi="Times"/>
          <w:sz w:val="20"/>
          <w:szCs w:val="20"/>
        </w:rPr>
        <w:t xml:space="preserve"> </w:t>
      </w:r>
      <w:r>
        <w:t xml:space="preserve">VDP, a threshold of absolute change for VDP of </w:t>
      </w:r>
      <w:r w:rsidRPr="003D4F14">
        <w:t>±</w:t>
      </w:r>
      <w:r>
        <w:t xml:space="preserve">1.6% was used to determine if a significant change in VDP had occurred. Seven of the 13 patients had a change in VDP of </w:t>
      </w:r>
      <w:r w:rsidRPr="003D4F14">
        <w:t>±1.6</w:t>
      </w:r>
      <w:r>
        <w:t xml:space="preserve">%. Of these seven, six had a significant improvement in ventilation distribution (see </w:t>
      </w:r>
      <w:r>
        <w:fldChar w:fldCharType="begin"/>
      </w:r>
      <w:r>
        <w:instrText xml:space="preserve"> REF _Ref418497913 \h </w:instrText>
      </w:r>
      <w:r w:rsidR="007911F3">
        <w:instrText xml:space="preserve"> \* MERGEFORMAT </w:instrText>
      </w:r>
      <w:r>
        <w:fldChar w:fldCharType="separate"/>
      </w:r>
      <w:r w:rsidR="00140F11">
        <w:t xml:space="preserve">Figure </w:t>
      </w:r>
      <w:r w:rsidR="00140F11">
        <w:rPr>
          <w:noProof/>
        </w:rPr>
        <w:t>4</w:t>
      </w:r>
      <w:r w:rsidR="00140F11">
        <w:rPr>
          <w:noProof/>
        </w:rPr>
        <w:noBreakHyphen/>
        <w:t>17</w:t>
      </w:r>
      <w:r>
        <w:fldChar w:fldCharType="end"/>
      </w:r>
      <w:r>
        <w:t xml:space="preserve"> for examples) and one had a significant worsening in the ventilation distribution. </w:t>
      </w:r>
    </w:p>
    <w:p w14:paraId="53029096" w14:textId="77777777" w:rsidR="008553F0" w:rsidRDefault="008553F0" w:rsidP="006717E0"/>
    <w:p w14:paraId="2471B917" w14:textId="77777777" w:rsidR="008553F0" w:rsidRDefault="008553F0" w:rsidP="00574A6D">
      <w:pPr>
        <w:jc w:val="center"/>
      </w:pPr>
      <w:r>
        <w:rPr>
          <w:noProof/>
          <w:lang w:val="en-US"/>
        </w:rPr>
        <w:lastRenderedPageBreak/>
        <w:drawing>
          <wp:inline distT="0" distB="0" distL="0" distR="0" wp14:anchorId="30ADF29B" wp14:editId="1C40EC04">
            <wp:extent cx="5783506" cy="4426373"/>
            <wp:effectExtent l="0" t="0" r="8255" b="0"/>
            <wp:docPr id="45" name="Picture 45" descr="Macintosh HD:Users:Laurie:Desktop:Thesis chapters:Intervention chapter:Baseline_PostCPET_ImprovedVD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aurie:Desktop:Thesis chapters:Intervention chapter:Baseline_PostCPET_ImprovedVDP.tiff"/>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787033" cy="4429073"/>
                    </a:xfrm>
                    <a:prstGeom prst="rect">
                      <a:avLst/>
                    </a:prstGeom>
                    <a:noFill/>
                    <a:ln>
                      <a:noFill/>
                    </a:ln>
                  </pic:spPr>
                </pic:pic>
              </a:graphicData>
            </a:graphic>
          </wp:inline>
        </w:drawing>
      </w:r>
    </w:p>
    <w:p w14:paraId="41E9B9B0" w14:textId="02D8E48C" w:rsidR="00301F5F" w:rsidRDefault="008553F0" w:rsidP="006717E0">
      <w:pPr>
        <w:pStyle w:val="Caption"/>
      </w:pPr>
      <w:bookmarkStart w:id="395" w:name="_Ref418497913"/>
      <w:bookmarkStart w:id="396" w:name="_Toc27383079"/>
      <w:r>
        <w:t xml:space="preserve">Figure </w:t>
      </w:r>
      <w:fldSimple w:instr=" STYLEREF 1 \s ">
        <w:r w:rsidR="00824FFE">
          <w:rPr>
            <w:noProof/>
          </w:rPr>
          <w:t>4</w:t>
        </w:r>
      </w:fldSimple>
      <w:r w:rsidR="00824FFE">
        <w:noBreakHyphen/>
      </w:r>
      <w:fldSimple w:instr=" SEQ Figure \* ARABIC \s 1 ">
        <w:r w:rsidR="00824FFE">
          <w:rPr>
            <w:noProof/>
          </w:rPr>
          <w:t>17</w:t>
        </w:r>
      </w:fldSimple>
      <w:bookmarkEnd w:id="395"/>
      <w:r>
        <w:t xml:space="preserve">: Representative </w:t>
      </w:r>
      <w:r w:rsidR="005E6BBB">
        <w:rPr>
          <w:vertAlign w:val="superscript"/>
        </w:rPr>
        <w:t>129</w:t>
      </w:r>
      <w:r w:rsidR="005E6BBB">
        <w:t>Xe</w:t>
      </w:r>
      <w:r>
        <w:rPr>
          <w:rFonts w:ascii="Times" w:hAnsi="Times"/>
        </w:rPr>
        <w:t xml:space="preserve"> </w:t>
      </w:r>
      <w:r>
        <w:t>ventilation image slices from four patients (a-d) at baseline and post-CPET.</w:t>
      </w:r>
      <w:bookmarkEnd w:id="396"/>
      <w:r>
        <w:t xml:space="preserve"> </w:t>
      </w:r>
    </w:p>
    <w:p w14:paraId="39D65EBA" w14:textId="3E856DCE" w:rsidR="008553F0" w:rsidRDefault="008553F0" w:rsidP="006717E0">
      <w:pPr>
        <w:pStyle w:val="Subtitle"/>
      </w:pPr>
      <w:r>
        <w:t>Each patient has two ventilation slices (each slice covers 10mm of the lung) for comparison depicting the improvement in ventilation that has occurred post-CPET. Red arrows in the post-CPET image slices highlight some of the areas of improvement in ventilation. Patient a) had a reduction in absolute VDP of 3.7% (baseline to post-CPET VDP = 45.7 to 41.9%). Patient b) had a reduction in absolute VDP of 3.0% (baseline to post-CPET VDP = 45.2 to 42.2%). Patient c) had a reduction in absolute VDP of 5.9% (baseline to post-CPET VDP = 17.8 to 11.9%). Patient d) had a reduction in absolute VDP of 1.9% (baseline to post-CPET VDP = 3.7 to 1.8%).</w:t>
      </w:r>
    </w:p>
    <w:p w14:paraId="6FFCE853" w14:textId="77777777" w:rsidR="008553F0" w:rsidRPr="00E24909" w:rsidRDefault="008553F0" w:rsidP="006717E0"/>
    <w:p w14:paraId="5469A16D" w14:textId="38E07EB0" w:rsidR="008553F0" w:rsidRDefault="008553F0" w:rsidP="006717E0">
      <w:r>
        <w:t xml:space="preserve">Of the remaining six patients with a change in VDP of &lt;1.6, only two had no clear visual change in the distribution of ventilation. The remaining four had clear changes in ventilation, one had a clear visual worsening in overall ventilation (see </w:t>
      </w:r>
      <w:r>
        <w:fldChar w:fldCharType="begin"/>
      </w:r>
      <w:r>
        <w:instrText xml:space="preserve"> REF _Ref418498245 \h </w:instrText>
      </w:r>
      <w:r w:rsidR="007911F3">
        <w:instrText xml:space="preserve"> \* MERGEFORMAT </w:instrText>
      </w:r>
      <w:r>
        <w:fldChar w:fldCharType="separate"/>
      </w:r>
      <w:r w:rsidR="00140F11">
        <w:t xml:space="preserve">Figure </w:t>
      </w:r>
      <w:r w:rsidR="00140F11">
        <w:rPr>
          <w:noProof/>
        </w:rPr>
        <w:t>4</w:t>
      </w:r>
      <w:r w:rsidR="00140F11">
        <w:rPr>
          <w:noProof/>
        </w:rPr>
        <w:noBreakHyphen/>
        <w:t>18</w:t>
      </w:r>
      <w:r>
        <w:fldChar w:fldCharType="end"/>
      </w:r>
      <w:r>
        <w:t xml:space="preserve"> for the two patients with a worsening in ventilation post-CPET), whilst the remaining three had a mixture of areas of ventilation that had improved and some that had worsened and as a result the net change in VDP was low. </w:t>
      </w:r>
    </w:p>
    <w:p w14:paraId="7362B460" w14:textId="77777777" w:rsidR="008553F0" w:rsidRPr="006C7DE9" w:rsidRDefault="008553F0" w:rsidP="006717E0">
      <w:r>
        <w:t xml:space="preserve"> </w:t>
      </w:r>
    </w:p>
    <w:p w14:paraId="2CAEC8A7" w14:textId="77777777" w:rsidR="008553F0" w:rsidRDefault="008553F0" w:rsidP="00574A6D">
      <w:pPr>
        <w:jc w:val="center"/>
      </w:pPr>
      <w:r>
        <w:rPr>
          <w:noProof/>
          <w:lang w:val="en-US"/>
        </w:rPr>
        <w:lastRenderedPageBreak/>
        <w:drawing>
          <wp:inline distT="0" distB="0" distL="0" distR="0" wp14:anchorId="01AB28C7" wp14:editId="1E480D2C">
            <wp:extent cx="5783368" cy="3272802"/>
            <wp:effectExtent l="0" t="0" r="8255" b="3810"/>
            <wp:docPr id="46" name="Picture 46" descr="Macintosh HD:Users:Laurie:Desktop:Thesis chapters:Intervention chapter:Baseline_PostCPET_WorseningVD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Laurie:Desktop:Thesis chapters:Intervention chapter:Baseline_PostCPET_WorseningVDP.tiff"/>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788694" cy="3275816"/>
                    </a:xfrm>
                    <a:prstGeom prst="rect">
                      <a:avLst/>
                    </a:prstGeom>
                    <a:noFill/>
                    <a:ln>
                      <a:noFill/>
                    </a:ln>
                  </pic:spPr>
                </pic:pic>
              </a:graphicData>
            </a:graphic>
          </wp:inline>
        </w:drawing>
      </w:r>
    </w:p>
    <w:p w14:paraId="1FD23BA6" w14:textId="6A4AC9FB" w:rsidR="00301F5F" w:rsidRDefault="008553F0" w:rsidP="006717E0">
      <w:pPr>
        <w:pStyle w:val="Caption"/>
      </w:pPr>
      <w:bookmarkStart w:id="397" w:name="_Ref418498245"/>
      <w:bookmarkStart w:id="398" w:name="_Toc27383080"/>
      <w:r>
        <w:t xml:space="preserve">Figure </w:t>
      </w:r>
      <w:fldSimple w:instr=" STYLEREF 1 \s ">
        <w:r w:rsidR="00824FFE">
          <w:rPr>
            <w:noProof/>
          </w:rPr>
          <w:t>4</w:t>
        </w:r>
      </w:fldSimple>
      <w:r w:rsidR="00824FFE">
        <w:noBreakHyphen/>
      </w:r>
      <w:fldSimple w:instr=" SEQ Figure \* ARABIC \s 1 ">
        <w:r w:rsidR="00824FFE">
          <w:rPr>
            <w:noProof/>
          </w:rPr>
          <w:t>18</w:t>
        </w:r>
      </w:fldSimple>
      <w:bookmarkEnd w:id="397"/>
      <w:r>
        <w:t xml:space="preserve">: Representative </w:t>
      </w:r>
      <w:r w:rsidR="005E6BBB">
        <w:rPr>
          <w:vertAlign w:val="superscript"/>
        </w:rPr>
        <w:t>129</w:t>
      </w:r>
      <w:r w:rsidR="005E6BBB">
        <w:t>Xe</w:t>
      </w:r>
      <w:r>
        <w:rPr>
          <w:rFonts w:ascii="Times" w:hAnsi="Times"/>
        </w:rPr>
        <w:t xml:space="preserve"> </w:t>
      </w:r>
      <w:r w:rsidR="008E06D4">
        <w:t>MRI</w:t>
      </w:r>
      <w:r>
        <w:t xml:space="preserve"> for two patients </w:t>
      </w:r>
      <w:r w:rsidR="008E06D4">
        <w:t>with a worsening in ventilation post-CPET.</w:t>
      </w:r>
      <w:bookmarkEnd w:id="398"/>
      <w:r w:rsidR="008E06D4">
        <w:t xml:space="preserve"> </w:t>
      </w:r>
    </w:p>
    <w:p w14:paraId="48547939" w14:textId="24E356E4" w:rsidR="008553F0" w:rsidRDefault="008E06D4" w:rsidP="006717E0">
      <w:pPr>
        <w:pStyle w:val="Subtitle"/>
      </w:pPr>
      <w:r>
        <w:t xml:space="preserve">The two patients assessed (a and b) where a clear worsening of the ventilation distribution was observed post-CPET. </w:t>
      </w:r>
      <w:r w:rsidR="008553F0">
        <w:t xml:space="preserve">Only patient b had a significant change in VDP &gt;1.6. For both patients, the areas of worsening ventilation post-CPET appear to be in areas where a ventilation defect was already present at baseline. </w:t>
      </w:r>
    </w:p>
    <w:p w14:paraId="6BBB4F47" w14:textId="77777777" w:rsidR="008553F0" w:rsidRPr="00E56C4D" w:rsidRDefault="008553F0" w:rsidP="006717E0"/>
    <w:p w14:paraId="0BDD5341" w14:textId="573CEDB0" w:rsidR="008553F0" w:rsidRDefault="008553F0" w:rsidP="006717E0">
      <w:r>
        <w:fldChar w:fldCharType="begin"/>
      </w:r>
      <w:r>
        <w:instrText xml:space="preserve"> REF _Ref418499833 \h </w:instrText>
      </w:r>
      <w:r w:rsidR="007911F3">
        <w:instrText xml:space="preserve"> \* MERGEFORMAT </w:instrText>
      </w:r>
      <w:r>
        <w:fldChar w:fldCharType="separate"/>
      </w:r>
      <w:r w:rsidR="00140F11">
        <w:t xml:space="preserve">Figure </w:t>
      </w:r>
      <w:r w:rsidR="00140F11">
        <w:rPr>
          <w:noProof/>
        </w:rPr>
        <w:t>4</w:t>
      </w:r>
      <w:r w:rsidR="00140F11">
        <w:rPr>
          <w:noProof/>
        </w:rPr>
        <w:noBreakHyphen/>
        <w:t>19</w:t>
      </w:r>
      <w:r>
        <w:fldChar w:fldCharType="end"/>
      </w:r>
      <w:r>
        <w:t xml:space="preserve"> highlights one of the patients with a signif</w:t>
      </w:r>
      <w:r w:rsidR="001247CB">
        <w:t>icant change in VDP in 3D (see C</w:t>
      </w:r>
      <w:r>
        <w:t xml:space="preserve">hapter </w:t>
      </w:r>
      <w:r w:rsidR="001247CB">
        <w:fldChar w:fldCharType="begin"/>
      </w:r>
      <w:r w:rsidR="001247CB">
        <w:instrText xml:space="preserve"> REF _Ref21868161 \r \h </w:instrText>
      </w:r>
      <w:r w:rsidR="001247CB">
        <w:fldChar w:fldCharType="separate"/>
      </w:r>
      <w:r w:rsidR="00140F11">
        <w:t>2.3</w:t>
      </w:r>
      <w:r w:rsidR="001247CB">
        <w:fldChar w:fldCharType="end"/>
      </w:r>
      <w:r w:rsidR="001247CB">
        <w:t xml:space="preserve"> (</w:t>
      </w:r>
      <w:r w:rsidR="001247CB">
        <w:fldChar w:fldCharType="begin"/>
      </w:r>
      <w:r w:rsidR="001247CB">
        <w:instrText xml:space="preserve"> REF _Ref21782420 \h </w:instrText>
      </w:r>
      <w:r w:rsidR="001247CB">
        <w:fldChar w:fldCharType="separate"/>
      </w:r>
      <w:r w:rsidR="00140F11">
        <w:t>Analysing individual ventilation defects</w:t>
      </w:r>
      <w:r w:rsidR="001247CB">
        <w:fldChar w:fldCharType="end"/>
      </w:r>
      <w:r w:rsidR="001247CB">
        <w:t>, p</w:t>
      </w:r>
      <w:r w:rsidR="001247CB">
        <w:fldChar w:fldCharType="begin"/>
      </w:r>
      <w:r w:rsidR="001247CB">
        <w:instrText xml:space="preserve"> PAGEREF _Ref21782420 \h </w:instrText>
      </w:r>
      <w:r w:rsidR="001247CB">
        <w:fldChar w:fldCharType="separate"/>
      </w:r>
      <w:r w:rsidR="00140F11">
        <w:rPr>
          <w:noProof/>
        </w:rPr>
        <w:t>92</w:t>
      </w:r>
      <w:r w:rsidR="001247CB">
        <w:fldChar w:fldCharType="end"/>
      </w:r>
      <w:r>
        <w:t xml:space="preserve"> for details on methodology). This patient has two large ventilation defects (one in each lung), the change in size of which is larger than the overall change in VDP. </w:t>
      </w:r>
      <w:r>
        <w:fldChar w:fldCharType="begin"/>
      </w:r>
      <w:r>
        <w:instrText xml:space="preserve"> REF _Ref418499835 \h </w:instrText>
      </w:r>
      <w:r w:rsidR="007911F3">
        <w:instrText xml:space="preserve"> \* MERGEFORMAT </w:instrText>
      </w:r>
      <w:r>
        <w:fldChar w:fldCharType="separate"/>
      </w:r>
      <w:r w:rsidR="00140F11" w:rsidRPr="004E33D4">
        <w:t xml:space="preserve">Figure </w:t>
      </w:r>
      <w:r w:rsidR="00140F11">
        <w:rPr>
          <w:noProof/>
        </w:rPr>
        <w:t>4</w:t>
      </w:r>
      <w:r w:rsidR="00140F11">
        <w:rPr>
          <w:noProof/>
        </w:rPr>
        <w:noBreakHyphen/>
        <w:t>20</w:t>
      </w:r>
      <w:r>
        <w:fldChar w:fldCharType="end"/>
      </w:r>
      <w:r>
        <w:t xml:space="preserve"> highlights a different patient, one who did not have a significant change in VDP but did have a change in the distribution of ventilation. In this patient, the largest contiguous ventilation defect at baseline has reduced in size post-CPET and is no longer the largest defect, also the second largest defect at baseline has increased in size post-CPET and is now the largest defect. The result of some contiguous ventilation defect increasing in size whilst others decrease is no overall net change in VDP, however the effect of exercise has resulted in a change in the distribution of ventilation regardless. The patient depicted in </w:t>
      </w:r>
      <w:r>
        <w:fldChar w:fldCharType="begin"/>
      </w:r>
      <w:r>
        <w:instrText xml:space="preserve"> REF _Ref418499835 \h </w:instrText>
      </w:r>
      <w:r w:rsidR="007911F3">
        <w:instrText xml:space="preserve"> \* MERGEFORMAT </w:instrText>
      </w:r>
      <w:r>
        <w:fldChar w:fldCharType="separate"/>
      </w:r>
      <w:r w:rsidR="00140F11" w:rsidRPr="004E33D4">
        <w:t xml:space="preserve">Figure </w:t>
      </w:r>
      <w:r w:rsidR="00140F11">
        <w:rPr>
          <w:noProof/>
        </w:rPr>
        <w:t>4</w:t>
      </w:r>
      <w:r w:rsidR="00140F11">
        <w:rPr>
          <w:noProof/>
        </w:rPr>
        <w:noBreakHyphen/>
        <w:t>20</w:t>
      </w:r>
      <w:r>
        <w:fldChar w:fldCharType="end"/>
      </w:r>
      <w:r>
        <w:t xml:space="preserve"> and two others (including patient b in </w:t>
      </w:r>
      <w:r>
        <w:fldChar w:fldCharType="begin"/>
      </w:r>
      <w:r>
        <w:instrText xml:space="preserve"> REF _Ref418498245 \h </w:instrText>
      </w:r>
      <w:r w:rsidR="007911F3">
        <w:instrText xml:space="preserve"> \* MERGEFORMAT </w:instrText>
      </w:r>
      <w:r>
        <w:fldChar w:fldCharType="separate"/>
      </w:r>
      <w:r w:rsidR="00140F11">
        <w:t xml:space="preserve">Figure </w:t>
      </w:r>
      <w:r w:rsidR="00140F11">
        <w:rPr>
          <w:noProof/>
        </w:rPr>
        <w:t>4</w:t>
      </w:r>
      <w:r w:rsidR="00140F11">
        <w:rPr>
          <w:noProof/>
        </w:rPr>
        <w:noBreakHyphen/>
        <w:t>18</w:t>
      </w:r>
      <w:r>
        <w:fldChar w:fldCharType="end"/>
      </w:r>
      <w:r>
        <w:t>) had a change in size of a single contiguous ventilation defect that was larger than their overall net change in VDP.</w:t>
      </w:r>
    </w:p>
    <w:p w14:paraId="44CF8CDA" w14:textId="77777777" w:rsidR="008553F0" w:rsidRDefault="008553F0" w:rsidP="006717E0"/>
    <w:p w14:paraId="695B4F6D" w14:textId="77777777" w:rsidR="008553F0" w:rsidRPr="004E33D4" w:rsidRDefault="008553F0" w:rsidP="006717E0"/>
    <w:p w14:paraId="6F02E655" w14:textId="77777777" w:rsidR="008553F0" w:rsidRDefault="008553F0" w:rsidP="00574A6D">
      <w:pPr>
        <w:jc w:val="center"/>
      </w:pPr>
      <w:r>
        <w:rPr>
          <w:noProof/>
          <w:lang w:val="en-US"/>
        </w:rPr>
        <w:lastRenderedPageBreak/>
        <w:drawing>
          <wp:inline distT="0" distB="0" distL="0" distR="0" wp14:anchorId="4D2E1146" wp14:editId="0C4F9206">
            <wp:extent cx="5816931" cy="4003040"/>
            <wp:effectExtent l="0" t="0" r="0" b="10160"/>
            <wp:docPr id="47" name="Picture 47" descr="Macintosh HD:Users:Laurie:Desktop:Thesis chapters:Intervention chapter:Defectchange_PostCPE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Laurie:Desktop:Thesis chapters:Intervention chapter:Defectchange_PostCPET1.tiff"/>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833282" cy="4014292"/>
                    </a:xfrm>
                    <a:prstGeom prst="rect">
                      <a:avLst/>
                    </a:prstGeom>
                    <a:noFill/>
                    <a:ln>
                      <a:noFill/>
                    </a:ln>
                  </pic:spPr>
                </pic:pic>
              </a:graphicData>
            </a:graphic>
          </wp:inline>
        </w:drawing>
      </w:r>
    </w:p>
    <w:p w14:paraId="4478CADA" w14:textId="43913892" w:rsidR="00301F5F" w:rsidRDefault="008553F0" w:rsidP="006717E0">
      <w:pPr>
        <w:pStyle w:val="Caption"/>
      </w:pPr>
      <w:bookmarkStart w:id="399" w:name="_Ref418499833"/>
      <w:bookmarkStart w:id="400" w:name="_Toc27383081"/>
      <w:r>
        <w:t xml:space="preserve">Figure </w:t>
      </w:r>
      <w:fldSimple w:instr=" STYLEREF 1 \s ">
        <w:r w:rsidR="00824FFE">
          <w:rPr>
            <w:noProof/>
          </w:rPr>
          <w:t>4</w:t>
        </w:r>
      </w:fldSimple>
      <w:r w:rsidR="00824FFE">
        <w:noBreakHyphen/>
      </w:r>
      <w:fldSimple w:instr=" SEQ Figure \* ARABIC \s 1 ">
        <w:r w:rsidR="00824FFE">
          <w:rPr>
            <w:noProof/>
          </w:rPr>
          <w:t>19</w:t>
        </w:r>
      </w:fldSimple>
      <w:bookmarkEnd w:id="399"/>
      <w:r>
        <w:t xml:space="preserve">: </w:t>
      </w:r>
      <w:r w:rsidR="005E6BBB">
        <w:rPr>
          <w:vertAlign w:val="superscript"/>
        </w:rPr>
        <w:t>129</w:t>
      </w:r>
      <w:r w:rsidR="005E6BBB">
        <w:t>Xe</w:t>
      </w:r>
      <w:r>
        <w:rPr>
          <w:rFonts w:ascii="Times" w:hAnsi="Times"/>
        </w:rPr>
        <w:t xml:space="preserve"> </w:t>
      </w:r>
      <w:r>
        <w:t>ventilation image from one patient pre and post-CPET, with the ventilation defects added.</w:t>
      </w:r>
      <w:bookmarkEnd w:id="400"/>
      <w:r>
        <w:t xml:space="preserve"> </w:t>
      </w:r>
    </w:p>
    <w:p w14:paraId="5D4B2DA2" w14:textId="342BC82A" w:rsidR="008553F0" w:rsidRDefault="00BE487C" w:rsidP="006717E0">
      <w:pPr>
        <w:pStyle w:val="Subtitle"/>
      </w:pPr>
      <w:r>
        <w:t xml:space="preserve">Images are shown in 3D. </w:t>
      </w:r>
      <w:r w:rsidR="008553F0">
        <w:t xml:space="preserve">Each individual contiguous ventilation defect is depicted by a colour. Only the four largest are depicted here. The largest defect is blue, the second largest is red, the third is green, the fourth is yellow. Post-CPET there is a net overall reduction in VDP for this patient and there is also a reduction in both the two largest defects. However, the reduction in the two largest defects is larger than the net overall reduction, highlighting that some areas of the lung have a worsening in ventilation despite the net improvement. </w:t>
      </w:r>
    </w:p>
    <w:p w14:paraId="28228947" w14:textId="77777777" w:rsidR="008553F0" w:rsidRDefault="008553F0" w:rsidP="006717E0"/>
    <w:p w14:paraId="4CBEDBF4" w14:textId="77777777" w:rsidR="008553F0" w:rsidRPr="00E24909" w:rsidRDefault="008553F0" w:rsidP="006717E0"/>
    <w:p w14:paraId="5108F668" w14:textId="77777777" w:rsidR="008553F0" w:rsidRDefault="008553F0" w:rsidP="00F97CED">
      <w:pPr>
        <w:jc w:val="center"/>
      </w:pPr>
      <w:r>
        <w:rPr>
          <w:noProof/>
          <w:lang w:val="en-US"/>
        </w:rPr>
        <w:lastRenderedPageBreak/>
        <w:drawing>
          <wp:inline distT="0" distB="0" distL="0" distR="0" wp14:anchorId="36C65F20" wp14:editId="74FC052B">
            <wp:extent cx="5789478" cy="4197773"/>
            <wp:effectExtent l="0" t="0" r="1905" b="0"/>
            <wp:docPr id="48" name="Picture 48" descr="Macintosh HD:Users:Laurie:Desktop:Thesis chapters:Intervention chapter:Defectchange_PostCPET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Laurie:Desktop:Thesis chapters:Intervention chapter:Defectchange_PostCPET2.tiff"/>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789478" cy="4197773"/>
                    </a:xfrm>
                    <a:prstGeom prst="rect">
                      <a:avLst/>
                    </a:prstGeom>
                    <a:noFill/>
                    <a:ln>
                      <a:noFill/>
                    </a:ln>
                  </pic:spPr>
                </pic:pic>
              </a:graphicData>
            </a:graphic>
          </wp:inline>
        </w:drawing>
      </w:r>
    </w:p>
    <w:p w14:paraId="614E4173" w14:textId="33F29054" w:rsidR="00301F5F" w:rsidRDefault="008553F0" w:rsidP="006717E0">
      <w:pPr>
        <w:pStyle w:val="Caption"/>
      </w:pPr>
      <w:bookmarkStart w:id="401" w:name="_Ref418499835"/>
      <w:bookmarkStart w:id="402" w:name="_Toc27383082"/>
      <w:r w:rsidRPr="004E33D4">
        <w:t xml:space="preserve">Figure </w:t>
      </w:r>
      <w:fldSimple w:instr=" STYLEREF 1 \s ">
        <w:r w:rsidR="00824FFE">
          <w:rPr>
            <w:noProof/>
          </w:rPr>
          <w:t>4</w:t>
        </w:r>
      </w:fldSimple>
      <w:r w:rsidR="00824FFE">
        <w:noBreakHyphen/>
      </w:r>
      <w:fldSimple w:instr=" SEQ Figure \* ARABIC \s 1 ">
        <w:r w:rsidR="00824FFE">
          <w:rPr>
            <w:noProof/>
          </w:rPr>
          <w:t>20</w:t>
        </w:r>
      </w:fldSimple>
      <w:bookmarkEnd w:id="401"/>
      <w:r w:rsidRPr="004E33D4">
        <w:t xml:space="preserve">: </w:t>
      </w:r>
      <w:r w:rsidR="005E6BBB">
        <w:rPr>
          <w:vertAlign w:val="superscript"/>
        </w:rPr>
        <w:t>129</w:t>
      </w:r>
      <w:r w:rsidR="005E6BBB">
        <w:t>Xe</w:t>
      </w:r>
      <w:r>
        <w:rPr>
          <w:rFonts w:ascii="Times" w:hAnsi="Times"/>
        </w:rPr>
        <w:t xml:space="preserve"> </w:t>
      </w:r>
      <w:r w:rsidRPr="004E33D4">
        <w:t>ventilation image from one patient pre and post-CPET, with the ventilation defects added.</w:t>
      </w:r>
      <w:bookmarkEnd w:id="402"/>
      <w:r w:rsidRPr="004E33D4">
        <w:t xml:space="preserve"> </w:t>
      </w:r>
    </w:p>
    <w:p w14:paraId="5FE1DAA8" w14:textId="5BC3DE36" w:rsidR="008553F0" w:rsidRPr="004E33D4" w:rsidRDefault="00BE487C" w:rsidP="006717E0">
      <w:pPr>
        <w:pStyle w:val="Subtitle"/>
      </w:pPr>
      <w:r>
        <w:t xml:space="preserve">Images are shown in 3D. </w:t>
      </w:r>
      <w:r w:rsidR="008553F0" w:rsidRPr="004E33D4">
        <w:t>Each individual contiguous ventilation defect is depicted by a colour. Only the five largest are depicted here. The largest defect is blue, the second largest is red, the third is green, the fourth is yellow and the fifth is pink.  In this patient, the order of the size of ventilation defects has changed post-CPET. What was the largest defect at baseline has become the second largest post-CPET and the second largest defect at baseline has become the largest post-CPET. This patient has no overall net change in VDP, however by analysing individual ventilation defects it is possible to assess regional changes to exercise. In this case, the two largest defects have changed, one has become larger and the other has become smaller. The third largest defect has remained in the same location, but is also larger post-CPET. The result is no overall change in net VDP, but ther</w:t>
      </w:r>
      <w:r w:rsidR="008553F0">
        <w:t>e has been</w:t>
      </w:r>
      <w:r w:rsidR="008553F0" w:rsidRPr="004E33D4">
        <w:t xml:space="preserve"> a change in the </w:t>
      </w:r>
      <w:r w:rsidR="008553F0">
        <w:t xml:space="preserve">distribution of </w:t>
      </w:r>
      <w:r w:rsidR="008553F0" w:rsidRPr="004E33D4">
        <w:t xml:space="preserve">ventilation. </w:t>
      </w:r>
    </w:p>
    <w:p w14:paraId="768E47EE" w14:textId="77777777" w:rsidR="008553F0" w:rsidRDefault="008553F0" w:rsidP="006717E0"/>
    <w:p w14:paraId="4B6A5AB0" w14:textId="77777777" w:rsidR="008553F0" w:rsidRPr="00232197" w:rsidRDefault="008553F0" w:rsidP="006717E0">
      <w:pPr>
        <w:pStyle w:val="Heading4"/>
      </w:pPr>
      <w:r w:rsidRPr="00232197">
        <w:t>CPET metric comparisons with ventilation MRI and lung function</w:t>
      </w:r>
    </w:p>
    <w:p w14:paraId="4A25FB10" w14:textId="77777777" w:rsidR="008553F0" w:rsidRDefault="008553F0" w:rsidP="006717E0"/>
    <w:p w14:paraId="2E1D6895" w14:textId="7B97C73F" w:rsidR="008553F0" w:rsidRDefault="008553F0" w:rsidP="006717E0">
      <w:r>
        <w:t>All patients assessed were deemed to have performed a maximal exercise test with all patients having an end-exercise RER &gt;1.05. V</w:t>
      </w:r>
      <w:r w:rsidR="00DF2511">
        <w:t>O</w:t>
      </w:r>
      <w:r w:rsidR="00DF2511">
        <w:rPr>
          <w:vertAlign w:val="subscript"/>
        </w:rPr>
        <w:t>2</w:t>
      </w:r>
      <w:r>
        <w:t>peak</w:t>
      </w:r>
      <w:r>
        <w:rPr>
          <w:rFonts w:ascii="Times" w:hAnsi="Times"/>
          <w:sz w:val="20"/>
          <w:szCs w:val="20"/>
        </w:rPr>
        <w:t xml:space="preserve"> </w:t>
      </w:r>
      <w:r>
        <w:t xml:space="preserve">only demonstrated significant weak-moderate correlations with RV/TLC (r=-0.64, p=0.02) and </w:t>
      </w:r>
      <w:r w:rsidR="00DF2511">
        <w:t>FEV</w:t>
      </w:r>
      <w:r w:rsidR="00DF2511">
        <w:rPr>
          <w:vertAlign w:val="subscript"/>
        </w:rPr>
        <w:t>1</w:t>
      </w:r>
      <w:r>
        <w:rPr>
          <w:rFonts w:ascii="Times" w:hAnsi="Times"/>
          <w:sz w:val="20"/>
          <w:szCs w:val="20"/>
        </w:rPr>
        <w:t xml:space="preserve"> </w:t>
      </w:r>
      <w:r>
        <w:t>(r=0.57, p=0.047), whilst V</w:t>
      </w:r>
      <w:r w:rsidR="00DF2511">
        <w:t>O</w:t>
      </w:r>
      <w:r w:rsidR="00DF2511">
        <w:rPr>
          <w:vertAlign w:val="subscript"/>
        </w:rPr>
        <w:t>2</w:t>
      </w:r>
      <w:r>
        <w:t>AT</w:t>
      </w:r>
      <w:r>
        <w:rPr>
          <w:rFonts w:ascii="Times" w:hAnsi="Times"/>
          <w:sz w:val="20"/>
          <w:szCs w:val="20"/>
        </w:rPr>
        <w:t xml:space="preserve"> </w:t>
      </w:r>
      <w:r>
        <w:t>also demonstrated weak-moderate correlations with RV/TLC (r=-0.64, p=0.02) and LCI (r=-0.63, p=0.02). Ve/V</w:t>
      </w:r>
      <w:r w:rsidR="00DF2511">
        <w:t>O</w:t>
      </w:r>
      <w:r w:rsidR="00DF2511">
        <w:rPr>
          <w:vertAlign w:val="subscript"/>
        </w:rPr>
        <w:t>2</w:t>
      </w:r>
      <w:r>
        <w:t xml:space="preserve"> at peak exercise did not correlate with any imaging or lung function metrics</w:t>
      </w:r>
      <w:r w:rsidR="00E96416">
        <w:t>:</w:t>
      </w:r>
      <w:r>
        <w:t xml:space="preserve"> however, in contrast Ve/V</w:t>
      </w:r>
      <w:r w:rsidR="00DF2511">
        <w:t>CO</w:t>
      </w:r>
      <w:r w:rsidR="00DF2511">
        <w:rPr>
          <w:vertAlign w:val="subscript"/>
        </w:rPr>
        <w:t>2</w:t>
      </w:r>
      <w:r>
        <w:t xml:space="preserve"> at peak exercise demonstrated significant correlations against VDP (r=-0.72, p=0.007), RV/TLC (r=-0.70, p=0.01), LCI (r=-0.69, p=0.01), </w:t>
      </w:r>
      <w:r w:rsidR="00DF2511">
        <w:t>FEV</w:t>
      </w:r>
      <w:r w:rsidR="00DF2511">
        <w:rPr>
          <w:vertAlign w:val="subscript"/>
        </w:rPr>
        <w:t>1</w:t>
      </w:r>
      <w:r>
        <w:rPr>
          <w:rFonts w:ascii="Times" w:hAnsi="Times"/>
          <w:sz w:val="20"/>
          <w:szCs w:val="20"/>
        </w:rPr>
        <w:t xml:space="preserve"> </w:t>
      </w:r>
      <w:r>
        <w:t xml:space="preserve">(r=0.68, p=0.01) and </w:t>
      </w:r>
      <w:r w:rsidR="005E6BBB">
        <w:t>VH</w:t>
      </w:r>
      <w:r w:rsidR="005E6BBB">
        <w:rPr>
          <w:vertAlign w:val="subscript"/>
        </w:rPr>
        <w:t>I</w:t>
      </w:r>
      <w:r>
        <w:rPr>
          <w:rFonts w:ascii="Times" w:hAnsi="Times"/>
          <w:sz w:val="20"/>
          <w:szCs w:val="20"/>
        </w:rPr>
        <w:t xml:space="preserve"> </w:t>
      </w:r>
      <w:r>
        <w:t>(r=-0.72, p=0.02).</w:t>
      </w:r>
    </w:p>
    <w:p w14:paraId="3941F8D1" w14:textId="77777777" w:rsidR="008553F0" w:rsidRDefault="008553F0" w:rsidP="006717E0"/>
    <w:p w14:paraId="32F337DA" w14:textId="12876AC4" w:rsidR="008553F0" w:rsidRDefault="008553F0" w:rsidP="006717E0">
      <w:r>
        <w:lastRenderedPageBreak/>
        <w:fldChar w:fldCharType="begin"/>
      </w:r>
      <w:r>
        <w:instrText xml:space="preserve"> REF _Ref418517863 \h </w:instrText>
      </w:r>
      <w:r w:rsidR="007911F3">
        <w:instrText xml:space="preserve"> \* MERGEFORMAT </w:instrText>
      </w:r>
      <w:r>
        <w:fldChar w:fldCharType="separate"/>
      </w:r>
      <w:r w:rsidR="00140F11">
        <w:t xml:space="preserve">Figure </w:t>
      </w:r>
      <w:r w:rsidR="00140F11">
        <w:rPr>
          <w:noProof/>
        </w:rPr>
        <w:t>4</w:t>
      </w:r>
      <w:r w:rsidR="00140F11">
        <w:rPr>
          <w:noProof/>
        </w:rPr>
        <w:noBreakHyphen/>
        <w:t>21</w:t>
      </w:r>
      <w:r>
        <w:fldChar w:fldCharType="end"/>
      </w:r>
      <w:r>
        <w:t xml:space="preserve"> demonstrates the relationship between VDP and V</w:t>
      </w:r>
      <w:r w:rsidR="00DF2511">
        <w:t>O</w:t>
      </w:r>
      <w:r w:rsidR="00DF2511">
        <w:rPr>
          <w:vertAlign w:val="subscript"/>
        </w:rPr>
        <w:t>2</w:t>
      </w:r>
      <w:r>
        <w:t>peak</w:t>
      </w:r>
      <w:r>
        <w:rPr>
          <w:rFonts w:ascii="Times" w:hAnsi="Times"/>
          <w:sz w:val="20"/>
          <w:szCs w:val="20"/>
        </w:rPr>
        <w:t xml:space="preserve"> </w:t>
      </w:r>
      <w:r>
        <w:t>and V</w:t>
      </w:r>
      <w:r w:rsidR="00DF2511">
        <w:t>O</w:t>
      </w:r>
      <w:r w:rsidR="00DF2511">
        <w:rPr>
          <w:vertAlign w:val="subscript"/>
        </w:rPr>
        <w:t>2</w:t>
      </w:r>
      <w:r>
        <w:t>AT</w:t>
      </w:r>
      <w:r>
        <w:rPr>
          <w:rFonts w:ascii="Times" w:hAnsi="Times"/>
          <w:sz w:val="20"/>
          <w:szCs w:val="20"/>
        </w:rPr>
        <w:t>.</w:t>
      </w:r>
      <w:r>
        <w:t xml:space="preserve"> There are two patients that appear as outliers in that they have low values for V</w:t>
      </w:r>
      <w:r w:rsidR="00DF2511">
        <w:t>O</w:t>
      </w:r>
      <w:r w:rsidR="00DF2511">
        <w:rPr>
          <w:vertAlign w:val="subscript"/>
        </w:rPr>
        <w:t>2</w:t>
      </w:r>
      <w:r>
        <w:t xml:space="preserve"> and for VDP. These two patients therefore have similar levels of aerobic fitness to those with much higher levels of VDP and significantly worse lung disease, suggesting that these two patients are deconditioned. These two patients are also the two patients highlighted in </w:t>
      </w:r>
      <w:r>
        <w:fldChar w:fldCharType="begin"/>
      </w:r>
      <w:r>
        <w:instrText xml:space="preserve"> REF _Ref418498245 \h </w:instrText>
      </w:r>
      <w:r w:rsidR="007911F3">
        <w:instrText xml:space="preserve"> \* MERGEFORMAT </w:instrText>
      </w:r>
      <w:r>
        <w:fldChar w:fldCharType="separate"/>
      </w:r>
      <w:r w:rsidR="00140F11">
        <w:t xml:space="preserve">Figure </w:t>
      </w:r>
      <w:r w:rsidR="00140F11">
        <w:rPr>
          <w:noProof/>
        </w:rPr>
        <w:t>4</w:t>
      </w:r>
      <w:r w:rsidR="00140F11">
        <w:rPr>
          <w:noProof/>
        </w:rPr>
        <w:noBreakHyphen/>
        <w:t>18</w:t>
      </w:r>
      <w:r>
        <w:fldChar w:fldCharType="end"/>
      </w:r>
      <w:r>
        <w:t xml:space="preserve"> where the distribution of ventilation became worse post-CPET. When these two patients are removed from the analysis, the correlation of VDP against V</w:t>
      </w:r>
      <w:r w:rsidR="00DF2511">
        <w:t>O</w:t>
      </w:r>
      <w:r w:rsidR="00DF2511">
        <w:rPr>
          <w:vertAlign w:val="subscript"/>
        </w:rPr>
        <w:t>2</w:t>
      </w:r>
      <w:r>
        <w:t>peak</w:t>
      </w:r>
      <w:r>
        <w:rPr>
          <w:rFonts w:ascii="Times" w:hAnsi="Times"/>
          <w:sz w:val="20"/>
          <w:szCs w:val="20"/>
        </w:rPr>
        <w:t xml:space="preserve"> </w:t>
      </w:r>
      <w:r>
        <w:t>and V</w:t>
      </w:r>
      <w:r w:rsidR="00DF2511">
        <w:t>O</w:t>
      </w:r>
      <w:r w:rsidR="00DF2511">
        <w:rPr>
          <w:vertAlign w:val="subscript"/>
        </w:rPr>
        <w:t>2</w:t>
      </w:r>
      <w:r>
        <w:t>AT</w:t>
      </w:r>
      <w:r>
        <w:rPr>
          <w:rFonts w:ascii="Times" w:hAnsi="Times"/>
          <w:sz w:val="20"/>
          <w:szCs w:val="20"/>
        </w:rPr>
        <w:t xml:space="preserve">  </w:t>
      </w:r>
      <w:r>
        <w:t xml:space="preserve"> is highly significant (r=-0.78, p=0.006 and r=-0.92, p&lt;0.001</w:t>
      </w:r>
      <w:r w:rsidRPr="002404C3">
        <w:t xml:space="preserve"> </w:t>
      </w:r>
      <w:r>
        <w:t>respectively), a finding that is consistent for LCI (r=-0.76, p=0.01 and r=-0.92, p&lt;0.001</w:t>
      </w:r>
      <w:r w:rsidRPr="002404C3">
        <w:t xml:space="preserve"> </w:t>
      </w:r>
      <w:r>
        <w:t xml:space="preserve">respectively), </w:t>
      </w:r>
      <w:r w:rsidR="00DF2511">
        <w:t>FEV</w:t>
      </w:r>
      <w:r w:rsidR="00DF2511">
        <w:rPr>
          <w:vertAlign w:val="subscript"/>
        </w:rPr>
        <w:t>1</w:t>
      </w:r>
      <w:r>
        <w:rPr>
          <w:rFonts w:ascii="Times" w:hAnsi="Times"/>
          <w:sz w:val="20"/>
          <w:szCs w:val="20"/>
        </w:rPr>
        <w:t xml:space="preserve"> </w:t>
      </w:r>
      <w:r>
        <w:t>(r=0.81, p=0.004 and r=0.93, p&lt;0.001 respectively) and RV/TLC (r=-0.86, p=0.001 and r=-0.92, p&lt;0.001</w:t>
      </w:r>
      <w:r w:rsidRPr="002404C3">
        <w:t xml:space="preserve"> </w:t>
      </w:r>
      <w:r>
        <w:t>respectively).</w:t>
      </w:r>
    </w:p>
    <w:p w14:paraId="118409CC" w14:textId="77777777" w:rsidR="00F97CED" w:rsidRDefault="00F97CED" w:rsidP="006717E0"/>
    <w:p w14:paraId="37B27C70" w14:textId="77777777" w:rsidR="008553F0" w:rsidRDefault="008553F0" w:rsidP="00F97CED">
      <w:pPr>
        <w:jc w:val="center"/>
      </w:pPr>
      <w:r>
        <w:rPr>
          <w:noProof/>
          <w:lang w:val="en-US"/>
        </w:rPr>
        <w:drawing>
          <wp:inline distT="0" distB="0" distL="0" distR="0" wp14:anchorId="62685740" wp14:editId="186DF434">
            <wp:extent cx="3525687" cy="4956351"/>
            <wp:effectExtent l="0" t="0" r="508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2 correlations.jpg"/>
                    <pic:cNvPicPr/>
                  </pic:nvPicPr>
                  <pic:blipFill>
                    <a:blip r:embed="rId137">
                      <a:extLst>
                        <a:ext uri="{28A0092B-C50C-407E-A947-70E740481C1C}">
                          <a14:useLocalDpi xmlns:a14="http://schemas.microsoft.com/office/drawing/2010/main" val="0"/>
                        </a:ext>
                      </a:extLst>
                    </a:blip>
                    <a:stretch>
                      <a:fillRect/>
                    </a:stretch>
                  </pic:blipFill>
                  <pic:spPr>
                    <a:xfrm>
                      <a:off x="0" y="0"/>
                      <a:ext cx="3537285" cy="4972655"/>
                    </a:xfrm>
                    <a:prstGeom prst="rect">
                      <a:avLst/>
                    </a:prstGeom>
                  </pic:spPr>
                </pic:pic>
              </a:graphicData>
            </a:graphic>
          </wp:inline>
        </w:drawing>
      </w:r>
    </w:p>
    <w:p w14:paraId="1AC5E4BB" w14:textId="4CDEA7C6" w:rsidR="00301F5F" w:rsidRDefault="008553F0" w:rsidP="006717E0">
      <w:pPr>
        <w:pStyle w:val="Caption"/>
      </w:pPr>
      <w:bookmarkStart w:id="403" w:name="_Ref418517863"/>
      <w:bookmarkStart w:id="404" w:name="_Toc27383083"/>
      <w:r>
        <w:t xml:space="preserve">Figure </w:t>
      </w:r>
      <w:fldSimple w:instr=" STYLEREF 1 \s ">
        <w:r w:rsidR="00824FFE">
          <w:rPr>
            <w:noProof/>
          </w:rPr>
          <w:t>4</w:t>
        </w:r>
      </w:fldSimple>
      <w:r w:rsidR="00824FFE">
        <w:noBreakHyphen/>
      </w:r>
      <w:fldSimple w:instr=" SEQ Figure \* ARABIC \s 1 ">
        <w:r w:rsidR="00824FFE">
          <w:rPr>
            <w:noProof/>
          </w:rPr>
          <w:t>21</w:t>
        </w:r>
      </w:fldSimple>
      <w:bookmarkEnd w:id="403"/>
      <w:r>
        <w:t xml:space="preserve">: Scatter plots </w:t>
      </w:r>
      <w:r w:rsidR="00BE487C">
        <w:t>showing</w:t>
      </w:r>
      <w:r>
        <w:t xml:space="preserve"> the relationship of V</w:t>
      </w:r>
      <w:r w:rsidR="00DF2511">
        <w:t>O</w:t>
      </w:r>
      <w:r w:rsidR="00DF2511">
        <w:rPr>
          <w:vertAlign w:val="subscript"/>
        </w:rPr>
        <w:t>2</w:t>
      </w:r>
      <w:r>
        <w:t>peak and V</w:t>
      </w:r>
      <w:r w:rsidR="00DF2511">
        <w:t>O</w:t>
      </w:r>
      <w:r w:rsidR="00DF2511">
        <w:rPr>
          <w:vertAlign w:val="subscript"/>
        </w:rPr>
        <w:t>2</w:t>
      </w:r>
      <w:r>
        <w:t>AT</w:t>
      </w:r>
      <w:r>
        <w:rPr>
          <w:rFonts w:ascii="Times" w:hAnsi="Times"/>
        </w:rPr>
        <w:t xml:space="preserve"> </w:t>
      </w:r>
      <w:r>
        <w:t xml:space="preserve">with VDP, LCI, </w:t>
      </w:r>
      <w:r w:rsidR="00DF2511">
        <w:t>FEV</w:t>
      </w:r>
      <w:r w:rsidR="00DF2511">
        <w:rPr>
          <w:vertAlign w:val="subscript"/>
        </w:rPr>
        <w:t>1</w:t>
      </w:r>
      <w:r>
        <w:rPr>
          <w:rFonts w:ascii="Times" w:hAnsi="Times"/>
        </w:rPr>
        <w:t xml:space="preserve"> </w:t>
      </w:r>
      <w:r>
        <w:t>and RV/TLC.</w:t>
      </w:r>
      <w:bookmarkEnd w:id="404"/>
      <w:r>
        <w:t xml:space="preserve"> </w:t>
      </w:r>
    </w:p>
    <w:p w14:paraId="555CB126" w14:textId="34E4AC35" w:rsidR="008553F0" w:rsidRDefault="008553F0" w:rsidP="006717E0">
      <w:pPr>
        <w:pStyle w:val="Subtitle"/>
      </w:pPr>
      <w:r>
        <w:t>The two patients highlighted in red are the patients with a significant worsening in the distribution of ventilation post-CPET. These two patients appear to be outliers that have low fitness levels for their given degree of lung disease. When these two patients are removed from analysis the strength of correlations dramatically increases for all metrics.</w:t>
      </w:r>
    </w:p>
    <w:p w14:paraId="35CCBA0B" w14:textId="7F3B583D" w:rsidR="008553F0" w:rsidRDefault="008553F0" w:rsidP="006717E0">
      <w:pPr>
        <w:pStyle w:val="Heading3"/>
      </w:pPr>
      <w:bookmarkStart w:id="405" w:name="_Toc27382918"/>
      <w:r>
        <w:lastRenderedPageBreak/>
        <w:t>Discussion</w:t>
      </w:r>
      <w:bookmarkEnd w:id="405"/>
    </w:p>
    <w:p w14:paraId="0A0A1356" w14:textId="77777777" w:rsidR="008553F0" w:rsidRDefault="008553F0" w:rsidP="006717E0"/>
    <w:p w14:paraId="3F948DD4" w14:textId="0A805FA7" w:rsidR="008553F0" w:rsidRDefault="008553F0" w:rsidP="006717E0">
      <w:r>
        <w:t xml:space="preserve">In this sub-group of CF patients from the MMAVIC cohort, which represented the broad range of age and lung disease within the whole cohort, we have demonstrated that VDP calculated from </w:t>
      </w:r>
      <w:r w:rsidR="005E6BBB">
        <w:rPr>
          <w:vertAlign w:val="superscript"/>
        </w:rPr>
        <w:t>129</w:t>
      </w:r>
      <w:r w:rsidR="005E6BBB">
        <w:t>Xe</w:t>
      </w:r>
      <w:r>
        <w:t xml:space="preserve"> ventilation MRI has high intra-session repeatability and excellent visual repeatability. We have also demonstrated that by performing a CPET protocol and encouraging patients to make a maximal exercise effort, that we can demonstrate significant quantitative and visual changes in the distribution of ventilation in most patients, changes that were above and beyond the 95% limits of agreement of intra-session repeatability for the whole cohort. This data highlights the potential of exercise as a method for airway clearance. </w:t>
      </w:r>
    </w:p>
    <w:p w14:paraId="4111D1B6" w14:textId="77777777" w:rsidR="008553F0" w:rsidRDefault="008553F0" w:rsidP="006717E0"/>
    <w:p w14:paraId="63A708D5" w14:textId="14D72FB9" w:rsidR="008553F0" w:rsidRDefault="008553F0" w:rsidP="006717E0">
      <w:r>
        <w:t xml:space="preserve">There is increasing evidence and awareness of the effects of exercise on patients with CF </w:t>
      </w:r>
      <w:r>
        <w:fldChar w:fldCharType="begin">
          <w:fldData xml:space="preserve">PEVuZE5vdGU+PENpdGU+PEF1dGhvcj5XYXJkPC9BdXRob3I+PFllYXI+MjAxODwvWWVhcj48UmVj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</w:fldData>
        </w:fldChar>
      </w:r>
      <w:r w:rsidR="00B86FC1">
        <w:instrText xml:space="preserve"> ADDIN EN.CITE </w:instrText>
      </w:r>
      <w:r w:rsidR="00B86FC1">
        <w:fldChar w:fldCharType="begin">
          <w:fldData xml:space="preserve">PEVuZE5vdGU+PENpdGU+PEF1dGhvcj5XYXJkPC9BdXRob3I+PFllYXI+MjAxODwvWWVhcj48UmVj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</w:fldData>
        </w:fldChar>
      </w:r>
      <w:r w:rsidR="00B86FC1">
        <w:instrText xml:space="preserve"> ADDIN EN.CITE.DATA </w:instrText>
      </w:r>
      <w:r w:rsidR="00B86FC1">
        <w:fldChar w:fldCharType="end"/>
      </w:r>
      <w:r>
        <w:fldChar w:fldCharType="separate"/>
      </w:r>
      <w:r w:rsidR="00B86FC1">
        <w:rPr>
          <w:noProof/>
        </w:rPr>
        <w:t>[92, 93, 95, 323-325]</w:t>
      </w:r>
      <w:r>
        <w:fldChar w:fldCharType="end"/>
      </w:r>
      <w:r>
        <w:t xml:space="preserve">. It is now well understood that the fitter a patient with CF is the less likely that that patient will have adverse outcomes, patients with reduced fitness have a greater risk or morbidity and mortality </w:t>
      </w:r>
      <w:r>
        <w:fldChar w:fldCharType="begin">
          <w:fldData xml:space="preserve">PEVuZE5vdGU+PENpdGU+PEF1dGhvcj5IZWJlc3RyZWl0PC9BdXRob3I+PFllYXI+MjAxOTwvWWVh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UwLTQ8L3Bh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</w:fldData>
        </w:fldChar>
      </w:r>
      <w:r w:rsidR="00B86FC1">
        <w:instrText xml:space="preserve"> ADDIN EN.CITE </w:instrText>
      </w:r>
      <w:r w:rsidR="00B86FC1">
        <w:fldChar w:fldCharType="begin">
          <w:fldData xml:space="preserve">PEVuZE5vdGU+PENpdGU+PEF1dGhvcj5IZWJlc3RyZWl0PC9BdXRob3I+PFllYXI+MjAxOTwvWWVh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UwLTQ8L3Bh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</w:fldData>
        </w:fldChar>
      </w:r>
      <w:r w:rsidR="00B86FC1">
        <w:instrText xml:space="preserve"> ADDIN EN.CITE.DATA </w:instrText>
      </w:r>
      <w:r w:rsidR="00B86FC1">
        <w:fldChar w:fldCharType="end"/>
      </w:r>
      <w:r>
        <w:fldChar w:fldCharType="separate"/>
      </w:r>
      <w:r w:rsidR="00B86FC1">
        <w:rPr>
          <w:noProof/>
        </w:rPr>
        <w:t>[75-77]</w:t>
      </w:r>
      <w:r>
        <w:fldChar w:fldCharType="end"/>
      </w:r>
      <w:r>
        <w:t xml:space="preserve"> and a greater risk of hospitalisation </w:t>
      </w:r>
      <w:r>
        <w:fldChar w:fldCharType="begin">
          <w:fldData xml:space="preserve">PEVuZE5vdGU+PENpdGU+PEF1dGhvcj5QZXJlejwvQXV0aG9yPjxZZWFyPjIwMTQ8L1llYXI+PFJl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</w:fldData>
        </w:fldChar>
      </w:r>
      <w:r w:rsidR="00B86FC1">
        <w:instrText xml:space="preserve"> ADDIN EN.CITE </w:instrText>
      </w:r>
      <w:r w:rsidR="00B86FC1">
        <w:fldChar w:fldCharType="begin">
          <w:fldData xml:space="preserve">PEVuZE5vdGU+PENpdGU+PEF1dGhvcj5QZXJlejwvQXV0aG9yPjxZZWFyPjIwMTQ8L1llYXI+PFJl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</w:fldData>
        </w:fldChar>
      </w:r>
      <w:r w:rsidR="00B86FC1">
        <w:instrText xml:space="preserve"> ADDIN EN.CITE.DATA </w:instrText>
      </w:r>
      <w:r w:rsidR="00B86FC1">
        <w:fldChar w:fldCharType="end"/>
      </w:r>
      <w:r>
        <w:fldChar w:fldCharType="separate"/>
      </w:r>
      <w:r w:rsidR="00B86FC1">
        <w:rPr>
          <w:noProof/>
        </w:rPr>
        <w:t>[317]</w:t>
      </w:r>
      <w:r>
        <w:fldChar w:fldCharType="end"/>
      </w:r>
      <w:r>
        <w:t xml:space="preserve">. When performing exercise, the natural physiological response is to breathe with larger tidal volumes and greater respiratory rate, which increase with increasing exercise intensity. The result of this is the potential to open partially obstructed airways due to increased positive pressure and airflow through the airways (as shown in chapter </w:t>
      </w:r>
      <w:r>
        <w:fldChar w:fldCharType="begin"/>
      </w:r>
      <w:r>
        <w:instrText xml:space="preserve"> REF _Ref19385702 \r \h </w:instrText>
      </w:r>
      <w:r w:rsidR="007911F3">
        <w:instrText xml:space="preserve"> \* MERGEFORMAT </w:instrText>
      </w:r>
      <w:r>
        <w:fldChar w:fldCharType="separate"/>
      </w:r>
      <w:r w:rsidR="00140F11">
        <w:t>4.2</w:t>
      </w:r>
      <w:r>
        <w:fldChar w:fldCharType="end"/>
      </w:r>
      <w:r w:rsidR="001247CB">
        <w:t xml:space="preserve"> (</w:t>
      </w:r>
      <w:r w:rsidR="001247CB">
        <w:fldChar w:fldCharType="begin"/>
      </w:r>
      <w:r w:rsidR="001247CB">
        <w:instrText xml:space="preserve"> REF _Ref21782242 \h </w:instrText>
      </w:r>
      <w:r w:rsidR="001247CB">
        <w:fldChar w:fldCharType="separate"/>
      </w:r>
      <w:r w:rsidR="00140F11">
        <w:t>The effect of acute maximal exercise on ventilation distribution</w:t>
      </w:r>
      <w:r w:rsidR="001247CB">
        <w:fldChar w:fldCharType="end"/>
      </w:r>
      <w:r w:rsidR="001247CB">
        <w:t>, p</w:t>
      </w:r>
      <w:r w:rsidR="001247CB">
        <w:fldChar w:fldCharType="begin"/>
      </w:r>
      <w:r w:rsidR="001247CB">
        <w:instrText xml:space="preserve"> PAGEREF _Ref21782242 \h </w:instrText>
      </w:r>
      <w:r w:rsidR="001247CB">
        <w:fldChar w:fldCharType="separate"/>
      </w:r>
      <w:r w:rsidR="00140F11">
        <w:rPr>
          <w:noProof/>
        </w:rPr>
        <w:t>181</w:t>
      </w:r>
      <w:r w:rsidR="001247CB">
        <w:fldChar w:fldCharType="end"/>
      </w:r>
      <w:r>
        <w:t>)</w:t>
      </w:r>
      <w:r w:rsidR="001247CB">
        <w:t>)</w:t>
      </w:r>
      <w:r>
        <w:t>. This natural response to exercise gives a theoretical benefit to improving mucus clearance from the airways and was recognised by a patient focused research study as one of the key questions important to patients with CF</w:t>
      </w:r>
      <w:r w:rsidR="00E96416">
        <w:t>:</w:t>
      </w:r>
      <w:r>
        <w:t xml:space="preserve"> ‘Can exercise replace chest physiotherapy for people with CF?’ </w:t>
      </w:r>
      <w:r>
        <w:fldChar w:fldCharType="begin">
          <w:fldData xml:space="preserve">PEVuZE5vdGU+PENpdGU+PEF1dGhvcj5Sb3dib3RoYW08L0F1dGhvcj48WWVhcj4yMDE4PC9ZZWFy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</w:fldData>
        </w:fldChar>
      </w:r>
      <w:r w:rsidR="00B86FC1">
        <w:instrText xml:space="preserve"> ADDIN EN.CITE </w:instrText>
      </w:r>
      <w:r w:rsidR="00B86FC1">
        <w:fldChar w:fldCharType="begin">
          <w:fldData xml:space="preserve">PEVuZE5vdGU+PENpdGU+PEF1dGhvcj5Sb3dib3RoYW08L0F1dGhvcj48WWVhcj4yMDE4PC9ZZWFy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</w:fldData>
        </w:fldChar>
      </w:r>
      <w:r w:rsidR="00B86FC1">
        <w:instrText xml:space="preserve"> ADDIN EN.CITE.DATA </w:instrText>
      </w:r>
      <w:r w:rsidR="00B86FC1">
        <w:fldChar w:fldCharType="end"/>
      </w:r>
      <w:r>
        <w:fldChar w:fldCharType="separate"/>
      </w:r>
      <w:r w:rsidR="00B86FC1">
        <w:rPr>
          <w:noProof/>
        </w:rPr>
        <w:t>[90]</w:t>
      </w:r>
      <w:r>
        <w:fldChar w:fldCharType="end"/>
      </w:r>
      <w:r>
        <w:t>. The data presented here suggests that even by performing a short bout of maximal exercise (a CPET takes approximately 10 minutes) we can see and measure significant changes in the distribution of ventilation.</w:t>
      </w:r>
    </w:p>
    <w:p w14:paraId="1A0ACBCB" w14:textId="77777777" w:rsidR="008553F0" w:rsidRDefault="008553F0" w:rsidP="006717E0"/>
    <w:p w14:paraId="2B38DA41" w14:textId="5F2C372B" w:rsidR="008553F0" w:rsidRDefault="008553F0" w:rsidP="006717E0">
      <w:r>
        <w:t xml:space="preserve">For most patients (85%) the CPET caused a visual change in ventilation, which was significantly greater than the group intra-session repeatability for 7/13 (54%) of the patients. For six of these patients and for a further three without a significant change in VDP there was a clear overall visual improvement in the distribution of ventilation. To achieve an improvement in ventilation post-exercise, areas of the lung previously obstructed (and therefore not allowing </w:t>
      </w:r>
      <w:r w:rsidR="005E6BBB">
        <w:rPr>
          <w:vertAlign w:val="superscript"/>
        </w:rPr>
        <w:t>129</w:t>
      </w:r>
      <w:r w:rsidR="005E6BBB">
        <w:t>Xe</w:t>
      </w:r>
      <w:r>
        <w:t xml:space="preserve"> to pass through) must at least have partially opened. One likely reason for this is that exercise and the resultant increase in minute ventilation has caused a redistribution of mucus with in the airways. </w:t>
      </w:r>
    </w:p>
    <w:p w14:paraId="3F19A93C" w14:textId="77777777" w:rsidR="008553F0" w:rsidRDefault="008553F0" w:rsidP="006717E0"/>
    <w:p w14:paraId="567E306C" w14:textId="77777777" w:rsidR="008553F0" w:rsidRDefault="008553F0" w:rsidP="006717E0">
      <w:r>
        <w:t xml:space="preserve">One advantage of ventilation MRI is that it provides detailed information as to the location and size of the regions of the lung that have changed post-exercise. Metrics of lung function which assess the function of the lungs as a global measure will demonstrate minimal change in patients who have some </w:t>
      </w:r>
      <w:r>
        <w:lastRenderedPageBreak/>
        <w:t xml:space="preserve">areas of the lung ventilation that change positively and others negatively, as the hypothetical average will be close to zero. We have highlighted here that patients without a significant net change in VDP may still have large positive and negative changes in individual ventilation defects. Ventilation MRI can quantify ventilation defects in 3D providing regional lung function metrics, which may more accurately reflect the regional effects of interventions.  </w:t>
      </w:r>
    </w:p>
    <w:p w14:paraId="42147FF8" w14:textId="77777777" w:rsidR="008553F0" w:rsidRDefault="008553F0" w:rsidP="006717E0"/>
    <w:p w14:paraId="277E13AE" w14:textId="62690092" w:rsidR="008553F0" w:rsidRDefault="008553F0" w:rsidP="006717E0">
      <w:r>
        <w:t xml:space="preserve">The two patients highlighted in </w:t>
      </w:r>
      <w:r>
        <w:fldChar w:fldCharType="begin"/>
      </w:r>
      <w:r>
        <w:instrText xml:space="preserve"> REF _Ref418498245 \h </w:instrText>
      </w:r>
      <w:r w:rsidR="007911F3">
        <w:instrText xml:space="preserve"> \* MERGEFORMAT </w:instrText>
      </w:r>
      <w:r>
        <w:fldChar w:fldCharType="separate"/>
      </w:r>
      <w:r w:rsidR="00140F11">
        <w:t xml:space="preserve">Figure </w:t>
      </w:r>
      <w:r w:rsidR="00140F11">
        <w:rPr>
          <w:noProof/>
        </w:rPr>
        <w:t>4</w:t>
      </w:r>
      <w:r w:rsidR="00140F11">
        <w:rPr>
          <w:noProof/>
        </w:rPr>
        <w:noBreakHyphen/>
        <w:t>18</w:t>
      </w:r>
      <w:r>
        <w:fldChar w:fldCharType="end"/>
      </w:r>
      <w:r>
        <w:t xml:space="preserve"> were the only two patients assessed where there was a clear visual worsening of ventilation post exercise. New ventilation defects appeared for one patient and previously visible defects also became more defined (patient a) whilst the other patient (b) developed a significant solitary large defect in the right lung, which was partially visible pre-exercise. For ventilation to become adverse post-exercise in patients with no-known asthma, then the re-distribution of mucus into larger airways is a plausible explanation. A mucus plug in a more proximal airway would theoretically cause a larger ventilation defect to appear distal to the mucus plug. In this scenario, despite a worsening in overall ventilation, the effect may be positive due to the movement of mucus proximally, ready to be coughed out of the lungs. We cannot prove this hypothesis from the data here, but irrespective of this, the worsening of ventilation, as with the patients with improved ventilation highlights that exercise has a potential role in airway clearance in CF.</w:t>
      </w:r>
    </w:p>
    <w:p w14:paraId="2AC5B1BC" w14:textId="77777777" w:rsidR="008553F0" w:rsidRDefault="008553F0" w:rsidP="006717E0"/>
    <w:p w14:paraId="7D40439F" w14:textId="7FB8DBCE" w:rsidR="008553F0" w:rsidRDefault="008553F0" w:rsidP="006717E0">
      <w:r>
        <w:t>These two patients remain outliers in this cohort when comparing the main CPET markers of fitness. V</w:t>
      </w:r>
      <w:r w:rsidR="00DF2511">
        <w:t>O</w:t>
      </w:r>
      <w:r w:rsidR="00DF2511">
        <w:rPr>
          <w:vertAlign w:val="subscript"/>
        </w:rPr>
        <w:t>2</w:t>
      </w:r>
      <w:r>
        <w:t xml:space="preserve">peak is the maximal volume of oxygen uptake within the body at peak exercise and is one of the key physiological predictors of mortality in CF </w:t>
      </w:r>
      <w:r>
        <w:fldChar w:fldCharType="begin">
          <w:fldData xml:space="preserve">PEVuZE5vdGU+PENpdGU+PEF1dGhvcj5IZWJlc3RyZWl0PC9BdXRob3I+PFllYXI+MjAxOTwvWWVh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UwLTQ8L3Bh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</w:fldData>
        </w:fldChar>
      </w:r>
      <w:r w:rsidR="00B86FC1">
        <w:instrText xml:space="preserve"> ADDIN EN.CITE </w:instrText>
      </w:r>
      <w:r w:rsidR="00B86FC1">
        <w:fldChar w:fldCharType="begin">
          <w:fldData xml:space="preserve">PEVuZE5vdGU+PENpdGU+PEF1dGhvcj5IZWJlc3RyZWl0PC9BdXRob3I+PFllYXI+MjAxOTwvWWVh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UwLTQ8L3Bh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</w:fldData>
        </w:fldChar>
      </w:r>
      <w:r w:rsidR="00B86FC1">
        <w:instrText xml:space="preserve"> ADDIN EN.CITE.DATA </w:instrText>
      </w:r>
      <w:r w:rsidR="00B86FC1">
        <w:fldChar w:fldCharType="end"/>
      </w:r>
      <w:r>
        <w:fldChar w:fldCharType="separate"/>
      </w:r>
      <w:r w:rsidR="00B86FC1">
        <w:rPr>
          <w:noProof/>
        </w:rPr>
        <w:t>[75-77]</w:t>
      </w:r>
      <w:r>
        <w:fldChar w:fldCharType="end"/>
      </w:r>
      <w:r>
        <w:t>. V</w:t>
      </w:r>
      <w:r w:rsidR="00DF2511">
        <w:t>O</w:t>
      </w:r>
      <w:r w:rsidR="00DF2511">
        <w:rPr>
          <w:vertAlign w:val="subscript"/>
        </w:rPr>
        <w:t>2</w:t>
      </w:r>
      <w:r>
        <w:t>AT</w:t>
      </w:r>
      <w:r>
        <w:rPr>
          <w:vertAlign w:val="subscript"/>
        </w:rPr>
        <w:t xml:space="preserve"> </w:t>
      </w:r>
      <w:r>
        <w:t>is the volume of oxygen uptake within the body at the point of anaerobic threshold, which is the inflection point during exercise when the body starts producing more carbon dioxide than oxygen is consumed. Both of these metrics relate to the underlying fitness of the patients, with lower values highlighting lower fitness levels. The two patients described that have a worsening of ventilation post-exercise have low fitness levels compared to relatively preserved lung function (</w:t>
      </w:r>
      <w:r>
        <w:fldChar w:fldCharType="begin"/>
      </w:r>
      <w:r>
        <w:instrText xml:space="preserve"> REF _Ref418517863 \h </w:instrText>
      </w:r>
      <w:r w:rsidR="007911F3">
        <w:instrText xml:space="preserve"> \* MERGEFORMAT </w:instrText>
      </w:r>
      <w:r>
        <w:fldChar w:fldCharType="separate"/>
      </w:r>
      <w:r w:rsidR="00140F11">
        <w:t xml:space="preserve">Figure </w:t>
      </w:r>
      <w:r w:rsidR="00140F11">
        <w:rPr>
          <w:noProof/>
        </w:rPr>
        <w:t>4</w:t>
      </w:r>
      <w:r w:rsidR="00140F11">
        <w:rPr>
          <w:noProof/>
        </w:rPr>
        <w:noBreakHyphen/>
        <w:t>21</w:t>
      </w:r>
      <w:r>
        <w:fldChar w:fldCharType="end"/>
      </w:r>
      <w:r>
        <w:t>). In this cohort of patients, their fitness levels are comparable to those with much more severe disease suggesting they are deconditioned and may help explain their ventilation MRI response. With regular exercise these two patients may find that airway clearance is more productive for them. With only 13 patients assessed it is difficult to draw firm conclusions, however with these two patients excluded from correlation analysis, the relationship of VDP with these two fitness metrics is highly significant suggesting that there is a relationship between underlying lung disease and fitness.</w:t>
      </w:r>
    </w:p>
    <w:p w14:paraId="256F3229" w14:textId="77777777" w:rsidR="008553F0" w:rsidRDefault="008553F0" w:rsidP="006717E0"/>
    <w:p w14:paraId="35E40B10" w14:textId="3EBD5898" w:rsidR="008553F0" w:rsidRDefault="008553F0" w:rsidP="006717E0">
      <w:r>
        <w:t>Whilst V</w:t>
      </w:r>
      <w:r w:rsidR="00DF2511">
        <w:t>O</w:t>
      </w:r>
      <w:r w:rsidR="00DF2511">
        <w:rPr>
          <w:vertAlign w:val="subscript"/>
        </w:rPr>
        <w:t>2</w:t>
      </w:r>
      <w:r>
        <w:t xml:space="preserve">peak is the CPET metric most utilised, a recent study highlighted other key prognostic CPET metrics </w:t>
      </w:r>
      <w:r>
        <w:fldChar w:fldCharType="begin"/>
      </w:r>
      <w:r w:rsidR="00B86FC1">
        <w:instrText xml:space="preserve"> ADDIN EN.CITE &lt;EndNote&gt;&lt;Cite&gt;&lt;Author&gt;Hebestreit&lt;/Author&gt;&lt;Year&gt;2019&lt;/Year&gt;&lt;RecNum&gt;3460&lt;/RecNum&gt;&lt;DisplayText&gt;[77]&lt;/DisplayText&gt;&lt;record&gt;&lt;rec-number&gt;3460&lt;/rec-number&gt;&lt;foreign-keys&gt;&lt;key app="EN" db-id="pr5wspr9dw2dxne92x4v99s69xa59dv092es" timestamp="1556792784"&gt;3460&lt;/key&gt;&lt;/foreign-keys&gt;&lt;ref-type name="Journal Article"&gt;17&lt;/ref-type&gt;&lt;contributors&gt;&lt;authors&gt;&lt;author&gt;Helge Hebestreit&lt;/author&gt;&lt;author&gt;Erik H. J. Hulzebos&lt;/author&gt;&lt;author&gt;Jane E. Schneiderman&lt;/author&gt;&lt;author&gt;Chantal Karila&lt;/author&gt;&lt;author&gt;Steven R. Boas&lt;/author&gt;&lt;author&gt;Susi Kriemler&lt;/author&gt;&lt;author&gt;Tiffany Dwyer&lt;/author&gt;&lt;author&gt;Margareta Sahlberg&lt;/author&gt;&lt;author&gt;Don S. Urquhart&lt;/author&gt;&lt;author&gt;Larry C. Lands&lt;/author&gt;&lt;author&gt;Felix Ratjen&lt;/author&gt;&lt;author&gt;Tim Takken&lt;/author&gt;&lt;author&gt;Liobou Varanistkaya&lt;/author&gt;&lt;author&gt;Viktoria Rücker&lt;/author&gt;&lt;author&gt;Alexandra Hebestreit&lt;/author&gt;&lt;author&gt;Jakob Usemann&lt;/author&gt;&lt;author&gt;Thomas Radtke&lt;/author&gt;&lt;/authors&gt;&lt;/contributors&gt;&lt;titles&gt;&lt;title&gt;Cardiopulmonary Exercise Testing Provides Additional Prognostic Information in Cystic Fibrosis&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987-995&lt;/pages&gt;&lt;volume&gt;199&lt;/volume&gt;&lt;number&gt;8&lt;/number&gt;&lt;keywords&gt;&lt;keyword&gt;cystic fibrosis,prognosis,peak oxygen uptake,exercise testing,lung transplantation&lt;/keyword&gt;&lt;/keywords&gt;&lt;dates&gt;&lt;year&gt;2019&lt;/year&gt;&lt;/dates&gt;&lt;accession-num&gt;30321487&lt;/accession-num&gt;&lt;urls&gt;&lt;related-urls&gt;&lt;url&gt;https://www.atsjournals.org/doi/abs/10.1164/rccm.201806-1110OC&lt;/url&gt;&lt;/related-urls&gt;&lt;/urls&gt;&lt;electronic-resource-num&gt;10.1164/rccm.201806-1110OC&lt;/electronic-resource-num&gt;&lt;/record&gt;&lt;/Cite&gt;&lt;/EndNote&gt;</w:instrText>
      </w:r>
      <w:r>
        <w:fldChar w:fldCharType="separate"/>
      </w:r>
      <w:r w:rsidR="00B86FC1">
        <w:rPr>
          <w:noProof/>
        </w:rPr>
        <w:t>[77]</w:t>
      </w:r>
      <w:r>
        <w:fldChar w:fldCharType="end"/>
      </w:r>
      <w:r>
        <w:t>. Of the reported metrics from this large retrospective analysis, we found that Ve/V</w:t>
      </w:r>
      <w:r w:rsidR="00DF2511">
        <w:t>CO</w:t>
      </w:r>
      <w:r w:rsidR="00DF2511">
        <w:rPr>
          <w:vertAlign w:val="subscript"/>
        </w:rPr>
        <w:t>2</w:t>
      </w:r>
      <w:r>
        <w:t xml:space="preserve"> at peak exercise to be highly correlated to VDP. This is an intuitive relationship as Ve/V</w:t>
      </w:r>
      <w:r w:rsidR="00DF2511">
        <w:t>CO</w:t>
      </w:r>
      <w:r w:rsidR="00DF2511">
        <w:rPr>
          <w:vertAlign w:val="subscript"/>
        </w:rPr>
        <w:t>2</w:t>
      </w:r>
      <w:r>
        <w:t xml:space="preserve"> at peak </w:t>
      </w:r>
      <w:r>
        <w:lastRenderedPageBreak/>
        <w:t xml:space="preserve">exercise is a metric of ventilatory efficiency and higher values for VDP would infer ventilatory inefficiency due to increased physiological dead-space within the lungs. </w:t>
      </w:r>
    </w:p>
    <w:p w14:paraId="0889392F" w14:textId="77777777" w:rsidR="008553F0" w:rsidRDefault="008553F0" w:rsidP="006717E0"/>
    <w:p w14:paraId="136387C9" w14:textId="121C6FF2" w:rsidR="008553F0" w:rsidRDefault="008553F0" w:rsidP="006717E0">
      <w:r>
        <w:t xml:space="preserve">The data reported here adds to the limited evidence base for exercise as a method of airway clearance. One study reported, using LCI, </w:t>
      </w:r>
      <w:r w:rsidR="005E6BBB">
        <w:t>S</w:t>
      </w:r>
      <w:r w:rsidR="005E6BBB">
        <w:rPr>
          <w:vertAlign w:val="subscript"/>
        </w:rPr>
        <w:t>cond</w:t>
      </w:r>
      <w:r>
        <w:t xml:space="preserve"> and </w:t>
      </w:r>
      <w:r w:rsidR="005E6BBB">
        <w:t>S</w:t>
      </w:r>
      <w:r w:rsidR="005E6BBB">
        <w:rPr>
          <w:vertAlign w:val="subscript"/>
        </w:rPr>
        <w:t>acin</w:t>
      </w:r>
      <w:r>
        <w:t xml:space="preserve"> as the outcome measure that in healthy trained subjects there was no change in ventilation heterogeneity following CPET </w:t>
      </w:r>
      <w:r>
        <w:fldChar w:fldCharType="begin"/>
      </w:r>
      <w:r w:rsidR="00B86FC1">
        <w:instrText xml:space="preserve"> ADDIN EN.CITE &lt;EndNote&gt;&lt;Cite&gt;&lt;Author&gt;Wrobel&lt;/Author&gt;&lt;Year&gt;2016&lt;/Year&gt;&lt;RecNum&gt;1662&lt;/RecNum&gt;&lt;DisplayText&gt;[326]&lt;/DisplayText&gt;&lt;record&gt;&lt;rec-number&gt;1662&lt;/rec-number&gt;&lt;foreign-keys&gt;&lt;key app="EN" db-id="pr5wspr9dw2dxne92x4v99s69xa59dv092es" timestamp="1460364072"</w:instrText>
      </w:r>
      <w:r w:rsidR="00B86FC1">
        <w:rPr>
          <w:rFonts w:hint="eastAsia"/>
        </w:rPr>
        <w:instrText>&gt;1662&lt;/key&gt;&lt;/foreign-keys&gt;&lt;ref-type name="Journal Article"&gt;17&lt;/ref-type&gt;&lt;contributors&gt;&lt;authors&gt;&lt;author&gt;Wrobel, Jeremy P.&lt;/author&gt;&lt;author&gt;Ellis, Matthew J.&lt;/author&gt;&lt;author&gt;Kee, Kirk&lt;/author&gt;&lt;author&gt;Stuart</w:instrText>
      </w:r>
      <w:r w:rsidR="00B86FC1">
        <w:rPr>
          <w:rFonts w:hint="eastAsia"/>
        </w:rPr>
        <w:instrText>‐</w:instrText>
      </w:r>
      <w:r w:rsidR="00B86FC1">
        <w:rPr>
          <w:rFonts w:hint="eastAsia"/>
        </w:rPr>
        <w:instrText>Andrews, Christopher R.&lt;/author&gt;&lt;author&gt;Thompson, B</w:instrText>
      </w:r>
      <w:r w:rsidR="00B86FC1">
        <w:instrText>ruce R.&lt;/author&gt;&lt;/authors&gt;&lt;/contributors&gt;&lt;titles&gt;&lt;title&gt;Maximal exercise does not increase ventilation heterogeneity in healthy trained adults&lt;/title&gt;&lt;secondary-title&gt;Physiological Reports&lt;/secondary-title&gt;&lt;/titles&gt;&lt;periodical&gt;&lt;full-title&gt;Physiol Rep&lt;/full-title&gt;&lt;abbr-1&gt;Physiological reports&lt;/abbr-1&gt;&lt;/periodical&gt;&lt;volume&gt;4&lt;/volume&gt;&lt;number&gt;7&lt;/number&gt;&lt;dates&gt;&lt;year&gt;2016&lt;/year&gt;&lt;/dates&gt;&lt;work-type&gt;10.14814/phy2.12747&lt;/work-type&gt;&lt;urls&gt;&lt;related-urls&gt;&lt;url&gt;http://physreports.physiology.org/content/4/7/e12747.abstract&lt;/url&gt;&lt;/related-urls&gt;&lt;/urls&gt;&lt;/record&gt;&lt;/Cite&gt;&lt;/EndNote&gt;</w:instrText>
      </w:r>
      <w:r>
        <w:fldChar w:fldCharType="separate"/>
      </w:r>
      <w:r w:rsidR="00B86FC1">
        <w:rPr>
          <w:noProof/>
        </w:rPr>
        <w:t>[326]</w:t>
      </w:r>
      <w:r>
        <w:fldChar w:fldCharType="end"/>
      </w:r>
      <w:r>
        <w:t xml:space="preserve">. This finding as well as the high repeatability of </w:t>
      </w:r>
      <w:r w:rsidR="005E6BBB">
        <w:rPr>
          <w:vertAlign w:val="superscript"/>
        </w:rPr>
        <w:t>129</w:t>
      </w:r>
      <w:r w:rsidR="005E6BBB">
        <w:t>Xe</w:t>
      </w:r>
      <w:r>
        <w:t xml:space="preserve"> reported here, suggests that the changes we observed in VDP, LCI and overall visible ventilation heterogeneity are clinically significant and relate to the underlying CF pathophysiology. The observation here that there were visual changes in ventilation heterogeneity for some patients with no net change in VDP, is in keeping with previous studies where chest physiotherapy was performed pre and post </w:t>
      </w:r>
      <w:r w:rsidR="005E6BBB">
        <w:rPr>
          <w:vertAlign w:val="superscript"/>
        </w:rPr>
        <w:t>3</w:t>
      </w:r>
      <w:r w:rsidR="005E6BBB">
        <w:t>He</w:t>
      </w:r>
      <w:r>
        <w:t xml:space="preserve"> ventilation MRI in children with CF </w:t>
      </w:r>
      <w:r>
        <w:fldChar w:fldCharType="begin">
          <w:fldData xml:space="preserve">PEVuZE5vdGU+PENpdGU+PEF1dGhvcj5Xb29kaG91c2U8L0F1dGhvcj48WWVhcj4yMDA5PC9ZZWFy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</w:fldData>
        </w:fldChar>
      </w:r>
      <w:r w:rsidR="00B86FC1">
        <w:instrText xml:space="preserve"> ADDIN EN.CITE </w:instrText>
      </w:r>
      <w:r w:rsidR="00B86FC1">
        <w:fldChar w:fldCharType="begin">
          <w:fldData xml:space="preserve">PEVuZE5vdGU+PENpdGU+PEF1dGhvcj5Xb29kaG91c2U8L0F1dGhvcj48WWVhcj4yMDA5PC9ZZWFy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</w:fldData>
        </w:fldChar>
      </w:r>
      <w:r w:rsidR="00B86FC1">
        <w:instrText xml:space="preserve"> ADDIN EN.CITE.DATA </w:instrText>
      </w:r>
      <w:r w:rsidR="00B86FC1">
        <w:fldChar w:fldCharType="end"/>
      </w:r>
      <w:r>
        <w:fldChar w:fldCharType="separate"/>
      </w:r>
      <w:r w:rsidR="00B86FC1">
        <w:rPr>
          <w:noProof/>
        </w:rPr>
        <w:t>[227, 229, 233]</w:t>
      </w:r>
      <w:r>
        <w:fldChar w:fldCharType="end"/>
      </w:r>
      <w:r>
        <w:t xml:space="preserve">. These studies concluded that whilst a net change in VDP was not observed, the physiotherapy had a clear effect on the distribution of ventilation. In this study, a significant change in VDP was observed for &gt;50% patients, which could suggest that exercise is a more effective form of chest physiotherapy than the methods previously assessed. These previous studies however did not use methods of airway clearance that are now commonplace and it is possible that if modern methods such as PEP were assessed, a similar response to that observed here may be seen. </w:t>
      </w:r>
    </w:p>
    <w:p w14:paraId="6C5CD6F9" w14:textId="77777777" w:rsidR="008553F0" w:rsidRDefault="008553F0" w:rsidP="006717E0"/>
    <w:p w14:paraId="40B00E0F" w14:textId="1703024A" w:rsidR="008553F0" w:rsidRDefault="008553F0" w:rsidP="006717E0">
      <w:r>
        <w:t xml:space="preserve">In this study, we observed a mean decrease in LCI post-exercise of -0.5, this is similar to the reduction in LCI reported previously post-CPET, where the authors reported a reduction in LCI of 0.7 </w:t>
      </w:r>
      <w:r>
        <w:fldChar w:fldCharType="begin">
          <w:fldData xml:space="preserve">PEVuZE5vdGU+PENpdGU+PEF1dGhvcj5UdWNrZXI8L0F1dGhvcj48WWVhcj4yMDE3PC9ZZWFyPjxS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</w:fldData>
        </w:fldChar>
      </w:r>
      <w:r w:rsidR="00B86FC1">
        <w:instrText xml:space="preserve"> ADDIN EN.CITE </w:instrText>
      </w:r>
      <w:r w:rsidR="00B86FC1">
        <w:fldChar w:fldCharType="begin">
          <w:fldData xml:space="preserve">PEVuZE5vdGU+PENpdGU+PEF1dGhvcj5UdWNrZXI8L0F1dGhvcj48WWVhcj4yMDE3PC9ZZWFyPjxS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</w:fldData>
        </w:fldChar>
      </w:r>
      <w:r w:rsidR="00B86FC1">
        <w:instrText xml:space="preserve"> ADDIN EN.CITE.DATA </w:instrText>
      </w:r>
      <w:r w:rsidR="00B86FC1">
        <w:fldChar w:fldCharType="end"/>
      </w:r>
      <w:r>
        <w:fldChar w:fldCharType="separate"/>
      </w:r>
      <w:r w:rsidR="00B86FC1">
        <w:rPr>
          <w:noProof/>
        </w:rPr>
        <w:t>[92]</w:t>
      </w:r>
      <w:r>
        <w:fldChar w:fldCharType="end"/>
      </w:r>
      <w:r>
        <w:t xml:space="preserve">. It is recommended that all patients with CF perform some form of airway clearance as part of their routine management </w:t>
      </w:r>
      <w:r>
        <w:fldChar w:fldCharType="begin">
          <w:fldData xml:space="preserve">PEVuZE5vdGU+PENpdGU+PEF1dGhvcj5TbXl0aDwvQXV0aG9yPjxZZWFyPjIwMTQ8L1llYXI+PFJl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xhYmJyLTE+Sm91cm5hbCBv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==
</w:fldData>
        </w:fldChar>
      </w:r>
      <w:r w:rsidR="00B86FC1">
        <w:instrText xml:space="preserve"> ADDIN EN.CITE </w:instrText>
      </w:r>
      <w:r w:rsidR="00B86FC1">
        <w:fldChar w:fldCharType="begin">
          <w:fldData xml:space="preserve">PEVuZE5vdGU+PENpdGU+PEF1dGhvcj5TbXl0aDwvQXV0aG9yPjxZZWFyPjIwMTQ8L1llYXI+PFJl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xhYmJyLTE+Sm91cm5hbCBv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==
</w:fldData>
        </w:fldChar>
      </w:r>
      <w:r w:rsidR="00B86FC1">
        <w:instrText xml:space="preserve"> ADDIN EN.CITE.DATA </w:instrText>
      </w:r>
      <w:r w:rsidR="00B86FC1">
        <w:fldChar w:fldCharType="end"/>
      </w:r>
      <w:r>
        <w:fldChar w:fldCharType="separate"/>
      </w:r>
      <w:r w:rsidR="00B86FC1">
        <w:rPr>
          <w:noProof/>
        </w:rPr>
        <w:t>[146]</w:t>
      </w:r>
      <w:r>
        <w:fldChar w:fldCharType="end"/>
      </w:r>
      <w:r>
        <w:t xml:space="preserve">, but the evidence for one single method over another is limited </w:t>
      </w:r>
      <w:r>
        <w:fldChar w:fldCharType="begin"/>
      </w:r>
      <w:r w:rsidR="000F7CB6">
        <w:instrText xml:space="preserve"> ADDIN EN.CITE &lt;EndNote&gt;&lt;Cite&gt;&lt;Author&gt;Main&lt;/Author&gt;&lt;Year&gt;2013&lt;/Year&gt;&lt;RecNum&gt;3466&lt;/RecNum&gt;&lt;DisplayText&gt;[31]&lt;/DisplayText&gt;&lt;record&gt;&lt;rec-number&gt;3466&lt;/rec-number&gt;&lt;foreign-keys&gt;&lt;key app="EN" db-id="pr5wspr9dw2dxne92x4v99s69xa59dv092es" timestamp="1557742652"&gt;3466&lt;/key&gt;&lt;/foreign-keys&gt;&lt;ref-type name="Journal Article"&gt;17&lt;/ref-type&gt;&lt;contributors&gt;&lt;authors&gt;&lt;author&gt;Main, E.&lt;/author&gt;&lt;/authors&gt;&lt;/contributors&gt;&lt;titles&gt;&lt;title&gt;Airway clearance research in CF: the &amp;apos;perfect storm&amp;apos; of strong preference and effortful participation in long-term, non-blinded studies&lt;/title&gt;&lt;secondary-title&gt;Thorax&lt;/secondary-title&gt;&lt;alt-title&gt;Thorax&lt;/alt-title&gt;&lt;/titles&gt;&lt;periodical&gt;&lt;full-title&gt;Thorax&lt;/full-title&gt;&lt;abbr-1&gt;Thorax&lt;/abbr-1&gt;&lt;/periodical&gt;&lt;alt-periodical&gt;&lt;full-title&gt;Thorax&lt;/full-title&gt;&lt;abbr-1&gt;Thorax&lt;/abbr-1&gt;&lt;/alt-periodical&gt;&lt;pages&gt;701-2&lt;/pages&gt;&lt;volume&gt;68&lt;/volume&gt;&lt;number&gt;8&lt;/number&gt;&lt;edition&gt;2013/04/02&lt;/edition&gt;&lt;keywords&gt;&lt;keyword&gt;Chest Wall Oscillation/*methods&lt;/keyword&gt;&lt;keyword&gt;Cystic Fibrosis/*therapy&lt;/keyword&gt;&lt;keyword&gt;Female&lt;/keyword&gt;&lt;keyword&gt;Humans&lt;/keyword&gt;&lt;keyword&gt;*Laryngeal Masks&lt;/keyword&gt;&lt;keyword&gt;Male&lt;/keyword&gt;&lt;keyword&gt;Positive-Pressure Respiration/*instrumentation&lt;/keyword&gt;&lt;keyword&gt;Cystic Fibrosis&lt;/keyword&gt;&lt;keyword&gt;Respiratory Infection&lt;/keyword&gt;&lt;/keywords&gt;&lt;dates&gt;&lt;year&gt;2013&lt;/year&gt;&lt;pub-dates&gt;&lt;date&gt;Aug&lt;/date&gt;&lt;/pub-dates&gt;&lt;/dates&gt;&lt;isbn&gt;0040-6376&lt;/isbn&gt;&lt;accession-num&gt;23542462&lt;/accession-num&gt;&lt;urls&gt;&lt;related-urls&gt;&lt;url&gt;https://thorax.bmj.com/content/thoraxjnl/68/8/701.full.pdf&lt;/url&gt;&lt;/related-urls&gt;&lt;/urls&gt;&lt;electronic-resource-num&gt;10.1136/thoraxjnl-2012-203054&lt;/electronic-resource-num&gt;&lt;remote-database-provider&gt;NLM&lt;/remote-database-provider&gt;&lt;language&gt;eng&lt;/language&gt;&lt;/record&gt;&lt;/Cite&gt;&lt;/EndNote&gt;</w:instrText>
      </w:r>
      <w:r>
        <w:fldChar w:fldCharType="separate"/>
      </w:r>
      <w:r w:rsidR="000F7CB6">
        <w:rPr>
          <w:noProof/>
        </w:rPr>
        <w:t>[31]</w:t>
      </w:r>
      <w:r>
        <w:fldChar w:fldCharType="end"/>
      </w:r>
      <w:r>
        <w:t xml:space="preserve">. One reason for this is that the outcome measures to detect whether any single intervention is superior, or even to assess the efficacy of individual methods is usually change in </w:t>
      </w:r>
      <w:r w:rsidR="00DF2511">
        <w:t>FEV</w:t>
      </w:r>
      <w:r w:rsidR="00DF2511">
        <w:rPr>
          <w:vertAlign w:val="subscript"/>
        </w:rPr>
        <w:t>1</w:t>
      </w:r>
      <w:r>
        <w:t xml:space="preserve"> </w:t>
      </w:r>
      <w:r>
        <w:fldChar w:fldCharType="begin"/>
      </w:r>
      <w:r w:rsidR="000F7CB6">
        <w:instrText xml:space="preserve"> ADDIN EN.CITE &lt;EndNote&gt;&lt;Cite&gt;&lt;Author&gt;Main&lt;/Author&gt;&lt;Year&gt;2013&lt;/Year&gt;&lt;RecNum&gt;3466&lt;/RecNum&gt;&lt;DisplayText&gt;[31]&lt;/DisplayText&gt;&lt;record&gt;&lt;rec-number&gt;3466&lt;/rec-number&gt;&lt;foreign-keys&gt;&lt;key app="EN" db-id="pr5wspr9dw2dxne92x4v99s69xa59dv092es" timestamp="1557742652"&gt;3466&lt;/key&gt;&lt;/foreign-keys&gt;&lt;ref-type name="Journal Article"&gt;17&lt;/ref-type&gt;&lt;contributors&gt;&lt;authors&gt;&lt;author&gt;Main, E.&lt;/author&gt;&lt;/authors&gt;&lt;/contributors&gt;&lt;titles&gt;&lt;title&gt;Airway clearance research in CF: the &amp;apos;perfect storm&amp;apos; of strong preference and effortful participation in long-term, non-blinded studies&lt;/title&gt;&lt;secondary-title&gt;Thorax&lt;/secondary-title&gt;&lt;alt-title&gt;Thorax&lt;/alt-title&gt;&lt;/titles&gt;&lt;periodical&gt;&lt;full-title&gt;Thorax&lt;/full-title&gt;&lt;abbr-1&gt;Thorax&lt;/abbr-1&gt;&lt;/periodical&gt;&lt;alt-periodical&gt;&lt;full-title&gt;Thorax&lt;/full-title&gt;&lt;abbr-1&gt;Thorax&lt;/abbr-1&gt;&lt;/alt-periodical&gt;&lt;pages&gt;701-2&lt;/pages&gt;&lt;volume&gt;68&lt;/volume&gt;&lt;number&gt;8&lt;/number&gt;&lt;edition&gt;2013/04/02&lt;/edition&gt;&lt;keywords&gt;&lt;keyword&gt;Chest Wall Oscillation/*methods&lt;/keyword&gt;&lt;keyword&gt;Cystic Fibrosis/*therapy&lt;/keyword&gt;&lt;keyword&gt;Female&lt;/keyword&gt;&lt;keyword&gt;Humans&lt;/keyword&gt;&lt;keyword&gt;*Laryngeal Masks&lt;/keyword&gt;&lt;keyword&gt;Male&lt;/keyword&gt;&lt;keyword&gt;Positive-Pressure Respiration/*instrumentation&lt;/keyword&gt;&lt;keyword&gt;Cystic Fibrosis&lt;/keyword&gt;&lt;keyword&gt;Respiratory Infection&lt;/keyword&gt;&lt;/keywords&gt;&lt;dates&gt;&lt;year&gt;2013&lt;/year&gt;&lt;pub-dates&gt;&lt;date&gt;Aug&lt;/date&gt;&lt;/pub-dates&gt;&lt;/dates&gt;&lt;isbn&gt;0040-6376&lt;/isbn&gt;&lt;accession-num&gt;23542462&lt;/accession-num&gt;&lt;urls&gt;&lt;related-urls&gt;&lt;url&gt;https://thorax.bmj.com/content/thoraxjnl/68/8/701.full.pdf&lt;/url&gt;&lt;/related-urls&gt;&lt;/urls&gt;&lt;electronic-resource-num&gt;10.1136/thoraxjnl-2012-203054&lt;/electronic-resource-num&gt;&lt;remote-database-provider&gt;NLM&lt;/remote-database-provider&gt;&lt;language&gt;eng&lt;/language&gt;&lt;/record&gt;&lt;/Cite&gt;&lt;/EndNote&gt;</w:instrText>
      </w:r>
      <w:r>
        <w:fldChar w:fldCharType="separate"/>
      </w:r>
      <w:r w:rsidR="000F7CB6">
        <w:rPr>
          <w:noProof/>
        </w:rPr>
        <w:t>[31]</w:t>
      </w:r>
      <w:r>
        <w:fldChar w:fldCharType="end"/>
      </w:r>
      <w:r>
        <w:t xml:space="preserve">.  The work presented throughout this thesis, adds to the body of evidence which highlights the lack of sensitivity of </w:t>
      </w:r>
      <w:r w:rsidR="00DF2511">
        <w:t>FEV</w:t>
      </w:r>
      <w:r w:rsidR="00DF2511">
        <w:rPr>
          <w:vertAlign w:val="subscript"/>
        </w:rPr>
        <w:t>1</w:t>
      </w:r>
      <w:r>
        <w:t xml:space="preserve"> to measure small meaningful changes in the lungs </w:t>
      </w:r>
      <w:r>
        <w:fldChar w:fldCharType="begin">
          <w:fldData xml:space="preserve">PEVuZE5vdGU+PENpdGU+PEF1dGhvcj5BdXJvcmE8L0F1dGhvcj48WWVhcj4yMDA0PC9ZZWFyPjxS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</w:fldData>
        </w:fldChar>
      </w:r>
      <w:r w:rsidR="00B86FC1">
        <w:instrText xml:space="preserve"> ADDIN EN.CITE </w:instrText>
      </w:r>
      <w:r w:rsidR="00B86FC1">
        <w:fldChar w:fldCharType="begin">
          <w:fldData xml:space="preserve">PEVuZE5vdGU+PENpdGU+PEF1dGhvcj5BdXJvcmE8L0F1dGhvcj48WWVhcj4yMDA0PC9ZZWFyPjxS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</w:fldData>
        </w:fldChar>
      </w:r>
      <w:r w:rsidR="00B86FC1">
        <w:instrText xml:space="preserve"> ADDIN EN.CITE.DATA </w:instrText>
      </w:r>
      <w:r w:rsidR="00B86FC1">
        <w:fldChar w:fldCharType="end"/>
      </w:r>
      <w:r>
        <w:fldChar w:fldCharType="separate"/>
      </w:r>
      <w:r w:rsidR="00B86FC1">
        <w:rPr>
          <w:noProof/>
        </w:rPr>
        <w:t>[52, 105]</w:t>
      </w:r>
      <w:r>
        <w:fldChar w:fldCharType="end"/>
      </w:r>
      <w:r>
        <w:t xml:space="preserve"> and may be a reason why exercise trials in CF have not demonstrated a significant improvement in lung function </w:t>
      </w:r>
      <w:r>
        <w:fldChar w:fldCharType="begin">
          <w:fldData xml:space="preserve">PEVuZE5vdGU+PENpdGU+PEF1dGhvcj5XYXJkPC9BdXRob3I+PFllYXI+MjAxODwvWWVhcj48UmVj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=
</w:fldData>
        </w:fldChar>
      </w:r>
      <w:r w:rsidR="00B86FC1">
        <w:instrText xml:space="preserve"> ADDIN EN.CITE </w:instrText>
      </w:r>
      <w:r w:rsidR="00B86FC1">
        <w:fldChar w:fldCharType="begin">
          <w:fldData xml:space="preserve">PEVuZE5vdGU+PENpdGU+PEF1dGhvcj5XYXJkPC9BdXRob3I+PFllYXI+MjAxODwvWWVhcj48UmVj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=
</w:fldData>
        </w:fldChar>
      </w:r>
      <w:r w:rsidR="00B86FC1">
        <w:instrText xml:space="preserve"> ADDIN EN.CITE.DATA </w:instrText>
      </w:r>
      <w:r w:rsidR="00B86FC1">
        <w:fldChar w:fldCharType="end"/>
      </w:r>
      <w:r>
        <w:fldChar w:fldCharType="separate"/>
      </w:r>
      <w:r w:rsidR="00B86FC1">
        <w:rPr>
          <w:noProof/>
        </w:rPr>
        <w:t>[93]</w:t>
      </w:r>
      <w:r>
        <w:fldChar w:fldCharType="end"/>
      </w:r>
      <w:r>
        <w:t>. The work demonstrated here highlights that ventilation MRI can measure acute change to exercise, both quantitatively and visually, making it an ideal method for assessing the response to physiotherapy techniques in general.</w:t>
      </w:r>
    </w:p>
    <w:p w14:paraId="3D183C2D" w14:textId="77777777" w:rsidR="008553F0" w:rsidRDefault="008553F0" w:rsidP="006717E0"/>
    <w:p w14:paraId="65C9654F" w14:textId="77777777" w:rsidR="008553F0" w:rsidRDefault="008553F0" w:rsidP="006717E0">
      <w:pPr>
        <w:pStyle w:val="Heading4"/>
      </w:pPr>
      <w:r>
        <w:t>Limitations</w:t>
      </w:r>
    </w:p>
    <w:p w14:paraId="7A40752B" w14:textId="77777777" w:rsidR="008553F0" w:rsidRDefault="008553F0" w:rsidP="006717E0"/>
    <w:p w14:paraId="15DBDAED" w14:textId="2CE3A30F" w:rsidR="008553F0" w:rsidRDefault="008553F0" w:rsidP="006717E0">
      <w:r>
        <w:t xml:space="preserve">This analysis has some limitations. One limitation is that not all patients were scanned using the same inhaled gas. Two patients inhaled </w:t>
      </w:r>
      <w:r w:rsidR="005E6BBB">
        <w:rPr>
          <w:vertAlign w:val="superscript"/>
        </w:rPr>
        <w:t>3</w:t>
      </w:r>
      <w:r w:rsidR="005E6BBB">
        <w:t>He</w:t>
      </w:r>
      <w:r>
        <w:t xml:space="preserve"> and 11 inhaled </w:t>
      </w:r>
      <w:r w:rsidR="005E6BBB">
        <w:rPr>
          <w:vertAlign w:val="superscript"/>
        </w:rPr>
        <w:t>129</w:t>
      </w:r>
      <w:r w:rsidR="005E6BBB">
        <w:t>Xe</w:t>
      </w:r>
      <w:r>
        <w:t xml:space="preserve">, which could have an effect on the outcome. The data presented in </w:t>
      </w:r>
      <w:r w:rsidR="00301F5F">
        <w:t xml:space="preserve">Chapter </w:t>
      </w:r>
      <w:r w:rsidR="00301F5F">
        <w:fldChar w:fldCharType="begin"/>
      </w:r>
      <w:r w:rsidR="00301F5F">
        <w:instrText xml:space="preserve"> REF _Ref21781865 \r \h </w:instrText>
      </w:r>
      <w:r w:rsidR="00301F5F">
        <w:fldChar w:fldCharType="separate"/>
      </w:r>
      <w:r w:rsidR="00140F11">
        <w:t>3.4.3</w:t>
      </w:r>
      <w:r w:rsidR="00301F5F">
        <w:fldChar w:fldCharType="end"/>
      </w:r>
      <w:r w:rsidR="00301F5F">
        <w:t xml:space="preserve"> (</w:t>
      </w:r>
      <w:r w:rsidR="00301F5F">
        <w:fldChar w:fldCharType="begin"/>
      </w:r>
      <w:r w:rsidR="00301F5F">
        <w:instrText xml:space="preserve"> REF _Ref21781865 \h </w:instrText>
      </w:r>
      <w:r w:rsidR="00301F5F">
        <w:fldChar w:fldCharType="separate"/>
      </w:r>
      <w:r w:rsidR="00140F11">
        <w:t xml:space="preserve">A comparison of </w:t>
      </w:r>
      <w:r w:rsidR="00140F11">
        <w:rPr>
          <w:vertAlign w:val="superscript"/>
        </w:rPr>
        <w:t>3</w:t>
      </w:r>
      <w:r w:rsidR="00140F11">
        <w:t xml:space="preserve">He and </w:t>
      </w:r>
      <w:r w:rsidR="00140F11">
        <w:rPr>
          <w:vertAlign w:val="superscript"/>
        </w:rPr>
        <w:t>129</w:t>
      </w:r>
      <w:r w:rsidR="00140F11">
        <w:t>Xe ventilation MRI</w:t>
      </w:r>
      <w:r w:rsidR="00301F5F">
        <w:fldChar w:fldCharType="end"/>
      </w:r>
      <w:r w:rsidR="00301F5F">
        <w:t>, p</w:t>
      </w:r>
      <w:r w:rsidR="00301F5F">
        <w:fldChar w:fldCharType="begin"/>
      </w:r>
      <w:r w:rsidR="00301F5F">
        <w:instrText xml:space="preserve"> PAGEREF _Ref21781865 \h </w:instrText>
      </w:r>
      <w:r w:rsidR="00301F5F">
        <w:fldChar w:fldCharType="separate"/>
      </w:r>
      <w:r w:rsidR="00140F11">
        <w:rPr>
          <w:noProof/>
        </w:rPr>
        <w:t>131</w:t>
      </w:r>
      <w:r w:rsidR="00301F5F">
        <w:fldChar w:fldCharType="end"/>
      </w:r>
      <w:r w:rsidR="00301F5F">
        <w:t xml:space="preserve">) </w:t>
      </w:r>
      <w:r>
        <w:t xml:space="preserve">however demonstrates that the differences between </w:t>
      </w:r>
      <w:r w:rsidR="005E6BBB">
        <w:rPr>
          <w:vertAlign w:val="superscript"/>
        </w:rPr>
        <w:t>3</w:t>
      </w:r>
      <w:r w:rsidR="005E6BBB">
        <w:t>He</w:t>
      </w:r>
      <w:r>
        <w:t xml:space="preserve"> and </w:t>
      </w:r>
      <w:r w:rsidR="005E6BBB">
        <w:rPr>
          <w:vertAlign w:val="superscript"/>
        </w:rPr>
        <w:t>129</w:t>
      </w:r>
      <w:r w:rsidR="005E6BBB">
        <w:t>Xe</w:t>
      </w:r>
      <w:r>
        <w:t xml:space="preserve"> in CF are minimal and therefore the </w:t>
      </w:r>
      <w:r>
        <w:lastRenderedPageBreak/>
        <w:t xml:space="preserve">differences in pre and post-CPET metrics here between these patients should be minimal. Similarly, patients scanned with </w:t>
      </w:r>
      <w:r w:rsidR="005E6BBB">
        <w:rPr>
          <w:vertAlign w:val="superscript"/>
        </w:rPr>
        <w:t>3</w:t>
      </w:r>
      <w:r w:rsidR="005E6BBB">
        <w:t>He</w:t>
      </w:r>
      <w:r>
        <w:t xml:space="preserve"> did not perform a repeatability scan pre-CPET as this was a method employed when switching to </w:t>
      </w:r>
      <w:r w:rsidR="005E6BBB">
        <w:rPr>
          <w:vertAlign w:val="superscript"/>
        </w:rPr>
        <w:t>129</w:t>
      </w:r>
      <w:r w:rsidR="005E6BBB">
        <w:t>Xe</w:t>
      </w:r>
      <w:r>
        <w:t xml:space="preserve">, the threshold of repeatability from </w:t>
      </w:r>
      <w:r w:rsidR="005E6BBB">
        <w:rPr>
          <w:vertAlign w:val="superscript"/>
        </w:rPr>
        <w:t>129</w:t>
      </w:r>
      <w:r w:rsidR="005E6BBB">
        <w:t>Xe</w:t>
      </w:r>
      <w:r>
        <w:t xml:space="preserve"> was therefore used in the </w:t>
      </w:r>
      <w:r w:rsidR="005E6BBB">
        <w:rPr>
          <w:vertAlign w:val="superscript"/>
        </w:rPr>
        <w:t>3</w:t>
      </w:r>
      <w:r w:rsidR="005E6BBB">
        <w:t>He</w:t>
      </w:r>
      <w:r>
        <w:t xml:space="preserve"> patients when assessing the quantitative change post-CPET. Without knowing the exact repeatability for </w:t>
      </w:r>
      <w:r w:rsidR="005E6BBB">
        <w:rPr>
          <w:vertAlign w:val="superscript"/>
        </w:rPr>
        <w:t>3</w:t>
      </w:r>
      <w:r w:rsidR="005E6BBB">
        <w:t>He</w:t>
      </w:r>
      <w:r>
        <w:t xml:space="preserve">, the </w:t>
      </w:r>
      <w:r w:rsidR="005E6BBB">
        <w:rPr>
          <w:vertAlign w:val="superscript"/>
        </w:rPr>
        <w:t>129</w:t>
      </w:r>
      <w:r w:rsidR="005E6BBB">
        <w:t>Xe</w:t>
      </w:r>
      <w:r>
        <w:t xml:space="preserve"> threshold may be inaccurate for comparing </w:t>
      </w:r>
      <w:r w:rsidR="005E6BBB">
        <w:rPr>
          <w:vertAlign w:val="superscript"/>
        </w:rPr>
        <w:t>3</w:t>
      </w:r>
      <w:r w:rsidR="005E6BBB">
        <w:t>He</w:t>
      </w:r>
      <w:r>
        <w:t xml:space="preserve"> images pre and post exercise. Finally, spirometry was only performed post-CPET and therefore the effect of exercise on </w:t>
      </w:r>
      <w:r w:rsidR="00DF2511">
        <w:t>FEV</w:t>
      </w:r>
      <w:r w:rsidR="00DF2511">
        <w:rPr>
          <w:vertAlign w:val="subscript"/>
        </w:rPr>
        <w:t>1</w:t>
      </w:r>
      <w:r>
        <w:t xml:space="preserve"> cannot be assessed. The reason for this is because spirometry is a forced manoeuvre and often causes patients to cough, which may well affect the distribution of </w:t>
      </w:r>
      <w:r w:rsidR="00A128CB">
        <w:t>ventilation</w:t>
      </w:r>
      <w:r>
        <w:t>. Due to this and because we did not want spirometry to affect the ventilation imaging throughout the MMAVIC study, spirometry was performed last in every single research visit, irrespective of whether it was an exercise visit or not.</w:t>
      </w:r>
    </w:p>
    <w:p w14:paraId="2E6A6395" w14:textId="77777777" w:rsidR="008553F0" w:rsidRDefault="008553F0" w:rsidP="006717E0"/>
    <w:p w14:paraId="427B086C" w14:textId="77777777" w:rsidR="008553F0" w:rsidRPr="00E56C4D" w:rsidRDefault="008553F0" w:rsidP="006717E0">
      <w:pPr>
        <w:pStyle w:val="Heading4"/>
      </w:pPr>
      <w:r w:rsidRPr="00E56C4D">
        <w:t>Conclusion</w:t>
      </w:r>
    </w:p>
    <w:p w14:paraId="04FEE10B" w14:textId="77777777" w:rsidR="008553F0" w:rsidRDefault="008553F0" w:rsidP="006717E0"/>
    <w:p w14:paraId="7A96105E" w14:textId="77777777" w:rsidR="0029699A" w:rsidRDefault="008553F0" w:rsidP="006717E0">
      <w:r>
        <w:t xml:space="preserve">In conclusion, the data presented here highlights that </w:t>
      </w:r>
      <w:r w:rsidR="005E6BBB">
        <w:rPr>
          <w:vertAlign w:val="superscript"/>
        </w:rPr>
        <w:t>129</w:t>
      </w:r>
      <w:r w:rsidR="005E6BBB">
        <w:t>Xe</w:t>
      </w:r>
      <w:r>
        <w:t xml:space="preserve"> ventilation MRI has high intra-session repeatability across the spectrum of CF lung disease and that maximal exercise has an acute effect on the distribution of ventilation in CF. There is an increasing body of evidence highlighting the importance of exercise in CF in the maintenance of overall fitness. This work demonstrates that increasing VDP is related to decreasing exercise tolerance, which highlights the importance of underlying lung function in determining exercise tolerance. This work also highlights that exercise has a productive role in airway clearance and should be encouraged. Ventilation MRI is the ideal methodology for assessing the re-distribution of ventilation caused by physiotherapy and should therefore be considered as a primary outcome in future clinical trials.</w:t>
      </w:r>
    </w:p>
    <w:p w14:paraId="3B68765B" w14:textId="77777777" w:rsidR="00A128CB" w:rsidRDefault="00A128CB" w:rsidP="006717E0">
      <w:pPr>
        <w:sectPr w:rsidR="00A128CB" w:rsidSect="00756F0E">
          <w:pgSz w:w="11900" w:h="16840"/>
          <w:pgMar w:top="1440" w:right="1134" w:bottom="1440" w:left="1134" w:header="964" w:footer="964" w:gutter="0"/>
          <w:cols w:space="708"/>
          <w:docGrid w:linePitch="360"/>
        </w:sectPr>
      </w:pPr>
    </w:p>
    <w:p w14:paraId="3CA1C75F" w14:textId="77777777" w:rsidR="00A01CD7" w:rsidRDefault="00A01CD7" w:rsidP="006717E0"/>
    <w:p w14:paraId="256A6626" w14:textId="77777777" w:rsidR="00A01CD7" w:rsidRDefault="00A01CD7" w:rsidP="006717E0"/>
    <w:p w14:paraId="7DDD8316" w14:textId="77777777" w:rsidR="00A01CD7" w:rsidRDefault="00A01CD7" w:rsidP="006717E0"/>
    <w:p w14:paraId="35FAE78B" w14:textId="77777777" w:rsidR="00A01CD7" w:rsidRDefault="00A01CD7" w:rsidP="006717E0"/>
    <w:p w14:paraId="638E23C2" w14:textId="173590E8" w:rsidR="00F97CED" w:rsidRDefault="00F97CED" w:rsidP="00F97CED">
      <w:pPr>
        <w:jc w:val="center"/>
        <w:rPr>
          <w:b/>
          <w:i/>
          <w:sz w:val="40"/>
          <w:szCs w:val="40"/>
        </w:rPr>
      </w:pPr>
      <w:r>
        <w:rPr>
          <w:b/>
          <w:i/>
          <w:sz w:val="40"/>
          <w:szCs w:val="40"/>
        </w:rPr>
        <w:t>Chapter 5:</w:t>
      </w:r>
    </w:p>
    <w:p w14:paraId="0D08DD07" w14:textId="5EFEBA51" w:rsidR="0043570E" w:rsidRPr="00F97CED" w:rsidRDefault="00A01CD7" w:rsidP="00F97CED">
      <w:pPr>
        <w:jc w:val="center"/>
        <w:rPr>
          <w:b/>
          <w:i/>
          <w:sz w:val="40"/>
          <w:szCs w:val="40"/>
        </w:rPr>
      </w:pPr>
      <w:r w:rsidRPr="00F97CED">
        <w:rPr>
          <w:b/>
          <w:i/>
          <w:sz w:val="40"/>
          <w:szCs w:val="40"/>
        </w:rPr>
        <w:t>The longitudinal relationship between ventilation imaging with lung function</w:t>
      </w:r>
    </w:p>
    <w:p w14:paraId="54758CA7" w14:textId="77777777" w:rsidR="00A01CD7" w:rsidRPr="00F97CED" w:rsidRDefault="00A01CD7" w:rsidP="00F97CED">
      <w:pPr>
        <w:jc w:val="center"/>
        <w:rPr>
          <w:b/>
          <w:i/>
          <w:sz w:val="40"/>
          <w:szCs w:val="40"/>
        </w:rPr>
        <w:sectPr w:rsidR="00A01CD7" w:rsidRPr="00F97CED" w:rsidSect="00756F0E">
          <w:headerReference w:type="default" r:id="rId138"/>
          <w:footerReference w:type="default" r:id="rId139"/>
          <w:pgSz w:w="11900" w:h="16840"/>
          <w:pgMar w:top="1440" w:right="1134" w:bottom="1440" w:left="1134" w:header="964" w:footer="964" w:gutter="0"/>
          <w:cols w:space="708"/>
          <w:docGrid w:linePitch="360"/>
        </w:sectPr>
      </w:pPr>
    </w:p>
    <w:p w14:paraId="30E1BB3F" w14:textId="6D5080A7" w:rsidR="008553F0" w:rsidRDefault="008553F0" w:rsidP="006717E0">
      <w:pPr>
        <w:pStyle w:val="Heading1"/>
      </w:pPr>
      <w:bookmarkStart w:id="406" w:name="_Ref21785044"/>
      <w:bookmarkStart w:id="407" w:name="_Toc27382919"/>
      <w:r>
        <w:lastRenderedPageBreak/>
        <w:t>The longitudinal relationship between ventilation imaging and lung function</w:t>
      </w:r>
      <w:bookmarkEnd w:id="406"/>
      <w:bookmarkEnd w:id="407"/>
    </w:p>
    <w:p w14:paraId="5ED929B1" w14:textId="77777777" w:rsidR="008553F0" w:rsidRDefault="008553F0" w:rsidP="006717E0"/>
    <w:p w14:paraId="4C2141EB" w14:textId="77777777" w:rsidR="008553F0" w:rsidRDefault="008553F0" w:rsidP="006717E0">
      <w:r>
        <w:t>This chapter focuses on assessing the longitudinal MRI and lung function data collected during the MMAVIC study. There are very limited published longitudinal data using ventilation MRI in CF, or in any lung diseases. The larger evidence base of cross-sectional analysis has shown the sensitivity of the methods to detect lung disease, but can only generate hypotheses in terms of detecting changes in an individual. Longitudinal analysis of a broad range of patients with CF is therefore required in order to determine the clinical utility of ventilation MRI and to understand how changes seen on ventilation MRI relate to the changes measured in clinical standards such as spirometry and MBW.</w:t>
      </w:r>
    </w:p>
    <w:p w14:paraId="32EAAD50" w14:textId="77777777" w:rsidR="008553F0" w:rsidRDefault="008553F0" w:rsidP="006717E0">
      <w:r>
        <w:br w:type="page"/>
      </w:r>
    </w:p>
    <w:p w14:paraId="7007A0D7" w14:textId="4C3C24DD" w:rsidR="008553F0" w:rsidRDefault="008553F0" w:rsidP="006717E0">
      <w:pPr>
        <w:pStyle w:val="Heading2"/>
      </w:pPr>
      <w:bookmarkStart w:id="408" w:name="_Ref21772558"/>
      <w:bookmarkStart w:id="409" w:name="_Toc27382920"/>
      <w:r>
        <w:lastRenderedPageBreak/>
        <w:t>Introduction</w:t>
      </w:r>
      <w:bookmarkEnd w:id="408"/>
      <w:bookmarkEnd w:id="409"/>
    </w:p>
    <w:p w14:paraId="6FB23C95" w14:textId="77777777" w:rsidR="008553F0" w:rsidRDefault="008553F0" w:rsidP="006717E0"/>
    <w:p w14:paraId="23CB104C" w14:textId="2C2B0162" w:rsidR="008553F0" w:rsidRDefault="008553F0" w:rsidP="006717E0">
      <w:r>
        <w:t xml:space="preserve">Advances in therapies for patients with CF have caused the natural rate of decline in lung function across the whole patient population to decrease </w:t>
      </w:r>
      <w:r>
        <w:fldChar w:fldCharType="begin"/>
      </w:r>
      <w:r w:rsidR="00B86FC1">
        <w:instrText xml:space="preserve"> ADDIN EN.CITE &lt;EndNote&gt;&lt;Cite&gt;&lt;Author&gt;Que&lt;/Author&gt;&lt;Year&gt;2006&lt;/Year&gt;&lt;RecNum&gt;1448&lt;/RecNum&gt;&lt;DisplayText&gt;[54]&lt;/DisplayText&gt;&lt;record&gt;&lt;rec-number&gt;1448&lt;/rec-number&gt;&lt;foreign-keys&gt;&lt;key app="EN" db-id="pr5wspr9dw2dxne92x4v99s69xa59dv092es" timestamp="1433848894"&gt;1448&lt;/key&gt;&lt;/foreign-keys&gt;&lt;ref-type name="Journal Article"&gt;17&lt;/ref-type&gt;&lt;contributors&gt;&lt;authors&gt;&lt;author&gt;Que, C.&lt;/author&gt;&lt;author&gt;Cullinan, P.&lt;/author&gt;&lt;author&gt;Geddes, D.&lt;/author&gt;&lt;/authors&gt;&lt;/contributors&gt;&lt;auth-address&gt;Respiratory Medicine, Royal Brompton Hospital, Sydney Street, London SW3 6NP, UK.&lt;/auth-address&gt;&lt;titles&gt;&lt;title&gt;Improving rate of decline of FEV1 in young adults with cystic fibrosis&lt;/title&gt;&lt;secondary-title&gt;Thorax&lt;/secondary-title&gt;&lt;/titles&gt;&lt;periodical&gt;&lt;full-title&gt;Thorax&lt;/full-title&gt;&lt;abbr-1&gt;Thorax&lt;/abbr-1&gt;&lt;/periodical&gt;&lt;pages&gt;155-7&lt;/pages&gt;&lt;volume&gt;61&lt;/volume&gt;&lt;number&gt;2&lt;/number&gt;&lt;edition&gt;2005/12/31&lt;/edition&gt;&lt;keywords&gt;&lt;keyword&gt;Adolescent&lt;/keyword&gt;&lt;keyword&gt;Adult&lt;/keyword&gt;&lt;keyword&gt;Analysis of Variance&lt;/keyword&gt;&lt;keyword&gt;Body Height&lt;/keyword&gt;&lt;keyword&gt;Child&lt;/keyword&gt;&lt;keyword&gt;Child, Preschool&lt;/keyword&gt;&lt;keyword&gt;Cohort Studies&lt;/keyword&gt;&lt;keyword&gt;Cystic Fibrosis/*physiopathology&lt;/keyword&gt;&lt;keyword&gt;Female&lt;/keyword&gt;&lt;keyword&gt;Forced Expiratory Volume/physiology&lt;/keyword&gt;&lt;keyword&gt;Humans&lt;/keyword&gt;&lt;keyword&gt;Male&lt;/keyword&gt;&lt;keyword&gt;Vital Capacity/physiology&lt;/keyword&gt;&lt;/keywords&gt;&lt;dates&gt;&lt;year&gt;2006&lt;/year&gt;&lt;pub-dates&gt;&lt;date&gt;Feb&lt;/date&gt;&lt;/pub-dates&gt;&lt;/dates&gt;&lt;isbn&gt;0040-6376 (Print)&amp;#xD;0040-6376 (Linking)&lt;/isbn&gt;&lt;accession-num&gt;16384880&lt;/accession-num&gt;&lt;urls&gt;&lt;related-urls&gt;&lt;url&gt;https://www.ncbi.nlm.nih.gov/pubmed/16384880&lt;/url&gt;&lt;/related-urls&gt;&lt;/urls&gt;&lt;custom2&gt;PMC2104571&lt;/custom2&gt;&lt;electronic-resource-num&gt;10.1136/thx.2005.043372&lt;/electronic-resource-num&gt;&lt;remote-database-provider&gt;NLM&lt;/remote-database-provider&gt;&lt;language&gt;eng&lt;/language&gt;&lt;/record&gt;&lt;/Cite&gt;&lt;/EndNote&gt;</w:instrText>
      </w:r>
      <w:r>
        <w:fldChar w:fldCharType="separate"/>
      </w:r>
      <w:r w:rsidR="00B86FC1">
        <w:rPr>
          <w:noProof/>
        </w:rPr>
        <w:t>[54]</w:t>
      </w:r>
      <w:r>
        <w:fldChar w:fldCharType="end"/>
      </w:r>
      <w:r>
        <w:t xml:space="preserve">. Spirometry and the </w:t>
      </w:r>
      <w:r w:rsidR="00DF2511">
        <w:t>FEV</w:t>
      </w:r>
      <w:r w:rsidR="00DF2511">
        <w:rPr>
          <w:vertAlign w:val="subscript"/>
        </w:rPr>
        <w:t>1</w:t>
      </w:r>
      <w:r>
        <w:t xml:space="preserve"> have traditionally been utilised clinically to assess this rate of decline and to determine decline during exacerbations and the recovery towards the patient’s own baseline </w:t>
      </w:r>
      <w:r>
        <w:fldChar w:fldCharType="begin">
          <w:fldData xml:space="preserve">PEVuZE5vdGU+PENpdGU+PEF1dGhvcj5XYXRlcnM8L0F1dGhvcj48WWVhcj4yMDEyPC9ZZWFyPjxS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2MS02PC9wYWdlcz48dm9sdW1lPjQwPC92b2x1bWU+PG51bWJl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</w:fldData>
        </w:fldChar>
      </w:r>
      <w:r w:rsidR="00B86FC1">
        <w:instrText xml:space="preserve"> ADDIN EN.CITE </w:instrText>
      </w:r>
      <w:r w:rsidR="00B86FC1">
        <w:fldChar w:fldCharType="begin">
          <w:fldData xml:space="preserve">PEVuZE5vdGU+PENpdGU+PEF1dGhvcj5XYXRlcnM8L0F1dGhvcj48WWVhcj4yMDEyPC9ZZWFyPjxS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2MS02PC9wYWdlcz48dm9sdW1lPjQwPC92b2x1bWU+PG51bWJl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</w:fldData>
        </w:fldChar>
      </w:r>
      <w:r w:rsidR="00B86FC1">
        <w:instrText xml:space="preserve"> ADDIN EN.CITE.DATA </w:instrText>
      </w:r>
      <w:r w:rsidR="00B86FC1">
        <w:fldChar w:fldCharType="end"/>
      </w:r>
      <w:r>
        <w:fldChar w:fldCharType="separate"/>
      </w:r>
      <w:r w:rsidR="00B86FC1">
        <w:rPr>
          <w:noProof/>
        </w:rPr>
        <w:t>[113, 327, 328]</w:t>
      </w:r>
      <w:r>
        <w:fldChar w:fldCharType="end"/>
      </w:r>
      <w:r>
        <w:t xml:space="preserve">. Historically, the rate of decline has been such that changes in </w:t>
      </w:r>
      <w:r w:rsidR="00DF2511">
        <w:t>FEV</w:t>
      </w:r>
      <w:r w:rsidR="00DF2511">
        <w:rPr>
          <w:vertAlign w:val="subscript"/>
        </w:rPr>
        <w:t>1</w:t>
      </w:r>
      <w:r>
        <w:t xml:space="preserve"> have been measurable over relatively short intervals of time. The therapies on offer to patients with CF and modern clinical management have however slowed the natural decline of </w:t>
      </w:r>
      <w:r w:rsidR="00DF2511">
        <w:t>FEV</w:t>
      </w:r>
      <w:r w:rsidR="00DF2511">
        <w:rPr>
          <w:vertAlign w:val="subscript"/>
        </w:rPr>
        <w:t>1</w:t>
      </w:r>
      <w:r>
        <w:t xml:space="preserve"> in patients with CF to a rate that is within the normal day to day variability of the test itself </w:t>
      </w:r>
      <w:r>
        <w:fldChar w:fldCharType="begin"/>
      </w:r>
      <w:r w:rsidR="00B86FC1">
        <w:instrText xml:space="preserve"> ADDIN EN.CITE &lt;EndNote&gt;&lt;Cite&gt;&lt;Author&gt;Stanojevic&lt;/Author&gt;&lt;Year&gt;2016&lt;/Year&gt;&lt;RecNum&gt;3079&lt;/RecNum&gt;&lt;DisplayText&gt;[329]&lt;/DisplayText&gt;&lt;record&gt;&lt;rec-number&gt;3079&lt;/rec-number&gt;&lt;foreign-keys&gt;&lt;key app="EN" db-id="pr5wspr9dw2dxne92x4v99s69xa59dv092es" timestamp="1486556396"&gt;3079&lt;/key&gt;&lt;/foreign-keys&gt;&lt;ref-type name="Journal Article"&gt;17&lt;/ref-type&gt;&lt;contributors&gt;&lt;authors&gt;&lt;author&gt;Stanojevic, S.&lt;/author&gt;&lt;author&gt;Ratjen, F.&lt;/author&gt;&lt;/authors&gt;&lt;/contributors&gt;&lt;auth-address&gt;Division of Respiratory Medicine, Hospital for Sick Children, Toronto, Canada; University of Toronto, Toronto, Canada.&amp;#xD;Division of Respiratory Medicine, Hospital for Sick Children, Toronto, Canada; University of Toronto, Toronto, Canada. Electronic address: felix.ratjen@sickkids.ca.&lt;/auth-address&gt;&lt;titles&gt;&lt;title&gt;Physiologic endpoints for clinical studies for cystic fibrosis&lt;/title&gt;&lt;secondary-title&gt;J Cyst Fibros&lt;/secondary-title&gt;&lt;/titles&gt;&lt;periodical&gt;&lt;full-title&gt;J Cyst Fibros&lt;/full-title&gt;&lt;abbr-1&gt;Journal of cystic fibrosis : official journal of the European Cystic Fibrosis Society&lt;/abbr-1&gt;&lt;/periodical&gt;&lt;pages&gt;416-23&lt;/pages&gt;&lt;volume&gt;15&lt;/volume&gt;&lt;number&gt;4&lt;/number&gt;&lt;keywords&gt;&lt;keyword&gt;Clinical trials&lt;/keyword&gt;&lt;keyword&gt;Cystic fibrosis&lt;/keyword&gt;&lt;keyword&gt;Lung function&lt;/keyword&gt;&lt;keyword&gt;Outcomes&lt;/keyword&gt;&lt;/keywords&gt;&lt;dates&gt;&lt;year&gt;2016&lt;/year&gt;&lt;pub-dates&gt;&lt;date&gt;Jul&lt;/date&gt;&lt;/pub-dates&gt;&lt;/dates&gt;&lt;isbn&gt;1873-5010 (Electronic)&amp;#xD;1569-1993 (Linking)&lt;/isbn&gt;&lt;accession-num&gt;27316663&lt;/accession-num&gt;&lt;urls&gt;&lt;related-urls&gt;&lt;url&gt;https://www.ncbi.nlm.nih.gov/pubmed/27316663&lt;/url&gt;&lt;/related-urls&gt;&lt;/urls&gt;&lt;electronic-resource-num&gt;10.1016/j.jcf.2016.05.014&lt;/electronic-resource-num&gt;&lt;/record&gt;&lt;/Cite&gt;&lt;/EndNote&gt;</w:instrText>
      </w:r>
      <w:r>
        <w:fldChar w:fldCharType="separate"/>
      </w:r>
      <w:r w:rsidR="00B86FC1">
        <w:rPr>
          <w:noProof/>
        </w:rPr>
        <w:t>[329]</w:t>
      </w:r>
      <w:r>
        <w:fldChar w:fldCharType="end"/>
      </w:r>
      <w:r>
        <w:t xml:space="preserve">. A positive consequence is that patients with CF now often have maintained normal </w:t>
      </w:r>
      <w:r w:rsidR="00DF2511">
        <w:t>FEV</w:t>
      </w:r>
      <w:r w:rsidR="00DF2511">
        <w:rPr>
          <w:vertAlign w:val="subscript"/>
        </w:rPr>
        <w:t>1</w:t>
      </w:r>
      <w:r>
        <w:t xml:space="preserve"> values into adulthood </w:t>
      </w:r>
      <w:r>
        <w:fldChar w:fldCharType="begin">
          <w:fldData xml:space="preserve">PEVuZE5vdGU+PENpdGU+PEF1dGhvcj5LZW9naDwvQXV0aG9yPjxZZWFyPjIwMTg8L1llYXI+PFJl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</w:fldData>
        </w:fldChar>
      </w:r>
      <w:r w:rsidR="00677875">
        <w:instrText xml:space="preserve"> ADDIN EN.CITE </w:instrText>
      </w:r>
      <w:r w:rsidR="00677875">
        <w:fldChar w:fldCharType="begin">
          <w:fldData xml:space="preserve">PEVuZE5vdGU+PENpdGU+PEF1dGhvcj5LZW9naDwvQXV0aG9yPjxZZWFyPjIwMTg8L1llYXI+PFJl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</w:fldData>
        </w:fldChar>
      </w:r>
      <w:r w:rsidR="00677875">
        <w:instrText xml:space="preserve"> ADDIN EN.CITE.DATA </w:instrText>
      </w:r>
      <w:r w:rsidR="00677875">
        <w:fldChar w:fldCharType="end"/>
      </w:r>
      <w:r>
        <w:fldChar w:fldCharType="separate"/>
      </w:r>
      <w:r w:rsidR="00677875">
        <w:rPr>
          <w:noProof/>
        </w:rPr>
        <w:t>[6]</w:t>
      </w:r>
      <w:r>
        <w:fldChar w:fldCharType="end"/>
      </w:r>
      <w:r>
        <w:t>.</w:t>
      </w:r>
    </w:p>
    <w:p w14:paraId="403D0A4D" w14:textId="77777777" w:rsidR="008553F0" w:rsidRDefault="008553F0" w:rsidP="006717E0"/>
    <w:p w14:paraId="00C10BE3" w14:textId="5C9981A5" w:rsidR="008553F0" w:rsidRDefault="008553F0" w:rsidP="006717E0">
      <w:r>
        <w:t xml:space="preserve">Whilst </w:t>
      </w:r>
      <w:r w:rsidR="00DF2511">
        <w:t>FEV</w:t>
      </w:r>
      <w:r w:rsidR="00DF2511">
        <w:rPr>
          <w:vertAlign w:val="subscript"/>
        </w:rPr>
        <w:t>1</w:t>
      </w:r>
      <w:r>
        <w:t xml:space="preserve"> remains the clinical gold standard for the day to day clinical management of patients with CF it has long been recognised that tests such as LCI may better reflect longitudinal lung deterioration and response to treatment </w:t>
      </w:r>
      <w:r>
        <w:fldChar w:fldCharType="begin">
          <w:fldData xml:space="preserve">PEVuZE5vdGU+PENpdGU+PEF1dGhvcj5BbWluPC9BdXRob3I+PFllYXI+MjAxNjwvWWVhcj48UmVj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3OS04MzwvcGFnZXM+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M5LTQ1PC9wYWdlcz48dm9sdW1lPjY5PC92b2x1bWU+PG51bWJlcj4xPC9udW1iZXI+PGVk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l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</w:fldData>
        </w:fldChar>
      </w:r>
      <w:r w:rsidR="00B86FC1">
        <w:instrText xml:space="preserve"> ADDIN EN.CITE </w:instrText>
      </w:r>
      <w:r w:rsidR="00B86FC1">
        <w:fldChar w:fldCharType="begin">
          <w:fldData xml:space="preserve">PEVuZE5vdGU+PENpdGU+PEF1dGhvcj5BbWluPC9BdXRob3I+PFllYXI+MjAxNjwvWWVhcj48UmVj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3OS04MzwvcGFnZXM+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M5LTQ1PC9wYWdlcz48dm9sdW1lPjY5PC92b2x1bWU+PG51bWJlcj4xPC9udW1iZXI+PGVk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l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</w:fldData>
        </w:fldChar>
      </w:r>
      <w:r w:rsidR="00B86FC1">
        <w:instrText xml:space="preserve"> ADDIN EN.CITE.DATA </w:instrText>
      </w:r>
      <w:r w:rsidR="00B86FC1">
        <w:fldChar w:fldCharType="end"/>
      </w:r>
      <w:r>
        <w:fldChar w:fldCharType="separate"/>
      </w:r>
      <w:r w:rsidR="00B86FC1">
        <w:rPr>
          <w:noProof/>
        </w:rPr>
        <w:t>[113, 130, 132, 137, 330-332]</w:t>
      </w:r>
      <w:r>
        <w:fldChar w:fldCharType="end"/>
      </w:r>
      <w:r>
        <w:t xml:space="preserve">. There is now an increasing body of evidence highlighting that longitudinally monitoring the LCI allows for a more sensitive signal to be measured than </w:t>
      </w:r>
      <w:r w:rsidR="00DF2511">
        <w:t>FEV</w:t>
      </w:r>
      <w:r w:rsidR="00DF2511">
        <w:rPr>
          <w:vertAlign w:val="subscript"/>
        </w:rPr>
        <w:t>1</w:t>
      </w:r>
      <w:r>
        <w:rPr>
          <w:vertAlign w:val="subscript"/>
        </w:rPr>
        <w:t xml:space="preserve"> </w:t>
      </w:r>
      <w:r w:rsidRPr="00FE30D1">
        <w:fldChar w:fldCharType="begin">
          <w:fldData xml:space="preserve">PEVuZE5vdGU+PENpdGU+PEF1dGhvcj5GdWNoczwvQXV0aG9yPjxZZWFyPjIwMDk8L1llYXI+PFJl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</w:fldData>
        </w:fldChar>
      </w:r>
      <w:r w:rsidR="00B86FC1">
        <w:instrText xml:space="preserve"> ADDIN EN.CITE </w:instrText>
      </w:r>
      <w:r w:rsidR="00B86FC1">
        <w:fldChar w:fldCharType="begin">
          <w:fldData xml:space="preserve">PEVuZE5vdGU+PENpdGU+PEF1dGhvcj5GdWNoczwvQXV0aG9yPjxZZWFyPjIwMDk8L1llYXI+PFJl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</w:fldData>
        </w:fldChar>
      </w:r>
      <w:r w:rsidR="00B86FC1">
        <w:instrText xml:space="preserve"> ADDIN EN.CITE.DATA </w:instrText>
      </w:r>
      <w:r w:rsidR="00B86FC1">
        <w:fldChar w:fldCharType="end"/>
      </w:r>
      <w:r w:rsidRPr="00FE30D1">
        <w:fldChar w:fldCharType="separate"/>
      </w:r>
      <w:r w:rsidR="00B86FC1">
        <w:rPr>
          <w:noProof/>
        </w:rPr>
        <w:t>[106, 166, 333]</w:t>
      </w:r>
      <w:r w:rsidRPr="00FE30D1">
        <w:fldChar w:fldCharType="end"/>
      </w:r>
      <w:r w:rsidRPr="00FE30D1">
        <w:t>,</w:t>
      </w:r>
      <w:r>
        <w:t xml:space="preserve"> especially so in children and in those with milder lung disease </w:t>
      </w:r>
      <w:r>
        <w:fldChar w:fldCharType="begin">
          <w:fldData xml:space="preserve">PEVuZE5vdGU+PENpdGU+PEF1dGhvcj5PdWRlIEVuZ2JlcmluazwvQXV0aG9yPjxZZWFyPjIwMTc8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YWx0LXBlcmlvZGljYWw+PHBhZ2VzPjEyMTYtMTIyNTwvcGFnZXM+PHZvbHVtZT4xOTU8L3Zv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</w:fldData>
        </w:fldChar>
      </w:r>
      <w:r w:rsidR="00B86FC1">
        <w:instrText xml:space="preserve"> ADDIN EN.CITE </w:instrText>
      </w:r>
      <w:r w:rsidR="00B86FC1">
        <w:fldChar w:fldCharType="begin">
          <w:fldData xml:space="preserve">PEVuZE5vdGU+PENpdGU+PEF1dGhvcj5PdWRlIEVuZ2JlcmluazwvQXV0aG9yPjxZZWFyPjIwMTc8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YWx0LXBlcmlvZGljYWw+PHBhZ2VzPjEyMTYtMTIyNTwvcGFnZXM+PHZvbHVtZT4xOTU8L3Zv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</w:fldData>
        </w:fldChar>
      </w:r>
      <w:r w:rsidR="00B86FC1">
        <w:instrText xml:space="preserve"> ADDIN EN.CITE.DATA </w:instrText>
      </w:r>
      <w:r w:rsidR="00B86FC1">
        <w:fldChar w:fldCharType="end"/>
      </w:r>
      <w:r>
        <w:fldChar w:fldCharType="separate"/>
      </w:r>
      <w:r w:rsidR="00B86FC1">
        <w:rPr>
          <w:noProof/>
        </w:rPr>
        <w:t>[329, 334, 335]</w:t>
      </w:r>
      <w:r>
        <w:fldChar w:fldCharType="end"/>
      </w:r>
      <w:r>
        <w:t xml:space="preserve">. In those with more severe lung disease, where structural lung disease is more prevalent, the LCI signal is less repeatable </w:t>
      </w:r>
      <w:r>
        <w:fldChar w:fldCharType="begin">
          <w:fldData xml:space="preserve">PEVuZE5vdGU+PENpdGU+PEF1dGhvcj5PJmFwb3M7TmVpbGw8L0F1dGhvcj48WWVhcj4yMDE2PC9Z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xMzIzLTEzMzI8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</w:fldData>
        </w:fldChar>
      </w:r>
      <w:r w:rsidR="00B86FC1">
        <w:instrText xml:space="preserve"> ADDIN EN.CITE </w:instrText>
      </w:r>
      <w:r w:rsidR="00B86FC1">
        <w:fldChar w:fldCharType="begin">
          <w:fldData xml:space="preserve">PEVuZE5vdGU+PENpdGU+PEF1dGhvcj5PJmFwb3M7TmVpbGw8L0F1dGhvcj48WWVhcj4yMDE2PC9Z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xMzIzLTEzMzI8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</w:fldData>
        </w:fldChar>
      </w:r>
      <w:r w:rsidR="00B86FC1">
        <w:instrText xml:space="preserve"> ADDIN EN.CITE.DATA </w:instrText>
      </w:r>
      <w:r w:rsidR="00B86FC1">
        <w:fldChar w:fldCharType="end"/>
      </w:r>
      <w:r>
        <w:fldChar w:fldCharType="separate"/>
      </w:r>
      <w:r w:rsidR="00B86FC1">
        <w:rPr>
          <w:noProof/>
        </w:rPr>
        <w:t>[106]</w:t>
      </w:r>
      <w:r>
        <w:fldChar w:fldCharType="end"/>
      </w:r>
      <w:r>
        <w:t xml:space="preserve"> and less predictable than in those with milder disease </w:t>
      </w:r>
      <w:r>
        <w:fldChar w:fldCharType="begin">
          <w:fldData xml:space="preserve">PEVuZE5vdGU+PENpdGU+PEF1dGhvcj5XZWxzaDwvQXV0aG9yPjxZZWFyPjIwMTQ8L1llYXI+PFJl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</w:fldData>
        </w:fldChar>
      </w:r>
      <w:r w:rsidR="00B86FC1">
        <w:instrText xml:space="preserve"> ADDIN EN.CITE </w:instrText>
      </w:r>
      <w:r w:rsidR="00B86FC1">
        <w:fldChar w:fldCharType="begin">
          <w:fldData xml:space="preserve">PEVuZE5vdGU+PENpdGU+PEF1dGhvcj5XZWxzaDwvQXV0aG9yPjxZZWFyPjIwMTQ8L1llYXI+PFJl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</w:fldData>
        </w:fldChar>
      </w:r>
      <w:r w:rsidR="00B86FC1">
        <w:instrText xml:space="preserve"> ADDIN EN.CITE.DATA </w:instrText>
      </w:r>
      <w:r w:rsidR="00B86FC1">
        <w:fldChar w:fldCharType="end"/>
      </w:r>
      <w:r>
        <w:fldChar w:fldCharType="separate"/>
      </w:r>
      <w:r w:rsidR="00B86FC1">
        <w:rPr>
          <w:noProof/>
        </w:rPr>
        <w:t>[134]</w:t>
      </w:r>
      <w:r>
        <w:fldChar w:fldCharType="end"/>
      </w:r>
      <w:r>
        <w:t xml:space="preserve"> such that an improvement in lung disease can cause both an increase or a decrease in LCI </w:t>
      </w:r>
      <w:r>
        <w:fldChar w:fldCharType="begin"/>
      </w:r>
      <w:r w:rsidR="00B86FC1">
        <w:instrText xml:space="preserve"> ADDIN EN.CITE &lt;EndNote&gt;&lt;Cite&gt;&lt;Author&gt;Yammine&lt;/Author&gt;&lt;Year&gt;2014&lt;/Year&gt;&lt;RecNum&gt;1447&lt;/RecNum&gt;&lt;DisplayText&gt;[336]&lt;/DisplayText&gt;&lt;record&gt;&lt;rec-number&gt;1447&lt;/rec-number&gt;&lt;foreign-keys&gt;&lt;key app="EN" db-id="pr5wspr9dw2dxne92x4v99s69xa59dv092es" timestamp="1433842630"&gt;1447&lt;/key&gt;&lt;/foreign-keys&gt;&lt;ref-type name="Journal Article"&gt;17&lt;/ref-type&gt;&lt;contributors&gt;&lt;authors&gt;&lt;author&gt;Yammine, S.&lt;/author&gt;&lt;author&gt;Bigler, A.&lt;/author&gt;&lt;author&gt;Casaulta, C.&lt;/author&gt;&lt;author&gt;Singer, F.&lt;/author&gt;&lt;author&gt;Latzin, P.&lt;/author&gt;&lt;/authors&gt;&lt;/contributors&gt;&lt;titles&gt;&lt;title&gt;Reasons for heterogeneous change in LCI in children with cystic fibrosis after antibiotic treatment&lt;/title&gt;&lt;secondary-title&gt;Thorax&lt;/secondary-title&gt;&lt;/titles&gt;&lt;periodical&gt;&lt;full-title&gt;Thorax&lt;/full-title&gt;&lt;abbr-1&gt;Thorax&lt;/abbr-1&gt;&lt;/periodical&gt;&lt;pages&gt;183&lt;/pages&gt;&lt;volume&gt;69&lt;/volume&gt;&lt;number&gt;2&lt;/number&gt;&lt;dates&gt;&lt;year&gt;2014&lt;/year&gt;&lt;/dates&gt;&lt;urls&gt;&lt;related-urls&gt;&lt;url&gt;http://www.scopus.com/inward/record.url?eid=2-s2.0-84892549397&amp;amp;partnerID=40&amp;amp;md5=824311c08f5cf5423ec13cd3e8facc42&lt;/url&gt;&lt;url&gt;http://thorax.bmj.com/content/69/2/183.full.pdf&lt;/url&gt;&lt;/related-urls&gt;&lt;/urls&gt;&lt;electronic-resource-num&gt;10.1136/thoraxjnl-2013-204283&lt;/electronic-resource-num&gt;&lt;remote-database-name&gt;Scopus&lt;/remote-database-name&gt;&lt;/record&gt;&lt;/Cite&gt;&lt;/EndNote&gt;</w:instrText>
      </w:r>
      <w:r>
        <w:fldChar w:fldCharType="separate"/>
      </w:r>
      <w:r w:rsidR="00B86FC1">
        <w:rPr>
          <w:noProof/>
        </w:rPr>
        <w:t>[336]</w:t>
      </w:r>
      <w:r>
        <w:fldChar w:fldCharType="end"/>
      </w:r>
      <w:r>
        <w:t>.</w:t>
      </w:r>
    </w:p>
    <w:p w14:paraId="08F1A3C3" w14:textId="77777777" w:rsidR="008553F0" w:rsidRDefault="008553F0" w:rsidP="006717E0"/>
    <w:p w14:paraId="39242E55" w14:textId="4A32A3D2" w:rsidR="008553F0" w:rsidRDefault="008553F0" w:rsidP="006717E0">
      <w:r>
        <w:t xml:space="preserve">Currently there is very little published data on repeated hyperpolarised gas MRI in CF. Most longitudinal data are short term and usually in reference to the change in ventilation MRI after intervention. Three prior studies have looked at the short term effects of physiotherapy on ventilation MRI </w:t>
      </w:r>
      <w:r>
        <w:fldChar w:fldCharType="begin">
          <w:fldData xml:space="preserve">PEVuZE5vdGU+PENpdGU+PEF1dGhvcj5NZW50b3JlPC9BdXRob3I+PFllYXI+MjAwNTwvWWVhcj48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5ODEtODwvcGFnZXM+PHZvbHVtZT4zMDwvdm9sdW1lPjxudW1iZXI+NTwvbnVtYmVyPjxlZGl0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</w:fldData>
        </w:fldChar>
      </w:r>
      <w:r w:rsidR="00B86FC1">
        <w:instrText xml:space="preserve"> ADDIN EN.CITE </w:instrText>
      </w:r>
      <w:r w:rsidR="00B86FC1">
        <w:fldChar w:fldCharType="begin">
          <w:fldData xml:space="preserve">PEVuZE5vdGU+PENpdGU+PEF1dGhvcj5NZW50b3JlPC9BdXRob3I+PFllYXI+MjAwNTwvWWVhcj48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5ODEtODwvcGFnZXM+PHZvbHVtZT4zMDwvdm9sdW1lPjxudW1iZXI+NTwvbnVtYmVyPjxlZGl0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</w:fldData>
        </w:fldChar>
      </w:r>
      <w:r w:rsidR="00B86FC1">
        <w:instrText xml:space="preserve"> ADDIN EN.CITE.DATA </w:instrText>
      </w:r>
      <w:r w:rsidR="00B86FC1">
        <w:fldChar w:fldCharType="end"/>
      </w:r>
      <w:r>
        <w:fldChar w:fldCharType="separate"/>
      </w:r>
      <w:r w:rsidR="00B86FC1">
        <w:rPr>
          <w:noProof/>
        </w:rPr>
        <w:t>[227, 229, 233]</w:t>
      </w:r>
      <w:r>
        <w:fldChar w:fldCharType="end"/>
      </w:r>
      <w:r>
        <w:t xml:space="preserve"> The conclusions were that ventilation MRI could detect short term responses to a variety of forms of physiotherapy and also bronchodilators </w:t>
      </w:r>
      <w:r>
        <w:fldChar w:fldCharType="begin">
          <w:fldData xml:space="preserve">PEVuZE5vdGU+PENpdGU+PEF1dGhvcj5NZW50b3JlPC9BdXRob3I+PFllYXI+MjAwNTwvWWVhcj48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</w:fldData>
        </w:fldChar>
      </w:r>
      <w:r w:rsidR="00B86FC1">
        <w:instrText xml:space="preserve"> ADDIN EN.CITE </w:instrText>
      </w:r>
      <w:r w:rsidR="00B86FC1">
        <w:fldChar w:fldCharType="begin">
          <w:fldData xml:space="preserve">PEVuZE5vdGU+PENpdGU+PEF1dGhvcj5NZW50b3JlPC9BdXRob3I+PFllYXI+MjAwNTwvWWVhcj48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</w:fldData>
        </w:fldChar>
      </w:r>
      <w:r w:rsidR="00B86FC1">
        <w:instrText xml:space="preserve"> ADDIN EN.CITE.DATA </w:instrText>
      </w:r>
      <w:r w:rsidR="00B86FC1">
        <w:fldChar w:fldCharType="end"/>
      </w:r>
      <w:r>
        <w:fldChar w:fldCharType="separate"/>
      </w:r>
      <w:r w:rsidR="00B86FC1">
        <w:rPr>
          <w:noProof/>
        </w:rPr>
        <w:t>[227]</w:t>
      </w:r>
      <w:r>
        <w:fldChar w:fldCharType="end"/>
      </w:r>
      <w:r>
        <w:t xml:space="preserve">, but quantitatively this was difficult to assess. More recently image quality and image segmentation methods have significantly improved which allow for accurate quantification of metrics such as VDP. A recent study by Rayment </w:t>
      </w:r>
      <w:r w:rsidR="00564288">
        <w:rPr>
          <w:i/>
        </w:rPr>
        <w:t>et al</w:t>
      </w:r>
      <w:r>
        <w:t xml:space="preserve"> </w:t>
      </w:r>
      <w:r>
        <w:fldChar w:fldCharType="begin"/>
      </w:r>
      <w:r w:rsidR="00B86FC1">
        <w:instrText xml:space="preserve"> ADDIN EN.CITE &lt;EndNote&gt;&lt;Cite&gt;&lt;Author&gt;Rayment&lt;/Author&gt;&lt;Year&gt;2019&lt;/Year&gt;&lt;RecNum&gt;3435&lt;/RecNum&gt;&lt;DisplayText&gt;[239]&lt;/DisplayText&gt;&lt;record&gt;&lt;rec-number&gt;3435&lt;/rec-number&gt;&lt;foreign-keys&gt;&lt;key app="EN" db-id="pr5wspr9dw2dxne92x4v99s69xa59dv092es" timestamp="1551951221"&gt;3435&lt;/key&gt;&lt;/foreign-keys&gt;&lt;ref-type name="Journal Article"&gt;17&lt;/ref-type&gt;&lt;contributors&gt;&lt;authors&gt;&lt;author&gt;Rayment, J. H.&lt;/author&gt;&lt;author&gt;Couch, M. J.&lt;/author&gt;&lt;author&gt;McDonald, N.&lt;/author&gt;&lt;author&gt;Kanhere, N.&lt;/author&gt;&lt;author&gt;Manson, D.&lt;/author&gt;&lt;author&gt;Santyr, G.&lt;/author&gt;&lt;author&gt;Ratjen, F.&lt;/author&gt;&lt;/authors&gt;&lt;/contributors&gt;&lt;auth-address&gt;Division of Respiratory Medicine, Department of Paediatrics, Hospital for Sick Children, Toronto, ON Canada.&amp;#xD;Department of Paediatrics, University of Toronto, Toronto, ON, Canada.&amp;#xD;Translational Medicine Program, SickKids Research Institute, Toronto, ON, Canada.&amp;#xD;Department of Medical Biophysics, University of Toronto, Toronto, ON, Canada.&amp;#xD;Department of Diagnostic Imaging, Hospital for Sick Children, Toronto, ON, Canada.&lt;/auth-address&gt;&lt;titles&gt;&lt;title&gt;Hyperpolarised (129)Xe MRI to monitor treatment response in children with cystic fibrosis&lt;/title&gt;&lt;secondary-title&gt;Eur Respir J&lt;/secondary-title&gt;&lt;/titles&gt;&lt;periodical&gt;&lt;full-title&gt;Eur Respir J&lt;/full-title&gt;&lt;abbr-1&gt;The European respiratory journal&lt;/abbr-1&gt;&lt;/periodical&gt;&lt;pages&gt;1802188&lt;/pages&gt;&lt;dates&gt;&lt;year&gt;2019&lt;/year&gt;&lt;pub-dates&gt;&lt;date&gt;Feb 28&lt;/date&gt;&lt;/pub-dates&gt;&lt;/dates&gt;&lt;isbn&gt;1399-3003 (Electronic)&amp;#xD;0903-1936 (Linking)&lt;/isbn&gt;&lt;accession-num&gt;30819815&lt;/accession-num&gt;&lt;urls&gt;&lt;related-urls&gt;&lt;url&gt;https://www.ncbi.nlm.nih.gov/pubmed/30819815&lt;/url&gt;&lt;/related-urls&gt;&lt;/urls&gt;&lt;electronic-resource-num&gt;10.1183/13993003.02188-2018&lt;/electronic-resource-num&gt;&lt;/record&gt;&lt;/Cite&gt;&lt;/EndNote&gt;</w:instrText>
      </w:r>
      <w:r>
        <w:fldChar w:fldCharType="separate"/>
      </w:r>
      <w:r w:rsidR="00B86FC1">
        <w:rPr>
          <w:noProof/>
        </w:rPr>
        <w:t>[239]</w:t>
      </w:r>
      <w:r>
        <w:fldChar w:fldCharType="end"/>
      </w:r>
      <w:r>
        <w:t xml:space="preserve"> in 15 children (median age = 14 years) with largely preserved </w:t>
      </w:r>
      <w:r w:rsidR="00DF2511">
        <w:t>FEV</w:t>
      </w:r>
      <w:r w:rsidR="00DF2511">
        <w:rPr>
          <w:vertAlign w:val="subscript"/>
        </w:rPr>
        <w:t>1</w:t>
      </w:r>
      <w:r>
        <w:t xml:space="preserve">, showed that a significant reduction in </w:t>
      </w:r>
      <w:r w:rsidR="005E6BBB">
        <w:rPr>
          <w:vertAlign w:val="superscript"/>
        </w:rPr>
        <w:t>129</w:t>
      </w:r>
      <w:r w:rsidR="005E6BBB">
        <w:t>Xe</w:t>
      </w:r>
      <w:r>
        <w:t xml:space="preserve"> VDP occurred following treatment for acute exacerbation in patients with CF. Altes </w:t>
      </w:r>
      <w:r w:rsidR="00564288">
        <w:rPr>
          <w:i/>
        </w:rPr>
        <w:t>et al</w:t>
      </w:r>
      <w:r>
        <w:t xml:space="preserve"> also demonstrated relatively large changes in </w:t>
      </w:r>
      <w:r w:rsidR="005E6BBB">
        <w:rPr>
          <w:vertAlign w:val="superscript"/>
        </w:rPr>
        <w:t>3</w:t>
      </w:r>
      <w:r w:rsidR="005E6BBB">
        <w:t>He</w:t>
      </w:r>
      <w:r>
        <w:t xml:space="preserve"> VDP in eight children with CF after administration of Ivacaftor, which correlated with the change in </w:t>
      </w:r>
      <w:r w:rsidR="00DF2511">
        <w:t>FEV</w:t>
      </w:r>
      <w:r w:rsidR="00DF2511">
        <w:rPr>
          <w:vertAlign w:val="subscript"/>
        </w:rPr>
        <w:t>1</w:t>
      </w:r>
      <w:r>
        <w:t xml:space="preserve"> observed </w:t>
      </w:r>
      <w:r>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 </w:instrText>
      </w:r>
      <w:r w:rsidR="00B86FC1">
        <w:fldChar w:fldCharType="begin">
          <w:fldData xml:space="preserve">PEVuZE5vdGU+PENpdGU+PEF1dGhvcj5BbHRlczwvQXV0aG9yPjxZZWFyPjIwMTc8L1llYXI+PFJl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I2Ny0yNzQ8L3BhZ2VzPjx2b2x1bWU+MTY8L3ZvbHVtZT48bnVtYmVyPjI8L251bWJl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</w:fldData>
        </w:fldChar>
      </w:r>
      <w:r w:rsidR="00B86FC1">
        <w:instrText xml:space="preserve"> ADDIN EN.CITE.DATA </w:instrText>
      </w:r>
      <w:r w:rsidR="00B86FC1">
        <w:fldChar w:fldCharType="end"/>
      </w:r>
      <w:r>
        <w:fldChar w:fldCharType="separate"/>
      </w:r>
      <w:r w:rsidR="00B86FC1">
        <w:rPr>
          <w:noProof/>
        </w:rPr>
        <w:t>[238]</w:t>
      </w:r>
      <w:r>
        <w:fldChar w:fldCharType="end"/>
      </w:r>
      <w:r>
        <w:t>.</w:t>
      </w:r>
    </w:p>
    <w:p w14:paraId="3C124497" w14:textId="77777777" w:rsidR="008553F0" w:rsidRDefault="008553F0" w:rsidP="006717E0"/>
    <w:p w14:paraId="23DE1E96" w14:textId="0B26A0D7" w:rsidR="008553F0" w:rsidRDefault="008553F0" w:rsidP="006717E0">
      <w:r>
        <w:t xml:space="preserve">There are however few observational longitudinal data as to the natural variability of ventilation MRI with time in CF, or indeed in other obstructive lung diseases. One study looked at the variability of </w:t>
      </w:r>
      <w:r w:rsidR="005E6BBB">
        <w:rPr>
          <w:vertAlign w:val="superscript"/>
        </w:rPr>
        <w:t>3</w:t>
      </w:r>
      <w:r w:rsidR="005E6BBB">
        <w:t>He</w:t>
      </w:r>
      <w:r>
        <w:t xml:space="preserve"> </w:t>
      </w:r>
      <w:r>
        <w:lastRenderedPageBreak/>
        <w:t xml:space="preserve">MRI in five patients with CF at weekly intervals for four weeks and concluded that </w:t>
      </w:r>
      <w:r w:rsidR="005E6BBB">
        <w:rPr>
          <w:vertAlign w:val="superscript"/>
        </w:rPr>
        <w:t>3</w:t>
      </w:r>
      <w:r w:rsidR="005E6BBB">
        <w:t>He</w:t>
      </w:r>
      <w:r>
        <w:t xml:space="preserve"> MRI was highly repeatable with no significant differences occurring between the visits for VDP </w:t>
      </w:r>
      <w:r>
        <w:fldChar w:fldCharType="begin">
          <w:fldData xml:space="preserve">PEVuZE5vdGU+PENpdGU+PEF1dGhvcj5PJmFwb3M7U3VsbGl2YW48L0F1dGhvcj48WWVhcj4yMDE0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</w:fldData>
        </w:fldChar>
      </w:r>
      <w:r w:rsidR="00B86FC1">
        <w:instrText xml:space="preserve"> ADDIN EN.CITE </w:instrText>
      </w:r>
      <w:r w:rsidR="00B86FC1">
        <w:fldChar w:fldCharType="begin">
          <w:fldData xml:space="preserve">PEVuZE5vdGU+PENpdGU+PEF1dGhvcj5PJmFwb3M7U3VsbGl2YW48L0F1dGhvcj48WWVhcj4yMDE0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</w:fldData>
        </w:fldChar>
      </w:r>
      <w:r w:rsidR="00B86FC1">
        <w:instrText xml:space="preserve"> ADDIN EN.CITE.DATA </w:instrText>
      </w:r>
      <w:r w:rsidR="00B86FC1">
        <w:fldChar w:fldCharType="end"/>
      </w:r>
      <w:r>
        <w:fldChar w:fldCharType="separate"/>
      </w:r>
      <w:r w:rsidR="00B86FC1">
        <w:rPr>
          <w:noProof/>
        </w:rPr>
        <w:t>[235]</w:t>
      </w:r>
      <w:r>
        <w:fldChar w:fldCharType="end"/>
      </w:r>
      <w:r>
        <w:t xml:space="preserve">. Another study repeated </w:t>
      </w:r>
      <w:r w:rsidR="005E6BBB">
        <w:rPr>
          <w:vertAlign w:val="superscript"/>
        </w:rPr>
        <w:t>3</w:t>
      </w:r>
      <w:r w:rsidR="005E6BBB">
        <w:t>He</w:t>
      </w:r>
      <w:r>
        <w:t xml:space="preserve"> MRI in five patients four years after an initial assessment and demonstrated that two patients in particular had significantly worse ventilation at four years without any significant change in </w:t>
      </w:r>
      <w:r w:rsidR="00DF2511">
        <w:t>FEV</w:t>
      </w:r>
      <w:r w:rsidR="00DF2511">
        <w:rPr>
          <w:vertAlign w:val="subscript"/>
        </w:rPr>
        <w:t>1</w:t>
      </w:r>
      <w:r>
        <w:t xml:space="preserve">. The other three patients however had similar images to baseline </w:t>
      </w:r>
      <w:r>
        <w:fldChar w:fldCharType="begin">
          <w:fldData xml:space="preserve">PEVuZE5vdGU+PENpdGU+PEF1dGhvcj5QYXVsaW48L0F1dGhvcj48WWVhcj4yMDE1PC9ZZWFyPjxS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MTcwMS03PC9wYWdlcz48dm9sdW1lPjQxPC92b2x1bWU+PG51bWJl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</w:fldData>
        </w:fldChar>
      </w:r>
      <w:r w:rsidR="00B86FC1">
        <w:instrText xml:space="preserve"> ADDIN EN.CITE </w:instrText>
      </w:r>
      <w:r w:rsidR="00B86FC1">
        <w:fldChar w:fldCharType="begin">
          <w:fldData xml:space="preserve">PEVuZE5vdGU+PENpdGU+PEF1dGhvcj5QYXVsaW48L0F1dGhvcj48WWVhcj4yMDE1PC9ZZWFyPjxS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</w:fldData>
        </w:fldChar>
      </w:r>
      <w:r w:rsidR="00B86FC1">
        <w:instrText xml:space="preserve"> ADDIN EN.CITE.DATA </w:instrText>
      </w:r>
      <w:r w:rsidR="00B86FC1">
        <w:fldChar w:fldCharType="end"/>
      </w:r>
      <w:r>
        <w:fldChar w:fldCharType="separate"/>
      </w:r>
      <w:r w:rsidR="00B86FC1">
        <w:rPr>
          <w:noProof/>
        </w:rPr>
        <w:t>[260]</w:t>
      </w:r>
      <w:r>
        <w:fldChar w:fldCharType="end"/>
      </w:r>
      <w:r>
        <w:t xml:space="preserve">. More recently a study by Nyilas </w:t>
      </w:r>
      <w:r w:rsidR="00564288">
        <w:rPr>
          <w:i/>
        </w:rPr>
        <w:t>et al</w:t>
      </w:r>
      <w:r>
        <w:t xml:space="preserve">, examined the 24 hour repeatability of ventilation MRI, but did not use a hyperpolarised gas technique. Instead the authors used a </w:t>
      </w:r>
      <w:r w:rsidR="009F2E7D">
        <w:rPr>
          <w:vertAlign w:val="superscript"/>
        </w:rPr>
        <w:t>1</w:t>
      </w:r>
      <w:r w:rsidR="009F2E7D">
        <w:t>H</w:t>
      </w:r>
      <w:r>
        <w:t xml:space="preserve"> MRI Fourier-decomposition technique called ‘Matrix-Pencil’ acquired during tidal breathing </w:t>
      </w:r>
      <w:r>
        <w:fldChar w:fldCharType="begin">
          <w:fldData xml:space="preserve">PEVuZE5vdGU+PENpdGU+PEF1dGhvcj5OeWlsYXM8L0F1dGhvcj48WWVhcj4yMDE5PC9ZZWFyPjxS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</w:fldData>
        </w:fldChar>
      </w:r>
      <w:r w:rsidR="00B86FC1">
        <w:instrText xml:space="preserve"> ADDIN EN.CITE </w:instrText>
      </w:r>
      <w:r w:rsidR="00B86FC1">
        <w:fldChar w:fldCharType="begin">
          <w:fldData xml:space="preserve">PEVuZE5vdGU+PENpdGU+PEF1dGhvcj5OeWlsYXM8L0F1dGhvcj48WWVhcj4yMDE5PC9ZZWFyPjxS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</w:fldData>
        </w:fldChar>
      </w:r>
      <w:r w:rsidR="00B86FC1">
        <w:instrText xml:space="preserve"> ADDIN EN.CITE.DATA </w:instrText>
      </w:r>
      <w:r w:rsidR="00B86FC1">
        <w:fldChar w:fldCharType="end"/>
      </w:r>
      <w:r>
        <w:fldChar w:fldCharType="separate"/>
      </w:r>
      <w:r w:rsidR="00B86FC1">
        <w:rPr>
          <w:noProof/>
        </w:rPr>
        <w:t>[209]</w:t>
      </w:r>
      <w:r>
        <w:fldChar w:fldCharType="end"/>
      </w:r>
      <w:r>
        <w:t xml:space="preserve">. The authors had previously demonstrated that this technique was sensitive to detect ventilation abnormalities in children with CF </w:t>
      </w:r>
      <w:r>
        <w:fldChar w:fldCharType="begin">
          <w:fldData xml:space="preserve">PEVuZE5vdGU+PENpdGU+PEF1dGhvcj5OeWlsYXM8L0F1dGhvcj48WWVhcj4yMDE3PC9ZZWFyPjxS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1MDwv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</w:fldData>
        </w:fldChar>
      </w:r>
      <w:r w:rsidR="00B86FC1">
        <w:instrText xml:space="preserve"> ADDIN EN.CITE </w:instrText>
      </w:r>
      <w:r w:rsidR="00B86FC1">
        <w:fldChar w:fldCharType="begin">
          <w:fldData xml:space="preserve">PEVuZE5vdGU+PENpdGU+PEF1dGhvcj5OeWlsYXM8L0F1dGhvcj48WWVhcj4yMDE3PC9ZZWFyPjxS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1MDwv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</w:fldData>
        </w:fldChar>
      </w:r>
      <w:r w:rsidR="00B86FC1">
        <w:instrText xml:space="preserve"> ADDIN EN.CITE.DATA </w:instrText>
      </w:r>
      <w:r w:rsidR="00B86FC1">
        <w:fldChar w:fldCharType="end"/>
      </w:r>
      <w:r>
        <w:fldChar w:fldCharType="separate"/>
      </w:r>
      <w:r w:rsidR="00B86FC1">
        <w:rPr>
          <w:noProof/>
        </w:rPr>
        <w:t>[207]</w:t>
      </w:r>
      <w:r>
        <w:fldChar w:fldCharType="end"/>
      </w:r>
      <w:r>
        <w:t>, and here they documented the high repeatability of the fraction of ventilation performed 24 hours apart with high intra-class correlation coefficient, and narrow Bland-Altman limits of agreement.</w:t>
      </w:r>
    </w:p>
    <w:p w14:paraId="1B483025" w14:textId="77777777" w:rsidR="008553F0" w:rsidRDefault="008553F0" w:rsidP="006717E0"/>
    <w:p w14:paraId="3B6BB224" w14:textId="73E2A002" w:rsidR="008553F0" w:rsidRDefault="008553F0" w:rsidP="006717E0">
      <w:r>
        <w:t xml:space="preserve">There is therefore little evidence as to the natural variability of ventilation MRI over longer periods of time. Prior to the initiation of MMAVIC, the cohort of patients described by Marshall </w:t>
      </w:r>
      <w:r w:rsidR="00564288">
        <w:rPr>
          <w:i/>
        </w:rPr>
        <w:t>et al</w:t>
      </w:r>
      <w:r>
        <w:t xml:space="preserve"> </w:t>
      </w:r>
      <w:r>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fldChar w:fldCharType="separate"/>
      </w:r>
      <w:r w:rsidR="00B86FC1">
        <w:rPr>
          <w:noProof/>
        </w:rPr>
        <w:t>[105]</w:t>
      </w:r>
      <w:r>
        <w:fldChar w:fldCharType="end"/>
      </w:r>
      <w:r>
        <w:t xml:space="preserve">, were analysed again at a follow up visit approximately two years later at our centre. </w:t>
      </w:r>
    </w:p>
    <w:p w14:paraId="2D9DD97C" w14:textId="77777777" w:rsidR="008553F0" w:rsidRDefault="008553F0" w:rsidP="006717E0"/>
    <w:p w14:paraId="1BAD2BB0" w14:textId="7F59DBAF" w:rsidR="008553F0" w:rsidRDefault="008553F0" w:rsidP="006717E0">
      <w:pPr>
        <w:pStyle w:val="Heading4"/>
      </w:pPr>
      <w:bookmarkStart w:id="410" w:name="_Ref21772584"/>
      <w:r>
        <w:t xml:space="preserve">Two year follow up analysis of children with CF and normal </w:t>
      </w:r>
      <w:r w:rsidR="00DF2511">
        <w:t>FEV</w:t>
      </w:r>
      <w:r w:rsidR="00DF2511">
        <w:rPr>
          <w:vertAlign w:val="subscript"/>
        </w:rPr>
        <w:t>1</w:t>
      </w:r>
      <w:bookmarkEnd w:id="410"/>
    </w:p>
    <w:p w14:paraId="5D71B6E8" w14:textId="77777777" w:rsidR="008553F0" w:rsidRDefault="008553F0" w:rsidP="006717E0"/>
    <w:p w14:paraId="2C68B58B" w14:textId="67D969FB" w:rsidR="008553F0" w:rsidRDefault="008553F0" w:rsidP="001D70B4">
      <w:r>
        <w:t xml:space="preserve">As previously described, the MMAVIC study was organised and initiated as a result of an original study in school aged children with CF, where the sensitivity of </w:t>
      </w:r>
      <w:r w:rsidR="005E6BBB">
        <w:rPr>
          <w:vertAlign w:val="superscript"/>
        </w:rPr>
        <w:t>3</w:t>
      </w:r>
      <w:r w:rsidR="005E6BBB">
        <w:t>He</w:t>
      </w:r>
      <w:r>
        <w:t xml:space="preserve"> and </w:t>
      </w:r>
      <w:r w:rsidR="009F2E7D">
        <w:rPr>
          <w:vertAlign w:val="superscript"/>
        </w:rPr>
        <w:t>1</w:t>
      </w:r>
      <w:r w:rsidR="009F2E7D">
        <w:t>H</w:t>
      </w:r>
      <w:r>
        <w:t xml:space="preserve"> MRI was compared to CT, LCI and </w:t>
      </w:r>
      <w:r w:rsidR="00DF2511">
        <w:t>FEV</w:t>
      </w:r>
      <w:r w:rsidR="00DF2511">
        <w:rPr>
          <w:vertAlign w:val="subscript"/>
        </w:rPr>
        <w:t>1</w:t>
      </w:r>
      <w:r>
        <w:t xml:space="preserve">. The result of this was that </w:t>
      </w:r>
      <w:r w:rsidR="005E6BBB">
        <w:rPr>
          <w:vertAlign w:val="superscript"/>
        </w:rPr>
        <w:t>3</w:t>
      </w:r>
      <w:r w:rsidR="005E6BBB">
        <w:t>He</w:t>
      </w:r>
      <w:r>
        <w:t xml:space="preserve"> MRI was highly sensitive at identifying ventilation abnormalities that were not necessarily detected by other methods </w:t>
      </w:r>
      <w:r>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fldChar w:fldCharType="separate"/>
      </w:r>
      <w:r w:rsidR="00B86FC1">
        <w:rPr>
          <w:noProof/>
        </w:rPr>
        <w:t>[105]</w:t>
      </w:r>
      <w:r>
        <w:fldChar w:fldCharType="end"/>
      </w:r>
      <w:r>
        <w:t xml:space="preserve">. This cohort was then followed up at a second time point approximately two years later, which gave the first longitudinal analysis of school aged children with CF and was analysed during the course of this PhD. The results of which were published in the </w:t>
      </w:r>
      <w:r w:rsidRPr="00350EF8">
        <w:rPr>
          <w:i/>
        </w:rPr>
        <w:t>American Journal of Respiratory and Critical Care Medicine</w:t>
      </w:r>
      <w:r>
        <w:t xml:space="preserve"> </w:t>
      </w:r>
      <w:r>
        <w:fldChar w:fldCharType="begin">
          <w:fldData xml:space="preserve">PEVuZE5vdGU+PENpdGU+PEF1dGhvcj5TbWl0aDwvQXV0aG9yPjxZZWFyPjIwMTg8L1llYXI+PFJl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</w:fldData>
        </w:fldChar>
      </w:r>
      <w:r w:rsidR="00B86FC1">
        <w:instrText xml:space="preserve"> ADDIN EN.CITE </w:instrText>
      </w:r>
      <w:r w:rsidR="00B86FC1">
        <w:fldChar w:fldCharType="begin">
          <w:fldData xml:space="preserve">PEVuZE5vdGU+PENpdGU+PEF1dGhvcj5TbWl0aDwvQXV0aG9yPjxZZWFyPjIwMTg8L1llYXI+PFJl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</w:fldData>
        </w:fldChar>
      </w:r>
      <w:r w:rsidR="00B86FC1">
        <w:instrText xml:space="preserve"> ADDIN EN.CITE.DATA </w:instrText>
      </w:r>
      <w:r w:rsidR="00B86FC1">
        <w:fldChar w:fldCharType="end"/>
      </w:r>
      <w:r>
        <w:fldChar w:fldCharType="separate"/>
      </w:r>
      <w:r w:rsidR="00B86FC1">
        <w:rPr>
          <w:noProof/>
        </w:rPr>
        <w:t>[249]</w:t>
      </w:r>
      <w:r>
        <w:fldChar w:fldCharType="end"/>
      </w:r>
      <w:r>
        <w:t>. The methods and results of this study are detailed below.</w:t>
      </w:r>
    </w:p>
    <w:p w14:paraId="6ECA5FF6" w14:textId="77777777" w:rsidR="001D70B4" w:rsidRDefault="001D70B4" w:rsidP="001D70B4"/>
    <w:p w14:paraId="480953E9" w14:textId="77777777" w:rsidR="008553F0" w:rsidRDefault="008553F0" w:rsidP="006717E0">
      <w:pPr>
        <w:pStyle w:val="Heading4"/>
      </w:pPr>
      <w:r>
        <w:t>Methods</w:t>
      </w:r>
    </w:p>
    <w:p w14:paraId="28E4F740" w14:textId="77777777" w:rsidR="008553F0" w:rsidRDefault="008553F0" w:rsidP="006717E0"/>
    <w:p w14:paraId="72EE1169" w14:textId="45EC7E15" w:rsidR="008553F0" w:rsidRPr="005263CC" w:rsidRDefault="008553F0" w:rsidP="006717E0">
      <w:r>
        <w:t>Fourteen</w:t>
      </w:r>
      <w:r w:rsidRPr="005263CC">
        <w:t xml:space="preserve"> children with CF from the cohort previously reported </w:t>
      </w:r>
      <w:r w:rsidRPr="005263CC">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rsidRPr="005263CC">
        <w:fldChar w:fldCharType="separate"/>
      </w:r>
      <w:r w:rsidR="00B86FC1">
        <w:rPr>
          <w:noProof/>
        </w:rPr>
        <w:t>[105]</w:t>
      </w:r>
      <w:r w:rsidRPr="005263CC">
        <w:fldChar w:fldCharType="end"/>
      </w:r>
      <w:r w:rsidRPr="005263CC">
        <w:t xml:space="preserve"> were re-assessed at a second time point </w:t>
      </w:r>
      <w:r w:rsidR="00E3124D">
        <w:t>at a</w:t>
      </w:r>
      <w:r w:rsidR="00E85151">
        <w:t xml:space="preserve"> </w:t>
      </w:r>
      <w:r w:rsidR="00E3124D">
        <w:t>mean follow up of 1.8 years</w:t>
      </w:r>
      <w:r w:rsidR="00E3124D" w:rsidRPr="005263CC">
        <w:t xml:space="preserve"> </w:t>
      </w:r>
      <w:r w:rsidR="00E85151">
        <w:t xml:space="preserve">(range = </w:t>
      </w:r>
      <w:r w:rsidRPr="005263CC">
        <w:t>1.3-2.0 years</w:t>
      </w:r>
      <w:r w:rsidR="00E85151">
        <w:t>)</w:t>
      </w:r>
      <w:r w:rsidRPr="005263CC">
        <w:t xml:space="preserve"> after baseline using </w:t>
      </w:r>
      <w:r w:rsidR="005E6BBB">
        <w:rPr>
          <w:vertAlign w:val="superscript"/>
        </w:rPr>
        <w:t>3</w:t>
      </w:r>
      <w:r w:rsidR="005E6BBB">
        <w:t>He</w:t>
      </w:r>
      <w:r w:rsidRPr="005263CC">
        <w:t xml:space="preserve"> ventilation MRI, MBW, spirometry and body plethysmography using the same methods as </w:t>
      </w:r>
      <w:r w:rsidR="001247CB">
        <w:t>described in C</w:t>
      </w:r>
      <w:r>
        <w:t xml:space="preserve">hapter </w:t>
      </w:r>
      <w:r w:rsidR="001247CB">
        <w:fldChar w:fldCharType="begin"/>
      </w:r>
      <w:r w:rsidR="001247CB">
        <w:instrText xml:space="preserve"> REF _Ref21780883 \r \h </w:instrText>
      </w:r>
      <w:r w:rsidR="001247CB">
        <w:fldChar w:fldCharType="separate"/>
      </w:r>
      <w:r w:rsidR="00140F11">
        <w:t>2.2</w:t>
      </w:r>
      <w:r w:rsidR="001247CB">
        <w:fldChar w:fldCharType="end"/>
      </w:r>
      <w:r w:rsidR="001247CB">
        <w:t xml:space="preserve"> (</w:t>
      </w:r>
      <w:r w:rsidR="001247CB">
        <w:fldChar w:fldCharType="begin"/>
      </w:r>
      <w:r w:rsidR="001247CB">
        <w:instrText xml:space="preserve"> REF _Ref21780883 \h </w:instrText>
      </w:r>
      <w:r w:rsidR="001247CB">
        <w:fldChar w:fldCharType="separate"/>
      </w:r>
      <w:r w:rsidR="00140F11">
        <w:t>Methodology for lung function tests</w:t>
      </w:r>
      <w:r w:rsidR="001247CB">
        <w:fldChar w:fldCharType="end"/>
      </w:r>
      <w:r w:rsidR="001247CB">
        <w:t>, p</w:t>
      </w:r>
      <w:r w:rsidR="001247CB">
        <w:fldChar w:fldCharType="begin"/>
      </w:r>
      <w:r w:rsidR="001247CB">
        <w:instrText xml:space="preserve"> PAGEREF _Ref21780883 \h </w:instrText>
      </w:r>
      <w:r w:rsidR="001247CB">
        <w:fldChar w:fldCharType="separate"/>
      </w:r>
      <w:r w:rsidR="00140F11">
        <w:rPr>
          <w:noProof/>
        </w:rPr>
        <w:t>71</w:t>
      </w:r>
      <w:r w:rsidR="001247CB">
        <w:fldChar w:fldCharType="end"/>
      </w:r>
      <w:r w:rsidR="001247CB">
        <w:t>)</w:t>
      </w:r>
      <w:r>
        <w:t xml:space="preserve"> and as previously published</w:t>
      </w:r>
      <w:r w:rsidRPr="005263CC">
        <w:t xml:space="preserve"> </w:t>
      </w:r>
      <w:r w:rsidRPr="005263CC">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rsidRPr="005263CC">
        <w:fldChar w:fldCharType="separate"/>
      </w:r>
      <w:r w:rsidR="00B86FC1">
        <w:rPr>
          <w:noProof/>
        </w:rPr>
        <w:t>[105]</w:t>
      </w:r>
      <w:r w:rsidRPr="005263CC">
        <w:fldChar w:fldCharType="end"/>
      </w:r>
      <w:r w:rsidRPr="005263CC">
        <w:t xml:space="preserve">. Patients were clinically stable for at least </w:t>
      </w:r>
      <w:r>
        <w:t>four</w:t>
      </w:r>
      <w:r w:rsidRPr="005263CC">
        <w:t xml:space="preserve"> weeks prior to both visits (free from exacerbation and needing no new treatments) and were on stable chronic medical regimens. From the ventilation images two indices were calculated</w:t>
      </w:r>
      <w:r w:rsidR="00E96416">
        <w:t>:</w:t>
      </w:r>
      <w:r w:rsidRPr="005263CC">
        <w:t xml:space="preserve"> (i) the ventilation defect percentage (VDP), which quantifies the fraction of the lung </w:t>
      </w:r>
      <w:r w:rsidRPr="005263CC">
        <w:lastRenderedPageBreak/>
        <w:t>volume that is not ventilated, and (ii) the mean co-efficient of variance of ventilated image signal intensity (CV</w:t>
      </w:r>
      <w:r w:rsidRPr="005263CC">
        <w:rPr>
          <w:vertAlign w:val="subscript"/>
        </w:rPr>
        <w:t>mean</w:t>
      </w:r>
      <w:r w:rsidRPr="005263CC">
        <w:t>), a metric of ventilation heterogeneity.</w:t>
      </w:r>
      <w:r>
        <w:t xml:space="preserve"> At the time of analysis, the mean value for the coefficient of variance was reported, whereas the inter-quartile range (IQR) is calculated within the rest of this thesis. The move from reporting the mean value to the IQR to describe the heterogeneity of the ventilated voxels was due to the later realisation that the generated histograms were non-normally distributed and with a left-shifted peak in health (</w:t>
      </w:r>
      <w:r w:rsidR="001247CB">
        <w:t xml:space="preserve">See </w:t>
      </w:r>
      <w:r w:rsidR="001247CB">
        <w:fldChar w:fldCharType="begin"/>
      </w:r>
      <w:r w:rsidR="001247CB">
        <w:instrText xml:space="preserve"> REF _Ref19105594 \h </w:instrText>
      </w:r>
      <w:r w:rsidR="001247CB">
        <w:fldChar w:fldCharType="separate"/>
      </w:r>
      <w:r w:rsidR="00140F11">
        <w:t xml:space="preserve">Figure </w:t>
      </w:r>
      <w:r w:rsidR="00140F11">
        <w:rPr>
          <w:noProof/>
        </w:rPr>
        <w:t>2</w:t>
      </w:r>
      <w:r w:rsidR="00140F11">
        <w:noBreakHyphen/>
      </w:r>
      <w:r w:rsidR="00140F11">
        <w:rPr>
          <w:noProof/>
        </w:rPr>
        <w:t>20</w:t>
      </w:r>
      <w:r w:rsidR="001247CB">
        <w:fldChar w:fldCharType="end"/>
      </w:r>
      <w:r w:rsidR="001247CB">
        <w:t>, p</w:t>
      </w:r>
      <w:r w:rsidR="001247CB">
        <w:fldChar w:fldCharType="begin"/>
      </w:r>
      <w:r w:rsidR="001247CB">
        <w:instrText xml:space="preserve"> PAGEREF _Ref21868470 \h </w:instrText>
      </w:r>
      <w:r w:rsidR="001247CB">
        <w:fldChar w:fldCharType="separate"/>
      </w:r>
      <w:r w:rsidR="00140F11">
        <w:rPr>
          <w:noProof/>
        </w:rPr>
        <w:t>96</w:t>
      </w:r>
      <w:r w:rsidR="001247CB">
        <w:fldChar w:fldCharType="end"/>
      </w:r>
      <w:r>
        <w:t>). As ventilation heterogeneity increased the histogram moves to the right and progressively becomes a more Gaussian distribution. Due to this change from non-normal towards a normally distributed histogram with increasing disease, the IQR was felt to best represent the spread of the histogram data across the whole cohort.</w:t>
      </w:r>
    </w:p>
    <w:p w14:paraId="321EEE12" w14:textId="77777777" w:rsidR="008553F0" w:rsidRPr="005263CC" w:rsidRDefault="008553F0" w:rsidP="006717E0"/>
    <w:p w14:paraId="679FE501" w14:textId="77777777" w:rsidR="008553F0" w:rsidRDefault="008553F0" w:rsidP="006717E0">
      <w:r w:rsidRPr="005263CC">
        <w:t xml:space="preserve">The percentage change (Δ) from baseline to visit two was calculated for all metrics. Wilcoxon matched-pairs signed rank test and Spearman correlations were performed due to the small sample size. </w:t>
      </w:r>
    </w:p>
    <w:p w14:paraId="7C21479A" w14:textId="77777777" w:rsidR="008553F0" w:rsidRDefault="008553F0" w:rsidP="006717E0"/>
    <w:p w14:paraId="23C4E2E5" w14:textId="046263B5" w:rsidR="008553F0" w:rsidRDefault="008553F0" w:rsidP="006717E0">
      <w:pPr>
        <w:pStyle w:val="Heading4"/>
      </w:pPr>
      <w:r>
        <w:t>Results</w:t>
      </w:r>
    </w:p>
    <w:p w14:paraId="53414016" w14:textId="77777777" w:rsidR="008553F0" w:rsidRDefault="008553F0" w:rsidP="006717E0"/>
    <w:p w14:paraId="09445E1E" w14:textId="1CADB49D" w:rsidR="008553F0" w:rsidRPr="005263CC" w:rsidRDefault="008553F0" w:rsidP="006717E0">
      <w:r w:rsidRPr="005263CC">
        <w:t xml:space="preserve">Patient demographics, lung function and MRI metrics at </w:t>
      </w:r>
      <w:r>
        <w:t>visit one (</w:t>
      </w:r>
      <w:r w:rsidRPr="005263CC">
        <w:t>baseline</w:t>
      </w:r>
      <w:r>
        <w:t>)</w:t>
      </w:r>
      <w:r w:rsidRPr="005263CC">
        <w:t xml:space="preserve"> and visit two are presented in Table 1. At </w:t>
      </w:r>
      <w:r w:rsidR="003F12A9" w:rsidRPr="005263CC">
        <w:t>baseline,</w:t>
      </w:r>
      <w:r w:rsidRPr="005263CC">
        <w:t xml:space="preserve"> all children with CF had visible ventilation defects, and VDP and CV</w:t>
      </w:r>
      <w:r w:rsidRPr="005263CC">
        <w:rPr>
          <w:vertAlign w:val="subscript"/>
        </w:rPr>
        <w:t>mean</w:t>
      </w:r>
      <w:r w:rsidRPr="005263CC">
        <w:t xml:space="preserve"> were greater in CF patients than healthy controls (as reported previously </w:t>
      </w:r>
      <w:r w:rsidRPr="005263CC">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rsidRPr="005263CC">
        <w:fldChar w:fldCharType="separate"/>
      </w:r>
      <w:r w:rsidR="00B86FC1">
        <w:rPr>
          <w:noProof/>
        </w:rPr>
        <w:t>[105]</w:t>
      </w:r>
      <w:r w:rsidRPr="005263CC">
        <w:fldChar w:fldCharType="end"/>
      </w:r>
      <w:r w:rsidRPr="005263CC">
        <w:t>). From baseline to visit two there were significant group increases in VDP, CV</w:t>
      </w:r>
      <w:r w:rsidRPr="005263CC">
        <w:rPr>
          <w:vertAlign w:val="subscript"/>
        </w:rPr>
        <w:t>mean</w:t>
      </w:r>
      <w:r w:rsidRPr="005263CC">
        <w:t xml:space="preserve"> and LCI, but not in </w:t>
      </w:r>
      <w:r>
        <w:t xml:space="preserve">any of the </w:t>
      </w:r>
      <w:r w:rsidRPr="005263CC">
        <w:t>spirometric indices (</w:t>
      </w:r>
      <w:r w:rsidR="00E262E1">
        <w:fldChar w:fldCharType="begin"/>
      </w:r>
      <w:r w:rsidR="00E262E1">
        <w:instrText xml:space="preserve"> REF _Ref21988623 \h </w:instrText>
      </w:r>
      <w:r w:rsidR="00E262E1">
        <w:fldChar w:fldCharType="separate"/>
      </w:r>
      <w:r w:rsidR="00140F11" w:rsidRPr="00F95222">
        <w:t xml:space="preserve">Table </w:t>
      </w:r>
      <w:r w:rsidR="00140F11">
        <w:rPr>
          <w:noProof/>
        </w:rPr>
        <w:t>5</w:t>
      </w:r>
      <w:r w:rsidR="00140F11">
        <w:noBreakHyphen/>
      </w:r>
      <w:r w:rsidR="00140F11">
        <w:rPr>
          <w:noProof/>
        </w:rPr>
        <w:t>1</w:t>
      </w:r>
      <w:r w:rsidR="00E262E1">
        <w:fldChar w:fldCharType="end"/>
      </w:r>
      <w:r w:rsidRPr="005263CC">
        <w:t xml:space="preserve">). </w:t>
      </w:r>
    </w:p>
    <w:p w14:paraId="1EDB5B60" w14:textId="77777777" w:rsidR="008553F0" w:rsidRDefault="008553F0" w:rsidP="006717E0"/>
    <w:p w14:paraId="2A8AD110" w14:textId="77777777" w:rsidR="00F97CED" w:rsidRDefault="00F97CED">
      <w:pPr>
        <w:spacing w:line="240" w:lineRule="auto"/>
        <w:ind w:right="0"/>
        <w:jc w:val="left"/>
        <w:rPr>
          <w:b/>
          <w:bCs/>
          <w:color w:val="000000" w:themeColor="text1"/>
          <w:sz w:val="20"/>
          <w:szCs w:val="20"/>
        </w:rPr>
      </w:pPr>
      <w:bookmarkStart w:id="411" w:name="_Ref14257361"/>
      <w:r>
        <w:br w:type="page"/>
      </w:r>
    </w:p>
    <w:p w14:paraId="17DD5E87" w14:textId="5F8D8267" w:rsidR="004B3FE9" w:rsidRDefault="008553F0" w:rsidP="006717E0">
      <w:pPr>
        <w:pStyle w:val="Caption"/>
      </w:pPr>
      <w:bookmarkStart w:id="412" w:name="_Ref21988623"/>
      <w:r w:rsidRPr="00F95222">
        <w:lastRenderedPageBreak/>
        <w:t xml:space="preserve">Table </w:t>
      </w:r>
      <w:fldSimple w:instr=" STYLEREF 1 \s ">
        <w:r w:rsidR="00140F11">
          <w:rPr>
            <w:noProof/>
          </w:rPr>
          <w:t>5</w:t>
        </w:r>
      </w:fldSimple>
      <w:r w:rsidR="004B6530">
        <w:noBreakHyphen/>
      </w:r>
      <w:fldSimple w:instr=" SEQ Table \* ARABIC \s 1 ">
        <w:r w:rsidR="00140F11">
          <w:rPr>
            <w:noProof/>
          </w:rPr>
          <w:t>1</w:t>
        </w:r>
      </w:fldSimple>
      <w:bookmarkEnd w:id="411"/>
      <w:bookmarkEnd w:id="412"/>
      <w:r w:rsidRPr="00F95222">
        <w:t xml:space="preserve">: Mean (standard deviation) CF patient demographics, lung function and ventilation imaging metrics at </w:t>
      </w:r>
      <w:r>
        <w:t>visit one</w:t>
      </w:r>
      <w:r w:rsidRPr="00F95222">
        <w:t xml:space="preserve"> and visit </w:t>
      </w:r>
      <w:r>
        <w:t>two</w:t>
      </w:r>
      <w:r w:rsidRPr="00F95222">
        <w:t>.</w:t>
      </w:r>
    </w:p>
    <w:p w14:paraId="604D275F" w14:textId="26B42316" w:rsidR="008553F0" w:rsidRDefault="008553F0" w:rsidP="006717E0">
      <w:pPr>
        <w:pStyle w:val="Subtitle"/>
      </w:pPr>
      <w:r w:rsidRPr="00F95222">
        <w:t xml:space="preserve">P-values from Wilcoxon signed-ranks test are given for baseline and visit </w:t>
      </w:r>
      <w:r>
        <w:t>two</w:t>
      </w:r>
      <w:r w:rsidRPr="00F95222">
        <w:t xml:space="preserve"> group comparison.</w:t>
      </w:r>
      <w:r>
        <w:t xml:space="preserve"> Results are presented as mean (SD).</w:t>
      </w:r>
    </w:p>
    <w:p w14:paraId="67B2BF88" w14:textId="77777777" w:rsidR="004B3FE9" w:rsidRPr="004B3FE9" w:rsidRDefault="004B3FE9" w:rsidP="006717E0"/>
    <w:tbl>
      <w:tblPr>
        <w:tblStyle w:val="LightShading"/>
        <w:tblW w:w="9091" w:type="dxa"/>
        <w:jc w:val="center"/>
        <w:tblLook w:val="06A0" w:firstRow="1" w:lastRow="0" w:firstColumn="1" w:lastColumn="0" w:noHBand="1" w:noVBand="1"/>
      </w:tblPr>
      <w:tblGrid>
        <w:gridCol w:w="2869"/>
        <w:gridCol w:w="2074"/>
        <w:gridCol w:w="2074"/>
        <w:gridCol w:w="2074"/>
      </w:tblGrid>
      <w:tr w:rsidR="00F97CED" w:rsidRPr="005263CC" w14:paraId="0C2AAFCD" w14:textId="77777777" w:rsidTr="00F97CED">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869" w:type="dxa"/>
            <w:tcBorders>
              <w:top w:val="single" w:sz="4" w:space="0" w:color="auto"/>
              <w:left w:val="single" w:sz="4" w:space="0" w:color="auto"/>
            </w:tcBorders>
            <w:vAlign w:val="center"/>
          </w:tcPr>
          <w:p w14:paraId="0AEC5BE1" w14:textId="77777777" w:rsidR="008553F0" w:rsidRPr="005263CC" w:rsidRDefault="008553F0" w:rsidP="00F97CED">
            <w:pPr>
              <w:spacing w:line="240" w:lineRule="auto"/>
              <w:jc w:val="center"/>
            </w:pPr>
          </w:p>
        </w:tc>
        <w:tc>
          <w:tcPr>
            <w:tcW w:w="2074" w:type="dxa"/>
            <w:tcBorders>
              <w:top w:val="single" w:sz="4" w:space="0" w:color="auto"/>
            </w:tcBorders>
            <w:vAlign w:val="center"/>
          </w:tcPr>
          <w:p w14:paraId="288D7D96" w14:textId="77777777" w:rsidR="008553F0" w:rsidRPr="005263CC" w:rsidRDefault="008553F0" w:rsidP="00F97CED">
            <w:pPr>
              <w:spacing w:line="240" w:lineRule="auto"/>
              <w:jc w:val="center"/>
              <w:cnfStyle w:val="100000000000" w:firstRow="1" w:lastRow="0" w:firstColumn="0" w:lastColumn="0" w:oddVBand="0" w:evenVBand="0" w:oddHBand="0" w:evenHBand="0" w:firstRowFirstColumn="0" w:firstRowLastColumn="0" w:lastRowFirstColumn="0" w:lastRowLastColumn="0"/>
            </w:pPr>
            <w:r>
              <w:t>Visit 1</w:t>
            </w:r>
          </w:p>
        </w:tc>
        <w:tc>
          <w:tcPr>
            <w:tcW w:w="2074" w:type="dxa"/>
            <w:tcBorders>
              <w:top w:val="single" w:sz="4" w:space="0" w:color="auto"/>
            </w:tcBorders>
            <w:vAlign w:val="center"/>
          </w:tcPr>
          <w:p w14:paraId="5717BBD5" w14:textId="77777777" w:rsidR="008553F0" w:rsidRPr="005263CC" w:rsidRDefault="008553F0" w:rsidP="00F97CED">
            <w:pPr>
              <w:spacing w:line="240" w:lineRule="auto"/>
              <w:jc w:val="center"/>
              <w:cnfStyle w:val="100000000000" w:firstRow="1" w:lastRow="0" w:firstColumn="0" w:lastColumn="0" w:oddVBand="0" w:evenVBand="0" w:oddHBand="0" w:evenHBand="0" w:firstRowFirstColumn="0" w:firstRowLastColumn="0" w:lastRowFirstColumn="0" w:lastRowLastColumn="0"/>
            </w:pPr>
            <w:r w:rsidRPr="005263CC">
              <w:t>Visit 2</w:t>
            </w:r>
          </w:p>
        </w:tc>
        <w:tc>
          <w:tcPr>
            <w:tcW w:w="2074" w:type="dxa"/>
            <w:tcBorders>
              <w:top w:val="single" w:sz="4" w:space="0" w:color="auto"/>
              <w:right w:val="single" w:sz="4" w:space="0" w:color="auto"/>
            </w:tcBorders>
            <w:vAlign w:val="center"/>
          </w:tcPr>
          <w:p w14:paraId="448DBA23" w14:textId="77777777" w:rsidR="008553F0" w:rsidRPr="005263CC" w:rsidRDefault="008553F0" w:rsidP="00F97CED">
            <w:pPr>
              <w:spacing w:line="240" w:lineRule="auto"/>
              <w:jc w:val="center"/>
              <w:cnfStyle w:val="100000000000" w:firstRow="1" w:lastRow="0" w:firstColumn="0" w:lastColumn="0" w:oddVBand="0" w:evenVBand="0" w:oddHBand="0" w:evenHBand="0" w:firstRowFirstColumn="0" w:firstRowLastColumn="0" w:lastRowFirstColumn="0" w:lastRowLastColumn="0"/>
            </w:pPr>
            <w:r w:rsidRPr="005263CC">
              <w:t>P-value</w:t>
            </w:r>
          </w:p>
        </w:tc>
      </w:tr>
      <w:tr w:rsidR="00F97CED" w:rsidRPr="005263CC" w14:paraId="3C966DEB" w14:textId="77777777" w:rsidTr="00F97CED">
        <w:trPr>
          <w:trHeight w:val="320"/>
          <w:jc w:val="center"/>
        </w:trPr>
        <w:tc>
          <w:tcPr>
            <w:cnfStyle w:val="001000000000" w:firstRow="0" w:lastRow="0" w:firstColumn="1" w:lastColumn="0" w:oddVBand="0" w:evenVBand="0" w:oddHBand="0" w:evenHBand="0" w:firstRowFirstColumn="0" w:firstRowLastColumn="0" w:lastRowFirstColumn="0" w:lastRowLastColumn="0"/>
            <w:tcW w:w="2869" w:type="dxa"/>
            <w:tcBorders>
              <w:left w:val="single" w:sz="4" w:space="0" w:color="auto"/>
            </w:tcBorders>
            <w:vAlign w:val="center"/>
          </w:tcPr>
          <w:p w14:paraId="5CA71234" w14:textId="77777777" w:rsidR="008553F0" w:rsidRPr="005263CC" w:rsidRDefault="008553F0" w:rsidP="00F97CED">
            <w:pPr>
              <w:spacing w:line="240" w:lineRule="auto"/>
              <w:jc w:val="center"/>
            </w:pPr>
            <w:r w:rsidRPr="005263CC">
              <w:t>Age (years)</w:t>
            </w:r>
          </w:p>
        </w:tc>
        <w:tc>
          <w:tcPr>
            <w:tcW w:w="2074" w:type="dxa"/>
            <w:vAlign w:val="center"/>
          </w:tcPr>
          <w:p w14:paraId="107240B7"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10.30 (2.26)</w:t>
            </w:r>
          </w:p>
        </w:tc>
        <w:tc>
          <w:tcPr>
            <w:tcW w:w="2074" w:type="dxa"/>
            <w:vAlign w:val="center"/>
          </w:tcPr>
          <w:p w14:paraId="0A296E92"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12.07 (2.28)</w:t>
            </w:r>
          </w:p>
        </w:tc>
        <w:tc>
          <w:tcPr>
            <w:tcW w:w="2074" w:type="dxa"/>
            <w:tcBorders>
              <w:right w:val="single" w:sz="4" w:space="0" w:color="auto"/>
            </w:tcBorders>
            <w:vAlign w:val="center"/>
          </w:tcPr>
          <w:p w14:paraId="72839274"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lt;0.001</w:t>
            </w:r>
          </w:p>
        </w:tc>
      </w:tr>
      <w:tr w:rsidR="00F97CED" w:rsidRPr="005263CC" w14:paraId="34EF334A" w14:textId="77777777" w:rsidTr="00F97CED">
        <w:trPr>
          <w:trHeight w:val="320"/>
          <w:jc w:val="center"/>
        </w:trPr>
        <w:tc>
          <w:tcPr>
            <w:cnfStyle w:val="001000000000" w:firstRow="0" w:lastRow="0" w:firstColumn="1" w:lastColumn="0" w:oddVBand="0" w:evenVBand="0" w:oddHBand="0" w:evenHBand="0" w:firstRowFirstColumn="0" w:firstRowLastColumn="0" w:lastRowFirstColumn="0" w:lastRowLastColumn="0"/>
            <w:tcW w:w="2869" w:type="dxa"/>
            <w:tcBorders>
              <w:left w:val="single" w:sz="4" w:space="0" w:color="auto"/>
            </w:tcBorders>
            <w:vAlign w:val="center"/>
          </w:tcPr>
          <w:p w14:paraId="72039AEC" w14:textId="77777777" w:rsidR="008553F0" w:rsidRPr="005263CC" w:rsidRDefault="008553F0" w:rsidP="00F97CED">
            <w:pPr>
              <w:spacing w:line="240" w:lineRule="auto"/>
              <w:jc w:val="center"/>
            </w:pPr>
            <w:r w:rsidRPr="005263CC">
              <w:t>Height (cm)</w:t>
            </w:r>
          </w:p>
        </w:tc>
        <w:tc>
          <w:tcPr>
            <w:tcW w:w="2074" w:type="dxa"/>
            <w:vAlign w:val="center"/>
          </w:tcPr>
          <w:p w14:paraId="0F5B45AD"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139.2 (13.89)</w:t>
            </w:r>
          </w:p>
        </w:tc>
        <w:tc>
          <w:tcPr>
            <w:tcW w:w="2074" w:type="dxa"/>
            <w:vAlign w:val="center"/>
          </w:tcPr>
          <w:p w14:paraId="3B8CADBA"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148.3 (12.88)</w:t>
            </w:r>
          </w:p>
        </w:tc>
        <w:tc>
          <w:tcPr>
            <w:tcW w:w="2074" w:type="dxa"/>
            <w:tcBorders>
              <w:right w:val="single" w:sz="4" w:space="0" w:color="auto"/>
            </w:tcBorders>
            <w:vAlign w:val="center"/>
          </w:tcPr>
          <w:p w14:paraId="1EF19509"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lt;0.001</w:t>
            </w:r>
          </w:p>
        </w:tc>
      </w:tr>
      <w:tr w:rsidR="00F97CED" w:rsidRPr="005263CC" w14:paraId="08C2E9E9" w14:textId="77777777" w:rsidTr="00F97CED">
        <w:trPr>
          <w:trHeight w:val="320"/>
          <w:jc w:val="center"/>
        </w:trPr>
        <w:tc>
          <w:tcPr>
            <w:cnfStyle w:val="001000000000" w:firstRow="0" w:lastRow="0" w:firstColumn="1" w:lastColumn="0" w:oddVBand="0" w:evenVBand="0" w:oddHBand="0" w:evenHBand="0" w:firstRowFirstColumn="0" w:firstRowLastColumn="0" w:lastRowFirstColumn="0" w:lastRowLastColumn="0"/>
            <w:tcW w:w="2869" w:type="dxa"/>
            <w:tcBorders>
              <w:left w:val="single" w:sz="4" w:space="0" w:color="auto"/>
            </w:tcBorders>
            <w:vAlign w:val="center"/>
          </w:tcPr>
          <w:p w14:paraId="578F807D" w14:textId="77777777" w:rsidR="008553F0" w:rsidRPr="005263CC" w:rsidRDefault="008553F0" w:rsidP="00F97CED">
            <w:pPr>
              <w:spacing w:line="240" w:lineRule="auto"/>
              <w:jc w:val="center"/>
            </w:pPr>
            <w:r w:rsidRPr="005263CC">
              <w:t>Weight (kg)</w:t>
            </w:r>
          </w:p>
        </w:tc>
        <w:tc>
          <w:tcPr>
            <w:tcW w:w="2074" w:type="dxa"/>
            <w:vAlign w:val="center"/>
          </w:tcPr>
          <w:p w14:paraId="374116C0"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35.41 (13.26)</w:t>
            </w:r>
          </w:p>
        </w:tc>
        <w:tc>
          <w:tcPr>
            <w:tcW w:w="2074" w:type="dxa"/>
            <w:vAlign w:val="center"/>
          </w:tcPr>
          <w:p w14:paraId="57128756"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40.85 (12.42)</w:t>
            </w:r>
          </w:p>
        </w:tc>
        <w:tc>
          <w:tcPr>
            <w:tcW w:w="2074" w:type="dxa"/>
            <w:tcBorders>
              <w:right w:val="single" w:sz="4" w:space="0" w:color="auto"/>
            </w:tcBorders>
            <w:vAlign w:val="center"/>
          </w:tcPr>
          <w:p w14:paraId="7CDEC1EF"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lt;0.001</w:t>
            </w:r>
          </w:p>
        </w:tc>
      </w:tr>
      <w:tr w:rsidR="00F97CED" w:rsidRPr="005263CC" w14:paraId="226915A2" w14:textId="77777777" w:rsidTr="00F97CED">
        <w:trPr>
          <w:trHeight w:val="320"/>
          <w:jc w:val="center"/>
        </w:trPr>
        <w:tc>
          <w:tcPr>
            <w:cnfStyle w:val="001000000000" w:firstRow="0" w:lastRow="0" w:firstColumn="1" w:lastColumn="0" w:oddVBand="0" w:evenVBand="0" w:oddHBand="0" w:evenHBand="0" w:firstRowFirstColumn="0" w:firstRowLastColumn="0" w:lastRowFirstColumn="0" w:lastRowLastColumn="0"/>
            <w:tcW w:w="2869" w:type="dxa"/>
            <w:tcBorders>
              <w:left w:val="single" w:sz="4" w:space="0" w:color="auto"/>
            </w:tcBorders>
            <w:vAlign w:val="center"/>
          </w:tcPr>
          <w:p w14:paraId="38943B54" w14:textId="20F4E077" w:rsidR="008553F0" w:rsidRPr="005263CC" w:rsidRDefault="00DF2511" w:rsidP="00F97CED">
            <w:pPr>
              <w:spacing w:line="240" w:lineRule="auto"/>
              <w:jc w:val="center"/>
            </w:pPr>
            <w:r>
              <w:t>FEV</w:t>
            </w:r>
            <w:r>
              <w:rPr>
                <w:vertAlign w:val="subscript"/>
              </w:rPr>
              <w:t>1</w:t>
            </w:r>
            <w:r w:rsidR="008553F0" w:rsidRPr="005263CC">
              <w:rPr>
                <w:vertAlign w:val="subscript"/>
              </w:rPr>
              <w:t xml:space="preserve"> </w:t>
            </w:r>
            <w:r w:rsidR="008553F0" w:rsidRPr="005263CC">
              <w:t>(z-score)</w:t>
            </w:r>
          </w:p>
        </w:tc>
        <w:tc>
          <w:tcPr>
            <w:tcW w:w="2074" w:type="dxa"/>
            <w:vAlign w:val="center"/>
          </w:tcPr>
          <w:p w14:paraId="29B4DB63"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12 (0.80)</w:t>
            </w:r>
          </w:p>
        </w:tc>
        <w:tc>
          <w:tcPr>
            <w:tcW w:w="2074" w:type="dxa"/>
            <w:vAlign w:val="center"/>
          </w:tcPr>
          <w:p w14:paraId="1A511E96"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26 (0.66)</w:t>
            </w:r>
          </w:p>
        </w:tc>
        <w:tc>
          <w:tcPr>
            <w:tcW w:w="2074" w:type="dxa"/>
            <w:tcBorders>
              <w:right w:val="single" w:sz="4" w:space="0" w:color="auto"/>
            </w:tcBorders>
            <w:vAlign w:val="center"/>
          </w:tcPr>
          <w:p w14:paraId="350F2E1E"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349</w:t>
            </w:r>
          </w:p>
        </w:tc>
      </w:tr>
      <w:tr w:rsidR="00F97CED" w:rsidRPr="005263CC" w14:paraId="65A7715E" w14:textId="77777777" w:rsidTr="00F97CED">
        <w:trPr>
          <w:trHeight w:val="320"/>
          <w:jc w:val="center"/>
        </w:trPr>
        <w:tc>
          <w:tcPr>
            <w:cnfStyle w:val="001000000000" w:firstRow="0" w:lastRow="0" w:firstColumn="1" w:lastColumn="0" w:oddVBand="0" w:evenVBand="0" w:oddHBand="0" w:evenHBand="0" w:firstRowFirstColumn="0" w:firstRowLastColumn="0" w:lastRowFirstColumn="0" w:lastRowLastColumn="0"/>
            <w:tcW w:w="2869" w:type="dxa"/>
            <w:tcBorders>
              <w:left w:val="single" w:sz="4" w:space="0" w:color="auto"/>
            </w:tcBorders>
            <w:vAlign w:val="center"/>
          </w:tcPr>
          <w:p w14:paraId="346FAE6F" w14:textId="1C5F33CF" w:rsidR="008553F0" w:rsidRPr="005263CC" w:rsidRDefault="00DF2511" w:rsidP="00F97CED">
            <w:pPr>
              <w:spacing w:line="240" w:lineRule="auto"/>
              <w:jc w:val="center"/>
            </w:pPr>
            <w:r>
              <w:t>FEV</w:t>
            </w:r>
            <w:r>
              <w:rPr>
                <w:vertAlign w:val="subscript"/>
              </w:rPr>
              <w:t>1</w:t>
            </w:r>
            <w:r w:rsidR="008553F0" w:rsidRPr="005263CC">
              <w:t>/FVC (z-score)</w:t>
            </w:r>
          </w:p>
        </w:tc>
        <w:tc>
          <w:tcPr>
            <w:tcW w:w="2074" w:type="dxa"/>
            <w:vAlign w:val="center"/>
          </w:tcPr>
          <w:p w14:paraId="3B83B636"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57 (0.65)</w:t>
            </w:r>
          </w:p>
        </w:tc>
        <w:tc>
          <w:tcPr>
            <w:tcW w:w="2074" w:type="dxa"/>
            <w:vAlign w:val="center"/>
          </w:tcPr>
          <w:p w14:paraId="46F1FFF2"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47 (0.59)</w:t>
            </w:r>
          </w:p>
        </w:tc>
        <w:tc>
          <w:tcPr>
            <w:tcW w:w="2074" w:type="dxa"/>
            <w:tcBorders>
              <w:right w:val="single" w:sz="4" w:space="0" w:color="auto"/>
            </w:tcBorders>
            <w:vAlign w:val="center"/>
          </w:tcPr>
          <w:p w14:paraId="4CF4C7F2"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903</w:t>
            </w:r>
          </w:p>
        </w:tc>
      </w:tr>
      <w:tr w:rsidR="00F97CED" w:rsidRPr="005263CC" w14:paraId="2463BA13" w14:textId="77777777" w:rsidTr="00F97CED">
        <w:trPr>
          <w:trHeight w:val="320"/>
          <w:jc w:val="center"/>
        </w:trPr>
        <w:tc>
          <w:tcPr>
            <w:cnfStyle w:val="001000000000" w:firstRow="0" w:lastRow="0" w:firstColumn="1" w:lastColumn="0" w:oddVBand="0" w:evenVBand="0" w:oddHBand="0" w:evenHBand="0" w:firstRowFirstColumn="0" w:firstRowLastColumn="0" w:lastRowFirstColumn="0" w:lastRowLastColumn="0"/>
            <w:tcW w:w="2869" w:type="dxa"/>
            <w:tcBorders>
              <w:left w:val="single" w:sz="4" w:space="0" w:color="auto"/>
            </w:tcBorders>
            <w:vAlign w:val="center"/>
          </w:tcPr>
          <w:p w14:paraId="63B516E9" w14:textId="77777777" w:rsidR="008553F0" w:rsidRPr="005263CC" w:rsidRDefault="008553F0" w:rsidP="00F97CED">
            <w:pPr>
              <w:spacing w:line="240" w:lineRule="auto"/>
              <w:jc w:val="center"/>
            </w:pPr>
            <w:r w:rsidRPr="005263CC">
              <w:t>RV/TLC (%)</w:t>
            </w:r>
          </w:p>
        </w:tc>
        <w:tc>
          <w:tcPr>
            <w:tcW w:w="2074" w:type="dxa"/>
            <w:vAlign w:val="center"/>
          </w:tcPr>
          <w:p w14:paraId="353CDAD6"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26.80 (4.58)</w:t>
            </w:r>
          </w:p>
        </w:tc>
        <w:tc>
          <w:tcPr>
            <w:tcW w:w="2074" w:type="dxa"/>
            <w:vAlign w:val="center"/>
          </w:tcPr>
          <w:p w14:paraId="7AA416AF"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25.94 (4.38)</w:t>
            </w:r>
          </w:p>
        </w:tc>
        <w:tc>
          <w:tcPr>
            <w:tcW w:w="2074" w:type="dxa"/>
            <w:tcBorders>
              <w:right w:val="single" w:sz="4" w:space="0" w:color="auto"/>
            </w:tcBorders>
            <w:vAlign w:val="center"/>
          </w:tcPr>
          <w:p w14:paraId="04073AB4"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636</w:t>
            </w:r>
          </w:p>
        </w:tc>
      </w:tr>
      <w:tr w:rsidR="00F97CED" w:rsidRPr="005263CC" w14:paraId="4D31F684" w14:textId="77777777" w:rsidTr="00F97CED">
        <w:trPr>
          <w:trHeight w:val="320"/>
          <w:jc w:val="center"/>
        </w:trPr>
        <w:tc>
          <w:tcPr>
            <w:cnfStyle w:val="001000000000" w:firstRow="0" w:lastRow="0" w:firstColumn="1" w:lastColumn="0" w:oddVBand="0" w:evenVBand="0" w:oddHBand="0" w:evenHBand="0" w:firstRowFirstColumn="0" w:firstRowLastColumn="0" w:lastRowFirstColumn="0" w:lastRowLastColumn="0"/>
            <w:tcW w:w="2869" w:type="dxa"/>
            <w:tcBorders>
              <w:left w:val="single" w:sz="4" w:space="0" w:color="auto"/>
            </w:tcBorders>
            <w:vAlign w:val="center"/>
          </w:tcPr>
          <w:p w14:paraId="20E62499" w14:textId="77777777" w:rsidR="008553F0" w:rsidRPr="005263CC" w:rsidRDefault="008553F0" w:rsidP="00F97CED">
            <w:pPr>
              <w:spacing w:line="240" w:lineRule="auto"/>
              <w:jc w:val="center"/>
            </w:pPr>
            <w:r w:rsidRPr="005263CC">
              <w:t>LCI</w:t>
            </w:r>
          </w:p>
        </w:tc>
        <w:tc>
          <w:tcPr>
            <w:tcW w:w="2074" w:type="dxa"/>
            <w:vAlign w:val="center"/>
          </w:tcPr>
          <w:p w14:paraId="3816D62D"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7.29 (0.85)</w:t>
            </w:r>
          </w:p>
        </w:tc>
        <w:tc>
          <w:tcPr>
            <w:tcW w:w="2074" w:type="dxa"/>
            <w:vAlign w:val="center"/>
          </w:tcPr>
          <w:p w14:paraId="5F2358F5"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8.09 (1.44)</w:t>
            </w:r>
          </w:p>
        </w:tc>
        <w:tc>
          <w:tcPr>
            <w:tcW w:w="2074" w:type="dxa"/>
            <w:tcBorders>
              <w:right w:val="single" w:sz="4" w:space="0" w:color="auto"/>
            </w:tcBorders>
            <w:vAlign w:val="center"/>
          </w:tcPr>
          <w:p w14:paraId="6A189C52"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029</w:t>
            </w:r>
          </w:p>
        </w:tc>
      </w:tr>
      <w:tr w:rsidR="00F97CED" w:rsidRPr="005263CC" w14:paraId="30B30D80" w14:textId="77777777" w:rsidTr="00F97CED">
        <w:trPr>
          <w:trHeight w:val="320"/>
          <w:jc w:val="center"/>
        </w:trPr>
        <w:tc>
          <w:tcPr>
            <w:cnfStyle w:val="001000000000" w:firstRow="0" w:lastRow="0" w:firstColumn="1" w:lastColumn="0" w:oddVBand="0" w:evenVBand="0" w:oddHBand="0" w:evenHBand="0" w:firstRowFirstColumn="0" w:firstRowLastColumn="0" w:lastRowFirstColumn="0" w:lastRowLastColumn="0"/>
            <w:tcW w:w="2869" w:type="dxa"/>
            <w:tcBorders>
              <w:left w:val="single" w:sz="4" w:space="0" w:color="auto"/>
            </w:tcBorders>
            <w:vAlign w:val="center"/>
          </w:tcPr>
          <w:p w14:paraId="10CB020B" w14:textId="285219D0" w:rsidR="008553F0" w:rsidRPr="005263CC" w:rsidRDefault="005E6BBB" w:rsidP="00F97CED">
            <w:pPr>
              <w:spacing w:line="240" w:lineRule="auto"/>
              <w:jc w:val="center"/>
              <w:rPr>
                <w:rFonts w:eastAsia="MS MinNew Roman"/>
              </w:rPr>
            </w:pPr>
            <w:r>
              <w:t>LCI</w:t>
            </w:r>
            <w:r>
              <w:rPr>
                <w:vertAlign w:val="subscript"/>
              </w:rPr>
              <w:t>supine</w:t>
            </w:r>
          </w:p>
        </w:tc>
        <w:tc>
          <w:tcPr>
            <w:tcW w:w="2074" w:type="dxa"/>
            <w:vAlign w:val="center"/>
          </w:tcPr>
          <w:p w14:paraId="571A1C89"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7.64 (1.03)</w:t>
            </w:r>
          </w:p>
        </w:tc>
        <w:tc>
          <w:tcPr>
            <w:tcW w:w="2074" w:type="dxa"/>
            <w:vAlign w:val="center"/>
          </w:tcPr>
          <w:p w14:paraId="1FC5AAFC"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8.77 (1.99)</w:t>
            </w:r>
          </w:p>
        </w:tc>
        <w:tc>
          <w:tcPr>
            <w:tcW w:w="2074" w:type="dxa"/>
            <w:tcBorders>
              <w:right w:val="single" w:sz="4" w:space="0" w:color="auto"/>
            </w:tcBorders>
            <w:vAlign w:val="center"/>
          </w:tcPr>
          <w:p w14:paraId="7D3D38A5"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042</w:t>
            </w:r>
          </w:p>
        </w:tc>
      </w:tr>
      <w:tr w:rsidR="00F97CED" w:rsidRPr="005263CC" w14:paraId="2C79906F" w14:textId="77777777" w:rsidTr="00F97CED">
        <w:trPr>
          <w:trHeight w:val="320"/>
          <w:jc w:val="center"/>
        </w:trPr>
        <w:tc>
          <w:tcPr>
            <w:cnfStyle w:val="001000000000" w:firstRow="0" w:lastRow="0" w:firstColumn="1" w:lastColumn="0" w:oddVBand="0" w:evenVBand="0" w:oddHBand="0" w:evenHBand="0" w:firstRowFirstColumn="0" w:firstRowLastColumn="0" w:lastRowFirstColumn="0" w:lastRowLastColumn="0"/>
            <w:tcW w:w="2869" w:type="dxa"/>
            <w:tcBorders>
              <w:left w:val="single" w:sz="4" w:space="0" w:color="auto"/>
            </w:tcBorders>
            <w:vAlign w:val="center"/>
          </w:tcPr>
          <w:p w14:paraId="6019AF34" w14:textId="32A48A67" w:rsidR="008553F0" w:rsidRPr="005263CC" w:rsidRDefault="005E6BBB" w:rsidP="00F97CED">
            <w:pPr>
              <w:spacing w:line="240" w:lineRule="auto"/>
              <w:jc w:val="center"/>
              <w:rPr>
                <w:rFonts w:eastAsia="MS MinNew Roman"/>
              </w:rPr>
            </w:pPr>
            <w:r>
              <w:t>S</w:t>
            </w:r>
            <w:r>
              <w:rPr>
                <w:vertAlign w:val="subscript"/>
              </w:rPr>
              <w:t>cond</w:t>
            </w:r>
          </w:p>
        </w:tc>
        <w:tc>
          <w:tcPr>
            <w:tcW w:w="2074" w:type="dxa"/>
            <w:vAlign w:val="center"/>
          </w:tcPr>
          <w:p w14:paraId="54635793"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048 (0.025)</w:t>
            </w:r>
          </w:p>
        </w:tc>
        <w:tc>
          <w:tcPr>
            <w:tcW w:w="2074" w:type="dxa"/>
            <w:vAlign w:val="center"/>
          </w:tcPr>
          <w:p w14:paraId="02237BA5"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055 (0.029)</w:t>
            </w:r>
          </w:p>
        </w:tc>
        <w:tc>
          <w:tcPr>
            <w:tcW w:w="2074" w:type="dxa"/>
            <w:tcBorders>
              <w:right w:val="single" w:sz="4" w:space="0" w:color="auto"/>
            </w:tcBorders>
            <w:vAlign w:val="center"/>
          </w:tcPr>
          <w:p w14:paraId="264B293B"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318</w:t>
            </w:r>
          </w:p>
        </w:tc>
      </w:tr>
      <w:tr w:rsidR="00F97CED" w:rsidRPr="005263CC" w14:paraId="21983F43" w14:textId="77777777" w:rsidTr="00F97CED">
        <w:trPr>
          <w:trHeight w:val="343"/>
          <w:jc w:val="center"/>
        </w:trPr>
        <w:tc>
          <w:tcPr>
            <w:cnfStyle w:val="001000000000" w:firstRow="0" w:lastRow="0" w:firstColumn="1" w:lastColumn="0" w:oddVBand="0" w:evenVBand="0" w:oddHBand="0" w:evenHBand="0" w:firstRowFirstColumn="0" w:firstRowLastColumn="0" w:lastRowFirstColumn="0" w:lastRowLastColumn="0"/>
            <w:tcW w:w="2869" w:type="dxa"/>
            <w:tcBorders>
              <w:left w:val="single" w:sz="4" w:space="0" w:color="auto"/>
            </w:tcBorders>
            <w:vAlign w:val="center"/>
          </w:tcPr>
          <w:p w14:paraId="4EA6AE31" w14:textId="0957F20C" w:rsidR="008553F0" w:rsidRPr="005263CC" w:rsidRDefault="005E6BBB" w:rsidP="00F97CED">
            <w:pPr>
              <w:spacing w:line="240" w:lineRule="auto"/>
              <w:jc w:val="center"/>
              <w:rPr>
                <w:rFonts w:eastAsia="MS MinNew Roman"/>
              </w:rPr>
            </w:pPr>
            <w:r>
              <w:t>S</w:t>
            </w:r>
            <w:r>
              <w:rPr>
                <w:vertAlign w:val="subscript"/>
              </w:rPr>
              <w:t>acin</w:t>
            </w:r>
          </w:p>
        </w:tc>
        <w:tc>
          <w:tcPr>
            <w:tcW w:w="2074" w:type="dxa"/>
            <w:vAlign w:val="center"/>
          </w:tcPr>
          <w:p w14:paraId="6B756CA8"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132 (0.076)</w:t>
            </w:r>
          </w:p>
        </w:tc>
        <w:tc>
          <w:tcPr>
            <w:tcW w:w="2074" w:type="dxa"/>
            <w:vAlign w:val="center"/>
          </w:tcPr>
          <w:p w14:paraId="12D66797"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129 (0.076)</w:t>
            </w:r>
          </w:p>
        </w:tc>
        <w:tc>
          <w:tcPr>
            <w:tcW w:w="2074" w:type="dxa"/>
            <w:tcBorders>
              <w:right w:val="single" w:sz="4" w:space="0" w:color="auto"/>
            </w:tcBorders>
            <w:vAlign w:val="center"/>
          </w:tcPr>
          <w:p w14:paraId="4650B764"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985</w:t>
            </w:r>
          </w:p>
        </w:tc>
      </w:tr>
      <w:tr w:rsidR="00F97CED" w:rsidRPr="005263CC" w14:paraId="51BC372C" w14:textId="77777777" w:rsidTr="00F97CED">
        <w:trPr>
          <w:trHeight w:val="320"/>
          <w:jc w:val="center"/>
        </w:trPr>
        <w:tc>
          <w:tcPr>
            <w:cnfStyle w:val="001000000000" w:firstRow="0" w:lastRow="0" w:firstColumn="1" w:lastColumn="0" w:oddVBand="0" w:evenVBand="0" w:oddHBand="0" w:evenHBand="0" w:firstRowFirstColumn="0" w:firstRowLastColumn="0" w:lastRowFirstColumn="0" w:lastRowLastColumn="0"/>
            <w:tcW w:w="2869" w:type="dxa"/>
            <w:tcBorders>
              <w:left w:val="single" w:sz="4" w:space="0" w:color="auto"/>
            </w:tcBorders>
            <w:vAlign w:val="center"/>
          </w:tcPr>
          <w:p w14:paraId="68BFAF33" w14:textId="77777777" w:rsidR="008553F0" w:rsidRPr="005263CC" w:rsidRDefault="008553F0" w:rsidP="00F97CED">
            <w:pPr>
              <w:spacing w:line="240" w:lineRule="auto"/>
              <w:jc w:val="center"/>
            </w:pPr>
            <w:r w:rsidRPr="005263CC">
              <w:t>VDP (%)</w:t>
            </w:r>
          </w:p>
        </w:tc>
        <w:tc>
          <w:tcPr>
            <w:tcW w:w="2074" w:type="dxa"/>
            <w:vAlign w:val="center"/>
          </w:tcPr>
          <w:p w14:paraId="1CB12AC5"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4.37 (1.89)</w:t>
            </w:r>
          </w:p>
        </w:tc>
        <w:tc>
          <w:tcPr>
            <w:tcW w:w="2074" w:type="dxa"/>
            <w:vAlign w:val="center"/>
          </w:tcPr>
          <w:p w14:paraId="53C288FA"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10.8 (4.62)</w:t>
            </w:r>
          </w:p>
        </w:tc>
        <w:tc>
          <w:tcPr>
            <w:tcW w:w="2074" w:type="dxa"/>
            <w:tcBorders>
              <w:right w:val="single" w:sz="4" w:space="0" w:color="auto"/>
            </w:tcBorders>
            <w:vAlign w:val="center"/>
          </w:tcPr>
          <w:p w14:paraId="690DCE9C"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lt;0.001</w:t>
            </w:r>
          </w:p>
        </w:tc>
      </w:tr>
      <w:tr w:rsidR="00F97CED" w:rsidRPr="005263CC" w14:paraId="0EC05979" w14:textId="77777777" w:rsidTr="00F97CED">
        <w:trPr>
          <w:trHeight w:val="320"/>
          <w:jc w:val="center"/>
        </w:trPr>
        <w:tc>
          <w:tcPr>
            <w:cnfStyle w:val="001000000000" w:firstRow="0" w:lastRow="0" w:firstColumn="1" w:lastColumn="0" w:oddVBand="0" w:evenVBand="0" w:oddHBand="0" w:evenHBand="0" w:firstRowFirstColumn="0" w:firstRowLastColumn="0" w:lastRowFirstColumn="0" w:lastRowLastColumn="0"/>
            <w:tcW w:w="2869" w:type="dxa"/>
            <w:tcBorders>
              <w:left w:val="single" w:sz="4" w:space="0" w:color="auto"/>
              <w:bottom w:val="single" w:sz="4" w:space="0" w:color="auto"/>
            </w:tcBorders>
            <w:vAlign w:val="center"/>
          </w:tcPr>
          <w:p w14:paraId="3C9D8088" w14:textId="77777777" w:rsidR="008553F0" w:rsidRPr="005263CC" w:rsidRDefault="008553F0" w:rsidP="00F97CED">
            <w:pPr>
              <w:spacing w:line="240" w:lineRule="auto"/>
              <w:jc w:val="center"/>
            </w:pPr>
            <w:r w:rsidRPr="005263CC">
              <w:t>CV</w:t>
            </w:r>
            <w:r w:rsidRPr="005263CC">
              <w:rPr>
                <w:vertAlign w:val="subscript"/>
              </w:rPr>
              <w:t>mean</w:t>
            </w:r>
            <w:r w:rsidRPr="005263CC">
              <w:t xml:space="preserve"> (%)</w:t>
            </w:r>
          </w:p>
        </w:tc>
        <w:tc>
          <w:tcPr>
            <w:tcW w:w="2074" w:type="dxa"/>
            <w:tcBorders>
              <w:bottom w:val="single" w:sz="4" w:space="0" w:color="auto"/>
            </w:tcBorders>
            <w:vAlign w:val="center"/>
          </w:tcPr>
          <w:p w14:paraId="0158AA51"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15.31 (2.30)</w:t>
            </w:r>
          </w:p>
        </w:tc>
        <w:tc>
          <w:tcPr>
            <w:tcW w:w="2074" w:type="dxa"/>
            <w:tcBorders>
              <w:bottom w:val="single" w:sz="4" w:space="0" w:color="auto"/>
            </w:tcBorders>
            <w:vAlign w:val="center"/>
          </w:tcPr>
          <w:p w14:paraId="418A8EC9"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17.94 (3.33)</w:t>
            </w:r>
          </w:p>
        </w:tc>
        <w:tc>
          <w:tcPr>
            <w:tcW w:w="2074" w:type="dxa"/>
            <w:tcBorders>
              <w:bottom w:val="single" w:sz="4" w:space="0" w:color="auto"/>
              <w:right w:val="single" w:sz="4" w:space="0" w:color="auto"/>
            </w:tcBorders>
            <w:vAlign w:val="center"/>
          </w:tcPr>
          <w:p w14:paraId="7B94990C" w14:textId="77777777" w:rsidR="008553F0" w:rsidRPr="005263CC" w:rsidRDefault="008553F0" w:rsidP="00F97CED">
            <w:pPr>
              <w:spacing w:line="240" w:lineRule="auto"/>
              <w:jc w:val="center"/>
              <w:cnfStyle w:val="000000000000" w:firstRow="0" w:lastRow="0" w:firstColumn="0" w:lastColumn="0" w:oddVBand="0" w:evenVBand="0" w:oddHBand="0" w:evenHBand="0" w:firstRowFirstColumn="0" w:firstRowLastColumn="0" w:lastRowFirstColumn="0" w:lastRowLastColumn="0"/>
            </w:pPr>
            <w:r w:rsidRPr="005263CC">
              <w:t>0.042</w:t>
            </w:r>
          </w:p>
        </w:tc>
      </w:tr>
    </w:tbl>
    <w:p w14:paraId="07A6AA9F" w14:textId="77777777" w:rsidR="008553F0" w:rsidRPr="005263CC" w:rsidRDefault="008553F0" w:rsidP="006717E0"/>
    <w:p w14:paraId="1FEC3768" w14:textId="77777777" w:rsidR="008553F0" w:rsidRDefault="008553F0" w:rsidP="006717E0">
      <w:pPr>
        <w:pStyle w:val="Heading4"/>
      </w:pPr>
      <w:r w:rsidRPr="005263CC">
        <w:t>Longitudinal changes in ventilation MRI</w:t>
      </w:r>
    </w:p>
    <w:p w14:paraId="4416599D" w14:textId="77777777" w:rsidR="008553F0" w:rsidRPr="00F95222" w:rsidRDefault="008553F0" w:rsidP="006717E0"/>
    <w:p w14:paraId="2878A4CB" w14:textId="4EF69B5D" w:rsidR="008553F0" w:rsidRDefault="008553F0" w:rsidP="006717E0">
      <w:r w:rsidRPr="005263CC">
        <w:t>VDP increased over time in 13/14 children</w:t>
      </w:r>
      <w:r>
        <w:t xml:space="preserve"> (</w:t>
      </w:r>
      <w:r>
        <w:fldChar w:fldCharType="begin"/>
      </w:r>
      <w:r>
        <w:instrText xml:space="preserve"> REF _Ref424812434 \h </w:instrText>
      </w:r>
      <w:r w:rsidR="007911F3">
        <w:instrText xml:space="preserve"> \* MERGEFORMAT </w:instrText>
      </w:r>
      <w:r>
        <w:fldChar w:fldCharType="separate"/>
      </w:r>
      <w:r w:rsidR="00140F11">
        <w:t xml:space="preserve">Figure </w:t>
      </w:r>
      <w:r w:rsidR="00140F11">
        <w:rPr>
          <w:noProof/>
        </w:rPr>
        <w:t>5</w:t>
      </w:r>
      <w:r w:rsidR="00140F11">
        <w:rPr>
          <w:noProof/>
        </w:rPr>
        <w:noBreakHyphen/>
        <w:t>1</w:t>
      </w:r>
      <w:r>
        <w:fldChar w:fldCharType="end"/>
      </w:r>
      <w:r>
        <w:t>)</w:t>
      </w:r>
      <w:r w:rsidRPr="005263CC">
        <w:t>, whilst 10/14 children showed increased CV</w:t>
      </w:r>
      <w:r w:rsidRPr="005263CC">
        <w:rPr>
          <w:vertAlign w:val="subscript"/>
        </w:rPr>
        <w:t>mean</w:t>
      </w:r>
      <w:r w:rsidRPr="005263CC">
        <w:t xml:space="preserve"> at visit two compared to baseline. There was no single pattern of disease progression: in some patients, multiple small ventilation defects became apparent that were not visible at baseline (</w:t>
      </w:r>
      <w:r>
        <w:fldChar w:fldCharType="begin"/>
      </w:r>
      <w:r>
        <w:instrText xml:space="preserve"> REF _Ref424812372 \h </w:instrText>
      </w:r>
      <w:r w:rsidR="007911F3">
        <w:instrText xml:space="preserve"> \* MERGEFORMAT </w:instrText>
      </w:r>
      <w:r>
        <w:fldChar w:fldCharType="separate"/>
      </w:r>
      <w:r w:rsidR="00140F11">
        <w:t xml:space="preserve">Figure </w:t>
      </w:r>
      <w:r w:rsidR="00140F11">
        <w:rPr>
          <w:noProof/>
        </w:rPr>
        <w:t>5</w:t>
      </w:r>
      <w:r w:rsidR="00140F11">
        <w:rPr>
          <w:noProof/>
        </w:rPr>
        <w:noBreakHyphen/>
        <w:t>2</w:t>
      </w:r>
      <w:r>
        <w:fldChar w:fldCharType="end"/>
      </w:r>
      <w:r w:rsidRPr="005263CC">
        <w:t>, subjects A and B). Other patients had a visible progression in regions of ventilation abnormalities that were already present at baseline but had minimal new defects (</w:t>
      </w:r>
      <w:r>
        <w:fldChar w:fldCharType="begin"/>
      </w:r>
      <w:r>
        <w:instrText xml:space="preserve"> REF _Ref424812372 \h </w:instrText>
      </w:r>
      <w:r w:rsidR="007911F3">
        <w:instrText xml:space="preserve"> \* MERGEFORMAT </w:instrText>
      </w:r>
      <w:r>
        <w:fldChar w:fldCharType="separate"/>
      </w:r>
      <w:r w:rsidR="00140F11">
        <w:t xml:space="preserve">Figure </w:t>
      </w:r>
      <w:r w:rsidR="00140F11">
        <w:rPr>
          <w:noProof/>
        </w:rPr>
        <w:t>5</w:t>
      </w:r>
      <w:r w:rsidR="00140F11">
        <w:rPr>
          <w:noProof/>
        </w:rPr>
        <w:noBreakHyphen/>
        <w:t>2</w:t>
      </w:r>
      <w:r>
        <w:fldChar w:fldCharType="end"/>
      </w:r>
      <w:r w:rsidRPr="005263CC">
        <w:t xml:space="preserve">, </w:t>
      </w:r>
      <w:r w:rsidR="003F12A9" w:rsidRPr="005263CC">
        <w:t>subjects’</w:t>
      </w:r>
      <w:r w:rsidRPr="005263CC">
        <w:t xml:space="preserve"> C and D). One child showed improvement in VDP (and LCI) between baseline and visit two: in this individual the ventilation defects evident at baseline were either completely resolved or had reduced in size.</w:t>
      </w:r>
    </w:p>
    <w:p w14:paraId="3756C189" w14:textId="77777777" w:rsidR="008553F0" w:rsidRDefault="008553F0" w:rsidP="006717E0"/>
    <w:p w14:paraId="164B6AAE" w14:textId="77777777" w:rsidR="008553F0" w:rsidRDefault="008553F0" w:rsidP="00F30477">
      <w:pPr>
        <w:jc w:val="center"/>
      </w:pPr>
      <w:r>
        <w:rPr>
          <w:noProof/>
          <w:lang w:val="en-US"/>
        </w:rPr>
        <w:lastRenderedPageBreak/>
        <w:drawing>
          <wp:inline distT="0" distB="0" distL="0" distR="0" wp14:anchorId="7F0FFE66" wp14:editId="1675EBEF">
            <wp:extent cx="4803126" cy="407520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V1_FEV1FVC_LCI_VD.png"/>
                    <pic:cNvPicPr/>
                  </pic:nvPicPr>
                  <pic:blipFill>
                    <a:blip r:embed="rId140">
                      <a:extLst>
                        <a:ext uri="{28A0092B-C50C-407E-A947-70E740481C1C}">
                          <a14:useLocalDpi xmlns:a14="http://schemas.microsoft.com/office/drawing/2010/main" val="0"/>
                        </a:ext>
                      </a:extLst>
                    </a:blip>
                    <a:stretch>
                      <a:fillRect/>
                    </a:stretch>
                  </pic:blipFill>
                  <pic:spPr>
                    <a:xfrm>
                      <a:off x="0" y="0"/>
                      <a:ext cx="4814451" cy="4084815"/>
                    </a:xfrm>
                    <a:prstGeom prst="rect">
                      <a:avLst/>
                    </a:prstGeom>
                  </pic:spPr>
                </pic:pic>
              </a:graphicData>
            </a:graphic>
          </wp:inline>
        </w:drawing>
      </w:r>
    </w:p>
    <w:p w14:paraId="1138873A" w14:textId="4C4883A4" w:rsidR="006846C7" w:rsidRDefault="008553F0" w:rsidP="006717E0">
      <w:pPr>
        <w:pStyle w:val="Caption"/>
      </w:pPr>
      <w:bookmarkStart w:id="413" w:name="_Ref424812434"/>
      <w:bookmarkStart w:id="414" w:name="_Toc27383084"/>
      <w:r>
        <w:t xml:space="preserve">Figure </w:t>
      </w:r>
      <w:fldSimple w:instr=" STYLEREF 1 \s ">
        <w:r w:rsidR="00824FFE">
          <w:rPr>
            <w:noProof/>
          </w:rPr>
          <w:t>5</w:t>
        </w:r>
      </w:fldSimple>
      <w:r w:rsidR="00824FFE">
        <w:noBreakHyphen/>
      </w:r>
      <w:fldSimple w:instr=" SEQ Figure \* ARABIC \s 1 ">
        <w:r w:rsidR="00824FFE">
          <w:rPr>
            <w:noProof/>
          </w:rPr>
          <w:t>1</w:t>
        </w:r>
      </w:fldSimple>
      <w:bookmarkEnd w:id="413"/>
      <w:r>
        <w:t xml:space="preserve">: The change in </w:t>
      </w:r>
      <w:r w:rsidR="00DF2511">
        <w:t>FEV</w:t>
      </w:r>
      <w:r w:rsidR="00DF2511">
        <w:rPr>
          <w:vertAlign w:val="subscript"/>
        </w:rPr>
        <w:t>1</w:t>
      </w:r>
      <w:r>
        <w:t xml:space="preserve">, </w:t>
      </w:r>
      <w:r w:rsidR="00DF2511">
        <w:t>FEV</w:t>
      </w:r>
      <w:r w:rsidR="00DF2511">
        <w:rPr>
          <w:vertAlign w:val="subscript"/>
        </w:rPr>
        <w:t>1</w:t>
      </w:r>
      <w:r>
        <w:t>/FVC, LCI and VDP from visit one to visit two.</w:t>
      </w:r>
      <w:bookmarkEnd w:id="414"/>
      <w:r>
        <w:t xml:space="preserve"> </w:t>
      </w:r>
    </w:p>
    <w:p w14:paraId="66485ABE" w14:textId="5BA184AD" w:rsidR="008553F0" w:rsidRDefault="00D753BC" w:rsidP="006717E0">
      <w:pPr>
        <w:pStyle w:val="Subtitle"/>
      </w:pPr>
      <w:r>
        <w:t xml:space="preserve">The mean duration of follow up between visits one and two = 1.8 years (range = 1.3, 2.0 years). </w:t>
      </w:r>
      <w:r w:rsidR="008553F0">
        <w:t xml:space="preserve">The p value represents the result of Wilcoxon analysis comparing visit one to visit two. There was a significant increase for the whole cohort from visit one to visit two for both LCI and VDP, but not for spirometric metrics. The dashed line on the </w:t>
      </w:r>
      <w:r w:rsidR="00DF2511">
        <w:t>FEV</w:t>
      </w:r>
      <w:r w:rsidR="00DF2511">
        <w:rPr>
          <w:vertAlign w:val="subscript"/>
        </w:rPr>
        <w:t>1</w:t>
      </w:r>
      <w:r w:rsidR="008553F0">
        <w:t xml:space="preserve"> and </w:t>
      </w:r>
      <w:r w:rsidR="00DF2511">
        <w:t>FEV</w:t>
      </w:r>
      <w:r w:rsidR="00DF2511">
        <w:rPr>
          <w:vertAlign w:val="subscript"/>
        </w:rPr>
        <w:t>1</w:t>
      </w:r>
      <w:r w:rsidR="008553F0">
        <w:t>/FVC plots represent the lower limit of normal, whilst on the LCI plot the dashed line represents the upper limit of normal.</w:t>
      </w:r>
    </w:p>
    <w:p w14:paraId="00CE1A72" w14:textId="77777777" w:rsidR="008553F0" w:rsidRPr="00974952" w:rsidRDefault="008553F0" w:rsidP="006717E0"/>
    <w:p w14:paraId="7DD93EB5" w14:textId="77777777" w:rsidR="008553F0" w:rsidRDefault="008553F0" w:rsidP="00F30477">
      <w:pPr>
        <w:jc w:val="center"/>
      </w:pPr>
      <w:r>
        <w:rPr>
          <w:noProof/>
          <w:lang w:val="en-US"/>
        </w:rPr>
        <w:lastRenderedPageBreak/>
        <w:drawing>
          <wp:inline distT="0" distB="0" distL="0" distR="0" wp14:anchorId="3B9DE4D8" wp14:editId="33610A49">
            <wp:extent cx="4005072" cy="6297168"/>
            <wp:effectExtent l="0" t="0" r="8255"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_MRI examples.png"/>
                    <pic:cNvPicPr/>
                  </pic:nvPicPr>
                  <pic:blipFill>
                    <a:blip r:embed="rId141">
                      <a:extLst>
                        <a:ext uri="{28A0092B-C50C-407E-A947-70E740481C1C}">
                          <a14:useLocalDpi xmlns:a14="http://schemas.microsoft.com/office/drawing/2010/main" val="0"/>
                        </a:ext>
                      </a:extLst>
                    </a:blip>
                    <a:stretch>
                      <a:fillRect/>
                    </a:stretch>
                  </pic:blipFill>
                  <pic:spPr>
                    <a:xfrm>
                      <a:off x="0" y="0"/>
                      <a:ext cx="4005072" cy="6297168"/>
                    </a:xfrm>
                    <a:prstGeom prst="rect">
                      <a:avLst/>
                    </a:prstGeom>
                  </pic:spPr>
                </pic:pic>
              </a:graphicData>
            </a:graphic>
          </wp:inline>
        </w:drawing>
      </w:r>
    </w:p>
    <w:p w14:paraId="1C2D589B" w14:textId="4F5A6C8D" w:rsidR="006846C7" w:rsidRDefault="008553F0" w:rsidP="006717E0">
      <w:pPr>
        <w:pStyle w:val="Caption"/>
      </w:pPr>
      <w:bookmarkStart w:id="415" w:name="_Ref424812372"/>
      <w:bookmarkStart w:id="416" w:name="_Toc27383085"/>
      <w:r>
        <w:t xml:space="preserve">Figure </w:t>
      </w:r>
      <w:fldSimple w:instr=" STYLEREF 1 \s ">
        <w:r w:rsidR="00824FFE">
          <w:rPr>
            <w:noProof/>
          </w:rPr>
          <w:t>5</w:t>
        </w:r>
      </w:fldSimple>
      <w:r w:rsidR="00824FFE">
        <w:noBreakHyphen/>
      </w:r>
      <w:fldSimple w:instr=" SEQ Figure \* ARABIC \s 1 ">
        <w:r w:rsidR="00824FFE">
          <w:rPr>
            <w:noProof/>
          </w:rPr>
          <w:t>2</w:t>
        </w:r>
      </w:fldSimple>
      <w:bookmarkEnd w:id="415"/>
      <w:r>
        <w:t xml:space="preserve">: </w:t>
      </w:r>
      <w:r w:rsidRPr="00D82AD0">
        <w:t>Representative ventilation MRI from four separate CF subjects.</w:t>
      </w:r>
      <w:bookmarkEnd w:id="416"/>
      <w:r w:rsidRPr="00D82AD0">
        <w:t xml:space="preserve"> </w:t>
      </w:r>
    </w:p>
    <w:p w14:paraId="1247A7E9" w14:textId="12ACFEE3" w:rsidR="008553F0" w:rsidRPr="00D82AD0" w:rsidRDefault="008553F0" w:rsidP="006717E0">
      <w:pPr>
        <w:pStyle w:val="Subtitle"/>
      </w:pPr>
      <w:r w:rsidRPr="00D82AD0">
        <w:t xml:space="preserve">All four subjects had normal </w:t>
      </w:r>
      <w:r w:rsidR="00DF2511">
        <w:t>FEV</w:t>
      </w:r>
      <w:r w:rsidR="00DF2511">
        <w:rPr>
          <w:vertAlign w:val="subscript"/>
        </w:rPr>
        <w:t>1</w:t>
      </w:r>
      <w:r w:rsidRPr="00D82AD0">
        <w:t xml:space="preserve"> at both visits. Subjects A and B demonstrated widespread ventilatory defects visible at visit two. VDP increased from 3.1% to 19.7%, CV</w:t>
      </w:r>
      <w:r w:rsidRPr="00D82AD0">
        <w:rPr>
          <w:vertAlign w:val="subscript"/>
        </w:rPr>
        <w:t>mean</w:t>
      </w:r>
      <w:r w:rsidRPr="00D82AD0">
        <w:t xml:space="preserve"> from 15.9% to 20.1% and LCI from 6.6 to 8.7 for subject A. VDP increased from 3.4% to 19.4%, CV</w:t>
      </w:r>
      <w:r w:rsidRPr="00D82AD0">
        <w:rPr>
          <w:vertAlign w:val="subscript"/>
        </w:rPr>
        <w:t>mean</w:t>
      </w:r>
      <w:r w:rsidRPr="00D82AD0">
        <w:t xml:space="preserve"> from 11.9% to 24.5% and LCI from 6.6 to 9.1 for subject B. Subjects C and D demonstrated localised ventilatory defects that largely increased in size from baseline to visit two (as shown by white arrows). VDP increased from 4.4% to 9.4%, yet CV</w:t>
      </w:r>
      <w:r w:rsidRPr="00D82AD0">
        <w:rPr>
          <w:vertAlign w:val="subscript"/>
        </w:rPr>
        <w:t>mean</w:t>
      </w:r>
      <w:r w:rsidRPr="00D82AD0">
        <w:t xml:space="preserve"> demonstrated a small decline from 15.2% to 14.9%, LCI increased from 6.2 to 6.6 but remains well within the normal range for subject C. VDP increased from 7.5% to 10.3%, CV</w:t>
      </w:r>
      <w:r w:rsidRPr="00D82AD0">
        <w:rPr>
          <w:vertAlign w:val="subscript"/>
        </w:rPr>
        <w:t>mean</w:t>
      </w:r>
      <w:r w:rsidRPr="00D82AD0">
        <w:t xml:space="preserve"> from 13.3 to 16.6% and LCI from 7.6 to 7.8 for subject D.</w:t>
      </w:r>
    </w:p>
    <w:p w14:paraId="620141ED" w14:textId="77777777" w:rsidR="008553F0" w:rsidRPr="005263CC" w:rsidRDefault="008553F0" w:rsidP="006717E0"/>
    <w:p w14:paraId="15722326" w14:textId="77777777" w:rsidR="00F30477" w:rsidRDefault="00F30477">
      <w:pPr>
        <w:spacing w:line="240" w:lineRule="auto"/>
        <w:ind w:right="0"/>
        <w:jc w:val="left"/>
        <w:rPr>
          <w:rFonts w:asciiTheme="majorHAnsi" w:eastAsiaTheme="majorEastAsia" w:hAnsiTheme="majorHAnsi" w:cstheme="majorBidi"/>
          <w:b/>
          <w:bCs/>
          <w:i/>
          <w:iCs/>
          <w:color w:val="000000" w:themeColor="text1"/>
        </w:rPr>
      </w:pPr>
      <w:r>
        <w:br w:type="page"/>
      </w:r>
    </w:p>
    <w:p w14:paraId="654B0859" w14:textId="359E500F" w:rsidR="008553F0" w:rsidRDefault="008553F0" w:rsidP="006717E0">
      <w:pPr>
        <w:pStyle w:val="Heading4"/>
      </w:pPr>
      <w:r w:rsidRPr="005263CC">
        <w:lastRenderedPageBreak/>
        <w:t>Longitudinal change in lung physiology</w:t>
      </w:r>
    </w:p>
    <w:p w14:paraId="0A8C23B7" w14:textId="77777777" w:rsidR="008553F0" w:rsidRPr="00F95222" w:rsidRDefault="008553F0" w:rsidP="006717E0"/>
    <w:p w14:paraId="3D42CDBE" w14:textId="5B033C61" w:rsidR="008553F0" w:rsidRPr="005263CC" w:rsidRDefault="008553F0" w:rsidP="006717E0">
      <w:r w:rsidRPr="005263CC">
        <w:t>6/14 children had an abnormally elevated LCI (&gt;7.4) at baseline. By visit two, LCI values had increased in 11/14, with eight children demonstrating abnormal LCI values</w:t>
      </w:r>
      <w:r>
        <w:t xml:space="preserve"> (</w:t>
      </w:r>
      <w:r>
        <w:fldChar w:fldCharType="begin"/>
      </w:r>
      <w:r>
        <w:instrText xml:space="preserve"> REF _Ref424812434 \h </w:instrText>
      </w:r>
      <w:r w:rsidR="007911F3">
        <w:instrText xml:space="preserve"> \* MERGEFORMAT </w:instrText>
      </w:r>
      <w:r>
        <w:fldChar w:fldCharType="separate"/>
      </w:r>
      <w:r w:rsidR="00140F11">
        <w:t xml:space="preserve">Figure </w:t>
      </w:r>
      <w:r w:rsidR="00140F11">
        <w:rPr>
          <w:noProof/>
        </w:rPr>
        <w:t>5</w:t>
      </w:r>
      <w:r w:rsidR="00140F11">
        <w:rPr>
          <w:noProof/>
        </w:rPr>
        <w:noBreakHyphen/>
        <w:t>1</w:t>
      </w:r>
      <w:r>
        <w:fldChar w:fldCharType="end"/>
      </w:r>
      <w:r>
        <w:t>)</w:t>
      </w:r>
      <w:r w:rsidRPr="005263CC">
        <w:t xml:space="preserve">. At </w:t>
      </w:r>
      <w:r w:rsidR="003F12A9" w:rsidRPr="005263CC">
        <w:t>baseline,</w:t>
      </w:r>
      <w:r w:rsidRPr="005263CC">
        <w:t xml:space="preserve"> all children had normal spirometry (</w:t>
      </w:r>
      <w:r w:rsidR="00DF2511">
        <w:t>FEV</w:t>
      </w:r>
      <w:r w:rsidR="00DF2511">
        <w:rPr>
          <w:vertAlign w:val="subscript"/>
        </w:rPr>
        <w:t>1</w:t>
      </w:r>
      <w:r w:rsidRPr="005263CC">
        <w:t xml:space="preserve"> and </w:t>
      </w:r>
      <w:r w:rsidR="00DF2511">
        <w:t>FEV</w:t>
      </w:r>
      <w:r w:rsidR="00DF2511">
        <w:rPr>
          <w:vertAlign w:val="subscript"/>
        </w:rPr>
        <w:t>1</w:t>
      </w:r>
      <w:r w:rsidRPr="005263CC">
        <w:t xml:space="preserve">/FVC z-score &gt;-1.96) and only one child had an </w:t>
      </w:r>
      <w:r w:rsidR="00DF2511">
        <w:t>FEV</w:t>
      </w:r>
      <w:r w:rsidR="00DF2511">
        <w:rPr>
          <w:vertAlign w:val="subscript"/>
        </w:rPr>
        <w:t>1</w:t>
      </w:r>
      <w:r w:rsidRPr="005263CC">
        <w:t xml:space="preserve"> &lt;-1.64. At visit two all children had an </w:t>
      </w:r>
      <w:r w:rsidR="00DF2511">
        <w:t>FEV</w:t>
      </w:r>
      <w:r w:rsidR="00DF2511">
        <w:rPr>
          <w:vertAlign w:val="subscript"/>
        </w:rPr>
        <w:t>1</w:t>
      </w:r>
      <w:r w:rsidRPr="005263CC">
        <w:t xml:space="preserve"> z score &gt;-1.64 and 13/14 children had an </w:t>
      </w:r>
      <w:r w:rsidR="00DF2511">
        <w:t>FEV</w:t>
      </w:r>
      <w:r w:rsidR="00DF2511">
        <w:rPr>
          <w:vertAlign w:val="subscript"/>
        </w:rPr>
        <w:t>1</w:t>
      </w:r>
      <w:r w:rsidRPr="005263CC">
        <w:t>/FVC z-score &gt;-1.96</w:t>
      </w:r>
      <w:r>
        <w:t xml:space="preserve"> (</w:t>
      </w:r>
      <w:r>
        <w:fldChar w:fldCharType="begin"/>
      </w:r>
      <w:r>
        <w:instrText xml:space="preserve"> REF _Ref424812434 \h </w:instrText>
      </w:r>
      <w:r w:rsidR="007911F3">
        <w:instrText xml:space="preserve"> \* MERGEFORMAT </w:instrText>
      </w:r>
      <w:r>
        <w:fldChar w:fldCharType="separate"/>
      </w:r>
      <w:r w:rsidR="00140F11">
        <w:t xml:space="preserve">Figure </w:t>
      </w:r>
      <w:r w:rsidR="00140F11">
        <w:rPr>
          <w:noProof/>
        </w:rPr>
        <w:t>5</w:t>
      </w:r>
      <w:r w:rsidR="00140F11">
        <w:rPr>
          <w:noProof/>
        </w:rPr>
        <w:noBreakHyphen/>
        <w:t>1</w:t>
      </w:r>
      <w:r>
        <w:fldChar w:fldCharType="end"/>
      </w:r>
      <w:r>
        <w:t>)</w:t>
      </w:r>
      <w:r w:rsidRPr="005263CC">
        <w:t xml:space="preserve">. </w:t>
      </w:r>
    </w:p>
    <w:p w14:paraId="46DBB695" w14:textId="77777777" w:rsidR="008553F0" w:rsidRPr="005263CC" w:rsidRDefault="008553F0" w:rsidP="006717E0"/>
    <w:p w14:paraId="75F853AF" w14:textId="77777777" w:rsidR="008553F0" w:rsidRDefault="008553F0" w:rsidP="006717E0">
      <w:pPr>
        <w:pStyle w:val="Heading4"/>
      </w:pPr>
      <w:r w:rsidRPr="005263CC">
        <w:t>Correlation between imaging and physiology</w:t>
      </w:r>
    </w:p>
    <w:p w14:paraId="52AF4D72" w14:textId="77777777" w:rsidR="008553F0" w:rsidRPr="00F95222" w:rsidRDefault="008553F0" w:rsidP="006717E0"/>
    <w:p w14:paraId="2A3AE568" w14:textId="2630494E" w:rsidR="008553F0" w:rsidRDefault="008553F0" w:rsidP="006717E0">
      <w:r w:rsidRPr="005263CC">
        <w:t>At both baseline and visit two there were statistically significant correlations between VDP and LCI (r=0.66,</w:t>
      </w:r>
      <w:r w:rsidR="003F12A9">
        <w:t xml:space="preserve"> </w:t>
      </w:r>
      <w:r w:rsidRPr="005263CC">
        <w:t>p=0.013, r=0.82,p=0.001 respectively) and a significant correlation between LCI and CV</w:t>
      </w:r>
      <w:r w:rsidRPr="005263CC">
        <w:rPr>
          <w:vertAlign w:val="subscript"/>
        </w:rPr>
        <w:t>mean</w:t>
      </w:r>
      <w:r w:rsidRPr="005263CC">
        <w:t xml:space="preserve"> was observed at visit two (r=0.62, p=0.02). There was no significant correlation between </w:t>
      </w:r>
      <w:r w:rsidR="00DF2511">
        <w:t>FEV</w:t>
      </w:r>
      <w:r w:rsidR="00DF2511">
        <w:rPr>
          <w:vertAlign w:val="subscript"/>
        </w:rPr>
        <w:t>1</w:t>
      </w:r>
      <w:r w:rsidRPr="005263CC">
        <w:t xml:space="preserve"> and </w:t>
      </w:r>
      <w:r w:rsidR="00DF2511">
        <w:t>FEV</w:t>
      </w:r>
      <w:r w:rsidR="00DF2511">
        <w:rPr>
          <w:vertAlign w:val="subscript"/>
        </w:rPr>
        <w:t>1</w:t>
      </w:r>
      <w:r>
        <w:t xml:space="preserve">/FVC with LCI or MRI metrics. % change in </w:t>
      </w:r>
      <w:r w:rsidRPr="005263CC">
        <w:t>LCI showed signif</w:t>
      </w:r>
      <w:r>
        <w:t xml:space="preserve">icant strong correlations </w:t>
      </w:r>
      <w:r w:rsidR="003F12A9">
        <w:t>with the</w:t>
      </w:r>
      <w:r>
        <w:t xml:space="preserve"> % change in </w:t>
      </w:r>
      <w:r w:rsidRPr="005263CC">
        <w:t>CV</w:t>
      </w:r>
      <w:r w:rsidRPr="005263CC">
        <w:rPr>
          <w:vertAlign w:val="subscript"/>
        </w:rPr>
        <w:t>mean</w:t>
      </w:r>
      <w:r w:rsidRPr="005263CC">
        <w:t xml:space="preserve"> (r=0.75, p=0.003) and </w:t>
      </w:r>
      <w:r>
        <w:t xml:space="preserve">the % change in </w:t>
      </w:r>
      <w:r w:rsidRPr="005263CC">
        <w:t>VDP (r=0.6, p=0.025). Δ</w:t>
      </w:r>
      <w:r w:rsidR="00DF2511">
        <w:t>FEV</w:t>
      </w:r>
      <w:r w:rsidR="00DF2511">
        <w:rPr>
          <w:vertAlign w:val="subscript"/>
        </w:rPr>
        <w:t>1</w:t>
      </w:r>
      <w:r w:rsidRPr="005263CC">
        <w:t xml:space="preserve"> and Δ</w:t>
      </w:r>
      <w:r w:rsidR="00DF2511">
        <w:t>FEV</w:t>
      </w:r>
      <w:r w:rsidR="00DF2511">
        <w:rPr>
          <w:vertAlign w:val="subscript"/>
        </w:rPr>
        <w:t>1</w:t>
      </w:r>
      <w:r w:rsidRPr="005263CC">
        <w:t>/FVC demonstrated no significant correlation with other metrics.</w:t>
      </w:r>
    </w:p>
    <w:p w14:paraId="307F9C33" w14:textId="77777777" w:rsidR="008553F0" w:rsidRDefault="008553F0" w:rsidP="006717E0"/>
    <w:p w14:paraId="2A982D11" w14:textId="77777777" w:rsidR="008553F0" w:rsidRDefault="008553F0" w:rsidP="006717E0">
      <w:pPr>
        <w:pStyle w:val="Heading4"/>
      </w:pPr>
      <w:r>
        <w:t>Discussion</w:t>
      </w:r>
    </w:p>
    <w:p w14:paraId="2B05A52B" w14:textId="77777777" w:rsidR="008553F0" w:rsidRDefault="008553F0" w:rsidP="006717E0"/>
    <w:p w14:paraId="129E1ABF" w14:textId="77777777" w:rsidR="008553F0" w:rsidRDefault="008553F0" w:rsidP="006717E0">
      <w:r>
        <w:t>From this small study in children with very mild CF lung disease, v</w:t>
      </w:r>
      <w:r w:rsidRPr="005263CC">
        <w:t xml:space="preserve">entilation MRI </w:t>
      </w:r>
      <w:r>
        <w:t>was shown to be</w:t>
      </w:r>
      <w:r w:rsidRPr="005263CC">
        <w:t xml:space="preserve"> capable of detecting significant lung function changes in the follow up of children with CF and normal spirometry which </w:t>
      </w:r>
      <w:r>
        <w:t>was</w:t>
      </w:r>
      <w:r w:rsidRPr="005263CC">
        <w:t xml:space="preserve"> not always demonstrable usin</w:t>
      </w:r>
      <w:r>
        <w:t>g MBW. T</w:t>
      </w:r>
      <w:r w:rsidRPr="005263CC">
        <w:t xml:space="preserve">here was a significant group mean increase in LCI values between visits, </w:t>
      </w:r>
      <w:r>
        <w:t>however</w:t>
      </w:r>
      <w:r w:rsidRPr="005263CC">
        <w:t xml:space="preserve"> LCI was abnormal in only two more children at visit two (8/14) compared to baseline (6/14).  Ventilation MRI however was </w:t>
      </w:r>
      <w:r>
        <w:t xml:space="preserve">visually </w:t>
      </w:r>
      <w:r w:rsidRPr="005263CC">
        <w:t xml:space="preserve">abnormal in all children at both time-points, and showed increased ventilation heterogeneity over time, quantified by a significant increase in VDP. The nature of increased ventilation </w:t>
      </w:r>
      <w:r>
        <w:t>abnormalities</w:t>
      </w:r>
      <w:r w:rsidRPr="005263CC">
        <w:t xml:space="preserve"> varied between subjects, with new unventilated regions present at visit two in some patients and others showing an increase in the volume of unventilated regions, which were already present at baseline. </w:t>
      </w:r>
    </w:p>
    <w:p w14:paraId="5674C6BC" w14:textId="77777777" w:rsidR="008553F0" w:rsidRDefault="008553F0" w:rsidP="006717E0"/>
    <w:p w14:paraId="58F900B9" w14:textId="77777777" w:rsidR="008553F0" w:rsidRDefault="008553F0" w:rsidP="006717E0">
      <w:r>
        <w:t>These were</w:t>
      </w:r>
      <w:r w:rsidRPr="00D82AD0">
        <w:t xml:space="preserve"> the first data to compare ventilation MRI and LCI for longitudinal assessment of lung disease progression in children with CF. The conclusions taken </w:t>
      </w:r>
      <w:r>
        <w:t>from this original data suggested</w:t>
      </w:r>
      <w:r w:rsidRPr="00D82AD0">
        <w:t xml:space="preserve"> that</w:t>
      </w:r>
      <w:r>
        <w:t>,</w:t>
      </w:r>
      <w:r w:rsidRPr="00D82AD0">
        <w:t xml:space="preserve"> in children with CF and clinically stable lung function and normal spirometric values, hyperpolar</w:t>
      </w:r>
      <w:r>
        <w:t>ised gas ventilation MRI appeared</w:t>
      </w:r>
      <w:r w:rsidRPr="00D82AD0">
        <w:t xml:space="preserve"> to identify longitudinal changes in early lung disease</w:t>
      </w:r>
      <w:r>
        <w:t>,</w:t>
      </w:r>
      <w:r w:rsidRPr="00D82AD0">
        <w:t xml:space="preserve"> prior to other physiological methods of early lung disease detection. </w:t>
      </w:r>
    </w:p>
    <w:p w14:paraId="639D9EA8" w14:textId="77777777" w:rsidR="008553F0" w:rsidRDefault="008553F0" w:rsidP="006717E0"/>
    <w:p w14:paraId="30DC90FD" w14:textId="77777777" w:rsidR="008553F0" w:rsidRDefault="008553F0" w:rsidP="006717E0">
      <w:r>
        <w:lastRenderedPageBreak/>
        <w:t>One of the primary motivations of the follow on MMAVIC study was to extend this analysis using a new cohort of patients with CF, to assess if these findings were consistent across a wider range of CF lung disease and ages. There was no overlap in data between this original study and MMAVIC. All of the second visits from this original study occurred prior to the initiation of MMAVIC, however some of the patients (n=six) were re-recruited into MMAVIC. The rest of this chapter will discuss in detail the longitudinal analysis of the MMAVIC cohort.</w:t>
      </w:r>
    </w:p>
    <w:p w14:paraId="18B2FA5A" w14:textId="77777777" w:rsidR="008553F0" w:rsidRDefault="008553F0" w:rsidP="006717E0"/>
    <w:p w14:paraId="253B0A44" w14:textId="77777777" w:rsidR="008553F0" w:rsidRDefault="008553F0" w:rsidP="006717E0"/>
    <w:p w14:paraId="12099B6A" w14:textId="77777777" w:rsidR="006846C7" w:rsidRDefault="006846C7" w:rsidP="006717E0">
      <w:pPr>
        <w:rPr>
          <w:rFonts w:asciiTheme="majorHAnsi" w:eastAsiaTheme="majorEastAsia" w:hAnsiTheme="majorHAnsi" w:cstheme="majorBidi"/>
          <w:color w:val="000000" w:themeColor="text1"/>
        </w:rPr>
      </w:pPr>
      <w:r>
        <w:br w:type="page"/>
      </w:r>
    </w:p>
    <w:p w14:paraId="650595B0" w14:textId="38130353" w:rsidR="008553F0" w:rsidRDefault="008553F0" w:rsidP="006717E0">
      <w:pPr>
        <w:pStyle w:val="Heading3"/>
      </w:pPr>
      <w:bookmarkStart w:id="417" w:name="_Toc27382921"/>
      <w:r>
        <w:lastRenderedPageBreak/>
        <w:t>Aims</w:t>
      </w:r>
      <w:bookmarkEnd w:id="417"/>
    </w:p>
    <w:p w14:paraId="224C699D" w14:textId="77777777" w:rsidR="008553F0" w:rsidRDefault="008553F0" w:rsidP="006717E0"/>
    <w:p w14:paraId="687C7C5B" w14:textId="77777777" w:rsidR="008553F0" w:rsidRDefault="008553F0" w:rsidP="006717E0">
      <w:r>
        <w:t>Following on from the small study described above, the aims of this chapter are:</w:t>
      </w:r>
    </w:p>
    <w:p w14:paraId="0ABBA47A" w14:textId="77777777" w:rsidR="008553F0" w:rsidRDefault="008553F0" w:rsidP="006717E0"/>
    <w:p w14:paraId="5BA181A2" w14:textId="50DF7613" w:rsidR="008553F0" w:rsidRDefault="008553F0" w:rsidP="006717E0">
      <w:pPr>
        <w:pStyle w:val="ListParagraph"/>
        <w:numPr>
          <w:ilvl w:val="0"/>
          <w:numId w:val="15"/>
        </w:numPr>
      </w:pPr>
      <w:r>
        <w:t xml:space="preserve">To review longitudinal trends in hyperpolarised </w:t>
      </w:r>
      <w:r w:rsidR="005E6BBB">
        <w:rPr>
          <w:vertAlign w:val="superscript"/>
        </w:rPr>
        <w:t>3</w:t>
      </w:r>
      <w:r w:rsidR="005E6BBB">
        <w:t>He</w:t>
      </w:r>
      <w:r>
        <w:t xml:space="preserve"> MRI in the MMAVIC cohort of patients and to analyse these trends in comparison with MBW, spirometry, body plethysmography and quality of life.</w:t>
      </w:r>
    </w:p>
    <w:p w14:paraId="5DF70F39" w14:textId="77777777" w:rsidR="008553F0" w:rsidRDefault="008553F0" w:rsidP="006717E0">
      <w:pPr>
        <w:pStyle w:val="ListParagraph"/>
      </w:pPr>
    </w:p>
    <w:p w14:paraId="6A0FE2B5" w14:textId="215D05C6" w:rsidR="008553F0" w:rsidRDefault="008553F0" w:rsidP="006717E0">
      <w:pPr>
        <w:pStyle w:val="ListParagraph"/>
        <w:numPr>
          <w:ilvl w:val="0"/>
          <w:numId w:val="15"/>
        </w:numPr>
      </w:pPr>
      <w:r>
        <w:t xml:space="preserve">To analyse the quantitative change in </w:t>
      </w:r>
      <w:r w:rsidR="005E6BBB">
        <w:rPr>
          <w:vertAlign w:val="superscript"/>
        </w:rPr>
        <w:t>3</w:t>
      </w:r>
      <w:r w:rsidR="005E6BBB">
        <w:t>He</w:t>
      </w:r>
      <w:r>
        <w:t xml:space="preserve"> MRI metrics with time to assess the sensitivity to changes in lung function and to compare these changes to the same clinical metrics as above.</w:t>
      </w:r>
    </w:p>
    <w:p w14:paraId="7E793442" w14:textId="77777777" w:rsidR="008553F0" w:rsidRDefault="008553F0" w:rsidP="006717E0"/>
    <w:p w14:paraId="0AD6C782" w14:textId="77777777" w:rsidR="008553F0" w:rsidRDefault="008553F0" w:rsidP="006717E0">
      <w:pPr>
        <w:pStyle w:val="ListParagraph"/>
        <w:numPr>
          <w:ilvl w:val="0"/>
          <w:numId w:val="15"/>
        </w:numPr>
      </w:pPr>
      <w:r>
        <w:t>To longitudinally track the most significant ventilation defects present and to analyse whether this type of analysis provides additional information to the global summary ventilation metrics.</w:t>
      </w:r>
    </w:p>
    <w:p w14:paraId="6CB07FB2" w14:textId="77777777" w:rsidR="008553F0" w:rsidRDefault="008553F0" w:rsidP="006717E0">
      <w:pPr>
        <w:pStyle w:val="ListParagraph"/>
      </w:pPr>
    </w:p>
    <w:p w14:paraId="4A1FB5B7" w14:textId="58820A37" w:rsidR="008553F0" w:rsidRDefault="008553F0" w:rsidP="006717E0">
      <w:pPr>
        <w:pStyle w:val="ListParagraph"/>
        <w:numPr>
          <w:ilvl w:val="0"/>
          <w:numId w:val="15"/>
        </w:numPr>
      </w:pPr>
      <w:r>
        <w:t xml:space="preserve">To compare the change in </w:t>
      </w:r>
      <w:r w:rsidR="005E6BBB">
        <w:rPr>
          <w:vertAlign w:val="superscript"/>
        </w:rPr>
        <w:t>3</w:t>
      </w:r>
      <w:r w:rsidR="005E6BBB">
        <w:t>He</w:t>
      </w:r>
      <w:r>
        <w:t xml:space="preserve"> with the change in </w:t>
      </w:r>
      <w:r w:rsidR="005E6BBB">
        <w:rPr>
          <w:vertAlign w:val="superscript"/>
        </w:rPr>
        <w:t>129</w:t>
      </w:r>
      <w:r w:rsidR="005E6BBB">
        <w:t>Xe</w:t>
      </w:r>
      <w:r>
        <w:t xml:space="preserve"> ventilation MRI to assess whether the two different gases produce the same outcomes, and whether </w:t>
      </w:r>
      <w:r w:rsidR="005E6BBB">
        <w:rPr>
          <w:vertAlign w:val="superscript"/>
        </w:rPr>
        <w:t>129</w:t>
      </w:r>
      <w:r w:rsidR="005E6BBB">
        <w:t>Xe</w:t>
      </w:r>
      <w:r>
        <w:t xml:space="preserve"> ventilation MRI detects changes in lung function not detected by a change in </w:t>
      </w:r>
      <w:r w:rsidR="00DF2511">
        <w:t>FEV</w:t>
      </w:r>
      <w:r w:rsidR="00DF2511">
        <w:rPr>
          <w:vertAlign w:val="subscript"/>
        </w:rPr>
        <w:t>1</w:t>
      </w:r>
      <w:r>
        <w:t xml:space="preserve"> or LCI.</w:t>
      </w:r>
    </w:p>
    <w:p w14:paraId="3D8B169B" w14:textId="77777777" w:rsidR="008553F0" w:rsidRDefault="008553F0" w:rsidP="006717E0"/>
    <w:p w14:paraId="1BEF0C15" w14:textId="0C0B5723" w:rsidR="006846C7" w:rsidRDefault="008553F0" w:rsidP="006717E0">
      <w:pPr>
        <w:pStyle w:val="ListParagraph"/>
        <w:numPr>
          <w:ilvl w:val="0"/>
          <w:numId w:val="15"/>
        </w:numPr>
      </w:pPr>
      <w:r>
        <w:t xml:space="preserve">To perform power calculations for </w:t>
      </w:r>
      <w:r w:rsidR="005E6BBB">
        <w:rPr>
          <w:vertAlign w:val="superscript"/>
        </w:rPr>
        <w:t>129</w:t>
      </w:r>
      <w:r w:rsidR="005E6BBB">
        <w:t>Xe</w:t>
      </w:r>
      <w:r>
        <w:t xml:space="preserve"> VDP as a marker of change in lung ventilation, for the potential adoption as an outcome metric in clinical trials.</w:t>
      </w:r>
    </w:p>
    <w:p w14:paraId="2A1A961C" w14:textId="77777777" w:rsidR="006846C7" w:rsidRDefault="006846C7" w:rsidP="006717E0">
      <w:pPr>
        <w:rPr>
          <w:color w:val="000000" w:themeColor="text1"/>
        </w:rPr>
      </w:pPr>
      <w:r>
        <w:br w:type="page"/>
      </w:r>
    </w:p>
    <w:p w14:paraId="3CAF37F4" w14:textId="65DE1B9A" w:rsidR="008553F0" w:rsidRDefault="008553F0" w:rsidP="006717E0">
      <w:pPr>
        <w:pStyle w:val="Heading2"/>
      </w:pPr>
      <w:bookmarkStart w:id="418" w:name="_Toc27382922"/>
      <w:r>
        <w:lastRenderedPageBreak/>
        <w:t>Methods</w:t>
      </w:r>
      <w:bookmarkEnd w:id="418"/>
    </w:p>
    <w:p w14:paraId="29025991" w14:textId="77777777" w:rsidR="008553F0" w:rsidRDefault="008553F0" w:rsidP="006717E0"/>
    <w:p w14:paraId="5A32E5EB" w14:textId="24B97F52" w:rsidR="008553F0" w:rsidRDefault="008553F0" w:rsidP="006717E0">
      <w:r>
        <w:t>During a period of time spanning 2.5 years</w:t>
      </w:r>
      <w:r w:rsidR="003F12A9">
        <w:t>,</w:t>
      </w:r>
      <w:r>
        <w:t xml:space="preserve"> from November 2016 to April 2019, patients were recruited into the MMAVIC study and assessed at a maximum of three time-points. Each time point was aimed to be approximately six - nine months following the previous visit, but if patients were unable to agree a date to attend due to illness then the visit could be performed up to one year post the previous visit. If at the second visit the patient could not attend within one year of the first visit, then visit two was omitted and the patient was invited to attend for the visit three only. </w:t>
      </w:r>
    </w:p>
    <w:p w14:paraId="6DAB44D5" w14:textId="77777777" w:rsidR="008553F0" w:rsidRDefault="008553F0" w:rsidP="006717E0"/>
    <w:p w14:paraId="5E7C7EC3" w14:textId="12495830" w:rsidR="008553F0" w:rsidRDefault="008553F0" w:rsidP="006717E0">
      <w:r>
        <w:t xml:space="preserve">At each visit patients attempted both </w:t>
      </w:r>
      <w:r w:rsidR="005E6BBB">
        <w:rPr>
          <w:vertAlign w:val="superscript"/>
        </w:rPr>
        <w:t>3</w:t>
      </w:r>
      <w:r w:rsidR="005E6BBB">
        <w:t>He</w:t>
      </w:r>
      <w:r>
        <w:t xml:space="preserve"> and </w:t>
      </w:r>
      <w:r w:rsidR="005E6BBB">
        <w:rPr>
          <w:vertAlign w:val="superscript"/>
        </w:rPr>
        <w:t>129</w:t>
      </w:r>
      <w:r w:rsidR="005E6BBB">
        <w:t>Xe</w:t>
      </w:r>
      <w:r>
        <w:t xml:space="preserve"> ventilation MRI, with </w:t>
      </w:r>
      <w:r w:rsidR="005E6BBB">
        <w:rPr>
          <w:vertAlign w:val="superscript"/>
        </w:rPr>
        <w:t>3</w:t>
      </w:r>
      <w:r w:rsidR="005E6BBB">
        <w:t>He</w:t>
      </w:r>
      <w:r>
        <w:t xml:space="preserve"> MRI performed at lung volumes of both EIVt and TLC (</w:t>
      </w:r>
      <w:r w:rsidR="006846C7">
        <w:t xml:space="preserve">as documented in </w:t>
      </w:r>
      <w:r w:rsidR="001247CB">
        <w:t xml:space="preserve">Chapter </w:t>
      </w:r>
      <w:r w:rsidR="001247CB">
        <w:fldChar w:fldCharType="begin"/>
      </w:r>
      <w:r w:rsidR="001247CB">
        <w:instrText xml:space="preserve"> REF _Ref21868529 \r \h </w:instrText>
      </w:r>
      <w:r w:rsidR="001247CB">
        <w:fldChar w:fldCharType="separate"/>
      </w:r>
      <w:r w:rsidR="00140F11">
        <w:t>2.3</w:t>
      </w:r>
      <w:r w:rsidR="001247CB">
        <w:fldChar w:fldCharType="end"/>
      </w:r>
      <w:r w:rsidR="001247CB">
        <w:t xml:space="preserve"> (</w:t>
      </w:r>
      <w:r w:rsidR="001247CB">
        <w:fldChar w:fldCharType="begin"/>
      </w:r>
      <w:r w:rsidR="001247CB">
        <w:instrText xml:space="preserve"> REF _Ref21780786 \h </w:instrText>
      </w:r>
      <w:r w:rsidR="001247CB">
        <w:fldChar w:fldCharType="separate"/>
      </w:r>
      <w:r w:rsidR="00140F11" w:rsidRPr="00F25D59">
        <w:t>Ventilation imaging breathing manoeuvre</w:t>
      </w:r>
      <w:r w:rsidR="001247CB">
        <w:fldChar w:fldCharType="end"/>
      </w:r>
      <w:r w:rsidR="001247CB">
        <w:t>, p</w:t>
      </w:r>
      <w:r w:rsidR="001247CB">
        <w:fldChar w:fldCharType="begin"/>
      </w:r>
      <w:r w:rsidR="001247CB">
        <w:instrText xml:space="preserve"> PAGEREF _Ref21780786 \h </w:instrText>
      </w:r>
      <w:r w:rsidR="001247CB">
        <w:fldChar w:fldCharType="separate"/>
      </w:r>
      <w:r w:rsidR="00140F11">
        <w:rPr>
          <w:noProof/>
        </w:rPr>
        <w:t>84</w:t>
      </w:r>
      <w:r w:rsidR="001247CB">
        <w:fldChar w:fldCharType="end"/>
      </w:r>
      <w:r>
        <w:t xml:space="preserve">).  There was no fixed order in which </w:t>
      </w:r>
      <w:r w:rsidR="005E6BBB">
        <w:rPr>
          <w:vertAlign w:val="superscript"/>
        </w:rPr>
        <w:t>3</w:t>
      </w:r>
      <w:r w:rsidR="005E6BBB">
        <w:t>He</w:t>
      </w:r>
      <w:r>
        <w:t xml:space="preserve"> and </w:t>
      </w:r>
      <w:r w:rsidR="005E6BBB">
        <w:rPr>
          <w:vertAlign w:val="superscript"/>
        </w:rPr>
        <w:t>129</w:t>
      </w:r>
      <w:r w:rsidR="005E6BBB">
        <w:t>Xe</w:t>
      </w:r>
      <w:r>
        <w:t xml:space="preserve"> was performed and was decided in practice by the order of gas polarisation on the day. Ventilation MRI or MBW was always performed first but in no set order, and then always followed by the other. This ensured that the distribution of ventilation was not affected by maximal exertion tests such as spirometry. Body plethysmography was always performed after MRI and MBW and the CFQ-R was completed prior to any imaging or lung function testing. Spirometry was always performed last. For detai</w:t>
      </w:r>
      <w:r w:rsidR="006846C7">
        <w:t>led methods of each please see C</w:t>
      </w:r>
      <w:r>
        <w:t>hapter 2.</w:t>
      </w:r>
    </w:p>
    <w:p w14:paraId="6917E185" w14:textId="77777777" w:rsidR="008553F0" w:rsidRDefault="008553F0" w:rsidP="006717E0"/>
    <w:p w14:paraId="54338D9F" w14:textId="46DFF0D9" w:rsidR="008553F0" w:rsidRDefault="008553F0" w:rsidP="006717E0">
      <w:r>
        <w:t xml:space="preserve">Ventilation MRI was segmented and assessed to calculate VDP and </w:t>
      </w:r>
      <w:r w:rsidR="005E6BBB">
        <w:t>VH</w:t>
      </w:r>
      <w:r w:rsidR="005E6BBB">
        <w:rPr>
          <w:vertAlign w:val="subscript"/>
        </w:rPr>
        <w:t>I</w:t>
      </w:r>
      <w:r>
        <w:t xml:space="preserve">, as well as the size and number of individual 3D ventilation defects. MBW was analysed to calculate the LCI, </w:t>
      </w:r>
      <w:r w:rsidR="005E6BBB">
        <w:t>S</w:t>
      </w:r>
      <w:r w:rsidR="005E6BBB">
        <w:rPr>
          <w:vertAlign w:val="subscript"/>
        </w:rPr>
        <w:t>cond</w:t>
      </w:r>
      <w:r>
        <w:t xml:space="preserve"> and </w:t>
      </w:r>
      <w:r w:rsidR="005E6BBB">
        <w:t>S</w:t>
      </w:r>
      <w:r w:rsidR="005E6BBB">
        <w:rPr>
          <w:vertAlign w:val="subscript"/>
        </w:rPr>
        <w:t>acin</w:t>
      </w:r>
      <w:r>
        <w:t xml:space="preserve">. Spirometry was calculated primarily for the </w:t>
      </w:r>
      <w:r w:rsidR="00DF2511">
        <w:t>FEV</w:t>
      </w:r>
      <w:r w:rsidR="00DF2511">
        <w:rPr>
          <w:vertAlign w:val="subscript"/>
        </w:rPr>
        <w:t>1</w:t>
      </w:r>
      <w:r>
        <w:t xml:space="preserve">, but also for </w:t>
      </w:r>
      <w:r w:rsidR="00DF2511">
        <w:t>FEV</w:t>
      </w:r>
      <w:r w:rsidR="00DF2511">
        <w:rPr>
          <w:vertAlign w:val="subscript"/>
        </w:rPr>
        <w:t>1</w:t>
      </w:r>
      <w:r>
        <w:t xml:space="preserve">/FVC and FVC and converted into z-scores, with the lower limit of normal set at -1.64 z-scores as recommended </w:t>
      </w:r>
      <w:r>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 </w:instrText>
      </w:r>
      <w:r w:rsidR="00B86FC1">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DATA </w:instrText>
      </w:r>
      <w:r w:rsidR="00B86FC1">
        <w:fldChar w:fldCharType="end"/>
      </w:r>
      <w:r>
        <w:fldChar w:fldCharType="separate"/>
      </w:r>
      <w:r w:rsidR="00B86FC1">
        <w:rPr>
          <w:noProof/>
        </w:rPr>
        <w:t>[51]</w:t>
      </w:r>
      <w:r>
        <w:fldChar w:fldCharType="end"/>
      </w:r>
      <w:r>
        <w:t>. Body plethysmography was primarily analysed for the RV/TLC ratio. The CFQ-R was assessed to calculate the ‘Respiratory’ domain of quality of life.</w:t>
      </w:r>
    </w:p>
    <w:p w14:paraId="58CCF297" w14:textId="77777777" w:rsidR="008553F0" w:rsidRDefault="008553F0" w:rsidP="006717E0"/>
    <w:p w14:paraId="49835EED" w14:textId="51304151" w:rsidR="008553F0" w:rsidRDefault="008553F0" w:rsidP="00E262E1">
      <w:r>
        <w:t xml:space="preserve">Currently, a clinically significant change in </w:t>
      </w:r>
      <w:r w:rsidR="005E6BBB">
        <w:rPr>
          <w:vertAlign w:val="superscript"/>
        </w:rPr>
        <w:t>3</w:t>
      </w:r>
      <w:r w:rsidR="005E6BBB">
        <w:t>He</w:t>
      </w:r>
      <w:r>
        <w:t xml:space="preserve"> MRI VDP or </w:t>
      </w:r>
      <w:r w:rsidR="005E6BBB">
        <w:t>VH</w:t>
      </w:r>
      <w:r w:rsidR="005E6BBB">
        <w:rPr>
          <w:vertAlign w:val="subscript"/>
        </w:rPr>
        <w:t>I</w:t>
      </w:r>
      <w:r>
        <w:t xml:space="preserve"> is not known, however results from the same day repeatability of </w:t>
      </w:r>
      <w:r w:rsidR="005E6BBB">
        <w:rPr>
          <w:vertAlign w:val="superscript"/>
        </w:rPr>
        <w:t>129</w:t>
      </w:r>
      <w:r w:rsidR="005E6BBB">
        <w:t>Xe</w:t>
      </w:r>
      <w:r>
        <w:t xml:space="preserve"> was reported in </w:t>
      </w:r>
      <w:r w:rsidR="006846C7">
        <w:t xml:space="preserve">Chapter </w:t>
      </w:r>
      <w:r w:rsidR="006846C7">
        <w:fldChar w:fldCharType="begin"/>
      </w:r>
      <w:r w:rsidR="006846C7">
        <w:instrText xml:space="preserve"> REF _Ref21782242 \r \h </w:instrText>
      </w:r>
      <w:r w:rsidR="00E262E1">
        <w:instrText xml:space="preserve"> \* MERGEFORMAT </w:instrText>
      </w:r>
      <w:r w:rsidR="006846C7">
        <w:fldChar w:fldCharType="separate"/>
      </w:r>
      <w:r w:rsidR="00140F11">
        <w:t>4.3</w:t>
      </w:r>
      <w:r w:rsidR="006846C7">
        <w:fldChar w:fldCharType="end"/>
      </w:r>
      <w:r w:rsidR="006846C7">
        <w:t xml:space="preserve"> (</w:t>
      </w:r>
      <w:r w:rsidR="00E262E1">
        <w:fldChar w:fldCharType="begin"/>
      </w:r>
      <w:r w:rsidR="00E262E1">
        <w:instrText xml:space="preserve"> REF _Ref21986880 \h  \* MERGEFORMAT </w:instrText>
      </w:r>
      <w:r w:rsidR="00E262E1">
        <w:fldChar w:fldCharType="separate"/>
      </w:r>
      <w:r w:rsidR="00140F11">
        <w:rPr>
          <w:vertAlign w:val="superscript"/>
        </w:rPr>
        <w:t>129</w:t>
      </w:r>
      <w:r w:rsidR="00140F11" w:rsidRPr="00140F11">
        <w:rPr>
          <w:vertAlign w:val="superscript"/>
        </w:rPr>
        <w:t>Xe</w:t>
      </w:r>
      <w:r w:rsidR="00140F11" w:rsidRPr="00E56C4D">
        <w:rPr>
          <w:rFonts w:ascii="Times" w:hAnsi="Times"/>
          <w:sz w:val="20"/>
          <w:szCs w:val="20"/>
        </w:rPr>
        <w:t xml:space="preserve"> </w:t>
      </w:r>
      <w:r w:rsidR="00140F11" w:rsidRPr="00E56C4D">
        <w:t>ventilation MRI: Baseline and Repeatability</w:t>
      </w:r>
      <w:r w:rsidR="00E262E1">
        <w:fldChar w:fldCharType="end"/>
      </w:r>
      <w:r w:rsidR="00E262E1">
        <w:t>, p</w:t>
      </w:r>
      <w:r w:rsidR="00E262E1">
        <w:fldChar w:fldCharType="begin"/>
      </w:r>
      <w:r w:rsidR="00E262E1">
        <w:instrText xml:space="preserve"> PAGEREF _Ref21986880 \h </w:instrText>
      </w:r>
      <w:r w:rsidR="00E262E1">
        <w:fldChar w:fldCharType="separate"/>
      </w:r>
      <w:r w:rsidR="00140F11">
        <w:rPr>
          <w:noProof/>
        </w:rPr>
        <w:t>186</w:t>
      </w:r>
      <w:r w:rsidR="00E262E1">
        <w:fldChar w:fldCharType="end"/>
      </w:r>
      <w:r w:rsidR="00E262E1">
        <w:t xml:space="preserve">). </w:t>
      </w:r>
      <w:r>
        <w:t xml:space="preserve">The threshold for a significant change in </w:t>
      </w:r>
      <w:r w:rsidR="005E6BBB">
        <w:rPr>
          <w:vertAlign w:val="superscript"/>
        </w:rPr>
        <w:t>129</w:t>
      </w:r>
      <w:r w:rsidR="005E6BBB">
        <w:t>Xe</w:t>
      </w:r>
      <w:r>
        <w:t xml:space="preserve"> VDP was therefore set at </w:t>
      </w:r>
      <w:r>
        <w:sym w:font="Symbol" w:char="F0B1"/>
      </w:r>
      <w:r>
        <w:t xml:space="preserve"> 1.6%. This threshold represents the repeatability for patients assessed on the same day and is therefore the narrowest estimate of repeatability. A wider threshold may occur when longer time periods are assessed, due to the effects of natural physiological changes (such as mucus redistribution), treatments and exacerbations. Since this threshold was narrow, the equivalent thresholds for LCI and </w:t>
      </w:r>
      <w:r w:rsidR="00DF2511">
        <w:t>FEV</w:t>
      </w:r>
      <w:r w:rsidR="00DF2511">
        <w:rPr>
          <w:vertAlign w:val="subscript"/>
        </w:rPr>
        <w:t>1</w:t>
      </w:r>
      <w:r>
        <w:t xml:space="preserve"> were also set at similarly low levels, despite higher values being reported in the literature </w:t>
      </w:r>
      <w:r>
        <w:fldChar w:fldCharType="begin"/>
      </w:r>
      <w:r w:rsidR="00B86FC1">
        <w:instrText xml:space="preserve"> ADDIN EN.CITE &lt;EndNote&gt;&lt;Cite&gt;&lt;Author&gt;Stanojevic&lt;/Author&gt;&lt;Year&gt;2016&lt;/Year&gt;&lt;RecNum&gt;3079&lt;/RecNum&gt;&lt;DisplayText&gt;[329]&lt;/DisplayText&gt;&lt;record&gt;&lt;rec-number&gt;3079&lt;/rec-number&gt;&lt;foreign-keys&gt;&lt;key app="EN" db-id="pr5wspr9dw2dxne92x4v99s69xa59dv092es" timestamp="1486556396"&gt;3079&lt;/key&gt;&lt;/foreign-keys&gt;&lt;ref-type name="Journal Article"&gt;17&lt;/ref-type&gt;&lt;contributors&gt;&lt;authors&gt;&lt;author&gt;Stanojevic, S.&lt;/author&gt;&lt;author&gt;Ratjen, F.&lt;/author&gt;&lt;/authors&gt;&lt;/contributors&gt;&lt;auth-address&gt;Division of Respiratory Medicine, Hospital for Sick Children, Toronto, Canada; University of Toronto, Toronto, Canada.&amp;#xD;Division of Respiratory Medicine, Hospital for Sick Children, Toronto, Canada; University of Toronto, Toronto, Canada. Electronic address: felix.ratjen@sickkids.ca.&lt;/auth-address&gt;&lt;titles&gt;&lt;title&gt;Physiologic endpoints for clinical studies for cystic fibrosis&lt;/title&gt;&lt;secondary-title&gt;J Cyst Fibros&lt;/secondary-title&gt;&lt;/titles&gt;&lt;periodical&gt;&lt;full-title&gt;J Cyst Fibros&lt;/full-title&gt;&lt;abbr-1&gt;Journal of cystic fibrosis : official journal of the European Cystic Fibrosis Society&lt;/abbr-1&gt;&lt;/periodical&gt;&lt;pages&gt;416-23&lt;/pages&gt;&lt;volume&gt;15&lt;/volume&gt;&lt;number&gt;4&lt;/number&gt;&lt;keywords&gt;&lt;keyword&gt;Clinical trials&lt;/keyword&gt;&lt;keyword&gt;Cystic fibrosis&lt;/keyword&gt;&lt;keyword&gt;Lung function&lt;/keyword&gt;&lt;keyword&gt;Outcomes&lt;/keyword&gt;&lt;/keywords&gt;&lt;dates&gt;&lt;year&gt;2016&lt;/year&gt;&lt;pub-dates&gt;&lt;date&gt;Jul&lt;/date&gt;&lt;/pub-dates&gt;&lt;/dates&gt;&lt;isbn&gt;1873-5010 (Electronic)&amp;#xD;1569-1993 (Linking)&lt;/isbn&gt;&lt;accession-num&gt;27316663&lt;/accession-num&gt;&lt;urls&gt;&lt;related-urls&gt;&lt;url&gt;https://www.ncbi.nlm.nih.gov/pubmed/27316663&lt;/url&gt;&lt;/related-urls&gt;&lt;/urls&gt;&lt;electronic-resource-num&gt;10.1016/j.jcf.2016.05.014&lt;/electronic-resource-num&gt;&lt;/record&gt;&lt;/Cite&gt;&lt;/EndNote&gt;</w:instrText>
      </w:r>
      <w:r>
        <w:fldChar w:fldCharType="separate"/>
      </w:r>
      <w:r w:rsidR="00B86FC1">
        <w:rPr>
          <w:noProof/>
        </w:rPr>
        <w:t>[329]</w:t>
      </w:r>
      <w:r>
        <w:fldChar w:fldCharType="end"/>
      </w:r>
      <w:r>
        <w:t xml:space="preserve">. There is also no consensus on what manifests as a significant change in either </w:t>
      </w:r>
      <w:r w:rsidR="00DF2511">
        <w:t>FEV</w:t>
      </w:r>
      <w:r w:rsidR="00DF2511">
        <w:rPr>
          <w:vertAlign w:val="subscript"/>
        </w:rPr>
        <w:t>1</w:t>
      </w:r>
      <w:r>
        <w:t xml:space="preserve"> or LCI. Both tests </w:t>
      </w:r>
      <w:r>
        <w:lastRenderedPageBreak/>
        <w:t xml:space="preserve">have inherently higher intra-subject variability in CF when compared to health </w:t>
      </w:r>
      <w:r>
        <w:fldChar w:fldCharType="begin">
          <w:fldData xml:space="preserve">PEVuZE5vdGU+PENpdGU+PEF1dGhvcj5TaW5nZXI8L0F1dGhvcj48WWVhcj4yMDEzPC9ZZWFyPjxS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</w:fldData>
        </w:fldChar>
      </w:r>
      <w:r w:rsidR="00B86FC1">
        <w:instrText xml:space="preserve"> ADDIN EN.CITE </w:instrText>
      </w:r>
      <w:r w:rsidR="00B86FC1">
        <w:fldChar w:fldCharType="begin">
          <w:fldData xml:space="preserve">PEVuZE5vdGU+PENpdGU+PEF1dGhvcj5TaW5nZXI8L0F1dGhvcj48WWVhcj4yMDEzPC9ZZWFyPjxS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</w:fldData>
        </w:fldChar>
      </w:r>
      <w:r w:rsidR="00B86FC1">
        <w:instrText xml:space="preserve"> ADDIN EN.CITE.DATA </w:instrText>
      </w:r>
      <w:r w:rsidR="00B86FC1">
        <w:fldChar w:fldCharType="end"/>
      </w:r>
      <w:r>
        <w:fldChar w:fldCharType="separate"/>
      </w:r>
      <w:r w:rsidR="00B86FC1">
        <w:rPr>
          <w:noProof/>
        </w:rPr>
        <w:t>[101, 333, 337]</w:t>
      </w:r>
      <w:r>
        <w:fldChar w:fldCharType="end"/>
      </w:r>
      <w:r>
        <w:t xml:space="preserve"> and a significant clinical change in both metrics is likely to be affected by the underlying disease severity </w:t>
      </w:r>
      <w:r>
        <w:fldChar w:fldCharType="begin"/>
      </w:r>
      <w:r w:rsidR="00B86FC1">
        <w:instrText xml:space="preserve"> ADDIN EN.CITE &lt;EndNote&gt;&lt;Cite&gt;&lt;Author&gt;Stanojevic&lt;/Author&gt;&lt;Year&gt;2016&lt;/Year&gt;&lt;RecNum&gt;3079&lt;/RecNum&gt;&lt;DisplayText&gt;[329]&lt;/DisplayText&gt;&lt;record&gt;&lt;rec-number&gt;3079&lt;/rec-number&gt;&lt;foreign-keys&gt;&lt;key app="EN" db-id="pr5wspr9dw2dxne92x4v99s69xa59dv092es" timestamp="1486556396"&gt;3079&lt;/key&gt;&lt;/foreign-keys&gt;&lt;ref-type name="Journal Article"&gt;17&lt;/ref-type&gt;&lt;contributors&gt;&lt;authors&gt;&lt;author&gt;Stanojevic, S.&lt;/author&gt;&lt;author&gt;Ratjen, F.&lt;/author&gt;&lt;/authors&gt;&lt;/contributors&gt;&lt;auth-address&gt;Division of Respiratory Medicine, Hospital for Sick Children, Toronto, Canada; University of Toronto, Toronto, Canada.&amp;#xD;Division of Respiratory Medicine, Hospital for Sick Children, Toronto, Canada; University of Toronto, Toronto, Canada. Electronic address: felix.ratjen@sickkids.ca.&lt;/auth-address&gt;&lt;titles&gt;&lt;title&gt;Physiologic endpoints for clinical studies for cystic fibrosis&lt;/title&gt;&lt;secondary-title&gt;J Cyst Fibros&lt;/secondary-title&gt;&lt;/titles&gt;&lt;periodical&gt;&lt;full-title&gt;J Cyst Fibros&lt;/full-title&gt;&lt;abbr-1&gt;Journal of cystic fibrosis : official journal of the European Cystic Fibrosis Society&lt;/abbr-1&gt;&lt;/periodical&gt;&lt;pages&gt;416-23&lt;/pages&gt;&lt;volume&gt;15&lt;/volume&gt;&lt;number&gt;4&lt;/number&gt;&lt;keywords&gt;&lt;keyword&gt;Clinical trials&lt;/keyword&gt;&lt;keyword&gt;Cystic fibrosis&lt;/keyword&gt;&lt;keyword&gt;Lung function&lt;/keyword&gt;&lt;keyword&gt;Outcomes&lt;/keyword&gt;&lt;/keywords&gt;&lt;dates&gt;&lt;year&gt;2016&lt;/year&gt;&lt;pub-dates&gt;&lt;date&gt;Jul&lt;/date&gt;&lt;/pub-dates&gt;&lt;/dates&gt;&lt;isbn&gt;1873-5010 (Electronic)&amp;#xD;1569-1993 (Linking)&lt;/isbn&gt;&lt;accession-num&gt;27316663&lt;/accession-num&gt;&lt;urls&gt;&lt;related-urls&gt;&lt;url&gt;https://www.ncbi.nlm.nih.gov/pubmed/27316663&lt;/url&gt;&lt;/related-urls&gt;&lt;/urls&gt;&lt;electronic-resource-num&gt;10.1016/j.jcf.2016.05.014&lt;/electronic-resource-num&gt;&lt;/record&gt;&lt;/Cite&gt;&lt;/EndNote&gt;</w:instrText>
      </w:r>
      <w:r>
        <w:fldChar w:fldCharType="separate"/>
      </w:r>
      <w:r w:rsidR="00B86FC1">
        <w:rPr>
          <w:noProof/>
        </w:rPr>
        <w:t>[329]</w:t>
      </w:r>
      <w:r>
        <w:fldChar w:fldCharType="end"/>
      </w:r>
      <w:r>
        <w:t xml:space="preserve">. A change in </w:t>
      </w:r>
      <w:r w:rsidR="00DF2511">
        <w:t>FEV</w:t>
      </w:r>
      <w:r w:rsidR="00DF2511">
        <w:rPr>
          <w:vertAlign w:val="subscript"/>
        </w:rPr>
        <w:t>1</w:t>
      </w:r>
      <w:r>
        <w:t xml:space="preserve"> of 10 percent predicted has been suggested as being significant </w:t>
      </w:r>
      <w:r>
        <w:fldChar w:fldCharType="begin">
          <w:fldData xml:space="preserve">PEVuZE5vdGU+PENpdGU+PEF1dGhvcj5Ib3JzbGV5PC9BdXRob3I+PFllYXI+MjAxMzwvWWVhcj48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1MzItOTwvcGFnZXM+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</w:fldData>
        </w:fldChar>
      </w:r>
      <w:r w:rsidR="00B86FC1">
        <w:instrText xml:space="preserve"> ADDIN EN.CITE </w:instrText>
      </w:r>
      <w:r w:rsidR="00B86FC1">
        <w:fldChar w:fldCharType="begin">
          <w:fldData xml:space="preserve">PEVuZE5vdGU+PENpdGU+PEF1dGhvcj5Ib3JzbGV5PC9BdXRob3I+PFllYXI+MjAxMzwvWWVhcj48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1MzItOTwvcGFnZXM+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</w:fldData>
        </w:fldChar>
      </w:r>
      <w:r w:rsidR="00B86FC1">
        <w:instrText xml:space="preserve"> ADDIN EN.CITE.DATA </w:instrText>
      </w:r>
      <w:r w:rsidR="00B86FC1">
        <w:fldChar w:fldCharType="end"/>
      </w:r>
      <w:r>
        <w:fldChar w:fldCharType="separate"/>
      </w:r>
      <w:r w:rsidR="00B86FC1">
        <w:rPr>
          <w:noProof/>
        </w:rPr>
        <w:t>[113]</w:t>
      </w:r>
      <w:r>
        <w:fldChar w:fldCharType="end"/>
      </w:r>
      <w:r>
        <w:t xml:space="preserve">, but this relies on a change in percent predicted to be linear through the range of disease </w:t>
      </w:r>
      <w:r>
        <w:fldChar w:fldCharType="begin"/>
      </w:r>
      <w:r w:rsidR="00B86FC1">
        <w:instrText xml:space="preserve"> ADDIN EN.CITE &lt;EndNote&gt;&lt;Cite&gt;&lt;Author&gt;Stanojevic&lt;/Author&gt;&lt;Year&gt;2016&lt;/Year&gt;&lt;RecNum&gt;3079&lt;/RecNum&gt;&lt;DisplayText&gt;[329]&lt;/DisplayText&gt;&lt;record&gt;&lt;rec-number&gt;3079&lt;/rec-number&gt;&lt;foreign-keys&gt;&lt;key app="EN" db-id="pr5wspr9dw2dxne92x4v99s69xa59dv092es" timestamp="1486556396"&gt;3079&lt;/key&gt;&lt;/foreign-keys&gt;&lt;ref-type name="Journal Article"&gt;17&lt;/ref-type&gt;&lt;contributors&gt;&lt;authors&gt;&lt;author&gt;Stanojevic, S.&lt;/author&gt;&lt;author&gt;Ratjen, F.&lt;/author&gt;&lt;/authors&gt;&lt;/contributors&gt;&lt;auth-address&gt;Division of Respiratory Medicine, Hospital for Sick Children, Toronto, Canada; University of Toronto, Toronto, Canada.&amp;#xD;Division of Respiratory Medicine, Hospital for Sick Children, Toronto, Canada; University of Toronto, Toronto, Canada. Electronic address: felix.ratjen@sickkids.ca.&lt;/auth-address&gt;&lt;titles&gt;&lt;title&gt;Physiologic endpoints for clinical studies for cystic fibrosis&lt;/title&gt;&lt;secondary-title&gt;J Cyst Fibros&lt;/secondary-title&gt;&lt;/titles&gt;&lt;periodical&gt;&lt;full-title&gt;J Cyst Fibros&lt;/full-title&gt;&lt;abbr-1&gt;Journal of cystic fibrosis : official journal of the European Cystic Fibrosis Society&lt;/abbr-1&gt;&lt;/periodical&gt;&lt;pages&gt;416-23&lt;/pages&gt;&lt;volume&gt;15&lt;/volume&gt;&lt;number&gt;4&lt;/number&gt;&lt;keywords&gt;&lt;keyword&gt;Clinical trials&lt;/keyword&gt;&lt;keyword&gt;Cystic fibrosis&lt;/keyword&gt;&lt;keyword&gt;Lung function&lt;/keyword&gt;&lt;keyword&gt;Outcomes&lt;/keyword&gt;&lt;/keywords&gt;&lt;dates&gt;&lt;year&gt;2016&lt;/year&gt;&lt;pub-dates&gt;&lt;date&gt;Jul&lt;/date&gt;&lt;/pub-dates&gt;&lt;/dates&gt;&lt;isbn&gt;1873-5010 (Electronic)&amp;#xD;1569-1993 (Linking)&lt;/isbn&gt;&lt;accession-num&gt;27316663&lt;/accession-num&gt;&lt;urls&gt;&lt;related-urls&gt;&lt;url&gt;https://www.ncbi.nlm.nih.gov/pubmed/27316663&lt;/url&gt;&lt;/related-urls&gt;&lt;/urls&gt;&lt;electronic-resource-num&gt;10.1016/j.jcf.2016.05.014&lt;/electronic-resource-num&gt;&lt;/record&gt;&lt;/Cite&gt;&lt;/EndNote&gt;</w:instrText>
      </w:r>
      <w:r>
        <w:fldChar w:fldCharType="separate"/>
      </w:r>
      <w:r w:rsidR="00B86FC1">
        <w:rPr>
          <w:noProof/>
        </w:rPr>
        <w:t>[329]</w:t>
      </w:r>
      <w:r>
        <w:fldChar w:fldCharType="end"/>
      </w:r>
      <w:r>
        <w:t xml:space="preserve">. A similar finding occurs with LCI as well, where the short-term significant change in LCI may be &gt;1.0 </w:t>
      </w:r>
      <w:r>
        <w:fldChar w:fldCharType="begin">
          <w:fldData xml:space="preserve">PEVuZE5vdGU+PENpdGU+PEF1dGhvcj5TaW5nZXI8L0F1dGhvcj48WWVhcj4yMDEzPC9ZZWFyPjxS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</w:fldData>
        </w:fldChar>
      </w:r>
      <w:r w:rsidR="00B86FC1">
        <w:instrText xml:space="preserve"> ADDIN EN.CITE </w:instrText>
      </w:r>
      <w:r w:rsidR="00B86FC1">
        <w:fldChar w:fldCharType="begin">
          <w:fldData xml:space="preserve">PEVuZE5vdGU+PENpdGU+PEF1dGhvcj5TaW5nZXI8L0F1dGhvcj48WWVhcj4yMDEzPC9ZZWFyPjxS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</w:fldData>
        </w:fldChar>
      </w:r>
      <w:r w:rsidR="00B86FC1">
        <w:instrText xml:space="preserve"> ADDIN EN.CITE.DATA </w:instrText>
      </w:r>
      <w:r w:rsidR="00B86FC1">
        <w:fldChar w:fldCharType="end"/>
      </w:r>
      <w:r>
        <w:fldChar w:fldCharType="separate"/>
      </w:r>
      <w:r w:rsidR="00B86FC1">
        <w:rPr>
          <w:noProof/>
        </w:rPr>
        <w:t>[337]</w:t>
      </w:r>
      <w:r>
        <w:fldChar w:fldCharType="end"/>
      </w:r>
      <w:r>
        <w:t xml:space="preserve">. This again assumes the change in LCI is linear throughout the range, which has led others to suggest a significant change in LCI may be as high as &gt;25% from baseline values </w:t>
      </w:r>
      <w:r>
        <w:fldChar w:fldCharType="begin">
          <w:fldData xml:space="preserve">PEVuZE5vdGU+PENpdGU+PEF1dGhvcj5HcmVlbjwvQXV0aG9yPjxZZWFyPjIwMTg8L1llYXI+PFJl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</w:fldData>
        </w:fldChar>
      </w:r>
      <w:r w:rsidR="00B86FC1">
        <w:instrText xml:space="preserve"> ADDIN EN.CITE </w:instrText>
      </w:r>
      <w:r w:rsidR="00B86FC1">
        <w:fldChar w:fldCharType="begin">
          <w:fldData xml:space="preserve">PEVuZE5vdGU+PENpdGU+PEF1dGhvcj5HcmVlbjwvQXV0aG9yPjxZZWFyPjIwMTg8L1llYXI+PFJl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</w:fldData>
        </w:fldChar>
      </w:r>
      <w:r w:rsidR="00B86FC1">
        <w:instrText xml:space="preserve"> ADDIN EN.CITE.DATA </w:instrText>
      </w:r>
      <w:r w:rsidR="00B86FC1">
        <w:fldChar w:fldCharType="end"/>
      </w:r>
      <w:r>
        <w:fldChar w:fldCharType="separate"/>
      </w:r>
      <w:r w:rsidR="00B86FC1">
        <w:rPr>
          <w:noProof/>
        </w:rPr>
        <w:t>[338]</w:t>
      </w:r>
      <w:r>
        <w:fldChar w:fldCharType="end"/>
      </w:r>
      <w:r>
        <w:t xml:space="preserve">.  As a result, a significant change in </w:t>
      </w:r>
      <w:r w:rsidR="00DF2511">
        <w:t>FEV</w:t>
      </w:r>
      <w:r w:rsidR="00DF2511">
        <w:rPr>
          <w:vertAlign w:val="subscript"/>
        </w:rPr>
        <w:t>1</w:t>
      </w:r>
      <w:r>
        <w:t xml:space="preserve"> was set deliberately low at </w:t>
      </w:r>
      <w:r>
        <w:sym w:font="Symbol" w:char="F0B1"/>
      </w:r>
      <w:r>
        <w:t xml:space="preserve"> 0.5 z-scores and for LCI a </w:t>
      </w:r>
      <w:r>
        <w:sym w:font="Symbol" w:char="F0B1"/>
      </w:r>
      <w:r>
        <w:t xml:space="preserve"> 10% change in LCI from baseline was deemed significant for comparison purposes.</w:t>
      </w:r>
    </w:p>
    <w:p w14:paraId="4FDD7C4B" w14:textId="77777777" w:rsidR="008553F0" w:rsidRDefault="008553F0" w:rsidP="006717E0"/>
    <w:p w14:paraId="7EF62D0C" w14:textId="7C417ADC" w:rsidR="008553F0" w:rsidRDefault="008553F0" w:rsidP="006717E0">
      <w:r>
        <w:t xml:space="preserve">In order to track individual ventilation defects at multiple visits over time, additional steps were required to those described in </w:t>
      </w:r>
      <w:r w:rsidR="00005132">
        <w:t>C</w:t>
      </w:r>
      <w:r w:rsidRPr="00005132">
        <w:t>hapter</w:t>
      </w:r>
      <w:r w:rsidR="00005132">
        <w:t xml:space="preserve"> </w:t>
      </w:r>
      <w:r w:rsidR="00005132">
        <w:fldChar w:fldCharType="begin"/>
      </w:r>
      <w:r w:rsidR="00005132">
        <w:instrText xml:space="preserve"> REF _Ref21775589 \r \h </w:instrText>
      </w:r>
      <w:r w:rsidR="00005132">
        <w:fldChar w:fldCharType="separate"/>
      </w:r>
      <w:r w:rsidR="00140F11">
        <w:t>2.3.1</w:t>
      </w:r>
      <w:r w:rsidR="00005132">
        <w:fldChar w:fldCharType="end"/>
      </w:r>
      <w:r w:rsidR="00005132">
        <w:t xml:space="preserve"> (</w:t>
      </w:r>
      <w:r w:rsidR="00005132">
        <w:fldChar w:fldCharType="begin"/>
      </w:r>
      <w:r w:rsidR="00005132">
        <w:instrText xml:space="preserve"> REF _Ref21782420 \h </w:instrText>
      </w:r>
      <w:r w:rsidR="00005132">
        <w:fldChar w:fldCharType="separate"/>
      </w:r>
      <w:r w:rsidR="00140F11">
        <w:t>Analysing individual ventilation defects</w:t>
      </w:r>
      <w:r w:rsidR="00005132">
        <w:fldChar w:fldCharType="end"/>
      </w:r>
      <w:r w:rsidR="00005132">
        <w:t>, p</w:t>
      </w:r>
      <w:r w:rsidR="00005132">
        <w:fldChar w:fldCharType="begin"/>
      </w:r>
      <w:r w:rsidR="00005132">
        <w:instrText xml:space="preserve"> PAGEREF _Ref21782420 \h </w:instrText>
      </w:r>
      <w:r w:rsidR="00005132">
        <w:fldChar w:fldCharType="separate"/>
      </w:r>
      <w:r w:rsidR="00140F11">
        <w:rPr>
          <w:noProof/>
        </w:rPr>
        <w:t>92</w:t>
      </w:r>
      <w:r w:rsidR="00005132">
        <w:fldChar w:fldCharType="end"/>
      </w:r>
      <w:r w:rsidR="00005132">
        <w:t>)</w:t>
      </w:r>
      <w:r>
        <w:t xml:space="preserve">. Firstly, ventilation defects were segmented and calculated as described in </w:t>
      </w:r>
      <w:r w:rsidR="00005132">
        <w:t xml:space="preserve">Chapter </w:t>
      </w:r>
      <w:r w:rsidR="00005132">
        <w:fldChar w:fldCharType="begin"/>
      </w:r>
      <w:r w:rsidR="00005132">
        <w:instrText xml:space="preserve"> REF _Ref21775589 \r \h </w:instrText>
      </w:r>
      <w:r w:rsidR="00005132">
        <w:fldChar w:fldCharType="separate"/>
      </w:r>
      <w:r w:rsidR="00140F11">
        <w:t>2.3.1</w:t>
      </w:r>
      <w:r w:rsidR="00005132">
        <w:fldChar w:fldCharType="end"/>
      </w:r>
      <w:r w:rsidR="00005132">
        <w:t xml:space="preserve"> (</w:t>
      </w:r>
      <w:r w:rsidR="00005132">
        <w:fldChar w:fldCharType="begin"/>
      </w:r>
      <w:r w:rsidR="00005132">
        <w:instrText xml:space="preserve"> REF _Ref21782420 \h </w:instrText>
      </w:r>
      <w:r w:rsidR="00005132">
        <w:fldChar w:fldCharType="separate"/>
      </w:r>
      <w:r w:rsidR="00140F11">
        <w:t>Analysing individual ventilation defects</w:t>
      </w:r>
      <w:r w:rsidR="00005132">
        <w:fldChar w:fldCharType="end"/>
      </w:r>
      <w:r w:rsidR="00005132">
        <w:t>, p</w:t>
      </w:r>
      <w:r w:rsidR="00005132">
        <w:fldChar w:fldCharType="begin"/>
      </w:r>
      <w:r w:rsidR="00005132">
        <w:instrText xml:space="preserve"> PAGEREF _Ref21782420 \h </w:instrText>
      </w:r>
      <w:r w:rsidR="00005132">
        <w:fldChar w:fldCharType="separate"/>
      </w:r>
      <w:r w:rsidR="00140F11">
        <w:rPr>
          <w:noProof/>
        </w:rPr>
        <w:t>92</w:t>
      </w:r>
      <w:r w:rsidR="00005132">
        <w:fldChar w:fldCharType="end"/>
      </w:r>
      <w:r w:rsidR="00005132">
        <w:t>)</w:t>
      </w:r>
      <w:r>
        <w:t xml:space="preserve"> at each visit. The largest five ventilation defects in volume were always labelled the same colour regardless of whether they were located in the same place between visits. In order of size, the first largest defect was always light blue, the second – red, third – green, fourth – yellow and fifth – pink. Using Scan IP software, the baseline and follow up images were opened in parallel, allowing a slice by slice comparison of ventilation defects. As the colours were fixed depending on size, the first analysis was to determine whether the largest baseline ventilation defects were still visible at follow up and whether the largest defects at baseline were still the largest defects at follow up. For the determination of the change in size of ventilation defects, in order to assess the feasibility of whether the tracking of ventilation defects was possible, the analysis was limited to the largest two ventilation defects. </w:t>
      </w:r>
    </w:p>
    <w:p w14:paraId="452B2377" w14:textId="369D2128" w:rsidR="00A374BF" w:rsidRDefault="00A374BF">
      <w:pPr>
        <w:spacing w:line="240" w:lineRule="auto"/>
        <w:ind w:right="0"/>
        <w:jc w:val="left"/>
      </w:pPr>
      <w:r>
        <w:br w:type="page"/>
      </w:r>
    </w:p>
    <w:p w14:paraId="2CFB1BA1" w14:textId="77777777" w:rsidR="008553F0" w:rsidRDefault="008553F0" w:rsidP="00F30477">
      <w:pPr>
        <w:jc w:val="center"/>
      </w:pPr>
      <w:r>
        <w:rPr>
          <w:noProof/>
          <w:lang w:val="en-US"/>
        </w:rPr>
        <w:lastRenderedPageBreak/>
        <w:drawing>
          <wp:inline distT="0" distB="0" distL="0" distR="0" wp14:anchorId="2CD467DD" wp14:editId="2A769D8C">
            <wp:extent cx="5738063" cy="2529587"/>
            <wp:effectExtent l="25400" t="25400" r="27940" b="3619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notation 2019-06-13 094816.png"/>
                    <pic:cNvPicPr/>
                  </pic:nvPicPr>
                  <pic:blipFill>
                    <a:blip r:embed="rId142">
                      <a:extLst>
                        <a:ext uri="{28A0092B-C50C-407E-A947-70E740481C1C}">
                          <a14:useLocalDpi xmlns:a14="http://schemas.microsoft.com/office/drawing/2010/main" val="0"/>
                        </a:ext>
                      </a:extLst>
                    </a:blip>
                    <a:stretch>
                      <a:fillRect/>
                    </a:stretch>
                  </pic:blipFill>
                  <pic:spPr>
                    <a:xfrm>
                      <a:off x="0" y="0"/>
                      <a:ext cx="5780602" cy="2548340"/>
                    </a:xfrm>
                    <a:prstGeom prst="rect">
                      <a:avLst/>
                    </a:prstGeom>
                    <a:ln>
                      <a:solidFill>
                        <a:schemeClr val="tx1"/>
                      </a:solidFill>
                    </a:ln>
                  </pic:spPr>
                </pic:pic>
              </a:graphicData>
            </a:graphic>
          </wp:inline>
        </w:drawing>
      </w:r>
    </w:p>
    <w:p w14:paraId="77134819" w14:textId="79B76DF5" w:rsidR="00005132" w:rsidRDefault="008553F0" w:rsidP="006717E0">
      <w:pPr>
        <w:pStyle w:val="Caption"/>
      </w:pPr>
      <w:bookmarkStart w:id="419" w:name="_Toc27383086"/>
      <w:r>
        <w:t xml:space="preserve">Figure </w:t>
      </w:r>
      <w:fldSimple w:instr=" STYLEREF 1 \s ">
        <w:r w:rsidR="00824FFE">
          <w:rPr>
            <w:noProof/>
          </w:rPr>
          <w:t>5</w:t>
        </w:r>
      </w:fldSimple>
      <w:r w:rsidR="00824FFE">
        <w:noBreakHyphen/>
      </w:r>
      <w:fldSimple w:instr=" SEQ Figure \* ARABIC \s 1 ">
        <w:r w:rsidR="00824FFE">
          <w:rPr>
            <w:noProof/>
          </w:rPr>
          <w:t>3</w:t>
        </w:r>
      </w:fldSimple>
      <w:r>
        <w:t>: Screen shot from ScanIP software, of the set up required to track ventilation defects over time.</w:t>
      </w:r>
      <w:bookmarkEnd w:id="419"/>
      <w:r>
        <w:t xml:space="preserve"> </w:t>
      </w:r>
    </w:p>
    <w:p w14:paraId="385FAB22" w14:textId="39C1E2CA" w:rsidR="008553F0" w:rsidRDefault="008553F0" w:rsidP="006717E0">
      <w:pPr>
        <w:pStyle w:val="Subtitle"/>
      </w:pPr>
      <w:r>
        <w:t>The left side of the screen shows a MMAVIC patient at baseline and the right side shows the same MMAVIC patient at follow up. The matching slices could be aligned by starting at the central slice and aligning the baseline and follow up images based on the slice with the carina, trachea and main bronchi visible. On the example shown the defects are filled in colour and equate to an individual mask which has a volume associated with it, these masks are listed in blue on the bottom left of each Scan IP window.</w:t>
      </w:r>
    </w:p>
    <w:p w14:paraId="4935014E" w14:textId="77777777" w:rsidR="008553F0" w:rsidRDefault="008553F0" w:rsidP="006717E0"/>
    <w:p w14:paraId="117FF1E5" w14:textId="66AE7C1A" w:rsidR="008553F0" w:rsidRDefault="008553F0" w:rsidP="006717E0">
      <w:r>
        <w:t xml:space="preserve">To perform this type of analysis, the largest two ventilation defects at follow up were tracked backwards to compare to baseline. From this it was recorded whether these two defects were present at baseline and whether the largest defect was also the largest at baseline and likewise for the second largest defect. If the defects were not the same colour between follow up and baseline (in order of their size), then the size order of the baseline defect was recorded. As an example, if the patient’s largest defect at follow up was originally the second largest defect at baseline, the defect had existed at both visits but had changed from being the second largest to the largest defect. By recording which defect the largest and second largest defects were at baseline, then the change in size in these specific defects, both in volume and as a proportion of the lung volume (%TCV) could be calculated. Then, by working through the image slice by slice it could be worked out whether the largest and second largest defects at follow up had amalgamated with any smaller defects that were already present at baseline (see, </w:t>
      </w:r>
      <w:r>
        <w:fldChar w:fldCharType="begin"/>
      </w:r>
      <w:r>
        <w:instrText xml:space="preserve"> REF _Ref13574188 \h </w:instrText>
      </w:r>
      <w:r w:rsidR="007911F3">
        <w:instrText xml:space="preserve"> \* MERGEFORMAT </w:instrText>
      </w:r>
      <w:r>
        <w:fldChar w:fldCharType="separate"/>
      </w:r>
      <w:r w:rsidR="00140F11">
        <w:t xml:space="preserve">Figure </w:t>
      </w:r>
      <w:r w:rsidR="00140F11">
        <w:rPr>
          <w:noProof/>
        </w:rPr>
        <w:t>5</w:t>
      </w:r>
      <w:r w:rsidR="00140F11">
        <w:rPr>
          <w:noProof/>
        </w:rPr>
        <w:noBreakHyphen/>
        <w:t>4</w:t>
      </w:r>
      <w:r>
        <w:fldChar w:fldCharType="end"/>
      </w:r>
      <w:r>
        <w:t xml:space="preserve">). </w:t>
      </w:r>
    </w:p>
    <w:p w14:paraId="746F8886" w14:textId="77777777" w:rsidR="008553F0" w:rsidRDefault="008553F0" w:rsidP="006717E0"/>
    <w:p w14:paraId="75D56E91" w14:textId="77777777" w:rsidR="008553F0" w:rsidRDefault="008553F0" w:rsidP="006717E0">
      <w:r>
        <w:t xml:space="preserve">Once these amalgamated smaller defects were highlighted, their volume could be recorded. From this, the number of amalgamated defects could be counted and the individual and total size of amalgamated defects could be assessed. Next, the proportion of the change in the large defect that came from smaller defects (present at baseline) could be assessed. For example, in one patient the largest defect at follow up had increased in size by 500mL. This defect had amalgamated (at follow up) three old defects that were present at baseline. These three defects added up to equal 51mL. Therefore, of the </w:t>
      </w:r>
      <w:r>
        <w:lastRenderedPageBreak/>
        <w:t>500mL increase in the largest defect, 51mL already existed at baseline, meaning that 449mL (89.8%) of the change in defect was originally ventilated at baseline.</w:t>
      </w:r>
    </w:p>
    <w:p w14:paraId="17FFB47A" w14:textId="77777777" w:rsidR="008553F0" w:rsidRDefault="008553F0" w:rsidP="006717E0"/>
    <w:p w14:paraId="47BB7347" w14:textId="77777777" w:rsidR="008553F0" w:rsidRDefault="008553F0" w:rsidP="00F30477">
      <w:pPr>
        <w:jc w:val="center"/>
      </w:pPr>
      <w:r>
        <w:rPr>
          <w:noProof/>
          <w:lang w:val="en-US"/>
        </w:rPr>
        <w:drawing>
          <wp:inline distT="0" distB="0" distL="0" distR="0" wp14:anchorId="28C0BBAC" wp14:editId="04EC6D4F">
            <wp:extent cx="5530278" cy="2439319"/>
            <wp:effectExtent l="0" t="0" r="698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acking defects.tiff"/>
                    <pic:cNvPicPr/>
                  </pic:nvPicPr>
                  <pic:blipFill>
                    <a:blip r:embed="rId143">
                      <a:extLst>
                        <a:ext uri="{28A0092B-C50C-407E-A947-70E740481C1C}">
                          <a14:useLocalDpi xmlns:a14="http://schemas.microsoft.com/office/drawing/2010/main" val="0"/>
                        </a:ext>
                      </a:extLst>
                    </a:blip>
                    <a:stretch>
                      <a:fillRect/>
                    </a:stretch>
                  </pic:blipFill>
                  <pic:spPr>
                    <a:xfrm>
                      <a:off x="0" y="0"/>
                      <a:ext cx="5544372" cy="2445536"/>
                    </a:xfrm>
                    <a:prstGeom prst="rect">
                      <a:avLst/>
                    </a:prstGeom>
                  </pic:spPr>
                </pic:pic>
              </a:graphicData>
            </a:graphic>
          </wp:inline>
        </w:drawing>
      </w:r>
    </w:p>
    <w:p w14:paraId="5E263506" w14:textId="388D7721" w:rsidR="00005132" w:rsidRDefault="008553F0" w:rsidP="006717E0">
      <w:pPr>
        <w:pStyle w:val="Caption"/>
      </w:pPr>
      <w:bookmarkStart w:id="420" w:name="_Ref13574188"/>
      <w:bookmarkStart w:id="421" w:name="_Toc27383087"/>
      <w:r>
        <w:t xml:space="preserve">Figure </w:t>
      </w:r>
      <w:fldSimple w:instr=" STYLEREF 1 \s ">
        <w:r w:rsidR="00824FFE">
          <w:rPr>
            <w:noProof/>
          </w:rPr>
          <w:t>5</w:t>
        </w:r>
      </w:fldSimple>
      <w:r w:rsidR="00824FFE">
        <w:noBreakHyphen/>
      </w:r>
      <w:fldSimple w:instr=" SEQ Figure \* ARABIC \s 1 ">
        <w:r w:rsidR="00824FFE">
          <w:rPr>
            <w:noProof/>
          </w:rPr>
          <w:t>4</w:t>
        </w:r>
      </w:fldSimple>
      <w:bookmarkEnd w:id="420"/>
      <w:r>
        <w:t>: One MMAVIC patient imaged at visit one (baseline) and visit two (follow up).</w:t>
      </w:r>
      <w:bookmarkEnd w:id="421"/>
      <w:r>
        <w:t xml:space="preserve"> </w:t>
      </w:r>
    </w:p>
    <w:p w14:paraId="7D424527" w14:textId="7ACD189E" w:rsidR="008553F0" w:rsidRDefault="008553F0" w:rsidP="006717E0">
      <w:pPr>
        <w:pStyle w:val="Subtitle"/>
      </w:pPr>
      <w:r>
        <w:t xml:space="preserve">At follow up the largest defect (light blue) is in the left lung and was also the largest defect at baseline. The second largest defect (red) is located in the right lung at follow up and was partly the same defect at baseline. At follow up the second largest defect had significantly increased in size and in doing so had amalgamated with some smaller defects, which in this case refers to the green and yellow masks which are circled. </w:t>
      </w:r>
    </w:p>
    <w:p w14:paraId="293665C1" w14:textId="77777777" w:rsidR="00005132" w:rsidRPr="00005132" w:rsidRDefault="00005132" w:rsidP="006717E0"/>
    <w:p w14:paraId="7E52EF60" w14:textId="64D064B0" w:rsidR="008553F0" w:rsidRDefault="008553F0" w:rsidP="006717E0">
      <w:pPr>
        <w:pStyle w:val="Heading4"/>
      </w:pPr>
      <w:r>
        <w:t>Statistical analysis</w:t>
      </w:r>
    </w:p>
    <w:p w14:paraId="29B3ABC0" w14:textId="77777777" w:rsidR="001D70B4" w:rsidRPr="001D70B4" w:rsidRDefault="001D70B4" w:rsidP="001D70B4"/>
    <w:p w14:paraId="4EB63421" w14:textId="3862E0F6" w:rsidR="008553F0" w:rsidRDefault="008553F0" w:rsidP="006717E0">
      <w:r>
        <w:t xml:space="preserve">All datasets were assessed for normality using the Shapiro-Wilks test. Depending on the results of the normality test, both parametric and non-parametric analysis were performed. When a non-normally distributed metric was compared to a normally distributed metric, then non-parametric analysis was performed. When comparing metrics across the three visits, either a one-way ANOVA or a Friedman test with Dunn’s multiple comparison test were performed, depending on the underlying distribution of the metric. Bland-Altman plots were used to assess the inter-visit repeatability of metrics and also the difference between </w:t>
      </w:r>
      <w:r w:rsidR="005E6BBB">
        <w:rPr>
          <w:vertAlign w:val="superscript"/>
        </w:rPr>
        <w:t>3</w:t>
      </w:r>
      <w:r w:rsidR="005E6BBB">
        <w:t>He</w:t>
      </w:r>
      <w:r>
        <w:t xml:space="preserve"> and </w:t>
      </w:r>
      <w:r w:rsidR="005E6BBB">
        <w:rPr>
          <w:vertAlign w:val="superscript"/>
        </w:rPr>
        <w:t>129</w:t>
      </w:r>
      <w:r w:rsidR="005E6BBB">
        <w:t>Xe</w:t>
      </w:r>
      <w:r>
        <w:t xml:space="preserve"> metrics </w:t>
      </w:r>
      <w:r>
        <w:fldChar w:fldCharType="begin"/>
      </w:r>
      <w:r w:rsidR="00B86FC1">
        <w:instrText xml:space="preserve"> ADDIN EN.CITE &lt;EndNote&gt;&lt;Cite&gt;&lt;Author&gt;Bland&lt;/Author&gt;&lt;Year&gt;1986&lt;/Year&gt;&lt;RecNum&gt;3481&lt;/RecNum&gt;&lt;DisplayText&gt;[339]&lt;/DisplayText&gt;&lt;record&gt;&lt;rec-number&gt;3481&lt;/rec-number&gt;&lt;foreign-keys&gt;&lt;key app="EN" db-id="pr5wspr9dw2dxne92x4v99s69xa59dv092es" timestamp="1563442190"&gt;3481&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alt-title&gt;Lancet (London, England)&lt;/alt-title&gt;&lt;/titles&gt;&lt;periodical&gt;&lt;full-title&gt;Lancet&lt;/full-title&gt;&lt;abbr-1&gt;Lancet&lt;/abbr-1&gt;&lt;abbr-2&gt;Lancet&lt;/abbr-2&gt;&lt;/periodical&gt;&lt;pages&gt;307-10&lt;/pages&gt;&lt;volume&gt;1&lt;/volume&gt;&lt;number&gt;8476&lt;/number&gt;&lt;edition&gt;1986/02/08&lt;/edition&gt;&lt;keywords&gt;&lt;keyword&gt;Diagnosis/*standards&lt;/keyword&gt;&lt;keyword&gt;Humans&lt;/keyword&gt;&lt;keyword&gt;Peak Expiratory Flow Rate&lt;/keyword&gt;&lt;keyword&gt;*Statistics as Topic&lt;/keyword&gt;&lt;/keywords&gt;&lt;dates&gt;&lt;year&gt;1986&lt;/year&gt;&lt;pub-dates&gt;&lt;date&gt;Feb 8&lt;/date&gt;&lt;/pub-dates&gt;&lt;/dates&gt;&lt;isbn&gt;0140-6736 (Print)&amp;#xD;0140-6736&lt;/isbn&gt;&lt;accession-num&gt;2868172&lt;/accession-num&gt;&lt;urls&gt;&lt;/urls&gt;&lt;remote-database-provider&gt;NLM&lt;/remote-database-provider&gt;&lt;language&gt;eng&lt;/language&gt;&lt;/record&gt;&lt;/Cite&gt;&lt;/EndNote&gt;</w:instrText>
      </w:r>
      <w:r>
        <w:fldChar w:fldCharType="separate"/>
      </w:r>
      <w:r w:rsidR="00B86FC1">
        <w:rPr>
          <w:noProof/>
        </w:rPr>
        <w:t>[339]</w:t>
      </w:r>
      <w:r>
        <w:fldChar w:fldCharType="end"/>
      </w:r>
      <w:r>
        <w:t xml:space="preserve">. The intra-class correlation coefficient (ICC) was also calculated to assess the inter visit repeatability </w:t>
      </w:r>
      <w:r>
        <w:fldChar w:fldCharType="begin"/>
      </w:r>
      <w:r w:rsidR="00B86FC1">
        <w:instrText xml:space="preserve"> ADDIN EN.CITE &lt;EndNote&gt;&lt;Cite&gt;&lt;Author&gt;Chinn&lt;/Author&gt;&lt;Year&gt;1991&lt;/Year&gt;&lt;RecNum&gt;3482&lt;/RecNum&gt;&lt;DisplayText&gt;[340]&lt;/DisplayText&gt;&lt;record&gt;&lt;rec-number&gt;3482&lt;/rec-number&gt;&lt;foreign-keys&gt;&lt;key app="EN" db-id="pr5wspr9dw2dxne92x4v99s69xa59dv092es" timestamp="1563442253"&gt;3482&lt;/key&gt;&lt;/foreign-keys&gt;&lt;ref-type name="Journal Article"&gt;17&lt;/ref-type&gt;&lt;contributors&gt;&lt;authors&gt;&lt;author&gt;Chinn, S.&lt;/author&gt;&lt;/authors&gt;&lt;/contributors&gt;&lt;auth-address&gt;Department of Public Health Medicine, United Medical and Dental Schools of Guy&amp;apos;s Hospitals, London.&lt;/auth-address&gt;&lt;titles&gt;&lt;title&gt;Statistics in respiratory medicine. 2. Repeatability and method comparison&lt;/title&gt;&lt;secondary-title&gt;Thorax&lt;/secondary-title&gt;&lt;alt-title&gt;Thorax&lt;/alt-title&gt;&lt;/titles&gt;&lt;periodical&gt;&lt;full-title&gt;Thorax&lt;/full-title&gt;&lt;abbr-1&gt;Thorax&lt;/abbr-1&gt;&lt;/periodical&gt;&lt;alt-periodical&gt;&lt;full-title&gt;Thorax&lt;/full-title&gt;&lt;abbr-1&gt;Thorax&lt;/abbr-1&gt;&lt;/alt-periodical&gt;&lt;pages&gt;454-6&lt;/pages&gt;&lt;volume&gt;46&lt;/volume&gt;&lt;number&gt;6&lt;/number&gt;&lt;edition&gt;1991/06/01&lt;/edition&gt;&lt;keywords&gt;&lt;keyword&gt;Methods&lt;/keyword&gt;&lt;keyword&gt;Pulmonary Medicine/*statistics &amp;amp; numerical data&lt;/keyword&gt;&lt;keyword&gt;Reference Values&lt;/keyword&gt;&lt;keyword&gt;*Reproducibility of Results&lt;/keyword&gt;&lt;keyword&gt;Weights and Measures&lt;/keyword&gt;&lt;/keywords&gt;&lt;dates&gt;&lt;year&gt;1991&lt;/year&gt;&lt;pub-dates&gt;&lt;date&gt;Jun&lt;/date&gt;&lt;/pub-dates&gt;&lt;/dates&gt;&lt;isbn&gt;0040-6376 (Print)&amp;#xD;0040-6376&lt;/isbn&gt;&lt;accession-num&gt;1858087&lt;/accession-num&gt;&lt;urls&gt;&lt;/urls&gt;&lt;custom2&gt;PMC463197&lt;/custom2&gt;&lt;electronic-resource-num&gt;10.1136/thx.46.6.454&lt;/electronic-resource-num&gt;&lt;remote-database-provider&gt;NLM&lt;/remote-database-provider&gt;&lt;language&gt;eng&lt;/language&gt;&lt;/record&gt;&lt;/Cite&gt;&lt;/EndNote&gt;</w:instrText>
      </w:r>
      <w:r>
        <w:fldChar w:fldCharType="separate"/>
      </w:r>
      <w:r w:rsidR="00B86FC1">
        <w:rPr>
          <w:noProof/>
        </w:rPr>
        <w:t>[340]</w:t>
      </w:r>
      <w:r>
        <w:fldChar w:fldCharType="end"/>
      </w:r>
      <w:r>
        <w:t xml:space="preserve">. Spearman correlation was performed to assess the relationship between the change in metrics between two time-points. Mann-Whitney analysis was performed to assess whether patients with and without a significant change in </w:t>
      </w:r>
      <w:r w:rsidR="00DF2511">
        <w:t>FEV</w:t>
      </w:r>
      <w:r w:rsidR="00DF2511">
        <w:rPr>
          <w:vertAlign w:val="subscript"/>
        </w:rPr>
        <w:t>1</w:t>
      </w:r>
      <w:r>
        <w:t xml:space="preserve"> or LCI had a significantly different change in VDP. Wilcoxon analysis was performed to assess whether patients had significant change in metrics between two time points. All analyses were performed using Graphpad Prism (V7.0) except for the ICC which was calculated in SPSS (V23.0).</w:t>
      </w:r>
    </w:p>
    <w:p w14:paraId="3EFAB260" w14:textId="77777777" w:rsidR="008553F0" w:rsidRDefault="008553F0" w:rsidP="006717E0"/>
    <w:p w14:paraId="3299E54B" w14:textId="4F87BE83" w:rsidR="008553F0" w:rsidRDefault="005E6BBB" w:rsidP="006717E0">
      <w:r>
        <w:rPr>
          <w:vertAlign w:val="superscript"/>
        </w:rPr>
        <w:t>129</w:t>
      </w:r>
      <w:r>
        <w:t>Xe</w:t>
      </w:r>
      <w:r w:rsidR="008553F0">
        <w:t xml:space="preserve"> VDP power calculations were performed using three separate populations </w:t>
      </w:r>
      <w:r w:rsidR="008553F0">
        <w:fldChar w:fldCharType="begin"/>
      </w:r>
      <w:r w:rsidR="00B86FC1">
        <w:instrText xml:space="preserve"> ADDIN EN.CITE &lt;EndNote&gt;&lt;Cite&gt;&lt;Author&gt;Noordzij&lt;/Author&gt;&lt;Year&gt;2010&lt;/Year&gt;&lt;RecNum&gt;3480&lt;/RecNum&gt;&lt;DisplayText&gt;[341]&lt;/DisplayText&gt;&lt;record&gt;&lt;rec-number&gt;3480&lt;/rec-number&gt;&lt;foreign-keys&gt;&lt;key app="EN" db-id="pr5wspr9dw2dxne92x4v99s69xa59dv092es" timestamp="1563442036"&gt;3480&lt;/key&gt;&lt;/foreign-keys&gt;&lt;ref-type name="Journal Article"&gt;17&lt;/ref-type&gt;&lt;contributors&gt;&lt;authors&gt;&lt;author&gt;Noordzij, M.&lt;/author&gt;&lt;author&gt;Tripepi, G.&lt;/author&gt;&lt;author&gt;Dekker, F. W.&lt;/author&gt;&lt;author&gt;Zoccali, C.&lt;/author&gt;&lt;author&gt;Tanck, M. W.&lt;/author&gt;&lt;author&gt;Jager, K. J.&lt;/author&gt;&lt;/authors&gt;&lt;/contributors&gt;&lt;auth-address&gt;ERA-EDTA Registry, Department of Medical Informatics, Academic Medical Center, University of Amsterdam, Amsterdam, The Netherlands. m.noordzij@amc.uva.nl&lt;/auth-address&gt;&lt;titles&gt;&lt;title&gt;Sample size calculations: basic principles and common pitfalls&lt;/title&gt;&lt;secondary-title&gt;Nephrol Dial Transplant&lt;/secondary-title&gt;&lt;alt-title&gt;Nephrology, dialysis, transplantation : official publication of the European Dialysis and Transplant Association - European Renal Association&lt;/alt-title&gt;&lt;/titles&gt;&lt;periodical&gt;&lt;full-title&gt;Nephrology, Dialysis, Transplantation&lt;/full-title&gt;&lt;abbr-1&gt;Nephrol. Dial. Transplant.&lt;/abbr-1&gt;&lt;abbr-2&gt;Nephrol Dial Transplant&lt;/abbr-2&gt;&lt;/periodical&gt;&lt;pages&gt;1388-93&lt;/pages&gt;&lt;volume&gt;25&lt;/volume&gt;&lt;number&gt;5&lt;/number&gt;&lt;edition&gt;2010/01/14&lt;/edition&gt;&lt;keywords&gt;&lt;keyword&gt;Humans&lt;/keyword&gt;&lt;keyword&gt;*Randomized Controlled Trials as Topic&lt;/keyword&gt;&lt;keyword&gt;*Sample Size&lt;/keyword&gt;&lt;/keywords&gt;&lt;dates&gt;&lt;year&gt;2010&lt;/year&gt;&lt;pub-dates&gt;&lt;date&gt;May&lt;/date&gt;&lt;/pub-dates&gt;&lt;/dates&gt;&lt;isbn&gt;0931-0509&lt;/isbn&gt;&lt;accession-num&gt;20067907&lt;/accession-num&gt;&lt;urls&gt;&lt;/urls&gt;&lt;electronic-resource-num&gt;10.1093/ndt/gfp732&lt;/electronic-resource-num&gt;&lt;remote-database-provider&gt;NLM&lt;/remote-database-provider&gt;&lt;language&gt;eng&lt;/language&gt;&lt;/record&gt;&lt;/Cite&gt;&lt;/EndNote&gt;</w:instrText>
      </w:r>
      <w:r w:rsidR="008553F0">
        <w:fldChar w:fldCharType="separate"/>
      </w:r>
      <w:r w:rsidR="00B86FC1">
        <w:rPr>
          <w:noProof/>
        </w:rPr>
        <w:t>[341]</w:t>
      </w:r>
      <w:r w:rsidR="008553F0">
        <w:fldChar w:fldCharType="end"/>
      </w:r>
      <w:r w:rsidR="008553F0">
        <w:t xml:space="preserve">. Firstly, the sub-group that performed same-day repeat </w:t>
      </w:r>
      <w:r>
        <w:rPr>
          <w:vertAlign w:val="superscript"/>
        </w:rPr>
        <w:t>129</w:t>
      </w:r>
      <w:r>
        <w:t>Xe</w:t>
      </w:r>
      <w:r w:rsidR="008553F0">
        <w:t xml:space="preserve"> MRI (and described in </w:t>
      </w:r>
      <w:r w:rsidR="00005132">
        <w:t xml:space="preserve">Chapter </w:t>
      </w:r>
      <w:r w:rsidR="00005132">
        <w:fldChar w:fldCharType="begin"/>
      </w:r>
      <w:r w:rsidR="00005132">
        <w:instrText xml:space="preserve"> REF _Ref21782242 \r \h </w:instrText>
      </w:r>
      <w:r w:rsidR="00005132">
        <w:fldChar w:fldCharType="separate"/>
      </w:r>
      <w:r w:rsidR="00140F11">
        <w:t>4.3</w:t>
      </w:r>
      <w:r w:rsidR="00005132">
        <w:fldChar w:fldCharType="end"/>
      </w:r>
      <w:r w:rsidR="00005132">
        <w:t xml:space="preserve"> (</w:t>
      </w:r>
      <w:r w:rsidR="00005132">
        <w:fldChar w:fldCharType="begin"/>
      </w:r>
      <w:r w:rsidR="00005132">
        <w:instrText xml:space="preserve"> REF _Ref21782242 \h </w:instrText>
      </w:r>
      <w:r w:rsidR="00005132">
        <w:fldChar w:fldCharType="separate"/>
      </w:r>
      <w:r w:rsidR="00140F11">
        <w:t xml:space="preserve">The effect of acute </w:t>
      </w:r>
      <w:r w:rsidR="00140F11">
        <w:lastRenderedPageBreak/>
        <w:t>maximal exercise on ventilation distribution</w:t>
      </w:r>
      <w:r w:rsidR="00005132">
        <w:fldChar w:fldCharType="end"/>
      </w:r>
      <w:r w:rsidR="00005132">
        <w:t>, p</w:t>
      </w:r>
      <w:r w:rsidR="00005132">
        <w:fldChar w:fldCharType="begin"/>
      </w:r>
      <w:r w:rsidR="00005132">
        <w:instrText xml:space="preserve"> PAGEREF _Ref21782242 \h </w:instrText>
      </w:r>
      <w:r w:rsidR="00005132">
        <w:fldChar w:fldCharType="separate"/>
      </w:r>
      <w:r w:rsidR="00140F11">
        <w:rPr>
          <w:noProof/>
        </w:rPr>
        <w:t>181</w:t>
      </w:r>
      <w:r w:rsidR="00005132">
        <w:fldChar w:fldCharType="end"/>
      </w:r>
      <w:r w:rsidR="008553F0">
        <w:t xml:space="preserve">). Secondly, the whole MMAVIC population who had two </w:t>
      </w:r>
      <w:r>
        <w:rPr>
          <w:vertAlign w:val="superscript"/>
        </w:rPr>
        <w:t>129</w:t>
      </w:r>
      <w:r>
        <w:t>Xe</w:t>
      </w:r>
      <w:r w:rsidR="008553F0">
        <w:t xml:space="preserve"> VDP visits approximately one year apart. Thirdly, the same population as previous, but this time only including patients with a normal </w:t>
      </w:r>
      <w:r w:rsidR="00DF2511">
        <w:t>FEV</w:t>
      </w:r>
      <w:r w:rsidR="00DF2511">
        <w:rPr>
          <w:vertAlign w:val="subscript"/>
        </w:rPr>
        <w:t>1</w:t>
      </w:r>
      <w:r w:rsidR="008553F0">
        <w:t xml:space="preserve">. To perform the power calculations firstly the standard deviation (SD) of the differences between pairs was calculated. To calculate the sample size required to achieve 80% power for an effect size (ES), the following equation was used </w:t>
      </w:r>
      <w:r w:rsidR="008553F0">
        <w:fldChar w:fldCharType="begin"/>
      </w:r>
      <w:r w:rsidR="00B86FC1">
        <w:instrText xml:space="preserve"> ADDIN EN.CITE &lt;EndNote&gt;&lt;Cite&gt;&lt;Author&gt;Noordzij&lt;/Author&gt;&lt;Year&gt;2010&lt;/Year&gt;&lt;RecNum&gt;3480&lt;/RecNum&gt;&lt;DisplayText&gt;[341]&lt;/DisplayText&gt;&lt;record&gt;&lt;rec-number&gt;3480&lt;/rec-number&gt;&lt;foreign-keys&gt;&lt;key app="EN" db-id="pr5wspr9dw2dxne92x4v99s69xa59dv092es" timestamp="1563442036"&gt;3480&lt;/key&gt;&lt;/foreign-keys&gt;&lt;ref-type name="Journal Article"&gt;17&lt;/ref-type&gt;&lt;contributors&gt;&lt;authors&gt;&lt;author&gt;Noordzij, M.&lt;/author&gt;&lt;author&gt;Tripepi, G.&lt;/author&gt;&lt;author&gt;Dekker, F. W.&lt;/author&gt;&lt;author&gt;Zoccali, C.&lt;/author&gt;&lt;author&gt;Tanck, M. W.&lt;/author&gt;&lt;author&gt;Jager, K. J.&lt;/author&gt;&lt;/authors&gt;&lt;/contributors&gt;&lt;auth-address&gt;ERA-EDTA Registry, Department of Medical Informatics, Academic Medical Center, University of Amsterdam, Amsterdam, The Netherlands. m.noordzij@amc.uva.nl&lt;/auth-address&gt;&lt;titles&gt;&lt;title&gt;Sample size calculations: basic principles and common pitfalls&lt;/title&gt;&lt;secondary-title&gt;Nephrol Dial Transplant&lt;/secondary-title&gt;&lt;alt-title&gt;Nephrology, dialysis, transplantation : official publication of the European Dialysis and Transplant Association - European Renal Association&lt;/alt-title&gt;&lt;/titles&gt;&lt;periodical&gt;&lt;full-title&gt;Nephrology, Dialysis, Transplantation&lt;/full-title&gt;&lt;abbr-1&gt;Nephrol. Dial. Transplant.&lt;/abbr-1&gt;&lt;abbr-2&gt;Nephrol Dial Transplant&lt;/abbr-2&gt;&lt;/periodical&gt;&lt;pages&gt;1388-93&lt;/pages&gt;&lt;volume&gt;25&lt;/volume&gt;&lt;number&gt;5&lt;/number&gt;&lt;edition&gt;2010/01/14&lt;/edition&gt;&lt;keywords&gt;&lt;keyword&gt;Humans&lt;/keyword&gt;&lt;keyword&gt;*Randomized Controlled Trials as Topic&lt;/keyword&gt;&lt;keyword&gt;*Sample Size&lt;/keyword&gt;&lt;/keywords&gt;&lt;dates&gt;&lt;year&gt;2010&lt;/year&gt;&lt;pub-dates&gt;&lt;date&gt;May&lt;/date&gt;&lt;/pub-dates&gt;&lt;/dates&gt;&lt;isbn&gt;0931-0509&lt;/isbn&gt;&lt;accession-num&gt;20067907&lt;/accession-num&gt;&lt;urls&gt;&lt;/urls&gt;&lt;electronic-resource-num&gt;10.1093/ndt/gfp732&lt;/electronic-resource-num&gt;&lt;remote-database-provider&gt;NLM&lt;/remote-database-provider&gt;&lt;language&gt;eng&lt;/language&gt;&lt;/record&gt;&lt;/Cite&gt;&lt;/EndNote&gt;</w:instrText>
      </w:r>
      <w:r w:rsidR="008553F0">
        <w:fldChar w:fldCharType="separate"/>
      </w:r>
      <w:r w:rsidR="00B86FC1">
        <w:rPr>
          <w:noProof/>
        </w:rPr>
        <w:t>[341]</w:t>
      </w:r>
      <w:r w:rsidR="008553F0">
        <w:fldChar w:fldCharType="end"/>
      </w:r>
      <w:r w:rsidR="008553F0">
        <w:t>:</w:t>
      </w:r>
    </w:p>
    <w:p w14:paraId="54FE2E9C" w14:textId="77777777" w:rsidR="008553F0" w:rsidRDefault="008553F0" w:rsidP="006717E0"/>
    <w:p w14:paraId="364EF1A3" w14:textId="77777777" w:rsidR="008553F0" w:rsidRPr="00921253" w:rsidRDefault="008553F0" w:rsidP="006717E0">
      <m:oMathPara>
        <m:oMath>
          <m:r>
            <w:rPr>
              <w:rFonts w:ascii="Cambria Math" w:hAnsi="Cambria Math"/>
            </w:rPr>
            <m:t>sample</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80% </m:t>
          </m:r>
          <m:r>
            <w:rPr>
              <w:rFonts w:ascii="Cambria Math" w:hAnsi="Cambria Math"/>
            </w:rPr>
            <m:t>power</m:t>
          </m:r>
          <m:r>
            <m:rPr>
              <m:sty m:val="p"/>
            </m:rPr>
            <w:rPr>
              <w:rFonts w:ascii="Cambria Math" w:hAnsi="Cambria Math"/>
            </w:rPr>
            <m:t>)=2*</m:t>
          </m:r>
          <m:sSup>
            <m:sSupPr>
              <m:ctrlPr>
                <w:rPr>
                  <w:rFonts w:ascii="Cambria Math" w:hAnsi="Cambria Math"/>
                </w:rPr>
              </m:ctrlPr>
            </m:sSupPr>
            <m:e>
              <m:d>
                <m:dPr>
                  <m:ctrlPr>
                    <w:rPr>
                      <w:rFonts w:ascii="Cambria Math" w:hAnsi="Cambria Math"/>
                    </w:rPr>
                  </m:ctrlPr>
                </m:dPr>
                <m:e>
                  <m:r>
                    <m:rPr>
                      <m:sty m:val="p"/>
                    </m:rPr>
                    <w:rPr>
                      <w:rFonts w:ascii="Cambria Math" w:hAnsi="Cambria Math"/>
                    </w:rPr>
                    <m:t>1.96+0.84</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S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ES</m:t>
              </m:r>
            </m:e>
            <m:sup>
              <m:r>
                <m:rPr>
                  <m:sty m:val="p"/>
                </m:rPr>
                <w:rPr>
                  <w:rFonts w:ascii="Cambria Math" w:hAnsi="Cambria Math"/>
                </w:rPr>
                <m:t>2</m:t>
              </m:r>
            </m:sup>
          </m:sSup>
        </m:oMath>
      </m:oMathPara>
    </w:p>
    <w:p w14:paraId="0D98C153" w14:textId="77777777" w:rsidR="008553F0" w:rsidRDefault="008553F0" w:rsidP="006717E0"/>
    <w:p w14:paraId="383D4F17" w14:textId="77777777" w:rsidR="008553F0" w:rsidRDefault="008553F0" w:rsidP="006717E0">
      <w:r>
        <w:t xml:space="preserve"> and to achieve 90% power the following equation was used:</w:t>
      </w:r>
    </w:p>
    <w:p w14:paraId="230FF934" w14:textId="77777777" w:rsidR="008553F0" w:rsidRDefault="008553F0" w:rsidP="006717E0"/>
    <w:p w14:paraId="36D7FD2F" w14:textId="629AAEF0" w:rsidR="008553F0" w:rsidRDefault="008553F0" w:rsidP="00F30477">
      <w:pPr>
        <w:jc w:val="center"/>
      </w:pPr>
      <m:oMathPara>
        <m:oMath>
          <m:r>
            <w:rPr>
              <w:rFonts w:ascii="Cambria Math" w:hAnsi="Cambria Math"/>
            </w:rPr>
            <m:t>sample</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90% </m:t>
          </m:r>
          <m:r>
            <w:rPr>
              <w:rFonts w:ascii="Cambria Math" w:hAnsi="Cambria Math"/>
            </w:rPr>
            <m:t>power</m:t>
          </m:r>
          <m:r>
            <m:rPr>
              <m:sty m:val="p"/>
            </m:rPr>
            <w:rPr>
              <w:rFonts w:ascii="Cambria Math" w:hAnsi="Cambria Math"/>
            </w:rPr>
            <m:t>)=2*</m:t>
          </m:r>
          <m:sSup>
            <m:sSupPr>
              <m:ctrlPr>
                <w:rPr>
                  <w:rFonts w:ascii="Cambria Math" w:hAnsi="Cambria Math"/>
                </w:rPr>
              </m:ctrlPr>
            </m:sSupPr>
            <m:e>
              <m:d>
                <m:dPr>
                  <m:ctrlPr>
                    <w:rPr>
                      <w:rFonts w:ascii="Cambria Math" w:hAnsi="Cambria Math"/>
                    </w:rPr>
                  </m:ctrlPr>
                </m:dPr>
                <m:e>
                  <m:r>
                    <m:rPr>
                      <m:sty m:val="p"/>
                    </m:rPr>
                    <w:rPr>
                      <w:rFonts w:ascii="Cambria Math" w:hAnsi="Cambria Math"/>
                    </w:rPr>
                    <m:t>1.96+1.28</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S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ES</m:t>
              </m:r>
            </m:e>
            <m:sup>
              <m:r>
                <m:rPr>
                  <m:sty m:val="p"/>
                </m:rPr>
                <w:rPr>
                  <w:rFonts w:ascii="Cambria Math" w:hAnsi="Cambria Math"/>
                </w:rPr>
                <m:t>2</m:t>
              </m:r>
            </m:sup>
          </m:sSup>
        </m:oMath>
      </m:oMathPara>
    </w:p>
    <w:p w14:paraId="1718BDE2" w14:textId="77777777" w:rsidR="008553F0" w:rsidRDefault="008553F0" w:rsidP="006717E0"/>
    <w:p w14:paraId="2B39375B" w14:textId="03B7339B" w:rsidR="008553F0" w:rsidRPr="00A630DF" w:rsidRDefault="008553F0" w:rsidP="00A630DF">
      <w:pPr>
        <w:rPr>
          <w:vertAlign w:val="superscript"/>
        </w:rPr>
      </w:pPr>
      <w:r>
        <w:t xml:space="preserve">A VDP effect size of 1.6% was chosen based on the same-day repeatability of </w:t>
      </w:r>
      <w:r w:rsidR="005E6BBB">
        <w:rPr>
          <w:vertAlign w:val="superscript"/>
        </w:rPr>
        <w:t>129</w:t>
      </w:r>
      <w:r w:rsidR="005E6BBB">
        <w:t>Xe</w:t>
      </w:r>
      <w:r w:rsidR="009D5922">
        <w:t xml:space="preserve"> VDP outlined in Chapter </w:t>
      </w:r>
      <w:r w:rsidR="009D5922">
        <w:fldChar w:fldCharType="begin"/>
      </w:r>
      <w:r w:rsidR="009D5922">
        <w:instrText xml:space="preserve"> REF _Ref21782242 \r \h </w:instrText>
      </w:r>
      <w:r w:rsidR="00A630DF">
        <w:instrText xml:space="preserve"> \* MERGEFORMAT </w:instrText>
      </w:r>
      <w:r w:rsidR="009D5922">
        <w:fldChar w:fldCharType="separate"/>
      </w:r>
      <w:r w:rsidR="00140F11">
        <w:t>4.3</w:t>
      </w:r>
      <w:r w:rsidR="009D5922">
        <w:fldChar w:fldCharType="end"/>
      </w:r>
      <w:r w:rsidR="009D5922">
        <w:t xml:space="preserve"> (</w:t>
      </w:r>
      <w:r w:rsidR="00A630DF">
        <w:fldChar w:fldCharType="begin"/>
      </w:r>
      <w:r w:rsidR="00A630DF">
        <w:instrText xml:space="preserve"> REF _Ref21986880 \h </w:instrText>
      </w:r>
      <w:r w:rsidR="00A630DF">
        <w:fldChar w:fldCharType="separate"/>
      </w:r>
      <w:r w:rsidR="00140F11">
        <w:rPr>
          <w:vertAlign w:val="superscript"/>
        </w:rPr>
        <w:t>129</w:t>
      </w:r>
      <w:r w:rsidR="00140F11">
        <w:t>Xe</w:t>
      </w:r>
      <w:r w:rsidR="00140F11" w:rsidRPr="00E56C4D">
        <w:rPr>
          <w:rFonts w:ascii="Times" w:hAnsi="Times"/>
          <w:sz w:val="20"/>
          <w:szCs w:val="20"/>
        </w:rPr>
        <w:t xml:space="preserve"> </w:t>
      </w:r>
      <w:r w:rsidR="00140F11" w:rsidRPr="00E56C4D">
        <w:t>ventilation MRI: Baseline and Repeatability</w:t>
      </w:r>
      <w:r w:rsidR="00A630DF">
        <w:fldChar w:fldCharType="end"/>
      </w:r>
      <w:r w:rsidR="00A630DF">
        <w:t>, p</w:t>
      </w:r>
      <w:r w:rsidR="00A630DF">
        <w:fldChar w:fldCharType="begin"/>
      </w:r>
      <w:r w:rsidR="00A630DF">
        <w:instrText xml:space="preserve"> PAGEREF _Ref21986880 \h </w:instrText>
      </w:r>
      <w:r w:rsidR="00A630DF">
        <w:fldChar w:fldCharType="separate"/>
      </w:r>
      <w:r w:rsidR="00140F11">
        <w:rPr>
          <w:noProof/>
        </w:rPr>
        <w:t>186</w:t>
      </w:r>
      <w:r w:rsidR="00A630DF">
        <w:fldChar w:fldCharType="end"/>
      </w:r>
      <w:r w:rsidR="00A630DF">
        <w:t xml:space="preserve">). </w:t>
      </w:r>
      <w:r>
        <w:t xml:space="preserve">Further sample size calculations were performed to assess effect sizes of 2, 5 and 10%. These different effect sizes were documented as clinical thresholds for a significant change in VDP in patients with CF are not yet known. </w:t>
      </w:r>
    </w:p>
    <w:p w14:paraId="114E3E9C" w14:textId="77777777" w:rsidR="00A630DF" w:rsidRDefault="00A630DF">
      <w:pPr>
        <w:spacing w:line="240" w:lineRule="auto"/>
        <w:ind w:right="0"/>
        <w:jc w:val="left"/>
        <w:rPr>
          <w:rFonts w:asciiTheme="majorHAnsi" w:eastAsiaTheme="majorEastAsia" w:hAnsiTheme="majorHAnsi" w:cstheme="majorBidi"/>
          <w:b/>
          <w:bCs/>
          <w:color w:val="000000" w:themeColor="text1"/>
          <w:sz w:val="28"/>
          <w:szCs w:val="26"/>
        </w:rPr>
      </w:pPr>
      <w:r>
        <w:br w:type="page"/>
      </w:r>
    </w:p>
    <w:p w14:paraId="4D0D76FF" w14:textId="372493FE" w:rsidR="008553F0" w:rsidRDefault="008553F0" w:rsidP="006717E0">
      <w:pPr>
        <w:pStyle w:val="Heading2"/>
      </w:pPr>
      <w:bookmarkStart w:id="422" w:name="_Toc27382923"/>
      <w:r>
        <w:lastRenderedPageBreak/>
        <w:t>Results</w:t>
      </w:r>
      <w:bookmarkEnd w:id="422"/>
    </w:p>
    <w:p w14:paraId="189B05C8" w14:textId="77777777" w:rsidR="008553F0" w:rsidRDefault="008553F0" w:rsidP="00A70F64"/>
    <w:p w14:paraId="0E3987C6" w14:textId="629AA099" w:rsidR="008553F0" w:rsidRDefault="008553F0" w:rsidP="006717E0">
      <w:pPr>
        <w:pStyle w:val="Heading3"/>
      </w:pPr>
      <w:bookmarkStart w:id="423" w:name="_Ref21869847"/>
      <w:bookmarkStart w:id="424" w:name="_Toc27382924"/>
      <w:r>
        <w:t xml:space="preserve">Longitudinal analysis of hyperpolarised </w:t>
      </w:r>
      <w:r w:rsidR="005E6BBB">
        <w:rPr>
          <w:vertAlign w:val="superscript"/>
        </w:rPr>
        <w:t>3</w:t>
      </w:r>
      <w:r w:rsidR="005E6BBB">
        <w:t>He</w:t>
      </w:r>
      <w:r>
        <w:t xml:space="preserve"> ventilation MRI</w:t>
      </w:r>
      <w:bookmarkEnd w:id="423"/>
      <w:bookmarkEnd w:id="424"/>
    </w:p>
    <w:p w14:paraId="501A80A9" w14:textId="77777777" w:rsidR="008553F0" w:rsidRDefault="008553F0" w:rsidP="006717E0"/>
    <w:p w14:paraId="23C6A30C" w14:textId="73D1F9F0" w:rsidR="008553F0" w:rsidRDefault="008553F0" w:rsidP="006717E0">
      <w:r>
        <w:t xml:space="preserve">At the time of closing the database for data collection 35 children and adults were recruited into the MMAVIC study and assessed at baseline (and described in detail in </w:t>
      </w:r>
      <w:r w:rsidR="00372C9B">
        <w:t xml:space="preserve">Chapter </w:t>
      </w:r>
      <w:r w:rsidR="00372C9B">
        <w:fldChar w:fldCharType="begin"/>
      </w:r>
      <w:r w:rsidR="00372C9B">
        <w:instrText xml:space="preserve"> REF _Ref21782714 \r \h </w:instrText>
      </w:r>
      <w:r w:rsidR="00372C9B">
        <w:fldChar w:fldCharType="separate"/>
      </w:r>
      <w:r w:rsidR="00140F11">
        <w:t>3</w:t>
      </w:r>
      <w:r w:rsidR="00372C9B">
        <w:fldChar w:fldCharType="end"/>
      </w:r>
      <w:r w:rsidR="00372C9B">
        <w:t xml:space="preserve"> (</w:t>
      </w:r>
      <w:r w:rsidR="00372C9B">
        <w:fldChar w:fldCharType="begin"/>
      </w:r>
      <w:r w:rsidR="00372C9B">
        <w:instrText xml:space="preserve"> REF _Ref21782714 \h </w:instrText>
      </w:r>
      <w:r w:rsidR="00372C9B">
        <w:fldChar w:fldCharType="separate"/>
      </w:r>
      <w:r w:rsidR="00140F11">
        <w:t>Cross-sectional comparisons of MRI and lung function from the MMAVIC cohort</w:t>
      </w:r>
      <w:r w:rsidR="00372C9B">
        <w:fldChar w:fldCharType="end"/>
      </w:r>
      <w:r w:rsidR="00372C9B">
        <w:t>, p</w:t>
      </w:r>
      <w:r w:rsidR="00372C9B">
        <w:fldChar w:fldCharType="begin"/>
      </w:r>
      <w:r w:rsidR="00372C9B">
        <w:instrText xml:space="preserve"> PAGEREF _Ref21782714 \h </w:instrText>
      </w:r>
      <w:r w:rsidR="00372C9B">
        <w:fldChar w:fldCharType="separate"/>
      </w:r>
      <w:r w:rsidR="00140F11">
        <w:rPr>
          <w:noProof/>
        </w:rPr>
        <w:t>106</w:t>
      </w:r>
      <w:r w:rsidR="00372C9B">
        <w:fldChar w:fldCharType="end"/>
      </w:r>
      <w:r>
        <w:t xml:space="preserve">). At visit two, 29 children and adults were assessed. Of the six patients not assessed, two patients had to withdraw as they had become too unwell to be clinically stable enough for follow up visits, and one patient had died prior to follow up. The remaining three patients could not be followed up in the required time frame for visit two due to a mixture of illness and work commitments, however they were followed up in the time frame of eligibility for visit three. At visit three, 26 children and adults were assessed up to the point of analysis for this thesis. One further patient had to be withdrawn from the study due to the patient being diagnosed with mycobacterium abscessus after visit two. The remaining five patients are due to be followed up in the future but could not be followed up in the required time-frame for this analysis. A summary of the patient demographics and key lung function and imaging metrics at the three time points for every study visit recorded can be found in </w:t>
      </w:r>
      <w:r w:rsidR="00A630DF">
        <w:fldChar w:fldCharType="begin"/>
      </w:r>
      <w:r w:rsidR="00A630DF">
        <w:instrText xml:space="preserve"> REF _Ref21986753 \h </w:instrText>
      </w:r>
      <w:r w:rsidR="00A630DF">
        <w:fldChar w:fldCharType="separate"/>
      </w:r>
      <w:r w:rsidR="00140F11">
        <w:t xml:space="preserve">Table </w:t>
      </w:r>
      <w:r w:rsidR="00140F11">
        <w:rPr>
          <w:noProof/>
        </w:rPr>
        <w:t>5</w:t>
      </w:r>
      <w:r w:rsidR="00140F11">
        <w:noBreakHyphen/>
      </w:r>
      <w:r w:rsidR="00140F11">
        <w:rPr>
          <w:noProof/>
        </w:rPr>
        <w:t>2</w:t>
      </w:r>
      <w:r w:rsidR="00A630DF">
        <w:fldChar w:fldCharType="end"/>
      </w:r>
      <w:r w:rsidR="00A630DF">
        <w:t>.</w:t>
      </w:r>
    </w:p>
    <w:p w14:paraId="1669BA0F" w14:textId="77777777" w:rsidR="008553F0" w:rsidRDefault="008553F0" w:rsidP="006717E0"/>
    <w:p w14:paraId="71139BDA" w14:textId="0B630708" w:rsidR="008553F0" w:rsidRDefault="008553F0" w:rsidP="006717E0">
      <w:r>
        <w:t xml:space="preserve">It would be challenging to perform analysis on this dataset as the patient numbers are not equal for each visit. The longitudinal analysis was therefore assessed in three sub-groups. Firstly, a sub-group who completed all three study visits will be assessed for trends in the individual metrics with time. Secondly, a sub-group of patients who completed at least one follow up visit were assessed to compare the change in MRI metrics with the change in lung function metrics. Thirdly, a final sub-group was assessed of patients who had at least one follow up visit and paired </w:t>
      </w:r>
      <w:r w:rsidR="005E6BBB">
        <w:rPr>
          <w:vertAlign w:val="superscript"/>
        </w:rPr>
        <w:t>3</w:t>
      </w:r>
      <w:r w:rsidR="005E6BBB">
        <w:t>He</w:t>
      </w:r>
      <w:r>
        <w:t xml:space="preserve"> and </w:t>
      </w:r>
      <w:r w:rsidR="005E6BBB">
        <w:rPr>
          <w:vertAlign w:val="superscript"/>
        </w:rPr>
        <w:t>129</w:t>
      </w:r>
      <w:r w:rsidR="005E6BBB">
        <w:t>Xe</w:t>
      </w:r>
      <w:r>
        <w:t xml:space="preserve"> ventilation MRI at both visits. This sub-group compared the relative sensitivity of two gas ventilation images and also to assess the longitudinal change in </w:t>
      </w:r>
      <w:r w:rsidR="005E6BBB">
        <w:rPr>
          <w:vertAlign w:val="superscript"/>
        </w:rPr>
        <w:t>129</w:t>
      </w:r>
      <w:r w:rsidR="005E6BBB">
        <w:t>Xe</w:t>
      </w:r>
      <w:r>
        <w:t xml:space="preserve"> MRI. For the second and third sub-group, the follow up visit was determined as the visit with the longest time from the baseline visit and detailed specifically in the sub-sections.</w:t>
      </w:r>
    </w:p>
    <w:p w14:paraId="184EE233" w14:textId="77777777" w:rsidR="008553F0" w:rsidRDefault="008553F0" w:rsidP="006717E0"/>
    <w:p w14:paraId="249C1AB2" w14:textId="77777777" w:rsidR="003B5354" w:rsidRDefault="003B5354">
      <w:pPr>
        <w:spacing w:line="240" w:lineRule="auto"/>
        <w:ind w:right="0"/>
        <w:jc w:val="left"/>
        <w:rPr>
          <w:b/>
          <w:bCs/>
          <w:color w:val="000000" w:themeColor="text1"/>
          <w:sz w:val="20"/>
          <w:szCs w:val="20"/>
        </w:rPr>
      </w:pPr>
      <w:bookmarkStart w:id="425" w:name="_Ref12453211"/>
      <w:r>
        <w:br w:type="page"/>
      </w:r>
    </w:p>
    <w:p w14:paraId="274374A0" w14:textId="3B6D31CF" w:rsidR="00372C9B" w:rsidRDefault="008553F0" w:rsidP="006717E0">
      <w:pPr>
        <w:pStyle w:val="Caption"/>
        <w:rPr>
          <w:noProof/>
        </w:rPr>
      </w:pPr>
      <w:bookmarkStart w:id="426" w:name="_Ref21986753"/>
      <w:bookmarkStart w:id="427" w:name="_Ref21986735"/>
      <w:bookmarkStart w:id="428" w:name="_Toc27382987"/>
      <w:r>
        <w:lastRenderedPageBreak/>
        <w:t xml:space="preserve">Table </w:t>
      </w:r>
      <w:fldSimple w:instr=" STYLEREF 1 \s ">
        <w:r w:rsidR="00140F11">
          <w:rPr>
            <w:noProof/>
          </w:rPr>
          <w:t>5</w:t>
        </w:r>
      </w:fldSimple>
      <w:r w:rsidR="004B6530">
        <w:noBreakHyphen/>
      </w:r>
      <w:fldSimple w:instr=" SEQ Table \* ARABIC \s 1 ">
        <w:r w:rsidR="00140F11">
          <w:rPr>
            <w:noProof/>
          </w:rPr>
          <w:t>2</w:t>
        </w:r>
      </w:fldSimple>
      <w:bookmarkEnd w:id="425"/>
      <w:bookmarkEnd w:id="426"/>
      <w:r>
        <w:rPr>
          <w:noProof/>
        </w:rPr>
        <w:t xml:space="preserve">: Demographics, and summary of the main lung function, </w:t>
      </w:r>
      <w:r w:rsidR="005E6BBB">
        <w:rPr>
          <w:vertAlign w:val="superscript"/>
        </w:rPr>
        <w:t>3</w:t>
      </w:r>
      <w:r w:rsidR="005E6BBB">
        <w:t>He</w:t>
      </w:r>
      <w:r>
        <w:rPr>
          <w:noProof/>
        </w:rPr>
        <w:t xml:space="preserve"> MRI and CFQ-R metrics for all of the study visits performed to date.</w:t>
      </w:r>
      <w:bookmarkEnd w:id="427"/>
      <w:bookmarkEnd w:id="428"/>
      <w:r>
        <w:rPr>
          <w:noProof/>
        </w:rPr>
        <w:t xml:space="preserve"> </w:t>
      </w:r>
    </w:p>
    <w:p w14:paraId="25487680" w14:textId="61DDEC59" w:rsidR="008553F0" w:rsidRDefault="008553F0" w:rsidP="006717E0">
      <w:pPr>
        <w:pStyle w:val="Subtitle"/>
        <w:rPr>
          <w:noProof/>
        </w:rPr>
      </w:pPr>
      <w:r>
        <w:rPr>
          <w:noProof/>
        </w:rPr>
        <w:t>Data is presented as mean (SD), or median (range) depending on whether the data was normally or non-normally distributed.</w:t>
      </w:r>
    </w:p>
    <w:p w14:paraId="19C10473" w14:textId="77777777" w:rsidR="00372C9B" w:rsidRPr="00372C9B" w:rsidRDefault="00372C9B" w:rsidP="006717E0"/>
    <w:tbl>
      <w:tblPr>
        <w:tblStyle w:val="LightShading"/>
        <w:tblW w:w="9361" w:type="dxa"/>
        <w:jc w:val="center"/>
        <w:tblLook w:val="06A0" w:firstRow="1" w:lastRow="0" w:firstColumn="1" w:lastColumn="0" w:noHBand="1" w:noVBand="1"/>
      </w:tblPr>
      <w:tblGrid>
        <w:gridCol w:w="2643"/>
        <w:gridCol w:w="2238"/>
        <w:gridCol w:w="2277"/>
        <w:gridCol w:w="2203"/>
      </w:tblGrid>
      <w:tr w:rsidR="003B5354" w14:paraId="4ACBEA64" w14:textId="77777777" w:rsidTr="003B5354">
        <w:trPr>
          <w:cnfStyle w:val="100000000000" w:firstRow="1" w:lastRow="0" w:firstColumn="0" w:lastColumn="0" w:oddVBand="0" w:evenVBand="0" w:oddHBand="0"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2643" w:type="dxa"/>
            <w:tcBorders>
              <w:top w:val="single" w:sz="4" w:space="0" w:color="auto"/>
              <w:left w:val="single" w:sz="4" w:space="0" w:color="auto"/>
            </w:tcBorders>
            <w:vAlign w:val="center"/>
          </w:tcPr>
          <w:p w14:paraId="67F6DA46" w14:textId="77777777" w:rsidR="008553F0" w:rsidRDefault="008553F0" w:rsidP="003B5354">
            <w:pPr>
              <w:spacing w:line="240" w:lineRule="auto"/>
              <w:jc w:val="center"/>
            </w:pPr>
          </w:p>
        </w:tc>
        <w:tc>
          <w:tcPr>
            <w:tcW w:w="2238" w:type="dxa"/>
            <w:tcBorders>
              <w:top w:val="single" w:sz="4" w:space="0" w:color="auto"/>
            </w:tcBorders>
            <w:vAlign w:val="center"/>
          </w:tcPr>
          <w:p w14:paraId="04209E1A" w14:textId="77777777" w:rsidR="008553F0" w:rsidRDefault="008553F0" w:rsidP="003B5354">
            <w:pPr>
              <w:spacing w:line="240" w:lineRule="auto"/>
              <w:jc w:val="center"/>
              <w:cnfStyle w:val="100000000000" w:firstRow="1" w:lastRow="0" w:firstColumn="0" w:lastColumn="0" w:oddVBand="0" w:evenVBand="0" w:oddHBand="0" w:evenHBand="0" w:firstRowFirstColumn="0" w:firstRowLastColumn="0" w:lastRowFirstColumn="0" w:lastRowLastColumn="0"/>
            </w:pPr>
            <w:r>
              <w:t>Visit 1</w:t>
            </w:r>
          </w:p>
        </w:tc>
        <w:tc>
          <w:tcPr>
            <w:tcW w:w="2277" w:type="dxa"/>
            <w:tcBorders>
              <w:top w:val="single" w:sz="4" w:space="0" w:color="auto"/>
            </w:tcBorders>
            <w:vAlign w:val="center"/>
          </w:tcPr>
          <w:p w14:paraId="725E09C8" w14:textId="77777777" w:rsidR="008553F0" w:rsidRDefault="008553F0" w:rsidP="003B5354">
            <w:pPr>
              <w:spacing w:line="240" w:lineRule="auto"/>
              <w:jc w:val="center"/>
              <w:cnfStyle w:val="100000000000" w:firstRow="1" w:lastRow="0" w:firstColumn="0" w:lastColumn="0" w:oddVBand="0" w:evenVBand="0" w:oddHBand="0" w:evenHBand="0" w:firstRowFirstColumn="0" w:firstRowLastColumn="0" w:lastRowFirstColumn="0" w:lastRowLastColumn="0"/>
            </w:pPr>
            <w:r>
              <w:t>Visit 2</w:t>
            </w:r>
          </w:p>
        </w:tc>
        <w:tc>
          <w:tcPr>
            <w:tcW w:w="2203" w:type="dxa"/>
            <w:tcBorders>
              <w:top w:val="single" w:sz="4" w:space="0" w:color="auto"/>
              <w:right w:val="single" w:sz="4" w:space="0" w:color="auto"/>
            </w:tcBorders>
            <w:vAlign w:val="center"/>
          </w:tcPr>
          <w:p w14:paraId="1CAA42A8" w14:textId="77777777" w:rsidR="008553F0" w:rsidRDefault="008553F0" w:rsidP="003B5354">
            <w:pPr>
              <w:spacing w:line="240" w:lineRule="auto"/>
              <w:jc w:val="center"/>
              <w:cnfStyle w:val="100000000000" w:firstRow="1" w:lastRow="0" w:firstColumn="0" w:lastColumn="0" w:oddVBand="0" w:evenVBand="0" w:oddHBand="0" w:evenHBand="0" w:firstRowFirstColumn="0" w:firstRowLastColumn="0" w:lastRowFirstColumn="0" w:lastRowLastColumn="0"/>
            </w:pPr>
            <w:r>
              <w:t>Visit 3</w:t>
            </w:r>
          </w:p>
        </w:tc>
      </w:tr>
      <w:tr w:rsidR="003B5354" w14:paraId="4B981F99" w14:textId="77777777" w:rsidTr="003B5354">
        <w:trPr>
          <w:trHeight w:val="357"/>
          <w:jc w:val="center"/>
        </w:trPr>
        <w:tc>
          <w:tcPr>
            <w:cnfStyle w:val="001000000000" w:firstRow="0" w:lastRow="0" w:firstColumn="1" w:lastColumn="0" w:oddVBand="0" w:evenVBand="0" w:oddHBand="0" w:evenHBand="0" w:firstRowFirstColumn="0" w:firstRowLastColumn="0" w:lastRowFirstColumn="0" w:lastRowLastColumn="0"/>
            <w:tcW w:w="2643" w:type="dxa"/>
            <w:tcBorders>
              <w:left w:val="single" w:sz="4" w:space="0" w:color="auto"/>
            </w:tcBorders>
            <w:vAlign w:val="center"/>
          </w:tcPr>
          <w:p w14:paraId="0BEBE37C" w14:textId="77777777" w:rsidR="008553F0" w:rsidRDefault="008553F0" w:rsidP="003B5354">
            <w:pPr>
              <w:spacing w:line="240" w:lineRule="auto"/>
              <w:jc w:val="center"/>
            </w:pPr>
            <w:r>
              <w:t>Number of patients</w:t>
            </w:r>
          </w:p>
        </w:tc>
        <w:tc>
          <w:tcPr>
            <w:tcW w:w="2238" w:type="dxa"/>
            <w:vAlign w:val="center"/>
          </w:tcPr>
          <w:p w14:paraId="7382C7C3"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35</w:t>
            </w:r>
          </w:p>
        </w:tc>
        <w:tc>
          <w:tcPr>
            <w:tcW w:w="2277" w:type="dxa"/>
            <w:vAlign w:val="center"/>
          </w:tcPr>
          <w:p w14:paraId="7B367B1F"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9</w:t>
            </w:r>
          </w:p>
        </w:tc>
        <w:tc>
          <w:tcPr>
            <w:tcW w:w="2203" w:type="dxa"/>
            <w:tcBorders>
              <w:right w:val="single" w:sz="4" w:space="0" w:color="auto"/>
            </w:tcBorders>
            <w:vAlign w:val="center"/>
          </w:tcPr>
          <w:p w14:paraId="741E5B0E"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6</w:t>
            </w:r>
          </w:p>
        </w:tc>
      </w:tr>
      <w:tr w:rsidR="003B5354" w14:paraId="7B661FBB" w14:textId="77777777" w:rsidTr="003B5354">
        <w:trPr>
          <w:trHeight w:val="357"/>
          <w:jc w:val="center"/>
        </w:trPr>
        <w:tc>
          <w:tcPr>
            <w:cnfStyle w:val="001000000000" w:firstRow="0" w:lastRow="0" w:firstColumn="1" w:lastColumn="0" w:oddVBand="0" w:evenVBand="0" w:oddHBand="0" w:evenHBand="0" w:firstRowFirstColumn="0" w:firstRowLastColumn="0" w:lastRowFirstColumn="0" w:lastRowLastColumn="0"/>
            <w:tcW w:w="2643" w:type="dxa"/>
            <w:tcBorders>
              <w:left w:val="single" w:sz="4" w:space="0" w:color="auto"/>
            </w:tcBorders>
            <w:vAlign w:val="center"/>
          </w:tcPr>
          <w:p w14:paraId="2600FFA2" w14:textId="77777777" w:rsidR="008553F0" w:rsidRDefault="008553F0" w:rsidP="003B5354">
            <w:pPr>
              <w:spacing w:line="240" w:lineRule="auto"/>
              <w:jc w:val="center"/>
            </w:pPr>
            <w:r>
              <w:t>Age (years)</w:t>
            </w:r>
          </w:p>
        </w:tc>
        <w:tc>
          <w:tcPr>
            <w:tcW w:w="2238" w:type="dxa"/>
            <w:vAlign w:val="center"/>
          </w:tcPr>
          <w:p w14:paraId="0F5BB588"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6.9 (6.4, 47.5)</w:t>
            </w:r>
          </w:p>
        </w:tc>
        <w:tc>
          <w:tcPr>
            <w:tcW w:w="2277" w:type="dxa"/>
            <w:vAlign w:val="center"/>
          </w:tcPr>
          <w:p w14:paraId="4C4FE76A"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7.5 (7.1, 48.3)</w:t>
            </w:r>
          </w:p>
        </w:tc>
        <w:tc>
          <w:tcPr>
            <w:tcW w:w="2203" w:type="dxa"/>
            <w:tcBorders>
              <w:right w:val="single" w:sz="4" w:space="0" w:color="auto"/>
            </w:tcBorders>
            <w:vAlign w:val="center"/>
          </w:tcPr>
          <w:p w14:paraId="306DB283"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8.0 (7.8, 44.3)</w:t>
            </w:r>
          </w:p>
        </w:tc>
      </w:tr>
      <w:tr w:rsidR="003B5354" w14:paraId="056FE71A" w14:textId="77777777" w:rsidTr="003B5354">
        <w:trPr>
          <w:trHeight w:val="379"/>
          <w:jc w:val="center"/>
        </w:trPr>
        <w:tc>
          <w:tcPr>
            <w:cnfStyle w:val="001000000000" w:firstRow="0" w:lastRow="0" w:firstColumn="1" w:lastColumn="0" w:oddVBand="0" w:evenVBand="0" w:oddHBand="0" w:evenHBand="0" w:firstRowFirstColumn="0" w:firstRowLastColumn="0" w:lastRowFirstColumn="0" w:lastRowLastColumn="0"/>
            <w:tcW w:w="2643" w:type="dxa"/>
            <w:tcBorders>
              <w:left w:val="single" w:sz="4" w:space="0" w:color="auto"/>
            </w:tcBorders>
            <w:vAlign w:val="center"/>
          </w:tcPr>
          <w:p w14:paraId="17DC4877" w14:textId="02932D8C" w:rsidR="008553F0" w:rsidRDefault="00DF2511" w:rsidP="003B5354">
            <w:pPr>
              <w:spacing w:line="240" w:lineRule="auto"/>
              <w:jc w:val="center"/>
            </w:pPr>
            <w:r>
              <w:t>FEV</w:t>
            </w:r>
            <w:r>
              <w:rPr>
                <w:vertAlign w:val="subscript"/>
              </w:rPr>
              <w:t>1</w:t>
            </w:r>
            <w:r w:rsidR="008553F0">
              <w:t xml:space="preserve"> (z-score)</w:t>
            </w:r>
          </w:p>
        </w:tc>
        <w:tc>
          <w:tcPr>
            <w:tcW w:w="2238" w:type="dxa"/>
            <w:vAlign w:val="center"/>
          </w:tcPr>
          <w:p w14:paraId="78D4B6B3"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0 (2.1)</w:t>
            </w:r>
          </w:p>
        </w:tc>
        <w:tc>
          <w:tcPr>
            <w:tcW w:w="2277" w:type="dxa"/>
            <w:vAlign w:val="center"/>
          </w:tcPr>
          <w:p w14:paraId="1371D715"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9 (1.8)</w:t>
            </w:r>
          </w:p>
        </w:tc>
        <w:tc>
          <w:tcPr>
            <w:tcW w:w="2203" w:type="dxa"/>
            <w:tcBorders>
              <w:right w:val="single" w:sz="4" w:space="0" w:color="auto"/>
            </w:tcBorders>
            <w:vAlign w:val="center"/>
          </w:tcPr>
          <w:p w14:paraId="11550365"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 (1.9)</w:t>
            </w:r>
          </w:p>
        </w:tc>
      </w:tr>
      <w:tr w:rsidR="003B5354" w14:paraId="4E04EE64" w14:textId="77777777" w:rsidTr="003B5354">
        <w:trPr>
          <w:trHeight w:val="357"/>
          <w:jc w:val="center"/>
        </w:trPr>
        <w:tc>
          <w:tcPr>
            <w:cnfStyle w:val="001000000000" w:firstRow="0" w:lastRow="0" w:firstColumn="1" w:lastColumn="0" w:oddVBand="0" w:evenVBand="0" w:oddHBand="0" w:evenHBand="0" w:firstRowFirstColumn="0" w:firstRowLastColumn="0" w:lastRowFirstColumn="0" w:lastRowLastColumn="0"/>
            <w:tcW w:w="2643" w:type="dxa"/>
            <w:tcBorders>
              <w:left w:val="single" w:sz="4" w:space="0" w:color="auto"/>
            </w:tcBorders>
            <w:vAlign w:val="center"/>
          </w:tcPr>
          <w:p w14:paraId="310186C5" w14:textId="409777DB" w:rsidR="008553F0" w:rsidRDefault="00DF2511" w:rsidP="003B5354">
            <w:pPr>
              <w:spacing w:line="240" w:lineRule="auto"/>
              <w:jc w:val="center"/>
            </w:pPr>
            <w:r>
              <w:t>FEV</w:t>
            </w:r>
            <w:r>
              <w:rPr>
                <w:vertAlign w:val="subscript"/>
              </w:rPr>
              <w:t>1</w:t>
            </w:r>
            <w:r w:rsidR="008553F0">
              <w:t>/FVC (z-score)</w:t>
            </w:r>
          </w:p>
        </w:tc>
        <w:tc>
          <w:tcPr>
            <w:tcW w:w="2238" w:type="dxa"/>
            <w:vAlign w:val="center"/>
          </w:tcPr>
          <w:p w14:paraId="229C017E"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0 (1.7)</w:t>
            </w:r>
          </w:p>
        </w:tc>
        <w:tc>
          <w:tcPr>
            <w:tcW w:w="2277" w:type="dxa"/>
            <w:vAlign w:val="center"/>
          </w:tcPr>
          <w:p w14:paraId="55F21504"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0 (1.5)</w:t>
            </w:r>
          </w:p>
        </w:tc>
        <w:tc>
          <w:tcPr>
            <w:tcW w:w="2203" w:type="dxa"/>
            <w:tcBorders>
              <w:right w:val="single" w:sz="4" w:space="0" w:color="auto"/>
            </w:tcBorders>
            <w:vAlign w:val="center"/>
          </w:tcPr>
          <w:p w14:paraId="431D16EA"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2 (1.3)</w:t>
            </w:r>
          </w:p>
        </w:tc>
      </w:tr>
      <w:tr w:rsidR="003B5354" w14:paraId="7CF438F9" w14:textId="77777777" w:rsidTr="003B5354">
        <w:trPr>
          <w:trHeight w:val="357"/>
          <w:jc w:val="center"/>
        </w:trPr>
        <w:tc>
          <w:tcPr>
            <w:cnfStyle w:val="001000000000" w:firstRow="0" w:lastRow="0" w:firstColumn="1" w:lastColumn="0" w:oddVBand="0" w:evenVBand="0" w:oddHBand="0" w:evenHBand="0" w:firstRowFirstColumn="0" w:firstRowLastColumn="0" w:lastRowFirstColumn="0" w:lastRowLastColumn="0"/>
            <w:tcW w:w="2643" w:type="dxa"/>
            <w:tcBorders>
              <w:left w:val="single" w:sz="4" w:space="0" w:color="auto"/>
            </w:tcBorders>
            <w:vAlign w:val="center"/>
          </w:tcPr>
          <w:p w14:paraId="2E3A54EF" w14:textId="77777777" w:rsidR="008553F0" w:rsidRDefault="008553F0" w:rsidP="003B5354">
            <w:pPr>
              <w:spacing w:line="240" w:lineRule="auto"/>
              <w:jc w:val="center"/>
            </w:pPr>
            <w:r>
              <w:t>LCI</w:t>
            </w:r>
          </w:p>
        </w:tc>
        <w:tc>
          <w:tcPr>
            <w:tcW w:w="2238" w:type="dxa"/>
            <w:vAlign w:val="center"/>
          </w:tcPr>
          <w:p w14:paraId="0ED9302A"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8.5 (6.0, 22.2)</w:t>
            </w:r>
          </w:p>
        </w:tc>
        <w:tc>
          <w:tcPr>
            <w:tcW w:w="2277" w:type="dxa"/>
            <w:vAlign w:val="center"/>
          </w:tcPr>
          <w:p w14:paraId="3D197ED8"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8.2 (6.7, 21.0)</w:t>
            </w:r>
          </w:p>
        </w:tc>
        <w:tc>
          <w:tcPr>
            <w:tcW w:w="2203" w:type="dxa"/>
            <w:tcBorders>
              <w:right w:val="single" w:sz="4" w:space="0" w:color="auto"/>
            </w:tcBorders>
            <w:vAlign w:val="center"/>
          </w:tcPr>
          <w:p w14:paraId="1623F82B"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8.5 (5.7, 17.4)</w:t>
            </w:r>
          </w:p>
        </w:tc>
      </w:tr>
      <w:tr w:rsidR="003B5354" w14:paraId="3DA8D180" w14:textId="77777777" w:rsidTr="003B5354">
        <w:trPr>
          <w:trHeight w:val="379"/>
          <w:jc w:val="center"/>
        </w:trPr>
        <w:tc>
          <w:tcPr>
            <w:cnfStyle w:val="001000000000" w:firstRow="0" w:lastRow="0" w:firstColumn="1" w:lastColumn="0" w:oddVBand="0" w:evenVBand="0" w:oddHBand="0" w:evenHBand="0" w:firstRowFirstColumn="0" w:firstRowLastColumn="0" w:lastRowFirstColumn="0" w:lastRowLastColumn="0"/>
            <w:tcW w:w="2643" w:type="dxa"/>
            <w:tcBorders>
              <w:left w:val="single" w:sz="4" w:space="0" w:color="auto"/>
            </w:tcBorders>
            <w:vAlign w:val="center"/>
          </w:tcPr>
          <w:p w14:paraId="403AA0DE" w14:textId="6A325E0D" w:rsidR="008553F0" w:rsidRDefault="005E6BBB" w:rsidP="003B5354">
            <w:pPr>
              <w:spacing w:line="240" w:lineRule="auto"/>
              <w:jc w:val="center"/>
            </w:pPr>
            <w:r>
              <w:t>S</w:t>
            </w:r>
            <w:r>
              <w:rPr>
                <w:vertAlign w:val="subscript"/>
              </w:rPr>
              <w:t>cond</w:t>
            </w:r>
          </w:p>
        </w:tc>
        <w:tc>
          <w:tcPr>
            <w:tcW w:w="2238" w:type="dxa"/>
            <w:vAlign w:val="center"/>
          </w:tcPr>
          <w:p w14:paraId="243A3A98"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0.07 (0.03)</w:t>
            </w:r>
          </w:p>
        </w:tc>
        <w:tc>
          <w:tcPr>
            <w:tcW w:w="2277" w:type="dxa"/>
            <w:vAlign w:val="center"/>
          </w:tcPr>
          <w:p w14:paraId="68E699CE"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0.08 (0.03)</w:t>
            </w:r>
          </w:p>
        </w:tc>
        <w:tc>
          <w:tcPr>
            <w:tcW w:w="2203" w:type="dxa"/>
            <w:tcBorders>
              <w:right w:val="single" w:sz="4" w:space="0" w:color="auto"/>
            </w:tcBorders>
            <w:vAlign w:val="center"/>
          </w:tcPr>
          <w:p w14:paraId="71A763B3"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0.08 (0.02)</w:t>
            </w:r>
          </w:p>
        </w:tc>
      </w:tr>
      <w:tr w:rsidR="003B5354" w14:paraId="44FBDB8D" w14:textId="77777777" w:rsidTr="003B5354">
        <w:trPr>
          <w:trHeight w:val="357"/>
          <w:jc w:val="center"/>
        </w:trPr>
        <w:tc>
          <w:tcPr>
            <w:cnfStyle w:val="001000000000" w:firstRow="0" w:lastRow="0" w:firstColumn="1" w:lastColumn="0" w:oddVBand="0" w:evenVBand="0" w:oddHBand="0" w:evenHBand="0" w:firstRowFirstColumn="0" w:firstRowLastColumn="0" w:lastRowFirstColumn="0" w:lastRowLastColumn="0"/>
            <w:tcW w:w="2643" w:type="dxa"/>
            <w:tcBorders>
              <w:left w:val="single" w:sz="4" w:space="0" w:color="auto"/>
            </w:tcBorders>
            <w:vAlign w:val="center"/>
          </w:tcPr>
          <w:p w14:paraId="1079DE90" w14:textId="54F1C221" w:rsidR="008553F0" w:rsidRDefault="005E6BBB" w:rsidP="003B5354">
            <w:pPr>
              <w:spacing w:line="240" w:lineRule="auto"/>
              <w:jc w:val="center"/>
            </w:pPr>
            <w:r>
              <w:t>S</w:t>
            </w:r>
            <w:r>
              <w:rPr>
                <w:vertAlign w:val="subscript"/>
              </w:rPr>
              <w:t>acin</w:t>
            </w:r>
          </w:p>
        </w:tc>
        <w:tc>
          <w:tcPr>
            <w:tcW w:w="2238" w:type="dxa"/>
            <w:vAlign w:val="center"/>
          </w:tcPr>
          <w:p w14:paraId="2E5C0398"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0.14 (0.04, 0.89)</w:t>
            </w:r>
          </w:p>
        </w:tc>
        <w:tc>
          <w:tcPr>
            <w:tcW w:w="2277" w:type="dxa"/>
            <w:vAlign w:val="center"/>
          </w:tcPr>
          <w:p w14:paraId="1B02AA6C"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0.15 (0.06, 0.68)</w:t>
            </w:r>
          </w:p>
        </w:tc>
        <w:tc>
          <w:tcPr>
            <w:tcW w:w="2203" w:type="dxa"/>
            <w:tcBorders>
              <w:right w:val="single" w:sz="4" w:space="0" w:color="auto"/>
            </w:tcBorders>
            <w:vAlign w:val="center"/>
          </w:tcPr>
          <w:p w14:paraId="5050C0A8"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0.15 (0.06, 0.39)</w:t>
            </w:r>
          </w:p>
        </w:tc>
      </w:tr>
      <w:tr w:rsidR="003B5354" w14:paraId="79510318" w14:textId="77777777" w:rsidTr="003B5354">
        <w:trPr>
          <w:trHeight w:val="379"/>
          <w:jc w:val="center"/>
        </w:trPr>
        <w:tc>
          <w:tcPr>
            <w:cnfStyle w:val="001000000000" w:firstRow="0" w:lastRow="0" w:firstColumn="1" w:lastColumn="0" w:oddVBand="0" w:evenVBand="0" w:oddHBand="0" w:evenHBand="0" w:firstRowFirstColumn="0" w:firstRowLastColumn="0" w:lastRowFirstColumn="0" w:lastRowLastColumn="0"/>
            <w:tcW w:w="2643" w:type="dxa"/>
            <w:tcBorders>
              <w:left w:val="single" w:sz="4" w:space="0" w:color="auto"/>
            </w:tcBorders>
            <w:vAlign w:val="center"/>
          </w:tcPr>
          <w:p w14:paraId="0D2286FE" w14:textId="77777777" w:rsidR="008553F0" w:rsidRDefault="008553F0" w:rsidP="003B5354">
            <w:pPr>
              <w:spacing w:line="240" w:lineRule="auto"/>
              <w:jc w:val="center"/>
            </w:pPr>
            <w:r>
              <w:t>RV/TLC (%)</w:t>
            </w:r>
          </w:p>
        </w:tc>
        <w:tc>
          <w:tcPr>
            <w:tcW w:w="2238" w:type="dxa"/>
            <w:vAlign w:val="center"/>
          </w:tcPr>
          <w:p w14:paraId="00A17ECA"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6.7 (17.8, 57.6)</w:t>
            </w:r>
          </w:p>
        </w:tc>
        <w:tc>
          <w:tcPr>
            <w:tcW w:w="2277" w:type="dxa"/>
            <w:vAlign w:val="center"/>
          </w:tcPr>
          <w:p w14:paraId="4E89CDEB"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7.6 (17, 57.6)</w:t>
            </w:r>
          </w:p>
        </w:tc>
        <w:tc>
          <w:tcPr>
            <w:tcW w:w="2203" w:type="dxa"/>
            <w:tcBorders>
              <w:right w:val="single" w:sz="4" w:space="0" w:color="auto"/>
            </w:tcBorders>
            <w:vAlign w:val="center"/>
          </w:tcPr>
          <w:p w14:paraId="17AD959A"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31.1 (17.8, 57.1)</w:t>
            </w:r>
          </w:p>
        </w:tc>
      </w:tr>
      <w:tr w:rsidR="003B5354" w14:paraId="32281C17" w14:textId="77777777" w:rsidTr="003B5354">
        <w:trPr>
          <w:trHeight w:val="357"/>
          <w:jc w:val="center"/>
        </w:trPr>
        <w:tc>
          <w:tcPr>
            <w:cnfStyle w:val="001000000000" w:firstRow="0" w:lastRow="0" w:firstColumn="1" w:lastColumn="0" w:oddVBand="0" w:evenVBand="0" w:oddHBand="0" w:evenHBand="0" w:firstRowFirstColumn="0" w:firstRowLastColumn="0" w:lastRowFirstColumn="0" w:lastRowLastColumn="0"/>
            <w:tcW w:w="2643" w:type="dxa"/>
            <w:tcBorders>
              <w:left w:val="single" w:sz="4" w:space="0" w:color="auto"/>
            </w:tcBorders>
            <w:vAlign w:val="center"/>
          </w:tcPr>
          <w:p w14:paraId="33F09ADE" w14:textId="77777777" w:rsidR="008553F0" w:rsidRDefault="008553F0" w:rsidP="003B5354">
            <w:pPr>
              <w:spacing w:line="240" w:lineRule="auto"/>
              <w:jc w:val="center"/>
            </w:pPr>
            <w:r>
              <w:t>VDP (%)</w:t>
            </w:r>
          </w:p>
        </w:tc>
        <w:tc>
          <w:tcPr>
            <w:tcW w:w="2238" w:type="dxa"/>
            <w:vAlign w:val="center"/>
          </w:tcPr>
          <w:p w14:paraId="307206E6"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7.9 (0.2, 45.0)</w:t>
            </w:r>
          </w:p>
        </w:tc>
        <w:tc>
          <w:tcPr>
            <w:tcW w:w="2277" w:type="dxa"/>
            <w:vAlign w:val="center"/>
          </w:tcPr>
          <w:p w14:paraId="217F6DA3"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7.1 (0.3, 47.8)</w:t>
            </w:r>
          </w:p>
        </w:tc>
        <w:tc>
          <w:tcPr>
            <w:tcW w:w="2203" w:type="dxa"/>
            <w:tcBorders>
              <w:right w:val="single" w:sz="4" w:space="0" w:color="auto"/>
            </w:tcBorders>
            <w:vAlign w:val="center"/>
          </w:tcPr>
          <w:p w14:paraId="309DD604"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6.1 (0.3, 43.5)</w:t>
            </w:r>
          </w:p>
        </w:tc>
      </w:tr>
      <w:tr w:rsidR="003B5354" w14:paraId="53B2B4EA" w14:textId="77777777" w:rsidTr="003B5354">
        <w:trPr>
          <w:trHeight w:val="357"/>
          <w:jc w:val="center"/>
        </w:trPr>
        <w:tc>
          <w:tcPr>
            <w:cnfStyle w:val="001000000000" w:firstRow="0" w:lastRow="0" w:firstColumn="1" w:lastColumn="0" w:oddVBand="0" w:evenVBand="0" w:oddHBand="0" w:evenHBand="0" w:firstRowFirstColumn="0" w:firstRowLastColumn="0" w:lastRowFirstColumn="0" w:lastRowLastColumn="0"/>
            <w:tcW w:w="2643" w:type="dxa"/>
            <w:tcBorders>
              <w:left w:val="single" w:sz="4" w:space="0" w:color="auto"/>
            </w:tcBorders>
            <w:vAlign w:val="center"/>
          </w:tcPr>
          <w:p w14:paraId="47CA6084" w14:textId="197AE65D" w:rsidR="008553F0" w:rsidRDefault="005E6BBB" w:rsidP="003B5354">
            <w:pPr>
              <w:spacing w:line="240" w:lineRule="auto"/>
              <w:jc w:val="center"/>
            </w:pPr>
            <w:r>
              <w:t>VH</w:t>
            </w:r>
            <w:r>
              <w:rPr>
                <w:vertAlign w:val="subscript"/>
              </w:rPr>
              <w:t>I</w:t>
            </w:r>
            <w:r w:rsidR="008553F0">
              <w:t xml:space="preserve"> (%)</w:t>
            </w:r>
          </w:p>
        </w:tc>
        <w:tc>
          <w:tcPr>
            <w:tcW w:w="2238" w:type="dxa"/>
            <w:vAlign w:val="center"/>
          </w:tcPr>
          <w:p w14:paraId="39E590B4"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5.0 (6.7, 22.2)</w:t>
            </w:r>
          </w:p>
        </w:tc>
        <w:tc>
          <w:tcPr>
            <w:tcW w:w="2277" w:type="dxa"/>
            <w:vAlign w:val="center"/>
          </w:tcPr>
          <w:p w14:paraId="36ED20AF"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2.6 (6.3, 20.9)</w:t>
            </w:r>
          </w:p>
        </w:tc>
        <w:tc>
          <w:tcPr>
            <w:tcW w:w="2203" w:type="dxa"/>
            <w:tcBorders>
              <w:right w:val="single" w:sz="4" w:space="0" w:color="auto"/>
            </w:tcBorders>
            <w:vAlign w:val="center"/>
          </w:tcPr>
          <w:p w14:paraId="420BA481"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3.3 (5.4, 20.2)</w:t>
            </w:r>
          </w:p>
        </w:tc>
      </w:tr>
      <w:tr w:rsidR="003B5354" w14:paraId="21AE4EDD" w14:textId="77777777" w:rsidTr="003B5354">
        <w:trPr>
          <w:trHeight w:val="379"/>
          <w:jc w:val="center"/>
        </w:trPr>
        <w:tc>
          <w:tcPr>
            <w:cnfStyle w:val="001000000000" w:firstRow="0" w:lastRow="0" w:firstColumn="1" w:lastColumn="0" w:oddVBand="0" w:evenVBand="0" w:oddHBand="0" w:evenHBand="0" w:firstRowFirstColumn="0" w:firstRowLastColumn="0" w:lastRowFirstColumn="0" w:lastRowLastColumn="0"/>
            <w:tcW w:w="2643" w:type="dxa"/>
            <w:tcBorders>
              <w:left w:val="single" w:sz="4" w:space="0" w:color="auto"/>
              <w:bottom w:val="single" w:sz="4" w:space="0" w:color="auto"/>
            </w:tcBorders>
            <w:vAlign w:val="center"/>
          </w:tcPr>
          <w:p w14:paraId="09D35CDD" w14:textId="77777777" w:rsidR="008553F0" w:rsidRDefault="008553F0" w:rsidP="003B5354">
            <w:pPr>
              <w:spacing w:line="240" w:lineRule="auto"/>
              <w:jc w:val="center"/>
            </w:pPr>
            <w:r>
              <w:t>CFQ-R Respiratory</w:t>
            </w:r>
          </w:p>
        </w:tc>
        <w:tc>
          <w:tcPr>
            <w:tcW w:w="2238" w:type="dxa"/>
            <w:tcBorders>
              <w:bottom w:val="single" w:sz="4" w:space="0" w:color="auto"/>
            </w:tcBorders>
            <w:vAlign w:val="center"/>
          </w:tcPr>
          <w:p w14:paraId="0C9E3453"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72.2 (38.9, 100.0)</w:t>
            </w:r>
          </w:p>
        </w:tc>
        <w:tc>
          <w:tcPr>
            <w:tcW w:w="2277" w:type="dxa"/>
            <w:tcBorders>
              <w:bottom w:val="single" w:sz="4" w:space="0" w:color="auto"/>
            </w:tcBorders>
            <w:vAlign w:val="center"/>
          </w:tcPr>
          <w:p w14:paraId="2C4A03CF"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83.3 (55.6, 100.0)</w:t>
            </w:r>
          </w:p>
        </w:tc>
        <w:tc>
          <w:tcPr>
            <w:tcW w:w="2203" w:type="dxa"/>
            <w:tcBorders>
              <w:bottom w:val="single" w:sz="4" w:space="0" w:color="auto"/>
              <w:right w:val="single" w:sz="4" w:space="0" w:color="auto"/>
            </w:tcBorders>
            <w:vAlign w:val="center"/>
          </w:tcPr>
          <w:p w14:paraId="2E80E3C2"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88.9 (55.6, 100.0)</w:t>
            </w:r>
          </w:p>
        </w:tc>
      </w:tr>
    </w:tbl>
    <w:p w14:paraId="37142F68" w14:textId="77777777" w:rsidR="008553F0" w:rsidRDefault="008553F0" w:rsidP="006717E0"/>
    <w:p w14:paraId="1C6B6853" w14:textId="06C7147D" w:rsidR="008553F0" w:rsidRDefault="005E6BBB" w:rsidP="006717E0">
      <w:pPr>
        <w:pStyle w:val="Heading4"/>
      </w:pPr>
      <w:r>
        <w:rPr>
          <w:vertAlign w:val="superscript"/>
        </w:rPr>
        <w:t>3</w:t>
      </w:r>
      <w:r>
        <w:t>He</w:t>
      </w:r>
      <w:r w:rsidR="008553F0">
        <w:t xml:space="preserve"> MRI in patients with three completed study visits</w:t>
      </w:r>
    </w:p>
    <w:p w14:paraId="5F8DECD3" w14:textId="77777777" w:rsidR="008553F0" w:rsidRDefault="008553F0" w:rsidP="006717E0"/>
    <w:p w14:paraId="62C34F17" w14:textId="123D4C6C" w:rsidR="008553F0" w:rsidRDefault="008553F0" w:rsidP="006717E0">
      <w:r>
        <w:t xml:space="preserve">In total 24 out of the original 35 patients had three fully completed study visits that are detailed in </w:t>
      </w:r>
      <w:r w:rsidR="008B43A4">
        <w:fldChar w:fldCharType="begin"/>
      </w:r>
      <w:r w:rsidR="008B43A4">
        <w:instrText xml:space="preserve"> REF _Ref21987006 \h </w:instrText>
      </w:r>
      <w:r w:rsidR="008B43A4">
        <w:fldChar w:fldCharType="separate"/>
      </w:r>
      <w:r w:rsidR="00140F11">
        <w:t xml:space="preserve">Table </w:t>
      </w:r>
      <w:r w:rsidR="00140F11">
        <w:rPr>
          <w:noProof/>
        </w:rPr>
        <w:t>5</w:t>
      </w:r>
      <w:r w:rsidR="00140F11">
        <w:noBreakHyphen/>
      </w:r>
      <w:r w:rsidR="00140F11">
        <w:rPr>
          <w:noProof/>
        </w:rPr>
        <w:t>3</w:t>
      </w:r>
      <w:r w:rsidR="008B43A4">
        <w:fldChar w:fldCharType="end"/>
      </w:r>
      <w:r w:rsidR="008B43A4">
        <w:t xml:space="preserve">. </w:t>
      </w:r>
      <w:r>
        <w:t>Two out of the 26 patients with a recorded visit three could not attend within the time frame for visit two and therefore were excluded from this sub-analysis. The median (range) follow up time at visit two was 7.6 months (5.8, 10.4) and between visit two and visit three was 8.4 months (6.4, 15.4). The median (range) follow up therefore between visit one and visit three was 16.3 months (13.8, 22.4).</w:t>
      </w:r>
    </w:p>
    <w:p w14:paraId="79BE0988" w14:textId="77777777" w:rsidR="008553F0" w:rsidRDefault="008553F0" w:rsidP="006717E0"/>
    <w:p w14:paraId="0A80A0FE" w14:textId="57BFED87" w:rsidR="008553F0" w:rsidRDefault="008553F0" w:rsidP="006717E0">
      <w:r>
        <w:t xml:space="preserve">Comparing each metric across the three visits, there was no significant group differences for any of the metrics assessed, with the exception of </w:t>
      </w:r>
      <w:r w:rsidR="005E6BBB">
        <w:t>VH</w:t>
      </w:r>
      <w:r w:rsidR="005E6BBB">
        <w:rPr>
          <w:vertAlign w:val="subscript"/>
        </w:rPr>
        <w:t>I</w:t>
      </w:r>
      <w:r>
        <w:t xml:space="preserve"> which had a significant decrease with time (p&lt;0.001). </w:t>
      </w:r>
      <w:r w:rsidR="005E6BBB">
        <w:rPr>
          <w:vertAlign w:val="superscript"/>
        </w:rPr>
        <w:t>3</w:t>
      </w:r>
      <w:r w:rsidR="005E6BBB">
        <w:t>He</w:t>
      </w:r>
      <w:r>
        <w:t xml:space="preserve"> ventilation MRI metrics can be viewed for both EIVt and TLC in </w:t>
      </w:r>
      <w:r>
        <w:fldChar w:fldCharType="begin"/>
      </w:r>
      <w:r>
        <w:instrText xml:space="preserve"> REF _Ref12454680 \h </w:instrText>
      </w:r>
      <w:r w:rsidR="007911F3">
        <w:instrText xml:space="preserve"> \* MERGEFORMAT </w:instrText>
      </w:r>
      <w:r>
        <w:fldChar w:fldCharType="separate"/>
      </w:r>
      <w:r w:rsidR="00140F11">
        <w:t xml:space="preserve">Figure </w:t>
      </w:r>
      <w:r w:rsidR="00140F11">
        <w:rPr>
          <w:noProof/>
        </w:rPr>
        <w:t>5</w:t>
      </w:r>
      <w:r w:rsidR="00140F11">
        <w:rPr>
          <w:noProof/>
        </w:rPr>
        <w:noBreakHyphen/>
        <w:t>5</w:t>
      </w:r>
      <w:r>
        <w:fldChar w:fldCharType="end"/>
      </w:r>
      <w:r>
        <w:t xml:space="preserve">, for each patient at each visit. From these plots there is no distinct pattern that patients follow with time with regards to VDP. </w:t>
      </w:r>
    </w:p>
    <w:p w14:paraId="03ACEA0C" w14:textId="453B23C5" w:rsidR="008553F0" w:rsidRDefault="008553F0" w:rsidP="006717E0"/>
    <w:p w14:paraId="39DD41A4" w14:textId="77777777" w:rsidR="003B5354" w:rsidRDefault="003B5354">
      <w:pPr>
        <w:spacing w:line="240" w:lineRule="auto"/>
        <w:ind w:right="0"/>
        <w:jc w:val="left"/>
        <w:rPr>
          <w:b/>
          <w:bCs/>
          <w:color w:val="000000" w:themeColor="text1"/>
          <w:sz w:val="20"/>
          <w:szCs w:val="20"/>
        </w:rPr>
      </w:pPr>
      <w:bookmarkStart w:id="429" w:name="_Ref422575545"/>
      <w:r>
        <w:br w:type="page"/>
      </w:r>
    </w:p>
    <w:p w14:paraId="24A6FC72" w14:textId="1EDE86D7" w:rsidR="0099245D" w:rsidRDefault="008553F0" w:rsidP="006717E0">
      <w:pPr>
        <w:pStyle w:val="Caption"/>
      </w:pPr>
      <w:bookmarkStart w:id="430" w:name="_Ref21987006"/>
      <w:bookmarkStart w:id="431" w:name="_Toc27382988"/>
      <w:r>
        <w:lastRenderedPageBreak/>
        <w:t xml:space="preserve">Table </w:t>
      </w:r>
      <w:fldSimple w:instr=" STYLEREF 1 \s ">
        <w:r w:rsidR="00140F11">
          <w:rPr>
            <w:noProof/>
          </w:rPr>
          <w:t>5</w:t>
        </w:r>
      </w:fldSimple>
      <w:r w:rsidR="004B6530">
        <w:noBreakHyphen/>
      </w:r>
      <w:fldSimple w:instr=" SEQ Table \* ARABIC \s 1 ">
        <w:r w:rsidR="00140F11">
          <w:rPr>
            <w:noProof/>
          </w:rPr>
          <w:t>3</w:t>
        </w:r>
      </w:fldSimple>
      <w:bookmarkEnd w:id="429"/>
      <w:bookmarkEnd w:id="430"/>
      <w:r>
        <w:t xml:space="preserve">: Patient demographics and summary lung function metrics </w:t>
      </w:r>
      <w:r w:rsidR="0099245D">
        <w:t>for the 24 patients who had completed all three visits at the time of analysis.</w:t>
      </w:r>
      <w:bookmarkEnd w:id="431"/>
      <w:r w:rsidR="0099245D">
        <w:t xml:space="preserve"> </w:t>
      </w:r>
    </w:p>
    <w:p w14:paraId="1B9B8390" w14:textId="352F78DB" w:rsidR="008553F0" w:rsidRDefault="0099245D" w:rsidP="006717E0">
      <w:pPr>
        <w:pStyle w:val="Subtitle"/>
        <w:rPr>
          <w:noProof/>
        </w:rPr>
      </w:pPr>
      <w:r>
        <w:t>S</w:t>
      </w:r>
      <w:r w:rsidR="008553F0">
        <w:t xml:space="preserve">pirometry, MBW, body plethysmography, </w:t>
      </w:r>
      <w:r w:rsidR="005E6BBB">
        <w:rPr>
          <w:vertAlign w:val="superscript"/>
        </w:rPr>
        <w:t>3</w:t>
      </w:r>
      <w:r w:rsidR="005E6BBB">
        <w:t>He</w:t>
      </w:r>
      <w:r w:rsidR="008553F0">
        <w:t xml:space="preserve">-MRI metrics and CFQ-R </w:t>
      </w:r>
      <w:r w:rsidR="008553F0">
        <w:rPr>
          <w:noProof/>
        </w:rPr>
        <w:t>Data is presented as mean (SD), or median (range).</w:t>
      </w:r>
    </w:p>
    <w:p w14:paraId="793C426C" w14:textId="77777777" w:rsidR="0099245D" w:rsidRPr="0099245D" w:rsidRDefault="0099245D" w:rsidP="006717E0"/>
    <w:tbl>
      <w:tblPr>
        <w:tblStyle w:val="LightShading"/>
        <w:tblW w:w="9559" w:type="dxa"/>
        <w:jc w:val="center"/>
        <w:tblLook w:val="06A0" w:firstRow="1" w:lastRow="0" w:firstColumn="1" w:lastColumn="0" w:noHBand="1" w:noVBand="1"/>
      </w:tblPr>
      <w:tblGrid>
        <w:gridCol w:w="2630"/>
        <w:gridCol w:w="2256"/>
        <w:gridCol w:w="2188"/>
        <w:gridCol w:w="2485"/>
      </w:tblGrid>
      <w:tr w:rsidR="003B5354" w14:paraId="365052F9" w14:textId="77777777" w:rsidTr="003B5354">
        <w:trPr>
          <w:cnfStyle w:val="100000000000" w:firstRow="1" w:lastRow="0" w:firstColumn="0" w:lastColumn="0" w:oddVBand="0" w:evenVBand="0" w:oddHBand="0" w:evenHBand="0" w:firstRowFirstColumn="0" w:firstRowLastColumn="0" w:lastRowFirstColumn="0" w:lastRowLastColumn="0"/>
          <w:trHeight w:val="371"/>
          <w:jc w:val="center"/>
        </w:trPr>
        <w:tc>
          <w:tcPr>
            <w:cnfStyle w:val="001000000000" w:firstRow="0" w:lastRow="0" w:firstColumn="1" w:lastColumn="0" w:oddVBand="0" w:evenVBand="0" w:oddHBand="0" w:evenHBand="0" w:firstRowFirstColumn="0" w:firstRowLastColumn="0" w:lastRowFirstColumn="0" w:lastRowLastColumn="0"/>
            <w:tcW w:w="2630" w:type="dxa"/>
            <w:tcBorders>
              <w:top w:val="single" w:sz="4" w:space="0" w:color="auto"/>
              <w:left w:val="single" w:sz="4" w:space="0" w:color="auto"/>
            </w:tcBorders>
            <w:vAlign w:val="center"/>
          </w:tcPr>
          <w:p w14:paraId="3812DD71" w14:textId="77777777" w:rsidR="008553F0" w:rsidRDefault="008553F0" w:rsidP="003B5354">
            <w:pPr>
              <w:spacing w:line="240" w:lineRule="auto"/>
              <w:jc w:val="center"/>
            </w:pPr>
          </w:p>
        </w:tc>
        <w:tc>
          <w:tcPr>
            <w:tcW w:w="2256" w:type="dxa"/>
            <w:tcBorders>
              <w:top w:val="single" w:sz="4" w:space="0" w:color="auto"/>
            </w:tcBorders>
            <w:vAlign w:val="center"/>
          </w:tcPr>
          <w:p w14:paraId="46C5FF62" w14:textId="77777777" w:rsidR="008553F0" w:rsidRDefault="008553F0" w:rsidP="003B5354">
            <w:pPr>
              <w:spacing w:line="240" w:lineRule="auto"/>
              <w:jc w:val="center"/>
              <w:cnfStyle w:val="100000000000" w:firstRow="1" w:lastRow="0" w:firstColumn="0" w:lastColumn="0" w:oddVBand="0" w:evenVBand="0" w:oddHBand="0" w:evenHBand="0" w:firstRowFirstColumn="0" w:firstRowLastColumn="0" w:lastRowFirstColumn="0" w:lastRowLastColumn="0"/>
            </w:pPr>
            <w:r>
              <w:t>Visit 1</w:t>
            </w:r>
          </w:p>
        </w:tc>
        <w:tc>
          <w:tcPr>
            <w:tcW w:w="2188" w:type="dxa"/>
            <w:tcBorders>
              <w:top w:val="single" w:sz="4" w:space="0" w:color="auto"/>
            </w:tcBorders>
            <w:vAlign w:val="center"/>
          </w:tcPr>
          <w:p w14:paraId="34E32972" w14:textId="77777777" w:rsidR="008553F0" w:rsidRDefault="008553F0" w:rsidP="003B5354">
            <w:pPr>
              <w:spacing w:line="240" w:lineRule="auto"/>
              <w:jc w:val="center"/>
              <w:cnfStyle w:val="100000000000" w:firstRow="1" w:lastRow="0" w:firstColumn="0" w:lastColumn="0" w:oddVBand="0" w:evenVBand="0" w:oddHBand="0" w:evenHBand="0" w:firstRowFirstColumn="0" w:firstRowLastColumn="0" w:lastRowFirstColumn="0" w:lastRowLastColumn="0"/>
            </w:pPr>
            <w:r>
              <w:t>Visit 2</w:t>
            </w:r>
          </w:p>
        </w:tc>
        <w:tc>
          <w:tcPr>
            <w:tcW w:w="2485" w:type="dxa"/>
            <w:tcBorders>
              <w:top w:val="single" w:sz="4" w:space="0" w:color="auto"/>
              <w:right w:val="single" w:sz="4" w:space="0" w:color="auto"/>
            </w:tcBorders>
            <w:vAlign w:val="center"/>
          </w:tcPr>
          <w:p w14:paraId="09B9C1E6" w14:textId="77777777" w:rsidR="008553F0" w:rsidRDefault="008553F0" w:rsidP="003B5354">
            <w:pPr>
              <w:spacing w:line="240" w:lineRule="auto"/>
              <w:jc w:val="center"/>
              <w:cnfStyle w:val="100000000000" w:firstRow="1" w:lastRow="0" w:firstColumn="0" w:lastColumn="0" w:oddVBand="0" w:evenVBand="0" w:oddHBand="0" w:evenHBand="0" w:firstRowFirstColumn="0" w:firstRowLastColumn="0" w:lastRowFirstColumn="0" w:lastRowLastColumn="0"/>
            </w:pPr>
            <w:r>
              <w:t>Visit 3</w:t>
            </w:r>
          </w:p>
        </w:tc>
      </w:tr>
      <w:tr w:rsidR="003B5354" w14:paraId="6256ACC0" w14:textId="77777777" w:rsidTr="003B5354">
        <w:trPr>
          <w:trHeight w:val="371"/>
          <w:jc w:val="center"/>
        </w:trPr>
        <w:tc>
          <w:tcPr>
            <w:cnfStyle w:val="001000000000" w:firstRow="0" w:lastRow="0" w:firstColumn="1" w:lastColumn="0" w:oddVBand="0" w:evenVBand="0" w:oddHBand="0" w:evenHBand="0" w:firstRowFirstColumn="0" w:firstRowLastColumn="0" w:lastRowFirstColumn="0" w:lastRowLastColumn="0"/>
            <w:tcW w:w="2630" w:type="dxa"/>
            <w:tcBorders>
              <w:left w:val="single" w:sz="4" w:space="0" w:color="auto"/>
            </w:tcBorders>
            <w:vAlign w:val="center"/>
          </w:tcPr>
          <w:p w14:paraId="428BD9B2" w14:textId="77777777" w:rsidR="008553F0" w:rsidRDefault="008553F0" w:rsidP="003B5354">
            <w:pPr>
              <w:spacing w:line="240" w:lineRule="auto"/>
              <w:jc w:val="center"/>
            </w:pPr>
            <w:r>
              <w:t>Number of patients</w:t>
            </w:r>
          </w:p>
        </w:tc>
        <w:tc>
          <w:tcPr>
            <w:tcW w:w="2256" w:type="dxa"/>
            <w:vAlign w:val="center"/>
          </w:tcPr>
          <w:p w14:paraId="0A2B6732"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4</w:t>
            </w:r>
          </w:p>
        </w:tc>
        <w:tc>
          <w:tcPr>
            <w:tcW w:w="2188" w:type="dxa"/>
            <w:vAlign w:val="center"/>
          </w:tcPr>
          <w:p w14:paraId="3E22A15C"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4</w:t>
            </w:r>
          </w:p>
        </w:tc>
        <w:tc>
          <w:tcPr>
            <w:tcW w:w="2485" w:type="dxa"/>
            <w:tcBorders>
              <w:right w:val="single" w:sz="4" w:space="0" w:color="auto"/>
            </w:tcBorders>
            <w:vAlign w:val="center"/>
          </w:tcPr>
          <w:p w14:paraId="5195291A"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4</w:t>
            </w:r>
          </w:p>
        </w:tc>
      </w:tr>
      <w:tr w:rsidR="003B5354" w14:paraId="2FF93104" w14:textId="77777777" w:rsidTr="003B5354">
        <w:trPr>
          <w:trHeight w:val="371"/>
          <w:jc w:val="center"/>
        </w:trPr>
        <w:tc>
          <w:tcPr>
            <w:cnfStyle w:val="001000000000" w:firstRow="0" w:lastRow="0" w:firstColumn="1" w:lastColumn="0" w:oddVBand="0" w:evenVBand="0" w:oddHBand="0" w:evenHBand="0" w:firstRowFirstColumn="0" w:firstRowLastColumn="0" w:lastRowFirstColumn="0" w:lastRowLastColumn="0"/>
            <w:tcW w:w="2630" w:type="dxa"/>
            <w:tcBorders>
              <w:left w:val="single" w:sz="4" w:space="0" w:color="auto"/>
            </w:tcBorders>
            <w:vAlign w:val="center"/>
          </w:tcPr>
          <w:p w14:paraId="322E2794" w14:textId="77777777" w:rsidR="008553F0" w:rsidRDefault="008553F0" w:rsidP="003B5354">
            <w:pPr>
              <w:spacing w:line="240" w:lineRule="auto"/>
              <w:jc w:val="center"/>
            </w:pPr>
            <w:r>
              <w:t>Age (years)</w:t>
            </w:r>
          </w:p>
        </w:tc>
        <w:tc>
          <w:tcPr>
            <w:tcW w:w="2256" w:type="dxa"/>
            <w:vAlign w:val="center"/>
          </w:tcPr>
          <w:p w14:paraId="2FB12CD6"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6.1 (6.4, 43.1)</w:t>
            </w:r>
          </w:p>
        </w:tc>
        <w:tc>
          <w:tcPr>
            <w:tcW w:w="2188" w:type="dxa"/>
            <w:vAlign w:val="center"/>
          </w:tcPr>
          <w:p w14:paraId="3B11DFF0"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6.7 (7.1, 43.7)</w:t>
            </w:r>
          </w:p>
        </w:tc>
        <w:tc>
          <w:tcPr>
            <w:tcW w:w="2485" w:type="dxa"/>
            <w:tcBorders>
              <w:right w:val="single" w:sz="4" w:space="0" w:color="auto"/>
            </w:tcBorders>
            <w:vAlign w:val="center"/>
          </w:tcPr>
          <w:p w14:paraId="37C8DDFE"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7.4 (7.8, 44.3)</w:t>
            </w:r>
          </w:p>
        </w:tc>
      </w:tr>
      <w:tr w:rsidR="003B5354" w14:paraId="78204178" w14:textId="77777777" w:rsidTr="003B5354">
        <w:trPr>
          <w:trHeight w:val="394"/>
          <w:jc w:val="center"/>
        </w:trPr>
        <w:tc>
          <w:tcPr>
            <w:cnfStyle w:val="001000000000" w:firstRow="0" w:lastRow="0" w:firstColumn="1" w:lastColumn="0" w:oddVBand="0" w:evenVBand="0" w:oddHBand="0" w:evenHBand="0" w:firstRowFirstColumn="0" w:firstRowLastColumn="0" w:lastRowFirstColumn="0" w:lastRowLastColumn="0"/>
            <w:tcW w:w="2630" w:type="dxa"/>
            <w:tcBorders>
              <w:left w:val="single" w:sz="4" w:space="0" w:color="auto"/>
            </w:tcBorders>
            <w:vAlign w:val="center"/>
          </w:tcPr>
          <w:p w14:paraId="05DA34D5" w14:textId="101BD482" w:rsidR="008553F0" w:rsidRDefault="00DF2511" w:rsidP="003B5354">
            <w:pPr>
              <w:spacing w:line="240" w:lineRule="auto"/>
              <w:jc w:val="center"/>
            </w:pPr>
            <w:r>
              <w:t>FEV</w:t>
            </w:r>
            <w:r>
              <w:rPr>
                <w:vertAlign w:val="subscript"/>
              </w:rPr>
              <w:t>1</w:t>
            </w:r>
            <w:r w:rsidR="008553F0">
              <w:t xml:space="preserve"> (z-score)</w:t>
            </w:r>
          </w:p>
        </w:tc>
        <w:tc>
          <w:tcPr>
            <w:tcW w:w="2256" w:type="dxa"/>
            <w:vAlign w:val="center"/>
          </w:tcPr>
          <w:p w14:paraId="1F2982B5"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7 (1.9)</w:t>
            </w:r>
          </w:p>
        </w:tc>
        <w:tc>
          <w:tcPr>
            <w:tcW w:w="2188" w:type="dxa"/>
            <w:vAlign w:val="center"/>
          </w:tcPr>
          <w:p w14:paraId="16881D7E"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7 (1.8)</w:t>
            </w:r>
          </w:p>
        </w:tc>
        <w:tc>
          <w:tcPr>
            <w:tcW w:w="2485" w:type="dxa"/>
            <w:tcBorders>
              <w:right w:val="single" w:sz="4" w:space="0" w:color="auto"/>
            </w:tcBorders>
            <w:vAlign w:val="center"/>
          </w:tcPr>
          <w:p w14:paraId="7EE0260A"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7 (1.8)</w:t>
            </w:r>
          </w:p>
        </w:tc>
      </w:tr>
      <w:tr w:rsidR="003B5354" w14:paraId="70860B7F" w14:textId="77777777" w:rsidTr="003B5354">
        <w:trPr>
          <w:trHeight w:val="371"/>
          <w:jc w:val="center"/>
        </w:trPr>
        <w:tc>
          <w:tcPr>
            <w:cnfStyle w:val="001000000000" w:firstRow="0" w:lastRow="0" w:firstColumn="1" w:lastColumn="0" w:oddVBand="0" w:evenVBand="0" w:oddHBand="0" w:evenHBand="0" w:firstRowFirstColumn="0" w:firstRowLastColumn="0" w:lastRowFirstColumn="0" w:lastRowLastColumn="0"/>
            <w:tcW w:w="2630" w:type="dxa"/>
            <w:tcBorders>
              <w:left w:val="single" w:sz="4" w:space="0" w:color="auto"/>
            </w:tcBorders>
            <w:vAlign w:val="center"/>
          </w:tcPr>
          <w:p w14:paraId="087C91E8" w14:textId="3C5E14A3" w:rsidR="008553F0" w:rsidRDefault="00DF2511" w:rsidP="003B5354">
            <w:pPr>
              <w:spacing w:line="240" w:lineRule="auto"/>
              <w:jc w:val="center"/>
            </w:pPr>
            <w:r>
              <w:t>FEV</w:t>
            </w:r>
            <w:r>
              <w:rPr>
                <w:vertAlign w:val="subscript"/>
              </w:rPr>
              <w:t>1</w:t>
            </w:r>
            <w:r w:rsidR="008553F0">
              <w:t>/FVC (z-score)</w:t>
            </w:r>
          </w:p>
        </w:tc>
        <w:tc>
          <w:tcPr>
            <w:tcW w:w="2256" w:type="dxa"/>
            <w:vAlign w:val="center"/>
          </w:tcPr>
          <w:p w14:paraId="2DF627C1"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9 (1.3)</w:t>
            </w:r>
          </w:p>
        </w:tc>
        <w:tc>
          <w:tcPr>
            <w:tcW w:w="2188" w:type="dxa"/>
            <w:vAlign w:val="center"/>
          </w:tcPr>
          <w:p w14:paraId="575FF2F9"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0 (1.3)</w:t>
            </w:r>
          </w:p>
        </w:tc>
        <w:tc>
          <w:tcPr>
            <w:tcW w:w="2485" w:type="dxa"/>
            <w:tcBorders>
              <w:right w:val="single" w:sz="4" w:space="0" w:color="auto"/>
            </w:tcBorders>
            <w:vAlign w:val="center"/>
          </w:tcPr>
          <w:p w14:paraId="16F92ED3"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1 (1.2)</w:t>
            </w:r>
          </w:p>
        </w:tc>
      </w:tr>
      <w:tr w:rsidR="003B5354" w14:paraId="1C1DCA8D" w14:textId="77777777" w:rsidTr="003B5354">
        <w:trPr>
          <w:trHeight w:val="371"/>
          <w:jc w:val="center"/>
        </w:trPr>
        <w:tc>
          <w:tcPr>
            <w:cnfStyle w:val="001000000000" w:firstRow="0" w:lastRow="0" w:firstColumn="1" w:lastColumn="0" w:oddVBand="0" w:evenVBand="0" w:oddHBand="0" w:evenHBand="0" w:firstRowFirstColumn="0" w:firstRowLastColumn="0" w:lastRowFirstColumn="0" w:lastRowLastColumn="0"/>
            <w:tcW w:w="2630" w:type="dxa"/>
            <w:tcBorders>
              <w:left w:val="single" w:sz="4" w:space="0" w:color="auto"/>
            </w:tcBorders>
            <w:vAlign w:val="center"/>
          </w:tcPr>
          <w:p w14:paraId="617405D7" w14:textId="77777777" w:rsidR="008553F0" w:rsidRDefault="008553F0" w:rsidP="003B5354">
            <w:pPr>
              <w:spacing w:line="240" w:lineRule="auto"/>
              <w:jc w:val="center"/>
            </w:pPr>
            <w:r>
              <w:t>LCI</w:t>
            </w:r>
          </w:p>
        </w:tc>
        <w:tc>
          <w:tcPr>
            <w:tcW w:w="2256" w:type="dxa"/>
            <w:vAlign w:val="center"/>
          </w:tcPr>
          <w:p w14:paraId="3B10E8F0"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8.4 (6.7, 15.5)</w:t>
            </w:r>
          </w:p>
        </w:tc>
        <w:tc>
          <w:tcPr>
            <w:tcW w:w="2188" w:type="dxa"/>
            <w:vAlign w:val="center"/>
          </w:tcPr>
          <w:p w14:paraId="12C5253E"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8.2 (6.7, 17.1)</w:t>
            </w:r>
          </w:p>
        </w:tc>
        <w:tc>
          <w:tcPr>
            <w:tcW w:w="2485" w:type="dxa"/>
            <w:tcBorders>
              <w:right w:val="single" w:sz="4" w:space="0" w:color="auto"/>
            </w:tcBorders>
            <w:vAlign w:val="center"/>
          </w:tcPr>
          <w:p w14:paraId="30327E23"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8.1 (5.7, 17.4)</w:t>
            </w:r>
          </w:p>
        </w:tc>
      </w:tr>
      <w:tr w:rsidR="003B5354" w14:paraId="244F7E73" w14:textId="77777777" w:rsidTr="003B5354">
        <w:trPr>
          <w:trHeight w:val="394"/>
          <w:jc w:val="center"/>
        </w:trPr>
        <w:tc>
          <w:tcPr>
            <w:cnfStyle w:val="001000000000" w:firstRow="0" w:lastRow="0" w:firstColumn="1" w:lastColumn="0" w:oddVBand="0" w:evenVBand="0" w:oddHBand="0" w:evenHBand="0" w:firstRowFirstColumn="0" w:firstRowLastColumn="0" w:lastRowFirstColumn="0" w:lastRowLastColumn="0"/>
            <w:tcW w:w="2630" w:type="dxa"/>
            <w:tcBorders>
              <w:left w:val="single" w:sz="4" w:space="0" w:color="auto"/>
            </w:tcBorders>
            <w:vAlign w:val="center"/>
          </w:tcPr>
          <w:p w14:paraId="3DF041CA" w14:textId="15105664" w:rsidR="008553F0" w:rsidRDefault="005E6BBB" w:rsidP="003B5354">
            <w:pPr>
              <w:spacing w:line="240" w:lineRule="auto"/>
              <w:jc w:val="center"/>
            </w:pPr>
            <w:r>
              <w:t>S</w:t>
            </w:r>
            <w:r>
              <w:rPr>
                <w:vertAlign w:val="subscript"/>
              </w:rPr>
              <w:t>cond</w:t>
            </w:r>
          </w:p>
        </w:tc>
        <w:tc>
          <w:tcPr>
            <w:tcW w:w="2256" w:type="dxa"/>
            <w:vAlign w:val="center"/>
          </w:tcPr>
          <w:p w14:paraId="4518AF8F"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0.08 (0.03)</w:t>
            </w:r>
          </w:p>
        </w:tc>
        <w:tc>
          <w:tcPr>
            <w:tcW w:w="2188" w:type="dxa"/>
            <w:vAlign w:val="center"/>
          </w:tcPr>
          <w:p w14:paraId="5F13DE3C"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0.09 (0.03)</w:t>
            </w:r>
          </w:p>
        </w:tc>
        <w:tc>
          <w:tcPr>
            <w:tcW w:w="2485" w:type="dxa"/>
            <w:tcBorders>
              <w:right w:val="single" w:sz="4" w:space="0" w:color="auto"/>
            </w:tcBorders>
            <w:vAlign w:val="center"/>
          </w:tcPr>
          <w:p w14:paraId="1841831C"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0.08 (0.03)</w:t>
            </w:r>
          </w:p>
        </w:tc>
      </w:tr>
      <w:tr w:rsidR="003B5354" w14:paraId="02E68885" w14:textId="77777777" w:rsidTr="003B5354">
        <w:trPr>
          <w:trHeight w:val="371"/>
          <w:jc w:val="center"/>
        </w:trPr>
        <w:tc>
          <w:tcPr>
            <w:cnfStyle w:val="001000000000" w:firstRow="0" w:lastRow="0" w:firstColumn="1" w:lastColumn="0" w:oddVBand="0" w:evenVBand="0" w:oddHBand="0" w:evenHBand="0" w:firstRowFirstColumn="0" w:firstRowLastColumn="0" w:lastRowFirstColumn="0" w:lastRowLastColumn="0"/>
            <w:tcW w:w="2630" w:type="dxa"/>
            <w:tcBorders>
              <w:left w:val="single" w:sz="4" w:space="0" w:color="auto"/>
            </w:tcBorders>
            <w:vAlign w:val="center"/>
          </w:tcPr>
          <w:p w14:paraId="18B2BAE0" w14:textId="59042FDE" w:rsidR="008553F0" w:rsidRDefault="005E6BBB" w:rsidP="003B5354">
            <w:pPr>
              <w:spacing w:line="240" w:lineRule="auto"/>
              <w:jc w:val="center"/>
            </w:pPr>
            <w:r>
              <w:t>S</w:t>
            </w:r>
            <w:r>
              <w:rPr>
                <w:vertAlign w:val="subscript"/>
              </w:rPr>
              <w:t>acin</w:t>
            </w:r>
          </w:p>
        </w:tc>
        <w:tc>
          <w:tcPr>
            <w:tcW w:w="2256" w:type="dxa"/>
            <w:vAlign w:val="center"/>
          </w:tcPr>
          <w:p w14:paraId="1BB7E697"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0.14 (0.05, 0.4)</w:t>
            </w:r>
          </w:p>
        </w:tc>
        <w:tc>
          <w:tcPr>
            <w:tcW w:w="2188" w:type="dxa"/>
            <w:vAlign w:val="center"/>
          </w:tcPr>
          <w:p w14:paraId="7915DFB5"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0.13 (0.06, 0.5)</w:t>
            </w:r>
          </w:p>
        </w:tc>
        <w:tc>
          <w:tcPr>
            <w:tcW w:w="2485" w:type="dxa"/>
            <w:tcBorders>
              <w:right w:val="single" w:sz="4" w:space="0" w:color="auto"/>
            </w:tcBorders>
            <w:vAlign w:val="center"/>
          </w:tcPr>
          <w:p w14:paraId="57340D13"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0.13 (0.06, 0.37)</w:t>
            </w:r>
          </w:p>
        </w:tc>
      </w:tr>
      <w:tr w:rsidR="003B5354" w14:paraId="14C6946A" w14:textId="77777777" w:rsidTr="003B5354">
        <w:trPr>
          <w:trHeight w:val="394"/>
          <w:jc w:val="center"/>
        </w:trPr>
        <w:tc>
          <w:tcPr>
            <w:cnfStyle w:val="001000000000" w:firstRow="0" w:lastRow="0" w:firstColumn="1" w:lastColumn="0" w:oddVBand="0" w:evenVBand="0" w:oddHBand="0" w:evenHBand="0" w:firstRowFirstColumn="0" w:firstRowLastColumn="0" w:lastRowFirstColumn="0" w:lastRowLastColumn="0"/>
            <w:tcW w:w="2630" w:type="dxa"/>
            <w:tcBorders>
              <w:left w:val="single" w:sz="4" w:space="0" w:color="auto"/>
            </w:tcBorders>
            <w:vAlign w:val="center"/>
          </w:tcPr>
          <w:p w14:paraId="610FF808" w14:textId="77777777" w:rsidR="008553F0" w:rsidRDefault="008553F0" w:rsidP="003B5354">
            <w:pPr>
              <w:spacing w:line="240" w:lineRule="auto"/>
              <w:jc w:val="center"/>
            </w:pPr>
            <w:r>
              <w:t>RV/TLC (%)</w:t>
            </w:r>
          </w:p>
        </w:tc>
        <w:tc>
          <w:tcPr>
            <w:tcW w:w="2256" w:type="dxa"/>
            <w:vAlign w:val="center"/>
          </w:tcPr>
          <w:p w14:paraId="3CAB4112"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6.7 (17.8, 52.6)</w:t>
            </w:r>
          </w:p>
        </w:tc>
        <w:tc>
          <w:tcPr>
            <w:tcW w:w="2188" w:type="dxa"/>
            <w:vAlign w:val="center"/>
          </w:tcPr>
          <w:p w14:paraId="10EC2B2E"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7.3 (17.0, 57.6)</w:t>
            </w:r>
          </w:p>
        </w:tc>
        <w:tc>
          <w:tcPr>
            <w:tcW w:w="2485" w:type="dxa"/>
            <w:tcBorders>
              <w:right w:val="single" w:sz="4" w:space="0" w:color="auto"/>
            </w:tcBorders>
            <w:vAlign w:val="center"/>
          </w:tcPr>
          <w:p w14:paraId="4F413CCE"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29.7 (17.8, 52.8)</w:t>
            </w:r>
          </w:p>
        </w:tc>
      </w:tr>
      <w:tr w:rsidR="003B5354" w14:paraId="610CB784" w14:textId="77777777" w:rsidTr="003B5354">
        <w:trPr>
          <w:trHeight w:val="371"/>
          <w:jc w:val="center"/>
        </w:trPr>
        <w:tc>
          <w:tcPr>
            <w:cnfStyle w:val="001000000000" w:firstRow="0" w:lastRow="0" w:firstColumn="1" w:lastColumn="0" w:oddVBand="0" w:evenVBand="0" w:oddHBand="0" w:evenHBand="0" w:firstRowFirstColumn="0" w:firstRowLastColumn="0" w:lastRowFirstColumn="0" w:lastRowLastColumn="0"/>
            <w:tcW w:w="2630" w:type="dxa"/>
            <w:tcBorders>
              <w:left w:val="single" w:sz="4" w:space="0" w:color="auto"/>
            </w:tcBorders>
            <w:vAlign w:val="center"/>
          </w:tcPr>
          <w:p w14:paraId="2138575D" w14:textId="77777777" w:rsidR="008553F0" w:rsidRDefault="008553F0" w:rsidP="003B5354">
            <w:pPr>
              <w:spacing w:line="240" w:lineRule="auto"/>
              <w:jc w:val="center"/>
            </w:pPr>
            <w:r>
              <w:t>VDP (%TCV)</w:t>
            </w:r>
          </w:p>
        </w:tc>
        <w:tc>
          <w:tcPr>
            <w:tcW w:w="2256" w:type="dxa"/>
            <w:vAlign w:val="center"/>
          </w:tcPr>
          <w:p w14:paraId="097C4EC0"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7.6 (0.2, 42.2)</w:t>
            </w:r>
          </w:p>
        </w:tc>
        <w:tc>
          <w:tcPr>
            <w:tcW w:w="2188" w:type="dxa"/>
            <w:vAlign w:val="center"/>
          </w:tcPr>
          <w:p w14:paraId="00E5C590"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6.6 (0.3, 47.8)</w:t>
            </w:r>
          </w:p>
        </w:tc>
        <w:tc>
          <w:tcPr>
            <w:tcW w:w="2485" w:type="dxa"/>
            <w:tcBorders>
              <w:right w:val="single" w:sz="4" w:space="0" w:color="auto"/>
            </w:tcBorders>
            <w:vAlign w:val="center"/>
          </w:tcPr>
          <w:p w14:paraId="09D8E66E"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5.5 (0.3, 43.5)</w:t>
            </w:r>
          </w:p>
        </w:tc>
      </w:tr>
      <w:tr w:rsidR="003B5354" w14:paraId="26F11B33" w14:textId="77777777" w:rsidTr="003B5354">
        <w:trPr>
          <w:trHeight w:val="371"/>
          <w:jc w:val="center"/>
        </w:trPr>
        <w:tc>
          <w:tcPr>
            <w:cnfStyle w:val="001000000000" w:firstRow="0" w:lastRow="0" w:firstColumn="1" w:lastColumn="0" w:oddVBand="0" w:evenVBand="0" w:oddHBand="0" w:evenHBand="0" w:firstRowFirstColumn="0" w:firstRowLastColumn="0" w:lastRowFirstColumn="0" w:lastRowLastColumn="0"/>
            <w:tcW w:w="2630" w:type="dxa"/>
            <w:tcBorders>
              <w:left w:val="single" w:sz="4" w:space="0" w:color="auto"/>
            </w:tcBorders>
            <w:vAlign w:val="center"/>
          </w:tcPr>
          <w:p w14:paraId="3FE93914" w14:textId="3322BC7C" w:rsidR="008553F0" w:rsidRPr="00575B1A" w:rsidRDefault="005E6BBB" w:rsidP="003B5354">
            <w:pPr>
              <w:spacing w:line="240" w:lineRule="auto"/>
              <w:jc w:val="center"/>
            </w:pPr>
            <w:r>
              <w:t>VH</w:t>
            </w:r>
            <w:r>
              <w:rPr>
                <w:vertAlign w:val="subscript"/>
              </w:rPr>
              <w:t>I</w:t>
            </w:r>
            <w:r w:rsidR="008553F0">
              <w:rPr>
                <w:vertAlign w:val="subscript"/>
              </w:rPr>
              <w:t xml:space="preserve"> </w:t>
            </w:r>
            <w:r w:rsidR="008553F0">
              <w:t>(%)</w:t>
            </w:r>
          </w:p>
        </w:tc>
        <w:tc>
          <w:tcPr>
            <w:tcW w:w="2256" w:type="dxa"/>
            <w:vAlign w:val="center"/>
          </w:tcPr>
          <w:p w14:paraId="713F88A2"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5.2 (6.7, 21.5)</w:t>
            </w:r>
          </w:p>
        </w:tc>
        <w:tc>
          <w:tcPr>
            <w:tcW w:w="2188" w:type="dxa"/>
            <w:vAlign w:val="center"/>
          </w:tcPr>
          <w:p w14:paraId="2D699CEC"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2.4 (6.3, 20.9)</w:t>
            </w:r>
          </w:p>
        </w:tc>
        <w:tc>
          <w:tcPr>
            <w:tcW w:w="2485" w:type="dxa"/>
            <w:tcBorders>
              <w:right w:val="single" w:sz="4" w:space="0" w:color="auto"/>
            </w:tcBorders>
            <w:vAlign w:val="center"/>
          </w:tcPr>
          <w:p w14:paraId="47B5DD21"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12.4 (5.4, 20.2)**</w:t>
            </w:r>
          </w:p>
        </w:tc>
      </w:tr>
      <w:tr w:rsidR="003B5354" w14:paraId="7BE42450" w14:textId="77777777" w:rsidTr="003B5354">
        <w:trPr>
          <w:trHeight w:val="394"/>
          <w:jc w:val="center"/>
        </w:trPr>
        <w:tc>
          <w:tcPr>
            <w:cnfStyle w:val="001000000000" w:firstRow="0" w:lastRow="0" w:firstColumn="1" w:lastColumn="0" w:oddVBand="0" w:evenVBand="0" w:oddHBand="0" w:evenHBand="0" w:firstRowFirstColumn="0" w:firstRowLastColumn="0" w:lastRowFirstColumn="0" w:lastRowLastColumn="0"/>
            <w:tcW w:w="2630" w:type="dxa"/>
            <w:tcBorders>
              <w:left w:val="single" w:sz="4" w:space="0" w:color="auto"/>
              <w:bottom w:val="single" w:sz="4" w:space="0" w:color="auto"/>
            </w:tcBorders>
            <w:vAlign w:val="center"/>
          </w:tcPr>
          <w:p w14:paraId="0AAD2FB3" w14:textId="77777777" w:rsidR="008553F0" w:rsidRDefault="008553F0" w:rsidP="003B5354">
            <w:pPr>
              <w:spacing w:line="240" w:lineRule="auto"/>
              <w:jc w:val="center"/>
            </w:pPr>
            <w:r>
              <w:t>CFQ-R Respiratory</w:t>
            </w:r>
          </w:p>
        </w:tc>
        <w:tc>
          <w:tcPr>
            <w:tcW w:w="2256" w:type="dxa"/>
            <w:tcBorders>
              <w:bottom w:val="single" w:sz="4" w:space="0" w:color="auto"/>
            </w:tcBorders>
            <w:vAlign w:val="center"/>
          </w:tcPr>
          <w:p w14:paraId="310B9409"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80.6 (44.4, 100.0)</w:t>
            </w:r>
          </w:p>
        </w:tc>
        <w:tc>
          <w:tcPr>
            <w:tcW w:w="2188" w:type="dxa"/>
            <w:tcBorders>
              <w:bottom w:val="single" w:sz="4" w:space="0" w:color="auto"/>
            </w:tcBorders>
            <w:vAlign w:val="center"/>
          </w:tcPr>
          <w:p w14:paraId="243AE4FA"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83.3 (61.1, 100.0)</w:t>
            </w:r>
          </w:p>
        </w:tc>
        <w:tc>
          <w:tcPr>
            <w:tcW w:w="2485" w:type="dxa"/>
            <w:tcBorders>
              <w:bottom w:val="single" w:sz="4" w:space="0" w:color="auto"/>
              <w:right w:val="single" w:sz="4" w:space="0" w:color="auto"/>
            </w:tcBorders>
            <w:vAlign w:val="center"/>
          </w:tcPr>
          <w:p w14:paraId="026F1E25" w14:textId="77777777" w:rsidR="008553F0" w:rsidRDefault="008553F0" w:rsidP="003B5354">
            <w:pPr>
              <w:spacing w:line="240" w:lineRule="auto"/>
              <w:jc w:val="center"/>
              <w:cnfStyle w:val="000000000000" w:firstRow="0" w:lastRow="0" w:firstColumn="0" w:lastColumn="0" w:oddVBand="0" w:evenVBand="0" w:oddHBand="0" w:evenHBand="0" w:firstRowFirstColumn="0" w:firstRowLastColumn="0" w:lastRowFirstColumn="0" w:lastRowLastColumn="0"/>
            </w:pPr>
            <w:r>
              <w:t>88.9 (55.6, 100.0)</w:t>
            </w:r>
          </w:p>
        </w:tc>
      </w:tr>
    </w:tbl>
    <w:p w14:paraId="7A521E14" w14:textId="77777777" w:rsidR="008553F0" w:rsidRDefault="008553F0" w:rsidP="006717E0"/>
    <w:p w14:paraId="3B58D057" w14:textId="2B70531E" w:rsidR="008553F0" w:rsidRDefault="008553F0" w:rsidP="006717E0">
      <w:r>
        <w:t xml:space="preserve">Four out of the 24 patients have a VDP that increases at each visit (examples of which can be seen in </w:t>
      </w:r>
      <w:r>
        <w:fldChar w:fldCharType="begin"/>
      </w:r>
      <w:r>
        <w:instrText xml:space="preserve"> REF _Ref12461673 \h </w:instrText>
      </w:r>
      <w:r w:rsidR="007911F3">
        <w:instrText xml:space="preserve"> \* MERGEFORMAT </w:instrText>
      </w:r>
      <w:r>
        <w:fldChar w:fldCharType="separate"/>
      </w:r>
      <w:r w:rsidR="00140F11">
        <w:t xml:space="preserve">Figure </w:t>
      </w:r>
      <w:r w:rsidR="00140F11">
        <w:rPr>
          <w:noProof/>
        </w:rPr>
        <w:t>5</w:t>
      </w:r>
      <w:r w:rsidR="00140F11">
        <w:rPr>
          <w:noProof/>
        </w:rPr>
        <w:noBreakHyphen/>
        <w:t>9</w:t>
      </w:r>
      <w:r>
        <w:fldChar w:fldCharType="end"/>
      </w:r>
      <w:r>
        <w:t xml:space="preserve"> and </w:t>
      </w:r>
      <w:r>
        <w:fldChar w:fldCharType="begin"/>
      </w:r>
      <w:r>
        <w:instrText xml:space="preserve"> REF _Ref12462172 \h </w:instrText>
      </w:r>
      <w:r w:rsidR="007911F3">
        <w:instrText xml:space="preserve"> \* MERGEFORMAT </w:instrText>
      </w:r>
      <w:r>
        <w:fldChar w:fldCharType="separate"/>
      </w:r>
      <w:r w:rsidR="00140F11">
        <w:t xml:space="preserve">Figure </w:t>
      </w:r>
      <w:r w:rsidR="00140F11">
        <w:rPr>
          <w:noProof/>
        </w:rPr>
        <w:t>5</w:t>
      </w:r>
      <w:r w:rsidR="00140F11">
        <w:rPr>
          <w:noProof/>
        </w:rPr>
        <w:noBreakHyphen/>
        <w:t>11</w:t>
      </w:r>
      <w:r>
        <w:fldChar w:fldCharType="end"/>
      </w:r>
      <w:r>
        <w:t xml:space="preserve">), whilst for seven out of the 24, VDP consistently decreases with each visit (examples of which can be seen in </w:t>
      </w:r>
      <w:r>
        <w:fldChar w:fldCharType="begin"/>
      </w:r>
      <w:r>
        <w:instrText xml:space="preserve"> REF _Ref12461702 \h </w:instrText>
      </w:r>
      <w:r w:rsidR="007911F3">
        <w:instrText xml:space="preserve"> \* MERGEFORMAT </w:instrText>
      </w:r>
      <w:r>
        <w:fldChar w:fldCharType="separate"/>
      </w:r>
      <w:r w:rsidR="00140F11">
        <w:t xml:space="preserve">Figure </w:t>
      </w:r>
      <w:r w:rsidR="00140F11">
        <w:rPr>
          <w:noProof/>
        </w:rPr>
        <w:t>5</w:t>
      </w:r>
      <w:r w:rsidR="00140F11">
        <w:rPr>
          <w:noProof/>
        </w:rPr>
        <w:noBreakHyphen/>
        <w:t>10</w:t>
      </w:r>
      <w:r>
        <w:fldChar w:fldCharType="end"/>
      </w:r>
      <w:r>
        <w:t xml:space="preserve"> and </w:t>
      </w:r>
      <w:r>
        <w:fldChar w:fldCharType="begin"/>
      </w:r>
      <w:r>
        <w:instrText xml:space="preserve"> REF _Ref12462172 \h </w:instrText>
      </w:r>
      <w:r w:rsidR="007911F3">
        <w:instrText xml:space="preserve"> \* MERGEFORMAT </w:instrText>
      </w:r>
      <w:r>
        <w:fldChar w:fldCharType="separate"/>
      </w:r>
      <w:r w:rsidR="00140F11">
        <w:t xml:space="preserve">Figure </w:t>
      </w:r>
      <w:r w:rsidR="00140F11">
        <w:rPr>
          <w:noProof/>
        </w:rPr>
        <w:t>5</w:t>
      </w:r>
      <w:r w:rsidR="00140F11">
        <w:rPr>
          <w:noProof/>
        </w:rPr>
        <w:noBreakHyphen/>
        <w:t>11</w:t>
      </w:r>
      <w:r>
        <w:fldChar w:fldCharType="end"/>
      </w:r>
      <w:r>
        <w:t>). The remaining 13 patients had a change in VDP at each visit which was not consistent. In total, 12 patients had a VDP value at visit three higher than visit one and a more detailed assessment of this is performed in the next sub-group.</w:t>
      </w:r>
    </w:p>
    <w:p w14:paraId="593D62CF" w14:textId="77777777" w:rsidR="008553F0" w:rsidRDefault="008553F0" w:rsidP="006717E0"/>
    <w:p w14:paraId="23048ACC" w14:textId="77777777" w:rsidR="008553F0" w:rsidRDefault="008553F0" w:rsidP="006717E0">
      <w:r>
        <w:t>For LCI, six patients showed an increase at each successive visit, two of which also had a successive increase in VDP. Six patients also showed a successive decrease in LCI, three of which also showed a successive decrease in VDP. In total therefore, five out of the 12 patients with a consistent change in LCI had a concurrent change in VDP. During the study period, no patient had an LCI increase above the upper limit of normal at visit three when their baseline LCI was within the normal range. In contrast, five patients had an LCI drop below the upper limit and back into the normal range at the final visit compared to the start of the study.</w:t>
      </w:r>
    </w:p>
    <w:p w14:paraId="004D87A9" w14:textId="77777777" w:rsidR="008553F0" w:rsidRDefault="008553F0" w:rsidP="006717E0"/>
    <w:p w14:paraId="3959FFD0" w14:textId="3D1357BB" w:rsidR="008553F0" w:rsidRDefault="008553F0" w:rsidP="006717E0">
      <w:r>
        <w:t xml:space="preserve">For </w:t>
      </w:r>
      <w:r w:rsidR="00DF2511">
        <w:t>FEV</w:t>
      </w:r>
      <w:r w:rsidR="00DF2511">
        <w:rPr>
          <w:vertAlign w:val="subscript"/>
        </w:rPr>
        <w:t>1</w:t>
      </w:r>
      <w:r>
        <w:t xml:space="preserve">, five patients showed a worsening in </w:t>
      </w:r>
      <w:r w:rsidR="00DF2511">
        <w:t>FEV</w:t>
      </w:r>
      <w:r w:rsidR="00DF2511">
        <w:rPr>
          <w:vertAlign w:val="subscript"/>
        </w:rPr>
        <w:t>1</w:t>
      </w:r>
      <w:r>
        <w:t xml:space="preserve"> at each successive visit, of which none showed an associated worsening of LCI and only one showed an associated worsening in VDP. Six patients also showed an improvement in </w:t>
      </w:r>
      <w:r w:rsidR="00DF2511">
        <w:t>FEV</w:t>
      </w:r>
      <w:r w:rsidR="00DF2511">
        <w:rPr>
          <w:vertAlign w:val="subscript"/>
        </w:rPr>
        <w:t>1</w:t>
      </w:r>
      <w:r>
        <w:t xml:space="preserve"> at each successive visit, of which four showed an associated improvement in LCI and three showed an associated improvement in VDP. Individual patient plots for LCI and </w:t>
      </w:r>
      <w:r w:rsidR="00DF2511">
        <w:t>FEV</w:t>
      </w:r>
      <w:r w:rsidR="00DF2511">
        <w:rPr>
          <w:vertAlign w:val="subscript"/>
        </w:rPr>
        <w:t>1</w:t>
      </w:r>
      <w:r>
        <w:t xml:space="preserve"> at each visit can be found in </w:t>
      </w:r>
      <w:r>
        <w:fldChar w:fldCharType="begin"/>
      </w:r>
      <w:r>
        <w:instrText xml:space="preserve"> REF _Ref12456945 \h </w:instrText>
      </w:r>
      <w:r w:rsidR="007911F3">
        <w:instrText xml:space="preserve"> \* MERGEFORMAT </w:instrText>
      </w:r>
      <w:r>
        <w:fldChar w:fldCharType="separate"/>
      </w:r>
      <w:r w:rsidR="00140F11">
        <w:t xml:space="preserve">Figure </w:t>
      </w:r>
      <w:r w:rsidR="00140F11">
        <w:rPr>
          <w:noProof/>
        </w:rPr>
        <w:t>5</w:t>
      </w:r>
      <w:r w:rsidR="00140F11">
        <w:rPr>
          <w:noProof/>
        </w:rPr>
        <w:noBreakHyphen/>
        <w:t>6</w:t>
      </w:r>
      <w:r>
        <w:fldChar w:fldCharType="end"/>
      </w:r>
      <w:r>
        <w:t xml:space="preserve">. Only one patient had an </w:t>
      </w:r>
      <w:r w:rsidR="00DF2511">
        <w:t>FEV</w:t>
      </w:r>
      <w:r w:rsidR="00DF2511">
        <w:rPr>
          <w:vertAlign w:val="subscript"/>
        </w:rPr>
        <w:t>1</w:t>
      </w:r>
      <w:r>
        <w:t xml:space="preserve"> or </w:t>
      </w:r>
      <w:r w:rsidR="00DF2511">
        <w:t>FEV</w:t>
      </w:r>
      <w:r w:rsidR="00DF2511">
        <w:rPr>
          <w:vertAlign w:val="subscript"/>
        </w:rPr>
        <w:t>1</w:t>
      </w:r>
      <w:r>
        <w:t xml:space="preserve">/FVC (the </w:t>
      </w:r>
      <w:r>
        <w:lastRenderedPageBreak/>
        <w:t xml:space="preserve">same patient) that crossed the lower limit of normal during the study. This patient’s </w:t>
      </w:r>
      <w:r w:rsidR="00DF2511">
        <w:t>FEV</w:t>
      </w:r>
      <w:r w:rsidR="00DF2511">
        <w:rPr>
          <w:vertAlign w:val="subscript"/>
        </w:rPr>
        <w:t>1</w:t>
      </w:r>
      <w:r>
        <w:t xml:space="preserve"> decreased from -1.2 to -1.7 z-scores, but this patient’s VDP improved from 1.5 to 0.7%.</w:t>
      </w:r>
    </w:p>
    <w:p w14:paraId="69033342" w14:textId="77777777" w:rsidR="008553F0" w:rsidRDefault="008553F0" w:rsidP="006717E0"/>
    <w:p w14:paraId="3AD249D6" w14:textId="77777777" w:rsidR="008553F0" w:rsidRDefault="008553F0" w:rsidP="003B5354">
      <w:pPr>
        <w:jc w:val="center"/>
      </w:pPr>
      <w:r>
        <w:rPr>
          <w:noProof/>
          <w:lang w:val="en-US"/>
        </w:rPr>
        <w:drawing>
          <wp:inline distT="0" distB="0" distL="0" distR="0" wp14:anchorId="7D2A2F89" wp14:editId="254ABF98">
            <wp:extent cx="3721342" cy="7492838"/>
            <wp:effectExtent l="0" t="0" r="1270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DP &amp; VHI.tiff"/>
                    <pic:cNvPicPr/>
                  </pic:nvPicPr>
                  <pic:blipFill>
                    <a:blip r:embed="rId144">
                      <a:extLst>
                        <a:ext uri="{28A0092B-C50C-407E-A947-70E740481C1C}">
                          <a14:useLocalDpi xmlns:a14="http://schemas.microsoft.com/office/drawing/2010/main" val="0"/>
                        </a:ext>
                      </a:extLst>
                    </a:blip>
                    <a:stretch>
                      <a:fillRect/>
                    </a:stretch>
                  </pic:blipFill>
                  <pic:spPr>
                    <a:xfrm>
                      <a:off x="0" y="0"/>
                      <a:ext cx="3729939" cy="7510147"/>
                    </a:xfrm>
                    <a:prstGeom prst="rect">
                      <a:avLst/>
                    </a:prstGeom>
                  </pic:spPr>
                </pic:pic>
              </a:graphicData>
            </a:graphic>
          </wp:inline>
        </w:drawing>
      </w:r>
    </w:p>
    <w:p w14:paraId="17CD1369" w14:textId="45979734" w:rsidR="0099245D" w:rsidRDefault="008553F0" w:rsidP="006717E0">
      <w:pPr>
        <w:pStyle w:val="Caption"/>
        <w:rPr>
          <w:noProof/>
        </w:rPr>
      </w:pPr>
      <w:bookmarkStart w:id="432" w:name="_Ref12454680"/>
      <w:bookmarkStart w:id="433" w:name="_Toc27383088"/>
      <w:r>
        <w:t xml:space="preserve">Figure </w:t>
      </w:r>
      <w:fldSimple w:instr=" STYLEREF 1 \s ">
        <w:r w:rsidR="00824FFE">
          <w:rPr>
            <w:noProof/>
          </w:rPr>
          <w:t>5</w:t>
        </w:r>
      </w:fldSimple>
      <w:r w:rsidR="00824FFE">
        <w:noBreakHyphen/>
      </w:r>
      <w:fldSimple w:instr=" SEQ Figure \* ARABIC \s 1 ">
        <w:r w:rsidR="00824FFE">
          <w:rPr>
            <w:noProof/>
          </w:rPr>
          <w:t>5</w:t>
        </w:r>
      </w:fldSimple>
      <w:bookmarkEnd w:id="432"/>
      <w:r>
        <w:rPr>
          <w:noProof/>
        </w:rPr>
        <w:t xml:space="preserve">: </w:t>
      </w:r>
      <w:r w:rsidR="005E6BBB">
        <w:rPr>
          <w:vertAlign w:val="superscript"/>
        </w:rPr>
        <w:t>3</w:t>
      </w:r>
      <w:r w:rsidR="005E6BBB">
        <w:t>He</w:t>
      </w:r>
      <w:r>
        <w:rPr>
          <w:noProof/>
        </w:rPr>
        <w:t xml:space="preserve"> MRI metrics at both EIVt and TLC for each patient at each visit.</w:t>
      </w:r>
      <w:bookmarkEnd w:id="433"/>
      <w:r>
        <w:rPr>
          <w:noProof/>
        </w:rPr>
        <w:t xml:space="preserve"> </w:t>
      </w:r>
    </w:p>
    <w:p w14:paraId="30676EEF" w14:textId="316E6575" w:rsidR="008553F0" w:rsidRDefault="008553F0" w:rsidP="006717E0">
      <w:pPr>
        <w:pStyle w:val="Subtitle"/>
      </w:pPr>
      <w:r>
        <w:rPr>
          <w:noProof/>
        </w:rPr>
        <w:t xml:space="preserve">Each individual patient is connected across the three visits. </w:t>
      </w:r>
    </w:p>
    <w:p w14:paraId="0B1798A6" w14:textId="77777777" w:rsidR="008553F0" w:rsidRDefault="008553F0" w:rsidP="003B5354">
      <w:pPr>
        <w:jc w:val="center"/>
      </w:pPr>
      <w:r>
        <w:rPr>
          <w:noProof/>
          <w:lang w:val="en-US"/>
        </w:rPr>
        <w:lastRenderedPageBreak/>
        <w:drawing>
          <wp:inline distT="0" distB="0" distL="0" distR="0" wp14:anchorId="6AD7A43D" wp14:editId="6DC4A4CE">
            <wp:extent cx="5705637" cy="7987891"/>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BW &amp; spirometry.tiff"/>
                    <pic:cNvPicPr/>
                  </pic:nvPicPr>
                  <pic:blipFill>
                    <a:blip r:embed="rId145">
                      <a:extLst>
                        <a:ext uri="{28A0092B-C50C-407E-A947-70E740481C1C}">
                          <a14:useLocalDpi xmlns:a14="http://schemas.microsoft.com/office/drawing/2010/main" val="0"/>
                        </a:ext>
                      </a:extLst>
                    </a:blip>
                    <a:stretch>
                      <a:fillRect/>
                    </a:stretch>
                  </pic:blipFill>
                  <pic:spPr>
                    <a:xfrm>
                      <a:off x="0" y="0"/>
                      <a:ext cx="5713343" cy="7998680"/>
                    </a:xfrm>
                    <a:prstGeom prst="rect">
                      <a:avLst/>
                    </a:prstGeom>
                  </pic:spPr>
                </pic:pic>
              </a:graphicData>
            </a:graphic>
          </wp:inline>
        </w:drawing>
      </w:r>
    </w:p>
    <w:p w14:paraId="733709D3" w14:textId="7C7C9A07" w:rsidR="0099245D" w:rsidRDefault="008553F0" w:rsidP="006717E0">
      <w:pPr>
        <w:pStyle w:val="Caption"/>
        <w:rPr>
          <w:noProof/>
        </w:rPr>
      </w:pPr>
      <w:bookmarkStart w:id="434" w:name="_Ref12456945"/>
      <w:bookmarkStart w:id="435" w:name="_Toc27383089"/>
      <w:r>
        <w:t xml:space="preserve">Figure </w:t>
      </w:r>
      <w:fldSimple w:instr=" STYLEREF 1 \s ">
        <w:r w:rsidR="00824FFE">
          <w:rPr>
            <w:noProof/>
          </w:rPr>
          <w:t>5</w:t>
        </w:r>
      </w:fldSimple>
      <w:r w:rsidR="00824FFE">
        <w:noBreakHyphen/>
      </w:r>
      <w:fldSimple w:instr=" SEQ Figure \* ARABIC \s 1 ">
        <w:r w:rsidR="00824FFE">
          <w:rPr>
            <w:noProof/>
          </w:rPr>
          <w:t>6</w:t>
        </w:r>
      </w:fldSimple>
      <w:bookmarkEnd w:id="434"/>
      <w:r>
        <w:rPr>
          <w:noProof/>
        </w:rPr>
        <w:t>: Multiple breath-washout and spirometry metrics for each patient at each visit.</w:t>
      </w:r>
      <w:bookmarkEnd w:id="435"/>
      <w:r>
        <w:rPr>
          <w:noProof/>
        </w:rPr>
        <w:t xml:space="preserve"> </w:t>
      </w:r>
    </w:p>
    <w:p w14:paraId="2347D945" w14:textId="2180D911" w:rsidR="008553F0" w:rsidRDefault="008553F0" w:rsidP="006717E0">
      <w:pPr>
        <w:pStyle w:val="Subtitle"/>
        <w:rPr>
          <w:noProof/>
        </w:rPr>
      </w:pPr>
      <w:r>
        <w:rPr>
          <w:noProof/>
        </w:rPr>
        <w:t xml:space="preserve">Each patient is connected across the three visits. For LCI, the dotted line represents the upper limit of normal (7.4). For </w:t>
      </w:r>
      <w:r w:rsidR="00DF2511">
        <w:t>FEV</w:t>
      </w:r>
      <w:r w:rsidR="00DF2511">
        <w:rPr>
          <w:vertAlign w:val="subscript"/>
        </w:rPr>
        <w:t>1</w:t>
      </w:r>
      <w:r>
        <w:rPr>
          <w:noProof/>
        </w:rPr>
        <w:t xml:space="preserve">, </w:t>
      </w:r>
      <w:r w:rsidR="00DF2511">
        <w:t>FEV</w:t>
      </w:r>
      <w:r w:rsidR="00DF2511">
        <w:rPr>
          <w:vertAlign w:val="subscript"/>
        </w:rPr>
        <w:t>1</w:t>
      </w:r>
      <w:r>
        <w:rPr>
          <w:noProof/>
        </w:rPr>
        <w:t>/FVC and FVC the dotted line indicates the lower limit of normal (-1.64 z-score).</w:t>
      </w:r>
    </w:p>
    <w:p w14:paraId="1666F20D" w14:textId="77777777" w:rsidR="008553F0" w:rsidRPr="008C50AB" w:rsidRDefault="008553F0" w:rsidP="006717E0"/>
    <w:p w14:paraId="0660A93A" w14:textId="54EC6D54" w:rsidR="008553F0" w:rsidRDefault="008553F0" w:rsidP="006717E0">
      <w:r>
        <w:lastRenderedPageBreak/>
        <w:t>For the CFQ-R respiratory domain only one patient had a worsening in HRQOL across the three successive visits (</w:t>
      </w:r>
      <w:r>
        <w:fldChar w:fldCharType="begin"/>
      </w:r>
      <w:r>
        <w:instrText xml:space="preserve"> REF _Ref12459757 \h </w:instrText>
      </w:r>
      <w:r w:rsidR="007911F3">
        <w:instrText xml:space="preserve"> \* MERGEFORMAT </w:instrText>
      </w:r>
      <w:r>
        <w:fldChar w:fldCharType="separate"/>
      </w:r>
      <w:r w:rsidR="00140F11">
        <w:t xml:space="preserve">Figure </w:t>
      </w:r>
      <w:r w:rsidR="00140F11">
        <w:rPr>
          <w:noProof/>
        </w:rPr>
        <w:t>5</w:t>
      </w:r>
      <w:r w:rsidR="00140F11">
        <w:rPr>
          <w:noProof/>
        </w:rPr>
        <w:noBreakHyphen/>
        <w:t>7</w:t>
      </w:r>
      <w:r>
        <w:fldChar w:fldCharType="end"/>
      </w:r>
      <w:r>
        <w:t xml:space="preserve">). This patient also had a worsening LCI value, but </w:t>
      </w:r>
      <w:r w:rsidR="00DF2511">
        <w:t>FEV</w:t>
      </w:r>
      <w:r w:rsidR="00DF2511">
        <w:rPr>
          <w:vertAlign w:val="subscript"/>
        </w:rPr>
        <w:t>1</w:t>
      </w:r>
      <w:r>
        <w:t xml:space="preserve"> and VDP did not follow the trend. In contrast six patients had an improvement in the CFQ-R respiratory domain at successive visits (or plateau at 100 which is the maximal value), of which three also had an associated improvement in VDP, three also had an associated improvement in LCI and two had an associated improvement in </w:t>
      </w:r>
      <w:r w:rsidR="00DF2511">
        <w:t>FEV</w:t>
      </w:r>
      <w:r w:rsidR="00DF2511">
        <w:rPr>
          <w:vertAlign w:val="subscript"/>
        </w:rPr>
        <w:t>1</w:t>
      </w:r>
      <w:r>
        <w:t>.</w:t>
      </w:r>
    </w:p>
    <w:p w14:paraId="4548DB01" w14:textId="77777777" w:rsidR="008553F0" w:rsidRDefault="008553F0" w:rsidP="006717E0"/>
    <w:p w14:paraId="17069367" w14:textId="77777777" w:rsidR="008553F0" w:rsidRDefault="008553F0" w:rsidP="003B5354">
      <w:pPr>
        <w:jc w:val="center"/>
      </w:pPr>
      <w:r>
        <w:rPr>
          <w:noProof/>
          <w:lang w:val="en-US"/>
        </w:rPr>
        <w:drawing>
          <wp:inline distT="0" distB="0" distL="0" distR="0" wp14:anchorId="2BF35B5D" wp14:editId="3204C13F">
            <wp:extent cx="2911198" cy="5568695"/>
            <wp:effectExtent l="0" t="0" r="1016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Q_R Respiratory.tiff"/>
                    <pic:cNvPicPr/>
                  </pic:nvPicPr>
                  <pic:blipFill>
                    <a:blip r:embed="rId146">
                      <a:extLst>
                        <a:ext uri="{28A0092B-C50C-407E-A947-70E740481C1C}">
                          <a14:useLocalDpi xmlns:a14="http://schemas.microsoft.com/office/drawing/2010/main" val="0"/>
                        </a:ext>
                      </a:extLst>
                    </a:blip>
                    <a:stretch>
                      <a:fillRect/>
                    </a:stretch>
                  </pic:blipFill>
                  <pic:spPr>
                    <a:xfrm>
                      <a:off x="0" y="0"/>
                      <a:ext cx="2914792" cy="5575571"/>
                    </a:xfrm>
                    <a:prstGeom prst="rect">
                      <a:avLst/>
                    </a:prstGeom>
                  </pic:spPr>
                </pic:pic>
              </a:graphicData>
            </a:graphic>
          </wp:inline>
        </w:drawing>
      </w:r>
    </w:p>
    <w:p w14:paraId="72518851" w14:textId="4DFB144D" w:rsidR="008553F0" w:rsidRDefault="008553F0" w:rsidP="006717E0">
      <w:pPr>
        <w:pStyle w:val="Caption"/>
      </w:pPr>
      <w:bookmarkStart w:id="436" w:name="_Ref12459757"/>
      <w:bookmarkStart w:id="437" w:name="_Toc27383090"/>
      <w:r>
        <w:t xml:space="preserve">Figure </w:t>
      </w:r>
      <w:fldSimple w:instr=" STYLEREF 1 \s ">
        <w:r w:rsidR="00824FFE">
          <w:rPr>
            <w:noProof/>
          </w:rPr>
          <w:t>5</w:t>
        </w:r>
      </w:fldSimple>
      <w:r w:rsidR="00824FFE">
        <w:noBreakHyphen/>
      </w:r>
      <w:fldSimple w:instr=" SEQ Figure \* ARABIC \s 1 ">
        <w:r w:rsidR="00824FFE">
          <w:rPr>
            <w:noProof/>
          </w:rPr>
          <w:t>7</w:t>
        </w:r>
      </w:fldSimple>
      <w:bookmarkEnd w:id="436"/>
      <w:r>
        <w:rPr>
          <w:noProof/>
        </w:rPr>
        <w:t>: The CFQ-R respiratory domain for each individual patient at each visit.</w:t>
      </w:r>
      <w:bookmarkEnd w:id="437"/>
    </w:p>
    <w:p w14:paraId="67142CED" w14:textId="77777777" w:rsidR="0099245D" w:rsidRDefault="0099245D" w:rsidP="006717E0"/>
    <w:p w14:paraId="3CE78A94" w14:textId="0FD8E7A5" w:rsidR="008553F0" w:rsidRDefault="008553F0" w:rsidP="006717E0">
      <w:r>
        <w:t xml:space="preserve">The change from baseline at visit two and visit three can be visualised for VDP, </w:t>
      </w:r>
      <w:r w:rsidR="005E6BBB">
        <w:t>VH</w:t>
      </w:r>
      <w:r w:rsidR="005E6BBB">
        <w:rPr>
          <w:vertAlign w:val="subscript"/>
        </w:rPr>
        <w:t>I</w:t>
      </w:r>
      <w:r>
        <w:t xml:space="preserve">, </w:t>
      </w:r>
      <w:r w:rsidR="00DF2511">
        <w:t>FEV</w:t>
      </w:r>
      <w:r w:rsidR="00DF2511">
        <w:rPr>
          <w:vertAlign w:val="subscript"/>
        </w:rPr>
        <w:t>1</w:t>
      </w:r>
      <w:r>
        <w:t xml:space="preserve">, LCI and the CFQ-R in </w:t>
      </w:r>
      <w:r>
        <w:fldChar w:fldCharType="begin"/>
      </w:r>
      <w:r>
        <w:instrText xml:space="preserve"> REF _Ref12461283 \h </w:instrText>
      </w:r>
      <w:r w:rsidR="007911F3">
        <w:instrText xml:space="preserve"> \* MERGEFORMAT </w:instrText>
      </w:r>
      <w:r>
        <w:fldChar w:fldCharType="separate"/>
      </w:r>
      <w:r w:rsidR="00140F11">
        <w:t xml:space="preserve">Figure </w:t>
      </w:r>
      <w:r w:rsidR="00140F11">
        <w:rPr>
          <w:noProof/>
        </w:rPr>
        <w:t>5</w:t>
      </w:r>
      <w:r w:rsidR="00140F11">
        <w:rPr>
          <w:noProof/>
        </w:rPr>
        <w:noBreakHyphen/>
        <w:t>8</w:t>
      </w:r>
      <w:r>
        <w:fldChar w:fldCharType="end"/>
      </w:r>
      <w:r>
        <w:t xml:space="preserve">. There were 14 occasions out of 48 (representing the total number of patient visits at visit two and three only, not including visit 1) when there was a change in </w:t>
      </w:r>
      <w:r w:rsidR="00DF2511">
        <w:t>FEV</w:t>
      </w:r>
      <w:r w:rsidR="00DF2511">
        <w:rPr>
          <w:vertAlign w:val="subscript"/>
        </w:rPr>
        <w:t>1</w:t>
      </w:r>
      <w:r>
        <w:t xml:space="preserve"> &gt; </w:t>
      </w:r>
      <w:r>
        <w:sym w:font="Symbol" w:char="F0B1"/>
      </w:r>
      <w:r>
        <w:t>0.5 z-scores (</w:t>
      </w:r>
      <w:r>
        <w:fldChar w:fldCharType="begin"/>
      </w:r>
      <w:r>
        <w:instrText xml:space="preserve"> REF _Ref12461283 \h </w:instrText>
      </w:r>
      <w:r w:rsidR="007911F3">
        <w:instrText xml:space="preserve"> \* MERGEFORMAT </w:instrText>
      </w:r>
      <w:r>
        <w:fldChar w:fldCharType="separate"/>
      </w:r>
      <w:r w:rsidR="00140F11">
        <w:t xml:space="preserve">Figure </w:t>
      </w:r>
      <w:r w:rsidR="00140F11">
        <w:rPr>
          <w:noProof/>
        </w:rPr>
        <w:t>5</w:t>
      </w:r>
      <w:r w:rsidR="00140F11">
        <w:rPr>
          <w:noProof/>
        </w:rPr>
        <w:noBreakHyphen/>
        <w:t>8</w:t>
      </w:r>
      <w:r>
        <w:fldChar w:fldCharType="end"/>
      </w:r>
      <w:r>
        <w:t xml:space="preserve">), but no occasions when the change in z-score was &gt; </w:t>
      </w:r>
      <w:r>
        <w:sym w:font="Symbol" w:char="F0B1"/>
      </w:r>
      <w:r>
        <w:t xml:space="preserve">1.0. There were also no occasions </w:t>
      </w:r>
      <w:r>
        <w:lastRenderedPageBreak/>
        <w:t xml:space="preserve">when the change in </w:t>
      </w:r>
      <w:r w:rsidR="00DF2511">
        <w:t>FEV</w:t>
      </w:r>
      <w:r w:rsidR="00DF2511">
        <w:rPr>
          <w:vertAlign w:val="subscript"/>
        </w:rPr>
        <w:t>1</w:t>
      </w:r>
      <w:r>
        <w:t xml:space="preserve"> percentage predicted was larger than </w:t>
      </w:r>
      <w:r>
        <w:sym w:font="Symbol" w:char="F0B1"/>
      </w:r>
      <w:r>
        <w:t xml:space="preserve">10%. In contrast, there were 20 occasions out of 48 when the change in LCI was &gt; </w:t>
      </w:r>
      <w:r>
        <w:sym w:font="Symbol" w:char="F0B1"/>
      </w:r>
      <w:r>
        <w:t>10% (</w:t>
      </w:r>
      <w:r>
        <w:fldChar w:fldCharType="begin"/>
      </w:r>
      <w:r>
        <w:instrText xml:space="preserve"> REF _Ref12461283 \h </w:instrText>
      </w:r>
      <w:r w:rsidR="007911F3">
        <w:instrText xml:space="preserve"> \* MERGEFORMAT </w:instrText>
      </w:r>
      <w:r>
        <w:fldChar w:fldCharType="separate"/>
      </w:r>
      <w:r w:rsidR="00140F11">
        <w:t xml:space="preserve">Figure </w:t>
      </w:r>
      <w:r w:rsidR="00140F11">
        <w:rPr>
          <w:noProof/>
        </w:rPr>
        <w:t>5</w:t>
      </w:r>
      <w:r w:rsidR="00140F11">
        <w:rPr>
          <w:noProof/>
        </w:rPr>
        <w:noBreakHyphen/>
        <w:t>8</w:t>
      </w:r>
      <w:r>
        <w:fldChar w:fldCharType="end"/>
      </w:r>
      <w:r>
        <w:t xml:space="preserve">), but only two occasions when the change in LCI was &gt; </w:t>
      </w:r>
      <w:r>
        <w:sym w:font="Symbol" w:char="F0B1"/>
      </w:r>
      <w:r>
        <w:t xml:space="preserve">15% and none &gt; </w:t>
      </w:r>
      <w:r>
        <w:sym w:font="Symbol" w:char="F0B1"/>
      </w:r>
      <w:r>
        <w:t xml:space="preserve">25%. There is currently no benchmark for determining a significant change in </w:t>
      </w:r>
      <w:r w:rsidR="005E6BBB">
        <w:rPr>
          <w:vertAlign w:val="superscript"/>
        </w:rPr>
        <w:t>3</w:t>
      </w:r>
      <w:r w:rsidR="005E6BBB">
        <w:t>He</w:t>
      </w:r>
      <w:r>
        <w:t xml:space="preserve"> VDP for CF and therefore a variety of thresholds are presented. There were 31/48 occasions where the change in VDP was &gt; </w:t>
      </w:r>
      <w:r>
        <w:sym w:font="Symbol" w:char="F0B1"/>
      </w:r>
      <w:r>
        <w:t xml:space="preserve">1.0%, 21/48 occasions when the change in VDP was &gt; </w:t>
      </w:r>
      <w:r>
        <w:sym w:font="Symbol" w:char="F0B1"/>
      </w:r>
      <w:r>
        <w:t xml:space="preserve">2.0%, 7/48 occasions when the change was &gt; </w:t>
      </w:r>
      <w:r>
        <w:sym w:font="Symbol" w:char="F0B1"/>
      </w:r>
      <w:r>
        <w:t xml:space="preserve">4.0%, 5/48 occasions &gt; </w:t>
      </w:r>
      <w:r>
        <w:sym w:font="Symbol" w:char="F0B1"/>
      </w:r>
      <w:r>
        <w:t xml:space="preserve">5.0% and one occasion where the change in VDP was &gt; </w:t>
      </w:r>
      <w:r>
        <w:sym w:font="Symbol" w:char="F0B1"/>
      </w:r>
      <w:r>
        <w:t xml:space="preserve">10.0%. </w:t>
      </w:r>
    </w:p>
    <w:p w14:paraId="19BC330C" w14:textId="77777777" w:rsidR="008553F0" w:rsidRDefault="008553F0" w:rsidP="006F595E">
      <w:pPr>
        <w:jc w:val="center"/>
      </w:pPr>
      <w:r>
        <w:rPr>
          <w:noProof/>
          <w:lang w:val="en-US"/>
        </w:rPr>
        <w:drawing>
          <wp:inline distT="0" distB="0" distL="0" distR="0" wp14:anchorId="7B766C25" wp14:editId="091FB49E">
            <wp:extent cx="5270500" cy="6384925"/>
            <wp:effectExtent l="0" t="0" r="1270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 from baseline.tiff"/>
                    <pic:cNvPicPr/>
                  </pic:nvPicPr>
                  <pic:blipFill>
                    <a:blip r:embed="rId147">
                      <a:extLst>
                        <a:ext uri="{28A0092B-C50C-407E-A947-70E740481C1C}">
                          <a14:useLocalDpi xmlns:a14="http://schemas.microsoft.com/office/drawing/2010/main" val="0"/>
                        </a:ext>
                      </a:extLst>
                    </a:blip>
                    <a:stretch>
                      <a:fillRect/>
                    </a:stretch>
                  </pic:blipFill>
                  <pic:spPr>
                    <a:xfrm>
                      <a:off x="0" y="0"/>
                      <a:ext cx="5270500" cy="6384925"/>
                    </a:xfrm>
                    <a:prstGeom prst="rect">
                      <a:avLst/>
                    </a:prstGeom>
                  </pic:spPr>
                </pic:pic>
              </a:graphicData>
            </a:graphic>
          </wp:inline>
        </w:drawing>
      </w:r>
    </w:p>
    <w:p w14:paraId="63FF20AF" w14:textId="70B0ED20" w:rsidR="008553F0" w:rsidRDefault="008553F0" w:rsidP="006717E0">
      <w:pPr>
        <w:pStyle w:val="Caption"/>
        <w:rPr>
          <w:noProof/>
        </w:rPr>
      </w:pPr>
      <w:bookmarkStart w:id="438" w:name="_Ref12461283"/>
      <w:bookmarkStart w:id="439" w:name="_Toc27383091"/>
      <w:r>
        <w:t xml:space="preserve">Figure </w:t>
      </w:r>
      <w:fldSimple w:instr=" STYLEREF 1 \s ">
        <w:r w:rsidR="00824FFE">
          <w:rPr>
            <w:noProof/>
          </w:rPr>
          <w:t>5</w:t>
        </w:r>
      </w:fldSimple>
      <w:r w:rsidR="00824FFE">
        <w:noBreakHyphen/>
      </w:r>
      <w:fldSimple w:instr=" SEQ Figure \* ARABIC \s 1 ">
        <w:r w:rsidR="00824FFE">
          <w:rPr>
            <w:noProof/>
          </w:rPr>
          <w:t>8</w:t>
        </w:r>
      </w:fldSimple>
      <w:bookmarkEnd w:id="438"/>
      <w:r>
        <w:rPr>
          <w:noProof/>
        </w:rPr>
        <w:t>: Plot depicting the change from baseline in individual metrics at visit 2 and 3.</w:t>
      </w:r>
      <w:bookmarkEnd w:id="439"/>
    </w:p>
    <w:p w14:paraId="6BFC2210" w14:textId="2FE97786" w:rsidR="00AA3EB2" w:rsidRPr="00AA3EB2" w:rsidRDefault="00AA3EB2" w:rsidP="006717E0">
      <w:pPr>
        <w:pStyle w:val="Subtitle"/>
      </w:pPr>
      <w:r>
        <w:t xml:space="preserve">The dashed lines on the % change LCI and </w:t>
      </w:r>
      <w:r>
        <w:sym w:font="Symbol" w:char="F044"/>
      </w:r>
      <w:r>
        <w:t>FEV</w:t>
      </w:r>
      <w:r w:rsidRPr="00AA3EB2">
        <w:rPr>
          <w:vertAlign w:val="subscript"/>
        </w:rPr>
        <w:t>1</w:t>
      </w:r>
      <w:r>
        <w:t xml:space="preserve"> z-score, represent a significant change of </w:t>
      </w:r>
      <w:r>
        <w:sym w:font="Symbol" w:char="F0B1"/>
      </w:r>
      <w:r>
        <w:t xml:space="preserve">10% and </w:t>
      </w:r>
      <w:r>
        <w:sym w:font="Symbol" w:char="F0B1"/>
      </w:r>
      <w:r>
        <w:t>0.5 respectively.</w:t>
      </w:r>
    </w:p>
    <w:p w14:paraId="4D95C4CC" w14:textId="77777777" w:rsidR="008553F0" w:rsidRDefault="008553F0" w:rsidP="003B5354">
      <w:pPr>
        <w:jc w:val="center"/>
      </w:pPr>
      <w:r>
        <w:rPr>
          <w:noProof/>
          <w:lang w:val="en-US"/>
        </w:rPr>
        <w:lastRenderedPageBreak/>
        <w:drawing>
          <wp:inline distT="0" distB="0" distL="0" distR="0" wp14:anchorId="2060B78A" wp14:editId="396DEE11">
            <wp:extent cx="5668016" cy="343154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AVIC 14 &amp; 5 image trends.tiff"/>
                    <pic:cNvPicPr/>
                  </pic:nvPicPr>
                  <pic:blipFill>
                    <a:blip r:embed="rId148">
                      <a:extLst>
                        <a:ext uri="{28A0092B-C50C-407E-A947-70E740481C1C}">
                          <a14:useLocalDpi xmlns:a14="http://schemas.microsoft.com/office/drawing/2010/main" val="0"/>
                        </a:ext>
                      </a:extLst>
                    </a:blip>
                    <a:stretch>
                      <a:fillRect/>
                    </a:stretch>
                  </pic:blipFill>
                  <pic:spPr>
                    <a:xfrm>
                      <a:off x="0" y="0"/>
                      <a:ext cx="5672219" cy="3434085"/>
                    </a:xfrm>
                    <a:prstGeom prst="rect">
                      <a:avLst/>
                    </a:prstGeom>
                  </pic:spPr>
                </pic:pic>
              </a:graphicData>
            </a:graphic>
          </wp:inline>
        </w:drawing>
      </w:r>
    </w:p>
    <w:p w14:paraId="2A9B282C" w14:textId="0A221BF7" w:rsidR="00AA3EB2" w:rsidRDefault="008553F0" w:rsidP="006717E0">
      <w:pPr>
        <w:pStyle w:val="Caption"/>
        <w:rPr>
          <w:noProof/>
        </w:rPr>
      </w:pPr>
      <w:bookmarkStart w:id="440" w:name="_Ref12461673"/>
      <w:bookmarkStart w:id="441" w:name="_Toc27383092"/>
      <w:r>
        <w:t xml:space="preserve">Figure </w:t>
      </w:r>
      <w:fldSimple w:instr=" STYLEREF 1 \s ">
        <w:r w:rsidR="00824FFE">
          <w:rPr>
            <w:noProof/>
          </w:rPr>
          <w:t>5</w:t>
        </w:r>
      </w:fldSimple>
      <w:r w:rsidR="00824FFE">
        <w:noBreakHyphen/>
      </w:r>
      <w:fldSimple w:instr=" SEQ Figure \* ARABIC \s 1 ">
        <w:r w:rsidR="00824FFE">
          <w:rPr>
            <w:noProof/>
          </w:rPr>
          <w:t>9</w:t>
        </w:r>
      </w:fldSimple>
      <w:bookmarkEnd w:id="440"/>
      <w:r>
        <w:rPr>
          <w:noProof/>
        </w:rPr>
        <w:t xml:space="preserve">: </w:t>
      </w:r>
      <w:r w:rsidR="005E6BBB">
        <w:rPr>
          <w:vertAlign w:val="superscript"/>
        </w:rPr>
        <w:t>3</w:t>
      </w:r>
      <w:r w:rsidR="005E6BBB">
        <w:t>He</w:t>
      </w:r>
      <w:r>
        <w:rPr>
          <w:noProof/>
        </w:rPr>
        <w:t xml:space="preserve"> ventilation MRI examples of two patients with normal spirometry values at each visit.</w:t>
      </w:r>
      <w:bookmarkEnd w:id="441"/>
      <w:r>
        <w:rPr>
          <w:noProof/>
        </w:rPr>
        <w:t xml:space="preserve"> </w:t>
      </w:r>
    </w:p>
    <w:p w14:paraId="05AB9D2E" w14:textId="1D60E752" w:rsidR="008553F0" w:rsidRDefault="008553F0" w:rsidP="006717E0">
      <w:pPr>
        <w:pStyle w:val="Subtitle"/>
        <w:rPr>
          <w:noProof/>
        </w:rPr>
      </w:pPr>
      <w:r>
        <w:rPr>
          <w:noProof/>
        </w:rPr>
        <w:t xml:space="preserve">Both patients have an increase (worsening of ventilation heterogeneity) in both VDP and LCI at visit three compared to the previous visits. </w:t>
      </w:r>
    </w:p>
    <w:p w14:paraId="2996E545" w14:textId="77777777" w:rsidR="00AA3EB2" w:rsidRPr="00AA3EB2" w:rsidRDefault="00AA3EB2" w:rsidP="006717E0"/>
    <w:p w14:paraId="23B9A3BC" w14:textId="77777777" w:rsidR="008553F0" w:rsidRDefault="008553F0" w:rsidP="003B5354">
      <w:pPr>
        <w:jc w:val="center"/>
      </w:pPr>
      <w:r>
        <w:rPr>
          <w:noProof/>
          <w:lang w:val="en-US"/>
        </w:rPr>
        <w:drawing>
          <wp:inline distT="0" distB="0" distL="0" distR="0" wp14:anchorId="4952E036" wp14:editId="0B704FE3">
            <wp:extent cx="5742051" cy="3477746"/>
            <wp:effectExtent l="0" t="0" r="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AVIC 19 &amp; 15 image trends.tiff"/>
                    <pic:cNvPicPr/>
                  </pic:nvPicPr>
                  <pic:blipFill>
                    <a:blip r:embed="rId149">
                      <a:extLst>
                        <a:ext uri="{28A0092B-C50C-407E-A947-70E740481C1C}">
                          <a14:useLocalDpi xmlns:a14="http://schemas.microsoft.com/office/drawing/2010/main" val="0"/>
                        </a:ext>
                      </a:extLst>
                    </a:blip>
                    <a:stretch>
                      <a:fillRect/>
                    </a:stretch>
                  </pic:blipFill>
                  <pic:spPr>
                    <a:xfrm>
                      <a:off x="0" y="0"/>
                      <a:ext cx="5760399" cy="3488859"/>
                    </a:xfrm>
                    <a:prstGeom prst="rect">
                      <a:avLst/>
                    </a:prstGeom>
                  </pic:spPr>
                </pic:pic>
              </a:graphicData>
            </a:graphic>
          </wp:inline>
        </w:drawing>
      </w:r>
    </w:p>
    <w:p w14:paraId="1CE64F8D" w14:textId="1151376C" w:rsidR="00AA3EB2" w:rsidRDefault="008553F0" w:rsidP="006717E0">
      <w:pPr>
        <w:pStyle w:val="Caption"/>
        <w:rPr>
          <w:noProof/>
        </w:rPr>
      </w:pPr>
      <w:bookmarkStart w:id="442" w:name="_Ref12461702"/>
      <w:bookmarkStart w:id="443" w:name="_Toc27383093"/>
      <w:r>
        <w:t xml:space="preserve">Figure </w:t>
      </w:r>
      <w:fldSimple w:instr=" STYLEREF 1 \s ">
        <w:r w:rsidR="00824FFE">
          <w:rPr>
            <w:noProof/>
          </w:rPr>
          <w:t>5</w:t>
        </w:r>
      </w:fldSimple>
      <w:r w:rsidR="00824FFE">
        <w:noBreakHyphen/>
      </w:r>
      <w:fldSimple w:instr=" SEQ Figure \* ARABIC \s 1 ">
        <w:r w:rsidR="00824FFE">
          <w:rPr>
            <w:noProof/>
          </w:rPr>
          <w:t>10</w:t>
        </w:r>
      </w:fldSimple>
      <w:bookmarkEnd w:id="442"/>
      <w:r>
        <w:rPr>
          <w:noProof/>
        </w:rPr>
        <w:t xml:space="preserve">: </w:t>
      </w:r>
      <w:r w:rsidR="005E6BBB">
        <w:rPr>
          <w:vertAlign w:val="superscript"/>
        </w:rPr>
        <w:t>3</w:t>
      </w:r>
      <w:r w:rsidR="005E6BBB">
        <w:t>He</w:t>
      </w:r>
      <w:r>
        <w:rPr>
          <w:noProof/>
        </w:rPr>
        <w:t xml:space="preserve"> ventilation MRI examples of two patients with normal spirometry values at all visits.</w:t>
      </w:r>
      <w:bookmarkEnd w:id="443"/>
      <w:r>
        <w:rPr>
          <w:noProof/>
        </w:rPr>
        <w:t xml:space="preserve"> </w:t>
      </w:r>
    </w:p>
    <w:p w14:paraId="23CB3BB7" w14:textId="4A8692A3" w:rsidR="008553F0" w:rsidRDefault="008553F0" w:rsidP="006717E0">
      <w:pPr>
        <w:pStyle w:val="Subtitle"/>
      </w:pPr>
      <w:r>
        <w:rPr>
          <w:noProof/>
        </w:rPr>
        <w:t xml:space="preserve">Both patients have a successive decrease (improvement in ventilation heterogeneity) in both VDP and LCI at each visit that is not reflected in the change in direction of </w:t>
      </w:r>
      <w:r w:rsidR="00DF2511">
        <w:t>FEV</w:t>
      </w:r>
      <w:r w:rsidR="00DF2511">
        <w:rPr>
          <w:vertAlign w:val="subscript"/>
        </w:rPr>
        <w:t>1</w:t>
      </w:r>
      <w:r>
        <w:rPr>
          <w:noProof/>
        </w:rPr>
        <w:t>.</w:t>
      </w:r>
    </w:p>
    <w:p w14:paraId="46BE9BD8" w14:textId="77777777" w:rsidR="008553F0" w:rsidRDefault="008553F0" w:rsidP="003B5354">
      <w:pPr>
        <w:jc w:val="center"/>
      </w:pPr>
      <w:r>
        <w:rPr>
          <w:noProof/>
          <w:lang w:val="en-US"/>
        </w:rPr>
        <w:lastRenderedPageBreak/>
        <w:drawing>
          <wp:inline distT="0" distB="0" distL="0" distR="0" wp14:anchorId="6EB569E4" wp14:editId="40AC3309">
            <wp:extent cx="5776525" cy="411734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AVIC 01 &amp; 24.tiff"/>
                    <pic:cNvPicPr/>
                  </pic:nvPicPr>
                  <pic:blipFill>
                    <a:blip r:embed="rId150">
                      <a:extLst>
                        <a:ext uri="{28A0092B-C50C-407E-A947-70E740481C1C}">
                          <a14:useLocalDpi xmlns:a14="http://schemas.microsoft.com/office/drawing/2010/main" val="0"/>
                        </a:ext>
                      </a:extLst>
                    </a:blip>
                    <a:stretch>
                      <a:fillRect/>
                    </a:stretch>
                  </pic:blipFill>
                  <pic:spPr>
                    <a:xfrm>
                      <a:off x="0" y="0"/>
                      <a:ext cx="5783225" cy="4122115"/>
                    </a:xfrm>
                    <a:prstGeom prst="rect">
                      <a:avLst/>
                    </a:prstGeom>
                  </pic:spPr>
                </pic:pic>
              </a:graphicData>
            </a:graphic>
          </wp:inline>
        </w:drawing>
      </w:r>
    </w:p>
    <w:p w14:paraId="27B45CD2" w14:textId="60B5437D" w:rsidR="00AA3EB2" w:rsidRDefault="008553F0" w:rsidP="006717E0">
      <w:pPr>
        <w:pStyle w:val="Caption"/>
        <w:rPr>
          <w:noProof/>
        </w:rPr>
      </w:pPr>
      <w:bookmarkStart w:id="444" w:name="_Ref12462172"/>
      <w:bookmarkStart w:id="445" w:name="_Toc27383094"/>
      <w:r>
        <w:t xml:space="preserve">Figure </w:t>
      </w:r>
      <w:fldSimple w:instr=" STYLEREF 1 \s ">
        <w:r w:rsidR="00824FFE">
          <w:rPr>
            <w:noProof/>
          </w:rPr>
          <w:t>5</w:t>
        </w:r>
      </w:fldSimple>
      <w:r w:rsidR="00824FFE">
        <w:noBreakHyphen/>
      </w:r>
      <w:fldSimple w:instr=" SEQ Figure \* ARABIC \s 1 ">
        <w:r w:rsidR="00824FFE">
          <w:rPr>
            <w:noProof/>
          </w:rPr>
          <w:t>11</w:t>
        </w:r>
      </w:fldSimple>
      <w:bookmarkEnd w:id="444"/>
      <w:r>
        <w:rPr>
          <w:noProof/>
        </w:rPr>
        <w:t xml:space="preserve">: </w:t>
      </w:r>
      <w:r w:rsidR="005E6BBB">
        <w:rPr>
          <w:vertAlign w:val="superscript"/>
        </w:rPr>
        <w:t>3</w:t>
      </w:r>
      <w:r w:rsidR="005E6BBB">
        <w:t>He</w:t>
      </w:r>
      <w:r>
        <w:rPr>
          <w:noProof/>
        </w:rPr>
        <w:t xml:space="preserve"> ventilation MRI examples of two patients with abnormal </w:t>
      </w:r>
      <w:r w:rsidR="00DF2511">
        <w:t>FEV</w:t>
      </w:r>
      <w:r w:rsidR="00DF2511">
        <w:rPr>
          <w:vertAlign w:val="subscript"/>
        </w:rPr>
        <w:t>1</w:t>
      </w:r>
      <w:r>
        <w:rPr>
          <w:noProof/>
        </w:rPr>
        <w:t>.</w:t>
      </w:r>
      <w:bookmarkEnd w:id="445"/>
      <w:r>
        <w:rPr>
          <w:noProof/>
        </w:rPr>
        <w:t xml:space="preserve"> </w:t>
      </w:r>
    </w:p>
    <w:p w14:paraId="196D886F" w14:textId="4D59A374" w:rsidR="008553F0" w:rsidRDefault="008553F0" w:rsidP="006717E0">
      <w:pPr>
        <w:pStyle w:val="Subtitle"/>
        <w:rPr>
          <w:noProof/>
        </w:rPr>
      </w:pPr>
      <w:r>
        <w:rPr>
          <w:noProof/>
        </w:rPr>
        <w:t xml:space="preserve">The top row demonstrates a patient where VDP continuously increases (worsens) at each visit, which is not clearly represented by the </w:t>
      </w:r>
      <w:r w:rsidR="00DF2511">
        <w:t>FEV</w:t>
      </w:r>
      <w:r w:rsidR="00DF2511">
        <w:rPr>
          <w:vertAlign w:val="subscript"/>
        </w:rPr>
        <w:t>1</w:t>
      </w:r>
      <w:r>
        <w:rPr>
          <w:noProof/>
        </w:rPr>
        <w:t xml:space="preserve"> or LCI. In contrast the bottom row demonstrates a patient where VDP and </w:t>
      </w:r>
      <w:r w:rsidR="00DF2511">
        <w:t>FEV</w:t>
      </w:r>
      <w:r w:rsidR="00DF2511">
        <w:rPr>
          <w:vertAlign w:val="subscript"/>
        </w:rPr>
        <w:t>1</w:t>
      </w:r>
      <w:r>
        <w:rPr>
          <w:noProof/>
        </w:rPr>
        <w:t xml:space="preserve"> consistently demonstrate an improvement in lung function between visits over time. LCI here is not as consistent as VDP and </w:t>
      </w:r>
      <w:r w:rsidR="00DF2511">
        <w:t>FEV</w:t>
      </w:r>
      <w:r w:rsidR="00DF2511">
        <w:rPr>
          <w:vertAlign w:val="subscript"/>
        </w:rPr>
        <w:t>1</w:t>
      </w:r>
      <w:r>
        <w:rPr>
          <w:noProof/>
        </w:rPr>
        <w:t xml:space="preserve">, but still demonstrates an overall decrease at visit three compared to visit one. </w:t>
      </w:r>
    </w:p>
    <w:p w14:paraId="1A17D16F" w14:textId="77777777" w:rsidR="008553F0" w:rsidRPr="002345A3" w:rsidRDefault="008553F0" w:rsidP="006717E0"/>
    <w:p w14:paraId="529C4B2F" w14:textId="6CD0A93B" w:rsidR="008553F0" w:rsidRDefault="008553F0" w:rsidP="006717E0">
      <w:pPr>
        <w:pStyle w:val="Heading4"/>
        <w:rPr>
          <w:vertAlign w:val="subscript"/>
        </w:rPr>
      </w:pPr>
      <w:r>
        <w:t xml:space="preserve">Inter-visit repeatability of </w:t>
      </w:r>
      <w:r w:rsidR="005E6BBB">
        <w:rPr>
          <w:vertAlign w:val="superscript"/>
        </w:rPr>
        <w:t>3</w:t>
      </w:r>
      <w:r w:rsidR="005E6BBB">
        <w:t>He</w:t>
      </w:r>
      <w:r>
        <w:t xml:space="preserve"> VDP in comparison to LCI and </w:t>
      </w:r>
      <w:r w:rsidR="00DF2511">
        <w:t>FEV</w:t>
      </w:r>
      <w:r w:rsidR="00DF2511">
        <w:rPr>
          <w:vertAlign w:val="subscript"/>
        </w:rPr>
        <w:t>1</w:t>
      </w:r>
    </w:p>
    <w:p w14:paraId="1BF93D63" w14:textId="77777777" w:rsidR="001D70B4" w:rsidRPr="001D70B4" w:rsidRDefault="001D70B4" w:rsidP="001D70B4"/>
    <w:p w14:paraId="50FD2DBA" w14:textId="13B31867" w:rsidR="008553F0" w:rsidRDefault="008553F0" w:rsidP="006717E0">
      <w:r>
        <w:t xml:space="preserve">Bland-Altman analysis was performed between all visits (V2-V1, V3-V2 and V3-V1) to determine the 95% limits of agreement (LoA) of inter-visit repeatability for </w:t>
      </w:r>
      <w:r w:rsidR="005E6BBB">
        <w:rPr>
          <w:vertAlign w:val="superscript"/>
        </w:rPr>
        <w:t>3</w:t>
      </w:r>
      <w:r w:rsidR="005E6BBB">
        <w:t>He</w:t>
      </w:r>
      <w:r>
        <w:t xml:space="preserve"> VDP, LCI and </w:t>
      </w:r>
      <w:r w:rsidR="00DF2511">
        <w:t>FEV</w:t>
      </w:r>
      <w:r w:rsidR="00DF2511">
        <w:rPr>
          <w:vertAlign w:val="subscript"/>
        </w:rPr>
        <w:t>1</w:t>
      </w:r>
      <w:r>
        <w:rPr>
          <w:vertAlign w:val="subscript"/>
        </w:rPr>
        <w:t xml:space="preserve"> </w:t>
      </w:r>
      <w:r>
        <w:t>(</w:t>
      </w:r>
      <w:r>
        <w:rPr>
          <w:vertAlign w:val="subscript"/>
        </w:rPr>
        <w:fldChar w:fldCharType="begin"/>
      </w:r>
      <w:r>
        <w:rPr>
          <w:vertAlign w:val="subscript"/>
        </w:rPr>
        <w:instrText xml:space="preserve"> REF _Ref14277200 \h </w:instrText>
      </w:r>
      <w:r w:rsidR="007911F3">
        <w:rPr>
          <w:vertAlign w:val="subscript"/>
        </w:rPr>
        <w:instrText xml:space="preserve"> \* MERGEFORMAT </w:instrText>
      </w:r>
      <w:r>
        <w:rPr>
          <w:vertAlign w:val="subscript"/>
        </w:rPr>
      </w:r>
      <w:r>
        <w:rPr>
          <w:vertAlign w:val="subscript"/>
        </w:rPr>
        <w:fldChar w:fldCharType="separate"/>
      </w:r>
      <w:r w:rsidR="00140F11">
        <w:t xml:space="preserve">Figure </w:t>
      </w:r>
      <w:r w:rsidR="00140F11">
        <w:rPr>
          <w:noProof/>
        </w:rPr>
        <w:t>5</w:t>
      </w:r>
      <w:r w:rsidR="00140F11">
        <w:rPr>
          <w:noProof/>
        </w:rPr>
        <w:noBreakHyphen/>
        <w:t>12</w:t>
      </w:r>
      <w:r>
        <w:rPr>
          <w:vertAlign w:val="subscript"/>
        </w:rPr>
        <w:fldChar w:fldCharType="end"/>
      </w:r>
      <w:r>
        <w:t xml:space="preserve">). There was no significant bias at any visit for the three metrics. VDP bias was 0.03%, 0.1% and 0.1% at each visit, </w:t>
      </w:r>
      <w:r w:rsidR="00DF2511">
        <w:t>FEV</w:t>
      </w:r>
      <w:r w:rsidR="00DF2511">
        <w:rPr>
          <w:vertAlign w:val="subscript"/>
        </w:rPr>
        <w:t>1</w:t>
      </w:r>
      <w:r>
        <w:t xml:space="preserve"> (z-score) = 0.006, -0.06 and -0.07 and LCI = 0.2, -0.2 and -0.04 respectively. The 95% LoA for VDP between V1 and V2 were -4.9 to 5.0% and between V2 and V3 were -5.9, to 5.9%, which appear relatively consistent. These visits were approximately eight months apart each and show the consistency of the metric. The LoA between V1 and V3, which was on average 16 months later, for VDP were wider at -7.2 to 7.9%. This was the only comparison of the three metrics to be wider than any other visit as </w:t>
      </w:r>
      <w:r w:rsidR="00DF2511">
        <w:t>FEV</w:t>
      </w:r>
      <w:r w:rsidR="00DF2511">
        <w:rPr>
          <w:vertAlign w:val="subscript"/>
        </w:rPr>
        <w:t>1</w:t>
      </w:r>
      <w:r>
        <w:t xml:space="preserve"> and LCI showed consistent LoA between all visits regardless of the time-duration, as is shown in </w:t>
      </w:r>
      <w:r>
        <w:fldChar w:fldCharType="begin"/>
      </w:r>
      <w:r>
        <w:instrText xml:space="preserve"> REF _Ref14277200 \h </w:instrText>
      </w:r>
      <w:r w:rsidR="007911F3">
        <w:instrText xml:space="preserve"> \* MERGEFORMAT </w:instrText>
      </w:r>
      <w:r>
        <w:fldChar w:fldCharType="separate"/>
      </w:r>
      <w:r w:rsidR="00140F11">
        <w:t xml:space="preserve">Figure </w:t>
      </w:r>
      <w:r w:rsidR="00140F11">
        <w:rPr>
          <w:noProof/>
        </w:rPr>
        <w:t>5</w:t>
      </w:r>
      <w:r w:rsidR="00140F11">
        <w:rPr>
          <w:noProof/>
        </w:rPr>
        <w:noBreakHyphen/>
        <w:t>12</w:t>
      </w:r>
      <w:r>
        <w:fldChar w:fldCharType="end"/>
      </w:r>
      <w:r>
        <w:t xml:space="preserve">.  </w:t>
      </w:r>
    </w:p>
    <w:p w14:paraId="1BB7B148" w14:textId="21B945E2" w:rsidR="008553F0" w:rsidRDefault="008553F0" w:rsidP="006717E0">
      <w:r>
        <w:lastRenderedPageBreak/>
        <w:t xml:space="preserve">The intra-class correlation coefficient (ICC) of the inter-visit repeatability for </w:t>
      </w:r>
      <w:r w:rsidR="00DF2511">
        <w:t>FEV</w:t>
      </w:r>
      <w:r w:rsidR="00DF2511">
        <w:rPr>
          <w:vertAlign w:val="subscript"/>
        </w:rPr>
        <w:t>1</w:t>
      </w:r>
      <w:r>
        <w:t xml:space="preserve">, LCI and </w:t>
      </w:r>
      <w:r w:rsidR="005E6BBB">
        <w:rPr>
          <w:vertAlign w:val="superscript"/>
        </w:rPr>
        <w:t>3</w:t>
      </w:r>
      <w:r w:rsidR="005E6BBB">
        <w:t>He</w:t>
      </w:r>
      <w:r>
        <w:t xml:space="preserve"> VDP is detailed in </w:t>
      </w:r>
      <w:r>
        <w:fldChar w:fldCharType="begin"/>
      </w:r>
      <w:r>
        <w:instrText xml:space="preserve"> REF _Ref14336658 \h </w:instrText>
      </w:r>
      <w:r w:rsidR="007911F3">
        <w:instrText xml:space="preserve"> \* MERGEFORMAT </w:instrText>
      </w:r>
      <w:r>
        <w:fldChar w:fldCharType="separate"/>
      </w:r>
      <w:r w:rsidR="00140F11">
        <w:t xml:space="preserve">Table </w:t>
      </w:r>
      <w:r w:rsidR="00140F11">
        <w:rPr>
          <w:noProof/>
        </w:rPr>
        <w:t>5</w:t>
      </w:r>
      <w:r w:rsidR="00140F11">
        <w:rPr>
          <w:noProof/>
        </w:rPr>
        <w:noBreakHyphen/>
        <w:t>4</w:t>
      </w:r>
      <w:r>
        <w:fldChar w:fldCharType="end"/>
      </w:r>
      <w:r>
        <w:t>. All ICC values are highly significant (p&lt;0.001), with VDP showing the highest degree of repeatability of the three.</w:t>
      </w:r>
    </w:p>
    <w:p w14:paraId="7118C9BB" w14:textId="77777777" w:rsidR="008553F0" w:rsidRDefault="008553F0" w:rsidP="006717E0"/>
    <w:p w14:paraId="5EFFFC13" w14:textId="0C702F5F" w:rsidR="008553F0" w:rsidRDefault="008553F0" w:rsidP="006717E0">
      <w:pPr>
        <w:pStyle w:val="Caption"/>
      </w:pPr>
      <w:bookmarkStart w:id="446" w:name="_Ref14336658"/>
      <w:r>
        <w:t xml:space="preserve">Table </w:t>
      </w:r>
      <w:fldSimple w:instr=" STYLEREF 1 \s ">
        <w:r w:rsidR="00140F11">
          <w:rPr>
            <w:noProof/>
          </w:rPr>
          <w:t>5</w:t>
        </w:r>
      </w:fldSimple>
      <w:r w:rsidR="004B6530">
        <w:noBreakHyphen/>
      </w:r>
      <w:fldSimple w:instr=" SEQ Table \* ARABIC \s 1 ">
        <w:r w:rsidR="00140F11">
          <w:rPr>
            <w:noProof/>
          </w:rPr>
          <w:t>4</w:t>
        </w:r>
      </w:fldSimple>
      <w:bookmarkEnd w:id="446"/>
      <w:r w:rsidR="00CA49F5">
        <w:t>: Inter-visit i</w:t>
      </w:r>
      <w:r>
        <w:t xml:space="preserve">ntra-class correlation coefficient (95% confidence intervals) for </w:t>
      </w:r>
      <w:r w:rsidR="005E6BBB">
        <w:rPr>
          <w:vertAlign w:val="superscript"/>
        </w:rPr>
        <w:t>3</w:t>
      </w:r>
      <w:r w:rsidR="005E6BBB">
        <w:t>He</w:t>
      </w:r>
      <w:r>
        <w:t xml:space="preserve"> VDP, LCI and </w:t>
      </w:r>
      <w:r w:rsidR="00DF2511">
        <w:t>FEV</w:t>
      </w:r>
      <w:r w:rsidR="00DF2511">
        <w:rPr>
          <w:vertAlign w:val="subscript"/>
        </w:rPr>
        <w:t>1</w:t>
      </w:r>
      <w:r>
        <w:t xml:space="preserve">. </w:t>
      </w:r>
    </w:p>
    <w:tbl>
      <w:tblPr>
        <w:tblStyle w:val="LightShading"/>
        <w:tblW w:w="9085" w:type="dxa"/>
        <w:jc w:val="center"/>
        <w:tblLook w:val="06A0" w:firstRow="1" w:lastRow="0" w:firstColumn="1" w:lastColumn="0" w:noHBand="1" w:noVBand="1"/>
      </w:tblPr>
      <w:tblGrid>
        <w:gridCol w:w="769"/>
        <w:gridCol w:w="2056"/>
        <w:gridCol w:w="2056"/>
        <w:gridCol w:w="2056"/>
        <w:gridCol w:w="2148"/>
      </w:tblGrid>
      <w:tr w:rsidR="008102BA" w14:paraId="1691356F" w14:textId="77777777" w:rsidTr="008102BA">
        <w:trPr>
          <w:cnfStyle w:val="100000000000" w:firstRow="1" w:lastRow="0" w:firstColumn="0" w:lastColumn="0" w:oddVBand="0" w:evenVBand="0" w:oddHBand="0" w:evenHBand="0" w:firstRowFirstColumn="0" w:firstRowLastColumn="0" w:lastRowFirstColumn="0" w:lastRowLastColumn="0"/>
          <w:trHeight w:val="381"/>
          <w:jc w:val="center"/>
        </w:trPr>
        <w:tc>
          <w:tcPr>
            <w:cnfStyle w:val="001000000000" w:firstRow="0" w:lastRow="0" w:firstColumn="1" w:lastColumn="0" w:oddVBand="0" w:evenVBand="0" w:oddHBand="0" w:evenHBand="0" w:firstRowFirstColumn="0" w:firstRowLastColumn="0" w:lastRowFirstColumn="0" w:lastRowLastColumn="0"/>
            <w:tcW w:w="769" w:type="dxa"/>
            <w:tcBorders>
              <w:top w:val="single" w:sz="4" w:space="0" w:color="auto"/>
              <w:left w:val="single" w:sz="4" w:space="0" w:color="auto"/>
            </w:tcBorders>
            <w:vAlign w:val="center"/>
          </w:tcPr>
          <w:p w14:paraId="1D764989" w14:textId="77777777" w:rsidR="008553F0" w:rsidRDefault="008553F0" w:rsidP="008102BA">
            <w:pPr>
              <w:spacing w:line="240" w:lineRule="auto"/>
              <w:jc w:val="center"/>
            </w:pPr>
          </w:p>
        </w:tc>
        <w:tc>
          <w:tcPr>
            <w:tcW w:w="2056" w:type="dxa"/>
            <w:tcBorders>
              <w:top w:val="single" w:sz="4" w:space="0" w:color="auto"/>
            </w:tcBorders>
            <w:vAlign w:val="center"/>
          </w:tcPr>
          <w:p w14:paraId="5DEFBE12" w14:textId="77777777" w:rsidR="008553F0" w:rsidRDefault="008553F0" w:rsidP="008102BA">
            <w:pPr>
              <w:spacing w:line="240" w:lineRule="auto"/>
              <w:jc w:val="center"/>
              <w:cnfStyle w:val="100000000000" w:firstRow="1" w:lastRow="0" w:firstColumn="0" w:lastColumn="0" w:oddVBand="0" w:evenVBand="0" w:oddHBand="0" w:evenHBand="0" w:firstRowFirstColumn="0" w:firstRowLastColumn="0" w:lastRowFirstColumn="0" w:lastRowLastColumn="0"/>
            </w:pPr>
            <w:r>
              <w:t>Visit 1 – Visit 2</w:t>
            </w:r>
          </w:p>
        </w:tc>
        <w:tc>
          <w:tcPr>
            <w:tcW w:w="2056" w:type="dxa"/>
            <w:tcBorders>
              <w:top w:val="single" w:sz="4" w:space="0" w:color="auto"/>
            </w:tcBorders>
            <w:vAlign w:val="center"/>
          </w:tcPr>
          <w:p w14:paraId="515BA64F" w14:textId="77777777" w:rsidR="008553F0" w:rsidRDefault="008553F0" w:rsidP="008102BA">
            <w:pPr>
              <w:spacing w:line="240" w:lineRule="auto"/>
              <w:jc w:val="center"/>
              <w:cnfStyle w:val="100000000000" w:firstRow="1" w:lastRow="0" w:firstColumn="0" w:lastColumn="0" w:oddVBand="0" w:evenVBand="0" w:oddHBand="0" w:evenHBand="0" w:firstRowFirstColumn="0" w:firstRowLastColumn="0" w:lastRowFirstColumn="0" w:lastRowLastColumn="0"/>
            </w:pPr>
            <w:r>
              <w:t>Visit 2 – Visit 3</w:t>
            </w:r>
          </w:p>
        </w:tc>
        <w:tc>
          <w:tcPr>
            <w:tcW w:w="2056" w:type="dxa"/>
            <w:tcBorders>
              <w:top w:val="single" w:sz="4" w:space="0" w:color="auto"/>
            </w:tcBorders>
            <w:vAlign w:val="center"/>
          </w:tcPr>
          <w:p w14:paraId="44080282" w14:textId="77777777" w:rsidR="008553F0" w:rsidRDefault="008553F0" w:rsidP="008102BA">
            <w:pPr>
              <w:spacing w:line="240" w:lineRule="auto"/>
              <w:jc w:val="center"/>
              <w:cnfStyle w:val="100000000000" w:firstRow="1" w:lastRow="0" w:firstColumn="0" w:lastColumn="0" w:oddVBand="0" w:evenVBand="0" w:oddHBand="0" w:evenHBand="0" w:firstRowFirstColumn="0" w:firstRowLastColumn="0" w:lastRowFirstColumn="0" w:lastRowLastColumn="0"/>
            </w:pPr>
            <w:r>
              <w:t>Visit 1 – Visit 3</w:t>
            </w:r>
          </w:p>
        </w:tc>
        <w:tc>
          <w:tcPr>
            <w:tcW w:w="2148" w:type="dxa"/>
            <w:tcBorders>
              <w:top w:val="single" w:sz="4" w:space="0" w:color="auto"/>
              <w:right w:val="single" w:sz="4" w:space="0" w:color="auto"/>
            </w:tcBorders>
            <w:vAlign w:val="center"/>
          </w:tcPr>
          <w:p w14:paraId="02551EF4" w14:textId="77777777" w:rsidR="008553F0" w:rsidRDefault="008553F0" w:rsidP="008102BA">
            <w:pPr>
              <w:spacing w:line="240" w:lineRule="auto"/>
              <w:jc w:val="center"/>
              <w:cnfStyle w:val="100000000000" w:firstRow="1" w:lastRow="0" w:firstColumn="0" w:lastColumn="0" w:oddVBand="0" w:evenVBand="0" w:oddHBand="0" w:evenHBand="0" w:firstRowFirstColumn="0" w:firstRowLastColumn="0" w:lastRowFirstColumn="0" w:lastRowLastColumn="0"/>
            </w:pPr>
            <w:r>
              <w:t>All visits</w:t>
            </w:r>
          </w:p>
        </w:tc>
      </w:tr>
      <w:tr w:rsidR="008102BA" w14:paraId="27EE22C8" w14:textId="77777777" w:rsidTr="008102BA">
        <w:trPr>
          <w:trHeight w:val="381"/>
          <w:jc w:val="center"/>
        </w:trPr>
        <w:tc>
          <w:tcPr>
            <w:cnfStyle w:val="001000000000" w:firstRow="0" w:lastRow="0" w:firstColumn="1" w:lastColumn="0" w:oddVBand="0" w:evenVBand="0" w:oddHBand="0" w:evenHBand="0" w:firstRowFirstColumn="0" w:firstRowLastColumn="0" w:lastRowFirstColumn="0" w:lastRowLastColumn="0"/>
            <w:tcW w:w="769" w:type="dxa"/>
            <w:tcBorders>
              <w:left w:val="single" w:sz="4" w:space="0" w:color="auto"/>
            </w:tcBorders>
            <w:vAlign w:val="center"/>
          </w:tcPr>
          <w:p w14:paraId="5BBB9F0B" w14:textId="77777777" w:rsidR="008553F0" w:rsidRDefault="008553F0" w:rsidP="008102BA">
            <w:pPr>
              <w:spacing w:line="240" w:lineRule="auto"/>
              <w:jc w:val="center"/>
            </w:pPr>
            <w:r>
              <w:t>VDP</w:t>
            </w:r>
          </w:p>
        </w:tc>
        <w:tc>
          <w:tcPr>
            <w:tcW w:w="2056" w:type="dxa"/>
            <w:vAlign w:val="center"/>
          </w:tcPr>
          <w:p w14:paraId="47D150EC"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98 (0.96, 0.99)</w:t>
            </w:r>
          </w:p>
        </w:tc>
        <w:tc>
          <w:tcPr>
            <w:tcW w:w="2056" w:type="dxa"/>
            <w:vAlign w:val="center"/>
          </w:tcPr>
          <w:p w14:paraId="441A451A"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98 (0.95, 0.99)</w:t>
            </w:r>
          </w:p>
        </w:tc>
        <w:tc>
          <w:tcPr>
            <w:tcW w:w="2056" w:type="dxa"/>
            <w:vAlign w:val="center"/>
          </w:tcPr>
          <w:p w14:paraId="3ED9C858"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96 (0.92, 0.99)</w:t>
            </w:r>
          </w:p>
        </w:tc>
        <w:tc>
          <w:tcPr>
            <w:tcW w:w="2148" w:type="dxa"/>
            <w:tcBorders>
              <w:right w:val="single" w:sz="4" w:space="0" w:color="auto"/>
            </w:tcBorders>
            <w:vAlign w:val="center"/>
          </w:tcPr>
          <w:p w14:paraId="43E79FE6"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98 (0.95, 0.99)</w:t>
            </w:r>
          </w:p>
        </w:tc>
      </w:tr>
      <w:tr w:rsidR="008102BA" w14:paraId="69FA83F7" w14:textId="77777777" w:rsidTr="008102BA">
        <w:trPr>
          <w:trHeight w:val="381"/>
          <w:jc w:val="center"/>
        </w:trPr>
        <w:tc>
          <w:tcPr>
            <w:cnfStyle w:val="001000000000" w:firstRow="0" w:lastRow="0" w:firstColumn="1" w:lastColumn="0" w:oddVBand="0" w:evenVBand="0" w:oddHBand="0" w:evenHBand="0" w:firstRowFirstColumn="0" w:firstRowLastColumn="0" w:lastRowFirstColumn="0" w:lastRowLastColumn="0"/>
            <w:tcW w:w="769" w:type="dxa"/>
            <w:tcBorders>
              <w:left w:val="single" w:sz="4" w:space="0" w:color="auto"/>
            </w:tcBorders>
            <w:vAlign w:val="center"/>
          </w:tcPr>
          <w:p w14:paraId="75B91F88" w14:textId="77777777" w:rsidR="008553F0" w:rsidRDefault="008553F0" w:rsidP="008102BA">
            <w:pPr>
              <w:spacing w:line="240" w:lineRule="auto"/>
              <w:jc w:val="center"/>
            </w:pPr>
            <w:r>
              <w:t>LCI</w:t>
            </w:r>
          </w:p>
        </w:tc>
        <w:tc>
          <w:tcPr>
            <w:tcW w:w="2056" w:type="dxa"/>
            <w:vAlign w:val="center"/>
          </w:tcPr>
          <w:p w14:paraId="59FB8C2E"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95 (0.89, 0.98)</w:t>
            </w:r>
          </w:p>
        </w:tc>
        <w:tc>
          <w:tcPr>
            <w:tcW w:w="2056" w:type="dxa"/>
            <w:vAlign w:val="center"/>
          </w:tcPr>
          <w:p w14:paraId="223DB095"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94 (0.87, 0.98)</w:t>
            </w:r>
          </w:p>
        </w:tc>
        <w:tc>
          <w:tcPr>
            <w:tcW w:w="2056" w:type="dxa"/>
            <w:vAlign w:val="center"/>
          </w:tcPr>
          <w:p w14:paraId="33ABFEE0"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94 (0.87, 0.97)</w:t>
            </w:r>
          </w:p>
        </w:tc>
        <w:tc>
          <w:tcPr>
            <w:tcW w:w="2148" w:type="dxa"/>
            <w:tcBorders>
              <w:right w:val="single" w:sz="4" w:space="0" w:color="auto"/>
            </w:tcBorders>
            <w:vAlign w:val="center"/>
          </w:tcPr>
          <w:p w14:paraId="685D9A6F"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94 (0.89, 0.97)</w:t>
            </w:r>
          </w:p>
        </w:tc>
      </w:tr>
      <w:tr w:rsidR="008102BA" w14:paraId="1B32574C" w14:textId="77777777" w:rsidTr="008102BA">
        <w:trPr>
          <w:trHeight w:val="398"/>
          <w:jc w:val="center"/>
        </w:trPr>
        <w:tc>
          <w:tcPr>
            <w:cnfStyle w:val="001000000000" w:firstRow="0" w:lastRow="0" w:firstColumn="1" w:lastColumn="0" w:oddVBand="0" w:evenVBand="0" w:oddHBand="0" w:evenHBand="0" w:firstRowFirstColumn="0" w:firstRowLastColumn="0" w:lastRowFirstColumn="0" w:lastRowLastColumn="0"/>
            <w:tcW w:w="769" w:type="dxa"/>
            <w:tcBorders>
              <w:left w:val="single" w:sz="4" w:space="0" w:color="auto"/>
              <w:bottom w:val="single" w:sz="4" w:space="0" w:color="auto"/>
            </w:tcBorders>
            <w:vAlign w:val="center"/>
          </w:tcPr>
          <w:p w14:paraId="4AA58D4C" w14:textId="0CE126A1" w:rsidR="008553F0" w:rsidRDefault="00DF2511" w:rsidP="008102BA">
            <w:pPr>
              <w:spacing w:line="240" w:lineRule="auto"/>
              <w:jc w:val="center"/>
            </w:pPr>
            <w:r>
              <w:t>FEV</w:t>
            </w:r>
            <w:r>
              <w:rPr>
                <w:vertAlign w:val="subscript"/>
              </w:rPr>
              <w:t>1</w:t>
            </w:r>
          </w:p>
        </w:tc>
        <w:tc>
          <w:tcPr>
            <w:tcW w:w="2056" w:type="dxa"/>
            <w:tcBorders>
              <w:bottom w:val="single" w:sz="4" w:space="0" w:color="auto"/>
            </w:tcBorders>
            <w:vAlign w:val="center"/>
          </w:tcPr>
          <w:p w14:paraId="4C2A6C08"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97 (0.92, 0.99)</w:t>
            </w:r>
          </w:p>
        </w:tc>
        <w:tc>
          <w:tcPr>
            <w:tcW w:w="2056" w:type="dxa"/>
            <w:tcBorders>
              <w:bottom w:val="single" w:sz="4" w:space="0" w:color="auto"/>
            </w:tcBorders>
            <w:vAlign w:val="center"/>
          </w:tcPr>
          <w:p w14:paraId="127F5D6E"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97 (0.94, 0.99)</w:t>
            </w:r>
          </w:p>
        </w:tc>
        <w:tc>
          <w:tcPr>
            <w:tcW w:w="2056" w:type="dxa"/>
            <w:tcBorders>
              <w:bottom w:val="single" w:sz="4" w:space="0" w:color="auto"/>
            </w:tcBorders>
            <w:vAlign w:val="center"/>
          </w:tcPr>
          <w:p w14:paraId="3B2FF55E"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97 (0.93, 0.99)</w:t>
            </w:r>
          </w:p>
        </w:tc>
        <w:tc>
          <w:tcPr>
            <w:tcW w:w="2148" w:type="dxa"/>
            <w:tcBorders>
              <w:bottom w:val="single" w:sz="4" w:space="0" w:color="auto"/>
              <w:right w:val="single" w:sz="4" w:space="0" w:color="auto"/>
            </w:tcBorders>
            <w:vAlign w:val="center"/>
          </w:tcPr>
          <w:p w14:paraId="39E4D7AA"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97 (0.94, 0.99)</w:t>
            </w:r>
          </w:p>
        </w:tc>
      </w:tr>
    </w:tbl>
    <w:p w14:paraId="754BBD79" w14:textId="77777777" w:rsidR="008553F0" w:rsidRPr="003107F6" w:rsidRDefault="008553F0" w:rsidP="006717E0">
      <w:pPr>
        <w:sectPr w:rsidR="008553F0" w:rsidRPr="003107F6" w:rsidSect="00756F0E">
          <w:headerReference w:type="default" r:id="rId151"/>
          <w:footerReference w:type="even" r:id="rId152"/>
          <w:footerReference w:type="default" r:id="rId153"/>
          <w:pgSz w:w="11900" w:h="16840"/>
          <w:pgMar w:top="1440" w:right="1134" w:bottom="1440" w:left="1134" w:header="964" w:footer="964" w:gutter="0"/>
          <w:cols w:space="708"/>
          <w:docGrid w:linePitch="360"/>
        </w:sectPr>
      </w:pPr>
    </w:p>
    <w:p w14:paraId="75B0B401" w14:textId="77777777" w:rsidR="008553F0" w:rsidRDefault="008553F0" w:rsidP="008102BA">
      <w:pPr>
        <w:jc w:val="center"/>
      </w:pPr>
      <w:r>
        <w:rPr>
          <w:noProof/>
          <w:lang w:val="en-US"/>
        </w:rPr>
        <w:lastRenderedPageBreak/>
        <w:drawing>
          <wp:inline distT="0" distB="0" distL="0" distR="0" wp14:anchorId="292EA6A1" wp14:editId="4D1FD4C9">
            <wp:extent cx="8420735" cy="503917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land Altman of repeatbility at each visit.tiff"/>
                    <pic:cNvPicPr/>
                  </pic:nvPicPr>
                  <pic:blipFill>
                    <a:blip r:embed="rId154">
                      <a:extLst>
                        <a:ext uri="{28A0092B-C50C-407E-A947-70E740481C1C}">
                          <a14:useLocalDpi xmlns:a14="http://schemas.microsoft.com/office/drawing/2010/main" val="0"/>
                        </a:ext>
                      </a:extLst>
                    </a:blip>
                    <a:stretch>
                      <a:fillRect/>
                    </a:stretch>
                  </pic:blipFill>
                  <pic:spPr>
                    <a:xfrm>
                      <a:off x="0" y="0"/>
                      <a:ext cx="8427055" cy="5042952"/>
                    </a:xfrm>
                    <a:prstGeom prst="rect">
                      <a:avLst/>
                    </a:prstGeom>
                  </pic:spPr>
                </pic:pic>
              </a:graphicData>
            </a:graphic>
          </wp:inline>
        </w:drawing>
      </w:r>
    </w:p>
    <w:p w14:paraId="4B81F80B" w14:textId="1AC8FD1E" w:rsidR="009A1458" w:rsidRDefault="008553F0" w:rsidP="006717E0">
      <w:pPr>
        <w:pStyle w:val="Caption"/>
      </w:pPr>
      <w:bookmarkStart w:id="447" w:name="_Ref14277200"/>
      <w:bookmarkStart w:id="448" w:name="_Toc27383095"/>
      <w:r>
        <w:t xml:space="preserve">Figure </w:t>
      </w:r>
      <w:fldSimple w:instr=" STYLEREF 1 \s ">
        <w:r w:rsidR="00824FFE">
          <w:rPr>
            <w:noProof/>
          </w:rPr>
          <w:t>5</w:t>
        </w:r>
      </w:fldSimple>
      <w:r w:rsidR="00824FFE">
        <w:noBreakHyphen/>
      </w:r>
      <w:fldSimple w:instr=" SEQ Figure \* ARABIC \s 1 ">
        <w:r w:rsidR="00824FFE">
          <w:rPr>
            <w:noProof/>
          </w:rPr>
          <w:t>12</w:t>
        </w:r>
      </w:fldSimple>
      <w:bookmarkEnd w:id="447"/>
      <w:r>
        <w:t xml:space="preserve">: </w:t>
      </w:r>
      <w:r w:rsidR="009A1458">
        <w:t xml:space="preserve">Inter-visit </w:t>
      </w:r>
      <w:r>
        <w:t>Bland-Altman plots</w:t>
      </w:r>
      <w:r w:rsidR="009A1458">
        <w:t xml:space="preserve"> for VDP, LCI and FEV</w:t>
      </w:r>
      <w:r w:rsidR="009A1458" w:rsidRPr="009A1458">
        <w:rPr>
          <w:vertAlign w:val="subscript"/>
        </w:rPr>
        <w:t>1</w:t>
      </w:r>
      <w:r w:rsidR="009A1458">
        <w:t>.</w:t>
      </w:r>
      <w:bookmarkEnd w:id="448"/>
      <w:r>
        <w:t xml:space="preserve"> </w:t>
      </w:r>
    </w:p>
    <w:p w14:paraId="16F67DAE" w14:textId="6C082E59" w:rsidR="008553F0" w:rsidRPr="009E270C" w:rsidRDefault="009A1458" w:rsidP="006717E0">
      <w:pPr>
        <w:pStyle w:val="Subtitle"/>
      </w:pPr>
      <w:r>
        <w:t xml:space="preserve">Bland-Altman plots </w:t>
      </w:r>
      <w:r w:rsidR="008553F0">
        <w:t xml:space="preserve">depict the difference compared to the average of VDP, </w:t>
      </w:r>
      <w:r w:rsidR="00DF2511">
        <w:t>FEV</w:t>
      </w:r>
      <w:r w:rsidR="00DF2511">
        <w:rPr>
          <w:vertAlign w:val="subscript"/>
        </w:rPr>
        <w:t>1</w:t>
      </w:r>
      <w:r w:rsidR="008553F0">
        <w:t xml:space="preserve"> and LCI at V2 compared to V1, V3 compared to V2 and V3 compared to V1. There was no significant bias for any plot (all within </w:t>
      </w:r>
      <w:r w:rsidR="008553F0">
        <w:sym w:font="Symbol" w:char="F0B1"/>
      </w:r>
      <w:r w:rsidR="008553F0">
        <w:t>0.2) and the 95% limits of agreement are highlighted in each plot by dotted lines.</w:t>
      </w:r>
    </w:p>
    <w:p w14:paraId="094044AC" w14:textId="77777777" w:rsidR="008553F0" w:rsidRDefault="008553F0" w:rsidP="006717E0">
      <w:pPr>
        <w:sectPr w:rsidR="008553F0" w:rsidSect="00756F0E">
          <w:headerReference w:type="default" r:id="rId155"/>
          <w:pgSz w:w="16840" w:h="11900" w:orient="landscape"/>
          <w:pgMar w:top="1440" w:right="1134" w:bottom="1440" w:left="1134" w:header="964" w:footer="964" w:gutter="0"/>
          <w:cols w:space="708"/>
          <w:docGrid w:linePitch="360"/>
        </w:sectPr>
      </w:pPr>
    </w:p>
    <w:p w14:paraId="01972067" w14:textId="0078A5C2" w:rsidR="008553F0" w:rsidRDefault="008553F0" w:rsidP="006717E0">
      <w:pPr>
        <w:pStyle w:val="Heading4"/>
      </w:pPr>
      <w:r>
        <w:lastRenderedPageBreak/>
        <w:t xml:space="preserve">A direct comparison of the change in </w:t>
      </w:r>
      <w:r w:rsidR="005E6BBB">
        <w:rPr>
          <w:vertAlign w:val="superscript"/>
        </w:rPr>
        <w:t>3</w:t>
      </w:r>
      <w:r w:rsidR="005E6BBB">
        <w:t>He</w:t>
      </w:r>
      <w:r>
        <w:t xml:space="preserve"> MRI metrics against lung function</w:t>
      </w:r>
    </w:p>
    <w:p w14:paraId="1DC2BF73" w14:textId="77777777" w:rsidR="008553F0" w:rsidRDefault="008553F0" w:rsidP="006717E0"/>
    <w:p w14:paraId="533762D0" w14:textId="7B562CB3" w:rsidR="008553F0" w:rsidRDefault="008553F0" w:rsidP="006717E0">
      <w:r>
        <w:t>To compare the change in MRI and lung function metrics, 31 patients were assessed who had at least two visits. For the same 24 patients as above</w:t>
      </w:r>
      <w:r w:rsidR="003F12A9">
        <w:t>,</w:t>
      </w:r>
      <w:r>
        <w:t xml:space="preserve"> this meant comparing visit three to visit one. For two more patients who did not have a formal visit two, but did have a visit three, visit three was compared to visit one. The remaining five patients at the time of analysis had not had a visit three and therefore the comparison was made between visit two and visit one. Visit one is referred to as baseline and the latest visit at which data was collected was described as follow up. </w:t>
      </w:r>
      <w:r>
        <w:rPr>
          <w:noProof/>
        </w:rPr>
        <w:t xml:space="preserve">For VDP and </w:t>
      </w:r>
      <w:r w:rsidR="005E6BBB">
        <w:t>VH</w:t>
      </w:r>
      <w:r w:rsidR="005E6BBB">
        <w:rPr>
          <w:vertAlign w:val="subscript"/>
        </w:rPr>
        <w:t>I</w:t>
      </w:r>
      <w:r>
        <w:rPr>
          <w:noProof/>
        </w:rPr>
        <w:t xml:space="preserve"> at TLC, only 26 patient comparisons could be made due to incomplete data acquisition occuring at one of the visits for five patients.</w:t>
      </w:r>
    </w:p>
    <w:p w14:paraId="0ED6A835" w14:textId="77777777" w:rsidR="008553F0" w:rsidRDefault="008553F0" w:rsidP="006717E0"/>
    <w:p w14:paraId="5BFFC4EE" w14:textId="33FDCCE8" w:rsidR="008553F0" w:rsidRDefault="008553F0" w:rsidP="006717E0">
      <w:r>
        <w:t xml:space="preserve">The median (range) follow up duration between visits was 15.1 (7.0, 22.4) months. Between the baseline and follow up there were no significant group differences for any of the metrics assessed, with the exception of </w:t>
      </w:r>
      <w:r w:rsidR="005E6BBB">
        <w:t>VH</w:t>
      </w:r>
      <w:r w:rsidR="005E6BBB">
        <w:rPr>
          <w:vertAlign w:val="subscript"/>
        </w:rPr>
        <w:t>I</w:t>
      </w:r>
      <w:r>
        <w:t xml:space="preserve"> at EIVt and at TLC</w:t>
      </w:r>
      <w:r w:rsidR="003F12A9">
        <w:t>,</w:t>
      </w:r>
      <w:r>
        <w:t xml:space="preserve"> which both significantly decreased with time (p&lt;0.001 and p=0.01 respectively). </w:t>
      </w:r>
    </w:p>
    <w:p w14:paraId="7E32C9D4" w14:textId="46BA9F88" w:rsidR="008553F0" w:rsidRDefault="008553F0" w:rsidP="006717E0"/>
    <w:p w14:paraId="382BC824" w14:textId="5F5CA2D0" w:rsidR="00FE0663" w:rsidRDefault="008553F0" w:rsidP="006717E0">
      <w:pPr>
        <w:pStyle w:val="Caption"/>
        <w:rPr>
          <w:noProof/>
        </w:rPr>
      </w:pPr>
      <w:r>
        <w:t xml:space="preserve">Table </w:t>
      </w:r>
      <w:fldSimple w:instr=" STYLEREF 1 \s ">
        <w:r w:rsidR="00140F11">
          <w:rPr>
            <w:noProof/>
          </w:rPr>
          <w:t>5</w:t>
        </w:r>
      </w:fldSimple>
      <w:r w:rsidR="004B6530">
        <w:noBreakHyphen/>
      </w:r>
      <w:fldSimple w:instr=" SEQ Table \* ARABIC \s 1 ">
        <w:r w:rsidR="00140F11">
          <w:rPr>
            <w:noProof/>
          </w:rPr>
          <w:t>5</w:t>
        </w:r>
      </w:fldSimple>
      <w:r>
        <w:rPr>
          <w:noProof/>
        </w:rPr>
        <w:t xml:space="preserve">: Demographics and a summary of the main lung function and </w:t>
      </w:r>
      <w:r w:rsidR="005E6BBB">
        <w:rPr>
          <w:vertAlign w:val="superscript"/>
        </w:rPr>
        <w:t>3</w:t>
      </w:r>
      <w:r w:rsidR="005E6BBB">
        <w:t>He</w:t>
      </w:r>
      <w:r>
        <w:rPr>
          <w:noProof/>
        </w:rPr>
        <w:t xml:space="preserve"> MRI metrics for the 31 patients with at least one follow up visit. </w:t>
      </w:r>
    </w:p>
    <w:p w14:paraId="7D75D561" w14:textId="02A9EB68" w:rsidR="008553F0" w:rsidRDefault="008553F0" w:rsidP="006717E0">
      <w:pPr>
        <w:pStyle w:val="Subtitle"/>
        <w:rPr>
          <w:noProof/>
        </w:rPr>
      </w:pPr>
      <w:r>
        <w:rPr>
          <w:noProof/>
        </w:rPr>
        <w:t xml:space="preserve">(#) For VDP and </w:t>
      </w:r>
      <w:r w:rsidR="005E6BBB">
        <w:t>VH</w:t>
      </w:r>
      <w:r w:rsidR="005E6BBB">
        <w:rPr>
          <w:vertAlign w:val="subscript"/>
        </w:rPr>
        <w:t>I</w:t>
      </w:r>
      <w:r>
        <w:rPr>
          <w:noProof/>
        </w:rPr>
        <w:t xml:space="preserve"> at TLC, only 26 comparisons could be made due to incomplete data acquisition occuring at one of the visits for five patients. Data is displayed as mean (SD) or median (range). * denotes a significant change at follow up when compared to baseline (p&lt;0.05).</w:t>
      </w:r>
    </w:p>
    <w:p w14:paraId="4BB8B345" w14:textId="77777777" w:rsidR="00FE0663" w:rsidRPr="00FE0663" w:rsidRDefault="00FE0663" w:rsidP="006717E0"/>
    <w:tbl>
      <w:tblPr>
        <w:tblStyle w:val="LightShading"/>
        <w:tblW w:w="0" w:type="auto"/>
        <w:jc w:val="center"/>
        <w:tblLook w:val="06A0" w:firstRow="1" w:lastRow="0" w:firstColumn="1" w:lastColumn="0" w:noHBand="1" w:noVBand="1"/>
      </w:tblPr>
      <w:tblGrid>
        <w:gridCol w:w="3314"/>
        <w:gridCol w:w="2810"/>
        <w:gridCol w:w="2810"/>
      </w:tblGrid>
      <w:tr w:rsidR="008553F0" w14:paraId="5EBEB270" w14:textId="77777777" w:rsidTr="008102BA">
        <w:trPr>
          <w:cnfStyle w:val="100000000000" w:firstRow="1" w:lastRow="0" w:firstColumn="0" w:lastColumn="0" w:oddVBand="0" w:evenVBand="0" w:oddHBand="0"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3314" w:type="dxa"/>
            <w:tcBorders>
              <w:top w:val="single" w:sz="4" w:space="0" w:color="auto"/>
              <w:left w:val="single" w:sz="4" w:space="0" w:color="auto"/>
            </w:tcBorders>
            <w:vAlign w:val="center"/>
          </w:tcPr>
          <w:p w14:paraId="2C87E4BF" w14:textId="77777777" w:rsidR="008553F0" w:rsidRDefault="008553F0" w:rsidP="008102BA">
            <w:pPr>
              <w:spacing w:line="240" w:lineRule="auto"/>
              <w:jc w:val="center"/>
            </w:pPr>
          </w:p>
        </w:tc>
        <w:tc>
          <w:tcPr>
            <w:tcW w:w="2810" w:type="dxa"/>
            <w:tcBorders>
              <w:top w:val="single" w:sz="4" w:space="0" w:color="auto"/>
            </w:tcBorders>
            <w:vAlign w:val="center"/>
          </w:tcPr>
          <w:p w14:paraId="745F4CA0" w14:textId="77777777" w:rsidR="008553F0" w:rsidRDefault="008553F0" w:rsidP="008102BA">
            <w:pPr>
              <w:spacing w:line="240" w:lineRule="auto"/>
              <w:jc w:val="center"/>
              <w:cnfStyle w:val="100000000000" w:firstRow="1" w:lastRow="0" w:firstColumn="0" w:lastColumn="0" w:oddVBand="0" w:evenVBand="0" w:oddHBand="0" w:evenHBand="0" w:firstRowFirstColumn="0" w:firstRowLastColumn="0" w:lastRowFirstColumn="0" w:lastRowLastColumn="0"/>
            </w:pPr>
            <w:r>
              <w:t>Baseline</w:t>
            </w:r>
          </w:p>
        </w:tc>
        <w:tc>
          <w:tcPr>
            <w:tcW w:w="2810" w:type="dxa"/>
            <w:tcBorders>
              <w:top w:val="single" w:sz="4" w:space="0" w:color="auto"/>
              <w:right w:val="single" w:sz="4" w:space="0" w:color="auto"/>
            </w:tcBorders>
            <w:vAlign w:val="center"/>
          </w:tcPr>
          <w:p w14:paraId="070B7CC8" w14:textId="77777777" w:rsidR="008553F0" w:rsidRDefault="008553F0" w:rsidP="008102BA">
            <w:pPr>
              <w:spacing w:line="240" w:lineRule="auto"/>
              <w:jc w:val="center"/>
              <w:cnfStyle w:val="100000000000" w:firstRow="1" w:lastRow="0" w:firstColumn="0" w:lastColumn="0" w:oddVBand="0" w:evenVBand="0" w:oddHBand="0" w:evenHBand="0" w:firstRowFirstColumn="0" w:firstRowLastColumn="0" w:lastRowFirstColumn="0" w:lastRowLastColumn="0"/>
            </w:pPr>
            <w:r>
              <w:t>follow up</w:t>
            </w:r>
          </w:p>
        </w:tc>
      </w:tr>
      <w:tr w:rsidR="008553F0" w14:paraId="039E606A" w14:textId="77777777" w:rsidTr="008102BA">
        <w:trPr>
          <w:trHeight w:val="316"/>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tcBorders>
            <w:vAlign w:val="center"/>
          </w:tcPr>
          <w:p w14:paraId="54D04BDA" w14:textId="77777777" w:rsidR="008553F0" w:rsidRDefault="008553F0" w:rsidP="008102BA">
            <w:pPr>
              <w:spacing w:line="240" w:lineRule="auto"/>
              <w:jc w:val="center"/>
            </w:pPr>
            <w:r>
              <w:t>Number of patients</w:t>
            </w:r>
          </w:p>
        </w:tc>
        <w:tc>
          <w:tcPr>
            <w:tcW w:w="2810" w:type="dxa"/>
            <w:vAlign w:val="center"/>
          </w:tcPr>
          <w:p w14:paraId="55FAC9E1"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31</w:t>
            </w:r>
          </w:p>
        </w:tc>
        <w:tc>
          <w:tcPr>
            <w:tcW w:w="2810" w:type="dxa"/>
            <w:tcBorders>
              <w:right w:val="single" w:sz="4" w:space="0" w:color="auto"/>
            </w:tcBorders>
            <w:vAlign w:val="center"/>
          </w:tcPr>
          <w:p w14:paraId="111F94DB"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31</w:t>
            </w:r>
          </w:p>
        </w:tc>
      </w:tr>
      <w:tr w:rsidR="008553F0" w14:paraId="5599E90B" w14:textId="77777777" w:rsidTr="008102BA">
        <w:trPr>
          <w:trHeight w:val="316"/>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tcBorders>
            <w:vAlign w:val="center"/>
          </w:tcPr>
          <w:p w14:paraId="6DE58797" w14:textId="77777777" w:rsidR="008553F0" w:rsidRDefault="008553F0" w:rsidP="008102BA">
            <w:pPr>
              <w:spacing w:line="240" w:lineRule="auto"/>
              <w:jc w:val="center"/>
            </w:pPr>
            <w:r>
              <w:t>Age (years)</w:t>
            </w:r>
          </w:p>
        </w:tc>
        <w:tc>
          <w:tcPr>
            <w:tcW w:w="2810" w:type="dxa"/>
            <w:vAlign w:val="center"/>
          </w:tcPr>
          <w:p w14:paraId="198F97D4"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16.9 (6.4, 47.5)</w:t>
            </w:r>
          </w:p>
        </w:tc>
        <w:tc>
          <w:tcPr>
            <w:tcW w:w="2810" w:type="dxa"/>
            <w:tcBorders>
              <w:right w:val="single" w:sz="4" w:space="0" w:color="auto"/>
            </w:tcBorders>
            <w:vAlign w:val="center"/>
          </w:tcPr>
          <w:p w14:paraId="34C0701D"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18.2 (7.8, 48.3)</w:t>
            </w:r>
          </w:p>
        </w:tc>
      </w:tr>
      <w:tr w:rsidR="008553F0" w14:paraId="36F59EEA" w14:textId="77777777" w:rsidTr="008102BA">
        <w:trPr>
          <w:trHeight w:val="316"/>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tcBorders>
            <w:vAlign w:val="center"/>
          </w:tcPr>
          <w:p w14:paraId="0C8E230A" w14:textId="07F52EB0" w:rsidR="008553F0" w:rsidRPr="0081445E" w:rsidRDefault="00DF2511" w:rsidP="008102BA">
            <w:pPr>
              <w:spacing w:line="240" w:lineRule="auto"/>
              <w:jc w:val="center"/>
            </w:pPr>
            <w:r>
              <w:t>FEV</w:t>
            </w:r>
            <w:r>
              <w:rPr>
                <w:vertAlign w:val="subscript"/>
              </w:rPr>
              <w:t>1</w:t>
            </w:r>
            <w:r w:rsidR="008553F0">
              <w:t xml:space="preserve"> (z-score)</w:t>
            </w:r>
          </w:p>
        </w:tc>
        <w:tc>
          <w:tcPr>
            <w:tcW w:w="2810" w:type="dxa"/>
            <w:vAlign w:val="center"/>
          </w:tcPr>
          <w:p w14:paraId="43E2FA85"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2.0 (2.0)</w:t>
            </w:r>
          </w:p>
        </w:tc>
        <w:tc>
          <w:tcPr>
            <w:tcW w:w="2810" w:type="dxa"/>
            <w:tcBorders>
              <w:right w:val="single" w:sz="4" w:space="0" w:color="auto"/>
            </w:tcBorders>
            <w:vAlign w:val="center"/>
          </w:tcPr>
          <w:p w14:paraId="75B18985"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2.1 (1.9)</w:t>
            </w:r>
          </w:p>
        </w:tc>
      </w:tr>
      <w:tr w:rsidR="008553F0" w14:paraId="667F06E1" w14:textId="77777777" w:rsidTr="008102BA">
        <w:trPr>
          <w:trHeight w:val="337"/>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tcBorders>
            <w:vAlign w:val="center"/>
          </w:tcPr>
          <w:p w14:paraId="07DE4A8E" w14:textId="3108628A" w:rsidR="008553F0" w:rsidRDefault="00DF2511" w:rsidP="008102BA">
            <w:pPr>
              <w:spacing w:line="240" w:lineRule="auto"/>
              <w:jc w:val="center"/>
            </w:pPr>
            <w:r>
              <w:t>FEV</w:t>
            </w:r>
            <w:r>
              <w:rPr>
                <w:vertAlign w:val="subscript"/>
              </w:rPr>
              <w:t>1</w:t>
            </w:r>
            <w:r w:rsidR="008553F0">
              <w:t>/FVC (z-score)</w:t>
            </w:r>
          </w:p>
        </w:tc>
        <w:tc>
          <w:tcPr>
            <w:tcW w:w="2810" w:type="dxa"/>
            <w:vAlign w:val="center"/>
          </w:tcPr>
          <w:p w14:paraId="75DEF15D"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2.0 (1.6)</w:t>
            </w:r>
          </w:p>
        </w:tc>
        <w:tc>
          <w:tcPr>
            <w:tcW w:w="2810" w:type="dxa"/>
            <w:tcBorders>
              <w:right w:val="single" w:sz="4" w:space="0" w:color="auto"/>
            </w:tcBorders>
            <w:vAlign w:val="center"/>
          </w:tcPr>
          <w:p w14:paraId="04DE7D71"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2.2 (1.5)</w:t>
            </w:r>
          </w:p>
        </w:tc>
      </w:tr>
      <w:tr w:rsidR="008553F0" w14:paraId="2D1BE009" w14:textId="77777777" w:rsidTr="008102BA">
        <w:trPr>
          <w:trHeight w:val="316"/>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tcBorders>
            <w:vAlign w:val="center"/>
          </w:tcPr>
          <w:p w14:paraId="3237D3BC" w14:textId="77777777" w:rsidR="008553F0" w:rsidRDefault="008553F0" w:rsidP="008102BA">
            <w:pPr>
              <w:spacing w:line="240" w:lineRule="auto"/>
              <w:jc w:val="center"/>
            </w:pPr>
            <w:r>
              <w:t>LCI</w:t>
            </w:r>
          </w:p>
        </w:tc>
        <w:tc>
          <w:tcPr>
            <w:tcW w:w="2810" w:type="dxa"/>
            <w:vAlign w:val="center"/>
          </w:tcPr>
          <w:p w14:paraId="22C29FA7"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8.5 (6.7, 22.2)</w:t>
            </w:r>
          </w:p>
        </w:tc>
        <w:tc>
          <w:tcPr>
            <w:tcW w:w="2810" w:type="dxa"/>
            <w:tcBorders>
              <w:right w:val="single" w:sz="4" w:space="0" w:color="auto"/>
            </w:tcBorders>
            <w:vAlign w:val="center"/>
          </w:tcPr>
          <w:p w14:paraId="1F7380AB"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8.2 (5.7, 21.0)</w:t>
            </w:r>
          </w:p>
        </w:tc>
      </w:tr>
      <w:tr w:rsidR="008553F0" w14:paraId="0A1A44DD" w14:textId="77777777" w:rsidTr="008102BA">
        <w:trPr>
          <w:trHeight w:val="316"/>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tcBorders>
            <w:vAlign w:val="center"/>
          </w:tcPr>
          <w:p w14:paraId="216E90CA" w14:textId="609B06FF" w:rsidR="008553F0" w:rsidRDefault="005E6BBB" w:rsidP="008102BA">
            <w:pPr>
              <w:spacing w:line="240" w:lineRule="auto"/>
              <w:jc w:val="center"/>
            </w:pPr>
            <w:r>
              <w:t>S</w:t>
            </w:r>
            <w:r>
              <w:rPr>
                <w:vertAlign w:val="subscript"/>
              </w:rPr>
              <w:t>cond</w:t>
            </w:r>
          </w:p>
        </w:tc>
        <w:tc>
          <w:tcPr>
            <w:tcW w:w="2810" w:type="dxa"/>
            <w:vAlign w:val="center"/>
          </w:tcPr>
          <w:p w14:paraId="29B54EDB"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08 (0.03)</w:t>
            </w:r>
          </w:p>
        </w:tc>
        <w:tc>
          <w:tcPr>
            <w:tcW w:w="2810" w:type="dxa"/>
            <w:tcBorders>
              <w:right w:val="single" w:sz="4" w:space="0" w:color="auto"/>
            </w:tcBorders>
            <w:vAlign w:val="center"/>
          </w:tcPr>
          <w:p w14:paraId="2B9EE740"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08 (0.03)</w:t>
            </w:r>
          </w:p>
        </w:tc>
      </w:tr>
      <w:tr w:rsidR="008553F0" w14:paraId="2A81F217" w14:textId="77777777" w:rsidTr="008102BA">
        <w:trPr>
          <w:trHeight w:val="337"/>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tcBorders>
            <w:vAlign w:val="center"/>
          </w:tcPr>
          <w:p w14:paraId="2CD0981F" w14:textId="6D947851" w:rsidR="008553F0" w:rsidRDefault="005E6BBB" w:rsidP="008102BA">
            <w:pPr>
              <w:spacing w:line="240" w:lineRule="auto"/>
              <w:jc w:val="center"/>
            </w:pPr>
            <w:r>
              <w:t>S</w:t>
            </w:r>
            <w:r>
              <w:rPr>
                <w:vertAlign w:val="subscript"/>
              </w:rPr>
              <w:t>acin</w:t>
            </w:r>
          </w:p>
        </w:tc>
        <w:tc>
          <w:tcPr>
            <w:tcW w:w="2810" w:type="dxa"/>
            <w:vAlign w:val="center"/>
          </w:tcPr>
          <w:p w14:paraId="59689BD3"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14 (0.05, 0.89)</w:t>
            </w:r>
          </w:p>
        </w:tc>
        <w:tc>
          <w:tcPr>
            <w:tcW w:w="2810" w:type="dxa"/>
            <w:tcBorders>
              <w:right w:val="single" w:sz="4" w:space="0" w:color="auto"/>
            </w:tcBorders>
            <w:vAlign w:val="center"/>
          </w:tcPr>
          <w:p w14:paraId="1D2EE132"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0.15 (0.06, 0.68)</w:t>
            </w:r>
          </w:p>
        </w:tc>
      </w:tr>
      <w:tr w:rsidR="008553F0" w14:paraId="52D2D190" w14:textId="77777777" w:rsidTr="008102BA">
        <w:trPr>
          <w:trHeight w:val="316"/>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tcBorders>
            <w:vAlign w:val="center"/>
          </w:tcPr>
          <w:p w14:paraId="5631154D" w14:textId="3935F714" w:rsidR="008553F0" w:rsidRDefault="005E6BBB" w:rsidP="008102BA">
            <w:pPr>
              <w:spacing w:line="240" w:lineRule="auto"/>
              <w:jc w:val="center"/>
            </w:pPr>
            <w:r>
              <w:t>LCI</w:t>
            </w:r>
            <w:r>
              <w:rPr>
                <w:vertAlign w:val="subscript"/>
              </w:rPr>
              <w:t>supine</w:t>
            </w:r>
          </w:p>
        </w:tc>
        <w:tc>
          <w:tcPr>
            <w:tcW w:w="2810" w:type="dxa"/>
            <w:vAlign w:val="center"/>
          </w:tcPr>
          <w:p w14:paraId="340B069C"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9.6 (6.2, 17.4)</w:t>
            </w:r>
          </w:p>
        </w:tc>
        <w:tc>
          <w:tcPr>
            <w:tcW w:w="2810" w:type="dxa"/>
            <w:tcBorders>
              <w:right w:val="single" w:sz="4" w:space="0" w:color="auto"/>
            </w:tcBorders>
            <w:vAlign w:val="center"/>
          </w:tcPr>
          <w:p w14:paraId="26096E22"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9.6 (7.0, 20.8)</w:t>
            </w:r>
          </w:p>
        </w:tc>
      </w:tr>
      <w:tr w:rsidR="008553F0" w14:paraId="7ED46422" w14:textId="77777777" w:rsidTr="008102BA">
        <w:trPr>
          <w:trHeight w:val="337"/>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tcBorders>
            <w:vAlign w:val="center"/>
          </w:tcPr>
          <w:p w14:paraId="7CBE5887" w14:textId="77777777" w:rsidR="008553F0" w:rsidRDefault="008553F0" w:rsidP="008102BA">
            <w:pPr>
              <w:spacing w:line="240" w:lineRule="auto"/>
              <w:jc w:val="center"/>
            </w:pPr>
            <w:r>
              <w:t>RV/TLC (%)</w:t>
            </w:r>
          </w:p>
        </w:tc>
        <w:tc>
          <w:tcPr>
            <w:tcW w:w="2810" w:type="dxa"/>
            <w:vAlign w:val="center"/>
          </w:tcPr>
          <w:p w14:paraId="2D571D5E"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26.7 (17.8, 57.6)</w:t>
            </w:r>
          </w:p>
        </w:tc>
        <w:tc>
          <w:tcPr>
            <w:tcW w:w="2810" w:type="dxa"/>
            <w:tcBorders>
              <w:right w:val="single" w:sz="4" w:space="0" w:color="auto"/>
            </w:tcBorders>
            <w:vAlign w:val="center"/>
          </w:tcPr>
          <w:p w14:paraId="020E6F67"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30.3 (17.8, 57.1)</w:t>
            </w:r>
          </w:p>
        </w:tc>
      </w:tr>
      <w:tr w:rsidR="008553F0" w14:paraId="69E14BA2" w14:textId="77777777" w:rsidTr="008102BA">
        <w:trPr>
          <w:trHeight w:val="316"/>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tcBorders>
            <w:vAlign w:val="center"/>
          </w:tcPr>
          <w:p w14:paraId="35126284" w14:textId="77777777" w:rsidR="008553F0" w:rsidRDefault="008553F0" w:rsidP="008102BA">
            <w:pPr>
              <w:spacing w:line="240" w:lineRule="auto"/>
              <w:jc w:val="center"/>
            </w:pPr>
            <w:r>
              <w:t>VDP @ EIVt (%)</w:t>
            </w:r>
          </w:p>
        </w:tc>
        <w:tc>
          <w:tcPr>
            <w:tcW w:w="2810" w:type="dxa"/>
            <w:vAlign w:val="center"/>
          </w:tcPr>
          <w:p w14:paraId="1D5A3D98"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7.9 (0.2, 45.0)</w:t>
            </w:r>
          </w:p>
        </w:tc>
        <w:tc>
          <w:tcPr>
            <w:tcW w:w="2810" w:type="dxa"/>
            <w:tcBorders>
              <w:right w:val="single" w:sz="4" w:space="0" w:color="auto"/>
            </w:tcBorders>
            <w:vAlign w:val="center"/>
          </w:tcPr>
          <w:p w14:paraId="29F9A951"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6.6 (0.3, 46.0)</w:t>
            </w:r>
          </w:p>
        </w:tc>
      </w:tr>
      <w:tr w:rsidR="008553F0" w14:paraId="38A0E9DB" w14:textId="77777777" w:rsidTr="008102BA">
        <w:trPr>
          <w:trHeight w:val="316"/>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tcBorders>
            <w:vAlign w:val="center"/>
          </w:tcPr>
          <w:p w14:paraId="031F836F" w14:textId="64F6FBF4" w:rsidR="008553F0" w:rsidRDefault="005E6BBB" w:rsidP="008102BA">
            <w:pPr>
              <w:spacing w:line="240" w:lineRule="auto"/>
              <w:jc w:val="center"/>
            </w:pPr>
            <w:r>
              <w:t>VH</w:t>
            </w:r>
            <w:r>
              <w:rPr>
                <w:vertAlign w:val="subscript"/>
              </w:rPr>
              <w:t>I</w:t>
            </w:r>
            <w:r w:rsidR="008553F0">
              <w:t xml:space="preserve"> @ EIVt (%)</w:t>
            </w:r>
          </w:p>
        </w:tc>
        <w:tc>
          <w:tcPr>
            <w:tcW w:w="2810" w:type="dxa"/>
            <w:vAlign w:val="center"/>
          </w:tcPr>
          <w:p w14:paraId="6B01FD48"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15.2 (6.7, 21.9)</w:t>
            </w:r>
          </w:p>
        </w:tc>
        <w:tc>
          <w:tcPr>
            <w:tcW w:w="2810" w:type="dxa"/>
            <w:tcBorders>
              <w:right w:val="single" w:sz="4" w:space="0" w:color="auto"/>
            </w:tcBorders>
            <w:vAlign w:val="center"/>
          </w:tcPr>
          <w:p w14:paraId="465EA9B2"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13.2 (5.4, 20.2)*</w:t>
            </w:r>
          </w:p>
        </w:tc>
      </w:tr>
      <w:tr w:rsidR="008553F0" w14:paraId="5142F7E5" w14:textId="77777777" w:rsidTr="008102BA">
        <w:trPr>
          <w:trHeight w:val="337"/>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tcBorders>
            <w:vAlign w:val="center"/>
          </w:tcPr>
          <w:p w14:paraId="10384862" w14:textId="77777777" w:rsidR="008553F0" w:rsidRDefault="008553F0" w:rsidP="008102BA">
            <w:pPr>
              <w:spacing w:line="240" w:lineRule="auto"/>
              <w:jc w:val="center"/>
            </w:pPr>
            <w:r>
              <w:t>#VDP @ TLC (%)</w:t>
            </w:r>
          </w:p>
        </w:tc>
        <w:tc>
          <w:tcPr>
            <w:tcW w:w="2810" w:type="dxa"/>
            <w:vAlign w:val="center"/>
          </w:tcPr>
          <w:p w14:paraId="5A3D9890"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4.2 (0.2, 35.3)</w:t>
            </w:r>
          </w:p>
        </w:tc>
        <w:tc>
          <w:tcPr>
            <w:tcW w:w="2810" w:type="dxa"/>
            <w:tcBorders>
              <w:right w:val="single" w:sz="4" w:space="0" w:color="auto"/>
            </w:tcBorders>
            <w:vAlign w:val="center"/>
          </w:tcPr>
          <w:p w14:paraId="0812B8AA"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3.2 (0.3, 27.8)</w:t>
            </w:r>
          </w:p>
        </w:tc>
      </w:tr>
      <w:tr w:rsidR="008553F0" w14:paraId="38D0F900" w14:textId="77777777" w:rsidTr="008102BA">
        <w:trPr>
          <w:trHeight w:val="316"/>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tcBorders>
            <w:vAlign w:val="center"/>
          </w:tcPr>
          <w:p w14:paraId="112CF77E" w14:textId="0691B37F" w:rsidR="008553F0" w:rsidRDefault="008553F0" w:rsidP="008102BA">
            <w:pPr>
              <w:spacing w:line="240" w:lineRule="auto"/>
              <w:jc w:val="center"/>
            </w:pPr>
            <w:r>
              <w:t>#</w:t>
            </w:r>
            <w:r w:rsidR="005E6BBB">
              <w:t>VH</w:t>
            </w:r>
            <w:r w:rsidR="005E6BBB">
              <w:rPr>
                <w:vertAlign w:val="subscript"/>
              </w:rPr>
              <w:t>I</w:t>
            </w:r>
            <w:r>
              <w:t xml:space="preserve"> @ TLC (%)</w:t>
            </w:r>
          </w:p>
        </w:tc>
        <w:tc>
          <w:tcPr>
            <w:tcW w:w="2810" w:type="dxa"/>
            <w:vAlign w:val="center"/>
          </w:tcPr>
          <w:p w14:paraId="051F5473"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9.3 (6.0, 17.7)</w:t>
            </w:r>
          </w:p>
        </w:tc>
        <w:tc>
          <w:tcPr>
            <w:tcW w:w="2810" w:type="dxa"/>
            <w:tcBorders>
              <w:right w:val="single" w:sz="4" w:space="0" w:color="auto"/>
            </w:tcBorders>
            <w:vAlign w:val="center"/>
          </w:tcPr>
          <w:p w14:paraId="1DF771AF"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8.7 (5.7, 16.3)*</w:t>
            </w:r>
          </w:p>
        </w:tc>
      </w:tr>
      <w:tr w:rsidR="008553F0" w14:paraId="3ADFE725" w14:textId="77777777" w:rsidTr="008102BA">
        <w:trPr>
          <w:trHeight w:val="337"/>
          <w:jc w:val="center"/>
        </w:trPr>
        <w:tc>
          <w:tcPr>
            <w:cnfStyle w:val="001000000000" w:firstRow="0" w:lastRow="0" w:firstColumn="1" w:lastColumn="0" w:oddVBand="0" w:evenVBand="0" w:oddHBand="0" w:evenHBand="0" w:firstRowFirstColumn="0" w:firstRowLastColumn="0" w:lastRowFirstColumn="0" w:lastRowLastColumn="0"/>
            <w:tcW w:w="3314" w:type="dxa"/>
            <w:tcBorders>
              <w:left w:val="single" w:sz="4" w:space="0" w:color="auto"/>
              <w:bottom w:val="single" w:sz="4" w:space="0" w:color="auto"/>
            </w:tcBorders>
            <w:vAlign w:val="center"/>
          </w:tcPr>
          <w:p w14:paraId="43ED5835" w14:textId="77777777" w:rsidR="008553F0" w:rsidRDefault="008553F0" w:rsidP="008102BA">
            <w:pPr>
              <w:spacing w:line="240" w:lineRule="auto"/>
              <w:jc w:val="center"/>
            </w:pPr>
            <w:r>
              <w:t>CFQ-R Respiratory</w:t>
            </w:r>
          </w:p>
        </w:tc>
        <w:tc>
          <w:tcPr>
            <w:tcW w:w="2810" w:type="dxa"/>
            <w:tcBorders>
              <w:bottom w:val="single" w:sz="4" w:space="0" w:color="auto"/>
            </w:tcBorders>
            <w:vAlign w:val="center"/>
          </w:tcPr>
          <w:p w14:paraId="035DAF9E"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75.0 (38.9, 100.0)</w:t>
            </w:r>
          </w:p>
        </w:tc>
        <w:tc>
          <w:tcPr>
            <w:tcW w:w="2810" w:type="dxa"/>
            <w:tcBorders>
              <w:bottom w:val="single" w:sz="4" w:space="0" w:color="auto"/>
              <w:right w:val="single" w:sz="4" w:space="0" w:color="auto"/>
            </w:tcBorders>
            <w:vAlign w:val="center"/>
          </w:tcPr>
          <w:p w14:paraId="3C26E304"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84.5 (55.6, 100.0)</w:t>
            </w:r>
          </w:p>
        </w:tc>
      </w:tr>
    </w:tbl>
    <w:p w14:paraId="3AB3565A" w14:textId="77777777" w:rsidR="008553F0" w:rsidRDefault="008553F0" w:rsidP="006717E0"/>
    <w:p w14:paraId="0D04815B" w14:textId="7FDFF32F" w:rsidR="008553F0" w:rsidRDefault="008553F0" w:rsidP="006717E0">
      <w:r>
        <w:t xml:space="preserve">In this cohort, there was no significant change in VDP between baseline and follow up as the median difference in VDP was 0.02%. This is the result of an even split between patients with an increasing </w:t>
      </w:r>
      <w:r>
        <w:lastRenderedPageBreak/>
        <w:t xml:space="preserve">VDP (16 patients) and decreasing VDP (15 patients). When analysing only the patients where VDP increased above the baseline value over time (with no threshold set), the median difference (and approximate 95% confidence intervals) was 1.8% (0.3 and 4.8%). In this sub-analysis, the median (range) VDP at baseline was 11.6% (0.2, 42.2%) and at follow up was 14.0% (0.3, 46.0%). Conversely, when only analysing patients where VDP decreased at follow up, the median difference (and approximate 95% confidence intervals) was -3.1% (-4.9, -1.5%). For these patients, the median (range) VDP at baseline was 7.9% (1.5, 45.0%) and at follow up was 4.3% (0.6, 40.1%). When comparing the group with an increased VDP at follow up to those that decreased, there were no significant differences in VDP, age, </w:t>
      </w:r>
      <w:r w:rsidR="00DF2511">
        <w:t>FEV</w:t>
      </w:r>
      <w:r w:rsidR="00DF2511">
        <w:rPr>
          <w:vertAlign w:val="subscript"/>
        </w:rPr>
        <w:t>1</w:t>
      </w:r>
      <w:r>
        <w:t xml:space="preserve">, </w:t>
      </w:r>
      <w:r w:rsidR="00DF2511">
        <w:t>FEV</w:t>
      </w:r>
      <w:r w:rsidR="00DF2511">
        <w:rPr>
          <w:vertAlign w:val="subscript"/>
        </w:rPr>
        <w:t>1</w:t>
      </w:r>
      <w:r>
        <w:t>/FVC, LCI, RV/TLC or CFQ-R respiratory (p&gt;0.05) at baseline.</w:t>
      </w:r>
    </w:p>
    <w:p w14:paraId="00E33E8E" w14:textId="77777777" w:rsidR="008553F0" w:rsidRDefault="008553F0" w:rsidP="006717E0"/>
    <w:p w14:paraId="28E36D6F" w14:textId="2BA32DF5" w:rsidR="008553F0" w:rsidRDefault="008553F0" w:rsidP="006717E0">
      <w:r>
        <w:t xml:space="preserve">There were also no significant group differences between baseline and follow up for any of the other metrics assessed, with no clear trends identifiable. For </w:t>
      </w:r>
      <w:r w:rsidR="003F12A9">
        <w:t>example,</w:t>
      </w:r>
      <w:r>
        <w:t xml:space="preserve"> for </w:t>
      </w:r>
      <w:r w:rsidR="00DF2511">
        <w:t>FEV</w:t>
      </w:r>
      <w:r w:rsidR="00DF2511">
        <w:rPr>
          <w:vertAlign w:val="subscript"/>
        </w:rPr>
        <w:t>1</w:t>
      </w:r>
      <w:r>
        <w:t xml:space="preserve"> the median difference between visits (follow up – baseline) was -0.1 z-score and for LCI was 0.07. The exception for this was for </w:t>
      </w:r>
      <w:r w:rsidR="005E6BBB">
        <w:t>VH</w:t>
      </w:r>
      <w:r w:rsidR="005E6BBB">
        <w:rPr>
          <w:vertAlign w:val="subscript"/>
        </w:rPr>
        <w:t>I</w:t>
      </w:r>
      <w:r>
        <w:t xml:space="preserve"> at both EIVt and TLC, which showed a significant reduction at follow up when compared to baseline. </w:t>
      </w:r>
      <w:r>
        <w:fldChar w:fldCharType="begin"/>
      </w:r>
      <w:r>
        <w:instrText xml:space="preserve"> REF _Ref428799596 \h </w:instrText>
      </w:r>
      <w:r w:rsidR="007911F3">
        <w:instrText xml:space="preserve"> \* MERGEFORMAT </w:instrText>
      </w:r>
      <w:r>
        <w:fldChar w:fldCharType="separate"/>
      </w:r>
      <w:r w:rsidR="00140F11">
        <w:t xml:space="preserve">Figure </w:t>
      </w:r>
      <w:r w:rsidR="00140F11">
        <w:rPr>
          <w:noProof/>
        </w:rPr>
        <w:t>5</w:t>
      </w:r>
      <w:r w:rsidR="00140F11">
        <w:rPr>
          <w:noProof/>
        </w:rPr>
        <w:noBreakHyphen/>
        <w:t>13</w:t>
      </w:r>
      <w:r>
        <w:fldChar w:fldCharType="end"/>
      </w:r>
      <w:r>
        <w:t xml:space="preserve"> shows that irrespective of whether VDP (at EIVt) increased or decreased, most patients had a reduction in </w:t>
      </w:r>
      <w:r w:rsidR="005E6BBB">
        <w:t>VH</w:t>
      </w:r>
      <w:r w:rsidR="005E6BBB">
        <w:rPr>
          <w:vertAlign w:val="subscript"/>
        </w:rPr>
        <w:t>I</w:t>
      </w:r>
      <w:r>
        <w:t xml:space="preserve"> (at EIVt) at follow up when compared to baseline.</w:t>
      </w:r>
    </w:p>
    <w:p w14:paraId="37E9F65F" w14:textId="77777777" w:rsidR="008553F0" w:rsidRDefault="008553F0" w:rsidP="006717E0"/>
    <w:p w14:paraId="259D5E96" w14:textId="77777777" w:rsidR="008553F0" w:rsidRDefault="008553F0" w:rsidP="008102BA">
      <w:pPr>
        <w:jc w:val="center"/>
      </w:pPr>
      <w:r>
        <w:rPr>
          <w:noProof/>
          <w:lang w:val="en-US"/>
        </w:rPr>
        <w:drawing>
          <wp:inline distT="0" distB="0" distL="0" distR="0" wp14:anchorId="124BCD4A" wp14:editId="010F4982">
            <wp:extent cx="3543300" cy="23622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ta VDP vs Delta VHI.tiff"/>
                    <pic:cNvPicPr/>
                  </pic:nvPicPr>
                  <pic:blipFill>
                    <a:blip r:embed="rId156">
                      <a:extLst>
                        <a:ext uri="{28A0092B-C50C-407E-A947-70E740481C1C}">
                          <a14:useLocalDpi xmlns:a14="http://schemas.microsoft.com/office/drawing/2010/main" val="0"/>
                        </a:ext>
                      </a:extLst>
                    </a:blip>
                    <a:stretch>
                      <a:fillRect/>
                    </a:stretch>
                  </pic:blipFill>
                  <pic:spPr>
                    <a:xfrm>
                      <a:off x="0" y="0"/>
                      <a:ext cx="3543300" cy="2362200"/>
                    </a:xfrm>
                    <a:prstGeom prst="rect">
                      <a:avLst/>
                    </a:prstGeom>
                  </pic:spPr>
                </pic:pic>
              </a:graphicData>
            </a:graphic>
          </wp:inline>
        </w:drawing>
      </w:r>
    </w:p>
    <w:p w14:paraId="4EBC1F17" w14:textId="5FCD76C2" w:rsidR="00FD4365" w:rsidRDefault="008553F0" w:rsidP="006717E0">
      <w:pPr>
        <w:pStyle w:val="Caption"/>
      </w:pPr>
      <w:bookmarkStart w:id="449" w:name="_Ref428799596"/>
      <w:bookmarkStart w:id="450" w:name="_Toc27383096"/>
      <w:r>
        <w:t xml:space="preserve">Figure </w:t>
      </w:r>
      <w:fldSimple w:instr=" STYLEREF 1 \s ">
        <w:r w:rsidR="00824FFE">
          <w:rPr>
            <w:noProof/>
          </w:rPr>
          <w:t>5</w:t>
        </w:r>
      </w:fldSimple>
      <w:r w:rsidR="00824FFE">
        <w:noBreakHyphen/>
      </w:r>
      <w:fldSimple w:instr=" SEQ Figure \* ARABIC \s 1 ">
        <w:r w:rsidR="00824FFE">
          <w:rPr>
            <w:noProof/>
          </w:rPr>
          <w:t>13</w:t>
        </w:r>
      </w:fldSimple>
      <w:bookmarkEnd w:id="449"/>
      <w:r>
        <w:t>: The difference (</w:t>
      </w:r>
      <w:r>
        <w:sym w:font="Symbol" w:char="F044"/>
      </w:r>
      <w:r>
        <w:t xml:space="preserve">) in VDP versus the difference in </w:t>
      </w:r>
      <w:r w:rsidR="005E6BBB">
        <w:t>VH</w:t>
      </w:r>
      <w:r w:rsidR="005E6BBB">
        <w:rPr>
          <w:vertAlign w:val="subscript"/>
        </w:rPr>
        <w:t>I</w:t>
      </w:r>
      <w:r>
        <w:t xml:space="preserve"> at EIVt.</w:t>
      </w:r>
      <w:bookmarkEnd w:id="450"/>
      <w:r>
        <w:t xml:space="preserve"> </w:t>
      </w:r>
    </w:p>
    <w:p w14:paraId="214267FA" w14:textId="2201A6E0" w:rsidR="008553F0" w:rsidRDefault="008553F0" w:rsidP="006717E0">
      <w:pPr>
        <w:pStyle w:val="Subtitle"/>
      </w:pPr>
      <w:r>
        <w:t xml:space="preserve">This scatter-plot shows that most patients have a reduced </w:t>
      </w:r>
      <w:r w:rsidR="005E6BBB">
        <w:t>VH</w:t>
      </w:r>
      <w:r w:rsidR="005E6BBB">
        <w:rPr>
          <w:vertAlign w:val="subscript"/>
        </w:rPr>
        <w:t>I</w:t>
      </w:r>
      <w:r>
        <w:t xml:space="preserve"> at follow up compared to baseline (and have a negative value), irrespective of whether VDP increases or decreases.</w:t>
      </w:r>
    </w:p>
    <w:p w14:paraId="0B9BA03D" w14:textId="77777777" w:rsidR="008553F0" w:rsidRPr="00392C16" w:rsidRDefault="008553F0" w:rsidP="006717E0"/>
    <w:p w14:paraId="6C5F0366" w14:textId="1D729CEE" w:rsidR="008553F0" w:rsidRDefault="008553F0" w:rsidP="006717E0">
      <w:r>
        <w:t>The difference (</w:t>
      </w:r>
      <w:r>
        <w:sym w:font="Symbol" w:char="F044"/>
      </w:r>
      <w:r>
        <w:t xml:space="preserve">) in VDP (EIVt) or the % change in VDP from baseline did not significantly correlate with the </w:t>
      </w:r>
      <w:r>
        <w:sym w:font="Symbol" w:char="F044"/>
      </w:r>
      <w:r>
        <w:t xml:space="preserve"> or the % change in LCI (or </w:t>
      </w:r>
      <w:r w:rsidR="005E6BBB">
        <w:t>LCI</w:t>
      </w:r>
      <w:r w:rsidR="005E6BBB">
        <w:rPr>
          <w:vertAlign w:val="subscript"/>
        </w:rPr>
        <w:t>supine</w:t>
      </w:r>
      <w:r>
        <w:t xml:space="preserve">), </w:t>
      </w:r>
      <w:r w:rsidR="00DF2511">
        <w:t>FEV</w:t>
      </w:r>
      <w:r w:rsidR="00DF2511">
        <w:rPr>
          <w:vertAlign w:val="subscript"/>
        </w:rPr>
        <w:t>1</w:t>
      </w:r>
      <w:r>
        <w:t xml:space="preserve">, RV/TLC, </w:t>
      </w:r>
      <w:r w:rsidR="005E6BBB">
        <w:t>S</w:t>
      </w:r>
      <w:r w:rsidR="005E6BBB">
        <w:rPr>
          <w:vertAlign w:val="subscript"/>
        </w:rPr>
        <w:t>acin</w:t>
      </w:r>
      <w:r>
        <w:t xml:space="preserve"> or </w:t>
      </w:r>
      <w:r w:rsidR="005E6BBB">
        <w:t>S</w:t>
      </w:r>
      <w:r w:rsidR="005E6BBB">
        <w:rPr>
          <w:vertAlign w:val="subscript"/>
        </w:rPr>
        <w:t>cond</w:t>
      </w:r>
      <w:r>
        <w:t>. There was however good concordance (both metrics either increasing or decreasing with time) between the change in VDP and LCI of 65% of patients (</w:t>
      </w:r>
      <w:r>
        <w:fldChar w:fldCharType="begin"/>
      </w:r>
      <w:r>
        <w:instrText xml:space="preserve"> REF _Ref14340967 \h </w:instrText>
      </w:r>
      <w:r w:rsidR="007911F3">
        <w:instrText xml:space="preserve"> \* MERGEFORMAT </w:instrText>
      </w:r>
      <w:r>
        <w:fldChar w:fldCharType="separate"/>
      </w:r>
      <w:r w:rsidR="00140F11">
        <w:t xml:space="preserve">Figure </w:t>
      </w:r>
      <w:r w:rsidR="00140F11">
        <w:rPr>
          <w:noProof/>
        </w:rPr>
        <w:t>5</w:t>
      </w:r>
      <w:r w:rsidR="00140F11">
        <w:rPr>
          <w:noProof/>
        </w:rPr>
        <w:noBreakHyphen/>
        <w:t>14</w:t>
      </w:r>
      <w:r>
        <w:fldChar w:fldCharType="end"/>
      </w:r>
      <w:r>
        <w:t xml:space="preserve">), but when VDP was compared to </w:t>
      </w:r>
      <w:r w:rsidR="00DF2511">
        <w:t>FEV</w:t>
      </w:r>
      <w:r w:rsidR="00DF2511">
        <w:rPr>
          <w:vertAlign w:val="subscript"/>
        </w:rPr>
        <w:t>1</w:t>
      </w:r>
      <w:r>
        <w:t xml:space="preserve"> the concordance was only </w:t>
      </w:r>
      <w:r>
        <w:lastRenderedPageBreak/>
        <w:t xml:space="preserve">54%. The same degree of concordance (54%) was seen when comparing the change in </w:t>
      </w:r>
      <w:r w:rsidR="00DF2511">
        <w:t>FEV</w:t>
      </w:r>
      <w:r w:rsidR="00DF2511">
        <w:rPr>
          <w:vertAlign w:val="subscript"/>
        </w:rPr>
        <w:t>1</w:t>
      </w:r>
      <w:r>
        <w:t xml:space="preserve"> to the change in LCI. </w:t>
      </w:r>
      <w:r>
        <w:fldChar w:fldCharType="begin"/>
      </w:r>
      <w:r>
        <w:instrText xml:space="preserve"> REF _Ref14340967 \h </w:instrText>
      </w:r>
      <w:r w:rsidR="007911F3">
        <w:instrText xml:space="preserve"> \* MERGEFORMAT </w:instrText>
      </w:r>
      <w:r>
        <w:fldChar w:fldCharType="separate"/>
      </w:r>
      <w:r w:rsidR="00140F11">
        <w:t xml:space="preserve">Figure </w:t>
      </w:r>
      <w:r w:rsidR="00140F11">
        <w:rPr>
          <w:noProof/>
        </w:rPr>
        <w:t>5</w:t>
      </w:r>
      <w:r w:rsidR="00140F11">
        <w:rPr>
          <w:noProof/>
        </w:rPr>
        <w:noBreakHyphen/>
        <w:t>14</w:t>
      </w:r>
      <w:r>
        <w:fldChar w:fldCharType="end"/>
      </w:r>
      <w:r>
        <w:t xml:space="preserve"> shows that in those patients where the change in VDP and LCI are concordant, there appears to be a larger change in VDP for a given change in LCI. Analysing VDP at TLC (instead of EIVt), the concordance again was poor between the change in VDP at TLC and both the change in LCI and </w:t>
      </w:r>
      <w:r w:rsidR="00DF2511">
        <w:t>FEV</w:t>
      </w:r>
      <w:r w:rsidR="00DF2511">
        <w:rPr>
          <w:vertAlign w:val="subscript"/>
        </w:rPr>
        <w:t>1</w:t>
      </w:r>
      <w:r>
        <w:t xml:space="preserve"> (both 54%, but out of 26 patients rather than 31, as not all patients successfully completed two </w:t>
      </w:r>
      <w:r w:rsidR="005E6BBB">
        <w:rPr>
          <w:vertAlign w:val="superscript"/>
        </w:rPr>
        <w:t>3</w:t>
      </w:r>
      <w:r w:rsidR="005E6BBB">
        <w:t>He</w:t>
      </w:r>
      <w:r>
        <w:t xml:space="preserve"> TLC MRI scans). The change in VDP at TLC also demonstrated no significant correlations with the change in lung function metrics. There was a significant correlation between VDP at EIVt and TLC (r=0.66, p&lt;0.001), with concordance in the direction of change in 77% of patients. </w:t>
      </w:r>
      <w:r>
        <w:fldChar w:fldCharType="begin"/>
      </w:r>
      <w:r>
        <w:instrText xml:space="preserve"> REF _Ref14342574 \h </w:instrText>
      </w:r>
      <w:r w:rsidR="007911F3">
        <w:instrText xml:space="preserve"> \* MERGEFORMAT </w:instrText>
      </w:r>
      <w:r>
        <w:fldChar w:fldCharType="separate"/>
      </w:r>
      <w:r w:rsidR="00140F11">
        <w:t xml:space="preserve">Figure </w:t>
      </w:r>
      <w:r w:rsidR="00140F11">
        <w:rPr>
          <w:noProof/>
        </w:rPr>
        <w:t>5</w:t>
      </w:r>
      <w:r w:rsidR="00140F11">
        <w:rPr>
          <w:noProof/>
        </w:rPr>
        <w:noBreakHyphen/>
        <w:t>15</w:t>
      </w:r>
      <w:r>
        <w:fldChar w:fldCharType="end"/>
      </w:r>
      <w:r>
        <w:t xml:space="preserve"> shows that it appears that on average the change in VDP at EIVt with time, was larger than the change at TLC. However, this wasn’t always the case, with two patients in particular who seem to have clear discordance between an increase in VDP at EIVt and a decrease in VDP at TLC. This suggests a worsening in partial airflow obstruction over time but an improvement in fixed airflow obstruction over the period of observation. </w:t>
      </w:r>
    </w:p>
    <w:p w14:paraId="14124596" w14:textId="77777777" w:rsidR="008553F0" w:rsidRDefault="008553F0" w:rsidP="006717E0"/>
    <w:p w14:paraId="1C0443C4" w14:textId="2F6E2A9E" w:rsidR="008553F0" w:rsidRDefault="008553F0" w:rsidP="006717E0">
      <w:r>
        <w:t>When comparing the change in VDP at EIVt to the change in reversible-volume index (</w:t>
      </w:r>
      <w:r>
        <w:fldChar w:fldCharType="begin"/>
      </w:r>
      <w:r>
        <w:instrText xml:space="preserve"> REF _Ref14345611 \h </w:instrText>
      </w:r>
      <w:r w:rsidR="007911F3">
        <w:instrText xml:space="preserve"> \* MERGEFORMAT </w:instrText>
      </w:r>
      <w:r>
        <w:fldChar w:fldCharType="separate"/>
      </w:r>
      <w:r w:rsidR="00140F11">
        <w:t xml:space="preserve">Figure </w:t>
      </w:r>
      <w:r w:rsidR="00140F11">
        <w:rPr>
          <w:noProof/>
        </w:rPr>
        <w:t>5</w:t>
      </w:r>
      <w:r w:rsidR="00140F11">
        <w:rPr>
          <w:noProof/>
        </w:rPr>
        <w:noBreakHyphen/>
        <w:t>16</w:t>
      </w:r>
      <w:r>
        <w:fldChar w:fldCharType="end"/>
      </w:r>
      <w:r>
        <w:t>). Patients in the top right quadrant, have increased VDP at EIVt and increased reversible-volume index over time. This implies that although the amount of defect has increased at EIVt, these defects can become ventilated by breathing in deeply (causing an increase in reversible-volume index), suggesting that the increase in VDP is due to partial airflow obstruction. Patients in the bottom right quadrant, with increased VDP at EIVt but reduced reversible-volume index, have increased fixed obstruction within the airways because the amount of defect has increased and this defect cannot be ventilated by breathing in deeply (thus causing a decrease in reversible-volume index). Patients with reduced VDP at EIVt at follow up should have reduced reversible volume index because the amount of defect available to be reversed has reduced, these patients are in the lower left quadrant. Patients in the top left quadrant have reduced VDP at EIVt and increased reversible-volume index, this could be attributed to two mechanisms, firstly it could be caused by the reduction in VDP at EIVt being out of proportion to the reduction in VDP at TLC and secondly it could be caused by a decrease in VDP at EIVt and an increase/no change in VDP at TLC.</w:t>
      </w:r>
    </w:p>
    <w:p w14:paraId="6AA8797D" w14:textId="77777777" w:rsidR="008553F0" w:rsidRDefault="008553F0" w:rsidP="006717E0"/>
    <w:p w14:paraId="5C498E98" w14:textId="77777777" w:rsidR="008553F0" w:rsidRDefault="008553F0" w:rsidP="008102BA">
      <w:pPr>
        <w:jc w:val="center"/>
      </w:pPr>
      <w:r>
        <w:rPr>
          <w:noProof/>
          <w:lang w:val="en-US"/>
        </w:rPr>
        <w:lastRenderedPageBreak/>
        <w:drawing>
          <wp:inline distT="0" distB="0" distL="0" distR="0" wp14:anchorId="4283A77D" wp14:editId="4FBD4725">
            <wp:extent cx="6186007" cy="4476829"/>
            <wp:effectExtent l="0" t="0" r="1206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DP and VHI vs LCI.tiff"/>
                    <pic:cNvPicPr/>
                  </pic:nvPicPr>
                  <pic:blipFill>
                    <a:blip r:embed="rId157">
                      <a:extLst>
                        <a:ext uri="{28A0092B-C50C-407E-A947-70E740481C1C}">
                          <a14:useLocalDpi xmlns:a14="http://schemas.microsoft.com/office/drawing/2010/main" val="0"/>
                        </a:ext>
                      </a:extLst>
                    </a:blip>
                    <a:stretch>
                      <a:fillRect/>
                    </a:stretch>
                  </pic:blipFill>
                  <pic:spPr>
                    <a:xfrm>
                      <a:off x="0" y="0"/>
                      <a:ext cx="6186007" cy="4476829"/>
                    </a:xfrm>
                    <a:prstGeom prst="rect">
                      <a:avLst/>
                    </a:prstGeom>
                    <a:ln>
                      <a:noFill/>
                    </a:ln>
                  </pic:spPr>
                </pic:pic>
              </a:graphicData>
            </a:graphic>
          </wp:inline>
        </w:drawing>
      </w:r>
    </w:p>
    <w:p w14:paraId="346B99F8" w14:textId="69F8DAEC" w:rsidR="00FD4365" w:rsidRDefault="008553F0" w:rsidP="006717E0">
      <w:pPr>
        <w:pStyle w:val="Caption"/>
        <w:rPr>
          <w:noProof/>
        </w:rPr>
      </w:pPr>
      <w:bookmarkStart w:id="451" w:name="_Ref14340967"/>
      <w:bookmarkStart w:id="452" w:name="_Toc27383097"/>
      <w:r>
        <w:t xml:space="preserve">Figure </w:t>
      </w:r>
      <w:fldSimple w:instr=" STYLEREF 1 \s ">
        <w:r w:rsidR="00824FFE">
          <w:rPr>
            <w:noProof/>
          </w:rPr>
          <w:t>5</w:t>
        </w:r>
      </w:fldSimple>
      <w:r w:rsidR="00824FFE">
        <w:noBreakHyphen/>
      </w:r>
      <w:fldSimple w:instr=" SEQ Figure \* ARABIC \s 1 ">
        <w:r w:rsidR="00824FFE">
          <w:rPr>
            <w:noProof/>
          </w:rPr>
          <w:t>14</w:t>
        </w:r>
      </w:fldSimple>
      <w:bookmarkEnd w:id="451"/>
      <w:r>
        <w:t xml:space="preserve">: </w:t>
      </w:r>
      <w:r>
        <w:rPr>
          <w:noProof/>
        </w:rPr>
        <w:t xml:space="preserve">Scatter plots of </w:t>
      </w:r>
      <w:r w:rsidR="008E06D4">
        <w:rPr>
          <w:noProof/>
        </w:rPr>
        <w:t>the change in VDP and VHI with the change in LCI.</w:t>
      </w:r>
      <w:bookmarkEnd w:id="452"/>
      <w:r w:rsidR="008E06D4">
        <w:rPr>
          <w:noProof/>
        </w:rPr>
        <w:t xml:space="preserve"> </w:t>
      </w:r>
    </w:p>
    <w:p w14:paraId="0CF0436D" w14:textId="236D5FF7" w:rsidR="008553F0" w:rsidRDefault="008E06D4" w:rsidP="006717E0">
      <w:pPr>
        <w:pStyle w:val="Subtitle"/>
        <w:rPr>
          <w:noProof/>
        </w:rPr>
      </w:pPr>
      <w:r>
        <w:rPr>
          <w:noProof/>
        </w:rPr>
        <w:sym w:font="Symbol" w:char="F044"/>
      </w:r>
      <w:r>
        <w:rPr>
          <w:noProof/>
        </w:rPr>
        <w:t xml:space="preserve">VDP and </w:t>
      </w:r>
      <w:r>
        <w:rPr>
          <w:noProof/>
        </w:rPr>
        <w:sym w:font="Symbol" w:char="F044"/>
      </w:r>
      <w:r>
        <w:t>VH</w:t>
      </w:r>
      <w:r>
        <w:rPr>
          <w:vertAlign w:val="subscript"/>
        </w:rPr>
        <w:t>I</w:t>
      </w:r>
      <w:r>
        <w:rPr>
          <w:noProof/>
        </w:rPr>
        <w:t xml:space="preserve"> are plotted with </w:t>
      </w:r>
      <w:r>
        <w:rPr>
          <w:noProof/>
        </w:rPr>
        <w:sym w:font="Symbol" w:char="F044"/>
      </w:r>
      <w:r>
        <w:rPr>
          <w:noProof/>
        </w:rPr>
        <w:t>LCI (</w:t>
      </w:r>
      <w:r>
        <w:rPr>
          <w:noProof/>
        </w:rPr>
        <w:sym w:font="Symbol" w:char="F044"/>
      </w:r>
      <w:r>
        <w:rPr>
          <w:noProof/>
        </w:rPr>
        <w:t xml:space="preserve"> is the difference from follow up to baseline) and the % change in VDP and </w:t>
      </w:r>
      <w:r>
        <w:t>VH</w:t>
      </w:r>
      <w:r>
        <w:rPr>
          <w:vertAlign w:val="subscript"/>
        </w:rPr>
        <w:t>I</w:t>
      </w:r>
      <w:r>
        <w:rPr>
          <w:noProof/>
        </w:rPr>
        <w:t xml:space="preserve"> with the % change in LCI. </w:t>
      </w:r>
      <w:r w:rsidR="008553F0">
        <w:rPr>
          <w:noProof/>
        </w:rPr>
        <w:t>Spearman correlations are displayed on each plot.</w:t>
      </w:r>
    </w:p>
    <w:p w14:paraId="785756C7" w14:textId="77777777" w:rsidR="008553F0" w:rsidRPr="00D5223C" w:rsidRDefault="008553F0" w:rsidP="006717E0"/>
    <w:p w14:paraId="49A91A9C" w14:textId="77777777" w:rsidR="008553F0" w:rsidRDefault="008553F0" w:rsidP="008102BA">
      <w:pPr>
        <w:jc w:val="center"/>
      </w:pPr>
      <w:r>
        <w:rPr>
          <w:noProof/>
          <w:lang w:val="en-US"/>
        </w:rPr>
        <w:drawing>
          <wp:inline distT="0" distB="0" distL="0" distR="0" wp14:anchorId="2B5F287D" wp14:editId="7CA11946">
            <wp:extent cx="3657600" cy="2578100"/>
            <wp:effectExtent l="0" t="0" r="0" b="1270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elta VDP vs Delta VDP @ TLC.tiff"/>
                    <pic:cNvPicPr/>
                  </pic:nvPicPr>
                  <pic:blipFill>
                    <a:blip r:embed="rId158">
                      <a:extLst>
                        <a:ext uri="{28A0092B-C50C-407E-A947-70E740481C1C}">
                          <a14:useLocalDpi xmlns:a14="http://schemas.microsoft.com/office/drawing/2010/main" val="0"/>
                        </a:ext>
                      </a:extLst>
                    </a:blip>
                    <a:stretch>
                      <a:fillRect/>
                    </a:stretch>
                  </pic:blipFill>
                  <pic:spPr>
                    <a:xfrm>
                      <a:off x="0" y="0"/>
                      <a:ext cx="3657600" cy="2578100"/>
                    </a:xfrm>
                    <a:prstGeom prst="rect">
                      <a:avLst/>
                    </a:prstGeom>
                  </pic:spPr>
                </pic:pic>
              </a:graphicData>
            </a:graphic>
          </wp:inline>
        </w:drawing>
      </w:r>
    </w:p>
    <w:p w14:paraId="287D17A7" w14:textId="2711C874" w:rsidR="00FD4365" w:rsidRDefault="008553F0" w:rsidP="006717E0">
      <w:pPr>
        <w:pStyle w:val="Caption"/>
      </w:pPr>
      <w:bookmarkStart w:id="453" w:name="_Ref14342574"/>
      <w:bookmarkStart w:id="454" w:name="_Toc27383098"/>
      <w:r>
        <w:t xml:space="preserve">Figure </w:t>
      </w:r>
      <w:fldSimple w:instr=" STYLEREF 1 \s ">
        <w:r w:rsidR="00824FFE">
          <w:rPr>
            <w:noProof/>
          </w:rPr>
          <w:t>5</w:t>
        </w:r>
      </w:fldSimple>
      <w:r w:rsidR="00824FFE">
        <w:noBreakHyphen/>
      </w:r>
      <w:fldSimple w:instr=" SEQ Figure \* ARABIC \s 1 ">
        <w:r w:rsidR="00824FFE">
          <w:rPr>
            <w:noProof/>
          </w:rPr>
          <w:t>15</w:t>
        </w:r>
      </w:fldSimple>
      <w:bookmarkEnd w:id="453"/>
      <w:r>
        <w:t xml:space="preserve">: Scatter plot of </w:t>
      </w:r>
      <w:r w:rsidR="00BE487C">
        <w:rPr>
          <w:noProof/>
        </w:rPr>
        <w:sym w:font="Symbol" w:char="F044"/>
      </w:r>
      <w:r>
        <w:t>VDP from follow up to baseline for VDP at EIVt compared to TLC.</w:t>
      </w:r>
      <w:bookmarkEnd w:id="454"/>
      <w:r>
        <w:t xml:space="preserve"> </w:t>
      </w:r>
    </w:p>
    <w:p w14:paraId="776EB87F" w14:textId="62012D1E" w:rsidR="008553F0" w:rsidRDefault="008553F0" w:rsidP="006717E0">
      <w:pPr>
        <w:pStyle w:val="Subtitle"/>
      </w:pPr>
      <w:r>
        <w:t>Spearman correlation values are displayed as is the regression line (R</w:t>
      </w:r>
      <w:r w:rsidRPr="004619A8">
        <w:rPr>
          <w:vertAlign w:val="superscript"/>
        </w:rPr>
        <w:t>2</w:t>
      </w:r>
      <w:r>
        <w:t xml:space="preserve">=0.26). </w:t>
      </w:r>
    </w:p>
    <w:p w14:paraId="6DA8DA91" w14:textId="77777777" w:rsidR="008553F0" w:rsidRPr="00B11B89" w:rsidRDefault="008553F0" w:rsidP="006717E0"/>
    <w:p w14:paraId="01D5E564" w14:textId="77777777" w:rsidR="008553F0" w:rsidRDefault="008553F0" w:rsidP="008102BA">
      <w:pPr>
        <w:jc w:val="center"/>
      </w:pPr>
      <w:r>
        <w:rPr>
          <w:noProof/>
          <w:lang w:val="en-US"/>
        </w:rPr>
        <w:lastRenderedPageBreak/>
        <w:drawing>
          <wp:inline distT="0" distB="0" distL="0" distR="0" wp14:anchorId="4B5398C7" wp14:editId="30396550">
            <wp:extent cx="3018776" cy="2023575"/>
            <wp:effectExtent l="0" t="0" r="4445"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elta VDP vs Delta RVI.tiff"/>
                    <pic:cNvPicPr/>
                  </pic:nvPicPr>
                  <pic:blipFill>
                    <a:blip r:embed="rId159">
                      <a:extLst>
                        <a:ext uri="{28A0092B-C50C-407E-A947-70E740481C1C}">
                          <a14:useLocalDpi xmlns:a14="http://schemas.microsoft.com/office/drawing/2010/main" val="0"/>
                        </a:ext>
                      </a:extLst>
                    </a:blip>
                    <a:stretch>
                      <a:fillRect/>
                    </a:stretch>
                  </pic:blipFill>
                  <pic:spPr>
                    <a:xfrm>
                      <a:off x="0" y="0"/>
                      <a:ext cx="3022876" cy="2026324"/>
                    </a:xfrm>
                    <a:prstGeom prst="rect">
                      <a:avLst/>
                    </a:prstGeom>
                  </pic:spPr>
                </pic:pic>
              </a:graphicData>
            </a:graphic>
          </wp:inline>
        </w:drawing>
      </w:r>
    </w:p>
    <w:p w14:paraId="622CD4BA" w14:textId="7276E799" w:rsidR="00FD4365" w:rsidRDefault="008553F0" w:rsidP="006717E0">
      <w:pPr>
        <w:pStyle w:val="Caption"/>
      </w:pPr>
      <w:bookmarkStart w:id="455" w:name="_Ref14345611"/>
      <w:bookmarkStart w:id="456" w:name="_Toc27383099"/>
      <w:r>
        <w:t xml:space="preserve">Figure </w:t>
      </w:r>
      <w:fldSimple w:instr=" STYLEREF 1 \s ">
        <w:r w:rsidR="00824FFE">
          <w:rPr>
            <w:noProof/>
          </w:rPr>
          <w:t>5</w:t>
        </w:r>
      </w:fldSimple>
      <w:r w:rsidR="00824FFE">
        <w:noBreakHyphen/>
      </w:r>
      <w:fldSimple w:instr=" SEQ Figure \* ARABIC \s 1 ">
        <w:r w:rsidR="00824FFE">
          <w:rPr>
            <w:noProof/>
          </w:rPr>
          <w:t>16</w:t>
        </w:r>
      </w:fldSimple>
      <w:bookmarkEnd w:id="455"/>
      <w:r>
        <w:t xml:space="preserve">: Scatter plot of </w:t>
      </w:r>
      <w:r w:rsidR="008E06D4">
        <w:rPr>
          <w:noProof/>
        </w:rPr>
        <w:sym w:font="Symbol" w:char="F044"/>
      </w:r>
      <w:r>
        <w:t xml:space="preserve">VDP at EIVt compared to </w:t>
      </w:r>
      <w:r w:rsidR="008E06D4">
        <w:rPr>
          <w:noProof/>
        </w:rPr>
        <w:sym w:font="Symbol" w:char="F044"/>
      </w:r>
      <w:r>
        <w:t>reversible-volume index (follow up - baseline).</w:t>
      </w:r>
      <w:bookmarkEnd w:id="456"/>
      <w:r>
        <w:t xml:space="preserve"> </w:t>
      </w:r>
    </w:p>
    <w:p w14:paraId="05CDD26C" w14:textId="6CE9D4EF" w:rsidR="008553F0" w:rsidRPr="008B6BE2" w:rsidRDefault="008553F0" w:rsidP="006717E0">
      <w:pPr>
        <w:pStyle w:val="Subtitle"/>
      </w:pPr>
      <w:r>
        <w:t xml:space="preserve">There is no correlation between the change in metrics (r=0.26, p=0.2), but the four quadrants of the plot can be related to the nature of the change in lung function. </w:t>
      </w:r>
    </w:p>
    <w:p w14:paraId="440E2957" w14:textId="77777777" w:rsidR="008553F0" w:rsidRDefault="008553F0" w:rsidP="006717E0"/>
    <w:p w14:paraId="6E54D09A" w14:textId="7C70DDEA" w:rsidR="008553F0" w:rsidRDefault="008553F0" w:rsidP="006717E0">
      <w:r>
        <w:t xml:space="preserve">As depicted in </w:t>
      </w:r>
      <w:r>
        <w:fldChar w:fldCharType="begin"/>
      </w:r>
      <w:r>
        <w:instrText xml:space="preserve"> REF _Ref14360168 \h </w:instrText>
      </w:r>
      <w:r w:rsidR="007911F3">
        <w:instrText xml:space="preserve"> \* MERGEFORMAT </w:instrText>
      </w:r>
      <w:r>
        <w:fldChar w:fldCharType="separate"/>
      </w:r>
      <w:r w:rsidR="00140F11">
        <w:t xml:space="preserve">Figure </w:t>
      </w:r>
      <w:r w:rsidR="00140F11">
        <w:rPr>
          <w:noProof/>
        </w:rPr>
        <w:t>5</w:t>
      </w:r>
      <w:r w:rsidR="00140F11">
        <w:rPr>
          <w:noProof/>
        </w:rPr>
        <w:noBreakHyphen/>
        <w:t>17</w:t>
      </w:r>
      <w:r>
        <w:fldChar w:fldCharType="end"/>
      </w:r>
      <w:r>
        <w:t>, when comparing the change (</w:t>
      </w:r>
      <w:r>
        <w:rPr>
          <w:noProof/>
        </w:rPr>
        <w:sym w:font="Symbol" w:char="F044"/>
      </w:r>
      <w:r>
        <w:t xml:space="preserve">) in VDP between those who had a change in </w:t>
      </w:r>
      <w:r w:rsidR="00DF2511">
        <w:t>FEV</w:t>
      </w:r>
      <w:r w:rsidR="00DF2511">
        <w:rPr>
          <w:vertAlign w:val="subscript"/>
        </w:rPr>
        <w:t>1</w:t>
      </w:r>
      <w:r>
        <w:t xml:space="preserve"> &gt; </w:t>
      </w:r>
      <w:r>
        <w:sym w:font="Symbol" w:char="F0B1"/>
      </w:r>
      <w:r>
        <w:t xml:space="preserve">0.5 z-scores to those who didn’t, there was no significant difference seen in </w:t>
      </w:r>
      <w:r>
        <w:rPr>
          <w:noProof/>
        </w:rPr>
        <w:sym w:font="Symbol" w:char="F044"/>
      </w:r>
      <w:r>
        <w:rPr>
          <w:noProof/>
        </w:rPr>
        <w:t>VDP</w:t>
      </w:r>
      <w:r>
        <w:t xml:space="preserve">. This was also true when comparing the change in VDP between those who had a change in LCI of &gt; </w:t>
      </w:r>
      <w:r>
        <w:sym w:font="Symbol" w:char="F0B1"/>
      </w:r>
      <w:r>
        <w:t xml:space="preserve">10% from baseline and those that didn’t (p&gt;0.05). </w:t>
      </w:r>
      <w:r>
        <w:fldChar w:fldCharType="begin"/>
      </w:r>
      <w:r>
        <w:instrText xml:space="preserve"> REF _Ref14360168 \h </w:instrText>
      </w:r>
      <w:r w:rsidR="007911F3">
        <w:instrText xml:space="preserve"> \* MERGEFORMAT </w:instrText>
      </w:r>
      <w:r>
        <w:fldChar w:fldCharType="separate"/>
      </w:r>
      <w:r w:rsidR="00140F11">
        <w:t xml:space="preserve">Figure </w:t>
      </w:r>
      <w:r w:rsidR="00140F11">
        <w:rPr>
          <w:noProof/>
        </w:rPr>
        <w:t>5</w:t>
      </w:r>
      <w:r w:rsidR="00140F11">
        <w:rPr>
          <w:noProof/>
        </w:rPr>
        <w:noBreakHyphen/>
        <w:t>17</w:t>
      </w:r>
      <w:r>
        <w:fldChar w:fldCharType="end"/>
      </w:r>
      <w:r>
        <w:t xml:space="preserve"> also shows that the largest changes in VDP came from those patients without significant changes in </w:t>
      </w:r>
      <w:r w:rsidR="00DF2511">
        <w:t>FEV</w:t>
      </w:r>
      <w:r w:rsidR="00DF2511">
        <w:rPr>
          <w:vertAlign w:val="subscript"/>
        </w:rPr>
        <w:t>1</w:t>
      </w:r>
      <w:r>
        <w:t xml:space="preserve"> or LCI. These changes in VDP are evident when visually inspecting the images, examples of which can be seen comparing visit 1 to visit 3 in </w:t>
      </w:r>
      <w:r>
        <w:fldChar w:fldCharType="begin"/>
      </w:r>
      <w:r>
        <w:instrText xml:space="preserve"> REF _Ref12461673 \h </w:instrText>
      </w:r>
      <w:r w:rsidR="007911F3">
        <w:instrText xml:space="preserve"> \* MERGEFORMAT </w:instrText>
      </w:r>
      <w:r>
        <w:fldChar w:fldCharType="separate"/>
      </w:r>
      <w:r w:rsidR="00140F11">
        <w:t xml:space="preserve">Figure </w:t>
      </w:r>
      <w:r w:rsidR="00140F11">
        <w:rPr>
          <w:noProof/>
        </w:rPr>
        <w:t>5</w:t>
      </w:r>
      <w:r w:rsidR="00140F11">
        <w:rPr>
          <w:noProof/>
        </w:rPr>
        <w:noBreakHyphen/>
        <w:t>9</w:t>
      </w:r>
      <w:r>
        <w:fldChar w:fldCharType="end"/>
      </w:r>
      <w:r>
        <w:t xml:space="preserve">, </w:t>
      </w:r>
      <w:r>
        <w:fldChar w:fldCharType="begin"/>
      </w:r>
      <w:r>
        <w:instrText xml:space="preserve"> REF _Ref12461702 \h </w:instrText>
      </w:r>
      <w:r w:rsidR="007911F3">
        <w:instrText xml:space="preserve"> \* MERGEFORMAT </w:instrText>
      </w:r>
      <w:r>
        <w:fldChar w:fldCharType="separate"/>
      </w:r>
      <w:r w:rsidR="00140F11">
        <w:t xml:space="preserve">Figure </w:t>
      </w:r>
      <w:r w:rsidR="00140F11">
        <w:rPr>
          <w:noProof/>
        </w:rPr>
        <w:t>5</w:t>
      </w:r>
      <w:r w:rsidR="00140F11">
        <w:rPr>
          <w:noProof/>
        </w:rPr>
        <w:noBreakHyphen/>
        <w:t>10</w:t>
      </w:r>
      <w:r>
        <w:fldChar w:fldCharType="end"/>
      </w:r>
      <w:r>
        <w:t xml:space="preserve"> and </w:t>
      </w:r>
      <w:r>
        <w:fldChar w:fldCharType="begin"/>
      </w:r>
      <w:r>
        <w:instrText xml:space="preserve"> REF _Ref12462172 \h </w:instrText>
      </w:r>
      <w:r w:rsidR="007911F3">
        <w:instrText xml:space="preserve"> \* MERGEFORMAT </w:instrText>
      </w:r>
      <w:r>
        <w:fldChar w:fldCharType="separate"/>
      </w:r>
      <w:r w:rsidR="00140F11">
        <w:t xml:space="preserve">Figure </w:t>
      </w:r>
      <w:r w:rsidR="00140F11">
        <w:rPr>
          <w:noProof/>
        </w:rPr>
        <w:t>5</w:t>
      </w:r>
      <w:r w:rsidR="00140F11">
        <w:rPr>
          <w:noProof/>
        </w:rPr>
        <w:noBreakHyphen/>
        <w:t>11</w:t>
      </w:r>
      <w:r>
        <w:fldChar w:fldCharType="end"/>
      </w:r>
      <w:r>
        <w:t>.</w:t>
      </w:r>
    </w:p>
    <w:p w14:paraId="46D384FA" w14:textId="77777777" w:rsidR="008553F0" w:rsidRDefault="008553F0" w:rsidP="008102BA">
      <w:pPr>
        <w:jc w:val="center"/>
      </w:pPr>
      <w:r>
        <w:rPr>
          <w:noProof/>
          <w:lang w:val="en-US"/>
        </w:rPr>
        <w:drawing>
          <wp:inline distT="0" distB="0" distL="0" distR="0" wp14:anchorId="112312FA" wp14:editId="485E6FBA">
            <wp:extent cx="4341738" cy="3023920"/>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ta VDP vs FEV1 and LCI.tiff"/>
                    <pic:cNvPicPr/>
                  </pic:nvPicPr>
                  <pic:blipFill>
                    <a:blip r:embed="rId160">
                      <a:extLst>
                        <a:ext uri="{28A0092B-C50C-407E-A947-70E740481C1C}">
                          <a14:useLocalDpi xmlns:a14="http://schemas.microsoft.com/office/drawing/2010/main" val="0"/>
                        </a:ext>
                      </a:extLst>
                    </a:blip>
                    <a:stretch>
                      <a:fillRect/>
                    </a:stretch>
                  </pic:blipFill>
                  <pic:spPr bwMode="auto">
                    <a:xfrm>
                      <a:off x="0" y="0"/>
                      <a:ext cx="4364185" cy="3039554"/>
                    </a:xfrm>
                    <a:prstGeom prst="rect">
                      <a:avLst/>
                    </a:prstGeom>
                    <a:ln>
                      <a:noFill/>
                    </a:ln>
                    <a:extLst>
                      <a:ext uri="{53640926-AAD7-44d8-BBD7-CCE9431645EC}">
                        <a14:shadowObscured xmlns:a14="http://schemas.microsoft.com/office/drawing/2010/main"/>
                      </a:ext>
                    </a:extLst>
                  </pic:spPr>
                </pic:pic>
              </a:graphicData>
            </a:graphic>
          </wp:inline>
        </w:drawing>
      </w:r>
    </w:p>
    <w:p w14:paraId="4FD77B10" w14:textId="798F56AF" w:rsidR="00BE487C" w:rsidRDefault="008553F0" w:rsidP="006717E0">
      <w:pPr>
        <w:pStyle w:val="Caption"/>
        <w:rPr>
          <w:noProof/>
        </w:rPr>
      </w:pPr>
      <w:bookmarkStart w:id="457" w:name="_Ref14360168"/>
      <w:bookmarkStart w:id="458" w:name="_Toc27383100"/>
      <w:r>
        <w:t xml:space="preserve">Figure </w:t>
      </w:r>
      <w:fldSimple w:instr=" STYLEREF 1 \s ">
        <w:r w:rsidR="00824FFE">
          <w:rPr>
            <w:noProof/>
          </w:rPr>
          <w:t>5</w:t>
        </w:r>
      </w:fldSimple>
      <w:r w:rsidR="00824FFE">
        <w:noBreakHyphen/>
      </w:r>
      <w:fldSimple w:instr=" SEQ Figure \* ARABIC \s 1 ">
        <w:r w:rsidR="00824FFE">
          <w:rPr>
            <w:noProof/>
          </w:rPr>
          <w:t>17</w:t>
        </w:r>
      </w:fldSimple>
      <w:bookmarkEnd w:id="457"/>
      <w:r>
        <w:rPr>
          <w:noProof/>
        </w:rPr>
        <w:t xml:space="preserve">: </w:t>
      </w:r>
      <w:r w:rsidR="00BE487C">
        <w:rPr>
          <w:noProof/>
        </w:rPr>
        <w:sym w:font="Symbol" w:char="F044"/>
      </w:r>
      <w:r w:rsidR="00BE487C">
        <w:rPr>
          <w:noProof/>
        </w:rPr>
        <w:t>VDP in patients with and without a significant change in LCI and FEV</w:t>
      </w:r>
      <w:r w:rsidR="00BE487C" w:rsidRPr="00BE487C">
        <w:rPr>
          <w:noProof/>
          <w:vertAlign w:val="subscript"/>
        </w:rPr>
        <w:t>1</w:t>
      </w:r>
      <w:r w:rsidR="00BE487C">
        <w:rPr>
          <w:noProof/>
        </w:rPr>
        <w:t>.</w:t>
      </w:r>
      <w:bookmarkEnd w:id="458"/>
      <w:r w:rsidR="00BE487C">
        <w:rPr>
          <w:noProof/>
        </w:rPr>
        <w:t xml:space="preserve"> </w:t>
      </w:r>
    </w:p>
    <w:p w14:paraId="3BA14D5A" w14:textId="59BF5297" w:rsidR="008553F0" w:rsidRDefault="008553F0" w:rsidP="006717E0">
      <w:pPr>
        <w:pStyle w:val="Subtitle"/>
        <w:rPr>
          <w:noProof/>
        </w:rPr>
      </w:pPr>
      <w:r>
        <w:rPr>
          <w:noProof/>
        </w:rPr>
        <w:t>Plot depicting the difference (</w:t>
      </w:r>
      <w:r w:rsidR="00FD4365">
        <w:rPr>
          <w:rFonts w:ascii="Cambria" w:hAnsi="Cambria"/>
        </w:rPr>
        <w:t>∆</w:t>
      </w:r>
      <w:r>
        <w:t>)</w:t>
      </w:r>
      <w:r>
        <w:rPr>
          <w:noProof/>
        </w:rPr>
        <w:t xml:space="preserve"> in VDP from </w:t>
      </w:r>
      <w:r>
        <w:t>follow up</w:t>
      </w:r>
      <w:r>
        <w:rPr>
          <w:noProof/>
        </w:rPr>
        <w:t xml:space="preserve"> to baseline in patients with and without a change in </w:t>
      </w:r>
      <w:r w:rsidR="00DF2511">
        <w:t>FEV</w:t>
      </w:r>
      <w:r w:rsidR="00DF2511">
        <w:rPr>
          <w:vertAlign w:val="subscript"/>
        </w:rPr>
        <w:t>1</w:t>
      </w:r>
      <w:r>
        <w:rPr>
          <w:noProof/>
        </w:rPr>
        <w:t xml:space="preserve"> z-score &gt; </w:t>
      </w:r>
      <w:r>
        <w:rPr>
          <w:noProof/>
        </w:rPr>
        <w:sym w:font="Symbol" w:char="F0B1"/>
      </w:r>
      <w:r>
        <w:rPr>
          <w:noProof/>
        </w:rPr>
        <w:t xml:space="preserve">0.5 (left plot) and with and without a significant change in LCI of &gt; </w:t>
      </w:r>
      <w:r>
        <w:rPr>
          <w:noProof/>
        </w:rPr>
        <w:sym w:font="Symbol" w:char="F0B1"/>
      </w:r>
      <w:r>
        <w:rPr>
          <w:noProof/>
        </w:rPr>
        <w:t xml:space="preserve">10% (right plot). </w:t>
      </w:r>
      <w:r w:rsidR="00BE487C">
        <w:rPr>
          <w:noProof/>
        </w:rPr>
        <w:t xml:space="preserve"> </w:t>
      </w:r>
      <w:r>
        <w:rPr>
          <w:noProof/>
        </w:rPr>
        <w:t xml:space="preserve">Whilst there were no significant differences between the gorups in either plot, the largest changes can clearly be seen in those patients without a significant change in </w:t>
      </w:r>
      <w:r w:rsidR="00DF2511">
        <w:t>FEV</w:t>
      </w:r>
      <w:r w:rsidR="00DF2511">
        <w:rPr>
          <w:vertAlign w:val="subscript"/>
        </w:rPr>
        <w:t>1</w:t>
      </w:r>
      <w:r>
        <w:rPr>
          <w:noProof/>
        </w:rPr>
        <w:t xml:space="preserve"> or LCI.</w:t>
      </w:r>
    </w:p>
    <w:p w14:paraId="7FD6F26B" w14:textId="2F7960EF" w:rsidR="008553F0" w:rsidRDefault="008553F0" w:rsidP="006717E0">
      <w:pPr>
        <w:pStyle w:val="Heading4"/>
      </w:pPr>
      <w:bookmarkStart w:id="459" w:name="_Ref21869861"/>
      <w:r>
        <w:lastRenderedPageBreak/>
        <w:t>Tracking individual ventilation defects with time</w:t>
      </w:r>
      <w:bookmarkEnd w:id="459"/>
    </w:p>
    <w:p w14:paraId="741EF279" w14:textId="77777777" w:rsidR="008553F0" w:rsidRDefault="008553F0" w:rsidP="006717E0">
      <w:pPr>
        <w:rPr>
          <w:lang w:val="en-US"/>
        </w:rPr>
      </w:pPr>
    </w:p>
    <w:p w14:paraId="6248F2AF" w14:textId="77777777" w:rsidR="008553F0" w:rsidRDefault="008553F0" w:rsidP="006717E0">
      <w:pPr>
        <w:rPr>
          <w:lang w:val="en-US"/>
        </w:rPr>
      </w:pPr>
      <w:r>
        <w:rPr>
          <w:lang w:val="en-US"/>
        </w:rPr>
        <w:t xml:space="preserve">At baseline and follow up one of the patients had no significant ventilation defects present, leaving 30 patients where individual ventilation defects could be tracked over time. </w:t>
      </w:r>
    </w:p>
    <w:p w14:paraId="2392FE9D" w14:textId="77777777" w:rsidR="008553F0" w:rsidRDefault="008553F0" w:rsidP="006717E0">
      <w:pPr>
        <w:rPr>
          <w:lang w:val="en-US"/>
        </w:rPr>
      </w:pPr>
    </w:p>
    <w:p w14:paraId="593E9B1C" w14:textId="0AFD6B0B" w:rsidR="008553F0" w:rsidRDefault="008553F0" w:rsidP="006717E0">
      <w:pPr>
        <w:rPr>
          <w:lang w:val="en-US"/>
        </w:rPr>
      </w:pPr>
      <w:r>
        <w:rPr>
          <w:lang w:val="en-US"/>
        </w:rPr>
        <w:t xml:space="preserve">At </w:t>
      </w:r>
      <w:r>
        <w:t>follow up</w:t>
      </w:r>
      <w:r w:rsidR="00E96416">
        <w:rPr>
          <w:lang w:val="en-US"/>
        </w:rPr>
        <w:t>:</w:t>
      </w:r>
      <w:r>
        <w:rPr>
          <w:lang w:val="en-US"/>
        </w:rPr>
        <w:t xml:space="preserve"> </w:t>
      </w:r>
    </w:p>
    <w:p w14:paraId="51D1655A" w14:textId="2561566D" w:rsidR="008553F0" w:rsidRDefault="008553F0" w:rsidP="006717E0">
      <w:pPr>
        <w:pStyle w:val="ListParagraph"/>
        <w:numPr>
          <w:ilvl w:val="0"/>
          <w:numId w:val="16"/>
        </w:numPr>
        <w:rPr>
          <w:lang w:val="en-US"/>
        </w:rPr>
      </w:pPr>
      <w:r w:rsidRPr="004B30DB">
        <w:rPr>
          <w:lang w:val="en-US"/>
        </w:rPr>
        <w:t xml:space="preserve">19 of the 30 patients still had the </w:t>
      </w:r>
      <w:r>
        <w:rPr>
          <w:lang w:val="en-US"/>
        </w:rPr>
        <w:t xml:space="preserve">same </w:t>
      </w:r>
      <w:r w:rsidRPr="004B30DB">
        <w:rPr>
          <w:lang w:val="en-US"/>
        </w:rPr>
        <w:t xml:space="preserve">original three largest defects that were present at baseline, including six </w:t>
      </w:r>
      <w:r>
        <w:rPr>
          <w:lang w:val="en-US"/>
        </w:rPr>
        <w:t xml:space="preserve">patients with </w:t>
      </w:r>
      <w:r w:rsidRPr="004B30DB">
        <w:rPr>
          <w:lang w:val="en-US"/>
        </w:rPr>
        <w:t xml:space="preserve">a normal </w:t>
      </w:r>
      <w:r w:rsidR="00DF2511">
        <w:t>FEV</w:t>
      </w:r>
      <w:r w:rsidR="00DF2511">
        <w:rPr>
          <w:vertAlign w:val="subscript"/>
        </w:rPr>
        <w:t>1</w:t>
      </w:r>
      <w:r>
        <w:rPr>
          <w:vertAlign w:val="subscript"/>
          <w:lang w:val="en-US"/>
        </w:rPr>
        <w:t xml:space="preserve"> </w:t>
      </w:r>
      <w:r>
        <w:rPr>
          <w:lang w:val="en-US"/>
        </w:rPr>
        <w:t xml:space="preserve">(including the patient shown in </w:t>
      </w:r>
      <w:r>
        <w:rPr>
          <w:lang w:val="en-US"/>
        </w:rPr>
        <w:fldChar w:fldCharType="begin"/>
      </w:r>
      <w:r>
        <w:rPr>
          <w:lang w:val="en-US"/>
        </w:rPr>
        <w:instrText xml:space="preserve"> REF _Ref12381557 \h </w:instrText>
      </w:r>
      <w:r w:rsidR="007911F3">
        <w:rPr>
          <w:lang w:val="en-US"/>
        </w:rPr>
        <w:instrText xml:space="preserve"> \* MERGEFORMAT </w:instrText>
      </w:r>
      <w:r>
        <w:rPr>
          <w:lang w:val="en-US"/>
        </w:rPr>
      </w:r>
      <w:r>
        <w:rPr>
          <w:lang w:val="en-US"/>
        </w:rPr>
        <w:fldChar w:fldCharType="separate"/>
      </w:r>
      <w:r w:rsidR="00140F11">
        <w:t xml:space="preserve">Figure </w:t>
      </w:r>
      <w:r w:rsidR="00140F11">
        <w:rPr>
          <w:noProof/>
        </w:rPr>
        <w:t>5</w:t>
      </w:r>
      <w:r w:rsidR="00140F11">
        <w:rPr>
          <w:noProof/>
        </w:rPr>
        <w:noBreakHyphen/>
        <w:t>18</w:t>
      </w:r>
      <w:r>
        <w:rPr>
          <w:lang w:val="en-US"/>
        </w:rPr>
        <w:fldChar w:fldCharType="end"/>
      </w:r>
      <w:r>
        <w:rPr>
          <w:lang w:val="en-US"/>
        </w:rPr>
        <w:t>)</w:t>
      </w:r>
      <w:r w:rsidRPr="004B30DB">
        <w:rPr>
          <w:lang w:val="en-US"/>
        </w:rPr>
        <w:t xml:space="preserve">. </w:t>
      </w:r>
    </w:p>
    <w:p w14:paraId="692A01EA" w14:textId="6320E5F3" w:rsidR="008553F0" w:rsidRDefault="008553F0" w:rsidP="006717E0">
      <w:pPr>
        <w:pStyle w:val="ListParagraph"/>
        <w:numPr>
          <w:ilvl w:val="0"/>
          <w:numId w:val="16"/>
        </w:numPr>
        <w:rPr>
          <w:lang w:val="en-US"/>
        </w:rPr>
      </w:pPr>
      <w:r w:rsidRPr="004B30DB">
        <w:rPr>
          <w:lang w:val="en-US"/>
        </w:rPr>
        <w:t xml:space="preserve">Six of the </w:t>
      </w:r>
      <w:r>
        <w:rPr>
          <w:lang w:val="en-US"/>
        </w:rPr>
        <w:t xml:space="preserve">30 </w:t>
      </w:r>
      <w:r w:rsidRPr="004B30DB">
        <w:rPr>
          <w:lang w:val="en-US"/>
        </w:rPr>
        <w:t xml:space="preserve">patients still had two of the original defects left that were present at baseline and all but one patient here had a normal </w:t>
      </w:r>
      <w:r w:rsidR="00DF2511">
        <w:t>FEV</w:t>
      </w:r>
      <w:r w:rsidR="00DF2511">
        <w:rPr>
          <w:vertAlign w:val="subscript"/>
        </w:rPr>
        <w:t>1</w:t>
      </w:r>
      <w:r w:rsidRPr="004B30DB">
        <w:rPr>
          <w:lang w:val="en-US"/>
        </w:rPr>
        <w:t xml:space="preserve">. </w:t>
      </w:r>
    </w:p>
    <w:p w14:paraId="0B984E25" w14:textId="2BB490E4" w:rsidR="008553F0" w:rsidRDefault="008553F0" w:rsidP="006717E0">
      <w:pPr>
        <w:pStyle w:val="ListParagraph"/>
        <w:numPr>
          <w:ilvl w:val="0"/>
          <w:numId w:val="16"/>
        </w:numPr>
        <w:rPr>
          <w:lang w:val="en-US"/>
        </w:rPr>
      </w:pPr>
      <w:r w:rsidRPr="004B30DB">
        <w:rPr>
          <w:lang w:val="en-US"/>
        </w:rPr>
        <w:t xml:space="preserve">Three of the </w:t>
      </w:r>
      <w:r>
        <w:rPr>
          <w:lang w:val="en-US"/>
        </w:rPr>
        <w:t xml:space="preserve">30 </w:t>
      </w:r>
      <w:r w:rsidRPr="004B30DB">
        <w:rPr>
          <w:lang w:val="en-US"/>
        </w:rPr>
        <w:t xml:space="preserve">patients only had one of the original defects left that were present at baseline, all of which had a normal </w:t>
      </w:r>
      <w:r w:rsidR="00DF2511">
        <w:t>FEV</w:t>
      </w:r>
      <w:r w:rsidR="00DF2511">
        <w:rPr>
          <w:vertAlign w:val="subscript"/>
        </w:rPr>
        <w:t>1</w:t>
      </w:r>
      <w:r w:rsidRPr="004B30DB">
        <w:rPr>
          <w:lang w:val="en-US"/>
        </w:rPr>
        <w:t xml:space="preserve">. </w:t>
      </w:r>
    </w:p>
    <w:p w14:paraId="6B0AB309" w14:textId="2A824B0D" w:rsidR="008102BA" w:rsidRDefault="008553F0" w:rsidP="008102BA">
      <w:pPr>
        <w:pStyle w:val="ListParagraph"/>
        <w:numPr>
          <w:ilvl w:val="0"/>
          <w:numId w:val="16"/>
        </w:numPr>
        <w:spacing w:line="240" w:lineRule="auto"/>
        <w:ind w:right="0"/>
        <w:jc w:val="left"/>
        <w:rPr>
          <w:lang w:val="en-US"/>
        </w:rPr>
      </w:pPr>
      <w:r w:rsidRPr="008102BA">
        <w:rPr>
          <w:lang w:val="en-US"/>
        </w:rPr>
        <w:t xml:space="preserve">The remaining two patients had none of the original defects that were present at baseline and both patients had a normal </w:t>
      </w:r>
      <w:r w:rsidR="00DF2511">
        <w:t>FEV</w:t>
      </w:r>
      <w:r w:rsidR="00DF2511" w:rsidRPr="008102BA">
        <w:rPr>
          <w:vertAlign w:val="subscript"/>
        </w:rPr>
        <w:t>1</w:t>
      </w:r>
      <w:r w:rsidRPr="008102BA">
        <w:rPr>
          <w:lang w:val="en-US"/>
        </w:rPr>
        <w:t xml:space="preserve">. </w:t>
      </w:r>
    </w:p>
    <w:p w14:paraId="63860C29" w14:textId="77777777" w:rsidR="008102BA" w:rsidRPr="008102BA" w:rsidRDefault="008102BA" w:rsidP="008102BA">
      <w:pPr>
        <w:rPr>
          <w:lang w:val="en-US"/>
        </w:rPr>
      </w:pPr>
    </w:p>
    <w:p w14:paraId="012D7BF3" w14:textId="77777777" w:rsidR="008553F0" w:rsidRDefault="008553F0" w:rsidP="008102BA">
      <w:pPr>
        <w:jc w:val="center"/>
      </w:pPr>
      <w:r>
        <w:rPr>
          <w:noProof/>
          <w:lang w:val="en-US"/>
        </w:rPr>
        <w:drawing>
          <wp:inline distT="0" distB="0" distL="0" distR="0" wp14:anchorId="379F7F6B" wp14:editId="10100529">
            <wp:extent cx="5389488" cy="3011241"/>
            <wp:effectExtent l="0" t="0" r="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AVIC 15 defect images.tiff"/>
                    <pic:cNvPicPr/>
                  </pic:nvPicPr>
                  <pic:blipFill>
                    <a:blip r:embed="rId161">
                      <a:extLst>
                        <a:ext uri="{28A0092B-C50C-407E-A947-70E740481C1C}">
                          <a14:useLocalDpi xmlns:a14="http://schemas.microsoft.com/office/drawing/2010/main" val="0"/>
                        </a:ext>
                      </a:extLst>
                    </a:blip>
                    <a:stretch>
                      <a:fillRect/>
                    </a:stretch>
                  </pic:blipFill>
                  <pic:spPr>
                    <a:xfrm>
                      <a:off x="0" y="0"/>
                      <a:ext cx="5401528" cy="3017968"/>
                    </a:xfrm>
                    <a:prstGeom prst="rect">
                      <a:avLst/>
                    </a:prstGeom>
                  </pic:spPr>
                </pic:pic>
              </a:graphicData>
            </a:graphic>
          </wp:inline>
        </w:drawing>
      </w:r>
    </w:p>
    <w:p w14:paraId="35DE75A3" w14:textId="5D5231E8" w:rsidR="00FD4365" w:rsidRDefault="008553F0" w:rsidP="006717E0">
      <w:pPr>
        <w:pStyle w:val="Caption"/>
        <w:rPr>
          <w:noProof/>
        </w:rPr>
      </w:pPr>
      <w:bookmarkStart w:id="460" w:name="_Ref12381557"/>
      <w:bookmarkStart w:id="461" w:name="_Toc27383101"/>
      <w:r>
        <w:t xml:space="preserve">Figure </w:t>
      </w:r>
      <w:fldSimple w:instr=" STYLEREF 1 \s ">
        <w:r w:rsidR="00824FFE">
          <w:rPr>
            <w:noProof/>
          </w:rPr>
          <w:t>5</w:t>
        </w:r>
      </w:fldSimple>
      <w:r w:rsidR="00824FFE">
        <w:noBreakHyphen/>
      </w:r>
      <w:fldSimple w:instr=" SEQ Figure \* ARABIC \s 1 ">
        <w:r w:rsidR="00824FFE">
          <w:rPr>
            <w:noProof/>
          </w:rPr>
          <w:t>18</w:t>
        </w:r>
      </w:fldSimple>
      <w:bookmarkEnd w:id="460"/>
      <w:r>
        <w:rPr>
          <w:noProof/>
        </w:rPr>
        <w:t xml:space="preserve">: </w:t>
      </w:r>
      <w:r w:rsidR="00C10EF4">
        <w:rPr>
          <w:noProof/>
        </w:rPr>
        <w:t>V</w:t>
      </w:r>
      <w:r w:rsidR="00FD4365">
        <w:rPr>
          <w:noProof/>
        </w:rPr>
        <w:t>entilation MRI and ventilation defects for a patient with improving lung function</w:t>
      </w:r>
      <w:r w:rsidR="00C10EF4">
        <w:rPr>
          <w:noProof/>
        </w:rPr>
        <w:t xml:space="preserve"> over time</w:t>
      </w:r>
      <w:r w:rsidR="00FD4365">
        <w:rPr>
          <w:noProof/>
        </w:rPr>
        <w:t>.</w:t>
      </w:r>
      <w:bookmarkEnd w:id="461"/>
      <w:r w:rsidR="00FD4365">
        <w:rPr>
          <w:noProof/>
        </w:rPr>
        <w:t xml:space="preserve"> </w:t>
      </w:r>
    </w:p>
    <w:p w14:paraId="48F8D0B9" w14:textId="3253ADD5" w:rsidR="008553F0" w:rsidRDefault="008553F0" w:rsidP="006717E0">
      <w:pPr>
        <w:pStyle w:val="Subtitle"/>
      </w:pPr>
      <w:r>
        <w:rPr>
          <w:noProof/>
        </w:rPr>
        <w:t xml:space="preserve">Baseline (visit 1) and follow up (visit 3) single image slice of </w:t>
      </w:r>
      <w:r w:rsidR="005E6BBB">
        <w:rPr>
          <w:vertAlign w:val="superscript"/>
        </w:rPr>
        <w:t>3</w:t>
      </w:r>
      <w:r w:rsidR="005E6BBB">
        <w:t>He</w:t>
      </w:r>
      <w:r>
        <w:rPr>
          <w:noProof/>
        </w:rPr>
        <w:t xml:space="preserve"> ventilation MRI and 3D reconstruction of the whole ventilation series with the five largest contiguous individual ventilation defects added in colour. This patient has an overall reduction in VDP from 9.0% to 4.3%, a reduction in LCI from 8.5 to 7.9 and a reduction in </w:t>
      </w:r>
      <w:r w:rsidR="00DF2511">
        <w:t>FEV</w:t>
      </w:r>
      <w:r w:rsidR="00DF2511">
        <w:rPr>
          <w:vertAlign w:val="subscript"/>
        </w:rPr>
        <w:t>1</w:t>
      </w:r>
      <w:r>
        <w:rPr>
          <w:noProof/>
        </w:rPr>
        <w:t xml:space="preserve"> z-score from -1.06 to -0.54, from baseline to follow up. Despite these overall improvements in lung function, the same five largest ventilation defects that can be seen at baseline are still present at follow up. At baseline, the second largest defect (red) has become the largest at follow up (light blue) despite a reduction in size (from 1.7 to 1.6%TCV). The largest defect at baseline (light blue) has decreased in size from 3.5 to 0.65%TCV and has become the third largest defect at follow up (green). This example highlights that despite significant improvements to lung function, that ventilation defects persist with time and the change in size of regional defects can add additional detail to the overall change in VDP.</w:t>
      </w:r>
    </w:p>
    <w:p w14:paraId="2DEAC514" w14:textId="0A9050B7" w:rsidR="008553F0" w:rsidRDefault="008553F0" w:rsidP="006717E0">
      <w:pPr>
        <w:rPr>
          <w:lang w:val="en-US"/>
        </w:rPr>
      </w:pPr>
      <w:r>
        <w:rPr>
          <w:lang w:val="en-US"/>
        </w:rPr>
        <w:lastRenderedPageBreak/>
        <w:t xml:space="preserve">The largest individual ventilation defect remained the largest defect at follow up (when compared to baseline) in 20 out of the 30 patients. For five out of the remaining 10 patients the largest defect at follow up was originally the second largest defect at baseline (see </w:t>
      </w:r>
      <w:r>
        <w:rPr>
          <w:lang w:val="en-US"/>
        </w:rPr>
        <w:fldChar w:fldCharType="begin"/>
      </w:r>
      <w:r>
        <w:rPr>
          <w:lang w:val="en-US"/>
        </w:rPr>
        <w:instrText xml:space="preserve"> REF _Ref12381557 \h </w:instrText>
      </w:r>
      <w:r w:rsidR="007911F3">
        <w:rPr>
          <w:lang w:val="en-US"/>
        </w:rPr>
        <w:instrText xml:space="preserve"> \* MERGEFORMAT </w:instrText>
      </w:r>
      <w:r>
        <w:rPr>
          <w:lang w:val="en-US"/>
        </w:rPr>
      </w:r>
      <w:r>
        <w:rPr>
          <w:lang w:val="en-US"/>
        </w:rPr>
        <w:fldChar w:fldCharType="separate"/>
      </w:r>
      <w:r w:rsidR="00140F11">
        <w:t xml:space="preserve">Figure </w:t>
      </w:r>
      <w:r w:rsidR="00140F11">
        <w:rPr>
          <w:noProof/>
        </w:rPr>
        <w:t>5</w:t>
      </w:r>
      <w:r w:rsidR="00140F11">
        <w:rPr>
          <w:noProof/>
        </w:rPr>
        <w:noBreakHyphen/>
        <w:t>18</w:t>
      </w:r>
      <w:r>
        <w:rPr>
          <w:lang w:val="en-US"/>
        </w:rPr>
        <w:fldChar w:fldCharType="end"/>
      </w:r>
      <w:r>
        <w:rPr>
          <w:lang w:val="en-US"/>
        </w:rPr>
        <w:t xml:space="preserve"> for an example). Only one out of the remaining five patients had no ventilation defect present at baseline where the largest defect was located at follow up. </w:t>
      </w:r>
    </w:p>
    <w:p w14:paraId="22976A55" w14:textId="77777777" w:rsidR="008553F0" w:rsidRDefault="008553F0" w:rsidP="006717E0">
      <w:pPr>
        <w:rPr>
          <w:lang w:val="en-US"/>
        </w:rPr>
      </w:pPr>
    </w:p>
    <w:p w14:paraId="25D6FF18" w14:textId="77777777" w:rsidR="008553F0" w:rsidRDefault="008553F0" w:rsidP="006717E0">
      <w:pPr>
        <w:rPr>
          <w:lang w:val="en-US"/>
        </w:rPr>
      </w:pPr>
      <w:r>
        <w:rPr>
          <w:lang w:val="en-US"/>
        </w:rPr>
        <w:t xml:space="preserve">For 18 patients, the largest ventilation defect at follow up had increased in size from baseline. For these patients, the median (range) change in defect size was 48.0mL (2.9, 500.0mL), which equaled a change in </w:t>
      </w:r>
      <w:r>
        <w:rPr>
          <w:lang w:val="en-US"/>
        </w:rPr>
        <w:sym w:font="Symbol" w:char="F044"/>
      </w:r>
      <w:r>
        <w:rPr>
          <w:lang w:val="en-US"/>
        </w:rPr>
        <w:t>TCV of 1.1% (0.1, 11.0%). As these ventilation defects increased in size, on average the defect amalgamated 6.5 small ventilation defects that were present at baseline. On average, these 6.5 amalgamated defects accounted for 19% of the difference in size of the defect and therefore 79% of the increase in size was from areas that were ventilated at baseline.</w:t>
      </w:r>
      <w:r w:rsidRPr="00903C50">
        <w:rPr>
          <w:lang w:val="en-US"/>
        </w:rPr>
        <w:t xml:space="preserve"> </w:t>
      </w:r>
    </w:p>
    <w:p w14:paraId="440508BF" w14:textId="77777777" w:rsidR="008553F0" w:rsidRDefault="008553F0" w:rsidP="006717E0">
      <w:pPr>
        <w:rPr>
          <w:lang w:val="en-US"/>
        </w:rPr>
      </w:pPr>
    </w:p>
    <w:p w14:paraId="102D56BD" w14:textId="77777777" w:rsidR="008553F0" w:rsidRDefault="008553F0" w:rsidP="006717E0">
      <w:pPr>
        <w:rPr>
          <w:lang w:val="en-US"/>
        </w:rPr>
      </w:pPr>
      <w:r>
        <w:rPr>
          <w:lang w:val="en-US"/>
        </w:rPr>
        <w:t xml:space="preserve">In contrast, the largest individual defect at baseline had decreased in size at the follow up visit in 14 out of 30 patients (this was irrespective of whether it was still the largest defect at follow up, for some patients at follow up this defect may have been the second largest or even smaller). The median (range) decrease in size of these defects was -39.1mL (-9.4, -131.0mL), which equaled a change in </w:t>
      </w:r>
      <w:r>
        <w:rPr>
          <w:lang w:val="en-US"/>
        </w:rPr>
        <w:sym w:font="Symbol" w:char="F044"/>
      </w:r>
      <w:r>
        <w:rPr>
          <w:lang w:val="en-US"/>
        </w:rPr>
        <w:t>TCV of -1.3% (-0.2, -3.2%). On average, as this defect shrunk in size, 5.5 small ventilation defects were left where the single old ventilation defect used to be located. These 5.5 small defects were on average 12.0mL in combined total size. On average, this equated to 22.6% of the old defect still being present in the form of smaller individual defects and 77.4% of the decrease in size had become ventilated.</w:t>
      </w:r>
    </w:p>
    <w:p w14:paraId="366551D9" w14:textId="77777777" w:rsidR="008553F0" w:rsidRDefault="008553F0" w:rsidP="006717E0">
      <w:pPr>
        <w:rPr>
          <w:lang w:val="en-US"/>
        </w:rPr>
        <w:sectPr w:rsidR="008553F0" w:rsidSect="00756F0E">
          <w:headerReference w:type="default" r:id="rId162"/>
          <w:pgSz w:w="11900" w:h="16840"/>
          <w:pgMar w:top="1440" w:right="1134" w:bottom="1440" w:left="1134" w:header="964" w:footer="964" w:gutter="0"/>
          <w:cols w:space="708"/>
          <w:docGrid w:linePitch="360"/>
        </w:sectPr>
      </w:pPr>
    </w:p>
    <w:p w14:paraId="6801CCB8" w14:textId="77777777" w:rsidR="008553F0" w:rsidRDefault="008553F0" w:rsidP="008102BA">
      <w:pPr>
        <w:pStyle w:val="Caption"/>
        <w:jc w:val="center"/>
      </w:pPr>
      <w:r w:rsidRPr="00F2363E">
        <w:rPr>
          <w:noProof/>
          <w:lang w:val="en-US"/>
        </w:rPr>
        <w:lastRenderedPageBreak/>
        <w:drawing>
          <wp:inline distT="0" distB="0" distL="0" distR="0" wp14:anchorId="6955C9A3" wp14:editId="66FD637C">
            <wp:extent cx="6574063" cy="4231640"/>
            <wp:effectExtent l="0" t="0" r="5080" b="1016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AVIC 01 defect images.tiff"/>
                    <pic:cNvPicPr/>
                  </pic:nvPicPr>
                  <pic:blipFill>
                    <a:blip r:embed="rId163">
                      <a:extLst>
                        <a:ext uri="{28A0092B-C50C-407E-A947-70E740481C1C}">
                          <a14:useLocalDpi xmlns:a14="http://schemas.microsoft.com/office/drawing/2010/main" val="0"/>
                        </a:ext>
                      </a:extLst>
                    </a:blip>
                    <a:stretch>
                      <a:fillRect/>
                    </a:stretch>
                  </pic:blipFill>
                  <pic:spPr>
                    <a:xfrm>
                      <a:off x="0" y="0"/>
                      <a:ext cx="6578642" cy="4234588"/>
                    </a:xfrm>
                    <a:prstGeom prst="rect">
                      <a:avLst/>
                    </a:prstGeom>
                  </pic:spPr>
                </pic:pic>
              </a:graphicData>
            </a:graphic>
          </wp:inline>
        </w:drawing>
      </w:r>
    </w:p>
    <w:p w14:paraId="01B61DE1" w14:textId="0AE71355" w:rsidR="00FD4365" w:rsidRDefault="008553F0" w:rsidP="006717E0">
      <w:pPr>
        <w:pStyle w:val="Caption"/>
      </w:pPr>
      <w:bookmarkStart w:id="462" w:name="_Toc27383102"/>
      <w:r w:rsidRPr="007C0DD2">
        <w:t xml:space="preserve">Figure </w:t>
      </w:r>
      <w:fldSimple w:instr=" STYLEREF 1 \s ">
        <w:r w:rsidR="00824FFE">
          <w:rPr>
            <w:noProof/>
          </w:rPr>
          <w:t>5</w:t>
        </w:r>
      </w:fldSimple>
      <w:r w:rsidR="00824FFE">
        <w:noBreakHyphen/>
      </w:r>
      <w:fldSimple w:instr=" SEQ Figure \* ARABIC \s 1 ">
        <w:r w:rsidR="00824FFE">
          <w:rPr>
            <w:noProof/>
          </w:rPr>
          <w:t>19</w:t>
        </w:r>
      </w:fldSimple>
      <w:r w:rsidRPr="007C0DD2">
        <w:t xml:space="preserve">: </w:t>
      </w:r>
      <w:r w:rsidR="005E6BBB">
        <w:rPr>
          <w:vertAlign w:val="superscript"/>
        </w:rPr>
        <w:t>3</w:t>
      </w:r>
      <w:r w:rsidR="005E6BBB">
        <w:t>He</w:t>
      </w:r>
      <w:r w:rsidRPr="007C0DD2">
        <w:t xml:space="preserve"> ventilation MRI data from one patient</w:t>
      </w:r>
      <w:r w:rsidR="00FD4365">
        <w:t xml:space="preserve"> with worsening lung function</w:t>
      </w:r>
      <w:r w:rsidRPr="007C0DD2">
        <w:t xml:space="preserve"> at three visits.</w:t>
      </w:r>
      <w:bookmarkEnd w:id="462"/>
      <w:r w:rsidRPr="007C0DD2">
        <w:t xml:space="preserve"> </w:t>
      </w:r>
    </w:p>
    <w:p w14:paraId="28179559" w14:textId="5DDD54F5" w:rsidR="008553F0" w:rsidRDefault="008553F0" w:rsidP="006717E0">
      <w:pPr>
        <w:pStyle w:val="Subtitle"/>
        <w:rPr>
          <w:lang w:val="en-US"/>
        </w:rPr>
      </w:pPr>
      <w:r w:rsidRPr="007C0DD2">
        <w:t xml:space="preserve">Plot i is the central 5mm ventilation MRI slice at all visits. Plot ii is the same slice but with the individual ventilation defects highlighted by different colours. Plot iii represents the 3D reconstruction of all the ventilation slices and plot iv is the same but with the defects </w:t>
      </w:r>
      <w:r>
        <w:t>superimposed</w:t>
      </w:r>
      <w:r w:rsidRPr="007C0DD2">
        <w:t xml:space="preserve">. </w:t>
      </w:r>
      <w:r>
        <w:t xml:space="preserve">This patient has an </w:t>
      </w:r>
      <w:r w:rsidRPr="007C0DD2">
        <w:t xml:space="preserve">increase in VDP from 22.0% to 28.0% to 33.7% across the three visits. The largest ventilation defect (light blue) is the same at all visits and has increased in size from 14.6% to 17.1% to 26.3%. The second largest defect is also the same </w:t>
      </w:r>
      <w:r>
        <w:t>in part</w:t>
      </w:r>
      <w:r w:rsidRPr="007C0DD2">
        <w:t xml:space="preserve"> across all three visits</w:t>
      </w:r>
      <w:r>
        <w:t xml:space="preserve"> and</w:t>
      </w:r>
      <w:r w:rsidRPr="007C0DD2">
        <w:t xml:space="preserve"> increases</w:t>
      </w:r>
      <w:r>
        <w:t xml:space="preserve"> in size</w:t>
      </w:r>
      <w:r w:rsidRPr="007C0DD2">
        <w:t xml:space="preserve"> from 4.7% to 9.5%</w:t>
      </w:r>
      <w:r>
        <w:t xml:space="preserve"> at visit 2 before decreasing</w:t>
      </w:r>
      <w:r w:rsidRPr="007C0DD2">
        <w:t xml:space="preserve"> in size at visit 3 to 5.2%. </w:t>
      </w:r>
      <w:r>
        <w:t>These two defects</w:t>
      </w:r>
      <w:r w:rsidRPr="007C0DD2">
        <w:t xml:space="preserve"> may reflect two different active processes within the different lungs/lobes of this patient, processes which may respond differently to treatment options. This highlights the added value of tracking the change in regional ventilation defects</w:t>
      </w:r>
      <w:r>
        <w:t xml:space="preserve">. In this </w:t>
      </w:r>
      <w:r w:rsidR="003F12A9">
        <w:t>instance,</w:t>
      </w:r>
      <w:r w:rsidRPr="007C0DD2">
        <w:t xml:space="preserve"> the change in the </w:t>
      </w:r>
      <w:r>
        <w:t>largest</w:t>
      </w:r>
      <w:r w:rsidRPr="007C0DD2">
        <w:t xml:space="preserve"> defect from visit 1 to 3 is 11.4% which is 97% of the </w:t>
      </w:r>
      <w:r>
        <w:t xml:space="preserve">total </w:t>
      </w:r>
      <w:r w:rsidRPr="007C0DD2">
        <w:t>change in VDP.</w:t>
      </w:r>
    </w:p>
    <w:p w14:paraId="2BC93D64" w14:textId="77777777" w:rsidR="008553F0" w:rsidRDefault="008553F0" w:rsidP="006717E0">
      <w:pPr>
        <w:rPr>
          <w:lang w:val="en-US"/>
        </w:rPr>
        <w:sectPr w:rsidR="008553F0" w:rsidSect="00756F0E">
          <w:headerReference w:type="default" r:id="rId164"/>
          <w:pgSz w:w="16840" w:h="11900" w:orient="landscape"/>
          <w:pgMar w:top="1440" w:right="1134" w:bottom="1440" w:left="1134" w:header="964" w:footer="964" w:gutter="0"/>
          <w:cols w:space="708"/>
          <w:docGrid w:linePitch="360"/>
        </w:sectPr>
      </w:pPr>
    </w:p>
    <w:p w14:paraId="6244F8CC" w14:textId="73D49AA3" w:rsidR="008553F0" w:rsidRDefault="008553F0" w:rsidP="006717E0">
      <w:pPr>
        <w:rPr>
          <w:lang w:val="en-US"/>
        </w:rPr>
      </w:pPr>
      <w:r>
        <w:rPr>
          <w:lang w:val="en-US"/>
        </w:rPr>
        <w:lastRenderedPageBreak/>
        <w:t>The change in size over time of individual contiguous ventilation defects was sometimes greater than the overall net change in VDP. At follow up, the largest defect had changed in size to a greater degree than the change in overall VDP in seven of the 30 patients (</w:t>
      </w:r>
      <w:r>
        <w:rPr>
          <w:lang w:val="en-US"/>
        </w:rPr>
        <w:fldChar w:fldCharType="begin"/>
      </w:r>
      <w:r>
        <w:rPr>
          <w:lang w:val="en-US"/>
        </w:rPr>
        <w:instrText xml:space="preserve"> REF _Ref12454325 \h </w:instrText>
      </w:r>
      <w:r w:rsidR="007911F3">
        <w:rPr>
          <w:lang w:val="en-US"/>
        </w:rPr>
        <w:instrText xml:space="preserve"> \* MERGEFORMAT </w:instrText>
      </w:r>
      <w:r>
        <w:rPr>
          <w:lang w:val="en-US"/>
        </w:rPr>
      </w:r>
      <w:r>
        <w:rPr>
          <w:lang w:val="en-US"/>
        </w:rPr>
        <w:fldChar w:fldCharType="separate"/>
      </w:r>
      <w:r w:rsidR="00140F11">
        <w:t xml:space="preserve">Figure </w:t>
      </w:r>
      <w:r w:rsidR="00140F11">
        <w:rPr>
          <w:noProof/>
        </w:rPr>
        <w:t>5</w:t>
      </w:r>
      <w:r w:rsidR="00140F11">
        <w:rPr>
          <w:noProof/>
        </w:rPr>
        <w:noBreakHyphen/>
        <w:t>20</w:t>
      </w:r>
      <w:r>
        <w:rPr>
          <w:lang w:val="en-US"/>
        </w:rPr>
        <w:fldChar w:fldCharType="end"/>
      </w:r>
      <w:r>
        <w:rPr>
          <w:lang w:val="en-US"/>
        </w:rPr>
        <w:t xml:space="preserve"> and </w:t>
      </w:r>
      <w:r>
        <w:rPr>
          <w:lang w:val="en-US"/>
        </w:rPr>
        <w:fldChar w:fldCharType="begin"/>
      </w:r>
      <w:r>
        <w:rPr>
          <w:lang w:val="en-US"/>
        </w:rPr>
        <w:instrText xml:space="preserve"> REF _Ref12383573 \h </w:instrText>
      </w:r>
      <w:r w:rsidR="007911F3">
        <w:rPr>
          <w:lang w:val="en-US"/>
        </w:rPr>
        <w:instrText xml:space="preserve"> \* MERGEFORMAT </w:instrText>
      </w:r>
      <w:r>
        <w:rPr>
          <w:lang w:val="en-US"/>
        </w:rPr>
      </w:r>
      <w:r>
        <w:rPr>
          <w:lang w:val="en-US"/>
        </w:rPr>
        <w:fldChar w:fldCharType="separate"/>
      </w:r>
      <w:r w:rsidR="00140F11">
        <w:t xml:space="preserve">Figure </w:t>
      </w:r>
      <w:r w:rsidR="00140F11">
        <w:rPr>
          <w:noProof/>
        </w:rPr>
        <w:t>5</w:t>
      </w:r>
      <w:r w:rsidR="00140F11">
        <w:rPr>
          <w:noProof/>
        </w:rPr>
        <w:noBreakHyphen/>
        <w:t>21</w:t>
      </w:r>
      <w:r>
        <w:rPr>
          <w:lang w:val="en-US"/>
        </w:rPr>
        <w:fldChar w:fldCharType="end"/>
      </w:r>
      <w:r>
        <w:rPr>
          <w:lang w:val="en-US"/>
        </w:rPr>
        <w:t>). This was also true of the change in the second largest defect in eight of the 30 patients. In total, when combining the change in size of the largest and second largest defects, the change in size was greater than the net change in VDP in 23/30 patients.</w:t>
      </w:r>
    </w:p>
    <w:p w14:paraId="0B09914A" w14:textId="77777777" w:rsidR="008553F0" w:rsidRPr="008C48FF" w:rsidRDefault="008553F0" w:rsidP="006717E0"/>
    <w:p w14:paraId="09177BEF" w14:textId="77777777" w:rsidR="008553F0" w:rsidRDefault="008553F0" w:rsidP="008102BA">
      <w:pPr>
        <w:jc w:val="center"/>
      </w:pPr>
      <w:r>
        <w:rPr>
          <w:noProof/>
          <w:lang w:val="en-US"/>
        </w:rPr>
        <w:drawing>
          <wp:inline distT="0" distB="0" distL="0" distR="0" wp14:anchorId="0275F4A8" wp14:editId="02378290">
            <wp:extent cx="3927097" cy="5091032"/>
            <wp:effectExtent l="0" t="0" r="1016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ange in defect 1 and 2 compared to change in VDP.tiff"/>
                    <pic:cNvPicPr/>
                  </pic:nvPicPr>
                  <pic:blipFill>
                    <a:blip r:embed="rId165">
                      <a:extLst>
                        <a:ext uri="{28A0092B-C50C-407E-A947-70E740481C1C}">
                          <a14:useLocalDpi xmlns:a14="http://schemas.microsoft.com/office/drawing/2010/main" val="0"/>
                        </a:ext>
                      </a:extLst>
                    </a:blip>
                    <a:stretch>
                      <a:fillRect/>
                    </a:stretch>
                  </pic:blipFill>
                  <pic:spPr>
                    <a:xfrm>
                      <a:off x="0" y="0"/>
                      <a:ext cx="3936153" cy="5102772"/>
                    </a:xfrm>
                    <a:prstGeom prst="rect">
                      <a:avLst/>
                    </a:prstGeom>
                  </pic:spPr>
                </pic:pic>
              </a:graphicData>
            </a:graphic>
          </wp:inline>
        </w:drawing>
      </w:r>
    </w:p>
    <w:p w14:paraId="295C8C5B" w14:textId="723601E3" w:rsidR="00FD4365" w:rsidRDefault="008553F0" w:rsidP="006717E0">
      <w:pPr>
        <w:pStyle w:val="Caption"/>
        <w:rPr>
          <w:noProof/>
        </w:rPr>
      </w:pPr>
      <w:bookmarkStart w:id="463" w:name="_Ref12454325"/>
      <w:bookmarkStart w:id="464" w:name="_Toc27383103"/>
      <w:r>
        <w:t xml:space="preserve">Figure </w:t>
      </w:r>
      <w:fldSimple w:instr=" STYLEREF 1 \s ">
        <w:r w:rsidR="00824FFE">
          <w:rPr>
            <w:noProof/>
          </w:rPr>
          <w:t>5</w:t>
        </w:r>
      </w:fldSimple>
      <w:r w:rsidR="00824FFE">
        <w:noBreakHyphen/>
      </w:r>
      <w:fldSimple w:instr=" SEQ Figure \* ARABIC \s 1 ">
        <w:r w:rsidR="00824FFE">
          <w:rPr>
            <w:noProof/>
          </w:rPr>
          <w:t>20</w:t>
        </w:r>
      </w:fldSimple>
      <w:bookmarkEnd w:id="463"/>
      <w:r>
        <w:t xml:space="preserve">: </w:t>
      </w:r>
      <w:r w:rsidR="00FD4365">
        <w:t>P</w:t>
      </w:r>
      <w:r>
        <w:rPr>
          <w:noProof/>
        </w:rPr>
        <w:t xml:space="preserve">lot </w:t>
      </w:r>
      <w:r w:rsidR="00BE487C">
        <w:rPr>
          <w:noProof/>
        </w:rPr>
        <w:t>of</w:t>
      </w:r>
      <w:r>
        <w:rPr>
          <w:noProof/>
        </w:rPr>
        <w:t xml:space="preserve"> </w:t>
      </w:r>
      <w:r>
        <w:rPr>
          <w:lang w:val="en-US"/>
        </w:rPr>
        <w:sym w:font="Symbol" w:char="F044"/>
      </w:r>
      <w:r w:rsidR="00C10EF4">
        <w:rPr>
          <w:noProof/>
        </w:rPr>
        <w:t xml:space="preserve">VDP, </w:t>
      </w:r>
      <w:r w:rsidR="00C10EF4">
        <w:rPr>
          <w:noProof/>
        </w:rPr>
        <w:sym w:font="Symbol" w:char="F044"/>
      </w:r>
      <w:r>
        <w:rPr>
          <w:noProof/>
        </w:rPr>
        <w:t xml:space="preserve">largest defect and </w:t>
      </w:r>
      <w:r w:rsidR="00C10EF4">
        <w:rPr>
          <w:noProof/>
        </w:rPr>
        <w:sym w:font="Symbol" w:char="F044"/>
      </w:r>
      <w:r>
        <w:rPr>
          <w:noProof/>
        </w:rPr>
        <w:t xml:space="preserve">second largest defect </w:t>
      </w:r>
      <w:r w:rsidR="00C10EF4">
        <w:rPr>
          <w:noProof/>
        </w:rPr>
        <w:t xml:space="preserve">in patients </w:t>
      </w:r>
      <w:r>
        <w:rPr>
          <w:noProof/>
        </w:rPr>
        <w:t>(follow up – baseline).</w:t>
      </w:r>
      <w:bookmarkEnd w:id="464"/>
      <w:r>
        <w:rPr>
          <w:noProof/>
        </w:rPr>
        <w:t xml:space="preserve"> </w:t>
      </w:r>
    </w:p>
    <w:p w14:paraId="64FA2E34" w14:textId="6F76B255" w:rsidR="008553F0" w:rsidRDefault="00C10EF4" w:rsidP="006717E0">
      <w:pPr>
        <w:pStyle w:val="Subtitle"/>
      </w:pPr>
      <w:r>
        <w:rPr>
          <w:noProof/>
        </w:rPr>
        <w:t xml:space="preserve">Each patient is depicted by a single connected data point. </w:t>
      </w:r>
      <w:r w:rsidR="008553F0">
        <w:rPr>
          <w:noProof/>
        </w:rPr>
        <w:t xml:space="preserve">This plot shows how the change in global VDP is linked to the change in individual ventilation defects. </w:t>
      </w:r>
    </w:p>
    <w:p w14:paraId="6CCB6B70" w14:textId="77777777" w:rsidR="008553F0" w:rsidRDefault="008553F0" w:rsidP="008102BA">
      <w:pPr>
        <w:jc w:val="center"/>
      </w:pPr>
      <w:r>
        <w:rPr>
          <w:noProof/>
          <w:lang w:val="en-US"/>
        </w:rPr>
        <w:lastRenderedPageBreak/>
        <w:drawing>
          <wp:inline distT="0" distB="0" distL="0" distR="0" wp14:anchorId="26988444" wp14:editId="4416E6C9">
            <wp:extent cx="5660241" cy="2778292"/>
            <wp:effectExtent l="0" t="0" r="444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AVIC 32 defect images.tiff"/>
                    <pic:cNvPicPr/>
                  </pic:nvPicPr>
                  <pic:blipFill>
                    <a:blip r:embed="rId166">
                      <a:extLst>
                        <a:ext uri="{28A0092B-C50C-407E-A947-70E740481C1C}">
                          <a14:useLocalDpi xmlns:a14="http://schemas.microsoft.com/office/drawing/2010/main" val="0"/>
                        </a:ext>
                      </a:extLst>
                    </a:blip>
                    <a:stretch>
                      <a:fillRect/>
                    </a:stretch>
                  </pic:blipFill>
                  <pic:spPr>
                    <a:xfrm>
                      <a:off x="0" y="0"/>
                      <a:ext cx="5667386" cy="2781799"/>
                    </a:xfrm>
                    <a:prstGeom prst="rect">
                      <a:avLst/>
                    </a:prstGeom>
                  </pic:spPr>
                </pic:pic>
              </a:graphicData>
            </a:graphic>
          </wp:inline>
        </w:drawing>
      </w:r>
    </w:p>
    <w:p w14:paraId="074E64CC" w14:textId="311C5B10" w:rsidR="00FD4365" w:rsidRDefault="008553F0" w:rsidP="006717E0">
      <w:pPr>
        <w:pStyle w:val="Caption"/>
        <w:rPr>
          <w:noProof/>
        </w:rPr>
      </w:pPr>
      <w:bookmarkStart w:id="465" w:name="_Ref12383573"/>
      <w:bookmarkStart w:id="466" w:name="_Toc27383104"/>
      <w:r>
        <w:t xml:space="preserve">Figure </w:t>
      </w:r>
      <w:fldSimple w:instr=" STYLEREF 1 \s ">
        <w:r w:rsidR="00824FFE">
          <w:rPr>
            <w:noProof/>
          </w:rPr>
          <w:t>5</w:t>
        </w:r>
      </w:fldSimple>
      <w:r w:rsidR="00824FFE">
        <w:noBreakHyphen/>
      </w:r>
      <w:fldSimple w:instr=" SEQ Figure \* ARABIC \s 1 ">
        <w:r w:rsidR="00824FFE">
          <w:rPr>
            <w:noProof/>
          </w:rPr>
          <w:t>21</w:t>
        </w:r>
      </w:fldSimple>
      <w:bookmarkEnd w:id="465"/>
      <w:r>
        <w:rPr>
          <w:noProof/>
        </w:rPr>
        <w:t xml:space="preserve">: </w:t>
      </w:r>
      <w:r w:rsidR="005E6BBB">
        <w:rPr>
          <w:vertAlign w:val="superscript"/>
        </w:rPr>
        <w:t>3</w:t>
      </w:r>
      <w:r w:rsidR="005E6BBB">
        <w:t>He</w:t>
      </w:r>
      <w:r>
        <w:rPr>
          <w:noProof/>
        </w:rPr>
        <w:t xml:space="preserve"> ventilation MRI example from a patient with both normal </w:t>
      </w:r>
      <w:r w:rsidR="00DF2511">
        <w:t>FEV</w:t>
      </w:r>
      <w:r w:rsidR="00DF2511">
        <w:rPr>
          <w:vertAlign w:val="subscript"/>
        </w:rPr>
        <w:t>1</w:t>
      </w:r>
      <w:r>
        <w:rPr>
          <w:noProof/>
        </w:rPr>
        <w:t xml:space="preserve"> and LCI at both visits.</w:t>
      </w:r>
      <w:bookmarkEnd w:id="466"/>
      <w:r>
        <w:rPr>
          <w:noProof/>
        </w:rPr>
        <w:t xml:space="preserve"> </w:t>
      </w:r>
    </w:p>
    <w:p w14:paraId="52E58CC4" w14:textId="657D941D" w:rsidR="008553F0" w:rsidRDefault="008553F0" w:rsidP="006717E0">
      <w:pPr>
        <w:pStyle w:val="Subtitle"/>
      </w:pPr>
      <w:r>
        <w:rPr>
          <w:noProof/>
        </w:rPr>
        <w:t>Plot i depicts a relatively anterior ventilation slice with the ventilation defects added in colour. Plot ii depicts the 3D ventilation reconstruction with added ventilation defects and plot iii is only the 3D ventilation defects. At baseline, the largest defect present (light blue) is in the apex of the right lung with the second largest defect (red) present in the left lung. This patient has a small increase in net VDP of 0.3% (from 3.1 to 3.4%), yet the distribution of ventilation defects is very different. At follow up, the ventilation defect that was present in the right lung apex is still present but has reduced in size. The largest defect (light blue) at follow up is 2.3% in size, which represents 67% of the total VDP, this defect has amalgamated some of the smaller defects that were present at baseline (7 defects in total), but these old defects only account for 7% of the size of the new defect, and thus 93% of the new defect was ventilated at baseline. In this example, the reason that there is no overall change in VDP from baseline to follow up is because all of the ventilation defects present in the left lung have become ventilated at follow up, therefore the left lung has had an overall improvement in lung function whilst the right lung has had an overall worsening of lung function.</w:t>
      </w:r>
    </w:p>
    <w:p w14:paraId="4B561664" w14:textId="77777777" w:rsidR="008553F0" w:rsidRDefault="008553F0" w:rsidP="001D70B4">
      <w:r>
        <w:br w:type="page"/>
      </w:r>
    </w:p>
    <w:p w14:paraId="40A5D657" w14:textId="49789980" w:rsidR="008553F0" w:rsidRDefault="008553F0" w:rsidP="006717E0">
      <w:pPr>
        <w:pStyle w:val="Heading4"/>
      </w:pPr>
      <w:r w:rsidRPr="007F1F70">
        <w:lastRenderedPageBreak/>
        <w:t xml:space="preserve">A comparison of </w:t>
      </w:r>
      <w:r w:rsidR="005E6BBB">
        <w:rPr>
          <w:vertAlign w:val="superscript"/>
        </w:rPr>
        <w:t>3</w:t>
      </w:r>
      <w:r w:rsidR="005E6BBB">
        <w:t>He</w:t>
      </w:r>
      <w:r w:rsidRPr="007F1F70">
        <w:t xml:space="preserve"> and </w:t>
      </w:r>
      <w:r w:rsidR="005E6BBB">
        <w:rPr>
          <w:vertAlign w:val="superscript"/>
        </w:rPr>
        <w:t>129</w:t>
      </w:r>
      <w:r w:rsidR="005E6BBB">
        <w:t>Xe</w:t>
      </w:r>
      <w:r w:rsidRPr="007F1F70">
        <w:t xml:space="preserve"> MRI longitudinal change</w:t>
      </w:r>
    </w:p>
    <w:p w14:paraId="351CA38B" w14:textId="77777777" w:rsidR="008553F0" w:rsidRDefault="008553F0" w:rsidP="006717E0"/>
    <w:p w14:paraId="26BAE077" w14:textId="70B4A999" w:rsidR="008553F0" w:rsidRDefault="008553F0" w:rsidP="006717E0">
      <w:r>
        <w:t xml:space="preserve">Of the 31 patients with at least one follow up visit that are discussed above, 27 had both a successful </w:t>
      </w:r>
      <w:r w:rsidR="005E6BBB">
        <w:rPr>
          <w:vertAlign w:val="superscript"/>
        </w:rPr>
        <w:t>3</w:t>
      </w:r>
      <w:r w:rsidR="005E6BBB">
        <w:t>He</w:t>
      </w:r>
      <w:r>
        <w:t xml:space="preserve"> and </w:t>
      </w:r>
      <w:r w:rsidR="005E6BBB">
        <w:rPr>
          <w:vertAlign w:val="superscript"/>
        </w:rPr>
        <w:t>129</w:t>
      </w:r>
      <w:r w:rsidR="005E6BBB">
        <w:t>Xe</w:t>
      </w:r>
      <w:r>
        <w:t xml:space="preserve"> ventilation image assessed at both visits. For 26 patients, this meant comparing visit one to visit three and the remaining patient compared visit two to visit one. All four of the patients without a </w:t>
      </w:r>
      <w:r w:rsidR="005E6BBB">
        <w:rPr>
          <w:vertAlign w:val="superscript"/>
        </w:rPr>
        <w:t>129</w:t>
      </w:r>
      <w:r w:rsidR="005E6BBB">
        <w:t>Xe</w:t>
      </w:r>
      <w:r>
        <w:t xml:space="preserve"> image which are excluded from this analysis, were excluded due to </w:t>
      </w:r>
      <w:r w:rsidR="005E6BBB">
        <w:rPr>
          <w:vertAlign w:val="superscript"/>
        </w:rPr>
        <w:t>129</w:t>
      </w:r>
      <w:r w:rsidR="005E6BBB">
        <w:t>Xe</w:t>
      </w:r>
      <w:r>
        <w:t xml:space="preserve"> image acquisition failures on the day of the visit. Patient demographics, selected pulmonary function and </w:t>
      </w:r>
      <w:r w:rsidR="005E6BBB">
        <w:rPr>
          <w:vertAlign w:val="superscript"/>
        </w:rPr>
        <w:t>3</w:t>
      </w:r>
      <w:r w:rsidR="005E6BBB">
        <w:t>He</w:t>
      </w:r>
      <w:r>
        <w:t xml:space="preserve"> and </w:t>
      </w:r>
      <w:r w:rsidR="005E6BBB">
        <w:rPr>
          <w:vertAlign w:val="superscript"/>
        </w:rPr>
        <w:t>129</w:t>
      </w:r>
      <w:r w:rsidR="005E6BBB">
        <w:t>Xe</w:t>
      </w:r>
      <w:r>
        <w:t xml:space="preserve"> metrics at baseline and follow up are detailed in </w:t>
      </w:r>
      <w:r>
        <w:fldChar w:fldCharType="begin"/>
      </w:r>
      <w:r>
        <w:instrText xml:space="preserve"> REF _Ref12385278 \h </w:instrText>
      </w:r>
      <w:r w:rsidR="007911F3">
        <w:instrText xml:space="preserve"> \* MERGEFORMAT </w:instrText>
      </w:r>
      <w:r>
        <w:fldChar w:fldCharType="separate"/>
      </w:r>
      <w:r w:rsidR="00140F11">
        <w:t xml:space="preserve">Table </w:t>
      </w:r>
      <w:r w:rsidR="00140F11">
        <w:rPr>
          <w:noProof/>
        </w:rPr>
        <w:t>5</w:t>
      </w:r>
      <w:r w:rsidR="00140F11">
        <w:rPr>
          <w:noProof/>
        </w:rPr>
        <w:noBreakHyphen/>
        <w:t>6</w:t>
      </w:r>
      <w:r>
        <w:fldChar w:fldCharType="end"/>
      </w:r>
      <w:r>
        <w:t>.</w:t>
      </w:r>
    </w:p>
    <w:p w14:paraId="6A420E51" w14:textId="77777777" w:rsidR="008553F0" w:rsidRDefault="008553F0" w:rsidP="006717E0"/>
    <w:p w14:paraId="5754602D" w14:textId="571E1427" w:rsidR="000923DA" w:rsidRDefault="008553F0" w:rsidP="006717E0">
      <w:pPr>
        <w:pStyle w:val="Caption"/>
      </w:pPr>
      <w:bookmarkStart w:id="467" w:name="_Ref12385278"/>
      <w:r>
        <w:t xml:space="preserve">Table </w:t>
      </w:r>
      <w:fldSimple w:instr=" STYLEREF 1 \s ">
        <w:r w:rsidR="00140F11">
          <w:rPr>
            <w:noProof/>
          </w:rPr>
          <w:t>5</w:t>
        </w:r>
      </w:fldSimple>
      <w:r w:rsidR="004B6530">
        <w:noBreakHyphen/>
      </w:r>
      <w:fldSimple w:instr=" SEQ Table \* ARABIC \s 1 ">
        <w:r w:rsidR="00140F11">
          <w:rPr>
            <w:noProof/>
          </w:rPr>
          <w:t>6</w:t>
        </w:r>
      </w:fldSimple>
      <w:bookmarkEnd w:id="467"/>
      <w:r>
        <w:t xml:space="preserve">: Patient age and summary lung function metrics </w:t>
      </w:r>
      <w:r w:rsidR="000923DA">
        <w:t xml:space="preserve">in the 27 patients who had at least one follow up visit and paired </w:t>
      </w:r>
      <w:r w:rsidR="000923DA">
        <w:rPr>
          <w:vertAlign w:val="superscript"/>
        </w:rPr>
        <w:t>3</w:t>
      </w:r>
      <w:r w:rsidR="000923DA">
        <w:t xml:space="preserve">He and </w:t>
      </w:r>
      <w:r w:rsidR="000923DA">
        <w:rPr>
          <w:vertAlign w:val="superscript"/>
        </w:rPr>
        <w:t>129</w:t>
      </w:r>
      <w:r w:rsidR="000923DA">
        <w:t>Xe images at both visits.</w:t>
      </w:r>
    </w:p>
    <w:p w14:paraId="032C3882" w14:textId="4BA5157E" w:rsidR="008553F0" w:rsidRDefault="000923DA" w:rsidP="006717E0">
      <w:pPr>
        <w:pStyle w:val="Subtitle"/>
      </w:pPr>
      <w:r>
        <w:t>Demographics and lung function metrics are displayed for</w:t>
      </w:r>
      <w:r w:rsidR="008553F0">
        <w:t xml:space="preserve"> baseline and follow up, alongside the </w:t>
      </w:r>
      <w:r w:rsidR="005E6BBB">
        <w:rPr>
          <w:vertAlign w:val="superscript"/>
        </w:rPr>
        <w:t>3</w:t>
      </w:r>
      <w:r w:rsidR="005E6BBB">
        <w:t>He</w:t>
      </w:r>
      <w:r w:rsidR="008553F0">
        <w:t xml:space="preserve"> and </w:t>
      </w:r>
      <w:r w:rsidR="005E6BBB">
        <w:rPr>
          <w:vertAlign w:val="superscript"/>
        </w:rPr>
        <w:t>129</w:t>
      </w:r>
      <w:r w:rsidR="005E6BBB">
        <w:t>Xe</w:t>
      </w:r>
      <w:r w:rsidR="008553F0">
        <w:t xml:space="preserve"> ventilation MRI metrics. Data is displayed as either mean (SD) or median (range).</w:t>
      </w:r>
    </w:p>
    <w:p w14:paraId="1736727F" w14:textId="77777777" w:rsidR="000923DA" w:rsidRPr="000923DA" w:rsidRDefault="000923DA" w:rsidP="006717E0"/>
    <w:tbl>
      <w:tblPr>
        <w:tblStyle w:val="LightShading"/>
        <w:tblW w:w="9389" w:type="dxa"/>
        <w:jc w:val="center"/>
        <w:tblLook w:val="06A0" w:firstRow="1" w:lastRow="0" w:firstColumn="1" w:lastColumn="0" w:noHBand="1" w:noVBand="1"/>
      </w:tblPr>
      <w:tblGrid>
        <w:gridCol w:w="1561"/>
        <w:gridCol w:w="1568"/>
        <w:gridCol w:w="3130"/>
        <w:gridCol w:w="3130"/>
      </w:tblGrid>
      <w:tr w:rsidR="008553F0" w14:paraId="3F44FBE7" w14:textId="77777777" w:rsidTr="008102BA">
        <w:trPr>
          <w:cnfStyle w:val="100000000000" w:firstRow="1" w:lastRow="0" w:firstColumn="0" w:lastColumn="0" w:oddVBand="0" w:evenVBand="0" w:oddHBand="0"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3129" w:type="dxa"/>
            <w:gridSpan w:val="2"/>
            <w:tcBorders>
              <w:top w:val="single" w:sz="4" w:space="0" w:color="auto"/>
              <w:left w:val="single" w:sz="4" w:space="0" w:color="auto"/>
            </w:tcBorders>
            <w:vAlign w:val="center"/>
          </w:tcPr>
          <w:p w14:paraId="52808919" w14:textId="77777777" w:rsidR="008553F0" w:rsidRDefault="008553F0" w:rsidP="008102BA">
            <w:pPr>
              <w:spacing w:line="240" w:lineRule="auto"/>
              <w:jc w:val="center"/>
            </w:pPr>
          </w:p>
        </w:tc>
        <w:tc>
          <w:tcPr>
            <w:tcW w:w="3130" w:type="dxa"/>
            <w:tcBorders>
              <w:top w:val="single" w:sz="4" w:space="0" w:color="auto"/>
            </w:tcBorders>
            <w:vAlign w:val="center"/>
          </w:tcPr>
          <w:p w14:paraId="281874EE" w14:textId="77777777" w:rsidR="008553F0" w:rsidRDefault="008553F0" w:rsidP="008102BA">
            <w:pPr>
              <w:spacing w:line="240" w:lineRule="auto"/>
              <w:jc w:val="center"/>
              <w:cnfStyle w:val="100000000000" w:firstRow="1" w:lastRow="0" w:firstColumn="0" w:lastColumn="0" w:oddVBand="0" w:evenVBand="0" w:oddHBand="0" w:evenHBand="0" w:firstRowFirstColumn="0" w:firstRowLastColumn="0" w:lastRowFirstColumn="0" w:lastRowLastColumn="0"/>
            </w:pPr>
            <w:r>
              <w:t>Baseline</w:t>
            </w:r>
          </w:p>
        </w:tc>
        <w:tc>
          <w:tcPr>
            <w:tcW w:w="3130" w:type="dxa"/>
            <w:tcBorders>
              <w:top w:val="single" w:sz="4" w:space="0" w:color="auto"/>
              <w:right w:val="single" w:sz="4" w:space="0" w:color="auto"/>
            </w:tcBorders>
            <w:vAlign w:val="center"/>
          </w:tcPr>
          <w:p w14:paraId="4D4A87B5" w14:textId="77777777" w:rsidR="008553F0" w:rsidRDefault="008553F0" w:rsidP="008102BA">
            <w:pPr>
              <w:spacing w:line="240" w:lineRule="auto"/>
              <w:jc w:val="center"/>
              <w:cnfStyle w:val="100000000000" w:firstRow="1" w:lastRow="0" w:firstColumn="0" w:lastColumn="0" w:oddVBand="0" w:evenVBand="0" w:oddHBand="0" w:evenHBand="0" w:firstRowFirstColumn="0" w:firstRowLastColumn="0" w:lastRowFirstColumn="0" w:lastRowLastColumn="0"/>
            </w:pPr>
            <w:r>
              <w:t>Follow up</w:t>
            </w:r>
          </w:p>
        </w:tc>
      </w:tr>
      <w:tr w:rsidR="008553F0" w14:paraId="2AA49FFD" w14:textId="77777777" w:rsidTr="008102BA">
        <w:trPr>
          <w:trHeight w:val="440"/>
          <w:jc w:val="center"/>
        </w:trPr>
        <w:tc>
          <w:tcPr>
            <w:cnfStyle w:val="001000000000" w:firstRow="0" w:lastRow="0" w:firstColumn="1" w:lastColumn="0" w:oddVBand="0" w:evenVBand="0" w:oddHBand="0" w:evenHBand="0" w:firstRowFirstColumn="0" w:firstRowLastColumn="0" w:lastRowFirstColumn="0" w:lastRowLastColumn="0"/>
            <w:tcW w:w="3129" w:type="dxa"/>
            <w:gridSpan w:val="2"/>
            <w:tcBorders>
              <w:left w:val="single" w:sz="4" w:space="0" w:color="auto"/>
            </w:tcBorders>
            <w:vAlign w:val="center"/>
          </w:tcPr>
          <w:p w14:paraId="54809BE4" w14:textId="77777777" w:rsidR="008553F0" w:rsidRDefault="008553F0" w:rsidP="008102BA">
            <w:pPr>
              <w:spacing w:line="240" w:lineRule="auto"/>
              <w:jc w:val="center"/>
            </w:pPr>
            <w:r>
              <w:t>Age (years)</w:t>
            </w:r>
          </w:p>
        </w:tc>
        <w:tc>
          <w:tcPr>
            <w:tcW w:w="3130" w:type="dxa"/>
            <w:vAlign w:val="center"/>
          </w:tcPr>
          <w:p w14:paraId="64E964E6"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21.8 (10.6)</w:t>
            </w:r>
          </w:p>
        </w:tc>
        <w:tc>
          <w:tcPr>
            <w:tcW w:w="3130" w:type="dxa"/>
            <w:tcBorders>
              <w:right w:val="single" w:sz="4" w:space="0" w:color="auto"/>
            </w:tcBorders>
            <w:vAlign w:val="center"/>
          </w:tcPr>
          <w:p w14:paraId="68D0BB0C"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23.1 (10.5)</w:t>
            </w:r>
          </w:p>
        </w:tc>
      </w:tr>
      <w:tr w:rsidR="008553F0" w14:paraId="6B12C778" w14:textId="77777777" w:rsidTr="008102BA">
        <w:trPr>
          <w:trHeight w:val="440"/>
          <w:jc w:val="center"/>
        </w:trPr>
        <w:tc>
          <w:tcPr>
            <w:cnfStyle w:val="001000000000" w:firstRow="0" w:lastRow="0" w:firstColumn="1" w:lastColumn="0" w:oddVBand="0" w:evenVBand="0" w:oddHBand="0" w:evenHBand="0" w:firstRowFirstColumn="0" w:firstRowLastColumn="0" w:lastRowFirstColumn="0" w:lastRowLastColumn="0"/>
            <w:tcW w:w="3129" w:type="dxa"/>
            <w:gridSpan w:val="2"/>
            <w:tcBorders>
              <w:left w:val="single" w:sz="4" w:space="0" w:color="auto"/>
            </w:tcBorders>
            <w:vAlign w:val="center"/>
          </w:tcPr>
          <w:p w14:paraId="089A8494" w14:textId="1602C092" w:rsidR="008553F0" w:rsidRDefault="00DF2511" w:rsidP="008102BA">
            <w:pPr>
              <w:spacing w:line="240" w:lineRule="auto"/>
              <w:jc w:val="center"/>
            </w:pPr>
            <w:r>
              <w:t>FEV</w:t>
            </w:r>
            <w:r>
              <w:rPr>
                <w:vertAlign w:val="subscript"/>
              </w:rPr>
              <w:t>1</w:t>
            </w:r>
            <w:r w:rsidR="008553F0">
              <w:t xml:space="preserve"> (z-score)</w:t>
            </w:r>
          </w:p>
        </w:tc>
        <w:tc>
          <w:tcPr>
            <w:tcW w:w="3130" w:type="dxa"/>
            <w:vAlign w:val="center"/>
          </w:tcPr>
          <w:p w14:paraId="2ADCE92D"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2.1 (2.1)</w:t>
            </w:r>
          </w:p>
        </w:tc>
        <w:tc>
          <w:tcPr>
            <w:tcW w:w="3130" w:type="dxa"/>
            <w:tcBorders>
              <w:right w:val="single" w:sz="4" w:space="0" w:color="auto"/>
            </w:tcBorders>
            <w:vAlign w:val="center"/>
          </w:tcPr>
          <w:p w14:paraId="77EA1ACB"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2.2 (2.0)</w:t>
            </w:r>
          </w:p>
        </w:tc>
      </w:tr>
      <w:tr w:rsidR="008553F0" w14:paraId="4EFE9EA1" w14:textId="77777777" w:rsidTr="008102BA">
        <w:trPr>
          <w:trHeight w:val="440"/>
          <w:jc w:val="center"/>
        </w:trPr>
        <w:tc>
          <w:tcPr>
            <w:cnfStyle w:val="001000000000" w:firstRow="0" w:lastRow="0" w:firstColumn="1" w:lastColumn="0" w:oddVBand="0" w:evenVBand="0" w:oddHBand="0" w:evenHBand="0" w:firstRowFirstColumn="0" w:firstRowLastColumn="0" w:lastRowFirstColumn="0" w:lastRowLastColumn="0"/>
            <w:tcW w:w="3129" w:type="dxa"/>
            <w:gridSpan w:val="2"/>
            <w:tcBorders>
              <w:left w:val="single" w:sz="4" w:space="0" w:color="auto"/>
            </w:tcBorders>
            <w:vAlign w:val="center"/>
          </w:tcPr>
          <w:p w14:paraId="4A7B2BD2" w14:textId="77777777" w:rsidR="008553F0" w:rsidRDefault="008553F0" w:rsidP="008102BA">
            <w:pPr>
              <w:spacing w:line="240" w:lineRule="auto"/>
              <w:jc w:val="center"/>
            </w:pPr>
            <w:r>
              <w:t>RV/TLC (%)</w:t>
            </w:r>
          </w:p>
        </w:tc>
        <w:tc>
          <w:tcPr>
            <w:tcW w:w="3130" w:type="dxa"/>
            <w:vAlign w:val="center"/>
          </w:tcPr>
          <w:p w14:paraId="724D0069"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31.6 (17.8, 57.6)</w:t>
            </w:r>
          </w:p>
        </w:tc>
        <w:tc>
          <w:tcPr>
            <w:tcW w:w="3130" w:type="dxa"/>
            <w:tcBorders>
              <w:right w:val="single" w:sz="4" w:space="0" w:color="auto"/>
            </w:tcBorders>
            <w:vAlign w:val="center"/>
          </w:tcPr>
          <w:p w14:paraId="0F15B648"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32.0 (17.8, 57.1)</w:t>
            </w:r>
          </w:p>
        </w:tc>
      </w:tr>
      <w:tr w:rsidR="008553F0" w14:paraId="0D3132B8" w14:textId="77777777" w:rsidTr="008102BA">
        <w:trPr>
          <w:trHeight w:val="440"/>
          <w:jc w:val="center"/>
        </w:trPr>
        <w:tc>
          <w:tcPr>
            <w:cnfStyle w:val="001000000000" w:firstRow="0" w:lastRow="0" w:firstColumn="1" w:lastColumn="0" w:oddVBand="0" w:evenVBand="0" w:oddHBand="0" w:evenHBand="0" w:firstRowFirstColumn="0" w:firstRowLastColumn="0" w:lastRowFirstColumn="0" w:lastRowLastColumn="0"/>
            <w:tcW w:w="3129" w:type="dxa"/>
            <w:gridSpan w:val="2"/>
            <w:tcBorders>
              <w:left w:val="single" w:sz="4" w:space="0" w:color="auto"/>
            </w:tcBorders>
            <w:vAlign w:val="center"/>
          </w:tcPr>
          <w:p w14:paraId="1918625A" w14:textId="77777777" w:rsidR="008553F0" w:rsidRDefault="008553F0" w:rsidP="008102BA">
            <w:pPr>
              <w:spacing w:line="240" w:lineRule="auto"/>
              <w:jc w:val="center"/>
            </w:pPr>
            <w:r>
              <w:t>LCI</w:t>
            </w:r>
          </w:p>
        </w:tc>
        <w:tc>
          <w:tcPr>
            <w:tcW w:w="3130" w:type="dxa"/>
            <w:vAlign w:val="center"/>
          </w:tcPr>
          <w:p w14:paraId="5781E4B2"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8.9 (6.7, 22.2)</w:t>
            </w:r>
          </w:p>
        </w:tc>
        <w:tc>
          <w:tcPr>
            <w:tcW w:w="3130" w:type="dxa"/>
            <w:tcBorders>
              <w:right w:val="single" w:sz="4" w:space="0" w:color="auto"/>
            </w:tcBorders>
            <w:vAlign w:val="center"/>
          </w:tcPr>
          <w:p w14:paraId="2D2F5DE0"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8.9 (5.7, 21.0)</w:t>
            </w:r>
          </w:p>
        </w:tc>
      </w:tr>
      <w:tr w:rsidR="008102BA" w14:paraId="02A675CC" w14:textId="77777777" w:rsidTr="008102BA">
        <w:trPr>
          <w:trHeight w:val="440"/>
          <w:jc w:val="center"/>
        </w:trPr>
        <w:tc>
          <w:tcPr>
            <w:cnfStyle w:val="001000000000" w:firstRow="0" w:lastRow="0" w:firstColumn="1" w:lastColumn="0" w:oddVBand="0" w:evenVBand="0" w:oddHBand="0" w:evenHBand="0" w:firstRowFirstColumn="0" w:firstRowLastColumn="0" w:lastRowFirstColumn="0" w:lastRowLastColumn="0"/>
            <w:tcW w:w="1561" w:type="dxa"/>
            <w:vMerge w:val="restart"/>
            <w:tcBorders>
              <w:left w:val="single" w:sz="4" w:space="0" w:color="auto"/>
            </w:tcBorders>
            <w:vAlign w:val="center"/>
          </w:tcPr>
          <w:p w14:paraId="3373763D" w14:textId="77777777" w:rsidR="008553F0" w:rsidRDefault="008553F0" w:rsidP="008102BA">
            <w:pPr>
              <w:spacing w:line="240" w:lineRule="auto"/>
              <w:jc w:val="center"/>
            </w:pPr>
            <w:r>
              <w:t>VDP (%)</w:t>
            </w:r>
          </w:p>
        </w:tc>
        <w:tc>
          <w:tcPr>
            <w:tcW w:w="1568" w:type="dxa"/>
            <w:vAlign w:val="center"/>
          </w:tcPr>
          <w:p w14:paraId="6F8BE13E" w14:textId="5F3C1C22" w:rsidR="008553F0" w:rsidRPr="008102BA" w:rsidRDefault="005E6BBB" w:rsidP="008102BA">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8102BA">
              <w:rPr>
                <w:b/>
                <w:vertAlign w:val="superscript"/>
              </w:rPr>
              <w:t>3</w:t>
            </w:r>
            <w:r w:rsidRPr="008102BA">
              <w:rPr>
                <w:b/>
              </w:rPr>
              <w:t>He</w:t>
            </w:r>
          </w:p>
        </w:tc>
        <w:tc>
          <w:tcPr>
            <w:tcW w:w="3130" w:type="dxa"/>
            <w:vAlign w:val="center"/>
          </w:tcPr>
          <w:p w14:paraId="644CF49E"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9.0 (0.2, 45.0)</w:t>
            </w:r>
          </w:p>
        </w:tc>
        <w:tc>
          <w:tcPr>
            <w:tcW w:w="3130" w:type="dxa"/>
            <w:tcBorders>
              <w:right w:val="single" w:sz="4" w:space="0" w:color="auto"/>
            </w:tcBorders>
            <w:vAlign w:val="center"/>
          </w:tcPr>
          <w:p w14:paraId="77513D38"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7.5 (0.3, 47.5)</w:t>
            </w:r>
          </w:p>
        </w:tc>
      </w:tr>
      <w:tr w:rsidR="008102BA" w14:paraId="07B9A173" w14:textId="77777777" w:rsidTr="008102BA">
        <w:trPr>
          <w:trHeight w:val="440"/>
          <w:jc w:val="center"/>
        </w:trPr>
        <w:tc>
          <w:tcPr>
            <w:cnfStyle w:val="001000000000" w:firstRow="0" w:lastRow="0" w:firstColumn="1" w:lastColumn="0" w:oddVBand="0" w:evenVBand="0" w:oddHBand="0" w:evenHBand="0" w:firstRowFirstColumn="0" w:firstRowLastColumn="0" w:lastRowFirstColumn="0" w:lastRowLastColumn="0"/>
            <w:tcW w:w="1561" w:type="dxa"/>
            <w:vMerge/>
            <w:tcBorders>
              <w:left w:val="single" w:sz="4" w:space="0" w:color="auto"/>
            </w:tcBorders>
            <w:vAlign w:val="center"/>
          </w:tcPr>
          <w:p w14:paraId="4701CEAD" w14:textId="77777777" w:rsidR="008553F0" w:rsidRDefault="008553F0" w:rsidP="008102BA">
            <w:pPr>
              <w:spacing w:line="240" w:lineRule="auto"/>
              <w:jc w:val="center"/>
            </w:pPr>
          </w:p>
        </w:tc>
        <w:tc>
          <w:tcPr>
            <w:tcW w:w="1568" w:type="dxa"/>
            <w:vAlign w:val="center"/>
          </w:tcPr>
          <w:p w14:paraId="2B62AC33" w14:textId="4EA66C65" w:rsidR="008553F0" w:rsidRPr="008102BA" w:rsidRDefault="005E6BBB" w:rsidP="008102BA">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8102BA">
              <w:rPr>
                <w:b/>
                <w:vertAlign w:val="superscript"/>
              </w:rPr>
              <w:t>129</w:t>
            </w:r>
            <w:r w:rsidRPr="008102BA">
              <w:rPr>
                <w:b/>
              </w:rPr>
              <w:t>Xe</w:t>
            </w:r>
          </w:p>
        </w:tc>
        <w:tc>
          <w:tcPr>
            <w:tcW w:w="3130" w:type="dxa"/>
            <w:vAlign w:val="center"/>
          </w:tcPr>
          <w:p w14:paraId="0374F9D9"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8.0 (0.4, 49.5)</w:t>
            </w:r>
          </w:p>
        </w:tc>
        <w:tc>
          <w:tcPr>
            <w:tcW w:w="3130" w:type="dxa"/>
            <w:tcBorders>
              <w:right w:val="single" w:sz="4" w:space="0" w:color="auto"/>
            </w:tcBorders>
            <w:vAlign w:val="center"/>
          </w:tcPr>
          <w:p w14:paraId="39A19ABA"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8.8 (0.5, 55.9)</w:t>
            </w:r>
          </w:p>
        </w:tc>
      </w:tr>
      <w:tr w:rsidR="008102BA" w14:paraId="6B5DFEA7" w14:textId="77777777" w:rsidTr="008102BA">
        <w:trPr>
          <w:trHeight w:val="440"/>
          <w:jc w:val="center"/>
        </w:trPr>
        <w:tc>
          <w:tcPr>
            <w:cnfStyle w:val="001000000000" w:firstRow="0" w:lastRow="0" w:firstColumn="1" w:lastColumn="0" w:oddVBand="0" w:evenVBand="0" w:oddHBand="0" w:evenHBand="0" w:firstRowFirstColumn="0" w:firstRowLastColumn="0" w:lastRowFirstColumn="0" w:lastRowLastColumn="0"/>
            <w:tcW w:w="1561" w:type="dxa"/>
            <w:vMerge w:val="restart"/>
            <w:tcBorders>
              <w:left w:val="single" w:sz="4" w:space="0" w:color="auto"/>
            </w:tcBorders>
            <w:vAlign w:val="center"/>
          </w:tcPr>
          <w:p w14:paraId="77735E03" w14:textId="7A221E1A" w:rsidR="008553F0" w:rsidRDefault="005E6BBB" w:rsidP="008102BA">
            <w:pPr>
              <w:spacing w:line="240" w:lineRule="auto"/>
              <w:jc w:val="center"/>
            </w:pPr>
            <w:r>
              <w:t>VH</w:t>
            </w:r>
            <w:r>
              <w:rPr>
                <w:vertAlign w:val="subscript"/>
              </w:rPr>
              <w:t>I</w:t>
            </w:r>
            <w:r w:rsidR="008553F0">
              <w:rPr>
                <w:vertAlign w:val="subscript"/>
              </w:rPr>
              <w:t xml:space="preserve"> </w:t>
            </w:r>
            <w:r w:rsidR="008553F0">
              <w:t>(%)</w:t>
            </w:r>
          </w:p>
        </w:tc>
        <w:tc>
          <w:tcPr>
            <w:tcW w:w="1568" w:type="dxa"/>
            <w:vAlign w:val="center"/>
          </w:tcPr>
          <w:p w14:paraId="1FEAA3DC" w14:textId="0B04E35D" w:rsidR="008553F0" w:rsidRPr="008102BA" w:rsidRDefault="005E6BBB" w:rsidP="008102BA">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8102BA">
              <w:rPr>
                <w:b/>
                <w:vertAlign w:val="superscript"/>
              </w:rPr>
              <w:t>3</w:t>
            </w:r>
            <w:r w:rsidRPr="008102BA">
              <w:rPr>
                <w:b/>
              </w:rPr>
              <w:t>He</w:t>
            </w:r>
          </w:p>
        </w:tc>
        <w:tc>
          <w:tcPr>
            <w:tcW w:w="3130" w:type="dxa"/>
            <w:vAlign w:val="center"/>
          </w:tcPr>
          <w:p w14:paraId="079CF1B0"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15.3 (4.8)</w:t>
            </w:r>
          </w:p>
        </w:tc>
        <w:tc>
          <w:tcPr>
            <w:tcW w:w="3130" w:type="dxa"/>
            <w:tcBorders>
              <w:right w:val="single" w:sz="4" w:space="0" w:color="auto"/>
            </w:tcBorders>
            <w:vAlign w:val="center"/>
          </w:tcPr>
          <w:p w14:paraId="2AF09A58"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13.7 (4.4)</w:t>
            </w:r>
          </w:p>
        </w:tc>
      </w:tr>
      <w:tr w:rsidR="008102BA" w14:paraId="3D2A0616" w14:textId="77777777" w:rsidTr="008102BA">
        <w:trPr>
          <w:trHeight w:val="440"/>
          <w:jc w:val="center"/>
        </w:trPr>
        <w:tc>
          <w:tcPr>
            <w:cnfStyle w:val="001000000000" w:firstRow="0" w:lastRow="0" w:firstColumn="1" w:lastColumn="0" w:oddVBand="0" w:evenVBand="0" w:oddHBand="0" w:evenHBand="0" w:firstRowFirstColumn="0" w:firstRowLastColumn="0" w:lastRowFirstColumn="0" w:lastRowLastColumn="0"/>
            <w:tcW w:w="1561" w:type="dxa"/>
            <w:vMerge/>
            <w:tcBorders>
              <w:left w:val="single" w:sz="4" w:space="0" w:color="auto"/>
              <w:bottom w:val="single" w:sz="4" w:space="0" w:color="auto"/>
            </w:tcBorders>
            <w:vAlign w:val="center"/>
          </w:tcPr>
          <w:p w14:paraId="0FFF40F6" w14:textId="77777777" w:rsidR="008553F0" w:rsidRDefault="008553F0" w:rsidP="008102BA">
            <w:pPr>
              <w:spacing w:line="240" w:lineRule="auto"/>
              <w:jc w:val="center"/>
            </w:pPr>
          </w:p>
        </w:tc>
        <w:tc>
          <w:tcPr>
            <w:tcW w:w="1568" w:type="dxa"/>
            <w:tcBorders>
              <w:bottom w:val="single" w:sz="4" w:space="0" w:color="auto"/>
            </w:tcBorders>
            <w:vAlign w:val="center"/>
          </w:tcPr>
          <w:p w14:paraId="4E6BCD3F" w14:textId="0F95A1CB" w:rsidR="008553F0" w:rsidRPr="008102BA" w:rsidRDefault="005E6BBB" w:rsidP="008102BA">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8102BA">
              <w:rPr>
                <w:b/>
                <w:vertAlign w:val="superscript"/>
              </w:rPr>
              <w:t>129</w:t>
            </w:r>
            <w:r w:rsidRPr="008102BA">
              <w:rPr>
                <w:b/>
              </w:rPr>
              <w:t>Xe</w:t>
            </w:r>
          </w:p>
        </w:tc>
        <w:tc>
          <w:tcPr>
            <w:tcW w:w="3130" w:type="dxa"/>
            <w:tcBorders>
              <w:bottom w:val="single" w:sz="4" w:space="0" w:color="auto"/>
            </w:tcBorders>
            <w:vAlign w:val="center"/>
          </w:tcPr>
          <w:p w14:paraId="18ADC65A"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13.8 (4.3)</w:t>
            </w:r>
          </w:p>
        </w:tc>
        <w:tc>
          <w:tcPr>
            <w:tcW w:w="3130" w:type="dxa"/>
            <w:tcBorders>
              <w:bottom w:val="single" w:sz="4" w:space="0" w:color="auto"/>
              <w:right w:val="single" w:sz="4" w:space="0" w:color="auto"/>
            </w:tcBorders>
            <w:vAlign w:val="center"/>
          </w:tcPr>
          <w:p w14:paraId="5D9F23B7" w14:textId="77777777" w:rsidR="008553F0" w:rsidRDefault="008553F0" w:rsidP="008102BA">
            <w:pPr>
              <w:spacing w:line="240" w:lineRule="auto"/>
              <w:jc w:val="center"/>
              <w:cnfStyle w:val="000000000000" w:firstRow="0" w:lastRow="0" w:firstColumn="0" w:lastColumn="0" w:oddVBand="0" w:evenVBand="0" w:oddHBand="0" w:evenHBand="0" w:firstRowFirstColumn="0" w:firstRowLastColumn="0" w:lastRowFirstColumn="0" w:lastRowLastColumn="0"/>
            </w:pPr>
            <w:r>
              <w:t>13.6 (4.4)</w:t>
            </w:r>
          </w:p>
        </w:tc>
      </w:tr>
    </w:tbl>
    <w:p w14:paraId="10385555" w14:textId="77777777" w:rsidR="008553F0" w:rsidRDefault="008553F0" w:rsidP="006717E0"/>
    <w:p w14:paraId="5C2E6176" w14:textId="77777777" w:rsidR="008553F0" w:rsidRDefault="008553F0" w:rsidP="006717E0"/>
    <w:p w14:paraId="7A5DE5EC" w14:textId="265D1741" w:rsidR="008553F0" w:rsidRDefault="008553F0" w:rsidP="006717E0">
      <w:r>
        <w:t xml:space="preserve">In this sub-group of the MMAVIC population, followed up on average 1.3 years apart, there was no significant group change from baseline to follow up for </w:t>
      </w:r>
      <w:r w:rsidR="00DF2511">
        <w:t>FEV</w:t>
      </w:r>
      <w:r w:rsidR="00DF2511">
        <w:rPr>
          <w:vertAlign w:val="subscript"/>
        </w:rPr>
        <w:t>1</w:t>
      </w:r>
      <w:r>
        <w:t xml:space="preserve">, LCI and RV/TLC. Nine patients had a &gt; </w:t>
      </w:r>
      <w:r>
        <w:sym w:font="Symbol" w:char="F0B1"/>
      </w:r>
      <w:r>
        <w:t>0.5 change (</w:t>
      </w:r>
      <w:r>
        <w:sym w:font="Symbol" w:char="F044"/>
      </w:r>
      <w:r>
        <w:t xml:space="preserve">) in </w:t>
      </w:r>
      <w:r w:rsidR="00DF2511">
        <w:t>FEV</w:t>
      </w:r>
      <w:r w:rsidR="00DF2511">
        <w:rPr>
          <w:vertAlign w:val="subscript"/>
        </w:rPr>
        <w:t>1</w:t>
      </w:r>
      <w:r>
        <w:t xml:space="preserve"> z-score, but none had a z-score change &gt; </w:t>
      </w:r>
      <w:r>
        <w:sym w:font="Symbol" w:char="F0B1"/>
      </w:r>
      <w:r>
        <w:t xml:space="preserve">1.0. Thirteen patients had a change in LCI &gt; </w:t>
      </w:r>
      <w:r>
        <w:sym w:font="Symbol" w:char="F0B1"/>
      </w:r>
      <w:r>
        <w:t xml:space="preserve">1.0, but only nine of these equated to a change in LCI &gt; </w:t>
      </w:r>
      <w:r>
        <w:sym w:font="Symbol" w:char="F0B1"/>
      </w:r>
      <w:r>
        <w:t xml:space="preserve">10%. </w:t>
      </w:r>
    </w:p>
    <w:p w14:paraId="7F4A8AD0" w14:textId="77777777" w:rsidR="008553F0" w:rsidRDefault="008553F0" w:rsidP="006717E0"/>
    <w:p w14:paraId="69BC45F8" w14:textId="18C933A5" w:rsidR="008553F0" w:rsidRDefault="008553F0" w:rsidP="006717E0">
      <w:r>
        <w:t xml:space="preserve">The changes observed in </w:t>
      </w:r>
      <w:r w:rsidR="005E6BBB">
        <w:rPr>
          <w:vertAlign w:val="superscript"/>
        </w:rPr>
        <w:t>3</w:t>
      </w:r>
      <w:r w:rsidR="005E6BBB">
        <w:t>He</w:t>
      </w:r>
      <w:r>
        <w:t xml:space="preserve"> ventilation MRI were broadly similar to those seen on </w:t>
      </w:r>
      <w:r w:rsidR="005E6BBB">
        <w:rPr>
          <w:vertAlign w:val="superscript"/>
        </w:rPr>
        <w:t>129</w:t>
      </w:r>
      <w:r w:rsidR="005E6BBB">
        <w:t>Xe</w:t>
      </w:r>
      <w:r>
        <w:t xml:space="preserve"> MRI (see </w:t>
      </w:r>
      <w:r>
        <w:fldChar w:fldCharType="begin"/>
      </w:r>
      <w:r>
        <w:instrText xml:space="preserve"> REF _Ref12385482 \h </w:instrText>
      </w:r>
      <w:r w:rsidR="007911F3">
        <w:instrText xml:space="preserve"> \* MERGEFORMAT </w:instrText>
      </w:r>
      <w:r>
        <w:fldChar w:fldCharType="separate"/>
      </w:r>
      <w:r w:rsidR="00140F11">
        <w:t xml:space="preserve">Figure </w:t>
      </w:r>
      <w:r w:rsidR="00140F11">
        <w:rPr>
          <w:noProof/>
        </w:rPr>
        <w:t>5</w:t>
      </w:r>
      <w:r w:rsidR="00140F11">
        <w:rPr>
          <w:noProof/>
        </w:rPr>
        <w:noBreakHyphen/>
        <w:t>22</w:t>
      </w:r>
      <w:r>
        <w:fldChar w:fldCharType="end"/>
      </w:r>
      <w:r>
        <w:t xml:space="preserve"> for examples). The median (range) </w:t>
      </w:r>
      <w:r>
        <w:sym w:font="Symbol" w:char="F044"/>
      </w:r>
      <w:r w:rsidR="005E6BBB">
        <w:rPr>
          <w:vertAlign w:val="superscript"/>
        </w:rPr>
        <w:t>3</w:t>
      </w:r>
      <w:r w:rsidR="005E6BBB">
        <w:t>He</w:t>
      </w:r>
      <w:r w:rsidR="00A128CB">
        <w:t xml:space="preserve"> VDP = 0.1% (-8.7, 11.7%)</w:t>
      </w:r>
      <w:r>
        <w:t xml:space="preserve"> and for </w:t>
      </w:r>
      <w:r w:rsidR="005E6BBB">
        <w:rPr>
          <w:vertAlign w:val="superscript"/>
        </w:rPr>
        <w:t>129</w:t>
      </w:r>
      <w:r w:rsidR="005E6BBB">
        <w:t>Xe</w:t>
      </w:r>
      <w:r>
        <w:t xml:space="preserve"> = 0.02% (-5.9, 11.9%). The difference between </w:t>
      </w:r>
      <w:r>
        <w:sym w:font="Symbol" w:char="F044"/>
      </w:r>
      <w:r w:rsidR="005E6BBB">
        <w:rPr>
          <w:vertAlign w:val="superscript"/>
        </w:rPr>
        <w:t>3</w:t>
      </w:r>
      <w:r w:rsidR="005E6BBB">
        <w:t>He</w:t>
      </w:r>
      <w:r>
        <w:t xml:space="preserve"> and </w:t>
      </w:r>
      <w:r>
        <w:sym w:font="Symbol" w:char="F044"/>
      </w:r>
      <w:r w:rsidR="005E6BBB">
        <w:rPr>
          <w:vertAlign w:val="superscript"/>
        </w:rPr>
        <w:t>129</w:t>
      </w:r>
      <w:r w:rsidR="005E6BBB">
        <w:t>Xe</w:t>
      </w:r>
      <w:r>
        <w:t xml:space="preserve"> VDP was not significantly different, and Bland-Altman analysis (</w:t>
      </w:r>
      <w:r>
        <w:fldChar w:fldCharType="begin"/>
      </w:r>
      <w:r>
        <w:instrText xml:space="preserve"> REF _Ref12386771 \h </w:instrText>
      </w:r>
      <w:r w:rsidR="007911F3">
        <w:instrText xml:space="preserve"> \* MERGEFORMAT </w:instrText>
      </w:r>
      <w:r>
        <w:fldChar w:fldCharType="separate"/>
      </w:r>
      <w:r w:rsidR="00140F11">
        <w:t xml:space="preserve">Figure </w:t>
      </w:r>
      <w:r w:rsidR="00140F11">
        <w:rPr>
          <w:noProof/>
        </w:rPr>
        <w:t>5</w:t>
      </w:r>
      <w:r w:rsidR="00140F11">
        <w:rPr>
          <w:noProof/>
        </w:rPr>
        <w:noBreakHyphen/>
        <w:t>23</w:t>
      </w:r>
      <w:r>
        <w:fldChar w:fldCharType="end"/>
      </w:r>
      <w:r>
        <w:t xml:space="preserve">) did not demonstrate a significant bias (bias = 0.4%). The 95% limits of </w:t>
      </w:r>
      <w:r>
        <w:lastRenderedPageBreak/>
        <w:t xml:space="preserve">agreement from Bland-Altman for </w:t>
      </w:r>
      <w:r>
        <w:sym w:font="Symbol" w:char="F044"/>
      </w:r>
      <w:r w:rsidR="005E6BBB">
        <w:rPr>
          <w:vertAlign w:val="superscript"/>
        </w:rPr>
        <w:t>129</w:t>
      </w:r>
      <w:r w:rsidR="005E6BBB">
        <w:t>Xe</w:t>
      </w:r>
      <w:r>
        <w:t xml:space="preserve"> - </w:t>
      </w:r>
      <w:r>
        <w:sym w:font="Symbol" w:char="F044"/>
      </w:r>
      <w:r w:rsidR="005E6BBB">
        <w:rPr>
          <w:vertAlign w:val="superscript"/>
        </w:rPr>
        <w:t>3</w:t>
      </w:r>
      <w:r w:rsidR="005E6BBB">
        <w:t>He</w:t>
      </w:r>
      <w:r>
        <w:t xml:space="preserve"> VDP were -7.1 to 8.0% and there was a moderate correlation (r = 0.57, p=0.003, see </w:t>
      </w:r>
      <w:r>
        <w:fldChar w:fldCharType="begin"/>
      </w:r>
      <w:r>
        <w:instrText xml:space="preserve"> REF _Ref428803147 \h </w:instrText>
      </w:r>
      <w:r w:rsidR="007911F3">
        <w:instrText xml:space="preserve"> \* MERGEFORMAT </w:instrText>
      </w:r>
      <w:r>
        <w:fldChar w:fldCharType="separate"/>
      </w:r>
      <w:r w:rsidR="00140F11">
        <w:t xml:space="preserve">Figure </w:t>
      </w:r>
      <w:r w:rsidR="00140F11">
        <w:rPr>
          <w:noProof/>
        </w:rPr>
        <w:t>5</w:t>
      </w:r>
      <w:r w:rsidR="00140F11">
        <w:rPr>
          <w:noProof/>
        </w:rPr>
        <w:noBreakHyphen/>
        <w:t>24</w:t>
      </w:r>
      <w:r>
        <w:fldChar w:fldCharType="end"/>
      </w:r>
      <w:r>
        <w:t xml:space="preserve">). </w:t>
      </w:r>
    </w:p>
    <w:p w14:paraId="76D53766" w14:textId="77777777" w:rsidR="008553F0" w:rsidRDefault="008553F0" w:rsidP="006717E0"/>
    <w:p w14:paraId="6CBB2B01" w14:textId="77777777" w:rsidR="008553F0" w:rsidRDefault="008553F0" w:rsidP="008102BA">
      <w:pPr>
        <w:jc w:val="center"/>
      </w:pPr>
      <w:r>
        <w:rPr>
          <w:noProof/>
          <w:lang w:val="en-US"/>
        </w:rPr>
        <w:drawing>
          <wp:inline distT="0" distB="0" distL="0" distR="0" wp14:anchorId="3DA08729" wp14:editId="392BB5C9">
            <wp:extent cx="5799326" cy="269494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Xe_FU.png"/>
                    <pic:cNvPicPr/>
                  </pic:nvPicPr>
                  <pic:blipFill>
                    <a:blip r:embed="rId167">
                      <a:extLst>
                        <a:ext uri="{28A0092B-C50C-407E-A947-70E740481C1C}">
                          <a14:useLocalDpi xmlns:a14="http://schemas.microsoft.com/office/drawing/2010/main" val="0"/>
                        </a:ext>
                      </a:extLst>
                    </a:blip>
                    <a:stretch>
                      <a:fillRect/>
                    </a:stretch>
                  </pic:blipFill>
                  <pic:spPr>
                    <a:xfrm>
                      <a:off x="0" y="0"/>
                      <a:ext cx="5805835" cy="2697965"/>
                    </a:xfrm>
                    <a:prstGeom prst="rect">
                      <a:avLst/>
                    </a:prstGeom>
                  </pic:spPr>
                </pic:pic>
              </a:graphicData>
            </a:graphic>
          </wp:inline>
        </w:drawing>
      </w:r>
    </w:p>
    <w:p w14:paraId="1ED31EF2" w14:textId="02604C45" w:rsidR="000923DA" w:rsidRDefault="008553F0" w:rsidP="006717E0">
      <w:pPr>
        <w:pStyle w:val="Caption"/>
        <w:rPr>
          <w:noProof/>
        </w:rPr>
      </w:pPr>
      <w:bookmarkStart w:id="468" w:name="_Ref12385482"/>
      <w:bookmarkStart w:id="469" w:name="_Toc27383105"/>
      <w:r>
        <w:t xml:space="preserve">Figure </w:t>
      </w:r>
      <w:fldSimple w:instr=" STYLEREF 1 \s ">
        <w:r w:rsidR="00824FFE">
          <w:rPr>
            <w:noProof/>
          </w:rPr>
          <w:t>5</w:t>
        </w:r>
      </w:fldSimple>
      <w:r w:rsidR="00824FFE">
        <w:noBreakHyphen/>
      </w:r>
      <w:fldSimple w:instr=" SEQ Figure \* ARABIC \s 1 ">
        <w:r w:rsidR="00824FFE">
          <w:rPr>
            <w:noProof/>
          </w:rPr>
          <w:t>22</w:t>
        </w:r>
      </w:fldSimple>
      <w:bookmarkEnd w:id="468"/>
      <w:r>
        <w:rPr>
          <w:noProof/>
        </w:rPr>
        <w:t xml:space="preserve">: A comparison of </w:t>
      </w:r>
      <w:r w:rsidR="005E6BBB">
        <w:rPr>
          <w:vertAlign w:val="superscript"/>
        </w:rPr>
        <w:t>3</w:t>
      </w:r>
      <w:r w:rsidR="005E6BBB">
        <w:t>He</w:t>
      </w:r>
      <w:r>
        <w:rPr>
          <w:noProof/>
        </w:rPr>
        <w:t xml:space="preserve"> and </w:t>
      </w:r>
      <w:r w:rsidR="005E6BBB">
        <w:rPr>
          <w:vertAlign w:val="superscript"/>
        </w:rPr>
        <w:t>129</w:t>
      </w:r>
      <w:r w:rsidR="005E6BBB">
        <w:t>Xe</w:t>
      </w:r>
      <w:r>
        <w:rPr>
          <w:noProof/>
        </w:rPr>
        <w:t xml:space="preserve"> ventilation MRI for two patients at baseline and follow up.</w:t>
      </w:r>
      <w:bookmarkEnd w:id="469"/>
      <w:r>
        <w:rPr>
          <w:noProof/>
        </w:rPr>
        <w:t xml:space="preserve"> </w:t>
      </w:r>
    </w:p>
    <w:p w14:paraId="636DB561" w14:textId="1C2683F3" w:rsidR="008553F0" w:rsidRDefault="008553F0" w:rsidP="006717E0">
      <w:pPr>
        <w:pStyle w:val="Subtitle"/>
        <w:rPr>
          <w:noProof/>
        </w:rPr>
      </w:pPr>
      <w:r>
        <w:rPr>
          <w:noProof/>
        </w:rPr>
        <w:t>Both patients</w:t>
      </w:r>
      <w:r w:rsidR="00BE487C">
        <w:rPr>
          <w:noProof/>
        </w:rPr>
        <w:t xml:space="preserve"> (a and b) </w:t>
      </w:r>
      <w:r>
        <w:rPr>
          <w:noProof/>
        </w:rPr>
        <w:t xml:space="preserve"> have a visible worsening in ventilation at follow up which is reflected by an increase in VDP for both patients and for both gases (Patient A - </w:t>
      </w:r>
      <w:r>
        <w:rPr>
          <w:noProof/>
        </w:rPr>
        <w:sym w:font="Symbol" w:char="F044"/>
      </w:r>
      <w:r>
        <w:rPr>
          <w:noProof/>
        </w:rPr>
        <w:t xml:space="preserve">VDP for </w:t>
      </w:r>
      <w:r w:rsidR="005E6BBB">
        <w:rPr>
          <w:vertAlign w:val="superscript"/>
        </w:rPr>
        <w:t>3</w:t>
      </w:r>
      <w:r w:rsidR="005E6BBB">
        <w:t>He</w:t>
      </w:r>
      <w:r>
        <w:rPr>
          <w:noProof/>
        </w:rPr>
        <w:t xml:space="preserve"> = 11.7% and for </w:t>
      </w:r>
      <w:r w:rsidR="005E6BBB">
        <w:rPr>
          <w:vertAlign w:val="superscript"/>
        </w:rPr>
        <w:t>129</w:t>
      </w:r>
      <w:r w:rsidR="005E6BBB">
        <w:t>Xe</w:t>
      </w:r>
      <w:r>
        <w:rPr>
          <w:noProof/>
        </w:rPr>
        <w:t xml:space="preserve"> = 10.7%. For patient B - </w:t>
      </w:r>
      <w:r>
        <w:rPr>
          <w:noProof/>
        </w:rPr>
        <w:sym w:font="Symbol" w:char="F044"/>
      </w:r>
      <w:r>
        <w:rPr>
          <w:noProof/>
        </w:rPr>
        <w:t xml:space="preserve">VDP for </w:t>
      </w:r>
      <w:r w:rsidR="005E6BBB">
        <w:rPr>
          <w:vertAlign w:val="superscript"/>
        </w:rPr>
        <w:t>3</w:t>
      </w:r>
      <w:r w:rsidR="005E6BBB">
        <w:t>He</w:t>
      </w:r>
      <w:r>
        <w:rPr>
          <w:noProof/>
        </w:rPr>
        <w:t xml:space="preserve"> = 2.1% and for </w:t>
      </w:r>
      <w:r w:rsidR="005E6BBB">
        <w:rPr>
          <w:vertAlign w:val="superscript"/>
        </w:rPr>
        <w:t>129</w:t>
      </w:r>
      <w:r w:rsidR="005E6BBB">
        <w:t>Xe</w:t>
      </w:r>
      <w:r>
        <w:rPr>
          <w:noProof/>
        </w:rPr>
        <w:t xml:space="preserve"> = 1.6%).</w:t>
      </w:r>
    </w:p>
    <w:p w14:paraId="7A2400D9" w14:textId="77777777" w:rsidR="008102BA" w:rsidRPr="008102BA" w:rsidRDefault="008102BA" w:rsidP="008102BA"/>
    <w:p w14:paraId="02D4395C" w14:textId="77777777" w:rsidR="008553F0" w:rsidRDefault="008553F0" w:rsidP="008102BA">
      <w:pPr>
        <w:jc w:val="center"/>
      </w:pPr>
      <w:r>
        <w:rPr>
          <w:noProof/>
          <w:lang w:val="en-US"/>
        </w:rPr>
        <w:drawing>
          <wp:inline distT="0" distB="0" distL="0" distR="0" wp14:anchorId="5FAC832B" wp14:editId="056832E6">
            <wp:extent cx="4016526" cy="2606040"/>
            <wp:effectExtent l="0" t="0" r="0" b="1016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ta He vs Delta Xe_BAplot.tiff"/>
                    <pic:cNvPicPr/>
                  </pic:nvPicPr>
                  <pic:blipFill>
                    <a:blip r:embed="rId168">
                      <a:extLst>
                        <a:ext uri="{28A0092B-C50C-407E-A947-70E740481C1C}">
                          <a14:useLocalDpi xmlns:a14="http://schemas.microsoft.com/office/drawing/2010/main" val="0"/>
                        </a:ext>
                      </a:extLst>
                    </a:blip>
                    <a:stretch>
                      <a:fillRect/>
                    </a:stretch>
                  </pic:blipFill>
                  <pic:spPr>
                    <a:xfrm>
                      <a:off x="0" y="0"/>
                      <a:ext cx="4017910" cy="2606938"/>
                    </a:xfrm>
                    <a:prstGeom prst="rect">
                      <a:avLst/>
                    </a:prstGeom>
                  </pic:spPr>
                </pic:pic>
              </a:graphicData>
            </a:graphic>
          </wp:inline>
        </w:drawing>
      </w:r>
    </w:p>
    <w:p w14:paraId="370A2DE0" w14:textId="0230C160" w:rsidR="000923DA" w:rsidRDefault="008553F0" w:rsidP="006717E0">
      <w:pPr>
        <w:pStyle w:val="Caption"/>
        <w:rPr>
          <w:noProof/>
        </w:rPr>
      </w:pPr>
      <w:bookmarkStart w:id="470" w:name="_Ref12386771"/>
      <w:bookmarkStart w:id="471" w:name="_Toc27383106"/>
      <w:r>
        <w:t xml:space="preserve">Figure </w:t>
      </w:r>
      <w:fldSimple w:instr=" STYLEREF 1 \s ">
        <w:r w:rsidR="00824FFE">
          <w:rPr>
            <w:noProof/>
          </w:rPr>
          <w:t>5</w:t>
        </w:r>
      </w:fldSimple>
      <w:r w:rsidR="00824FFE">
        <w:noBreakHyphen/>
      </w:r>
      <w:fldSimple w:instr=" SEQ Figure \* ARABIC \s 1 ">
        <w:r w:rsidR="00824FFE">
          <w:rPr>
            <w:noProof/>
          </w:rPr>
          <w:t>23</w:t>
        </w:r>
      </w:fldSimple>
      <w:bookmarkEnd w:id="470"/>
      <w:r>
        <w:rPr>
          <w:noProof/>
        </w:rPr>
        <w:t xml:space="preserve">: Bland-Altman analysis of </w:t>
      </w:r>
      <w:r>
        <w:rPr>
          <w:noProof/>
        </w:rPr>
        <w:sym w:font="Symbol" w:char="F044"/>
      </w:r>
      <w:r>
        <w:rPr>
          <w:noProof/>
        </w:rPr>
        <w:t xml:space="preserve">VDP for </w:t>
      </w:r>
      <w:r w:rsidR="005E6BBB">
        <w:rPr>
          <w:vertAlign w:val="superscript"/>
        </w:rPr>
        <w:t>129</w:t>
      </w:r>
      <w:r w:rsidR="005E6BBB">
        <w:t>Xe</w:t>
      </w:r>
      <w:r>
        <w:rPr>
          <w:noProof/>
        </w:rPr>
        <w:t xml:space="preserve"> – </w:t>
      </w:r>
      <w:r w:rsidR="005E6BBB">
        <w:rPr>
          <w:vertAlign w:val="superscript"/>
        </w:rPr>
        <w:t>3</w:t>
      </w:r>
      <w:r w:rsidR="005E6BBB">
        <w:t>He</w:t>
      </w:r>
      <w:r>
        <w:rPr>
          <w:noProof/>
        </w:rPr>
        <w:t>.</w:t>
      </w:r>
      <w:bookmarkEnd w:id="471"/>
      <w:r>
        <w:rPr>
          <w:noProof/>
        </w:rPr>
        <w:t xml:space="preserve"> </w:t>
      </w:r>
    </w:p>
    <w:p w14:paraId="22A94036" w14:textId="1C8EBD9F" w:rsidR="008553F0" w:rsidRDefault="008553F0" w:rsidP="006717E0">
      <w:pPr>
        <w:pStyle w:val="Subtitle"/>
      </w:pPr>
      <w:r>
        <w:rPr>
          <w:noProof/>
        </w:rPr>
        <w:t xml:space="preserve">There was no significant bias (dotted line) across the population, but the 95% limits of agreement (dashed lines) are wide. </w:t>
      </w:r>
    </w:p>
    <w:p w14:paraId="52111D87" w14:textId="77777777" w:rsidR="008553F0" w:rsidRDefault="008553F0" w:rsidP="006717E0"/>
    <w:p w14:paraId="75A6A094" w14:textId="77777777" w:rsidR="008553F0" w:rsidRDefault="008553F0" w:rsidP="008102BA">
      <w:pPr>
        <w:jc w:val="center"/>
      </w:pPr>
      <w:r>
        <w:rPr>
          <w:noProof/>
          <w:lang w:val="en-US"/>
        </w:rPr>
        <w:lastRenderedPageBreak/>
        <w:drawing>
          <wp:inline distT="0" distB="0" distL="0" distR="0" wp14:anchorId="0AA849C9" wp14:editId="430A8ED2">
            <wp:extent cx="3796949" cy="2860040"/>
            <wp:effectExtent l="0" t="0" r="0" b="1016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ta He vs Delta Xe.tiff"/>
                    <pic:cNvPicPr/>
                  </pic:nvPicPr>
                  <pic:blipFill>
                    <a:blip r:embed="rId169">
                      <a:extLst>
                        <a:ext uri="{28A0092B-C50C-407E-A947-70E740481C1C}">
                          <a14:useLocalDpi xmlns:a14="http://schemas.microsoft.com/office/drawing/2010/main" val="0"/>
                        </a:ext>
                      </a:extLst>
                    </a:blip>
                    <a:stretch>
                      <a:fillRect/>
                    </a:stretch>
                  </pic:blipFill>
                  <pic:spPr>
                    <a:xfrm>
                      <a:off x="0" y="0"/>
                      <a:ext cx="3808213" cy="2868524"/>
                    </a:xfrm>
                    <a:prstGeom prst="rect">
                      <a:avLst/>
                    </a:prstGeom>
                  </pic:spPr>
                </pic:pic>
              </a:graphicData>
            </a:graphic>
          </wp:inline>
        </w:drawing>
      </w:r>
    </w:p>
    <w:p w14:paraId="2B0D4F09" w14:textId="6101AE86" w:rsidR="000923DA" w:rsidRDefault="008553F0" w:rsidP="006717E0">
      <w:pPr>
        <w:pStyle w:val="Caption"/>
        <w:rPr>
          <w:noProof/>
        </w:rPr>
      </w:pPr>
      <w:bookmarkStart w:id="472" w:name="_Ref428803147"/>
      <w:bookmarkStart w:id="473" w:name="_Toc27383107"/>
      <w:r>
        <w:t xml:space="preserve">Figure </w:t>
      </w:r>
      <w:fldSimple w:instr=" STYLEREF 1 \s ">
        <w:r w:rsidR="00824FFE">
          <w:rPr>
            <w:noProof/>
          </w:rPr>
          <w:t>5</w:t>
        </w:r>
      </w:fldSimple>
      <w:r w:rsidR="00824FFE">
        <w:noBreakHyphen/>
      </w:r>
      <w:fldSimple w:instr=" SEQ Figure \* ARABIC \s 1 ">
        <w:r w:rsidR="00824FFE">
          <w:rPr>
            <w:noProof/>
          </w:rPr>
          <w:t>24</w:t>
        </w:r>
      </w:fldSimple>
      <w:bookmarkEnd w:id="472"/>
      <w:r>
        <w:rPr>
          <w:noProof/>
        </w:rPr>
        <w:t xml:space="preserve">: Scatter plot of </w:t>
      </w:r>
      <w:r>
        <w:rPr>
          <w:noProof/>
        </w:rPr>
        <w:sym w:font="Symbol" w:char="F044"/>
      </w:r>
      <w:r>
        <w:rPr>
          <w:noProof/>
        </w:rPr>
        <w:t xml:space="preserve">VDP comparing </w:t>
      </w:r>
      <w:r w:rsidR="005E6BBB">
        <w:rPr>
          <w:vertAlign w:val="superscript"/>
        </w:rPr>
        <w:t>3</w:t>
      </w:r>
      <w:r w:rsidR="005E6BBB">
        <w:t>He</w:t>
      </w:r>
      <w:r>
        <w:rPr>
          <w:noProof/>
        </w:rPr>
        <w:t xml:space="preserve"> with </w:t>
      </w:r>
      <w:r w:rsidR="005E6BBB">
        <w:rPr>
          <w:vertAlign w:val="superscript"/>
        </w:rPr>
        <w:t>129</w:t>
      </w:r>
      <w:r w:rsidR="005E6BBB">
        <w:t>Xe</w:t>
      </w:r>
      <w:r>
        <w:rPr>
          <w:noProof/>
        </w:rPr>
        <w:t xml:space="preserve"> ventilation MRI.</w:t>
      </w:r>
      <w:bookmarkEnd w:id="473"/>
      <w:r>
        <w:rPr>
          <w:noProof/>
        </w:rPr>
        <w:t xml:space="preserve"> </w:t>
      </w:r>
    </w:p>
    <w:p w14:paraId="146B341F" w14:textId="389DD0AE" w:rsidR="008553F0" w:rsidRDefault="008553F0" w:rsidP="006717E0">
      <w:pPr>
        <w:pStyle w:val="Subtitle"/>
      </w:pPr>
      <w:r>
        <w:rPr>
          <w:noProof/>
        </w:rPr>
        <w:t>There is a moderate correlation evident (Spearman r = 0.57, p=0.003) between the two gases.</w:t>
      </w:r>
    </w:p>
    <w:p w14:paraId="6FBB4188" w14:textId="77777777" w:rsidR="008553F0" w:rsidRDefault="008553F0" w:rsidP="006717E0"/>
    <w:p w14:paraId="7DCDE80D" w14:textId="20BFB09A" w:rsidR="008553F0" w:rsidRPr="00623550" w:rsidRDefault="008553F0" w:rsidP="006717E0">
      <w:pPr>
        <w:rPr>
          <w:vertAlign w:val="superscript"/>
        </w:rPr>
      </w:pPr>
      <w:r>
        <w:t xml:space="preserve">The same-day repeatability of </w:t>
      </w:r>
      <w:r w:rsidR="005E6BBB">
        <w:rPr>
          <w:vertAlign w:val="superscript"/>
        </w:rPr>
        <w:t>129</w:t>
      </w:r>
      <w:r w:rsidR="005E6BBB">
        <w:t>Xe</w:t>
      </w:r>
      <w:r w:rsidR="006F1D8F">
        <w:t xml:space="preserve"> VDP was detailed in Chapter </w:t>
      </w:r>
      <w:r w:rsidR="006F1D8F">
        <w:fldChar w:fldCharType="begin"/>
      </w:r>
      <w:r w:rsidR="006F1D8F">
        <w:instrText xml:space="preserve"> REF _Ref21782242 \r \h </w:instrText>
      </w:r>
      <w:r w:rsidR="006F1D8F">
        <w:fldChar w:fldCharType="separate"/>
      </w:r>
      <w:r w:rsidR="00140F11">
        <w:t>4.3</w:t>
      </w:r>
      <w:r w:rsidR="006F1D8F">
        <w:fldChar w:fldCharType="end"/>
      </w:r>
      <w:r w:rsidR="006F1D8F">
        <w:t xml:space="preserve"> (</w:t>
      </w:r>
      <w:r w:rsidR="00201A28">
        <w:fldChar w:fldCharType="begin"/>
      </w:r>
      <w:r w:rsidR="00201A28">
        <w:instrText xml:space="preserve"> REF _Ref21986880 \h </w:instrText>
      </w:r>
      <w:r w:rsidR="00201A28">
        <w:fldChar w:fldCharType="separate"/>
      </w:r>
      <w:r w:rsidR="00140F11">
        <w:rPr>
          <w:vertAlign w:val="superscript"/>
        </w:rPr>
        <w:t>129</w:t>
      </w:r>
      <w:r w:rsidR="00140F11">
        <w:t>Xe</w:t>
      </w:r>
      <w:r w:rsidR="00140F11" w:rsidRPr="00E56C4D">
        <w:rPr>
          <w:rFonts w:ascii="Times" w:hAnsi="Times"/>
          <w:sz w:val="20"/>
          <w:szCs w:val="20"/>
        </w:rPr>
        <w:t xml:space="preserve"> </w:t>
      </w:r>
      <w:r w:rsidR="00140F11" w:rsidRPr="00E56C4D">
        <w:t>ventilation MRI: Baseline and Repeatability</w:t>
      </w:r>
      <w:r w:rsidR="00201A28">
        <w:fldChar w:fldCharType="end"/>
      </w:r>
      <w:r w:rsidR="00201A28">
        <w:t>, p</w:t>
      </w:r>
      <w:r w:rsidR="00201A28">
        <w:fldChar w:fldCharType="begin"/>
      </w:r>
      <w:r w:rsidR="00201A28">
        <w:instrText xml:space="preserve"> PAGEREF _Ref21986880 \h </w:instrText>
      </w:r>
      <w:r w:rsidR="00201A28">
        <w:fldChar w:fldCharType="separate"/>
      </w:r>
      <w:r w:rsidR="00140F11">
        <w:rPr>
          <w:noProof/>
        </w:rPr>
        <w:t>186</w:t>
      </w:r>
      <w:r w:rsidR="00201A28">
        <w:fldChar w:fldCharType="end"/>
      </w:r>
      <w:r w:rsidR="006F1D8F">
        <w:t>)</w:t>
      </w:r>
      <w:r>
        <w:t xml:space="preserve">, demonstrating VDP limits of agreement of </w:t>
      </w:r>
      <w:r>
        <w:sym w:font="Symbol" w:char="F0B1"/>
      </w:r>
      <w:r>
        <w:t xml:space="preserve">1.6%. When using this repeatability threshold to determine agreement between </w:t>
      </w:r>
      <w:r>
        <w:sym w:font="Symbol" w:char="F044"/>
      </w:r>
      <w:r w:rsidR="005E6BBB">
        <w:rPr>
          <w:vertAlign w:val="superscript"/>
        </w:rPr>
        <w:t>129</w:t>
      </w:r>
      <w:r w:rsidR="005E6BBB">
        <w:t>Xe</w:t>
      </w:r>
      <w:r>
        <w:t xml:space="preserve"> and </w:t>
      </w:r>
      <w:r>
        <w:sym w:font="Symbol" w:char="F044"/>
      </w:r>
      <w:r w:rsidR="005E6BBB">
        <w:rPr>
          <w:vertAlign w:val="superscript"/>
        </w:rPr>
        <w:t>3</w:t>
      </w:r>
      <w:r w:rsidR="005E6BBB">
        <w:t>He</w:t>
      </w:r>
      <w:r>
        <w:t>, there was agreement in the change in VDP for both gases in 16 (59%) patients (both &gt;</w:t>
      </w:r>
      <w:r w:rsidRPr="0009388F">
        <w:t>±</w:t>
      </w:r>
      <w:r>
        <w:t>1.6% or within the range of &gt;-1.6% and 1.6%&lt;). Of these 16, six patients had increased VDP, four had reduced VDP and six had no change in VDP. Of the remaining 11 patients, only two had non-agreement expressed as a change in VDP in opposite directions. Agreement increased to 74% if only the direction of change in VDP was considered (</w:t>
      </w:r>
      <w:r w:rsidRPr="005F0444">
        <w:t>see</w:t>
      </w:r>
      <w:r>
        <w:rPr>
          <w:b/>
        </w:rPr>
        <w:t xml:space="preserve"> </w:t>
      </w:r>
      <w:r>
        <w:rPr>
          <w:b/>
        </w:rPr>
        <w:fldChar w:fldCharType="begin"/>
      </w:r>
      <w:r>
        <w:rPr>
          <w:b/>
        </w:rPr>
        <w:instrText xml:space="preserve"> REF _Ref428803147 \h </w:instrText>
      </w:r>
      <w:r w:rsidR="007911F3">
        <w:rPr>
          <w:b/>
        </w:rPr>
        <w:instrText xml:space="preserve"> \* MERGEFORMAT </w:instrText>
      </w:r>
      <w:r>
        <w:rPr>
          <w:b/>
        </w:rPr>
      </w:r>
      <w:r>
        <w:rPr>
          <w:b/>
        </w:rPr>
        <w:fldChar w:fldCharType="separate"/>
      </w:r>
      <w:r w:rsidR="00140F11">
        <w:t xml:space="preserve">Figure </w:t>
      </w:r>
      <w:r w:rsidR="00140F11">
        <w:rPr>
          <w:noProof/>
        </w:rPr>
        <w:t>5</w:t>
      </w:r>
      <w:r w:rsidR="00140F11">
        <w:rPr>
          <w:noProof/>
        </w:rPr>
        <w:noBreakHyphen/>
        <w:t>24</w:t>
      </w:r>
      <w:r>
        <w:rPr>
          <w:b/>
        </w:rPr>
        <w:fldChar w:fldCharType="end"/>
      </w:r>
      <w:r>
        <w:t>).</w:t>
      </w:r>
    </w:p>
    <w:p w14:paraId="5F4C3F6B" w14:textId="77777777" w:rsidR="008553F0" w:rsidRDefault="008553F0" w:rsidP="006717E0"/>
    <w:p w14:paraId="0B29E017" w14:textId="2E189B7E" w:rsidR="008553F0" w:rsidRDefault="008553F0" w:rsidP="006717E0">
      <w:r w:rsidRPr="00D23EF9">
        <w:t xml:space="preserve">When comparing the change in ventilation MRI to the change in lung function over time, the % change in LCI and </w:t>
      </w:r>
      <w:r>
        <w:t>the difference in LCI (</w:t>
      </w:r>
      <w:r w:rsidRPr="00D23EF9">
        <w:sym w:font="Symbol" w:char="F044"/>
      </w:r>
      <w:r w:rsidRPr="00D23EF9">
        <w:t>LCI</w:t>
      </w:r>
      <w:r>
        <w:t>)</w:t>
      </w:r>
      <w:r w:rsidRPr="00D23EF9">
        <w:t xml:space="preserve"> did not </w:t>
      </w:r>
      <w:r>
        <w:t xml:space="preserve">significantly </w:t>
      </w:r>
      <w:r w:rsidRPr="00D23EF9">
        <w:t xml:space="preserve">correlate with the change in VDP for </w:t>
      </w:r>
      <w:r w:rsidR="005E6BBB">
        <w:rPr>
          <w:vertAlign w:val="superscript"/>
        </w:rPr>
        <w:t>129</w:t>
      </w:r>
      <w:r w:rsidR="005E6BBB">
        <w:t>Xe</w:t>
      </w:r>
      <w:r w:rsidRPr="00D23EF9">
        <w:t xml:space="preserve"> </w:t>
      </w:r>
      <w:r>
        <w:t>and agreement in the direction of change was 52% (</w:t>
      </w:r>
      <w:r>
        <w:fldChar w:fldCharType="begin"/>
      </w:r>
      <w:r>
        <w:instrText xml:space="preserve"> REF _Ref12441831 \h </w:instrText>
      </w:r>
      <w:r w:rsidR="007911F3">
        <w:instrText xml:space="preserve"> \* MERGEFORMAT </w:instrText>
      </w:r>
      <w:r>
        <w:fldChar w:fldCharType="separate"/>
      </w:r>
      <w:r w:rsidR="00140F11">
        <w:t xml:space="preserve">Figure </w:t>
      </w:r>
      <w:r w:rsidR="00140F11">
        <w:rPr>
          <w:noProof/>
        </w:rPr>
        <w:t>5</w:t>
      </w:r>
      <w:r w:rsidR="00140F11">
        <w:rPr>
          <w:noProof/>
        </w:rPr>
        <w:noBreakHyphen/>
        <w:t>25</w:t>
      </w:r>
      <w:r>
        <w:fldChar w:fldCharType="end"/>
      </w:r>
      <w:r>
        <w:t>)</w:t>
      </w:r>
      <w:r w:rsidRPr="00D23EF9">
        <w:t xml:space="preserve">. For </w:t>
      </w:r>
      <w:r w:rsidR="005E6BBB">
        <w:rPr>
          <w:vertAlign w:val="superscript"/>
        </w:rPr>
        <w:t>3</w:t>
      </w:r>
      <w:r w:rsidR="005E6BBB">
        <w:t>He</w:t>
      </w:r>
      <w:r w:rsidRPr="00D23EF9">
        <w:t xml:space="preserve"> however</w:t>
      </w:r>
      <w:r>
        <w:t>,</w:t>
      </w:r>
      <w:r w:rsidRPr="00D23EF9">
        <w:t xml:space="preserve"> there was a weak-moderate correlation between the % change LCI and % change VDP (r=0.40, p=0.04), but not for </w:t>
      </w:r>
      <w:r w:rsidRPr="00D23EF9">
        <w:sym w:font="Symbol" w:char="F044"/>
      </w:r>
      <w:r w:rsidRPr="00D23EF9">
        <w:t xml:space="preserve">LCI and </w:t>
      </w:r>
      <w:r w:rsidRPr="00D23EF9">
        <w:sym w:font="Symbol" w:char="F044"/>
      </w:r>
      <w:r w:rsidRPr="00D23EF9">
        <w:t>VDP (r=0.24, p&gt;0.05</w:t>
      </w:r>
      <w:r>
        <w:t>),</w:t>
      </w:r>
      <w:r w:rsidRPr="0075081D">
        <w:t xml:space="preserve"> </w:t>
      </w:r>
      <w:r>
        <w:t>agreement</w:t>
      </w:r>
      <w:r w:rsidRPr="00D23EF9">
        <w:t xml:space="preserve"> in the direction of change</w:t>
      </w:r>
      <w:r>
        <w:t xml:space="preserve"> however was good (</w:t>
      </w:r>
      <w:r w:rsidRPr="00D23EF9">
        <w:t>70%</w:t>
      </w:r>
      <w:r>
        <w:t>) (</w:t>
      </w:r>
      <w:r>
        <w:fldChar w:fldCharType="begin"/>
      </w:r>
      <w:r>
        <w:instrText xml:space="preserve"> REF _Ref12441831 \h </w:instrText>
      </w:r>
      <w:r w:rsidR="007911F3">
        <w:instrText xml:space="preserve"> \* MERGEFORMAT </w:instrText>
      </w:r>
      <w:r>
        <w:fldChar w:fldCharType="separate"/>
      </w:r>
      <w:r w:rsidR="00140F11">
        <w:t xml:space="preserve">Figure </w:t>
      </w:r>
      <w:r w:rsidR="00140F11">
        <w:rPr>
          <w:noProof/>
        </w:rPr>
        <w:t>5</w:t>
      </w:r>
      <w:r w:rsidR="00140F11">
        <w:rPr>
          <w:noProof/>
        </w:rPr>
        <w:noBreakHyphen/>
        <w:t>25</w:t>
      </w:r>
      <w:r>
        <w:fldChar w:fldCharType="end"/>
      </w:r>
      <w:r>
        <w:t>)</w:t>
      </w:r>
      <w:r w:rsidRPr="00D23EF9">
        <w:t xml:space="preserve">. </w:t>
      </w:r>
    </w:p>
    <w:p w14:paraId="60867B44" w14:textId="77777777" w:rsidR="008553F0" w:rsidRDefault="008553F0" w:rsidP="006717E0"/>
    <w:p w14:paraId="2233C04A" w14:textId="76140D6B" w:rsidR="008553F0" w:rsidRDefault="008553F0" w:rsidP="006717E0">
      <w:r w:rsidRPr="00D23EF9">
        <w:t xml:space="preserve">In contrast, the correlations were stronger against </w:t>
      </w:r>
      <w:r w:rsidR="005E6BBB">
        <w:t>VH</w:t>
      </w:r>
      <w:r w:rsidR="005E6BBB">
        <w:rPr>
          <w:vertAlign w:val="subscript"/>
        </w:rPr>
        <w:t>I</w:t>
      </w:r>
      <w:r w:rsidRPr="00D23EF9">
        <w:t xml:space="preserve">. Percentage change in LCI versus % change in </w:t>
      </w:r>
      <w:r w:rsidR="005E6BBB">
        <w:rPr>
          <w:vertAlign w:val="superscript"/>
        </w:rPr>
        <w:t>129</w:t>
      </w:r>
      <w:r w:rsidR="005E6BBB">
        <w:t>Xe</w:t>
      </w:r>
      <w:r w:rsidRPr="00D23EF9">
        <w:t xml:space="preserve"> </w:t>
      </w:r>
      <w:r w:rsidR="005E6BBB">
        <w:t>VH</w:t>
      </w:r>
      <w:r w:rsidR="005E6BBB">
        <w:rPr>
          <w:vertAlign w:val="subscript"/>
        </w:rPr>
        <w:t>I</w:t>
      </w:r>
      <w:r w:rsidRPr="00D23EF9">
        <w:t xml:space="preserve"> demonstrated a good correlation (r=0.60, p=0.001) with excellent </w:t>
      </w:r>
      <w:r>
        <w:t>agreement in the direction of change of 74% (</w:t>
      </w:r>
      <w:r>
        <w:fldChar w:fldCharType="begin"/>
      </w:r>
      <w:r>
        <w:instrText xml:space="preserve"> REF _Ref12441877 \h </w:instrText>
      </w:r>
      <w:r w:rsidR="007911F3">
        <w:instrText xml:space="preserve"> \* MERGEFORMAT </w:instrText>
      </w:r>
      <w:r>
        <w:fldChar w:fldCharType="separate"/>
      </w:r>
      <w:r w:rsidR="00140F11">
        <w:t xml:space="preserve">Figure </w:t>
      </w:r>
      <w:r w:rsidR="00140F11">
        <w:rPr>
          <w:noProof/>
        </w:rPr>
        <w:t>5</w:t>
      </w:r>
      <w:r w:rsidR="00140F11">
        <w:rPr>
          <w:noProof/>
        </w:rPr>
        <w:noBreakHyphen/>
        <w:t>26</w:t>
      </w:r>
      <w:r>
        <w:fldChar w:fldCharType="end"/>
      </w:r>
      <w:r>
        <w:t>)</w:t>
      </w:r>
      <w:r w:rsidRPr="00D23EF9">
        <w:t xml:space="preserve">. The correlation </w:t>
      </w:r>
      <w:r>
        <w:t xml:space="preserve">of % change LCI </w:t>
      </w:r>
      <w:r w:rsidRPr="00D23EF9">
        <w:t xml:space="preserve">against </w:t>
      </w:r>
      <w:r w:rsidR="005E6BBB">
        <w:rPr>
          <w:vertAlign w:val="superscript"/>
        </w:rPr>
        <w:t>3</w:t>
      </w:r>
      <w:r w:rsidR="005E6BBB">
        <w:t>He</w:t>
      </w:r>
      <w:r w:rsidRPr="00D23EF9">
        <w:t xml:space="preserve"> </w:t>
      </w:r>
      <w:r w:rsidR="005E6BBB">
        <w:t>VH</w:t>
      </w:r>
      <w:r w:rsidR="005E6BBB">
        <w:rPr>
          <w:vertAlign w:val="subscript"/>
        </w:rPr>
        <w:t>I</w:t>
      </w:r>
      <w:r w:rsidRPr="00D23EF9">
        <w:t xml:space="preserve"> was also good (r=0.47, p=0.01), however the </w:t>
      </w:r>
      <w:r>
        <w:t>agreement</w:t>
      </w:r>
      <w:r w:rsidRPr="00D23EF9">
        <w:t xml:space="preserve"> in change was not as good as for </w:t>
      </w:r>
      <w:r w:rsidR="005E6BBB">
        <w:rPr>
          <w:vertAlign w:val="superscript"/>
        </w:rPr>
        <w:t>129</w:t>
      </w:r>
      <w:r w:rsidR="005E6BBB">
        <w:t>Xe</w:t>
      </w:r>
      <w:r>
        <w:t xml:space="preserve"> at 52%</w:t>
      </w:r>
      <w:r w:rsidRPr="00D23EF9">
        <w:t>. Δ</w:t>
      </w:r>
      <w:r w:rsidR="00DF2511">
        <w:t>FEV</w:t>
      </w:r>
      <w:r w:rsidR="00DF2511">
        <w:rPr>
          <w:vertAlign w:val="subscript"/>
        </w:rPr>
        <w:t>1</w:t>
      </w:r>
      <w:r w:rsidRPr="00D23EF9">
        <w:t xml:space="preserve"> and the % change in </w:t>
      </w:r>
      <w:r w:rsidR="00DF2511">
        <w:t>FEV</w:t>
      </w:r>
      <w:r w:rsidR="00DF2511">
        <w:rPr>
          <w:vertAlign w:val="subscript"/>
        </w:rPr>
        <w:t>1</w:t>
      </w:r>
      <w:r w:rsidRPr="00D23EF9">
        <w:t xml:space="preserve"> did not significantly correlate with any MRI metrics, which was also true for RV/TLC</w:t>
      </w:r>
      <w:r>
        <w:t xml:space="preserve">, </w:t>
      </w:r>
      <w:r w:rsidR="005E6BBB">
        <w:lastRenderedPageBreak/>
        <w:t>S</w:t>
      </w:r>
      <w:r w:rsidR="005E6BBB">
        <w:rPr>
          <w:vertAlign w:val="subscript"/>
        </w:rPr>
        <w:t>acin</w:t>
      </w:r>
      <w:r>
        <w:t xml:space="preserve"> and the CFQ-R respiratory score</w:t>
      </w:r>
      <w:r w:rsidRPr="00D23EF9">
        <w:t>.</w:t>
      </w:r>
      <w:r>
        <w:t xml:space="preserve"> The only lung function metric to significantly correlate with </w:t>
      </w:r>
      <w:r w:rsidRPr="00D23EF9">
        <w:sym w:font="Symbol" w:char="F044"/>
      </w:r>
      <w:r w:rsidR="005E6BBB">
        <w:rPr>
          <w:vertAlign w:val="superscript"/>
        </w:rPr>
        <w:t>129</w:t>
      </w:r>
      <w:r w:rsidR="005E6BBB">
        <w:t>Xe</w:t>
      </w:r>
      <w:r>
        <w:t xml:space="preserve"> VDP was </w:t>
      </w:r>
      <w:r w:rsidRPr="00D23EF9">
        <w:sym w:font="Symbol" w:char="F044"/>
      </w:r>
      <w:r w:rsidR="005E6BBB">
        <w:t>S</w:t>
      </w:r>
      <w:r w:rsidR="005E6BBB">
        <w:rPr>
          <w:vertAlign w:val="subscript"/>
        </w:rPr>
        <w:t>cond</w:t>
      </w:r>
      <w:r>
        <w:rPr>
          <w:vertAlign w:val="subscript"/>
        </w:rPr>
        <w:t xml:space="preserve"> </w:t>
      </w:r>
      <w:r>
        <w:t>(</w:t>
      </w:r>
      <w:r>
        <w:fldChar w:fldCharType="begin"/>
      </w:r>
      <w:r>
        <w:instrText xml:space="preserve"> REF _Ref12447713 \h </w:instrText>
      </w:r>
      <w:r w:rsidR="007911F3">
        <w:instrText xml:space="preserve"> \* MERGEFORMAT </w:instrText>
      </w:r>
      <w:r>
        <w:fldChar w:fldCharType="separate"/>
      </w:r>
      <w:r w:rsidR="00140F11">
        <w:t xml:space="preserve">Figure </w:t>
      </w:r>
      <w:r w:rsidR="00140F11">
        <w:rPr>
          <w:noProof/>
        </w:rPr>
        <w:t>5</w:t>
      </w:r>
      <w:r w:rsidR="00140F11">
        <w:rPr>
          <w:noProof/>
        </w:rPr>
        <w:noBreakHyphen/>
        <w:t>27</w:t>
      </w:r>
      <w:r>
        <w:fldChar w:fldCharType="end"/>
      </w:r>
      <w:r>
        <w:t>) with excellent agreement of 74%.</w:t>
      </w:r>
    </w:p>
    <w:p w14:paraId="36648F88" w14:textId="77777777" w:rsidR="008553F0" w:rsidRPr="00FB4621" w:rsidRDefault="008553F0" w:rsidP="006717E0"/>
    <w:p w14:paraId="4AE3142B" w14:textId="77777777" w:rsidR="008553F0" w:rsidRDefault="008553F0" w:rsidP="008102BA">
      <w:pPr>
        <w:jc w:val="center"/>
      </w:pPr>
      <w:r>
        <w:rPr>
          <w:noProof/>
          <w:lang w:val="en-US"/>
        </w:rPr>
        <w:drawing>
          <wp:inline distT="0" distB="0" distL="0" distR="0" wp14:anchorId="6AB4D437" wp14:editId="686FA77E">
            <wp:extent cx="5927621" cy="41173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e &amp; Xe vs LCI.tiff"/>
                    <pic:cNvPicPr/>
                  </pic:nvPicPr>
                  <pic:blipFill>
                    <a:blip r:embed="rId170">
                      <a:extLst>
                        <a:ext uri="{28A0092B-C50C-407E-A947-70E740481C1C}">
                          <a14:useLocalDpi xmlns:a14="http://schemas.microsoft.com/office/drawing/2010/main" val="0"/>
                        </a:ext>
                      </a:extLst>
                    </a:blip>
                    <a:stretch>
                      <a:fillRect/>
                    </a:stretch>
                  </pic:blipFill>
                  <pic:spPr>
                    <a:xfrm>
                      <a:off x="0" y="0"/>
                      <a:ext cx="5930754" cy="4119516"/>
                    </a:xfrm>
                    <a:prstGeom prst="rect">
                      <a:avLst/>
                    </a:prstGeom>
                  </pic:spPr>
                </pic:pic>
              </a:graphicData>
            </a:graphic>
          </wp:inline>
        </w:drawing>
      </w:r>
    </w:p>
    <w:p w14:paraId="195B76D5" w14:textId="66846B6A" w:rsidR="000923DA" w:rsidRDefault="008553F0" w:rsidP="006717E0">
      <w:pPr>
        <w:pStyle w:val="Caption"/>
      </w:pPr>
      <w:bookmarkStart w:id="474" w:name="_Ref12441831"/>
      <w:bookmarkStart w:id="475" w:name="_Toc27383108"/>
      <w:r>
        <w:t xml:space="preserve">Figure </w:t>
      </w:r>
      <w:fldSimple w:instr=" STYLEREF 1 \s ">
        <w:r w:rsidR="00824FFE">
          <w:rPr>
            <w:noProof/>
          </w:rPr>
          <w:t>5</w:t>
        </w:r>
      </w:fldSimple>
      <w:r w:rsidR="00824FFE">
        <w:noBreakHyphen/>
      </w:r>
      <w:fldSimple w:instr=" SEQ Figure \* ARABIC \s 1 ">
        <w:r w:rsidR="00824FFE">
          <w:rPr>
            <w:noProof/>
          </w:rPr>
          <w:t>25</w:t>
        </w:r>
      </w:fldSimple>
      <w:bookmarkEnd w:id="474"/>
      <w:r>
        <w:t>: Scatter plots comparing the difference (</w:t>
      </w:r>
      <w:r w:rsidRPr="00D23EF9">
        <w:sym w:font="Symbol" w:char="F044"/>
      </w:r>
      <w:r>
        <w:t xml:space="preserve">) and the % change in </w:t>
      </w:r>
      <w:r w:rsidR="005E6BBB">
        <w:rPr>
          <w:vertAlign w:val="superscript"/>
        </w:rPr>
        <w:t>3</w:t>
      </w:r>
      <w:r w:rsidR="005E6BBB">
        <w:t>He</w:t>
      </w:r>
      <w:r>
        <w:t xml:space="preserve"> and </w:t>
      </w:r>
      <w:r w:rsidR="005E6BBB">
        <w:rPr>
          <w:vertAlign w:val="superscript"/>
        </w:rPr>
        <w:t>129</w:t>
      </w:r>
      <w:r w:rsidR="005E6BBB">
        <w:t>Xe</w:t>
      </w:r>
      <w:r>
        <w:t xml:space="preserve"> VDP against LCI.</w:t>
      </w:r>
      <w:bookmarkEnd w:id="475"/>
      <w:r>
        <w:t xml:space="preserve"> </w:t>
      </w:r>
    </w:p>
    <w:p w14:paraId="0489A591" w14:textId="64EA9820" w:rsidR="008553F0" w:rsidRDefault="008553F0" w:rsidP="006717E0">
      <w:pPr>
        <w:pStyle w:val="Subtitle"/>
      </w:pPr>
      <w:r>
        <w:t xml:space="preserve">Spearman correlations are displayed. The relationship between </w:t>
      </w:r>
      <w:r w:rsidR="005E6BBB">
        <w:rPr>
          <w:vertAlign w:val="superscript"/>
        </w:rPr>
        <w:t>129</w:t>
      </w:r>
      <w:r w:rsidR="005E6BBB">
        <w:t>Xe</w:t>
      </w:r>
      <w:r>
        <w:t xml:space="preserve"> VDP and LCI does not appear to be correlated. The correlations for </w:t>
      </w:r>
      <w:r w:rsidR="005E6BBB">
        <w:rPr>
          <w:vertAlign w:val="superscript"/>
        </w:rPr>
        <w:t>3</w:t>
      </w:r>
      <w:r w:rsidR="005E6BBB">
        <w:t>He</w:t>
      </w:r>
      <w:r>
        <w:t xml:space="preserve"> against LCI again are not very strong, however the agreement in terms of the direction of change with time is better for </w:t>
      </w:r>
      <w:r w:rsidR="005E6BBB">
        <w:rPr>
          <w:vertAlign w:val="superscript"/>
        </w:rPr>
        <w:t>3</w:t>
      </w:r>
      <w:r w:rsidR="005E6BBB">
        <w:t>He</w:t>
      </w:r>
      <w:r>
        <w:t xml:space="preserve"> than for </w:t>
      </w:r>
      <w:r w:rsidR="005E6BBB">
        <w:rPr>
          <w:vertAlign w:val="superscript"/>
        </w:rPr>
        <w:t>129</w:t>
      </w:r>
      <w:r w:rsidR="005E6BBB">
        <w:t>Xe</w:t>
      </w:r>
      <w:r>
        <w:t>.</w:t>
      </w:r>
    </w:p>
    <w:p w14:paraId="2FA16D64" w14:textId="77777777" w:rsidR="008553F0" w:rsidRDefault="008553F0" w:rsidP="006717E0"/>
    <w:p w14:paraId="0715F625" w14:textId="77777777" w:rsidR="008102BA" w:rsidRDefault="008102BA" w:rsidP="006717E0"/>
    <w:p w14:paraId="5EE62229" w14:textId="77777777" w:rsidR="008102BA" w:rsidRPr="00C66D7D" w:rsidRDefault="008102BA" w:rsidP="006717E0"/>
    <w:p w14:paraId="5EEE5444" w14:textId="77777777" w:rsidR="008553F0" w:rsidRDefault="008553F0" w:rsidP="008102BA">
      <w:pPr>
        <w:jc w:val="center"/>
      </w:pPr>
      <w:r>
        <w:rPr>
          <w:noProof/>
          <w:lang w:val="en-US"/>
        </w:rPr>
        <w:lastRenderedPageBreak/>
        <w:drawing>
          <wp:inline distT="0" distB="0" distL="0" distR="0" wp14:anchorId="0D0ADBEC" wp14:editId="14DA7900">
            <wp:extent cx="3713529" cy="2631440"/>
            <wp:effectExtent l="0" t="0" r="0" b="1016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change LCI vs VHI_both gases.tiff"/>
                    <pic:cNvPicPr/>
                  </pic:nvPicPr>
                  <pic:blipFill>
                    <a:blip r:embed="rId171">
                      <a:extLst>
                        <a:ext uri="{28A0092B-C50C-407E-A947-70E740481C1C}">
                          <a14:useLocalDpi xmlns:a14="http://schemas.microsoft.com/office/drawing/2010/main" val="0"/>
                        </a:ext>
                      </a:extLst>
                    </a:blip>
                    <a:stretch>
                      <a:fillRect/>
                    </a:stretch>
                  </pic:blipFill>
                  <pic:spPr>
                    <a:xfrm>
                      <a:off x="0" y="0"/>
                      <a:ext cx="3714038" cy="2631801"/>
                    </a:xfrm>
                    <a:prstGeom prst="rect">
                      <a:avLst/>
                    </a:prstGeom>
                  </pic:spPr>
                </pic:pic>
              </a:graphicData>
            </a:graphic>
          </wp:inline>
        </w:drawing>
      </w:r>
    </w:p>
    <w:p w14:paraId="16DB0029" w14:textId="4E3E5B44" w:rsidR="000923DA" w:rsidRDefault="008553F0" w:rsidP="006717E0">
      <w:pPr>
        <w:pStyle w:val="Caption"/>
        <w:rPr>
          <w:noProof/>
        </w:rPr>
      </w:pPr>
      <w:bookmarkStart w:id="476" w:name="_Ref12441877"/>
      <w:bookmarkStart w:id="477" w:name="_Toc27383109"/>
      <w:r>
        <w:t xml:space="preserve">Figure </w:t>
      </w:r>
      <w:fldSimple w:instr=" STYLEREF 1 \s ">
        <w:r w:rsidR="00824FFE">
          <w:rPr>
            <w:noProof/>
          </w:rPr>
          <w:t>5</w:t>
        </w:r>
      </w:fldSimple>
      <w:r w:rsidR="00824FFE">
        <w:noBreakHyphen/>
      </w:r>
      <w:fldSimple w:instr=" SEQ Figure \* ARABIC \s 1 ">
        <w:r w:rsidR="00824FFE">
          <w:rPr>
            <w:noProof/>
          </w:rPr>
          <w:t>26</w:t>
        </w:r>
      </w:fldSimple>
      <w:bookmarkEnd w:id="476"/>
      <w:r>
        <w:rPr>
          <w:noProof/>
        </w:rPr>
        <w:t xml:space="preserve">: Scatter plot of the % change in </w:t>
      </w:r>
      <w:r w:rsidR="005E6BBB">
        <w:t>VH</w:t>
      </w:r>
      <w:r w:rsidR="005E6BBB">
        <w:rPr>
          <w:vertAlign w:val="subscript"/>
        </w:rPr>
        <w:t>I</w:t>
      </w:r>
      <w:r>
        <w:rPr>
          <w:noProof/>
        </w:rPr>
        <w:t xml:space="preserve"> for both </w:t>
      </w:r>
      <w:r w:rsidR="005E6BBB">
        <w:rPr>
          <w:vertAlign w:val="superscript"/>
        </w:rPr>
        <w:t>3</w:t>
      </w:r>
      <w:r w:rsidR="005E6BBB">
        <w:t>He</w:t>
      </w:r>
      <w:r>
        <w:rPr>
          <w:noProof/>
        </w:rPr>
        <w:t xml:space="preserve"> and </w:t>
      </w:r>
      <w:r w:rsidR="005E6BBB">
        <w:rPr>
          <w:vertAlign w:val="superscript"/>
        </w:rPr>
        <w:t>129</w:t>
      </w:r>
      <w:r w:rsidR="005E6BBB">
        <w:t>Xe</w:t>
      </w:r>
      <w:r>
        <w:rPr>
          <w:noProof/>
        </w:rPr>
        <w:t xml:space="preserve"> against the % change in LCI.</w:t>
      </w:r>
      <w:bookmarkEnd w:id="477"/>
      <w:r>
        <w:rPr>
          <w:noProof/>
        </w:rPr>
        <w:t xml:space="preserve"> </w:t>
      </w:r>
    </w:p>
    <w:p w14:paraId="7823A4B8" w14:textId="419F788F" w:rsidR="008553F0" w:rsidRDefault="00C10EF4" w:rsidP="006717E0">
      <w:pPr>
        <w:pStyle w:val="Subtitle"/>
        <w:rPr>
          <w:noProof/>
        </w:rPr>
      </w:pPr>
      <w:r w:rsidRPr="00C10EF4">
        <w:rPr>
          <w:noProof/>
          <w:vertAlign w:val="superscript"/>
        </w:rPr>
        <w:t>129</w:t>
      </w:r>
      <w:r>
        <w:rPr>
          <w:noProof/>
        </w:rPr>
        <w:t xml:space="preserve">Xe data points are depicted by black dots, whilst </w:t>
      </w:r>
      <w:r w:rsidRPr="00C10EF4">
        <w:rPr>
          <w:noProof/>
          <w:vertAlign w:val="superscript"/>
        </w:rPr>
        <w:t>3</w:t>
      </w:r>
      <w:r>
        <w:rPr>
          <w:noProof/>
        </w:rPr>
        <w:t xml:space="preserve">He are depicted by open circles. </w:t>
      </w:r>
      <w:r w:rsidR="008553F0">
        <w:rPr>
          <w:noProof/>
        </w:rPr>
        <w:t xml:space="preserve">The Spearman correlation of </w:t>
      </w:r>
      <w:r w:rsidR="005E6BBB">
        <w:rPr>
          <w:vertAlign w:val="superscript"/>
        </w:rPr>
        <w:t>129</w:t>
      </w:r>
      <w:r w:rsidR="005E6BBB">
        <w:t>Xe</w:t>
      </w:r>
      <w:r w:rsidR="008553F0">
        <w:rPr>
          <w:noProof/>
        </w:rPr>
        <w:t xml:space="preserve"> in particular is strong with excellent concordance with the change in LCI as demonstrated by the number of patients in the upper right and lower left quadrant.</w:t>
      </w:r>
    </w:p>
    <w:p w14:paraId="629E07EF" w14:textId="77777777" w:rsidR="008102BA" w:rsidRPr="008102BA" w:rsidRDefault="008102BA" w:rsidP="008102BA"/>
    <w:p w14:paraId="0A7315E4" w14:textId="77777777" w:rsidR="008553F0" w:rsidRDefault="008553F0" w:rsidP="000A016E">
      <w:pPr>
        <w:jc w:val="center"/>
      </w:pPr>
      <w:r>
        <w:rPr>
          <w:noProof/>
          <w:lang w:val="en-US"/>
        </w:rPr>
        <w:drawing>
          <wp:inline distT="0" distB="0" distL="0" distR="0" wp14:anchorId="45E9B668" wp14:editId="27696A6B">
            <wp:extent cx="5824449" cy="4231640"/>
            <wp:effectExtent l="0" t="0" r="0" b="1016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Xe VDP vs lung function.tiff"/>
                    <pic:cNvPicPr/>
                  </pic:nvPicPr>
                  <pic:blipFill>
                    <a:blip r:embed="rId172">
                      <a:extLst>
                        <a:ext uri="{28A0092B-C50C-407E-A947-70E740481C1C}">
                          <a14:useLocalDpi xmlns:a14="http://schemas.microsoft.com/office/drawing/2010/main" val="0"/>
                        </a:ext>
                      </a:extLst>
                    </a:blip>
                    <a:stretch>
                      <a:fillRect/>
                    </a:stretch>
                  </pic:blipFill>
                  <pic:spPr>
                    <a:xfrm>
                      <a:off x="0" y="0"/>
                      <a:ext cx="5826662" cy="4233248"/>
                    </a:xfrm>
                    <a:prstGeom prst="rect">
                      <a:avLst/>
                    </a:prstGeom>
                  </pic:spPr>
                </pic:pic>
              </a:graphicData>
            </a:graphic>
          </wp:inline>
        </w:drawing>
      </w:r>
    </w:p>
    <w:p w14:paraId="5F5F2C79" w14:textId="26BC9F72" w:rsidR="0004679A" w:rsidRDefault="008553F0" w:rsidP="006717E0">
      <w:pPr>
        <w:pStyle w:val="Caption"/>
      </w:pPr>
      <w:bookmarkStart w:id="478" w:name="_Ref12447713"/>
      <w:bookmarkStart w:id="479" w:name="_Toc27383110"/>
      <w:r>
        <w:t xml:space="preserve">Figure </w:t>
      </w:r>
      <w:fldSimple w:instr=" STYLEREF 1 \s ">
        <w:r w:rsidR="00824FFE">
          <w:rPr>
            <w:noProof/>
          </w:rPr>
          <w:t>5</w:t>
        </w:r>
      </w:fldSimple>
      <w:r w:rsidR="00824FFE">
        <w:noBreakHyphen/>
      </w:r>
      <w:fldSimple w:instr=" SEQ Figure \* ARABIC \s 1 ">
        <w:r w:rsidR="00824FFE">
          <w:rPr>
            <w:noProof/>
          </w:rPr>
          <w:t>27</w:t>
        </w:r>
      </w:fldSimple>
      <w:bookmarkEnd w:id="478"/>
      <w:r>
        <w:t xml:space="preserve">: Scatter plots showing the relationship of </w:t>
      </w:r>
      <w:r w:rsidRPr="00D23EF9">
        <w:sym w:font="Symbol" w:char="F044"/>
      </w:r>
      <w:r>
        <w:t xml:space="preserve"> </w:t>
      </w:r>
      <w:r w:rsidR="005E6BBB">
        <w:rPr>
          <w:vertAlign w:val="superscript"/>
        </w:rPr>
        <w:t>129</w:t>
      </w:r>
      <w:r w:rsidR="005E6BBB">
        <w:t>Xe</w:t>
      </w:r>
      <w:r>
        <w:t xml:space="preserve"> </w:t>
      </w:r>
      <w:r w:rsidRPr="00D23EF9">
        <w:t>VDP</w:t>
      </w:r>
      <w:r>
        <w:t xml:space="preserve"> against </w:t>
      </w:r>
      <w:r w:rsidRPr="00D23EF9">
        <w:sym w:font="Symbol" w:char="F044"/>
      </w:r>
      <w:r w:rsidR="00E96416">
        <w:t>:</w:t>
      </w:r>
      <w:r>
        <w:t xml:space="preserve"> </w:t>
      </w:r>
      <w:r w:rsidR="005E6BBB">
        <w:t>S</w:t>
      </w:r>
      <w:r w:rsidR="005E6BBB">
        <w:rPr>
          <w:vertAlign w:val="subscript"/>
        </w:rPr>
        <w:t>cond</w:t>
      </w:r>
      <w:r>
        <w:t xml:space="preserve">, </w:t>
      </w:r>
      <w:r w:rsidR="005E6BBB">
        <w:t>S</w:t>
      </w:r>
      <w:r w:rsidR="005E6BBB">
        <w:rPr>
          <w:vertAlign w:val="subscript"/>
        </w:rPr>
        <w:t>acin</w:t>
      </w:r>
      <w:r>
        <w:t xml:space="preserve">, </w:t>
      </w:r>
      <w:r w:rsidR="00DF2511">
        <w:t>FEV</w:t>
      </w:r>
      <w:r w:rsidR="00DF2511">
        <w:rPr>
          <w:vertAlign w:val="subscript"/>
        </w:rPr>
        <w:t>1</w:t>
      </w:r>
      <w:r>
        <w:t xml:space="preserve"> and RV/TLC.</w:t>
      </w:r>
      <w:bookmarkEnd w:id="479"/>
      <w:r>
        <w:t xml:space="preserve"> </w:t>
      </w:r>
    </w:p>
    <w:p w14:paraId="7C1B86CB" w14:textId="613A02E2" w:rsidR="008553F0" w:rsidRDefault="008553F0" w:rsidP="006717E0">
      <w:pPr>
        <w:pStyle w:val="Subtitle"/>
      </w:pPr>
      <w:r>
        <w:t xml:space="preserve">The only correlation of significance was against </w:t>
      </w:r>
      <w:r w:rsidR="005E6BBB">
        <w:t>S</w:t>
      </w:r>
      <w:r w:rsidR="005E6BBB">
        <w:rPr>
          <w:vertAlign w:val="subscript"/>
        </w:rPr>
        <w:t>cond</w:t>
      </w:r>
      <w:r>
        <w:t>, where there was also good concordance.</w:t>
      </w:r>
    </w:p>
    <w:p w14:paraId="470F1813" w14:textId="77777777" w:rsidR="008553F0" w:rsidRPr="00944B4C" w:rsidRDefault="008553F0" w:rsidP="006717E0"/>
    <w:p w14:paraId="291B7455" w14:textId="0A8B8F18" w:rsidR="008553F0" w:rsidRDefault="005E6BBB" w:rsidP="006717E0">
      <w:pPr>
        <w:pStyle w:val="Heading4"/>
      </w:pPr>
      <w:r>
        <w:rPr>
          <w:vertAlign w:val="superscript"/>
        </w:rPr>
        <w:lastRenderedPageBreak/>
        <w:t>129</w:t>
      </w:r>
      <w:r>
        <w:t>Xe</w:t>
      </w:r>
      <w:r w:rsidR="008553F0">
        <w:t xml:space="preserve"> VDP clinical utility</w:t>
      </w:r>
    </w:p>
    <w:p w14:paraId="1D4ABC25" w14:textId="77777777" w:rsidR="008553F0" w:rsidRPr="0066780D" w:rsidRDefault="008553F0" w:rsidP="006717E0"/>
    <w:p w14:paraId="5720940F" w14:textId="43EB3150" w:rsidR="008553F0" w:rsidRDefault="008553F0" w:rsidP="001029FB">
      <w:r>
        <w:t xml:space="preserve">The intra-class correlation coefficient for </w:t>
      </w:r>
      <w:r w:rsidR="005E6BBB">
        <w:rPr>
          <w:vertAlign w:val="superscript"/>
        </w:rPr>
        <w:t>129</w:t>
      </w:r>
      <w:r w:rsidR="005E6BBB">
        <w:t>Xe</w:t>
      </w:r>
      <w:r>
        <w:t xml:space="preserve"> VDP, performed at two-time points on average 1.3 years apart, was 0.97 with 95% confidence intervals of 0.93 to 0.99.  Over this time-course the Bland – Altman analysis shown in </w:t>
      </w:r>
      <w:r>
        <w:fldChar w:fldCharType="begin"/>
      </w:r>
      <w:r>
        <w:instrText xml:space="preserve"> REF _Ref14361403 \h </w:instrText>
      </w:r>
      <w:r w:rsidR="007911F3">
        <w:instrText xml:space="preserve"> \* MERGEFORMAT </w:instrText>
      </w:r>
      <w:r>
        <w:fldChar w:fldCharType="separate"/>
      </w:r>
      <w:r w:rsidR="00140F11">
        <w:t xml:space="preserve">Figure </w:t>
      </w:r>
      <w:r w:rsidR="00140F11">
        <w:rPr>
          <w:noProof/>
        </w:rPr>
        <w:t>5</w:t>
      </w:r>
      <w:r w:rsidR="00140F11">
        <w:rPr>
          <w:noProof/>
        </w:rPr>
        <w:noBreakHyphen/>
        <w:t>28</w:t>
      </w:r>
      <w:r>
        <w:fldChar w:fldCharType="end"/>
      </w:r>
      <w:r>
        <w:t xml:space="preserve"> showed no significant bias for VDP (bias = 0.5%) and limits of agreement of -7.8 to 8.8%. This is in comparison to the same day </w:t>
      </w:r>
      <w:r w:rsidR="005E6BBB">
        <w:rPr>
          <w:vertAlign w:val="superscript"/>
        </w:rPr>
        <w:t>129</w:t>
      </w:r>
      <w:r w:rsidR="005E6BBB">
        <w:t>Xe</w:t>
      </w:r>
      <w:r w:rsidR="00C90A78">
        <w:t xml:space="preserve"> VDP comparison performed in Chapter </w:t>
      </w:r>
      <w:r w:rsidR="00C90A78">
        <w:fldChar w:fldCharType="begin"/>
      </w:r>
      <w:r w:rsidR="00C90A78">
        <w:instrText xml:space="preserve"> REF _Ref21782242 \r \h </w:instrText>
      </w:r>
      <w:r w:rsidR="001029FB">
        <w:instrText xml:space="preserve"> \* MERGEFORMAT </w:instrText>
      </w:r>
      <w:r w:rsidR="00C90A78">
        <w:fldChar w:fldCharType="separate"/>
      </w:r>
      <w:r w:rsidR="00140F11">
        <w:t>4.3</w:t>
      </w:r>
      <w:r w:rsidR="00C90A78">
        <w:fldChar w:fldCharType="end"/>
      </w:r>
      <w:r w:rsidR="00C90A78">
        <w:t xml:space="preserve"> (</w:t>
      </w:r>
      <w:r w:rsidR="001029FB">
        <w:fldChar w:fldCharType="begin"/>
      </w:r>
      <w:r w:rsidR="001029FB">
        <w:instrText xml:space="preserve"> REF _Ref21986880 \h  \* MERGEFORMAT </w:instrText>
      </w:r>
      <w:r w:rsidR="001029FB">
        <w:fldChar w:fldCharType="separate"/>
      </w:r>
      <w:r w:rsidR="00140F11">
        <w:rPr>
          <w:vertAlign w:val="superscript"/>
        </w:rPr>
        <w:t>129</w:t>
      </w:r>
      <w:r w:rsidR="00140F11" w:rsidRPr="00140F11">
        <w:rPr>
          <w:vertAlign w:val="superscript"/>
        </w:rPr>
        <w:t>Xe</w:t>
      </w:r>
      <w:r w:rsidR="00140F11" w:rsidRPr="00E56C4D">
        <w:rPr>
          <w:rFonts w:ascii="Times" w:hAnsi="Times"/>
          <w:sz w:val="20"/>
          <w:szCs w:val="20"/>
        </w:rPr>
        <w:t xml:space="preserve"> </w:t>
      </w:r>
      <w:r w:rsidR="00140F11" w:rsidRPr="00E56C4D">
        <w:t>ventilation MRI: Baseline and Repeatability</w:t>
      </w:r>
      <w:r w:rsidR="001029FB">
        <w:fldChar w:fldCharType="end"/>
      </w:r>
      <w:r w:rsidR="001029FB">
        <w:t>, p</w:t>
      </w:r>
      <w:r w:rsidR="001029FB">
        <w:fldChar w:fldCharType="begin"/>
      </w:r>
      <w:r w:rsidR="001029FB">
        <w:instrText xml:space="preserve"> PAGEREF _Ref21986880 \h </w:instrText>
      </w:r>
      <w:r w:rsidR="001029FB">
        <w:fldChar w:fldCharType="separate"/>
      </w:r>
      <w:r w:rsidR="00140F11">
        <w:rPr>
          <w:noProof/>
        </w:rPr>
        <w:t>186</w:t>
      </w:r>
      <w:r w:rsidR="001029FB">
        <w:fldChar w:fldCharType="end"/>
      </w:r>
      <w:r w:rsidR="001029FB">
        <w:t>)</w:t>
      </w:r>
      <w:r>
        <w:t>, which showed limits of agreement of -1.8 to 1.4</w:t>
      </w:r>
      <w:r w:rsidR="00C90A78">
        <w:t>%</w:t>
      </w:r>
      <w:r>
        <w:t xml:space="preserve">. </w:t>
      </w:r>
    </w:p>
    <w:p w14:paraId="17DCDB45" w14:textId="77777777" w:rsidR="008553F0" w:rsidRDefault="008553F0" w:rsidP="006717E0"/>
    <w:p w14:paraId="0ED4950D" w14:textId="77777777" w:rsidR="008553F0" w:rsidRDefault="008553F0" w:rsidP="008102BA">
      <w:pPr>
        <w:jc w:val="center"/>
      </w:pPr>
      <w:r>
        <w:rPr>
          <w:noProof/>
          <w:lang w:val="en-US"/>
        </w:rPr>
        <w:drawing>
          <wp:inline distT="0" distB="0" distL="0" distR="0" wp14:anchorId="68914A42" wp14:editId="28DAA8A9">
            <wp:extent cx="3898900" cy="2354531"/>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 plot of Xe VDP .tiff"/>
                    <pic:cNvPicPr/>
                  </pic:nvPicPr>
                  <pic:blipFill>
                    <a:blip r:embed="rId173">
                      <a:extLst>
                        <a:ext uri="{28A0092B-C50C-407E-A947-70E740481C1C}">
                          <a14:useLocalDpi xmlns:a14="http://schemas.microsoft.com/office/drawing/2010/main" val="0"/>
                        </a:ext>
                      </a:extLst>
                    </a:blip>
                    <a:stretch>
                      <a:fillRect/>
                    </a:stretch>
                  </pic:blipFill>
                  <pic:spPr>
                    <a:xfrm>
                      <a:off x="0" y="0"/>
                      <a:ext cx="3898900" cy="2354531"/>
                    </a:xfrm>
                    <a:prstGeom prst="rect">
                      <a:avLst/>
                    </a:prstGeom>
                  </pic:spPr>
                </pic:pic>
              </a:graphicData>
            </a:graphic>
          </wp:inline>
        </w:drawing>
      </w:r>
    </w:p>
    <w:p w14:paraId="098D8BA5" w14:textId="531BE7AF" w:rsidR="0004679A" w:rsidRDefault="008553F0" w:rsidP="006717E0">
      <w:pPr>
        <w:pStyle w:val="Caption"/>
      </w:pPr>
      <w:bookmarkStart w:id="480" w:name="_Ref14361403"/>
      <w:bookmarkStart w:id="481" w:name="_Toc27383111"/>
      <w:r>
        <w:t xml:space="preserve">Figure </w:t>
      </w:r>
      <w:fldSimple w:instr=" STYLEREF 1 \s ">
        <w:r w:rsidR="00824FFE">
          <w:rPr>
            <w:noProof/>
          </w:rPr>
          <w:t>5</w:t>
        </w:r>
      </w:fldSimple>
      <w:r w:rsidR="00824FFE">
        <w:noBreakHyphen/>
      </w:r>
      <w:fldSimple w:instr=" SEQ Figure \* ARABIC \s 1 ">
        <w:r w:rsidR="00824FFE">
          <w:rPr>
            <w:noProof/>
          </w:rPr>
          <w:t>28</w:t>
        </w:r>
      </w:fldSimple>
      <w:bookmarkEnd w:id="480"/>
      <w:r>
        <w:t xml:space="preserve">: Bland Altman analysis of the change in </w:t>
      </w:r>
      <w:r w:rsidR="005E6BBB">
        <w:rPr>
          <w:vertAlign w:val="superscript"/>
        </w:rPr>
        <w:t>129</w:t>
      </w:r>
      <w:r w:rsidR="005E6BBB">
        <w:t>Xe</w:t>
      </w:r>
      <w:r>
        <w:t xml:space="preserve"> VDP (follow up – Baseline).</w:t>
      </w:r>
      <w:bookmarkEnd w:id="481"/>
      <w:r>
        <w:t xml:space="preserve"> </w:t>
      </w:r>
    </w:p>
    <w:p w14:paraId="0C66C2EE" w14:textId="1632EFDE" w:rsidR="008553F0" w:rsidRDefault="008553F0" w:rsidP="006717E0">
      <w:pPr>
        <w:pStyle w:val="Subtitle"/>
      </w:pPr>
      <w:r>
        <w:t>The 95% limits of agreement are marked with dotted lines. The bias was minimal (0.5) and plotted with a dotted line.</w:t>
      </w:r>
    </w:p>
    <w:p w14:paraId="5D50E892" w14:textId="77777777" w:rsidR="008553F0" w:rsidRPr="00944B4C" w:rsidRDefault="008553F0" w:rsidP="006717E0"/>
    <w:p w14:paraId="03F70727" w14:textId="51B56EC6" w:rsidR="008553F0" w:rsidRDefault="008553F0" w:rsidP="006717E0">
      <w:r>
        <w:t xml:space="preserve">Using the same-day </w:t>
      </w:r>
      <w:r w:rsidR="005E6BBB">
        <w:rPr>
          <w:vertAlign w:val="superscript"/>
        </w:rPr>
        <w:t>129</w:t>
      </w:r>
      <w:r w:rsidR="005E6BBB">
        <w:t>Xe</w:t>
      </w:r>
      <w:r>
        <w:t xml:space="preserve"> VDP repeatability threshold of </w:t>
      </w:r>
      <w:r>
        <w:sym w:font="Symbol" w:char="F0B1"/>
      </w:r>
      <w:r>
        <w:t xml:space="preserve">1.6%, 17 (63%) patients had a significant increase (worsening) or decrease (improvement) in </w:t>
      </w:r>
      <w:r w:rsidR="005E6BBB">
        <w:rPr>
          <w:vertAlign w:val="superscript"/>
        </w:rPr>
        <w:t>129</w:t>
      </w:r>
      <w:r w:rsidR="005E6BBB">
        <w:t>Xe</w:t>
      </w:r>
      <w:r>
        <w:t xml:space="preserve"> VDP (&gt;</w:t>
      </w:r>
      <w:r w:rsidRPr="0009388F">
        <w:t>±</w:t>
      </w:r>
      <w:r>
        <w:t xml:space="preserve">1.6%), see </w:t>
      </w:r>
      <w:r>
        <w:fldChar w:fldCharType="begin"/>
      </w:r>
      <w:r>
        <w:instrText xml:space="preserve"> REF _Ref12450142 \h </w:instrText>
      </w:r>
      <w:r w:rsidR="007911F3">
        <w:instrText xml:space="preserve"> \* MERGEFORMAT </w:instrText>
      </w:r>
      <w:r>
        <w:fldChar w:fldCharType="separate"/>
      </w:r>
      <w:r w:rsidR="00140F11">
        <w:t xml:space="preserve">Figure </w:t>
      </w:r>
      <w:r w:rsidR="00140F11">
        <w:rPr>
          <w:noProof/>
        </w:rPr>
        <w:t>5</w:t>
      </w:r>
      <w:r w:rsidR="00140F11">
        <w:rPr>
          <w:noProof/>
        </w:rPr>
        <w:noBreakHyphen/>
        <w:t>29</w:t>
      </w:r>
      <w:r>
        <w:fldChar w:fldCharType="end"/>
      </w:r>
      <w:r>
        <w:t xml:space="preserve">. In contrast to 10/27 (37%) with a significant change in LCI (defined as &gt;10% change from baseline, although only two patients had an LCI change &gt;15%) and 9/27 (33%) with a significant change in </w:t>
      </w:r>
      <w:r w:rsidR="00DF2511">
        <w:t>FEV</w:t>
      </w:r>
      <w:r w:rsidR="00DF2511">
        <w:rPr>
          <w:vertAlign w:val="subscript"/>
        </w:rPr>
        <w:t>1</w:t>
      </w:r>
      <w:r>
        <w:t xml:space="preserve"> (&gt;0.5 z-score, although no patient had a change in </w:t>
      </w:r>
      <w:r w:rsidR="00DF2511">
        <w:t>FEV</w:t>
      </w:r>
      <w:r w:rsidR="00DF2511">
        <w:rPr>
          <w:vertAlign w:val="subscript"/>
        </w:rPr>
        <w:t>1</w:t>
      </w:r>
      <w:r>
        <w:t xml:space="preserve"> &gt;1.0). Of the 17 patients with a significant change in </w:t>
      </w:r>
      <w:r w:rsidR="005E6BBB">
        <w:rPr>
          <w:vertAlign w:val="superscript"/>
        </w:rPr>
        <w:t>129</w:t>
      </w:r>
      <w:r w:rsidR="005E6BBB">
        <w:t>Xe</w:t>
      </w:r>
      <w:r>
        <w:t xml:space="preserve"> VDP, nine had an increased and eight had a reduced VDP. Also, for these 17 patients only six had a corresponding significant change in LCI, and four had a corresponding significant change in </w:t>
      </w:r>
      <w:r w:rsidR="00DF2511">
        <w:t>FEV</w:t>
      </w:r>
      <w:r w:rsidR="00DF2511">
        <w:rPr>
          <w:vertAlign w:val="subscript"/>
        </w:rPr>
        <w:t>1</w:t>
      </w:r>
      <w:r>
        <w:t xml:space="preserve">. </w:t>
      </w:r>
    </w:p>
    <w:p w14:paraId="36DA1C0A" w14:textId="05C6DB05" w:rsidR="0004679A" w:rsidRDefault="0004679A" w:rsidP="006717E0">
      <w:r>
        <w:br w:type="page"/>
      </w:r>
    </w:p>
    <w:p w14:paraId="6872804D" w14:textId="77777777" w:rsidR="008553F0" w:rsidRDefault="008553F0" w:rsidP="008102BA">
      <w:pPr>
        <w:jc w:val="center"/>
      </w:pPr>
      <w:r>
        <w:rPr>
          <w:noProof/>
          <w:lang w:val="en-US"/>
        </w:rPr>
        <w:lastRenderedPageBreak/>
        <w:drawing>
          <wp:inline distT="0" distB="0" distL="0" distR="0" wp14:anchorId="67851756" wp14:editId="744C950C">
            <wp:extent cx="6049504" cy="2402840"/>
            <wp:effectExtent l="0" t="0" r="0" b="1016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 in Xe VDP from baseline.tiff"/>
                    <pic:cNvPicPr/>
                  </pic:nvPicPr>
                  <pic:blipFill>
                    <a:blip r:embed="rId174">
                      <a:extLst>
                        <a:ext uri="{28A0092B-C50C-407E-A947-70E740481C1C}">
                          <a14:useLocalDpi xmlns:a14="http://schemas.microsoft.com/office/drawing/2010/main" val="0"/>
                        </a:ext>
                      </a:extLst>
                    </a:blip>
                    <a:stretch>
                      <a:fillRect/>
                    </a:stretch>
                  </pic:blipFill>
                  <pic:spPr>
                    <a:xfrm>
                      <a:off x="0" y="0"/>
                      <a:ext cx="6060030" cy="2407021"/>
                    </a:xfrm>
                    <a:prstGeom prst="rect">
                      <a:avLst/>
                    </a:prstGeom>
                  </pic:spPr>
                </pic:pic>
              </a:graphicData>
            </a:graphic>
          </wp:inline>
        </w:drawing>
      </w:r>
    </w:p>
    <w:p w14:paraId="3B28D098" w14:textId="7BAA0F07" w:rsidR="0004679A" w:rsidRDefault="008553F0" w:rsidP="006717E0">
      <w:pPr>
        <w:pStyle w:val="Caption"/>
        <w:rPr>
          <w:noProof/>
        </w:rPr>
      </w:pPr>
      <w:bookmarkStart w:id="482" w:name="_Ref12450142"/>
      <w:bookmarkStart w:id="483" w:name="_Toc27383112"/>
      <w:r>
        <w:t xml:space="preserve">Figure </w:t>
      </w:r>
      <w:fldSimple w:instr=" STYLEREF 1 \s ">
        <w:r w:rsidR="00824FFE">
          <w:rPr>
            <w:noProof/>
          </w:rPr>
          <w:t>5</w:t>
        </w:r>
      </w:fldSimple>
      <w:r w:rsidR="00824FFE">
        <w:noBreakHyphen/>
      </w:r>
      <w:fldSimple w:instr=" SEQ Figure \* ARABIC \s 1 ">
        <w:r w:rsidR="00824FFE">
          <w:rPr>
            <w:noProof/>
          </w:rPr>
          <w:t>29</w:t>
        </w:r>
      </w:fldSimple>
      <w:bookmarkEnd w:id="482"/>
      <w:r>
        <w:rPr>
          <w:noProof/>
        </w:rPr>
        <w:t xml:space="preserve">: Plots depicting </w:t>
      </w:r>
      <w:r w:rsidR="00C10EF4">
        <w:rPr>
          <w:noProof/>
        </w:rPr>
        <w:sym w:font="Symbol" w:char="F044"/>
      </w:r>
      <w:r w:rsidR="005E6BBB">
        <w:rPr>
          <w:vertAlign w:val="superscript"/>
        </w:rPr>
        <w:t>129</w:t>
      </w:r>
      <w:r w:rsidR="005E6BBB">
        <w:t>Xe</w:t>
      </w:r>
      <w:r>
        <w:rPr>
          <w:noProof/>
        </w:rPr>
        <w:t xml:space="preserve"> VDP, the % change in LCI and the change in </w:t>
      </w:r>
      <w:r w:rsidR="00DF2511">
        <w:t>FEV</w:t>
      </w:r>
      <w:r w:rsidR="00DF2511">
        <w:rPr>
          <w:vertAlign w:val="subscript"/>
        </w:rPr>
        <w:t>1</w:t>
      </w:r>
      <w:r>
        <w:rPr>
          <w:noProof/>
        </w:rPr>
        <w:t xml:space="preserve"> </w:t>
      </w:r>
      <w:r w:rsidR="00C10EF4">
        <w:rPr>
          <w:noProof/>
        </w:rPr>
        <w:t>over time.</w:t>
      </w:r>
      <w:bookmarkEnd w:id="483"/>
    </w:p>
    <w:p w14:paraId="0BB0ED8E" w14:textId="7C7742AB" w:rsidR="008553F0" w:rsidRDefault="00C10EF4" w:rsidP="006717E0">
      <w:pPr>
        <w:pStyle w:val="Subtitle"/>
      </w:pPr>
      <w:r>
        <w:rPr>
          <w:noProof/>
        </w:rPr>
        <w:t xml:space="preserve">At baseline, all data points are normalised to zero. </w:t>
      </w:r>
      <w:r w:rsidR="008553F0">
        <w:rPr>
          <w:noProof/>
        </w:rPr>
        <w:t xml:space="preserve">For </w:t>
      </w:r>
      <w:r w:rsidR="008553F0" w:rsidRPr="00D23EF9">
        <w:sym w:font="Symbol" w:char="F044"/>
      </w:r>
      <w:r w:rsidR="005E6BBB">
        <w:rPr>
          <w:vertAlign w:val="superscript"/>
        </w:rPr>
        <w:t>129</w:t>
      </w:r>
      <w:r w:rsidR="005E6BBB">
        <w:t>Xe</w:t>
      </w:r>
      <w:r w:rsidR="008553F0">
        <w:t xml:space="preserve"> </w:t>
      </w:r>
      <w:r w:rsidR="008553F0" w:rsidRPr="00D23EF9">
        <w:t>VDP</w:t>
      </w:r>
      <w:r w:rsidR="008553F0">
        <w:t xml:space="preserve">, the dashed lines represent the threshold used for a significant change of </w:t>
      </w:r>
      <w:r w:rsidR="008553F0">
        <w:sym w:font="Symbol" w:char="F0B1"/>
      </w:r>
      <w:r w:rsidR="008553F0">
        <w:t xml:space="preserve">1.6, for LCI this threshold is </w:t>
      </w:r>
      <w:r w:rsidR="008553F0">
        <w:sym w:font="Symbol" w:char="F0B1"/>
      </w:r>
      <w:r w:rsidR="008553F0">
        <w:t xml:space="preserve">10% and for </w:t>
      </w:r>
      <w:r w:rsidR="00DF2511">
        <w:t>FEV</w:t>
      </w:r>
      <w:r w:rsidR="00DF2511">
        <w:rPr>
          <w:vertAlign w:val="subscript"/>
        </w:rPr>
        <w:t>1</w:t>
      </w:r>
      <w:r w:rsidR="008553F0">
        <w:t xml:space="preserve"> this is </w:t>
      </w:r>
      <w:r w:rsidR="008553F0">
        <w:sym w:font="Symbol" w:char="F0B1"/>
      </w:r>
      <w:r w:rsidR="008553F0">
        <w:t>0.5 z-score.</w:t>
      </w:r>
    </w:p>
    <w:p w14:paraId="1D96236D" w14:textId="77777777" w:rsidR="008553F0" w:rsidRDefault="008553F0" w:rsidP="006717E0"/>
    <w:p w14:paraId="23D9C0F9" w14:textId="1A367A67" w:rsidR="008553F0" w:rsidRPr="008712F7" w:rsidRDefault="008553F0" w:rsidP="006717E0">
      <w:r>
        <w:t xml:space="preserve">In the nine patients with a significant worsening of VDP the median (range) </w:t>
      </w:r>
      <w:r w:rsidRPr="00D23EF9">
        <w:sym w:font="Symbol" w:char="F044"/>
      </w:r>
      <w:r w:rsidR="005E6BBB">
        <w:rPr>
          <w:vertAlign w:val="superscript"/>
        </w:rPr>
        <w:t>129</w:t>
      </w:r>
      <w:r w:rsidR="005E6BBB">
        <w:t>Xe</w:t>
      </w:r>
      <w:r>
        <w:t xml:space="preserve"> </w:t>
      </w:r>
      <w:r w:rsidRPr="00D23EF9">
        <w:t>VDP</w:t>
      </w:r>
      <w:r>
        <w:t xml:space="preserve"> was 3.2% (1.63, 11.9%), in contrast the % change in LCI for this sub-group was 5.4% (-5.9, 13.3%), for </w:t>
      </w:r>
      <w:r w:rsidRPr="00D23EF9">
        <w:sym w:font="Symbol" w:char="F044"/>
      </w:r>
      <w:r>
        <w:t xml:space="preserve">LCI = 0.7 (-1.2, 1.9) and for </w:t>
      </w:r>
      <w:r w:rsidRPr="00D23EF9">
        <w:sym w:font="Symbol" w:char="F044"/>
      </w:r>
      <w:r w:rsidR="00DF2511">
        <w:t>FEV</w:t>
      </w:r>
      <w:r w:rsidR="00DF2511">
        <w:rPr>
          <w:vertAlign w:val="subscript"/>
        </w:rPr>
        <w:t>1</w:t>
      </w:r>
      <w:r>
        <w:rPr>
          <w:vertAlign w:val="subscript"/>
        </w:rPr>
        <w:t xml:space="preserve"> </w:t>
      </w:r>
      <w:r>
        <w:t xml:space="preserve">= -0.4 z-score (-0.6, 0.4 z-score). In this sub-group, two patients had a significant change in </w:t>
      </w:r>
      <w:r w:rsidR="00DF2511">
        <w:t>FEV</w:t>
      </w:r>
      <w:r w:rsidR="00DF2511">
        <w:rPr>
          <w:vertAlign w:val="subscript"/>
        </w:rPr>
        <w:t>1</w:t>
      </w:r>
      <w:r>
        <w:t xml:space="preserve"> and two patients had a significant change in LCI. In the sub-group of eight patients with a significant improvement in VDP the median (range) </w:t>
      </w:r>
      <w:r w:rsidRPr="00D23EF9">
        <w:sym w:font="Symbol" w:char="F044"/>
      </w:r>
      <w:r w:rsidR="005E6BBB">
        <w:rPr>
          <w:vertAlign w:val="superscript"/>
        </w:rPr>
        <w:t>129</w:t>
      </w:r>
      <w:r w:rsidR="005E6BBB">
        <w:t>Xe</w:t>
      </w:r>
      <w:r>
        <w:t xml:space="preserve"> </w:t>
      </w:r>
      <w:r w:rsidRPr="00D23EF9">
        <w:t>VDP</w:t>
      </w:r>
      <w:r>
        <w:t xml:space="preserve"> was -3.0% (-5.9, -2.0%), in contrast the % change in LCI for this sub-group was 4.4% (-13.5, 13.1%), for </w:t>
      </w:r>
      <w:r w:rsidRPr="00D23EF9">
        <w:sym w:font="Symbol" w:char="F044"/>
      </w:r>
      <w:r>
        <w:t xml:space="preserve">LCI = -0.2 (-1.4, 1.4) and for </w:t>
      </w:r>
      <w:r w:rsidRPr="00D23EF9">
        <w:sym w:font="Symbol" w:char="F044"/>
      </w:r>
      <w:r w:rsidR="00DF2511">
        <w:t>FEV</w:t>
      </w:r>
      <w:r w:rsidR="00DF2511">
        <w:rPr>
          <w:vertAlign w:val="subscript"/>
        </w:rPr>
        <w:t>1</w:t>
      </w:r>
      <w:r>
        <w:rPr>
          <w:vertAlign w:val="subscript"/>
        </w:rPr>
        <w:t xml:space="preserve"> </w:t>
      </w:r>
      <w:r>
        <w:t xml:space="preserve">= 0.0 z-score (-0.7, 0.7 z-score). In this sub-group, two patients had a significant change in </w:t>
      </w:r>
      <w:r w:rsidR="00DF2511">
        <w:t>FEV</w:t>
      </w:r>
      <w:r w:rsidR="00DF2511">
        <w:rPr>
          <w:vertAlign w:val="subscript"/>
        </w:rPr>
        <w:t>1</w:t>
      </w:r>
      <w:r>
        <w:t xml:space="preserve"> and four patients had a significant change in LCI.</w:t>
      </w:r>
    </w:p>
    <w:p w14:paraId="73CCE905" w14:textId="77777777" w:rsidR="008553F0" w:rsidRDefault="008553F0" w:rsidP="006717E0"/>
    <w:p w14:paraId="1714597C" w14:textId="50338557" w:rsidR="008553F0" w:rsidRDefault="005E6BBB" w:rsidP="006717E0">
      <w:pPr>
        <w:pStyle w:val="Heading4"/>
      </w:pPr>
      <w:r>
        <w:rPr>
          <w:vertAlign w:val="superscript"/>
        </w:rPr>
        <w:t>129</w:t>
      </w:r>
      <w:r>
        <w:t>Xe</w:t>
      </w:r>
      <w:r w:rsidR="008553F0">
        <w:t xml:space="preserve"> VDP power calculations</w:t>
      </w:r>
    </w:p>
    <w:p w14:paraId="02B9967C" w14:textId="77777777" w:rsidR="008553F0" w:rsidRDefault="008553F0" w:rsidP="006717E0"/>
    <w:p w14:paraId="24CEBB83" w14:textId="69386A3B" w:rsidR="008553F0" w:rsidRDefault="008553F0" w:rsidP="006717E0">
      <w:r>
        <w:t xml:space="preserve">Power calculations were performed to calculate sample sizes required to detect both 80 and 90% power for different effect sizes, based on VDP as detailed in </w:t>
      </w:r>
      <w:r w:rsidR="00632EA9">
        <w:fldChar w:fldCharType="begin"/>
      </w:r>
      <w:r w:rsidR="00632EA9">
        <w:instrText xml:space="preserve"> REF _Ref21987138 \h </w:instrText>
      </w:r>
      <w:r w:rsidR="00632EA9">
        <w:fldChar w:fldCharType="separate"/>
      </w:r>
      <w:r w:rsidR="00140F11">
        <w:t xml:space="preserve">Table </w:t>
      </w:r>
      <w:r w:rsidR="00140F11">
        <w:rPr>
          <w:noProof/>
        </w:rPr>
        <w:t>5</w:t>
      </w:r>
      <w:r w:rsidR="00140F11">
        <w:noBreakHyphen/>
      </w:r>
      <w:r w:rsidR="00140F11">
        <w:rPr>
          <w:noProof/>
        </w:rPr>
        <w:t>7</w:t>
      </w:r>
      <w:r w:rsidR="00632EA9">
        <w:fldChar w:fldCharType="end"/>
      </w:r>
      <w:r w:rsidR="00632EA9">
        <w:t xml:space="preserve">. </w:t>
      </w:r>
      <w:r>
        <w:t>Power calculations were performed on three different populations. Firstl</w:t>
      </w:r>
      <w:r w:rsidR="003D559F">
        <w:t>y, the population discussed in C</w:t>
      </w:r>
      <w:r>
        <w:t xml:space="preserve">hapter </w:t>
      </w:r>
      <w:r w:rsidR="003D559F">
        <w:fldChar w:fldCharType="begin"/>
      </w:r>
      <w:r w:rsidR="003D559F">
        <w:instrText xml:space="preserve"> REF _Ref21782242 \r \h </w:instrText>
      </w:r>
      <w:r w:rsidR="003D559F">
        <w:fldChar w:fldCharType="separate"/>
      </w:r>
      <w:r w:rsidR="00140F11">
        <w:t>4.3</w:t>
      </w:r>
      <w:r w:rsidR="003D559F">
        <w:fldChar w:fldCharType="end"/>
      </w:r>
      <w:r w:rsidR="003D559F">
        <w:t xml:space="preserve"> (</w:t>
      </w:r>
      <w:r w:rsidR="00632EA9">
        <w:fldChar w:fldCharType="begin"/>
      </w:r>
      <w:r w:rsidR="00632EA9">
        <w:instrText xml:space="preserve"> REF _Ref21986880 \h </w:instrText>
      </w:r>
      <w:r w:rsidR="00632EA9">
        <w:fldChar w:fldCharType="separate"/>
      </w:r>
      <w:r w:rsidR="00140F11">
        <w:rPr>
          <w:vertAlign w:val="superscript"/>
        </w:rPr>
        <w:t>129</w:t>
      </w:r>
      <w:r w:rsidR="00140F11">
        <w:t>Xe</w:t>
      </w:r>
      <w:r w:rsidR="00140F11" w:rsidRPr="00E56C4D">
        <w:rPr>
          <w:rFonts w:ascii="Times" w:hAnsi="Times"/>
          <w:sz w:val="20"/>
          <w:szCs w:val="20"/>
        </w:rPr>
        <w:t xml:space="preserve"> </w:t>
      </w:r>
      <w:r w:rsidR="00140F11" w:rsidRPr="00E56C4D">
        <w:t>ventilation MRI: Baseline and Repeatability</w:t>
      </w:r>
      <w:r w:rsidR="00632EA9">
        <w:fldChar w:fldCharType="end"/>
      </w:r>
      <w:r w:rsidR="00632EA9">
        <w:t>, p</w:t>
      </w:r>
      <w:r w:rsidR="00632EA9">
        <w:fldChar w:fldCharType="begin"/>
      </w:r>
      <w:r w:rsidR="00632EA9">
        <w:instrText xml:space="preserve"> PAGEREF _Ref21986880 \h </w:instrText>
      </w:r>
      <w:r w:rsidR="00632EA9">
        <w:fldChar w:fldCharType="separate"/>
      </w:r>
      <w:r w:rsidR="00140F11">
        <w:rPr>
          <w:noProof/>
        </w:rPr>
        <w:t>186</w:t>
      </w:r>
      <w:r w:rsidR="00632EA9">
        <w:fldChar w:fldCharType="end"/>
      </w:r>
      <w:r w:rsidR="00632EA9">
        <w:t xml:space="preserve">) </w:t>
      </w:r>
      <w:r>
        <w:t xml:space="preserve">who performed two </w:t>
      </w:r>
      <w:r w:rsidR="005E6BBB">
        <w:rPr>
          <w:vertAlign w:val="superscript"/>
        </w:rPr>
        <w:t>129</w:t>
      </w:r>
      <w:r w:rsidR="005E6BBB">
        <w:t>Xe</w:t>
      </w:r>
      <w:r>
        <w:t xml:space="preserve"> images on the same day were assessed. Secondly, the whole MMAVIC population discussed in this chapter who had two </w:t>
      </w:r>
      <w:r w:rsidR="005E6BBB">
        <w:rPr>
          <w:vertAlign w:val="superscript"/>
        </w:rPr>
        <w:t>129</w:t>
      </w:r>
      <w:r w:rsidR="005E6BBB">
        <w:t>Xe</w:t>
      </w:r>
      <w:r>
        <w:t xml:space="preserve"> images performed on average 1.3 years apart and thirdly the MMAVIC patients in this chapter with normal </w:t>
      </w:r>
      <w:r w:rsidR="00DF2511">
        <w:t>FEV</w:t>
      </w:r>
      <w:r w:rsidR="00DF2511">
        <w:rPr>
          <w:vertAlign w:val="subscript"/>
        </w:rPr>
        <w:t>1</w:t>
      </w:r>
      <w:r>
        <w:t xml:space="preserve"> and had two </w:t>
      </w:r>
      <w:r w:rsidR="005E6BBB">
        <w:rPr>
          <w:vertAlign w:val="superscript"/>
        </w:rPr>
        <w:t>129</w:t>
      </w:r>
      <w:r w:rsidR="005E6BBB">
        <w:t>Xe</w:t>
      </w:r>
      <w:r>
        <w:t xml:space="preserve"> images performed on average 1.5 years apart.</w:t>
      </w:r>
    </w:p>
    <w:p w14:paraId="29FC475E" w14:textId="77777777" w:rsidR="008553F0" w:rsidRDefault="008553F0" w:rsidP="006717E0"/>
    <w:p w14:paraId="445154CD" w14:textId="77777777" w:rsidR="008102BA" w:rsidRDefault="008102BA">
      <w:pPr>
        <w:spacing w:line="240" w:lineRule="auto"/>
        <w:ind w:right="0"/>
        <w:jc w:val="left"/>
        <w:rPr>
          <w:b/>
          <w:bCs/>
          <w:color w:val="000000" w:themeColor="text1"/>
          <w:sz w:val="20"/>
          <w:szCs w:val="20"/>
        </w:rPr>
      </w:pPr>
      <w:bookmarkStart w:id="484" w:name="_Ref13572923"/>
      <w:r>
        <w:br w:type="page"/>
      </w:r>
    </w:p>
    <w:p w14:paraId="2E396DC3" w14:textId="4A61BE80" w:rsidR="0004679A" w:rsidRDefault="008553F0" w:rsidP="006717E0">
      <w:pPr>
        <w:pStyle w:val="Caption"/>
      </w:pPr>
      <w:bookmarkStart w:id="485" w:name="_Ref21987138"/>
      <w:bookmarkStart w:id="486" w:name="_Toc27382989"/>
      <w:r>
        <w:lastRenderedPageBreak/>
        <w:t xml:space="preserve">Table </w:t>
      </w:r>
      <w:fldSimple w:instr=" STYLEREF 1 \s ">
        <w:r w:rsidR="00140F11">
          <w:rPr>
            <w:noProof/>
          </w:rPr>
          <w:t>5</w:t>
        </w:r>
      </w:fldSimple>
      <w:r w:rsidR="004B6530">
        <w:noBreakHyphen/>
      </w:r>
      <w:fldSimple w:instr=" SEQ Table \* ARABIC \s 1 ">
        <w:r w:rsidR="00140F11">
          <w:rPr>
            <w:noProof/>
          </w:rPr>
          <w:t>7</w:t>
        </w:r>
      </w:fldSimple>
      <w:bookmarkEnd w:id="484"/>
      <w:bookmarkEnd w:id="485"/>
      <w:r>
        <w:t xml:space="preserve">: Sample size power calculations for different effect sizes, based on </w:t>
      </w:r>
      <w:r w:rsidR="005E6BBB">
        <w:rPr>
          <w:vertAlign w:val="superscript"/>
        </w:rPr>
        <w:t>129</w:t>
      </w:r>
      <w:r w:rsidR="005E6BBB">
        <w:t>Xe</w:t>
      </w:r>
      <w:r>
        <w:t xml:space="preserve"> VDP and different patient populations.</w:t>
      </w:r>
      <w:bookmarkEnd w:id="486"/>
      <w:r>
        <w:t xml:space="preserve"> </w:t>
      </w:r>
    </w:p>
    <w:p w14:paraId="4E4AA329" w14:textId="6C3495CC" w:rsidR="008553F0" w:rsidRDefault="008553F0" w:rsidP="006717E0">
      <w:pPr>
        <w:pStyle w:val="Subtitle"/>
      </w:pPr>
      <w:r>
        <w:t xml:space="preserve">Population 1 is patients who underwent same-day </w:t>
      </w:r>
      <w:r w:rsidR="005E6BBB">
        <w:rPr>
          <w:vertAlign w:val="superscript"/>
        </w:rPr>
        <w:t>129</w:t>
      </w:r>
      <w:r w:rsidR="005E6BBB">
        <w:t>Xe</w:t>
      </w:r>
      <w:r>
        <w:t xml:space="preserve"> repeatability scans. Population 2 is the MMAVIC cohort with two </w:t>
      </w:r>
      <w:r w:rsidR="005E6BBB">
        <w:rPr>
          <w:vertAlign w:val="superscript"/>
        </w:rPr>
        <w:t>129</w:t>
      </w:r>
      <w:r w:rsidR="005E6BBB">
        <w:t>Xe</w:t>
      </w:r>
      <w:r>
        <w:t xml:space="preserve"> images approximately 1.5 years apart and population 3 is the same cohort, but with only those included who had normal </w:t>
      </w:r>
      <w:r w:rsidR="00DF2511">
        <w:t>FEV</w:t>
      </w:r>
      <w:r w:rsidR="00DF2511">
        <w:rPr>
          <w:vertAlign w:val="subscript"/>
        </w:rPr>
        <w:t>1</w:t>
      </w:r>
      <w:r>
        <w:t xml:space="preserve">. P = population number. N = number of patients measured. </w:t>
      </w:r>
      <w:r w:rsidRPr="0061749C">
        <w:sym w:font="Symbol" w:char="F044"/>
      </w:r>
      <w:r w:rsidRPr="0061749C">
        <w:t>VDP (S.D)</w:t>
      </w:r>
      <w:r>
        <w:t xml:space="preserve"> = the standard deviation of the difference in VDP between two time-points.</w:t>
      </w:r>
    </w:p>
    <w:p w14:paraId="3863A9A6" w14:textId="77777777" w:rsidR="0004679A" w:rsidRPr="0004679A" w:rsidRDefault="0004679A" w:rsidP="006717E0"/>
    <w:tbl>
      <w:tblPr>
        <w:tblW w:w="8412" w:type="dxa"/>
        <w:jc w:val="center"/>
        <w:tblLayout w:type="fixed"/>
        <w:tblLook w:val="06A0" w:firstRow="1" w:lastRow="0" w:firstColumn="1" w:lastColumn="0" w:noHBand="1" w:noVBand="1"/>
      </w:tblPr>
      <w:tblGrid>
        <w:gridCol w:w="595"/>
        <w:gridCol w:w="526"/>
        <w:gridCol w:w="841"/>
        <w:gridCol w:w="840"/>
        <w:gridCol w:w="842"/>
        <w:gridCol w:w="768"/>
        <w:gridCol w:w="775"/>
        <w:gridCol w:w="768"/>
        <w:gridCol w:w="775"/>
        <w:gridCol w:w="841"/>
        <w:gridCol w:w="841"/>
      </w:tblGrid>
      <w:tr w:rsidR="008553F0" w14:paraId="1FD180B9" w14:textId="77777777" w:rsidTr="008102BA">
        <w:trPr>
          <w:trHeight w:val="457"/>
          <w:jc w:val="center"/>
        </w:trPr>
        <w:tc>
          <w:tcPr>
            <w:tcW w:w="595" w:type="dxa"/>
            <w:vMerge w:val="restart"/>
            <w:tcBorders>
              <w:top w:val="single" w:sz="4" w:space="0" w:color="auto"/>
              <w:left w:val="single" w:sz="4" w:space="0" w:color="auto"/>
            </w:tcBorders>
            <w:vAlign w:val="bottom"/>
          </w:tcPr>
          <w:p w14:paraId="206236B6" w14:textId="77777777" w:rsidR="008553F0" w:rsidRPr="008102BA" w:rsidRDefault="008553F0" w:rsidP="008102BA">
            <w:pPr>
              <w:spacing w:line="240" w:lineRule="auto"/>
              <w:jc w:val="center"/>
              <w:rPr>
                <w:b/>
              </w:rPr>
            </w:pPr>
            <w:r w:rsidRPr="008102BA">
              <w:rPr>
                <w:b/>
              </w:rPr>
              <w:t>P=</w:t>
            </w:r>
          </w:p>
        </w:tc>
        <w:tc>
          <w:tcPr>
            <w:tcW w:w="526" w:type="dxa"/>
            <w:vMerge w:val="restart"/>
            <w:tcBorders>
              <w:top w:val="single" w:sz="4" w:space="0" w:color="auto"/>
            </w:tcBorders>
            <w:vAlign w:val="bottom"/>
          </w:tcPr>
          <w:p w14:paraId="72D99D49" w14:textId="38FED4E9" w:rsidR="008553F0" w:rsidRPr="008102BA" w:rsidRDefault="008553F0" w:rsidP="008102BA">
            <w:pPr>
              <w:spacing w:line="240" w:lineRule="auto"/>
              <w:jc w:val="center"/>
              <w:rPr>
                <w:b/>
              </w:rPr>
            </w:pPr>
            <w:r w:rsidRPr="008102BA">
              <w:rPr>
                <w:b/>
              </w:rPr>
              <w:t>N=</w:t>
            </w:r>
          </w:p>
        </w:tc>
        <w:tc>
          <w:tcPr>
            <w:tcW w:w="841" w:type="dxa"/>
            <w:vMerge w:val="restart"/>
            <w:tcBorders>
              <w:top w:val="single" w:sz="4" w:space="0" w:color="auto"/>
              <w:bottom w:val="nil"/>
              <w:right w:val="single" w:sz="4" w:space="0" w:color="auto"/>
            </w:tcBorders>
            <w:vAlign w:val="bottom"/>
          </w:tcPr>
          <w:p w14:paraId="2173EA10" w14:textId="233AC9AF" w:rsidR="008553F0" w:rsidRPr="008102BA" w:rsidRDefault="008553F0" w:rsidP="008102BA">
            <w:pPr>
              <w:spacing w:line="240" w:lineRule="auto"/>
              <w:jc w:val="center"/>
              <w:rPr>
                <w:b/>
              </w:rPr>
            </w:pPr>
            <w:r w:rsidRPr="008102BA">
              <w:rPr>
                <w:b/>
              </w:rPr>
              <w:sym w:font="Symbol" w:char="F044"/>
            </w:r>
            <w:r w:rsidRPr="008102BA">
              <w:rPr>
                <w:b/>
              </w:rPr>
              <w:t>VDP (S.D)</w:t>
            </w:r>
          </w:p>
        </w:tc>
        <w:tc>
          <w:tcPr>
            <w:tcW w:w="6450" w:type="dxa"/>
            <w:gridSpan w:val="8"/>
            <w:tcBorders>
              <w:top w:val="single" w:sz="4" w:space="0" w:color="auto"/>
              <w:left w:val="single" w:sz="4" w:space="0" w:color="auto"/>
              <w:right w:val="single" w:sz="4" w:space="0" w:color="auto"/>
            </w:tcBorders>
            <w:vAlign w:val="center"/>
          </w:tcPr>
          <w:p w14:paraId="76E73B0E" w14:textId="77777777" w:rsidR="008553F0" w:rsidRPr="008102BA" w:rsidRDefault="008553F0" w:rsidP="008102BA">
            <w:pPr>
              <w:spacing w:line="240" w:lineRule="auto"/>
              <w:jc w:val="center"/>
              <w:rPr>
                <w:b/>
              </w:rPr>
            </w:pPr>
            <w:r w:rsidRPr="008102BA">
              <w:rPr>
                <w:b/>
              </w:rPr>
              <w:t>Sample size required to assess different effect sizes with 80% and 90% power</w:t>
            </w:r>
          </w:p>
        </w:tc>
      </w:tr>
      <w:tr w:rsidR="008553F0" w14:paraId="1BA2C2B4" w14:textId="77777777" w:rsidTr="008102BA">
        <w:trPr>
          <w:trHeight w:val="457"/>
          <w:jc w:val="center"/>
        </w:trPr>
        <w:tc>
          <w:tcPr>
            <w:tcW w:w="595" w:type="dxa"/>
            <w:vMerge/>
            <w:tcBorders>
              <w:left w:val="single" w:sz="4" w:space="0" w:color="auto"/>
            </w:tcBorders>
            <w:vAlign w:val="center"/>
          </w:tcPr>
          <w:p w14:paraId="4343FDC4" w14:textId="77777777" w:rsidR="008553F0" w:rsidRDefault="008553F0" w:rsidP="008102BA">
            <w:pPr>
              <w:spacing w:line="240" w:lineRule="auto"/>
              <w:jc w:val="center"/>
            </w:pPr>
          </w:p>
        </w:tc>
        <w:tc>
          <w:tcPr>
            <w:tcW w:w="526" w:type="dxa"/>
            <w:vMerge/>
            <w:vAlign w:val="center"/>
          </w:tcPr>
          <w:p w14:paraId="226B29C3" w14:textId="77777777" w:rsidR="008553F0" w:rsidRDefault="008553F0" w:rsidP="008102BA">
            <w:pPr>
              <w:spacing w:line="240" w:lineRule="auto"/>
              <w:jc w:val="center"/>
            </w:pPr>
          </w:p>
        </w:tc>
        <w:tc>
          <w:tcPr>
            <w:tcW w:w="841" w:type="dxa"/>
            <w:vMerge/>
            <w:tcBorders>
              <w:bottom w:val="nil"/>
              <w:right w:val="single" w:sz="4" w:space="0" w:color="auto"/>
            </w:tcBorders>
            <w:vAlign w:val="center"/>
          </w:tcPr>
          <w:p w14:paraId="042DE45A" w14:textId="77777777" w:rsidR="008553F0" w:rsidRDefault="008553F0" w:rsidP="008102BA">
            <w:pPr>
              <w:spacing w:line="240" w:lineRule="auto"/>
              <w:jc w:val="center"/>
            </w:pPr>
          </w:p>
        </w:tc>
        <w:tc>
          <w:tcPr>
            <w:tcW w:w="6450" w:type="dxa"/>
            <w:gridSpan w:val="8"/>
            <w:tcBorders>
              <w:left w:val="single" w:sz="4" w:space="0" w:color="auto"/>
              <w:right w:val="single" w:sz="4" w:space="0" w:color="auto"/>
            </w:tcBorders>
            <w:vAlign w:val="center"/>
          </w:tcPr>
          <w:p w14:paraId="6F9E013F" w14:textId="77777777" w:rsidR="008553F0" w:rsidRPr="008102BA" w:rsidRDefault="008553F0" w:rsidP="008102BA">
            <w:pPr>
              <w:spacing w:line="240" w:lineRule="auto"/>
              <w:jc w:val="center"/>
              <w:rPr>
                <w:b/>
              </w:rPr>
            </w:pPr>
            <w:r w:rsidRPr="008102BA">
              <w:rPr>
                <w:b/>
              </w:rPr>
              <w:t>Effect size</w:t>
            </w:r>
          </w:p>
        </w:tc>
      </w:tr>
      <w:tr w:rsidR="008102BA" w14:paraId="7A252C1C" w14:textId="77777777" w:rsidTr="008102BA">
        <w:trPr>
          <w:trHeight w:val="457"/>
          <w:jc w:val="center"/>
        </w:trPr>
        <w:tc>
          <w:tcPr>
            <w:tcW w:w="595" w:type="dxa"/>
            <w:vMerge/>
            <w:tcBorders>
              <w:left w:val="single" w:sz="4" w:space="0" w:color="auto"/>
            </w:tcBorders>
            <w:vAlign w:val="center"/>
          </w:tcPr>
          <w:p w14:paraId="4E142DC2" w14:textId="77777777" w:rsidR="008553F0" w:rsidRDefault="008553F0" w:rsidP="008102BA">
            <w:pPr>
              <w:spacing w:line="240" w:lineRule="auto"/>
              <w:jc w:val="center"/>
            </w:pPr>
          </w:p>
        </w:tc>
        <w:tc>
          <w:tcPr>
            <w:tcW w:w="526" w:type="dxa"/>
            <w:vMerge/>
            <w:vAlign w:val="center"/>
          </w:tcPr>
          <w:p w14:paraId="772C586B" w14:textId="77777777" w:rsidR="008553F0" w:rsidRDefault="008553F0" w:rsidP="008102BA">
            <w:pPr>
              <w:spacing w:line="240" w:lineRule="auto"/>
              <w:jc w:val="center"/>
            </w:pPr>
          </w:p>
        </w:tc>
        <w:tc>
          <w:tcPr>
            <w:tcW w:w="841" w:type="dxa"/>
            <w:vMerge/>
            <w:tcBorders>
              <w:bottom w:val="nil"/>
              <w:right w:val="single" w:sz="4" w:space="0" w:color="auto"/>
            </w:tcBorders>
            <w:vAlign w:val="center"/>
          </w:tcPr>
          <w:p w14:paraId="7B49051E" w14:textId="77777777" w:rsidR="008553F0" w:rsidRDefault="008553F0" w:rsidP="008102BA">
            <w:pPr>
              <w:spacing w:line="240" w:lineRule="auto"/>
              <w:jc w:val="center"/>
            </w:pPr>
          </w:p>
        </w:tc>
        <w:tc>
          <w:tcPr>
            <w:tcW w:w="1682" w:type="dxa"/>
            <w:gridSpan w:val="2"/>
            <w:tcBorders>
              <w:left w:val="single" w:sz="4" w:space="0" w:color="auto"/>
            </w:tcBorders>
            <w:vAlign w:val="center"/>
          </w:tcPr>
          <w:p w14:paraId="3B5640AB" w14:textId="77777777" w:rsidR="008553F0" w:rsidRPr="008102BA" w:rsidRDefault="008553F0" w:rsidP="008102BA">
            <w:pPr>
              <w:spacing w:line="240" w:lineRule="auto"/>
              <w:jc w:val="center"/>
              <w:rPr>
                <w:b/>
              </w:rPr>
            </w:pPr>
            <w:r w:rsidRPr="008102BA">
              <w:rPr>
                <w:b/>
              </w:rPr>
              <w:t>1.6%</w:t>
            </w:r>
          </w:p>
        </w:tc>
        <w:tc>
          <w:tcPr>
            <w:tcW w:w="1543" w:type="dxa"/>
            <w:gridSpan w:val="2"/>
            <w:vAlign w:val="center"/>
          </w:tcPr>
          <w:p w14:paraId="76FBA1D5" w14:textId="77777777" w:rsidR="008553F0" w:rsidRPr="008102BA" w:rsidRDefault="008553F0" w:rsidP="008102BA">
            <w:pPr>
              <w:spacing w:line="240" w:lineRule="auto"/>
              <w:jc w:val="center"/>
              <w:rPr>
                <w:b/>
              </w:rPr>
            </w:pPr>
            <w:r w:rsidRPr="008102BA">
              <w:rPr>
                <w:b/>
              </w:rPr>
              <w:t>2%</w:t>
            </w:r>
          </w:p>
        </w:tc>
        <w:tc>
          <w:tcPr>
            <w:tcW w:w="1543" w:type="dxa"/>
            <w:gridSpan w:val="2"/>
            <w:vAlign w:val="center"/>
          </w:tcPr>
          <w:p w14:paraId="2E7C4DAF" w14:textId="77777777" w:rsidR="008553F0" w:rsidRPr="008102BA" w:rsidRDefault="008553F0" w:rsidP="008102BA">
            <w:pPr>
              <w:spacing w:line="240" w:lineRule="auto"/>
              <w:jc w:val="center"/>
              <w:rPr>
                <w:b/>
              </w:rPr>
            </w:pPr>
            <w:r w:rsidRPr="008102BA">
              <w:rPr>
                <w:b/>
              </w:rPr>
              <w:t>5%</w:t>
            </w:r>
          </w:p>
        </w:tc>
        <w:tc>
          <w:tcPr>
            <w:tcW w:w="1682" w:type="dxa"/>
            <w:gridSpan w:val="2"/>
            <w:tcBorders>
              <w:right w:val="single" w:sz="4" w:space="0" w:color="auto"/>
            </w:tcBorders>
            <w:vAlign w:val="center"/>
          </w:tcPr>
          <w:p w14:paraId="71BCFC3A" w14:textId="77777777" w:rsidR="008553F0" w:rsidRPr="008102BA" w:rsidRDefault="008553F0" w:rsidP="008102BA">
            <w:pPr>
              <w:spacing w:line="240" w:lineRule="auto"/>
              <w:jc w:val="center"/>
              <w:rPr>
                <w:b/>
              </w:rPr>
            </w:pPr>
            <w:r w:rsidRPr="008102BA">
              <w:rPr>
                <w:b/>
              </w:rPr>
              <w:t>10%</w:t>
            </w:r>
          </w:p>
        </w:tc>
      </w:tr>
      <w:tr w:rsidR="008102BA" w14:paraId="26141A21" w14:textId="77777777" w:rsidTr="008102BA">
        <w:trPr>
          <w:trHeight w:val="457"/>
          <w:jc w:val="center"/>
        </w:trPr>
        <w:tc>
          <w:tcPr>
            <w:tcW w:w="595" w:type="dxa"/>
            <w:vMerge/>
            <w:tcBorders>
              <w:left w:val="single" w:sz="4" w:space="0" w:color="auto"/>
              <w:bottom w:val="single" w:sz="4" w:space="0" w:color="auto"/>
            </w:tcBorders>
            <w:vAlign w:val="center"/>
          </w:tcPr>
          <w:p w14:paraId="7F1A35DD" w14:textId="77777777" w:rsidR="008553F0" w:rsidRDefault="008553F0" w:rsidP="008102BA">
            <w:pPr>
              <w:spacing w:line="240" w:lineRule="auto"/>
              <w:jc w:val="center"/>
            </w:pPr>
          </w:p>
        </w:tc>
        <w:tc>
          <w:tcPr>
            <w:tcW w:w="526" w:type="dxa"/>
            <w:vMerge/>
            <w:tcBorders>
              <w:bottom w:val="single" w:sz="4" w:space="0" w:color="auto"/>
            </w:tcBorders>
            <w:vAlign w:val="center"/>
          </w:tcPr>
          <w:p w14:paraId="2B915DB1" w14:textId="77777777" w:rsidR="008553F0" w:rsidRDefault="008553F0" w:rsidP="008102BA">
            <w:pPr>
              <w:spacing w:line="240" w:lineRule="auto"/>
              <w:jc w:val="center"/>
            </w:pPr>
          </w:p>
        </w:tc>
        <w:tc>
          <w:tcPr>
            <w:tcW w:w="841" w:type="dxa"/>
            <w:vMerge/>
            <w:tcBorders>
              <w:bottom w:val="single" w:sz="4" w:space="0" w:color="auto"/>
              <w:right w:val="single" w:sz="4" w:space="0" w:color="auto"/>
            </w:tcBorders>
            <w:vAlign w:val="center"/>
          </w:tcPr>
          <w:p w14:paraId="02C41344" w14:textId="77777777" w:rsidR="008553F0" w:rsidRDefault="008553F0" w:rsidP="008102BA">
            <w:pPr>
              <w:spacing w:line="240" w:lineRule="auto"/>
              <w:jc w:val="center"/>
            </w:pPr>
          </w:p>
        </w:tc>
        <w:tc>
          <w:tcPr>
            <w:tcW w:w="840" w:type="dxa"/>
            <w:tcBorders>
              <w:left w:val="single" w:sz="4" w:space="0" w:color="auto"/>
              <w:bottom w:val="single" w:sz="4" w:space="0" w:color="auto"/>
            </w:tcBorders>
            <w:vAlign w:val="center"/>
          </w:tcPr>
          <w:p w14:paraId="3723C184" w14:textId="77777777" w:rsidR="008553F0" w:rsidRPr="008102BA" w:rsidRDefault="008553F0" w:rsidP="008102BA">
            <w:pPr>
              <w:spacing w:line="240" w:lineRule="auto"/>
              <w:jc w:val="center"/>
              <w:rPr>
                <w:b/>
              </w:rPr>
            </w:pPr>
            <w:r w:rsidRPr="008102BA">
              <w:rPr>
                <w:b/>
              </w:rPr>
              <w:t>80%</w:t>
            </w:r>
          </w:p>
        </w:tc>
        <w:tc>
          <w:tcPr>
            <w:tcW w:w="842" w:type="dxa"/>
            <w:tcBorders>
              <w:bottom w:val="single" w:sz="4" w:space="0" w:color="auto"/>
            </w:tcBorders>
            <w:vAlign w:val="center"/>
          </w:tcPr>
          <w:p w14:paraId="71C3A611" w14:textId="77777777" w:rsidR="008553F0" w:rsidRPr="008102BA" w:rsidRDefault="008553F0" w:rsidP="008102BA">
            <w:pPr>
              <w:spacing w:line="240" w:lineRule="auto"/>
              <w:jc w:val="center"/>
              <w:rPr>
                <w:b/>
              </w:rPr>
            </w:pPr>
            <w:r w:rsidRPr="008102BA">
              <w:rPr>
                <w:b/>
              </w:rPr>
              <w:t>90%</w:t>
            </w:r>
          </w:p>
        </w:tc>
        <w:tc>
          <w:tcPr>
            <w:tcW w:w="768" w:type="dxa"/>
            <w:tcBorders>
              <w:bottom w:val="single" w:sz="4" w:space="0" w:color="auto"/>
            </w:tcBorders>
            <w:vAlign w:val="center"/>
          </w:tcPr>
          <w:p w14:paraId="79C6C518" w14:textId="77777777" w:rsidR="008553F0" w:rsidRPr="008102BA" w:rsidRDefault="008553F0" w:rsidP="008102BA">
            <w:pPr>
              <w:spacing w:line="240" w:lineRule="auto"/>
              <w:jc w:val="center"/>
              <w:rPr>
                <w:b/>
              </w:rPr>
            </w:pPr>
            <w:r w:rsidRPr="008102BA">
              <w:rPr>
                <w:b/>
              </w:rPr>
              <w:t>80%</w:t>
            </w:r>
          </w:p>
        </w:tc>
        <w:tc>
          <w:tcPr>
            <w:tcW w:w="775" w:type="dxa"/>
            <w:tcBorders>
              <w:bottom w:val="single" w:sz="4" w:space="0" w:color="auto"/>
            </w:tcBorders>
            <w:vAlign w:val="center"/>
          </w:tcPr>
          <w:p w14:paraId="598431B6" w14:textId="77777777" w:rsidR="008553F0" w:rsidRPr="008102BA" w:rsidRDefault="008553F0" w:rsidP="008102BA">
            <w:pPr>
              <w:spacing w:line="240" w:lineRule="auto"/>
              <w:jc w:val="center"/>
              <w:rPr>
                <w:b/>
              </w:rPr>
            </w:pPr>
            <w:r w:rsidRPr="008102BA">
              <w:rPr>
                <w:b/>
              </w:rPr>
              <w:t>90%</w:t>
            </w:r>
          </w:p>
        </w:tc>
        <w:tc>
          <w:tcPr>
            <w:tcW w:w="768" w:type="dxa"/>
            <w:tcBorders>
              <w:bottom w:val="single" w:sz="4" w:space="0" w:color="auto"/>
            </w:tcBorders>
            <w:vAlign w:val="center"/>
          </w:tcPr>
          <w:p w14:paraId="3F740708" w14:textId="77777777" w:rsidR="008553F0" w:rsidRPr="008102BA" w:rsidRDefault="008553F0" w:rsidP="008102BA">
            <w:pPr>
              <w:spacing w:line="240" w:lineRule="auto"/>
              <w:jc w:val="center"/>
              <w:rPr>
                <w:b/>
              </w:rPr>
            </w:pPr>
            <w:r w:rsidRPr="008102BA">
              <w:rPr>
                <w:b/>
              </w:rPr>
              <w:t>80%</w:t>
            </w:r>
          </w:p>
        </w:tc>
        <w:tc>
          <w:tcPr>
            <w:tcW w:w="775" w:type="dxa"/>
            <w:tcBorders>
              <w:bottom w:val="single" w:sz="4" w:space="0" w:color="auto"/>
            </w:tcBorders>
            <w:vAlign w:val="center"/>
          </w:tcPr>
          <w:p w14:paraId="613E97AB" w14:textId="77777777" w:rsidR="008553F0" w:rsidRPr="008102BA" w:rsidRDefault="008553F0" w:rsidP="008102BA">
            <w:pPr>
              <w:spacing w:line="240" w:lineRule="auto"/>
              <w:jc w:val="center"/>
              <w:rPr>
                <w:b/>
              </w:rPr>
            </w:pPr>
            <w:r w:rsidRPr="008102BA">
              <w:rPr>
                <w:b/>
              </w:rPr>
              <w:t>90%</w:t>
            </w:r>
          </w:p>
        </w:tc>
        <w:tc>
          <w:tcPr>
            <w:tcW w:w="841" w:type="dxa"/>
            <w:tcBorders>
              <w:bottom w:val="single" w:sz="4" w:space="0" w:color="auto"/>
            </w:tcBorders>
            <w:vAlign w:val="center"/>
          </w:tcPr>
          <w:p w14:paraId="394D6C30" w14:textId="77777777" w:rsidR="008553F0" w:rsidRPr="008102BA" w:rsidRDefault="008553F0" w:rsidP="008102BA">
            <w:pPr>
              <w:spacing w:line="240" w:lineRule="auto"/>
              <w:jc w:val="center"/>
              <w:rPr>
                <w:b/>
              </w:rPr>
            </w:pPr>
            <w:r w:rsidRPr="008102BA">
              <w:rPr>
                <w:b/>
              </w:rPr>
              <w:t>80%</w:t>
            </w:r>
          </w:p>
        </w:tc>
        <w:tc>
          <w:tcPr>
            <w:tcW w:w="841" w:type="dxa"/>
            <w:tcBorders>
              <w:bottom w:val="single" w:sz="4" w:space="0" w:color="auto"/>
              <w:right w:val="single" w:sz="4" w:space="0" w:color="auto"/>
            </w:tcBorders>
            <w:vAlign w:val="center"/>
          </w:tcPr>
          <w:p w14:paraId="6A3C4AF2" w14:textId="77777777" w:rsidR="008553F0" w:rsidRPr="008102BA" w:rsidRDefault="008553F0" w:rsidP="008102BA">
            <w:pPr>
              <w:spacing w:line="240" w:lineRule="auto"/>
              <w:jc w:val="center"/>
              <w:rPr>
                <w:b/>
              </w:rPr>
            </w:pPr>
            <w:r w:rsidRPr="008102BA">
              <w:rPr>
                <w:b/>
              </w:rPr>
              <w:t>90%</w:t>
            </w:r>
          </w:p>
        </w:tc>
      </w:tr>
      <w:tr w:rsidR="008102BA" w14:paraId="48FF01CE" w14:textId="77777777" w:rsidTr="008102BA">
        <w:trPr>
          <w:trHeight w:val="457"/>
          <w:jc w:val="center"/>
        </w:trPr>
        <w:tc>
          <w:tcPr>
            <w:tcW w:w="595" w:type="dxa"/>
            <w:tcBorders>
              <w:top w:val="single" w:sz="4" w:space="0" w:color="auto"/>
              <w:left w:val="single" w:sz="4" w:space="0" w:color="auto"/>
            </w:tcBorders>
            <w:vAlign w:val="center"/>
          </w:tcPr>
          <w:p w14:paraId="6C3B3343" w14:textId="77777777" w:rsidR="008553F0" w:rsidRDefault="008553F0" w:rsidP="008102BA">
            <w:pPr>
              <w:spacing w:line="240" w:lineRule="auto"/>
              <w:jc w:val="center"/>
            </w:pPr>
            <w:r>
              <w:t>1</w:t>
            </w:r>
          </w:p>
        </w:tc>
        <w:tc>
          <w:tcPr>
            <w:tcW w:w="526" w:type="dxa"/>
            <w:tcBorders>
              <w:top w:val="single" w:sz="4" w:space="0" w:color="auto"/>
            </w:tcBorders>
            <w:vAlign w:val="center"/>
          </w:tcPr>
          <w:p w14:paraId="362A71EC" w14:textId="77777777" w:rsidR="008553F0" w:rsidRDefault="008553F0" w:rsidP="008102BA">
            <w:pPr>
              <w:spacing w:line="240" w:lineRule="auto"/>
              <w:jc w:val="center"/>
            </w:pPr>
            <w:r>
              <w:t>11</w:t>
            </w:r>
          </w:p>
        </w:tc>
        <w:tc>
          <w:tcPr>
            <w:tcW w:w="841" w:type="dxa"/>
            <w:tcBorders>
              <w:top w:val="single" w:sz="4" w:space="0" w:color="auto"/>
            </w:tcBorders>
            <w:vAlign w:val="center"/>
          </w:tcPr>
          <w:p w14:paraId="156149D2" w14:textId="77777777" w:rsidR="008553F0" w:rsidRDefault="008553F0" w:rsidP="008102BA">
            <w:pPr>
              <w:spacing w:line="240" w:lineRule="auto"/>
              <w:jc w:val="center"/>
            </w:pPr>
            <w:r>
              <w:t>0.82</w:t>
            </w:r>
          </w:p>
        </w:tc>
        <w:tc>
          <w:tcPr>
            <w:tcW w:w="840" w:type="dxa"/>
            <w:tcBorders>
              <w:top w:val="single" w:sz="4" w:space="0" w:color="auto"/>
            </w:tcBorders>
            <w:vAlign w:val="center"/>
          </w:tcPr>
          <w:p w14:paraId="5059C405" w14:textId="77777777" w:rsidR="008553F0" w:rsidRDefault="008553F0" w:rsidP="008102BA">
            <w:pPr>
              <w:spacing w:line="240" w:lineRule="auto"/>
              <w:jc w:val="center"/>
            </w:pPr>
            <w:r>
              <w:t>4.2</w:t>
            </w:r>
          </w:p>
        </w:tc>
        <w:tc>
          <w:tcPr>
            <w:tcW w:w="842" w:type="dxa"/>
            <w:tcBorders>
              <w:top w:val="single" w:sz="4" w:space="0" w:color="auto"/>
            </w:tcBorders>
            <w:vAlign w:val="center"/>
          </w:tcPr>
          <w:p w14:paraId="1EC1DFA4" w14:textId="77777777" w:rsidR="008553F0" w:rsidRDefault="008553F0" w:rsidP="008102BA">
            <w:pPr>
              <w:spacing w:line="240" w:lineRule="auto"/>
              <w:jc w:val="center"/>
            </w:pPr>
            <w:r>
              <w:t>5.6</w:t>
            </w:r>
          </w:p>
        </w:tc>
        <w:tc>
          <w:tcPr>
            <w:tcW w:w="768" w:type="dxa"/>
            <w:tcBorders>
              <w:top w:val="single" w:sz="4" w:space="0" w:color="auto"/>
            </w:tcBorders>
            <w:vAlign w:val="center"/>
          </w:tcPr>
          <w:p w14:paraId="0EAD58AB" w14:textId="77777777" w:rsidR="008553F0" w:rsidRDefault="008553F0" w:rsidP="008102BA">
            <w:pPr>
              <w:spacing w:line="240" w:lineRule="auto"/>
              <w:jc w:val="center"/>
            </w:pPr>
            <w:r>
              <w:t>2.7</w:t>
            </w:r>
          </w:p>
        </w:tc>
        <w:tc>
          <w:tcPr>
            <w:tcW w:w="775" w:type="dxa"/>
            <w:tcBorders>
              <w:top w:val="single" w:sz="4" w:space="0" w:color="auto"/>
            </w:tcBorders>
            <w:vAlign w:val="center"/>
          </w:tcPr>
          <w:p w14:paraId="2B2F538A" w14:textId="77777777" w:rsidR="008553F0" w:rsidRDefault="008553F0" w:rsidP="008102BA">
            <w:pPr>
              <w:spacing w:line="240" w:lineRule="auto"/>
              <w:jc w:val="center"/>
            </w:pPr>
            <w:r>
              <w:t>3.6</w:t>
            </w:r>
          </w:p>
        </w:tc>
        <w:tc>
          <w:tcPr>
            <w:tcW w:w="768" w:type="dxa"/>
            <w:tcBorders>
              <w:top w:val="single" w:sz="4" w:space="0" w:color="auto"/>
            </w:tcBorders>
            <w:vAlign w:val="center"/>
          </w:tcPr>
          <w:p w14:paraId="51A4B08B" w14:textId="77777777" w:rsidR="008553F0" w:rsidRDefault="008553F0" w:rsidP="008102BA">
            <w:pPr>
              <w:spacing w:line="240" w:lineRule="auto"/>
              <w:jc w:val="center"/>
            </w:pPr>
            <w:r>
              <w:t>0.4</w:t>
            </w:r>
          </w:p>
        </w:tc>
        <w:tc>
          <w:tcPr>
            <w:tcW w:w="775" w:type="dxa"/>
            <w:tcBorders>
              <w:top w:val="single" w:sz="4" w:space="0" w:color="auto"/>
            </w:tcBorders>
            <w:vAlign w:val="center"/>
          </w:tcPr>
          <w:p w14:paraId="3615B56A" w14:textId="77777777" w:rsidR="008553F0" w:rsidRDefault="008553F0" w:rsidP="008102BA">
            <w:pPr>
              <w:spacing w:line="240" w:lineRule="auto"/>
              <w:jc w:val="center"/>
            </w:pPr>
            <w:r>
              <w:t>0.6</w:t>
            </w:r>
          </w:p>
        </w:tc>
        <w:tc>
          <w:tcPr>
            <w:tcW w:w="841" w:type="dxa"/>
            <w:tcBorders>
              <w:top w:val="single" w:sz="4" w:space="0" w:color="auto"/>
            </w:tcBorders>
            <w:vAlign w:val="center"/>
          </w:tcPr>
          <w:p w14:paraId="79DD7314" w14:textId="77777777" w:rsidR="008553F0" w:rsidRDefault="008553F0" w:rsidP="008102BA">
            <w:pPr>
              <w:spacing w:line="240" w:lineRule="auto"/>
              <w:jc w:val="center"/>
            </w:pPr>
            <w:r>
              <w:t>0.1</w:t>
            </w:r>
          </w:p>
        </w:tc>
        <w:tc>
          <w:tcPr>
            <w:tcW w:w="841" w:type="dxa"/>
            <w:tcBorders>
              <w:top w:val="single" w:sz="4" w:space="0" w:color="auto"/>
              <w:right w:val="single" w:sz="4" w:space="0" w:color="auto"/>
            </w:tcBorders>
            <w:vAlign w:val="center"/>
          </w:tcPr>
          <w:p w14:paraId="3F94C2B9" w14:textId="77777777" w:rsidR="008553F0" w:rsidRDefault="008553F0" w:rsidP="008102BA">
            <w:pPr>
              <w:spacing w:line="240" w:lineRule="auto"/>
              <w:jc w:val="center"/>
            </w:pPr>
            <w:r>
              <w:t>0.1</w:t>
            </w:r>
          </w:p>
        </w:tc>
      </w:tr>
      <w:tr w:rsidR="008102BA" w14:paraId="1F0C05B7" w14:textId="77777777" w:rsidTr="008102BA">
        <w:trPr>
          <w:trHeight w:val="457"/>
          <w:jc w:val="center"/>
        </w:trPr>
        <w:tc>
          <w:tcPr>
            <w:tcW w:w="595" w:type="dxa"/>
            <w:tcBorders>
              <w:left w:val="single" w:sz="4" w:space="0" w:color="auto"/>
            </w:tcBorders>
            <w:vAlign w:val="center"/>
          </w:tcPr>
          <w:p w14:paraId="79F52A6D" w14:textId="77777777" w:rsidR="008553F0" w:rsidRDefault="008553F0" w:rsidP="008102BA">
            <w:pPr>
              <w:spacing w:line="240" w:lineRule="auto"/>
              <w:jc w:val="center"/>
            </w:pPr>
            <w:r>
              <w:t>2</w:t>
            </w:r>
          </w:p>
        </w:tc>
        <w:tc>
          <w:tcPr>
            <w:tcW w:w="526" w:type="dxa"/>
            <w:vAlign w:val="center"/>
          </w:tcPr>
          <w:p w14:paraId="4D699BB2" w14:textId="77777777" w:rsidR="008553F0" w:rsidRDefault="008553F0" w:rsidP="008102BA">
            <w:pPr>
              <w:spacing w:line="240" w:lineRule="auto"/>
              <w:jc w:val="center"/>
            </w:pPr>
            <w:r>
              <w:t>27</w:t>
            </w:r>
          </w:p>
        </w:tc>
        <w:tc>
          <w:tcPr>
            <w:tcW w:w="841" w:type="dxa"/>
            <w:vAlign w:val="center"/>
          </w:tcPr>
          <w:p w14:paraId="6786DE7E" w14:textId="77777777" w:rsidR="008553F0" w:rsidRDefault="008553F0" w:rsidP="008102BA">
            <w:pPr>
              <w:spacing w:line="240" w:lineRule="auto"/>
              <w:jc w:val="center"/>
            </w:pPr>
            <w:r>
              <w:t>4.22</w:t>
            </w:r>
          </w:p>
        </w:tc>
        <w:tc>
          <w:tcPr>
            <w:tcW w:w="840" w:type="dxa"/>
            <w:vAlign w:val="center"/>
          </w:tcPr>
          <w:p w14:paraId="3C127804" w14:textId="77777777" w:rsidR="008553F0" w:rsidRDefault="008553F0" w:rsidP="008102BA">
            <w:pPr>
              <w:spacing w:line="240" w:lineRule="auto"/>
              <w:jc w:val="center"/>
            </w:pPr>
            <w:r>
              <w:t>109.3</w:t>
            </w:r>
          </w:p>
        </w:tc>
        <w:tc>
          <w:tcPr>
            <w:tcW w:w="842" w:type="dxa"/>
            <w:vAlign w:val="center"/>
          </w:tcPr>
          <w:p w14:paraId="2B930F0A" w14:textId="77777777" w:rsidR="008553F0" w:rsidRDefault="008553F0" w:rsidP="008102BA">
            <w:pPr>
              <w:spacing w:line="240" w:lineRule="auto"/>
              <w:jc w:val="center"/>
            </w:pPr>
            <w:r>
              <w:t>146.3</w:t>
            </w:r>
          </w:p>
        </w:tc>
        <w:tc>
          <w:tcPr>
            <w:tcW w:w="768" w:type="dxa"/>
            <w:vAlign w:val="center"/>
          </w:tcPr>
          <w:p w14:paraId="43B4C774" w14:textId="77777777" w:rsidR="008553F0" w:rsidRDefault="008553F0" w:rsidP="008102BA">
            <w:pPr>
              <w:spacing w:line="240" w:lineRule="auto"/>
              <w:jc w:val="center"/>
            </w:pPr>
            <w:r>
              <w:t>69.9</w:t>
            </w:r>
          </w:p>
        </w:tc>
        <w:tc>
          <w:tcPr>
            <w:tcW w:w="775" w:type="dxa"/>
            <w:vAlign w:val="center"/>
          </w:tcPr>
          <w:p w14:paraId="0954784C" w14:textId="77777777" w:rsidR="008553F0" w:rsidRDefault="008553F0" w:rsidP="008102BA">
            <w:pPr>
              <w:spacing w:line="240" w:lineRule="auto"/>
              <w:jc w:val="center"/>
            </w:pPr>
            <w:r>
              <w:t>93.6</w:t>
            </w:r>
          </w:p>
        </w:tc>
        <w:tc>
          <w:tcPr>
            <w:tcW w:w="768" w:type="dxa"/>
            <w:vAlign w:val="center"/>
          </w:tcPr>
          <w:p w14:paraId="0897B635" w14:textId="77777777" w:rsidR="008553F0" w:rsidRDefault="008553F0" w:rsidP="008102BA">
            <w:pPr>
              <w:spacing w:line="240" w:lineRule="auto"/>
              <w:jc w:val="center"/>
            </w:pPr>
            <w:r>
              <w:t>11.2</w:t>
            </w:r>
          </w:p>
        </w:tc>
        <w:tc>
          <w:tcPr>
            <w:tcW w:w="775" w:type="dxa"/>
            <w:vAlign w:val="center"/>
          </w:tcPr>
          <w:p w14:paraId="3F35C461" w14:textId="77777777" w:rsidR="008553F0" w:rsidRDefault="008553F0" w:rsidP="008102BA">
            <w:pPr>
              <w:spacing w:line="240" w:lineRule="auto"/>
              <w:jc w:val="center"/>
            </w:pPr>
            <w:r>
              <w:t>15.0</w:t>
            </w:r>
          </w:p>
        </w:tc>
        <w:tc>
          <w:tcPr>
            <w:tcW w:w="841" w:type="dxa"/>
            <w:vAlign w:val="center"/>
          </w:tcPr>
          <w:p w14:paraId="0CBB8EC4" w14:textId="77777777" w:rsidR="008553F0" w:rsidRDefault="008553F0" w:rsidP="008102BA">
            <w:pPr>
              <w:spacing w:line="240" w:lineRule="auto"/>
              <w:jc w:val="center"/>
            </w:pPr>
            <w:r>
              <w:t>2.8</w:t>
            </w:r>
          </w:p>
        </w:tc>
        <w:tc>
          <w:tcPr>
            <w:tcW w:w="841" w:type="dxa"/>
            <w:tcBorders>
              <w:right w:val="single" w:sz="4" w:space="0" w:color="auto"/>
            </w:tcBorders>
            <w:vAlign w:val="center"/>
          </w:tcPr>
          <w:p w14:paraId="12609A4C" w14:textId="77777777" w:rsidR="008553F0" w:rsidRDefault="008553F0" w:rsidP="008102BA">
            <w:pPr>
              <w:spacing w:line="240" w:lineRule="auto"/>
              <w:jc w:val="center"/>
            </w:pPr>
            <w:r>
              <w:t>3.7</w:t>
            </w:r>
          </w:p>
        </w:tc>
      </w:tr>
      <w:tr w:rsidR="008102BA" w14:paraId="7D06ABD3" w14:textId="77777777" w:rsidTr="008102BA">
        <w:trPr>
          <w:trHeight w:val="457"/>
          <w:jc w:val="center"/>
        </w:trPr>
        <w:tc>
          <w:tcPr>
            <w:tcW w:w="595" w:type="dxa"/>
            <w:tcBorders>
              <w:left w:val="single" w:sz="4" w:space="0" w:color="auto"/>
              <w:bottom w:val="single" w:sz="4" w:space="0" w:color="auto"/>
            </w:tcBorders>
            <w:vAlign w:val="center"/>
          </w:tcPr>
          <w:p w14:paraId="2B44087C" w14:textId="77777777" w:rsidR="008553F0" w:rsidRDefault="008553F0" w:rsidP="008102BA">
            <w:pPr>
              <w:spacing w:line="240" w:lineRule="auto"/>
              <w:jc w:val="center"/>
            </w:pPr>
            <w:r>
              <w:t>3</w:t>
            </w:r>
          </w:p>
        </w:tc>
        <w:tc>
          <w:tcPr>
            <w:tcW w:w="526" w:type="dxa"/>
            <w:tcBorders>
              <w:bottom w:val="single" w:sz="4" w:space="0" w:color="auto"/>
            </w:tcBorders>
            <w:vAlign w:val="center"/>
          </w:tcPr>
          <w:p w14:paraId="6C065011" w14:textId="77777777" w:rsidR="008553F0" w:rsidRDefault="008553F0" w:rsidP="008102BA">
            <w:pPr>
              <w:spacing w:line="240" w:lineRule="auto"/>
              <w:jc w:val="center"/>
            </w:pPr>
            <w:r>
              <w:t>14</w:t>
            </w:r>
          </w:p>
        </w:tc>
        <w:tc>
          <w:tcPr>
            <w:tcW w:w="841" w:type="dxa"/>
            <w:tcBorders>
              <w:bottom w:val="single" w:sz="4" w:space="0" w:color="auto"/>
            </w:tcBorders>
            <w:vAlign w:val="center"/>
          </w:tcPr>
          <w:p w14:paraId="493A7FE8" w14:textId="77777777" w:rsidR="008553F0" w:rsidRDefault="008553F0" w:rsidP="008102BA">
            <w:pPr>
              <w:spacing w:line="240" w:lineRule="auto"/>
              <w:jc w:val="center"/>
            </w:pPr>
            <w:r>
              <w:t>2.13</w:t>
            </w:r>
          </w:p>
        </w:tc>
        <w:tc>
          <w:tcPr>
            <w:tcW w:w="840" w:type="dxa"/>
            <w:tcBorders>
              <w:bottom w:val="single" w:sz="4" w:space="0" w:color="auto"/>
            </w:tcBorders>
            <w:vAlign w:val="center"/>
          </w:tcPr>
          <w:p w14:paraId="6449B821" w14:textId="77777777" w:rsidR="008553F0" w:rsidRDefault="008553F0" w:rsidP="008102BA">
            <w:pPr>
              <w:spacing w:line="240" w:lineRule="auto"/>
              <w:jc w:val="center"/>
            </w:pPr>
            <w:r>
              <w:t>27.9</w:t>
            </w:r>
          </w:p>
        </w:tc>
        <w:tc>
          <w:tcPr>
            <w:tcW w:w="842" w:type="dxa"/>
            <w:tcBorders>
              <w:bottom w:val="single" w:sz="4" w:space="0" w:color="auto"/>
            </w:tcBorders>
            <w:vAlign w:val="center"/>
          </w:tcPr>
          <w:p w14:paraId="7B29A373" w14:textId="77777777" w:rsidR="008553F0" w:rsidRDefault="008553F0" w:rsidP="008102BA">
            <w:pPr>
              <w:spacing w:line="240" w:lineRule="auto"/>
              <w:jc w:val="center"/>
            </w:pPr>
            <w:r>
              <w:t>37.3</w:t>
            </w:r>
          </w:p>
        </w:tc>
        <w:tc>
          <w:tcPr>
            <w:tcW w:w="768" w:type="dxa"/>
            <w:tcBorders>
              <w:bottom w:val="single" w:sz="4" w:space="0" w:color="auto"/>
            </w:tcBorders>
            <w:vAlign w:val="center"/>
          </w:tcPr>
          <w:p w14:paraId="07706E56" w14:textId="77777777" w:rsidR="008553F0" w:rsidRDefault="008553F0" w:rsidP="008102BA">
            <w:pPr>
              <w:spacing w:line="240" w:lineRule="auto"/>
              <w:jc w:val="center"/>
            </w:pPr>
            <w:r>
              <w:t>17.9</w:t>
            </w:r>
          </w:p>
        </w:tc>
        <w:tc>
          <w:tcPr>
            <w:tcW w:w="775" w:type="dxa"/>
            <w:tcBorders>
              <w:bottom w:val="single" w:sz="4" w:space="0" w:color="auto"/>
            </w:tcBorders>
            <w:vAlign w:val="center"/>
          </w:tcPr>
          <w:p w14:paraId="7F45A0F2" w14:textId="77777777" w:rsidR="008553F0" w:rsidRDefault="008553F0" w:rsidP="008102BA">
            <w:pPr>
              <w:spacing w:line="240" w:lineRule="auto"/>
              <w:jc w:val="center"/>
            </w:pPr>
            <w:r>
              <w:t>23.9</w:t>
            </w:r>
          </w:p>
        </w:tc>
        <w:tc>
          <w:tcPr>
            <w:tcW w:w="768" w:type="dxa"/>
            <w:tcBorders>
              <w:bottom w:val="single" w:sz="4" w:space="0" w:color="auto"/>
            </w:tcBorders>
            <w:vAlign w:val="center"/>
          </w:tcPr>
          <w:p w14:paraId="2D3C5D99" w14:textId="77777777" w:rsidR="008553F0" w:rsidRDefault="008553F0" w:rsidP="008102BA">
            <w:pPr>
              <w:spacing w:line="240" w:lineRule="auto"/>
              <w:jc w:val="center"/>
            </w:pPr>
            <w:r>
              <w:t>2.9</w:t>
            </w:r>
          </w:p>
        </w:tc>
        <w:tc>
          <w:tcPr>
            <w:tcW w:w="775" w:type="dxa"/>
            <w:tcBorders>
              <w:bottom w:val="single" w:sz="4" w:space="0" w:color="auto"/>
            </w:tcBorders>
            <w:vAlign w:val="center"/>
          </w:tcPr>
          <w:p w14:paraId="7FDF8FD1" w14:textId="77777777" w:rsidR="008553F0" w:rsidRDefault="008553F0" w:rsidP="008102BA">
            <w:pPr>
              <w:spacing w:line="240" w:lineRule="auto"/>
              <w:jc w:val="center"/>
            </w:pPr>
            <w:r>
              <w:t>3.8</w:t>
            </w:r>
          </w:p>
        </w:tc>
        <w:tc>
          <w:tcPr>
            <w:tcW w:w="841" w:type="dxa"/>
            <w:tcBorders>
              <w:bottom w:val="single" w:sz="4" w:space="0" w:color="auto"/>
            </w:tcBorders>
            <w:vAlign w:val="center"/>
          </w:tcPr>
          <w:p w14:paraId="3E9D51F1" w14:textId="77777777" w:rsidR="008553F0" w:rsidRDefault="008553F0" w:rsidP="008102BA">
            <w:pPr>
              <w:spacing w:line="240" w:lineRule="auto"/>
              <w:jc w:val="center"/>
            </w:pPr>
            <w:r>
              <w:t>0.7</w:t>
            </w:r>
          </w:p>
        </w:tc>
        <w:tc>
          <w:tcPr>
            <w:tcW w:w="841" w:type="dxa"/>
            <w:tcBorders>
              <w:bottom w:val="single" w:sz="4" w:space="0" w:color="auto"/>
              <w:right w:val="single" w:sz="4" w:space="0" w:color="auto"/>
            </w:tcBorders>
            <w:vAlign w:val="center"/>
          </w:tcPr>
          <w:p w14:paraId="345D5EB2" w14:textId="77777777" w:rsidR="008553F0" w:rsidRDefault="008553F0" w:rsidP="008102BA">
            <w:pPr>
              <w:spacing w:line="240" w:lineRule="auto"/>
              <w:jc w:val="center"/>
            </w:pPr>
            <w:r>
              <w:t>1.0</w:t>
            </w:r>
          </w:p>
        </w:tc>
      </w:tr>
    </w:tbl>
    <w:p w14:paraId="03FAC3B4" w14:textId="77777777" w:rsidR="008553F0" w:rsidRDefault="008553F0" w:rsidP="006717E0">
      <w:r>
        <w:br w:type="page"/>
      </w:r>
    </w:p>
    <w:p w14:paraId="46328238" w14:textId="07879D80" w:rsidR="008553F0" w:rsidRDefault="008553F0" w:rsidP="006717E0">
      <w:pPr>
        <w:pStyle w:val="Heading2"/>
      </w:pPr>
      <w:bookmarkStart w:id="487" w:name="_Toc27382925"/>
      <w:r>
        <w:lastRenderedPageBreak/>
        <w:t>Discussion</w:t>
      </w:r>
      <w:bookmarkEnd w:id="487"/>
    </w:p>
    <w:p w14:paraId="1ABA702B" w14:textId="77777777" w:rsidR="008553F0" w:rsidRPr="00B11B89" w:rsidRDefault="008553F0" w:rsidP="006717E0"/>
    <w:p w14:paraId="7D6DE295" w14:textId="3FB86EBB" w:rsidR="008553F0" w:rsidRDefault="008553F0" w:rsidP="006717E0">
      <w:pPr>
        <w:pStyle w:val="Heading3"/>
      </w:pPr>
      <w:bookmarkStart w:id="488" w:name="_Toc27382926"/>
      <w:r>
        <w:t>Longitudinal trends</w:t>
      </w:r>
      <w:bookmarkEnd w:id="488"/>
    </w:p>
    <w:p w14:paraId="7B9A5A79" w14:textId="77777777" w:rsidR="008553F0" w:rsidRDefault="008553F0" w:rsidP="006717E0"/>
    <w:p w14:paraId="6B8DC6F8" w14:textId="460F8331" w:rsidR="008553F0" w:rsidRDefault="008553F0" w:rsidP="006717E0">
      <w:r>
        <w:t xml:space="preserve">As expected in an observational longitudinal study, where no intervention was performed, there was no significant group differences between the three time points in the 24 patients who at the time had completed the MMAVIC study. These patients were clinically stable for four weeks prior to each study assessment but were not controlled for their clinical course in between the study visits. It is therefore expected that patients will have increased and decreased patterns of lung function (and static patterns) due to the diverse and complex range of contributing physiological factors that can affect lung function in a patient with CF. At a group </w:t>
      </w:r>
      <w:r w:rsidR="00D95BD7">
        <w:t>level,</w:t>
      </w:r>
      <w:r>
        <w:t xml:space="preserve"> there were no significant changes between visits, however at an individual level there is evidence here that ventilation MRI can measure changes in lung function (both improving and worsening) that are not detected by other methods, this is both in patients with mild disease and in patients with more severe disease.</w:t>
      </w:r>
    </w:p>
    <w:p w14:paraId="39171167" w14:textId="77777777" w:rsidR="008553F0" w:rsidRDefault="008553F0" w:rsidP="006717E0"/>
    <w:p w14:paraId="45037941" w14:textId="77777777" w:rsidR="008553F0" w:rsidRDefault="008553F0" w:rsidP="006717E0">
      <w:pPr>
        <w:pStyle w:val="Heading4"/>
      </w:pPr>
      <w:r>
        <w:t>Inter-visit changes</w:t>
      </w:r>
    </w:p>
    <w:p w14:paraId="314F8E7A" w14:textId="77777777" w:rsidR="008553F0" w:rsidRDefault="008553F0" w:rsidP="006717E0"/>
    <w:p w14:paraId="5419AC52" w14:textId="0D6BE4BD" w:rsidR="008553F0" w:rsidRDefault="008553F0" w:rsidP="006717E0">
      <w:r>
        <w:t xml:space="preserve">When comparing the MRI and lung function metrics across three time-points, the majority of metrics measured did not show a statistically significant increase or decrease at any time-point, this highlights the clinical stability of the overall population studied. Over the whole cohort there was a relatively even split between patients who had increased </w:t>
      </w:r>
      <w:r w:rsidR="005E6BBB">
        <w:rPr>
          <w:vertAlign w:val="superscript"/>
        </w:rPr>
        <w:t>3</w:t>
      </w:r>
      <w:r w:rsidR="005E6BBB">
        <w:t>He</w:t>
      </w:r>
      <w:r>
        <w:t xml:space="preserve"> VDP, LCI and </w:t>
      </w:r>
      <w:r w:rsidR="00DF2511">
        <w:t>FEV</w:t>
      </w:r>
      <w:r w:rsidR="00DF2511">
        <w:rPr>
          <w:vertAlign w:val="subscript"/>
        </w:rPr>
        <w:t>1</w:t>
      </w:r>
      <w:r>
        <w:t xml:space="preserve"> and those who had decreased results. This again emphasises that there was no one true pattern of disease progression seen during the time-course of this study. </w:t>
      </w:r>
    </w:p>
    <w:p w14:paraId="77F4A2FF" w14:textId="77777777" w:rsidR="008553F0" w:rsidRDefault="008553F0" w:rsidP="006717E0"/>
    <w:p w14:paraId="7F1E0F56" w14:textId="1353F81E" w:rsidR="008553F0" w:rsidRDefault="008553F0" w:rsidP="006717E0">
      <w:r>
        <w:t xml:space="preserve">The only metric with a statistically significant change was </w:t>
      </w:r>
      <w:r w:rsidR="005E6BBB">
        <w:t>VH</w:t>
      </w:r>
      <w:r w:rsidR="005E6BBB">
        <w:rPr>
          <w:vertAlign w:val="subscript"/>
        </w:rPr>
        <w:t>I</w:t>
      </w:r>
      <w:r>
        <w:t xml:space="preserve">, which at both EIVt and TLC dropped significantly over the time course of the study. Due to the pattern of change in other metrics it seems unlikely that this reduction is due to the patient population becoming systematically healthier in the form of a more homogeneous distribution of ventilation. </w:t>
      </w:r>
      <w:r w:rsidR="005E6BBB">
        <w:t>VH</w:t>
      </w:r>
      <w:r w:rsidR="005E6BBB">
        <w:rPr>
          <w:vertAlign w:val="subscript"/>
        </w:rPr>
        <w:t>I</w:t>
      </w:r>
      <w:r>
        <w:t xml:space="preserve"> in theory can be affected by the underlying SNR of the image, with </w:t>
      </w:r>
      <w:r w:rsidR="005E6BBB">
        <w:t>VH</w:t>
      </w:r>
      <w:r w:rsidR="005E6BBB">
        <w:rPr>
          <w:vertAlign w:val="subscript"/>
        </w:rPr>
        <w:t>I</w:t>
      </w:r>
      <w:r>
        <w:t xml:space="preserve"> likely to increase in the same image in the face of reduced SNR. The image quality of these </w:t>
      </w:r>
      <w:r w:rsidR="005E6BBB">
        <w:rPr>
          <w:vertAlign w:val="superscript"/>
        </w:rPr>
        <w:t>3</w:t>
      </w:r>
      <w:r w:rsidR="005E6BBB">
        <w:t>He</w:t>
      </w:r>
      <w:r>
        <w:t xml:space="preserve"> ventilation images however was always high, with no poor-quality SNR images. Further to this there was no correlation with the change in </w:t>
      </w:r>
      <w:r w:rsidR="005E6BBB">
        <w:t>VH</w:t>
      </w:r>
      <w:r w:rsidR="005E6BBB">
        <w:rPr>
          <w:vertAlign w:val="subscript"/>
        </w:rPr>
        <w:t>I</w:t>
      </w:r>
      <w:r>
        <w:t xml:space="preserve"> and the change in SNR over time.  The more likely explanation is that </w:t>
      </w:r>
      <w:r w:rsidR="005E6BBB">
        <w:t>VH</w:t>
      </w:r>
      <w:r w:rsidR="005E6BBB">
        <w:rPr>
          <w:vertAlign w:val="subscript"/>
        </w:rPr>
        <w:t>I</w:t>
      </w:r>
      <w:r>
        <w:t xml:space="preserve"> can go down in both patients where lung disease has improved and worsened as shown in </w:t>
      </w:r>
      <w:r>
        <w:fldChar w:fldCharType="begin"/>
      </w:r>
      <w:r>
        <w:instrText xml:space="preserve"> REF _Ref428799596 \h </w:instrText>
      </w:r>
      <w:r w:rsidR="007911F3">
        <w:instrText xml:space="preserve"> \* MERGEFORMAT </w:instrText>
      </w:r>
      <w:r>
        <w:fldChar w:fldCharType="separate"/>
      </w:r>
      <w:r w:rsidR="00140F11">
        <w:t xml:space="preserve">Figure </w:t>
      </w:r>
      <w:r w:rsidR="00140F11">
        <w:rPr>
          <w:noProof/>
        </w:rPr>
        <w:t>5</w:t>
      </w:r>
      <w:r w:rsidR="00140F11">
        <w:rPr>
          <w:noProof/>
        </w:rPr>
        <w:noBreakHyphen/>
        <w:t>13</w:t>
      </w:r>
      <w:r>
        <w:fldChar w:fldCharType="end"/>
      </w:r>
      <w:r>
        <w:t xml:space="preserve">. </w:t>
      </w:r>
    </w:p>
    <w:p w14:paraId="3F3F5C70" w14:textId="77777777" w:rsidR="008553F0" w:rsidRDefault="008553F0" w:rsidP="006717E0"/>
    <w:p w14:paraId="7CCA1AD0" w14:textId="7DE61B91" w:rsidR="008553F0" w:rsidRDefault="008553F0" w:rsidP="006717E0">
      <w:r>
        <w:lastRenderedPageBreak/>
        <w:t xml:space="preserve">In the face of improving lung disease as measured by a decrease in VDP, a reduction in </w:t>
      </w:r>
      <w:r w:rsidR="005E6BBB">
        <w:t>VH</w:t>
      </w:r>
      <w:r w:rsidR="005E6BBB">
        <w:rPr>
          <w:vertAlign w:val="subscript"/>
        </w:rPr>
        <w:t>I</w:t>
      </w:r>
      <w:r>
        <w:t xml:space="preserve"> is also intuitive as the patient has become healthier and ventilation heterogeneity is reduced. A reduction in </w:t>
      </w:r>
      <w:r w:rsidR="005E6BBB">
        <w:t>VH</w:t>
      </w:r>
      <w:r w:rsidR="005E6BBB">
        <w:rPr>
          <w:vertAlign w:val="subscript"/>
        </w:rPr>
        <w:t>I</w:t>
      </w:r>
      <w:r>
        <w:t xml:space="preserve"> in the face of an increased VDP is less intuitive (as seen in </w:t>
      </w:r>
      <w:r>
        <w:fldChar w:fldCharType="begin"/>
      </w:r>
      <w:r>
        <w:instrText xml:space="preserve"> REF _Ref428799596 \h </w:instrText>
      </w:r>
      <w:r w:rsidR="007911F3">
        <w:instrText xml:space="preserve"> \* MERGEFORMAT </w:instrText>
      </w:r>
      <w:r>
        <w:fldChar w:fldCharType="separate"/>
      </w:r>
      <w:r w:rsidR="00140F11">
        <w:t xml:space="preserve">Figure </w:t>
      </w:r>
      <w:r w:rsidR="00140F11">
        <w:rPr>
          <w:noProof/>
        </w:rPr>
        <w:t>5</w:t>
      </w:r>
      <w:r w:rsidR="00140F11">
        <w:rPr>
          <w:noProof/>
        </w:rPr>
        <w:noBreakHyphen/>
        <w:t>13</w:t>
      </w:r>
      <w:r>
        <w:fldChar w:fldCharType="end"/>
      </w:r>
      <w:r>
        <w:t xml:space="preserve">). This scenario could occur if the areas of lung that have worsened and contribute to increased VDP over time, at baseline were areas of high </w:t>
      </w:r>
      <w:r w:rsidR="005E6BBB">
        <w:t>VH</w:t>
      </w:r>
      <w:r w:rsidR="005E6BBB">
        <w:rPr>
          <w:vertAlign w:val="subscript"/>
        </w:rPr>
        <w:t>I</w:t>
      </w:r>
      <w:r>
        <w:t xml:space="preserve">. Now, at follow up, these areas are no longer measured in the </w:t>
      </w:r>
      <w:r w:rsidR="005E6BBB">
        <w:t>VH</w:t>
      </w:r>
      <w:r w:rsidR="005E6BBB">
        <w:rPr>
          <w:vertAlign w:val="subscript"/>
        </w:rPr>
        <w:t>I</w:t>
      </w:r>
      <w:r>
        <w:t xml:space="preserve"> calculation as they are no longer ventilated (hence the increase in VDP). In this scenario, if the ventilated regions of the lung are relatively unaffected by the worsening in lung disease, then </w:t>
      </w:r>
      <w:r w:rsidR="005E6BBB">
        <w:t>VH</w:t>
      </w:r>
      <w:r w:rsidR="005E6BBB">
        <w:rPr>
          <w:vertAlign w:val="subscript"/>
        </w:rPr>
        <w:t>I</w:t>
      </w:r>
      <w:r>
        <w:t xml:space="preserve"> would decrease as the remaining ventilated lung regions are overall more homogeneously distributed than at baseline. Further investigations are therefore required to establish whether this hypothesis is correct.</w:t>
      </w:r>
    </w:p>
    <w:p w14:paraId="70738D81" w14:textId="77777777" w:rsidR="008553F0" w:rsidRDefault="008553F0" w:rsidP="006717E0"/>
    <w:p w14:paraId="1C087617" w14:textId="5E70C287" w:rsidR="008553F0" w:rsidRDefault="008553F0" w:rsidP="006717E0">
      <w:r>
        <w:t xml:space="preserve">VDP is currently the most widely established and studied ventilation MRI metric in the literature and the data gathered from the MMAVIC cohort across all visits demonstrates it has high inter-visit repeatability. VDP had ICC values of 0.96-0.98 across all the time points, which was similar but higher than the ICC values for LCI and </w:t>
      </w:r>
      <w:r w:rsidR="00DF2511">
        <w:t>FEV</w:t>
      </w:r>
      <w:r w:rsidR="00DF2511">
        <w:rPr>
          <w:vertAlign w:val="subscript"/>
        </w:rPr>
        <w:t>1</w:t>
      </w:r>
      <w:r>
        <w:t xml:space="preserve"> (</w:t>
      </w:r>
      <w:r>
        <w:fldChar w:fldCharType="begin"/>
      </w:r>
      <w:r>
        <w:instrText xml:space="preserve"> REF _Ref14336658 \h </w:instrText>
      </w:r>
      <w:r w:rsidR="007911F3">
        <w:instrText xml:space="preserve"> \* MERGEFORMAT </w:instrText>
      </w:r>
      <w:r>
        <w:fldChar w:fldCharType="separate"/>
      </w:r>
      <w:r w:rsidR="00140F11">
        <w:t xml:space="preserve">Table </w:t>
      </w:r>
      <w:r w:rsidR="00140F11">
        <w:rPr>
          <w:noProof/>
        </w:rPr>
        <w:t>5</w:t>
      </w:r>
      <w:r w:rsidR="00140F11">
        <w:rPr>
          <w:noProof/>
        </w:rPr>
        <w:noBreakHyphen/>
        <w:t>4</w:t>
      </w:r>
      <w:r>
        <w:fldChar w:fldCharType="end"/>
      </w:r>
      <w:r>
        <w:t xml:space="preserve">). The ICC values here for LCI are very similar to those reported in the literature in a similar patient population and using the same MBW apparatus </w:t>
      </w:r>
      <w:r>
        <w:fldChar w:fldCharType="begin">
          <w:fldData xml:space="preserve">PEVuZE5vdGU+PENpdGU+PEF1dGhvcj5PJmFwb3M7TmVpbGw8L0F1dGhvcj48WWVhcj4yMDE2PC9Z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==
</w:fldData>
        </w:fldChar>
      </w:r>
      <w:r w:rsidR="00B86FC1">
        <w:instrText xml:space="preserve"> ADDIN EN.CITE </w:instrText>
      </w:r>
      <w:r w:rsidR="00B86FC1">
        <w:fldChar w:fldCharType="begin">
          <w:fldData xml:space="preserve">PEVuZE5vdGU+PENpdGU+PEF1dGhvcj5PJmFwb3M7TmVpbGw8L0F1dGhvcj48WWVhcj4yMDE2PC9Z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==
</w:fldData>
        </w:fldChar>
      </w:r>
      <w:r w:rsidR="00B86FC1">
        <w:instrText xml:space="preserve"> ADDIN EN.CITE.DATA </w:instrText>
      </w:r>
      <w:r w:rsidR="00B86FC1">
        <w:fldChar w:fldCharType="end"/>
      </w:r>
      <w:r>
        <w:fldChar w:fldCharType="separate"/>
      </w:r>
      <w:r w:rsidR="00B86FC1">
        <w:rPr>
          <w:noProof/>
        </w:rPr>
        <w:t>[106, 342]</w:t>
      </w:r>
      <w:r>
        <w:fldChar w:fldCharType="end"/>
      </w:r>
      <w:r>
        <w:t xml:space="preserve">, but higher than those reported in pre-school children </w:t>
      </w:r>
      <w:r>
        <w:fldChar w:fldCharType="begin">
          <w:fldData xml:space="preserve">PEVuZE5vdGU+PENpdGU+PEF1dGhvcj5PdWRlIEVuZ2JlcmluazwvQXV0aG9yPjxZZWFyPjIwMTc8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</w:fldData>
        </w:fldChar>
      </w:r>
      <w:r w:rsidR="00B86FC1">
        <w:instrText xml:space="preserve"> ADDIN EN.CITE </w:instrText>
      </w:r>
      <w:r w:rsidR="00B86FC1">
        <w:fldChar w:fldCharType="begin">
          <w:fldData xml:space="preserve">PEVuZE5vdGU+PENpdGU+PEF1dGhvcj5PdWRlIEVuZ2JlcmluazwvQXV0aG9yPjxZZWFyPjIwMTc8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</w:fldData>
        </w:fldChar>
      </w:r>
      <w:r w:rsidR="00B86FC1">
        <w:instrText xml:space="preserve"> ADDIN EN.CITE.DATA </w:instrText>
      </w:r>
      <w:r w:rsidR="00B86FC1">
        <w:fldChar w:fldCharType="end"/>
      </w:r>
      <w:r>
        <w:fldChar w:fldCharType="separate"/>
      </w:r>
      <w:r w:rsidR="00B86FC1">
        <w:rPr>
          <w:noProof/>
        </w:rPr>
        <w:t>[334]</w:t>
      </w:r>
      <w:r>
        <w:fldChar w:fldCharType="end"/>
      </w:r>
      <w:r>
        <w:t xml:space="preserve"> and school aged children </w:t>
      </w:r>
      <w:r>
        <w:fldChar w:fldCharType="begin">
          <w:fldData xml:space="preserve">PEVuZE5vdGU+PENpdGU+PEF1dGhvcj5HcmVlbjwvQXV0aG9yPjxZZWFyPjIwMTg8L1llYXI+PFJl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</w:fldData>
        </w:fldChar>
      </w:r>
      <w:r w:rsidR="00B86FC1">
        <w:instrText xml:space="preserve"> ADDIN EN.CITE </w:instrText>
      </w:r>
      <w:r w:rsidR="00B86FC1">
        <w:fldChar w:fldCharType="begin">
          <w:fldData xml:space="preserve">PEVuZE5vdGU+PENpdGU+PEF1dGhvcj5HcmVlbjwvQXV0aG9yPjxZZWFyPjIwMTg8L1llYXI+PFJl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</w:fldData>
        </w:fldChar>
      </w:r>
      <w:r w:rsidR="00B86FC1">
        <w:instrText xml:space="preserve"> ADDIN EN.CITE.DATA </w:instrText>
      </w:r>
      <w:r w:rsidR="00B86FC1">
        <w:fldChar w:fldCharType="end"/>
      </w:r>
      <w:r>
        <w:fldChar w:fldCharType="separate"/>
      </w:r>
      <w:r w:rsidR="00B86FC1">
        <w:rPr>
          <w:noProof/>
        </w:rPr>
        <w:t>[338]</w:t>
      </w:r>
      <w:r>
        <w:fldChar w:fldCharType="end"/>
      </w:r>
      <w:r>
        <w:t xml:space="preserve"> when using </w:t>
      </w:r>
      <w:r w:rsidR="005E6BBB">
        <w:rPr>
          <w:color w:val="000000" w:themeColor="text1"/>
        </w:rPr>
        <w:t>N</w:t>
      </w:r>
      <w:r w:rsidR="005E6BBB">
        <w:rPr>
          <w:color w:val="000000" w:themeColor="text1"/>
          <w:vertAlign w:val="subscript"/>
        </w:rPr>
        <w:t>2</w:t>
      </w:r>
      <w:r>
        <w:t xml:space="preserve"> based MBW apparatus. The ICC for LCI values here are also higher than reported by a recent study comparing LCI to a novel MRI technique for obtaining ventilation and perfusion form </w:t>
      </w:r>
      <w:r w:rsidR="009F2E7D">
        <w:rPr>
          <w:vertAlign w:val="superscript"/>
        </w:rPr>
        <w:t>1</w:t>
      </w:r>
      <w:r w:rsidR="009F2E7D">
        <w:t>H</w:t>
      </w:r>
      <w:r>
        <w:t xml:space="preserve"> MRI during free breathing by Nyilas </w:t>
      </w:r>
      <w:r w:rsidR="00564288">
        <w:rPr>
          <w:i/>
        </w:rPr>
        <w:t>et al</w:t>
      </w:r>
      <w:r>
        <w:t xml:space="preserve"> </w:t>
      </w:r>
      <w:r>
        <w:fldChar w:fldCharType="begin">
          <w:fldData xml:space="preserve">PEVuZE5vdGU+PENpdGU+PEF1dGhvcj5OeWlsYXM8L0F1dGhvcj48WWVhcj4yMDE5PC9ZZWFyPjxS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</w:fldData>
        </w:fldChar>
      </w:r>
      <w:r w:rsidR="00B86FC1">
        <w:instrText xml:space="preserve"> ADDIN EN.CITE </w:instrText>
      </w:r>
      <w:r w:rsidR="00B86FC1">
        <w:fldChar w:fldCharType="begin">
          <w:fldData xml:space="preserve">PEVuZE5vdGU+PENpdGU+PEF1dGhvcj5OeWlsYXM8L0F1dGhvcj48WWVhcj4yMDE5PC9ZZWFyPjxS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</w:fldData>
        </w:fldChar>
      </w:r>
      <w:r w:rsidR="00B86FC1">
        <w:instrText xml:space="preserve"> ADDIN EN.CITE.DATA </w:instrText>
      </w:r>
      <w:r w:rsidR="00B86FC1">
        <w:fldChar w:fldCharType="end"/>
      </w:r>
      <w:r>
        <w:fldChar w:fldCharType="separate"/>
      </w:r>
      <w:r w:rsidR="00B86FC1">
        <w:rPr>
          <w:noProof/>
        </w:rPr>
        <w:t>[209]</w:t>
      </w:r>
      <w:r>
        <w:fldChar w:fldCharType="end"/>
      </w:r>
      <w:r>
        <w:t xml:space="preserve">. The study by Nyilas also looked at the ICC for the ventilation maps that were produced in patients performed 24 hours apart. They found that the ICC for ventilation images was 0.87 in children with CF, which is lower than the ICC values acquired here. This is perhaps not surprising as the fractional ventilation maps produced by Nyilas </w:t>
      </w:r>
      <w:r w:rsidR="00564288">
        <w:rPr>
          <w:i/>
        </w:rPr>
        <w:t>et al</w:t>
      </w:r>
      <w:r>
        <w:t xml:space="preserve"> are acquired during tidal breathing over a period of 4-8 mins, with the ventilation maps derived from the averaged signal over the resultant breaths </w:t>
      </w:r>
      <w:r>
        <w:fldChar w:fldCharType="begin">
          <w:fldData xml:space="preserve">PEVuZE5vdGU+PENpdGU+PEF1dGhvcj5OeWlsYXM8L0F1dGhvcj48WWVhcj4yMDE3PC9ZZWFyPjxS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1MDwv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</w:fldData>
        </w:fldChar>
      </w:r>
      <w:r w:rsidR="00B86FC1">
        <w:instrText xml:space="preserve"> ADDIN EN.CITE </w:instrText>
      </w:r>
      <w:r w:rsidR="00B86FC1">
        <w:fldChar w:fldCharType="begin">
          <w:fldData xml:space="preserve">PEVuZE5vdGU+PENpdGU+PEF1dGhvcj5OeWlsYXM8L0F1dGhvcj48WWVhcj4yMDE3PC9ZZWFyPjxS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1MDwv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</w:fldData>
        </w:fldChar>
      </w:r>
      <w:r w:rsidR="00B86FC1">
        <w:instrText xml:space="preserve"> ADDIN EN.CITE.DATA </w:instrText>
      </w:r>
      <w:r w:rsidR="00B86FC1">
        <w:fldChar w:fldCharType="end"/>
      </w:r>
      <w:r>
        <w:fldChar w:fldCharType="separate"/>
      </w:r>
      <w:r w:rsidR="00B86FC1">
        <w:rPr>
          <w:noProof/>
        </w:rPr>
        <w:t>[207]</w:t>
      </w:r>
      <w:r>
        <w:fldChar w:fldCharType="end"/>
      </w:r>
      <w:r>
        <w:t>. The resulting ventilation maps are therefore susceptible to any variations in tidal breathing. In contrast, hyperpolarised gas MRI involves the single inhalation of the same volume from FRC, which in theory is a less variable breathing manoeuvre and may explain the increased repeatability seen here.</w:t>
      </w:r>
    </w:p>
    <w:p w14:paraId="0BA71D4F" w14:textId="77777777" w:rsidR="008553F0" w:rsidRDefault="008553F0" w:rsidP="006717E0"/>
    <w:p w14:paraId="251C2815" w14:textId="1120E5C5" w:rsidR="008553F0" w:rsidRDefault="008553F0" w:rsidP="006717E0">
      <w:r>
        <w:t>The inter-visit limits of agreement for VDP (</w:t>
      </w:r>
      <w:r>
        <w:fldChar w:fldCharType="begin"/>
      </w:r>
      <w:r>
        <w:instrText xml:space="preserve"> REF _Ref14277200 \h </w:instrText>
      </w:r>
      <w:r w:rsidR="007911F3">
        <w:instrText xml:space="preserve"> \* MERGEFORMAT </w:instrText>
      </w:r>
      <w:r>
        <w:fldChar w:fldCharType="separate"/>
      </w:r>
      <w:r w:rsidR="00140F11">
        <w:t xml:space="preserve">Figure </w:t>
      </w:r>
      <w:r w:rsidR="00140F11">
        <w:rPr>
          <w:noProof/>
        </w:rPr>
        <w:t>5</w:t>
      </w:r>
      <w:r w:rsidR="00140F11">
        <w:rPr>
          <w:noProof/>
        </w:rPr>
        <w:noBreakHyphen/>
        <w:t>12</w:t>
      </w:r>
      <w:r>
        <w:fldChar w:fldCharType="end"/>
      </w:r>
      <w:r>
        <w:t xml:space="preserve">) were consistent when comparing the smaller interval visits (approximately 7-8 months apart) at approximately -5.0 to 6.0%, but slightly wider when assessing the longer time interval between visits one and three. In contrast, the limits of agreement between all visits for </w:t>
      </w:r>
      <w:r w:rsidR="00DF2511">
        <w:t>FEV</w:t>
      </w:r>
      <w:r w:rsidR="00DF2511">
        <w:rPr>
          <w:vertAlign w:val="subscript"/>
        </w:rPr>
        <w:t>1</w:t>
      </w:r>
      <w:r>
        <w:t xml:space="preserve"> z-score was relatively consistent between any visit at approximately -1.0 to 1.0, which is similar to that reported previously </w:t>
      </w:r>
      <w:r>
        <w:fldChar w:fldCharType="begin">
          <w:fldData xml:space="preserve">PEVuZE5vdGU+PENpdGU+PEF1dGhvcj5HcmVlbjwvQXV0aG9yPjxZZWFyPjIwMTg8L1llYXI+PFJl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HBhZ2VzPjEzMjMtMTMz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</w:fldData>
        </w:fldChar>
      </w:r>
      <w:r w:rsidR="00B86FC1">
        <w:instrText xml:space="preserve"> ADDIN EN.CITE </w:instrText>
      </w:r>
      <w:r w:rsidR="00B86FC1">
        <w:fldChar w:fldCharType="begin">
          <w:fldData xml:space="preserve">PEVuZE5vdGU+PENpdGU+PEF1dGhvcj5HcmVlbjwvQXV0aG9yPjxZZWFyPjIwMTg8L1llYXI+PFJl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HBhZ2VzPjEzMjMtMTMz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</w:fldData>
        </w:fldChar>
      </w:r>
      <w:r w:rsidR="00B86FC1">
        <w:instrText xml:space="preserve"> ADDIN EN.CITE.DATA </w:instrText>
      </w:r>
      <w:r w:rsidR="00B86FC1">
        <w:fldChar w:fldCharType="end"/>
      </w:r>
      <w:r>
        <w:fldChar w:fldCharType="separate"/>
      </w:r>
      <w:r w:rsidR="00B86FC1">
        <w:rPr>
          <w:noProof/>
        </w:rPr>
        <w:t>[106, 334, 338, 343]</w:t>
      </w:r>
      <w:r>
        <w:fldChar w:fldCharType="end"/>
      </w:r>
      <w:r>
        <w:t xml:space="preserve">. Also, the limits of agreement for LCI were relatively stable between any visit at approximately -2.0 to 2.0. This is similar to the values reported previously by others using the same equipment </w:t>
      </w:r>
      <w:r>
        <w:fldChar w:fldCharType="begin">
          <w:fldData xml:space="preserve">PEVuZE5vdGU+PENpdGU+PEF1dGhvcj5PJmFwb3M7TmVpbGw8L0F1dGhvcj48WWVhcj4yMDE2PC9Z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xMzIzLTEzMzI8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</w:fldData>
        </w:fldChar>
      </w:r>
      <w:r w:rsidR="00B86FC1">
        <w:instrText xml:space="preserve"> ADDIN EN.CITE </w:instrText>
      </w:r>
      <w:r w:rsidR="00B86FC1">
        <w:fldChar w:fldCharType="begin">
          <w:fldData xml:space="preserve">PEVuZE5vdGU+PENpdGU+PEF1dGhvcj5PJmFwb3M7TmVpbGw8L0F1dGhvcj48WWVhcj4yMDE2PC9Z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xMzIzLTEzMzI8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</w:fldData>
        </w:fldChar>
      </w:r>
      <w:r w:rsidR="00B86FC1">
        <w:instrText xml:space="preserve"> ADDIN EN.CITE.DATA </w:instrText>
      </w:r>
      <w:r w:rsidR="00B86FC1">
        <w:fldChar w:fldCharType="end"/>
      </w:r>
      <w:r>
        <w:fldChar w:fldCharType="separate"/>
      </w:r>
      <w:r w:rsidR="00B86FC1">
        <w:rPr>
          <w:noProof/>
        </w:rPr>
        <w:t>[106]</w:t>
      </w:r>
      <w:r>
        <w:fldChar w:fldCharType="end"/>
      </w:r>
      <w:r>
        <w:t xml:space="preserve"> and by others using </w:t>
      </w:r>
      <w:r w:rsidR="005E6BBB">
        <w:rPr>
          <w:color w:val="000000" w:themeColor="text1"/>
        </w:rPr>
        <w:t>N</w:t>
      </w:r>
      <w:r w:rsidR="005E6BBB">
        <w:rPr>
          <w:color w:val="000000" w:themeColor="text1"/>
          <w:vertAlign w:val="subscript"/>
        </w:rPr>
        <w:t>2</w:t>
      </w:r>
      <w:r>
        <w:rPr>
          <w:vertAlign w:val="subscript"/>
        </w:rPr>
        <w:t xml:space="preserve"> </w:t>
      </w:r>
      <w:r>
        <w:t xml:space="preserve">MBW </w:t>
      </w:r>
      <w:r>
        <w:fldChar w:fldCharType="begin">
          <w:fldData xml:space="preserve">PEVuZE5vdGU+PENpdGU+PEF1dGhvcj5TaW5nZXI8L0F1dGhvcj48WWVhcj4yMDEzPC9ZZWFyPjxS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</w:fldData>
        </w:fldChar>
      </w:r>
      <w:r w:rsidR="00B86FC1">
        <w:instrText xml:space="preserve"> ADDIN EN.CITE </w:instrText>
      </w:r>
      <w:r w:rsidR="00B86FC1">
        <w:fldChar w:fldCharType="begin">
          <w:fldData xml:space="preserve">PEVuZE5vdGU+PENpdGU+PEF1dGhvcj5TaW5nZXI8L0F1dGhvcj48WWVhcj4yMDEzPC9ZZWFyPjxS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</w:fldData>
        </w:fldChar>
      </w:r>
      <w:r w:rsidR="00B86FC1">
        <w:instrText xml:space="preserve"> ADDIN EN.CITE.DATA </w:instrText>
      </w:r>
      <w:r w:rsidR="00B86FC1">
        <w:fldChar w:fldCharType="end"/>
      </w:r>
      <w:r>
        <w:fldChar w:fldCharType="separate"/>
      </w:r>
      <w:r w:rsidR="00B86FC1">
        <w:rPr>
          <w:noProof/>
        </w:rPr>
        <w:t>[337, 338, 343]</w:t>
      </w:r>
      <w:r>
        <w:fldChar w:fldCharType="end"/>
      </w:r>
      <w:r>
        <w:t xml:space="preserve">. For LCI, the between-visit repeatability in pre-school children with CF </w:t>
      </w:r>
      <w:r>
        <w:lastRenderedPageBreak/>
        <w:t xml:space="preserve">was similar 24 hours apart when compared to 3 months, with the conclusion that a 15% change from baseline could be deemed clinically significant for a change in LCI </w:t>
      </w:r>
      <w:r>
        <w:fldChar w:fldCharType="begin">
          <w:fldData xml:space="preserve">PEVuZE5vdGU+PENpdGU+PEF1dGhvcj5PdWRlIEVuZ2JlcmluazwvQXV0aG9yPjxZZWFyPjIwMTc8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</w:fldData>
        </w:fldChar>
      </w:r>
      <w:r w:rsidR="00B86FC1">
        <w:instrText xml:space="preserve"> ADDIN EN.CITE </w:instrText>
      </w:r>
      <w:r w:rsidR="00B86FC1">
        <w:fldChar w:fldCharType="begin">
          <w:fldData xml:space="preserve">PEVuZE5vdGU+PENpdGU+PEF1dGhvcj5PdWRlIEVuZ2JlcmluazwvQXV0aG9yPjxZZWFyPjIwMTc8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</w:fldData>
        </w:fldChar>
      </w:r>
      <w:r w:rsidR="00B86FC1">
        <w:instrText xml:space="preserve"> ADDIN EN.CITE.DATA </w:instrText>
      </w:r>
      <w:r w:rsidR="00B86FC1">
        <w:fldChar w:fldCharType="end"/>
      </w:r>
      <w:r>
        <w:fldChar w:fldCharType="separate"/>
      </w:r>
      <w:r w:rsidR="00B86FC1">
        <w:rPr>
          <w:noProof/>
        </w:rPr>
        <w:t>[334]</w:t>
      </w:r>
      <w:r>
        <w:fldChar w:fldCharType="end"/>
      </w:r>
      <w:r>
        <w:t xml:space="preserve">. Other studies suggest that this threshold should be higher at 17 </w:t>
      </w:r>
      <w:r>
        <w:fldChar w:fldCharType="begin">
          <w:fldData xml:space="preserve">PEVuZE5vdGU+PENpdGU+PEF1dGhvcj5TdmVkYmVyZzwvQXV0aG9yPjxZZWFyPjIwMTg8L1llYXI+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</w:fldData>
        </w:fldChar>
      </w:r>
      <w:r w:rsidR="00B86FC1">
        <w:instrText xml:space="preserve"> ADDIN EN.CITE </w:instrText>
      </w:r>
      <w:r w:rsidR="00B86FC1">
        <w:fldChar w:fldCharType="begin">
          <w:fldData xml:space="preserve">PEVuZE5vdGU+PENpdGU+PEF1dGhvcj5TdmVkYmVyZzwvQXV0aG9yPjxZZWFyPjIwMTg8L1llYXI+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</w:fldData>
        </w:fldChar>
      </w:r>
      <w:r w:rsidR="00B86FC1">
        <w:instrText xml:space="preserve"> ADDIN EN.CITE.DATA </w:instrText>
      </w:r>
      <w:r w:rsidR="00B86FC1">
        <w:fldChar w:fldCharType="end"/>
      </w:r>
      <w:r>
        <w:fldChar w:fldCharType="separate"/>
      </w:r>
      <w:r w:rsidR="00B86FC1">
        <w:rPr>
          <w:noProof/>
        </w:rPr>
        <w:t>[343]</w:t>
      </w:r>
      <w:r>
        <w:fldChar w:fldCharType="end"/>
      </w:r>
      <w:r>
        <w:t xml:space="preserve"> to 25% </w:t>
      </w:r>
      <w:r>
        <w:fldChar w:fldCharType="begin">
          <w:fldData xml:space="preserve">PEVuZE5vdGU+PENpdGU+PEF1dGhvcj5HcmVlbjwvQXV0aG9yPjxZZWFyPjIwMTg8L1llYXI+PFJl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</w:fldData>
        </w:fldChar>
      </w:r>
      <w:r w:rsidR="00B86FC1">
        <w:instrText xml:space="preserve"> ADDIN EN.CITE </w:instrText>
      </w:r>
      <w:r w:rsidR="00B86FC1">
        <w:fldChar w:fldCharType="begin">
          <w:fldData xml:space="preserve">PEVuZE5vdGU+PENpdGU+PEF1dGhvcj5HcmVlbjwvQXV0aG9yPjxZZWFyPjIwMTg8L1llYXI+PFJl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</w:fldData>
        </w:fldChar>
      </w:r>
      <w:r w:rsidR="00B86FC1">
        <w:instrText xml:space="preserve"> ADDIN EN.CITE.DATA </w:instrText>
      </w:r>
      <w:r w:rsidR="00B86FC1">
        <w:fldChar w:fldCharType="end"/>
      </w:r>
      <w:r>
        <w:fldChar w:fldCharType="separate"/>
      </w:r>
      <w:r w:rsidR="00B86FC1">
        <w:rPr>
          <w:noProof/>
        </w:rPr>
        <w:t>[338]</w:t>
      </w:r>
      <w:r>
        <w:fldChar w:fldCharType="end"/>
      </w:r>
      <w:r>
        <w:t xml:space="preserve">. </w:t>
      </w:r>
    </w:p>
    <w:p w14:paraId="443A72F0" w14:textId="77777777" w:rsidR="008553F0" w:rsidRDefault="008553F0" w:rsidP="006717E0"/>
    <w:p w14:paraId="11583BB4" w14:textId="3A4BFB01" w:rsidR="008553F0" w:rsidRDefault="008553F0" w:rsidP="006717E0">
      <w:r>
        <w:t xml:space="preserve">The increased limits of agreement seen for VDP that occur with increasing time intervals, and with the known increased sensitivity of ventilation MRI to detect lung disease, could indicate sub-clinical worsening or improvement that other tests are not detecting. This hypothesis can be supported by the qualitative visual evidence of comparing longitudinal images where clear trends can be seen in both improved and worsened ventilation heterogeneity, as seen for example in </w:t>
      </w:r>
      <w:r>
        <w:fldChar w:fldCharType="begin"/>
      </w:r>
      <w:r>
        <w:instrText xml:space="preserve"> REF _Ref12461673 \h </w:instrText>
      </w:r>
      <w:r w:rsidR="007911F3">
        <w:instrText xml:space="preserve"> \* MERGEFORMAT </w:instrText>
      </w:r>
      <w:r>
        <w:fldChar w:fldCharType="separate"/>
      </w:r>
      <w:r w:rsidR="00140F11">
        <w:t xml:space="preserve">Figure </w:t>
      </w:r>
      <w:r w:rsidR="00140F11">
        <w:rPr>
          <w:noProof/>
        </w:rPr>
        <w:t>5</w:t>
      </w:r>
      <w:r w:rsidR="00140F11">
        <w:rPr>
          <w:noProof/>
        </w:rPr>
        <w:noBreakHyphen/>
        <w:t>9</w:t>
      </w:r>
      <w:r>
        <w:fldChar w:fldCharType="end"/>
      </w:r>
      <w:r>
        <w:t xml:space="preserve">, </w:t>
      </w:r>
      <w:r>
        <w:fldChar w:fldCharType="begin"/>
      </w:r>
      <w:r>
        <w:instrText xml:space="preserve"> REF _Ref12461702 \h </w:instrText>
      </w:r>
      <w:r w:rsidR="007911F3">
        <w:instrText xml:space="preserve"> \* MERGEFORMAT </w:instrText>
      </w:r>
      <w:r>
        <w:fldChar w:fldCharType="separate"/>
      </w:r>
      <w:r w:rsidR="00140F11">
        <w:t xml:space="preserve">Figure </w:t>
      </w:r>
      <w:r w:rsidR="00140F11">
        <w:rPr>
          <w:noProof/>
        </w:rPr>
        <w:t>5</w:t>
      </w:r>
      <w:r w:rsidR="00140F11">
        <w:rPr>
          <w:noProof/>
        </w:rPr>
        <w:noBreakHyphen/>
        <w:t>10</w:t>
      </w:r>
      <w:r>
        <w:fldChar w:fldCharType="end"/>
      </w:r>
      <w:r>
        <w:t xml:space="preserve"> and </w:t>
      </w:r>
      <w:r>
        <w:fldChar w:fldCharType="begin"/>
      </w:r>
      <w:r>
        <w:instrText xml:space="preserve"> REF _Ref12462172 \h </w:instrText>
      </w:r>
      <w:r w:rsidR="007911F3">
        <w:instrText xml:space="preserve"> \* MERGEFORMAT </w:instrText>
      </w:r>
      <w:r>
        <w:fldChar w:fldCharType="separate"/>
      </w:r>
      <w:r w:rsidR="00140F11">
        <w:t xml:space="preserve">Figure </w:t>
      </w:r>
      <w:r w:rsidR="00140F11">
        <w:rPr>
          <w:noProof/>
        </w:rPr>
        <w:t>5</w:t>
      </w:r>
      <w:r w:rsidR="00140F11">
        <w:rPr>
          <w:noProof/>
        </w:rPr>
        <w:noBreakHyphen/>
        <w:t>11</w:t>
      </w:r>
      <w:r>
        <w:fldChar w:fldCharType="end"/>
      </w:r>
      <w:r>
        <w:t>. One future method to quantify this would be to get a radiological scoring system based on expert visual analysis.</w:t>
      </w:r>
      <w:r w:rsidR="00364F4B">
        <w:t xml:space="preserve"> </w:t>
      </w:r>
    </w:p>
    <w:p w14:paraId="0FE93892" w14:textId="77777777" w:rsidR="00364F4B" w:rsidRDefault="00364F4B" w:rsidP="006717E0"/>
    <w:p w14:paraId="012BFF67" w14:textId="6F833375" w:rsidR="00364F4B" w:rsidRDefault="00364F4B" w:rsidP="006717E0">
      <w:r>
        <w:t xml:space="preserve">One limitation to this longitudinal analysis is the lack of data on exacerbations and treatment changes in between clinic visits. At study visits patients were free from hospitalisation or intra-venous antibiotics for four weeks, however this was not necessarily the case for those on oral antibiotics. During the study, it became clear that patients would often be on oral antibiotics unbeknown at the time to the clinical team and in some cases not disclosed until halfway through study visits. Some patient visits will therefore be whilst the patient was taking oral antibiotics and in some cases may mean that the patient was not completely clinically stable. Future work should attempt to record this data in more detail, including new treatments and exacerbations, to account for visit to visit changes. </w:t>
      </w:r>
    </w:p>
    <w:p w14:paraId="00F72C0E" w14:textId="77777777" w:rsidR="008553F0" w:rsidRPr="00F568D1" w:rsidRDefault="008553F0" w:rsidP="006717E0"/>
    <w:p w14:paraId="3377AC90" w14:textId="6453289D" w:rsidR="008553F0" w:rsidRDefault="008553F0" w:rsidP="006717E0">
      <w:pPr>
        <w:pStyle w:val="Heading3"/>
      </w:pPr>
      <w:bookmarkStart w:id="489" w:name="_Toc27382927"/>
      <w:r>
        <w:t xml:space="preserve">Longitudinal </w:t>
      </w:r>
      <w:r w:rsidR="005E6BBB">
        <w:rPr>
          <w:vertAlign w:val="superscript"/>
        </w:rPr>
        <w:t>3</w:t>
      </w:r>
      <w:r w:rsidR="005E6BBB">
        <w:t>He</w:t>
      </w:r>
      <w:r>
        <w:t xml:space="preserve"> MRI compared to lung function</w:t>
      </w:r>
      <w:bookmarkEnd w:id="489"/>
      <w:r>
        <w:t xml:space="preserve"> </w:t>
      </w:r>
    </w:p>
    <w:p w14:paraId="6549F529" w14:textId="77777777" w:rsidR="001D70B4" w:rsidRPr="001D70B4" w:rsidRDefault="001D70B4" w:rsidP="001D70B4"/>
    <w:p w14:paraId="1123EE3D" w14:textId="5C28CE2F" w:rsidR="008553F0" w:rsidRDefault="008553F0" w:rsidP="006717E0">
      <w:pPr>
        <w:pStyle w:val="Heading4"/>
      </w:pPr>
      <w:r>
        <w:t xml:space="preserve">Comparing MMAVIC to the AJRCCM </w:t>
      </w:r>
      <w:r w:rsidR="00D95BD7">
        <w:t>published cohort</w:t>
      </w:r>
    </w:p>
    <w:p w14:paraId="2A7754CB" w14:textId="77777777" w:rsidR="008553F0" w:rsidRDefault="008553F0" w:rsidP="006717E0"/>
    <w:p w14:paraId="3EFCBB89" w14:textId="08E3E6BA" w:rsidR="008553F0" w:rsidRDefault="008553F0" w:rsidP="006717E0">
      <w:r>
        <w:t xml:space="preserve">The data presented in this chapter from the MMAVIC study does not exactly replicate the findings from the small study originally published in the AJRCCM </w:t>
      </w:r>
      <w:r>
        <w:fldChar w:fldCharType="begin">
          <w:fldData xml:space="preserve">PEVuZE5vdGU+PENpdGU+PEF1dGhvcj5TbWl0aDwvQXV0aG9yPjxZZWFyPjIwMTg8L1llYXI+PFJl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</w:fldData>
        </w:fldChar>
      </w:r>
      <w:r w:rsidR="00B86FC1">
        <w:instrText xml:space="preserve"> ADDIN EN.CITE </w:instrText>
      </w:r>
      <w:r w:rsidR="00B86FC1">
        <w:fldChar w:fldCharType="begin">
          <w:fldData xml:space="preserve">PEVuZE5vdGU+PENpdGU+PEF1dGhvcj5TbWl0aDwvQXV0aG9yPjxZZWFyPjIwMTg8L1llYXI+PFJl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</w:fldData>
        </w:fldChar>
      </w:r>
      <w:r w:rsidR="00B86FC1">
        <w:instrText xml:space="preserve"> ADDIN EN.CITE.DATA </w:instrText>
      </w:r>
      <w:r w:rsidR="00B86FC1">
        <w:fldChar w:fldCharType="end"/>
      </w:r>
      <w:r>
        <w:fldChar w:fldCharType="separate"/>
      </w:r>
      <w:r w:rsidR="00B86FC1">
        <w:rPr>
          <w:noProof/>
        </w:rPr>
        <w:t>[249]</w:t>
      </w:r>
      <w:r>
        <w:fldChar w:fldCharType="end"/>
      </w:r>
      <w:r>
        <w:t xml:space="preserve"> and detailed in the introduction of this chapter</w:t>
      </w:r>
      <w:r w:rsidR="003D559F">
        <w:t xml:space="preserve"> (</w:t>
      </w:r>
      <w:r w:rsidR="003D559F">
        <w:fldChar w:fldCharType="begin"/>
      </w:r>
      <w:r w:rsidR="003D559F">
        <w:instrText xml:space="preserve"> REF _Ref21772584 \h </w:instrText>
      </w:r>
      <w:r w:rsidR="003D559F">
        <w:fldChar w:fldCharType="separate"/>
      </w:r>
      <w:r w:rsidR="00140F11">
        <w:t>Two year follow up analysis of children with CF and normal FEV</w:t>
      </w:r>
      <w:r w:rsidR="00140F11">
        <w:rPr>
          <w:vertAlign w:val="subscript"/>
        </w:rPr>
        <w:t>1</w:t>
      </w:r>
      <w:r w:rsidR="003D559F">
        <w:fldChar w:fldCharType="end"/>
      </w:r>
      <w:r w:rsidR="003D559F">
        <w:t>, p</w:t>
      </w:r>
      <w:r w:rsidR="003D559F">
        <w:fldChar w:fldCharType="begin"/>
      </w:r>
      <w:r w:rsidR="003D559F">
        <w:instrText xml:space="preserve"> PAGEREF _Ref21772584 \h </w:instrText>
      </w:r>
      <w:r w:rsidR="003D559F">
        <w:fldChar w:fldCharType="separate"/>
      </w:r>
      <w:r w:rsidR="00140F11">
        <w:rPr>
          <w:noProof/>
        </w:rPr>
        <w:t>202</w:t>
      </w:r>
      <w:r w:rsidR="003D559F">
        <w:fldChar w:fldCharType="end"/>
      </w:r>
      <w:r w:rsidR="003D559F">
        <w:t>)</w:t>
      </w:r>
      <w:r>
        <w:t xml:space="preserve">. In the study published in AJRCCM, 13/14 (93%) children with CF had an increased VDP at a second visit approximately 2 years on from when originally assessed. The remaining patient had a reduced VDP. The original study showed that there was good concordance between the change in VDP and the change in LCI (86%), where 11/14 patients also had an increased LCI. These changes were observed despite a stable and unchanged </w:t>
      </w:r>
      <w:r w:rsidR="00DF2511">
        <w:t>FEV</w:t>
      </w:r>
      <w:r w:rsidR="00DF2511">
        <w:rPr>
          <w:vertAlign w:val="subscript"/>
        </w:rPr>
        <w:t>1</w:t>
      </w:r>
      <w:r>
        <w:t xml:space="preserve">. In the MMAVIC study the data shows a more heterogeneous response to the change in </w:t>
      </w:r>
      <w:r w:rsidR="005E6BBB">
        <w:rPr>
          <w:vertAlign w:val="superscript"/>
        </w:rPr>
        <w:t>3</w:t>
      </w:r>
      <w:r w:rsidR="005E6BBB">
        <w:t>He</w:t>
      </w:r>
      <w:r>
        <w:t xml:space="preserve"> VDP with time, whereby only 54% of the MMAVIC cohort having increased VDP and the remaining 46% had reduced VDP, with the mean change in VDP being close to zero. Despite this, the agreement between the change in </w:t>
      </w:r>
      <w:r w:rsidR="005E6BBB">
        <w:rPr>
          <w:vertAlign w:val="superscript"/>
        </w:rPr>
        <w:t>3</w:t>
      </w:r>
      <w:r w:rsidR="005E6BBB">
        <w:t>He</w:t>
      </w:r>
      <w:r>
        <w:t xml:space="preserve"> VDP and LCI was good (68%). </w:t>
      </w:r>
    </w:p>
    <w:p w14:paraId="00B3596B" w14:textId="77777777" w:rsidR="008553F0" w:rsidRDefault="008553F0" w:rsidP="006717E0"/>
    <w:p w14:paraId="7B7A032F" w14:textId="247AC3AF" w:rsidR="008553F0" w:rsidRDefault="008553F0" w:rsidP="006717E0">
      <w:r>
        <w:t xml:space="preserve">One clear difference between the two cohorts is the degree of underlying lung disease. The cohort published in AJRCCM, only consisted of children with an </w:t>
      </w:r>
      <w:r w:rsidR="00DF2511">
        <w:t>FEV</w:t>
      </w:r>
      <w:r w:rsidR="00DF2511">
        <w:rPr>
          <w:vertAlign w:val="subscript"/>
        </w:rPr>
        <w:t>1</w:t>
      </w:r>
      <w:r>
        <w:t xml:space="preserve"> within the normal range, as opposed to the broad spread of </w:t>
      </w:r>
      <w:r w:rsidR="00DF2511">
        <w:t>FEV</w:t>
      </w:r>
      <w:r w:rsidR="00DF2511">
        <w:rPr>
          <w:vertAlign w:val="subscript"/>
        </w:rPr>
        <w:t>1</w:t>
      </w:r>
      <w:r>
        <w:t xml:space="preserve"> within the MMAVIC cohort. However, when only looking at the MMAVIC patients with a normal </w:t>
      </w:r>
      <w:r w:rsidR="00DF2511">
        <w:t>FEV</w:t>
      </w:r>
      <w:r w:rsidR="00DF2511">
        <w:rPr>
          <w:vertAlign w:val="subscript"/>
        </w:rPr>
        <w:t>1</w:t>
      </w:r>
      <w:r>
        <w:t xml:space="preserve"> (18 in total), only 44% of the patients had an increase in </w:t>
      </w:r>
      <w:r w:rsidR="005E6BBB">
        <w:rPr>
          <w:vertAlign w:val="superscript"/>
        </w:rPr>
        <w:t>3</w:t>
      </w:r>
      <w:r w:rsidR="005E6BBB">
        <w:t>He</w:t>
      </w:r>
      <w:r>
        <w:t xml:space="preserve"> VDP, but the concordance between </w:t>
      </w:r>
      <w:r w:rsidR="005E6BBB">
        <w:rPr>
          <w:vertAlign w:val="superscript"/>
        </w:rPr>
        <w:t>3</w:t>
      </w:r>
      <w:r w:rsidR="005E6BBB">
        <w:t>He</w:t>
      </w:r>
      <w:r>
        <w:t xml:space="preserve"> VDP and LCI remained at 67%. The MMAVIC patients with normal </w:t>
      </w:r>
      <w:r w:rsidR="00DF2511">
        <w:t>FEV</w:t>
      </w:r>
      <w:r w:rsidR="00DF2511">
        <w:rPr>
          <w:vertAlign w:val="subscript"/>
        </w:rPr>
        <w:t>1</w:t>
      </w:r>
      <w:r>
        <w:t xml:space="preserve"> at baseline, when compared to the cohort published in AJRCCM, at baseline appear older, with higher LCI values and lower group </w:t>
      </w:r>
      <w:r w:rsidR="00DF2511">
        <w:t>FEV</w:t>
      </w:r>
      <w:r w:rsidR="00DF2511">
        <w:rPr>
          <w:vertAlign w:val="subscript"/>
        </w:rPr>
        <w:t>1</w:t>
      </w:r>
      <w:r>
        <w:rPr>
          <w:vertAlign w:val="subscript"/>
        </w:rPr>
        <w:t xml:space="preserve"> </w:t>
      </w:r>
      <w:r>
        <w:t>(</w:t>
      </w:r>
      <w:r>
        <w:fldChar w:fldCharType="begin"/>
      </w:r>
      <w:r>
        <w:instrText xml:space="preserve"> REF _Ref424827011 \h </w:instrText>
      </w:r>
      <w:r w:rsidR="007911F3">
        <w:instrText xml:space="preserve"> \* MERGEFORMAT </w:instrText>
      </w:r>
      <w:r>
        <w:fldChar w:fldCharType="separate"/>
      </w:r>
      <w:r w:rsidR="00140F11">
        <w:t xml:space="preserve">Figure </w:t>
      </w:r>
      <w:r w:rsidR="00140F11">
        <w:rPr>
          <w:noProof/>
        </w:rPr>
        <w:t>5</w:t>
      </w:r>
      <w:r w:rsidR="00140F11">
        <w:rPr>
          <w:noProof/>
        </w:rPr>
        <w:noBreakHyphen/>
        <w:t>30</w:t>
      </w:r>
      <w:r>
        <w:fldChar w:fldCharType="end"/>
      </w:r>
      <w:r>
        <w:t>). These observations however are not statistically significant. For LCI</w:t>
      </w:r>
      <w:r w:rsidR="00D95BD7">
        <w:t>,</w:t>
      </w:r>
      <w:r>
        <w:t xml:space="preserve"> </w:t>
      </w:r>
      <w:r w:rsidR="00D95BD7">
        <w:t>only</w:t>
      </w:r>
      <w:r>
        <w:t xml:space="preserve"> 43% of patients in the cohort published in AJRCCM had an abnormal LCI as opposed to 72% of the MMAVIC cohort with normal </w:t>
      </w:r>
      <w:r w:rsidR="00DF2511">
        <w:t>FEV</w:t>
      </w:r>
      <w:r w:rsidR="00DF2511">
        <w:rPr>
          <w:vertAlign w:val="subscript"/>
        </w:rPr>
        <w:t>1</w:t>
      </w:r>
      <w:r>
        <w:t>. This suggests that one reason that the pattern of VDP response described in the AJRCCM cohort is different, is because they were younger patients with milder disease at baseline and were potentially studied at a point where disease was progressing more rapidly.</w:t>
      </w:r>
    </w:p>
    <w:p w14:paraId="12D90D73" w14:textId="77777777" w:rsidR="008553F0" w:rsidRDefault="008553F0" w:rsidP="006717E0"/>
    <w:p w14:paraId="2BE5BF08" w14:textId="77777777" w:rsidR="008553F0" w:rsidRDefault="008553F0" w:rsidP="006717E0">
      <w:r>
        <w:t>The fact that more of the MMAVIC cohort had abnormal LCI suggests that these patients were more likely to have had established disease for a while and potentially following a more complex treatment regime to treat the underlying disease. Also, the good agreement seen between LCI and VDP in both cohorts reinforces the validity of the change in VDP in both studies. The differences therefore are likely to be due to the cohorts on average being at different stages of disease management, with the cohort published in AJRCCM likely to be a milder, younger cohort who were more likely to have disease progression rather than improvement.</w:t>
      </w:r>
      <w:r w:rsidRPr="00E20609">
        <w:t xml:space="preserve"> </w:t>
      </w:r>
      <w:r>
        <w:t>These patients potentially had such mild disease at baseline, that there could be little improvement.</w:t>
      </w:r>
    </w:p>
    <w:p w14:paraId="27DE6FF9" w14:textId="77777777" w:rsidR="008553F0" w:rsidRDefault="008553F0" w:rsidP="006717E0"/>
    <w:p w14:paraId="1B7A63AC" w14:textId="77777777" w:rsidR="008553F0" w:rsidRDefault="008553F0" w:rsidP="006717E0">
      <w:r>
        <w:rPr>
          <w:noProof/>
          <w:lang w:val="en-US"/>
        </w:rPr>
        <w:drawing>
          <wp:inline distT="0" distB="0" distL="0" distR="0" wp14:anchorId="79BD9A9B" wp14:editId="62AF70CB">
            <wp:extent cx="6145335" cy="2542540"/>
            <wp:effectExtent l="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JRCCM vs MMAVIC.tiff"/>
                    <pic:cNvPicPr/>
                  </pic:nvPicPr>
                  <pic:blipFill>
                    <a:blip r:embed="rId175">
                      <a:extLst>
                        <a:ext uri="{28A0092B-C50C-407E-A947-70E740481C1C}">
                          <a14:useLocalDpi xmlns:a14="http://schemas.microsoft.com/office/drawing/2010/main" val="0"/>
                        </a:ext>
                      </a:extLst>
                    </a:blip>
                    <a:stretch>
                      <a:fillRect/>
                    </a:stretch>
                  </pic:blipFill>
                  <pic:spPr>
                    <a:xfrm>
                      <a:off x="0" y="0"/>
                      <a:ext cx="6148471" cy="2543838"/>
                    </a:xfrm>
                    <a:prstGeom prst="rect">
                      <a:avLst/>
                    </a:prstGeom>
                  </pic:spPr>
                </pic:pic>
              </a:graphicData>
            </a:graphic>
          </wp:inline>
        </w:drawing>
      </w:r>
    </w:p>
    <w:p w14:paraId="7441EE25" w14:textId="775859E4" w:rsidR="002E4CA5" w:rsidRDefault="008553F0" w:rsidP="006717E0">
      <w:pPr>
        <w:pStyle w:val="Caption"/>
      </w:pPr>
      <w:bookmarkStart w:id="490" w:name="_Ref424827011"/>
      <w:bookmarkStart w:id="491" w:name="_Toc27383113"/>
      <w:r>
        <w:t xml:space="preserve">Figure </w:t>
      </w:r>
      <w:fldSimple w:instr=" STYLEREF 1 \s ">
        <w:r w:rsidR="00824FFE">
          <w:rPr>
            <w:noProof/>
          </w:rPr>
          <w:t>5</w:t>
        </w:r>
      </w:fldSimple>
      <w:r w:rsidR="00824FFE">
        <w:noBreakHyphen/>
      </w:r>
      <w:fldSimple w:instr=" SEQ Figure \* ARABIC \s 1 ">
        <w:r w:rsidR="00824FFE">
          <w:rPr>
            <w:noProof/>
          </w:rPr>
          <w:t>30</w:t>
        </w:r>
      </w:fldSimple>
      <w:bookmarkEnd w:id="490"/>
      <w:r>
        <w:t xml:space="preserve">: A comparison </w:t>
      </w:r>
      <w:r w:rsidR="00BE487C">
        <w:t xml:space="preserve">of </w:t>
      </w:r>
      <w:r>
        <w:t xml:space="preserve">Age, LCI and </w:t>
      </w:r>
      <w:r w:rsidR="00DF2511">
        <w:t>FEV</w:t>
      </w:r>
      <w:r w:rsidR="00DF2511">
        <w:rPr>
          <w:vertAlign w:val="subscript"/>
        </w:rPr>
        <w:t>1</w:t>
      </w:r>
      <w:r>
        <w:t xml:space="preserve"> between the AJRCCM and MMAVIC cohorts.</w:t>
      </w:r>
      <w:bookmarkEnd w:id="491"/>
      <w:r>
        <w:t xml:space="preserve"> </w:t>
      </w:r>
    </w:p>
    <w:p w14:paraId="414E8A83" w14:textId="2059FFB3" w:rsidR="008553F0" w:rsidRDefault="008553F0" w:rsidP="002E4CA5">
      <w:pPr>
        <w:pStyle w:val="Subtitle"/>
      </w:pPr>
      <w:r>
        <w:t xml:space="preserve">This is a sub-group of the MMAVIC cohort who had a normal </w:t>
      </w:r>
      <w:r w:rsidR="00DF2511">
        <w:t>FEV</w:t>
      </w:r>
      <w:r w:rsidR="00DF2511">
        <w:rPr>
          <w:vertAlign w:val="subscript"/>
        </w:rPr>
        <w:t>1</w:t>
      </w:r>
      <w:r>
        <w:rPr>
          <w:vertAlign w:val="subscript"/>
        </w:rPr>
        <w:t xml:space="preserve"> </w:t>
      </w:r>
      <w:r w:rsidRPr="00160507">
        <w:t>at the baseline visit.</w:t>
      </w:r>
    </w:p>
    <w:p w14:paraId="7D2492EF" w14:textId="77777777" w:rsidR="008553F0" w:rsidRDefault="008553F0" w:rsidP="006717E0"/>
    <w:p w14:paraId="7F25E8BC" w14:textId="77777777" w:rsidR="008553F0" w:rsidRDefault="008553F0" w:rsidP="006717E0">
      <w:pPr>
        <w:pStyle w:val="Heading4"/>
      </w:pPr>
      <w:r>
        <w:t>Comparing the change in metrics over time</w:t>
      </w:r>
    </w:p>
    <w:p w14:paraId="6C5E75B2" w14:textId="77777777" w:rsidR="008553F0" w:rsidRDefault="008553F0" w:rsidP="006717E0"/>
    <w:p w14:paraId="7ED6222D" w14:textId="137D7BEA" w:rsidR="008553F0" w:rsidRDefault="008553F0" w:rsidP="006717E0">
      <w:r>
        <w:t xml:space="preserve">In the 31 patients who had at least two visits for comparison, there were no significant group changes for any of the metrics assessed, meaning that on average the lung function of this cohort of patients were relatively stable throughout the follow up period. This is </w:t>
      </w:r>
      <w:r w:rsidR="00D95BD7">
        <w:t>a phenomenon</w:t>
      </w:r>
      <w:r>
        <w:t xml:space="preserve"> previously reported when analysing longitudinal trends in LCI over the course of 3 years </w:t>
      </w:r>
      <w:r>
        <w:fldChar w:fldCharType="begin">
          <w:fldData xml:space="preserve">PEVuZE5vdGU+PENpdGU+PEF1dGhvcj5GdWNoczwvQXV0aG9yPjxZZWFyPjIwMTQ8L1llYXI+PFJl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</w:fldData>
        </w:fldChar>
      </w:r>
      <w:r w:rsidR="00B86FC1">
        <w:instrText xml:space="preserve"> ADDIN EN.CITE </w:instrText>
      </w:r>
      <w:r w:rsidR="00B86FC1">
        <w:fldChar w:fldCharType="begin">
          <w:fldData xml:space="preserve">PEVuZE5vdGU+PENpdGU+PEF1dGhvcj5GdWNoczwvQXV0aG9yPjxZZWFyPjIwMTQ8L1llYXI+PFJl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</w:fldData>
        </w:fldChar>
      </w:r>
      <w:r w:rsidR="00B86FC1">
        <w:instrText xml:space="preserve"> ADDIN EN.CITE.DATA </w:instrText>
      </w:r>
      <w:r w:rsidR="00B86FC1">
        <w:fldChar w:fldCharType="end"/>
      </w:r>
      <w:r>
        <w:fldChar w:fldCharType="separate"/>
      </w:r>
      <w:r w:rsidR="00B86FC1">
        <w:rPr>
          <w:noProof/>
        </w:rPr>
        <w:t>[166]</w:t>
      </w:r>
      <w:r>
        <w:fldChar w:fldCharType="end"/>
      </w:r>
      <w:r>
        <w:t>. This however does not reflect the heterogeneity of patterns experienced in the ventilation MR images. Approximately half of the 31 patients had increased VDP and the other half decreased, patterns which can be visually seen when assessing the images themselves. When visually assessing the images, it is clear that for some patients there are significant worsening patterns of ventilation and conversely in others there are consistent improvements in ventilation over time. In a cohort of patients where the aim was to follow up routine patients, being managed separately from the study, it is understandable that some patients will be progressing and some will be improving due to the variety of factors that can affect the lung health of patients with CF. Visual interpretation reveals details and subtleties in lung disease patterns which may be lost when surmising these images into global metrics.</w:t>
      </w:r>
    </w:p>
    <w:p w14:paraId="77EA0391" w14:textId="77777777" w:rsidR="008553F0" w:rsidRDefault="008553F0" w:rsidP="006717E0"/>
    <w:p w14:paraId="6797CF2E" w14:textId="5BAD5B8B" w:rsidR="008553F0" w:rsidRDefault="008553F0" w:rsidP="006717E0">
      <w:r>
        <w:t xml:space="preserve">The data presented here on ventilation MRI shows a much more heterogeneous longitudinal response than previously published. As a result, these are the first data that highlight that not only can </w:t>
      </w:r>
      <w:r w:rsidR="005E6BBB">
        <w:rPr>
          <w:vertAlign w:val="superscript"/>
        </w:rPr>
        <w:t>3</w:t>
      </w:r>
      <w:r w:rsidR="005E6BBB">
        <w:t>He</w:t>
      </w:r>
      <w:r>
        <w:t xml:space="preserve"> MRI detect worsening lung disease in the face of a normal </w:t>
      </w:r>
      <w:r w:rsidR="00DF2511">
        <w:t>FEV</w:t>
      </w:r>
      <w:r w:rsidR="00DF2511">
        <w:rPr>
          <w:vertAlign w:val="subscript"/>
        </w:rPr>
        <w:t>1</w:t>
      </w:r>
      <w:r>
        <w:t xml:space="preserve"> (and sometimes LCI also), but it can also detect improving lung function in the face of a normal and unchanged </w:t>
      </w:r>
      <w:r w:rsidR="00DF2511">
        <w:t>FEV</w:t>
      </w:r>
      <w:r w:rsidR="00DF2511">
        <w:rPr>
          <w:vertAlign w:val="subscript"/>
        </w:rPr>
        <w:t>1</w:t>
      </w:r>
      <w:r>
        <w:t xml:space="preserve"> (again LCI also for some). This is especially important when considering the use of ventilation MRI in clinical trials and clinical decision making, where the expected response is an improvement with treatment. Here, a proportion of the patients with normal and static </w:t>
      </w:r>
      <w:r w:rsidR="00DF2511">
        <w:t>FEV</w:t>
      </w:r>
      <w:r w:rsidR="00DF2511">
        <w:rPr>
          <w:vertAlign w:val="subscript"/>
        </w:rPr>
        <w:t>1</w:t>
      </w:r>
      <w:r>
        <w:t xml:space="preserve">, showed clear visual trends of improving lung function on </w:t>
      </w:r>
      <w:r w:rsidR="005E6BBB">
        <w:rPr>
          <w:vertAlign w:val="superscript"/>
        </w:rPr>
        <w:t>3</w:t>
      </w:r>
      <w:r w:rsidR="005E6BBB">
        <w:t>He</w:t>
      </w:r>
      <w:r>
        <w:t xml:space="preserve"> MRI. VDP often showed large changes when there was no significant change in either </w:t>
      </w:r>
      <w:r w:rsidR="00DF2511">
        <w:t>FEV</w:t>
      </w:r>
      <w:r w:rsidR="00DF2511">
        <w:rPr>
          <w:vertAlign w:val="subscript"/>
        </w:rPr>
        <w:t>1</w:t>
      </w:r>
      <w:r>
        <w:t xml:space="preserve"> or LCI as highlighted in </w:t>
      </w:r>
      <w:r>
        <w:fldChar w:fldCharType="begin"/>
      </w:r>
      <w:r>
        <w:instrText xml:space="preserve"> REF _Ref12461702 \h </w:instrText>
      </w:r>
      <w:r w:rsidR="007911F3">
        <w:instrText xml:space="preserve"> \* MERGEFORMAT </w:instrText>
      </w:r>
      <w:r>
        <w:fldChar w:fldCharType="separate"/>
      </w:r>
      <w:r w:rsidR="00140F11">
        <w:t xml:space="preserve">Figure </w:t>
      </w:r>
      <w:r w:rsidR="00140F11">
        <w:rPr>
          <w:noProof/>
        </w:rPr>
        <w:t>5</w:t>
      </w:r>
      <w:r w:rsidR="00140F11">
        <w:rPr>
          <w:noProof/>
        </w:rPr>
        <w:noBreakHyphen/>
        <w:t>10</w:t>
      </w:r>
      <w:r>
        <w:fldChar w:fldCharType="end"/>
      </w:r>
      <w:r>
        <w:t xml:space="preserve">, </w:t>
      </w:r>
      <w:r>
        <w:fldChar w:fldCharType="begin"/>
      </w:r>
      <w:r>
        <w:instrText xml:space="preserve"> REF _Ref12462172 \h </w:instrText>
      </w:r>
      <w:r w:rsidR="007911F3">
        <w:instrText xml:space="preserve"> \* MERGEFORMAT </w:instrText>
      </w:r>
      <w:r>
        <w:fldChar w:fldCharType="separate"/>
      </w:r>
      <w:r w:rsidR="00140F11">
        <w:t xml:space="preserve">Figure </w:t>
      </w:r>
      <w:r w:rsidR="00140F11">
        <w:rPr>
          <w:noProof/>
        </w:rPr>
        <w:t>5</w:t>
      </w:r>
      <w:r w:rsidR="00140F11">
        <w:rPr>
          <w:noProof/>
        </w:rPr>
        <w:noBreakHyphen/>
        <w:t>11</w:t>
      </w:r>
      <w:r>
        <w:fldChar w:fldCharType="end"/>
      </w:r>
      <w:r>
        <w:t xml:space="preserve"> and </w:t>
      </w:r>
      <w:r>
        <w:fldChar w:fldCharType="begin"/>
      </w:r>
      <w:r>
        <w:instrText xml:space="preserve"> REF _Ref12381557 \h </w:instrText>
      </w:r>
      <w:r w:rsidR="007911F3">
        <w:instrText xml:space="preserve"> \* MERGEFORMAT </w:instrText>
      </w:r>
      <w:r>
        <w:fldChar w:fldCharType="separate"/>
      </w:r>
      <w:r w:rsidR="00140F11">
        <w:t xml:space="preserve">Figure </w:t>
      </w:r>
      <w:r w:rsidR="00140F11">
        <w:rPr>
          <w:noProof/>
        </w:rPr>
        <w:t>5</w:t>
      </w:r>
      <w:r w:rsidR="00140F11">
        <w:rPr>
          <w:noProof/>
        </w:rPr>
        <w:noBreakHyphen/>
        <w:t>18</w:t>
      </w:r>
      <w:r>
        <w:fldChar w:fldCharType="end"/>
      </w:r>
      <w:r>
        <w:t xml:space="preserve">. </w:t>
      </w:r>
    </w:p>
    <w:p w14:paraId="45F3FB24" w14:textId="77777777" w:rsidR="008553F0" w:rsidRDefault="008553F0" w:rsidP="006717E0"/>
    <w:p w14:paraId="3BF66F57" w14:textId="3C8593E3" w:rsidR="008553F0" w:rsidRDefault="008553F0" w:rsidP="006717E0">
      <w:r>
        <w:t xml:space="preserve">The change in VDP with time was not correlated with the change in other lung function metrics, a finding previously reported when looking at the change in </w:t>
      </w:r>
      <w:r w:rsidR="005E6BBB">
        <w:rPr>
          <w:vertAlign w:val="superscript"/>
        </w:rPr>
        <w:t>129</w:t>
      </w:r>
      <w:r w:rsidR="005E6BBB">
        <w:t>Xe</w:t>
      </w:r>
      <w:r>
        <w:t xml:space="preserve"> VDP, </w:t>
      </w:r>
      <w:r w:rsidR="00DF2511">
        <w:t>FEV</w:t>
      </w:r>
      <w:r w:rsidR="00DF2511">
        <w:rPr>
          <w:vertAlign w:val="subscript"/>
        </w:rPr>
        <w:t>1</w:t>
      </w:r>
      <w:r>
        <w:t xml:space="preserve"> and LCI after treatment for pulmonary exacerbation </w:t>
      </w:r>
      <w:r>
        <w:fldChar w:fldCharType="begin"/>
      </w:r>
      <w:r w:rsidR="00B86FC1">
        <w:instrText xml:space="preserve"> ADDIN EN.CITE &lt;EndNote&gt;&lt;Cite&gt;&lt;Author&gt;Rayment&lt;/Author&gt;&lt;Year&gt;2019&lt;/Year&gt;&lt;RecNum&gt;3435&lt;/RecNum&gt;&lt;DisplayText&gt;[239]&lt;/DisplayText&gt;&lt;record&gt;&lt;rec-number&gt;3435&lt;/rec-number&gt;&lt;foreign-keys&gt;&lt;key app="EN" db-id="pr5wspr9dw2dxne92x4v99s69xa59dv092es" timestamp="1551951221"&gt;3435&lt;/key&gt;&lt;/foreign-keys&gt;&lt;ref-type name="Journal Article"&gt;17&lt;/ref-type&gt;&lt;contributors&gt;&lt;authors&gt;&lt;author&gt;Rayment, J. H.&lt;/author&gt;&lt;author&gt;Couch, M. J.&lt;/author&gt;&lt;author&gt;McDonald, N.&lt;/author&gt;&lt;author&gt;Kanhere, N.&lt;/author&gt;&lt;author&gt;Manson, D.&lt;/author&gt;&lt;author&gt;Santyr, G.&lt;/author&gt;&lt;author&gt;Ratjen, F.&lt;/author&gt;&lt;/authors&gt;&lt;/contributors&gt;&lt;auth-address&gt;Division of Respiratory Medicine, Department of Paediatrics, Hospital for Sick Children, Toronto, ON Canada.&amp;#xD;Department of Paediatrics, University of Toronto, Toronto, ON, Canada.&amp;#xD;Translational Medicine Program, SickKids Research Institute, Toronto, ON, Canada.&amp;#xD;Department of Medical Biophysics, University of Toronto, Toronto, ON, Canada.&amp;#xD;Department of Diagnostic Imaging, Hospital for Sick Children, Toronto, ON, Canada.&lt;/auth-address&gt;&lt;titles&gt;&lt;title&gt;Hyperpolarised (129)Xe MRI to monitor treatment response in children with cystic fibrosis&lt;/title&gt;&lt;secondary-title&gt;Eur Respir J&lt;/secondary-title&gt;&lt;/titles&gt;&lt;periodical&gt;&lt;full-title&gt;Eur Respir J&lt;/full-title&gt;&lt;abbr-1&gt;The European respiratory journal&lt;/abbr-1&gt;&lt;/periodical&gt;&lt;pages&gt;1802188&lt;/pages&gt;&lt;dates&gt;&lt;year&gt;2019&lt;/year&gt;&lt;pub-dates&gt;&lt;date&gt;Feb 28&lt;/date&gt;&lt;/pub-dates&gt;&lt;/dates&gt;&lt;isbn&gt;1399-3003 (Electronic)&amp;#xD;0903-1936 (Linking)&lt;/isbn&gt;&lt;accession-num&gt;30819815&lt;/accession-num&gt;&lt;urls&gt;&lt;related-urls&gt;&lt;url&gt;https://www.ncbi.nlm.nih.gov/pubmed/30819815&lt;/url&gt;&lt;/related-urls&gt;&lt;/urls&gt;&lt;electronic-resource-num&gt;10.1183/13993003.02188-2018&lt;/electronic-resource-num&gt;&lt;/record&gt;&lt;/Cite&gt;&lt;/EndNote&gt;</w:instrText>
      </w:r>
      <w:r>
        <w:fldChar w:fldCharType="separate"/>
      </w:r>
      <w:r w:rsidR="00B86FC1">
        <w:rPr>
          <w:noProof/>
        </w:rPr>
        <w:t>[239]</w:t>
      </w:r>
      <w:r>
        <w:fldChar w:fldCharType="end"/>
      </w:r>
      <w:r>
        <w:t xml:space="preserve">. One reason for this is that it is likely that the three-metrics highlighted (VDP, </w:t>
      </w:r>
      <w:r w:rsidR="00DF2511">
        <w:t>FEV</w:t>
      </w:r>
      <w:r w:rsidR="00DF2511">
        <w:rPr>
          <w:vertAlign w:val="subscript"/>
        </w:rPr>
        <w:t>1</w:t>
      </w:r>
      <w:r>
        <w:t xml:space="preserve"> and LCI), are measuring different aspects of lung function. </w:t>
      </w:r>
      <w:r w:rsidR="00DF2511">
        <w:t>FEV</w:t>
      </w:r>
      <w:r w:rsidR="00DF2511">
        <w:rPr>
          <w:vertAlign w:val="subscript"/>
        </w:rPr>
        <w:t>1</w:t>
      </w:r>
      <w:r>
        <w:t xml:space="preserve"> is largely measuring the airway resistance within the largest conducting airways, whilst LCI is measuring ventilation heterogeneity of ventilated lung regions. LCI in more severe lung disease is a much more unpredictable test than it is in milder lung disease. The intra-subject repeatability is worse in more severe disease and the response to treatments is much more unpredictable. A patient can have a positive response to therapy, but the LCI in more severe disease can get better (due to an overall </w:t>
      </w:r>
      <w:r>
        <w:lastRenderedPageBreak/>
        <w:t xml:space="preserve">reduction in ventilation heterogeneity). Or the LCI could get worse due to the opening of airways, which allows ventilation to previously diseased areas of the lung. In this example ventilation heterogeneity increases as does LCI. </w:t>
      </w:r>
    </w:p>
    <w:p w14:paraId="79CEF0D1" w14:textId="77777777" w:rsidR="00A128CB" w:rsidRDefault="00A128CB" w:rsidP="006717E0"/>
    <w:p w14:paraId="2206354F" w14:textId="050A9F38" w:rsidR="008553F0" w:rsidRDefault="008553F0" w:rsidP="006717E0">
      <w:r>
        <w:t xml:space="preserve">In contrast, VDP reflects the amount of non-ventilated lung in a binary fashion. Therefore, if a patient is treated, regardless of their underlying lung function and if the treatment is successful, then VDP should always improve. In this cohort of patients, the concordance in the change in VDP and LCI was 65%, showing that for 2/3 patients the metrics are reflecting the nature of lung disease progression. In contrast, the agreement with </w:t>
      </w:r>
      <w:r w:rsidR="00DF2511">
        <w:t>FEV</w:t>
      </w:r>
      <w:r w:rsidR="00DF2511">
        <w:rPr>
          <w:vertAlign w:val="subscript"/>
        </w:rPr>
        <w:t>1</w:t>
      </w:r>
      <w:r>
        <w:t xml:space="preserve"> was poorer for VDP at 54%, which demonstrates the insensitivity of </w:t>
      </w:r>
      <w:r w:rsidR="00DF2511">
        <w:t>FEV</w:t>
      </w:r>
      <w:r w:rsidR="00DF2511">
        <w:rPr>
          <w:vertAlign w:val="subscript"/>
        </w:rPr>
        <w:t>1</w:t>
      </w:r>
      <w:r>
        <w:t xml:space="preserve"> to detect underlying changes in lung function. </w:t>
      </w:r>
    </w:p>
    <w:p w14:paraId="12F984C1" w14:textId="77777777" w:rsidR="00A128CB" w:rsidRDefault="00A128CB" w:rsidP="006717E0"/>
    <w:p w14:paraId="738D9490" w14:textId="77777777" w:rsidR="008553F0" w:rsidRDefault="008553F0" w:rsidP="006717E0">
      <w:r>
        <w:t xml:space="preserve">Changes in VDP imaged at EIVt and TLC were not always concordant, which provides further evidence that measuring VDP at both lung volumes provides additional insight into the nature of volume-reversible lung function. On average the change in VDP was larger at EIVt than at TLC, which reflects the fact that at higher lung volumes it is more likely that airway obstruction can be overcome due to increased intra-thoracic pressure. Change in VDP at TLC suggests changes in fixed airway obstructions, caused by mucus plugs for example. An increase in VDP at TLC may reflect a worse scenario than an increase in VDP at EIVt alone. VDP at EIVt is perhaps more sensitive to change than at TLC, but a change in VDP at EIVt may detect less severely diseased obstructed airways in addition to the lung areas affected at TLC. </w:t>
      </w:r>
    </w:p>
    <w:p w14:paraId="198942CA" w14:textId="77777777" w:rsidR="008553F0" w:rsidRDefault="008553F0" w:rsidP="006717E0"/>
    <w:p w14:paraId="41D3F734" w14:textId="500782C5" w:rsidR="008553F0" w:rsidRDefault="008553F0" w:rsidP="006717E0">
      <w:r>
        <w:t xml:space="preserve">Assessing these two VDP measures as well as the change in the reversible-volume index allows for clinical interpretation as to the nature of lung function changes. For </w:t>
      </w:r>
      <w:r w:rsidR="00D95BD7">
        <w:t>example,</w:t>
      </w:r>
      <w:r>
        <w:t xml:space="preserve"> an increase in VDP at EIVt and an increase in the reversible-volume index shows that although there has been an increase in the amount of non-ventilated lung at EIVt, these areas of defect can still be accessed by breathing in deeply, demonstrating reversible ventilation. In contrast, an increased VDP at EIVt in the presence of a reduced reversible-volume index indicates that these increased areas of non-ventilation cannot be readily accessed when breathing in deeply, indicating less reversible ventilation obstruction. This latter pattern is arguably more serious than the former.</w:t>
      </w:r>
    </w:p>
    <w:p w14:paraId="7BBF6C17" w14:textId="77777777" w:rsidR="008553F0" w:rsidRPr="00F95222" w:rsidRDefault="008553F0" w:rsidP="006717E0"/>
    <w:p w14:paraId="2153C2D9" w14:textId="77777777" w:rsidR="000A5E79" w:rsidRDefault="000A5E79" w:rsidP="006717E0">
      <w:pPr>
        <w:rPr>
          <w:rFonts w:asciiTheme="majorHAnsi" w:eastAsiaTheme="majorEastAsia" w:hAnsiTheme="majorHAnsi" w:cstheme="majorBidi"/>
          <w:color w:val="000000" w:themeColor="text1"/>
        </w:rPr>
      </w:pPr>
      <w:r>
        <w:br w:type="page"/>
      </w:r>
    </w:p>
    <w:p w14:paraId="79A2A543" w14:textId="6B3559BD" w:rsidR="008553F0" w:rsidRDefault="008553F0" w:rsidP="006717E0">
      <w:pPr>
        <w:pStyle w:val="Heading3"/>
      </w:pPr>
      <w:bookmarkStart w:id="492" w:name="_Toc27382928"/>
      <w:r>
        <w:lastRenderedPageBreak/>
        <w:t>Tracking ventilation defects with time</w:t>
      </w:r>
      <w:bookmarkEnd w:id="492"/>
    </w:p>
    <w:p w14:paraId="6FAB05BB" w14:textId="77777777" w:rsidR="008553F0" w:rsidRDefault="008553F0" w:rsidP="006717E0"/>
    <w:p w14:paraId="0F07C3A8" w14:textId="4B309356" w:rsidR="008553F0" w:rsidRDefault="008553F0" w:rsidP="006717E0">
      <w:r>
        <w:t>These are the first data presented on tracking ventilation defects imaged in 3D over time. Here, the data highlights</w:t>
      </w:r>
      <w:r w:rsidR="00E96416">
        <w:t>:</w:t>
      </w:r>
      <w:r>
        <w:t xml:space="preserve"> </w:t>
      </w:r>
    </w:p>
    <w:p w14:paraId="37E9CD16" w14:textId="77777777" w:rsidR="008553F0" w:rsidRDefault="008553F0" w:rsidP="006717E0">
      <w:r>
        <w:t>1) That it is possible to track individual ventilation defects over time in 3D.</w:t>
      </w:r>
    </w:p>
    <w:p w14:paraId="1F6DA2A8" w14:textId="2F59DD95" w:rsidR="008553F0" w:rsidRDefault="008553F0" w:rsidP="006717E0">
      <w:r>
        <w:t xml:space="preserve">2) That the largest ventilation defects present largely persist with time, even in patients with normal </w:t>
      </w:r>
      <w:r w:rsidR="00DF2511">
        <w:t>FEV</w:t>
      </w:r>
      <w:r w:rsidR="00DF2511">
        <w:rPr>
          <w:vertAlign w:val="subscript"/>
        </w:rPr>
        <w:t>1</w:t>
      </w:r>
      <w:r>
        <w:t xml:space="preserve"> who have clinically improved over time. </w:t>
      </w:r>
    </w:p>
    <w:p w14:paraId="4C05BC74" w14:textId="77777777" w:rsidR="008553F0" w:rsidRDefault="008553F0" w:rsidP="006717E0">
      <w:r>
        <w:t xml:space="preserve">3) That the change in size of individual ventilation defects can often be larger than the overall net change in VDP. </w:t>
      </w:r>
    </w:p>
    <w:p w14:paraId="131B9B8A" w14:textId="77777777" w:rsidR="008553F0" w:rsidRDefault="008553F0" w:rsidP="006717E0">
      <w:r>
        <w:t>4) That the change in size of ventilation defects is mostly dominated by either new defect appearing in previously ventilated areas (in the case of increasing lung disease), or by newly ventilated regions in the case of lung disease improving.</w:t>
      </w:r>
    </w:p>
    <w:p w14:paraId="252AB81A" w14:textId="77777777" w:rsidR="008553F0" w:rsidRDefault="008553F0" w:rsidP="006717E0"/>
    <w:p w14:paraId="72E59569" w14:textId="563C9A24" w:rsidR="008553F0" w:rsidRDefault="008553F0" w:rsidP="006717E0">
      <w:r>
        <w:t xml:space="preserve">In </w:t>
      </w:r>
      <w:r w:rsidR="003D559F">
        <w:t>C</w:t>
      </w:r>
      <w:r w:rsidRPr="003D559F">
        <w:t xml:space="preserve">hapter </w:t>
      </w:r>
      <w:r w:rsidR="003D559F">
        <w:fldChar w:fldCharType="begin"/>
      </w:r>
      <w:r w:rsidR="003D559F">
        <w:instrText xml:space="preserve"> REF _Ref21782714 \r \h </w:instrText>
      </w:r>
      <w:r w:rsidR="003D559F">
        <w:fldChar w:fldCharType="separate"/>
      </w:r>
      <w:r w:rsidR="00140F11">
        <w:t>3</w:t>
      </w:r>
      <w:r w:rsidR="003D559F">
        <w:fldChar w:fldCharType="end"/>
      </w:r>
      <w:r w:rsidR="003D559F">
        <w:t xml:space="preserve"> (</w:t>
      </w:r>
      <w:r w:rsidR="003D559F">
        <w:fldChar w:fldCharType="begin"/>
      </w:r>
      <w:r w:rsidR="003D559F">
        <w:instrText xml:space="preserve"> REF _Ref21868991 \h </w:instrText>
      </w:r>
      <w:r w:rsidR="003D559F">
        <w:fldChar w:fldCharType="separate"/>
      </w:r>
      <w:r w:rsidR="00140F11">
        <w:t>Ventilation defect analysis</w:t>
      </w:r>
      <w:r w:rsidR="003D559F">
        <w:fldChar w:fldCharType="end"/>
      </w:r>
      <w:r w:rsidR="003D559F">
        <w:t>, p</w:t>
      </w:r>
      <w:r w:rsidR="003D559F">
        <w:fldChar w:fldCharType="begin"/>
      </w:r>
      <w:r w:rsidR="003D559F">
        <w:instrText xml:space="preserve"> PAGEREF _Ref21868991 \h </w:instrText>
      </w:r>
      <w:r w:rsidR="003D559F">
        <w:fldChar w:fldCharType="separate"/>
      </w:r>
      <w:r w:rsidR="00140F11">
        <w:rPr>
          <w:noProof/>
        </w:rPr>
        <w:t>125</w:t>
      </w:r>
      <w:r w:rsidR="003D559F">
        <w:fldChar w:fldCharType="end"/>
      </w:r>
      <w:r w:rsidR="003D559F">
        <w:t>)</w:t>
      </w:r>
      <w:r>
        <w:t>, the distribution of ventilation defects throughout the lungs of the MMAVIC cohort was detailed. This showed that as lung disease progressed and VDP values</w:t>
      </w:r>
      <w:r w:rsidRPr="00FA6613">
        <w:t xml:space="preserve"> </w:t>
      </w:r>
      <w:r>
        <w:t xml:space="preserve">had increased, the number of defects (that contributed to &gt;1% of total VDP) significantly decreased and the size of the largest defect almost directly correlated to the total VDP. It was hypothesised from this that as lung disease progressed in an individual patient, that the number of significant ventilation defects would decrease, but the size of the remaining defects would increase, possibly caused by separate defects merging together. In the time frame (less than two years) that the current patient cohort has been followed up, this reduction in defects with increasing disease has not been seen. This may be because the time-frame is insufficient to see milder patients become more severely diseased. The data in </w:t>
      </w:r>
      <w:r w:rsidR="003D559F">
        <w:t xml:space="preserve">Chapter </w:t>
      </w:r>
      <w:r w:rsidR="003D559F">
        <w:fldChar w:fldCharType="begin"/>
      </w:r>
      <w:r w:rsidR="003D559F">
        <w:instrText xml:space="preserve"> REF _Ref21782714 \r \h </w:instrText>
      </w:r>
      <w:r w:rsidR="003D559F">
        <w:fldChar w:fldCharType="separate"/>
      </w:r>
      <w:r w:rsidR="00140F11">
        <w:t>3</w:t>
      </w:r>
      <w:r w:rsidR="003D559F">
        <w:fldChar w:fldCharType="end"/>
      </w:r>
      <w:r w:rsidR="003D559F">
        <w:t xml:space="preserve"> (</w:t>
      </w:r>
      <w:r w:rsidR="003D559F">
        <w:fldChar w:fldCharType="begin"/>
      </w:r>
      <w:r w:rsidR="003D559F">
        <w:instrText xml:space="preserve"> REF _Ref21868991 \h </w:instrText>
      </w:r>
      <w:r w:rsidR="003D559F">
        <w:fldChar w:fldCharType="separate"/>
      </w:r>
      <w:r w:rsidR="00140F11">
        <w:t>Ventilation defect analysis</w:t>
      </w:r>
      <w:r w:rsidR="003D559F">
        <w:fldChar w:fldCharType="end"/>
      </w:r>
      <w:r w:rsidR="003D559F">
        <w:t>, p</w:t>
      </w:r>
      <w:r w:rsidR="003D559F">
        <w:fldChar w:fldCharType="begin"/>
      </w:r>
      <w:r w:rsidR="003D559F">
        <w:instrText xml:space="preserve"> PAGEREF _Ref21868991 \h </w:instrText>
      </w:r>
      <w:r w:rsidR="003D559F">
        <w:fldChar w:fldCharType="separate"/>
      </w:r>
      <w:r w:rsidR="00140F11">
        <w:rPr>
          <w:noProof/>
        </w:rPr>
        <w:t>125</w:t>
      </w:r>
      <w:r w:rsidR="003D559F">
        <w:fldChar w:fldCharType="end"/>
      </w:r>
      <w:r w:rsidR="003D559F">
        <w:t>)</w:t>
      </w:r>
      <w:r>
        <w:t xml:space="preserve"> highlights that a VDP of 10% was associated with the lower limit of normal for </w:t>
      </w:r>
      <w:r w:rsidR="00DF2511">
        <w:t>FEV</w:t>
      </w:r>
      <w:r w:rsidR="00DF2511">
        <w:rPr>
          <w:vertAlign w:val="subscript"/>
        </w:rPr>
        <w:t>1</w:t>
      </w:r>
      <w:r>
        <w:t xml:space="preserve">, a threshold that also separated patients with numerous small defects and those with fewer large defects. In this longitudinal cohort, all patients with an </w:t>
      </w:r>
      <w:r w:rsidR="00DF2511">
        <w:t>FEV</w:t>
      </w:r>
      <w:r w:rsidR="00DF2511">
        <w:rPr>
          <w:vertAlign w:val="subscript"/>
        </w:rPr>
        <w:t>1</w:t>
      </w:r>
      <w:r>
        <w:t xml:space="preserve"> within the normal range at baseline stayed within the normal range at follow up visits. Nor did any patient have a VDP that increased above 10%. This suggests that a longer time-frame of follow up is needed to assess the hypothesis that smaller more numerous ventilation defects become fewer but larger ventilation defects.</w:t>
      </w:r>
    </w:p>
    <w:p w14:paraId="6CA1C06C" w14:textId="77777777" w:rsidR="008553F0" w:rsidRDefault="008553F0" w:rsidP="006717E0"/>
    <w:p w14:paraId="145FE300" w14:textId="3DFB92EC" w:rsidR="008553F0" w:rsidRDefault="008553F0" w:rsidP="006717E0">
      <w:r>
        <w:t xml:space="preserve">An important finding from this analysis is that the largest ventilation defects largely persist with time. In all of the patients with an abnormal </w:t>
      </w:r>
      <w:r w:rsidR="00DF2511">
        <w:t>FEV</w:t>
      </w:r>
      <w:r w:rsidR="00DF2511">
        <w:rPr>
          <w:vertAlign w:val="subscript"/>
        </w:rPr>
        <w:t>1</w:t>
      </w:r>
      <w:r>
        <w:t xml:space="preserve">, the largest three ventilation defects that were present at baseline were still present at the follow up visit, which was also true for 6 of the 16 patients with normal </w:t>
      </w:r>
      <w:r w:rsidR="00DF2511">
        <w:t>FEV</w:t>
      </w:r>
      <w:r w:rsidR="00DF2511">
        <w:rPr>
          <w:vertAlign w:val="subscript"/>
        </w:rPr>
        <w:t>1</w:t>
      </w:r>
      <w:r>
        <w:t xml:space="preserve">. This includes patients where VDP decreases over time and where </w:t>
      </w:r>
      <w:r w:rsidR="00DF2511">
        <w:t>FEV</w:t>
      </w:r>
      <w:r w:rsidR="00DF2511">
        <w:rPr>
          <w:vertAlign w:val="subscript"/>
        </w:rPr>
        <w:t>1</w:t>
      </w:r>
      <w:r>
        <w:t xml:space="preserve"> was stable (and within the normal range) as is shown in </w:t>
      </w:r>
      <w:r>
        <w:fldChar w:fldCharType="begin"/>
      </w:r>
      <w:r>
        <w:instrText xml:space="preserve"> REF _Ref12381557 \h </w:instrText>
      </w:r>
      <w:r w:rsidR="007911F3">
        <w:instrText xml:space="preserve"> \* MERGEFORMAT </w:instrText>
      </w:r>
      <w:r>
        <w:fldChar w:fldCharType="separate"/>
      </w:r>
      <w:r w:rsidR="00140F11">
        <w:t xml:space="preserve">Figure </w:t>
      </w:r>
      <w:r w:rsidR="00140F11">
        <w:rPr>
          <w:noProof/>
        </w:rPr>
        <w:t>5</w:t>
      </w:r>
      <w:r w:rsidR="00140F11">
        <w:rPr>
          <w:noProof/>
        </w:rPr>
        <w:noBreakHyphen/>
        <w:t>18</w:t>
      </w:r>
      <w:r>
        <w:fldChar w:fldCharType="end"/>
      </w:r>
      <w:r>
        <w:t xml:space="preserve">. The patient in </w:t>
      </w:r>
      <w:r>
        <w:fldChar w:fldCharType="begin"/>
      </w:r>
      <w:r>
        <w:instrText xml:space="preserve"> REF _Ref12381557 \h </w:instrText>
      </w:r>
      <w:r w:rsidR="007911F3">
        <w:instrText xml:space="preserve"> \* MERGEFORMAT </w:instrText>
      </w:r>
      <w:r>
        <w:fldChar w:fldCharType="separate"/>
      </w:r>
      <w:r w:rsidR="00140F11">
        <w:t xml:space="preserve">Figure </w:t>
      </w:r>
      <w:r w:rsidR="00140F11">
        <w:rPr>
          <w:noProof/>
        </w:rPr>
        <w:t>5</w:t>
      </w:r>
      <w:r w:rsidR="00140F11">
        <w:rPr>
          <w:noProof/>
        </w:rPr>
        <w:noBreakHyphen/>
        <w:t>18</w:t>
      </w:r>
      <w:r>
        <w:fldChar w:fldCharType="end"/>
      </w:r>
      <w:r>
        <w:t xml:space="preserve">, over time, has clearly improved, as highlighted by decreasing VDP, LCI and increasing </w:t>
      </w:r>
      <w:r w:rsidR="00DF2511">
        <w:t>FEV</w:t>
      </w:r>
      <w:r w:rsidR="00DF2511">
        <w:rPr>
          <w:vertAlign w:val="subscript"/>
        </w:rPr>
        <w:t>1</w:t>
      </w:r>
      <w:r>
        <w:t xml:space="preserve">, yet the same five largest </w:t>
      </w:r>
      <w:r>
        <w:lastRenderedPageBreak/>
        <w:t>ventilation defects that were present at baseline are still all in the same location. The impact of this is that once significant ventilation defects appear they are likely to be the areas within the lung that continue to be significant. Further follow up visits of this individual would determine whether these defects ever disappear or if they are fixed defects that disease progresses from.</w:t>
      </w:r>
    </w:p>
    <w:p w14:paraId="3D9442E7" w14:textId="77777777" w:rsidR="008553F0" w:rsidRDefault="008553F0" w:rsidP="006717E0"/>
    <w:p w14:paraId="7BD771D4" w14:textId="650D05F6" w:rsidR="008553F0" w:rsidRDefault="008553F0" w:rsidP="006717E0">
      <w:r>
        <w:t>One of the intrinsic strengths of ventilation MRI is being able to regionally locate lung disease. The method employed here for measuring individual ventilation defects allows for a quantitative regional assessment of lung disease previously not available. The</w:t>
      </w:r>
      <w:r w:rsidR="0042025C">
        <w:t>se</w:t>
      </w:r>
      <w:r>
        <w:t xml:space="preserve"> data </w:t>
      </w:r>
      <w:r w:rsidR="0042025C">
        <w:t>show</w:t>
      </w:r>
      <w:r>
        <w:t xml:space="preserve"> the potential of regional versus global summary metrics of lung function </w:t>
      </w:r>
      <w:r w:rsidR="0042025C">
        <w:t>and</w:t>
      </w:r>
      <w:r>
        <w:t xml:space="preserve"> the change in size of individual ventilation defects was often larger than the global change in VDP. This is possible because the change in VDP is the sum of all the individual defect changes, therefore whenever one defect increases and a different ventilation defect decreases in size to an equal amount, the net change in VDP is equal to zero. In this situation, the interpretation of the change in VDP is that no change in lung disease has occurred, whereas the interpretation of these two defects is that one defect has worsened whilst the other has improved. This is important when considering the approach to optimal delivery and the subsequent assessment of treatment response, where the treatment effect may be relatively large in a certain region of the lung, but which may get diluted when assessing VDP if the rest of the lung does not respond in the same way. This type of approach may be particularly effective when assessing treatment strategies designed to regionally target specific lung regions, such as physiotherapy. Assessing the efficacy of different physiotherapy techniques has proved challenging </w:t>
      </w:r>
      <w:r>
        <w:fldChar w:fldCharType="begin"/>
      </w:r>
      <w:r w:rsidR="000F7CB6">
        <w:instrText xml:space="preserve"> ADDIN EN.CITE &lt;EndNote&gt;&lt;Cite&gt;&lt;Author&gt;Main&lt;/Author&gt;&lt;Year&gt;2013&lt;/Year&gt;&lt;RecNum&gt;3466&lt;/RecNum&gt;&lt;DisplayText&gt;[31]&lt;/DisplayText&gt;&lt;record&gt;&lt;rec-number&gt;3466&lt;/rec-number&gt;&lt;foreign-keys&gt;&lt;key app="EN" db-id="pr5wspr9dw2dxne92x4v99s69xa59dv092es" timestamp="1557742652"&gt;3466&lt;/key&gt;&lt;/foreign-keys&gt;&lt;ref-type name="Journal Article"&gt;17&lt;/ref-type&gt;&lt;contributors&gt;&lt;authors&gt;&lt;author&gt;Main, E.&lt;/author&gt;&lt;/authors&gt;&lt;/contributors&gt;&lt;titles&gt;&lt;title&gt;Airway clearance research in CF: the &amp;apos;perfect storm&amp;apos; of strong preference and effortful participation in long-term, non-blinded studies&lt;/title&gt;&lt;secondary-title&gt;Thorax&lt;/secondary-title&gt;&lt;alt-title&gt;Thorax&lt;/alt-title&gt;&lt;/titles&gt;&lt;periodical&gt;&lt;full-title&gt;Thorax&lt;/full-title&gt;&lt;abbr-1&gt;Thorax&lt;/abbr-1&gt;&lt;/periodical&gt;&lt;alt-periodical&gt;&lt;full-title&gt;Thorax&lt;/full-title&gt;&lt;abbr-1&gt;Thorax&lt;/abbr-1&gt;&lt;/alt-periodical&gt;&lt;pages&gt;701-2&lt;/pages&gt;&lt;volume&gt;68&lt;/volume&gt;&lt;number&gt;8&lt;/number&gt;&lt;edition&gt;2013/04/02&lt;/edition&gt;&lt;keywords&gt;&lt;keyword&gt;Chest Wall Oscillation/*methods&lt;/keyword&gt;&lt;keyword&gt;Cystic Fibrosis/*therapy&lt;/keyword&gt;&lt;keyword&gt;Female&lt;/keyword&gt;&lt;keyword&gt;Humans&lt;/keyword&gt;&lt;keyword&gt;*Laryngeal Masks&lt;/keyword&gt;&lt;keyword&gt;Male&lt;/keyword&gt;&lt;keyword&gt;Positive-Pressure Respiration/*instrumentation&lt;/keyword&gt;&lt;keyword&gt;Cystic Fibrosis&lt;/keyword&gt;&lt;keyword&gt;Respiratory Infection&lt;/keyword&gt;&lt;/keywords&gt;&lt;dates&gt;&lt;year&gt;2013&lt;/year&gt;&lt;pub-dates&gt;&lt;date&gt;Aug&lt;/date&gt;&lt;/pub-dates&gt;&lt;/dates&gt;&lt;isbn&gt;0040-6376&lt;/isbn&gt;&lt;accession-num&gt;23542462&lt;/accession-num&gt;&lt;urls&gt;&lt;related-urls&gt;&lt;url&gt;https://thorax.bmj.com/content/thoraxjnl/68/8/701.full.pdf&lt;/url&gt;&lt;/related-urls&gt;&lt;/urls&gt;&lt;electronic-resource-num&gt;10.1136/thoraxjnl-2012-203054&lt;/electronic-resource-num&gt;&lt;remote-database-provider&gt;NLM&lt;/remote-database-provider&gt;&lt;language&gt;eng&lt;/language&gt;&lt;/record&gt;&lt;/Cite&gt;&lt;/EndNote&gt;</w:instrText>
      </w:r>
      <w:r>
        <w:fldChar w:fldCharType="separate"/>
      </w:r>
      <w:r w:rsidR="000F7CB6">
        <w:rPr>
          <w:noProof/>
        </w:rPr>
        <w:t>[31]</w:t>
      </w:r>
      <w:r>
        <w:fldChar w:fldCharType="end"/>
      </w:r>
      <w:r>
        <w:t xml:space="preserve"> and this may be due to using global metrics of lung disease (such as </w:t>
      </w:r>
      <w:r w:rsidR="00DF2511">
        <w:t>FEV</w:t>
      </w:r>
      <w:r w:rsidR="00DF2511">
        <w:rPr>
          <w:vertAlign w:val="subscript"/>
        </w:rPr>
        <w:t>1</w:t>
      </w:r>
      <w:r>
        <w:t>) instead of regionally sensitive methods.</w:t>
      </w:r>
    </w:p>
    <w:p w14:paraId="1336D106" w14:textId="77777777" w:rsidR="008553F0" w:rsidRDefault="008553F0" w:rsidP="006717E0"/>
    <w:p w14:paraId="38FD8229" w14:textId="6BC13123" w:rsidR="008553F0" w:rsidRDefault="008553F0" w:rsidP="006717E0">
      <w:r>
        <w:t xml:space="preserve">In an era of CF therapies where expensive treatments are difficult to assess from an efficacy perspective (due to normal </w:t>
      </w:r>
      <w:r w:rsidR="00DF2511">
        <w:t>FEV</w:t>
      </w:r>
      <w:r w:rsidR="00DF2511">
        <w:rPr>
          <w:vertAlign w:val="subscript"/>
        </w:rPr>
        <w:t>1</w:t>
      </w:r>
      <w:r>
        <w:t xml:space="preserve"> values being increasingly common), accurately assessing the smallest drug response is key. VDP has already been highlighted to be sensitive to change in these circumstances, but the ability to measure the individual defects that contribute to VDP potentially increases this sensitivity further.</w:t>
      </w:r>
    </w:p>
    <w:p w14:paraId="70773476" w14:textId="77777777" w:rsidR="008553F0" w:rsidRPr="0060269F" w:rsidRDefault="008553F0" w:rsidP="006717E0"/>
    <w:p w14:paraId="28247D58" w14:textId="7BE90194" w:rsidR="008553F0" w:rsidRDefault="008553F0" w:rsidP="006717E0">
      <w:pPr>
        <w:pStyle w:val="Heading3"/>
      </w:pPr>
      <w:bookmarkStart w:id="493" w:name="_Toc27382929"/>
      <w:r>
        <w:t xml:space="preserve">Comparing </w:t>
      </w:r>
      <w:r w:rsidR="005E6BBB">
        <w:rPr>
          <w:vertAlign w:val="superscript"/>
        </w:rPr>
        <w:t>3</w:t>
      </w:r>
      <w:r w:rsidR="005E6BBB">
        <w:t>He</w:t>
      </w:r>
      <w:r>
        <w:t xml:space="preserve"> with </w:t>
      </w:r>
      <w:r w:rsidR="005E6BBB">
        <w:rPr>
          <w:vertAlign w:val="superscript"/>
        </w:rPr>
        <w:t>129</w:t>
      </w:r>
      <w:r w:rsidR="005E6BBB">
        <w:t>Xe</w:t>
      </w:r>
      <w:bookmarkEnd w:id="493"/>
    </w:p>
    <w:p w14:paraId="1AE950CB" w14:textId="77777777" w:rsidR="008553F0" w:rsidRDefault="008553F0" w:rsidP="006717E0"/>
    <w:p w14:paraId="03CD3B97" w14:textId="090119D2" w:rsidR="008553F0" w:rsidRDefault="008553F0" w:rsidP="006717E0">
      <w:r>
        <w:t xml:space="preserve">The data presented demonstrates that there is good concordance between the change in </w:t>
      </w:r>
      <w:r w:rsidR="005E6BBB">
        <w:rPr>
          <w:vertAlign w:val="superscript"/>
        </w:rPr>
        <w:t>3</w:t>
      </w:r>
      <w:r w:rsidR="005E6BBB">
        <w:t>He</w:t>
      </w:r>
      <w:r>
        <w:t xml:space="preserve"> and </w:t>
      </w:r>
      <w:r w:rsidR="005E6BBB">
        <w:rPr>
          <w:vertAlign w:val="superscript"/>
        </w:rPr>
        <w:t>129</w:t>
      </w:r>
      <w:r w:rsidR="005E6BBB">
        <w:t>Xe</w:t>
      </w:r>
      <w:r>
        <w:t xml:space="preserve"> MRI metrics with time. The change however is not identical which is likely due to two main factors. First is the effect of gas diffusivity on partially obstructed diseased airways which is discussed below.  The second is related to image acquisition (as discussed in </w:t>
      </w:r>
      <w:r w:rsidR="008F3519">
        <w:t xml:space="preserve">Chapter </w:t>
      </w:r>
      <w:r w:rsidR="008F3519">
        <w:fldChar w:fldCharType="begin"/>
      </w:r>
      <w:r w:rsidR="008F3519">
        <w:instrText xml:space="preserve"> REF _Ref21784127 \r \h </w:instrText>
      </w:r>
      <w:r w:rsidR="008F3519">
        <w:fldChar w:fldCharType="separate"/>
      </w:r>
      <w:r w:rsidR="00140F11">
        <w:t>3.5</w:t>
      </w:r>
      <w:r w:rsidR="008F3519">
        <w:fldChar w:fldCharType="end"/>
      </w:r>
      <w:r w:rsidR="008F3519">
        <w:t xml:space="preserve"> (</w:t>
      </w:r>
      <w:r w:rsidR="008F3519">
        <w:fldChar w:fldCharType="begin"/>
      </w:r>
      <w:r w:rsidR="008F3519">
        <w:instrText xml:space="preserve"> REF _Ref21784147 \h </w:instrText>
      </w:r>
      <w:r w:rsidR="008F3519">
        <w:fldChar w:fldCharType="separate"/>
      </w:r>
      <w:r w:rsidR="00140F11">
        <w:t xml:space="preserve">The utility of </w:t>
      </w:r>
      <w:r w:rsidR="00140F11">
        <w:rPr>
          <w:vertAlign w:val="superscript"/>
        </w:rPr>
        <w:t>3</w:t>
      </w:r>
      <w:r w:rsidR="00140F11">
        <w:t xml:space="preserve">He and </w:t>
      </w:r>
      <w:r w:rsidR="00140F11">
        <w:rPr>
          <w:vertAlign w:val="superscript"/>
        </w:rPr>
        <w:t>129</w:t>
      </w:r>
      <w:r w:rsidR="00140F11">
        <w:t>Xe MRI in CF</w:t>
      </w:r>
      <w:r w:rsidR="008F3519">
        <w:fldChar w:fldCharType="end"/>
      </w:r>
      <w:r w:rsidR="008F3519">
        <w:t>, p</w:t>
      </w:r>
      <w:r w:rsidR="008F3519">
        <w:fldChar w:fldCharType="begin"/>
      </w:r>
      <w:r w:rsidR="008F3519">
        <w:instrText xml:space="preserve"> PAGEREF _Ref21784147 \h </w:instrText>
      </w:r>
      <w:r w:rsidR="008F3519">
        <w:fldChar w:fldCharType="separate"/>
      </w:r>
      <w:r w:rsidR="00140F11">
        <w:rPr>
          <w:noProof/>
        </w:rPr>
        <w:t>148</w:t>
      </w:r>
      <w:r w:rsidR="008F3519">
        <w:fldChar w:fldCharType="end"/>
      </w:r>
      <w:r>
        <w:t xml:space="preserve">) whereby a </w:t>
      </w:r>
      <w:r w:rsidR="005E6BBB">
        <w:rPr>
          <w:vertAlign w:val="superscript"/>
        </w:rPr>
        <w:t>129</w:t>
      </w:r>
      <w:r w:rsidR="005E6BBB">
        <w:t>Xe</w:t>
      </w:r>
      <w:r>
        <w:t xml:space="preserve"> MRI ventilation voxel has twice the thickness of a </w:t>
      </w:r>
      <w:r w:rsidR="005E6BBB">
        <w:rPr>
          <w:vertAlign w:val="superscript"/>
        </w:rPr>
        <w:t>3</w:t>
      </w:r>
      <w:r w:rsidR="005E6BBB">
        <w:t>He</w:t>
      </w:r>
      <w:r>
        <w:t xml:space="preserve"> voxel and therefore has averaged the signal over twice the spatial length.</w:t>
      </w:r>
    </w:p>
    <w:p w14:paraId="7876F53D" w14:textId="47D504AD" w:rsidR="00CE3903" w:rsidRDefault="008553F0" w:rsidP="006717E0">
      <w:r>
        <w:lastRenderedPageBreak/>
        <w:t xml:space="preserve">The data presented highlights differences between the relationships of </w:t>
      </w:r>
      <w:r w:rsidR="005E6BBB">
        <w:rPr>
          <w:vertAlign w:val="superscript"/>
        </w:rPr>
        <w:t>3</w:t>
      </w:r>
      <w:r w:rsidR="005E6BBB">
        <w:t>He</w:t>
      </w:r>
      <w:r>
        <w:t xml:space="preserve"> and </w:t>
      </w:r>
      <w:r w:rsidR="005E6BBB">
        <w:rPr>
          <w:vertAlign w:val="superscript"/>
        </w:rPr>
        <w:t>129</w:t>
      </w:r>
      <w:r w:rsidR="005E6BBB">
        <w:t>Xe</w:t>
      </w:r>
      <w:r>
        <w:t xml:space="preserve"> MRI with </w:t>
      </w:r>
      <w:r w:rsidR="005E6BBB">
        <w:t>SF</w:t>
      </w:r>
      <w:r w:rsidR="005E6BBB">
        <w:rPr>
          <w:vertAlign w:val="subscript"/>
        </w:rPr>
        <w:t>6</w:t>
      </w:r>
      <w:r>
        <w:t xml:space="preserve"> LCI. There are moderate correlations between the change in MRI metrics and LCI, but not equally so for both MRI gases and not equally for VDP and </w:t>
      </w:r>
      <w:r w:rsidR="005E6BBB">
        <w:t>VH</w:t>
      </w:r>
      <w:r w:rsidR="005E6BBB">
        <w:rPr>
          <w:vertAlign w:val="subscript"/>
        </w:rPr>
        <w:t>I</w:t>
      </w:r>
      <w:r>
        <w:t xml:space="preserve"> when compared to LCI. The relationship between the change in LCI and VDP was stronger for </w:t>
      </w:r>
      <w:r w:rsidR="005E6BBB">
        <w:rPr>
          <w:vertAlign w:val="superscript"/>
        </w:rPr>
        <w:t>3</w:t>
      </w:r>
      <w:r w:rsidR="005E6BBB">
        <w:t>He</w:t>
      </w:r>
      <w:r>
        <w:t xml:space="preserve"> than for </w:t>
      </w:r>
      <w:r w:rsidR="005E6BBB">
        <w:rPr>
          <w:vertAlign w:val="superscript"/>
        </w:rPr>
        <w:t>129</w:t>
      </w:r>
      <w:r w:rsidR="005E6BBB">
        <w:t>Xe</w:t>
      </w:r>
      <w:r>
        <w:t xml:space="preserve">, however the change in </w:t>
      </w:r>
      <w:r w:rsidR="005E6BBB">
        <w:t>VH</w:t>
      </w:r>
      <w:r w:rsidR="005E6BBB">
        <w:rPr>
          <w:vertAlign w:val="subscript"/>
        </w:rPr>
        <w:t>I</w:t>
      </w:r>
      <w:r>
        <w:t xml:space="preserve"> compared to LCI was stronger with </w:t>
      </w:r>
      <w:r w:rsidR="005E6BBB">
        <w:rPr>
          <w:vertAlign w:val="superscript"/>
        </w:rPr>
        <w:t>129</w:t>
      </w:r>
      <w:r w:rsidR="005E6BBB">
        <w:t>Xe</w:t>
      </w:r>
      <w:r>
        <w:t xml:space="preserve"> than </w:t>
      </w:r>
      <w:r w:rsidR="005E6BBB">
        <w:rPr>
          <w:vertAlign w:val="superscript"/>
        </w:rPr>
        <w:t>3</w:t>
      </w:r>
      <w:r w:rsidR="005E6BBB">
        <w:t>He</w:t>
      </w:r>
      <w:r>
        <w:t xml:space="preserve">. There are hypothetical physiological reasons for this, relating to the degree of obstruction present in airways and the different relative diffusivities of the three gases in question. In relation to each other and in the concentrations used, </w:t>
      </w:r>
      <w:r w:rsidR="005E6BBB">
        <w:rPr>
          <w:vertAlign w:val="superscript"/>
        </w:rPr>
        <w:t>3</w:t>
      </w:r>
      <w:r w:rsidR="005E6BBB">
        <w:t>He</w:t>
      </w:r>
      <w:r>
        <w:t xml:space="preserve"> is the most diffusive gas, followed by </w:t>
      </w:r>
      <w:r w:rsidR="005E6BBB">
        <w:rPr>
          <w:vertAlign w:val="superscript"/>
        </w:rPr>
        <w:t>129</w:t>
      </w:r>
      <w:r w:rsidR="005E6BBB">
        <w:t>Xe</w:t>
      </w:r>
      <w:r w:rsidR="009D50E9">
        <w:t xml:space="preserve"> and then </w:t>
      </w:r>
      <w:r w:rsidR="005E6BBB">
        <w:t>SF</w:t>
      </w:r>
      <w:r w:rsidR="005E6BBB">
        <w:rPr>
          <w:vertAlign w:val="subscript"/>
        </w:rPr>
        <w:t>6</w:t>
      </w:r>
      <w:r>
        <w:t xml:space="preserve"> (0.2% in air).</w:t>
      </w:r>
    </w:p>
    <w:p w14:paraId="7E7B8F41" w14:textId="77777777" w:rsidR="001029FB" w:rsidRDefault="001029FB" w:rsidP="006717E0"/>
    <w:p w14:paraId="39B4F596" w14:textId="693456D0" w:rsidR="008553F0" w:rsidRDefault="001029FB" w:rsidP="006717E0">
      <w:r>
        <w:fldChar w:fldCharType="begin"/>
      </w:r>
      <w:r>
        <w:instrText xml:space="preserve"> REF _Ref21988952 \h </w:instrText>
      </w:r>
      <w:r>
        <w:fldChar w:fldCharType="separate"/>
      </w:r>
      <w:r w:rsidR="00140F11">
        <w:t xml:space="preserve">Table </w:t>
      </w:r>
      <w:r w:rsidR="00140F11">
        <w:rPr>
          <w:noProof/>
        </w:rPr>
        <w:t>5</w:t>
      </w:r>
      <w:r w:rsidR="00140F11">
        <w:noBreakHyphen/>
      </w:r>
      <w:r w:rsidR="00140F11">
        <w:rPr>
          <w:noProof/>
        </w:rPr>
        <w:t>8</w:t>
      </w:r>
      <w:r>
        <w:fldChar w:fldCharType="end"/>
      </w:r>
      <w:r>
        <w:t xml:space="preserve"> </w:t>
      </w:r>
      <w:r w:rsidR="00D05AA9">
        <w:t xml:space="preserve">details the </w:t>
      </w:r>
      <w:r w:rsidR="00D572A4">
        <w:t>diffusion coefficients</w:t>
      </w:r>
      <w:r w:rsidR="00D05AA9">
        <w:t xml:space="preserve"> </w:t>
      </w:r>
      <w:r w:rsidR="0042025C">
        <w:t>(D</w:t>
      </w:r>
      <w:r w:rsidR="0042025C" w:rsidRPr="0042025C">
        <w:rPr>
          <w:vertAlign w:val="subscript"/>
        </w:rPr>
        <w:t>0</w:t>
      </w:r>
      <w:r w:rsidR="0042025C">
        <w:t>)</w:t>
      </w:r>
      <w:r w:rsidR="00955D34">
        <w:t xml:space="preserve"> </w:t>
      </w:r>
      <w:r w:rsidR="00D05AA9">
        <w:t>of the three different gases in air and the mean free diffusion length (calculated as</w:t>
      </w:r>
      <w:r w:rsidR="00D572A4">
        <w:t>: mean free diffusion length =</w:t>
      </w:r>
      <w:r w:rsidR="00D05AA9">
        <w:t xml:space="preserve"> </w:t>
      </w:r>
      <m:oMath>
        <m:rad>
          <m:radPr>
            <m:degHide m:val="1"/>
            <m:ctrlPr>
              <w:rPr>
                <w:rFonts w:ascii="Cambria Math" w:hAnsi="Cambria Math"/>
                <w:i/>
              </w:rPr>
            </m:ctrlPr>
          </m:radPr>
          <m:deg/>
          <m:e>
            <m:r>
              <w:rPr>
                <w:rFonts w:ascii="Cambria Math" w:hAnsi="Cambria Math"/>
              </w:rPr>
              <m:t>2Dt</m:t>
            </m:r>
          </m:e>
        </m:rad>
      </m:oMath>
      <w:r w:rsidR="00D572A4">
        <w:t xml:space="preserve">, where D is the diffusion coefficient and t is time). </w:t>
      </w:r>
      <w:r w:rsidR="00CE3903">
        <w:t xml:space="preserve">The diffusion coefficients for </w:t>
      </w:r>
      <w:r w:rsidR="005E6BBB">
        <w:rPr>
          <w:vertAlign w:val="superscript"/>
        </w:rPr>
        <w:t>3</w:t>
      </w:r>
      <w:r w:rsidR="005E6BBB">
        <w:t>He</w:t>
      </w:r>
      <w:r w:rsidR="00CE3903">
        <w:t xml:space="preserve"> and </w:t>
      </w:r>
      <w:r w:rsidR="005E6BBB">
        <w:rPr>
          <w:vertAlign w:val="superscript"/>
        </w:rPr>
        <w:t>129</w:t>
      </w:r>
      <w:r w:rsidR="005E6BBB">
        <w:t>Xe</w:t>
      </w:r>
      <w:r w:rsidR="00CE3903">
        <w:t xml:space="preserve"> were calculated by Chen </w:t>
      </w:r>
      <w:r w:rsidR="00564288">
        <w:rPr>
          <w:i/>
        </w:rPr>
        <w:t>et al</w:t>
      </w:r>
      <w:r w:rsidR="00CE3903">
        <w:t xml:space="preserve"> </w:t>
      </w:r>
      <w:r w:rsidR="00CE3903">
        <w:fldChar w:fldCharType="begin">
          <w:fldData xml:space="preserve">PEVuZE5vdGU+PENpdGU+PEF1dGhvcj5DaGVuPC9BdXRob3I+PFllYXI+MTk5OTwvWWVhcj48UmVj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</w:fldData>
        </w:fldChar>
      </w:r>
      <w:r w:rsidR="00B86FC1">
        <w:instrText xml:space="preserve"> ADDIN EN.CITE </w:instrText>
      </w:r>
      <w:r w:rsidR="00B86FC1">
        <w:fldChar w:fldCharType="begin">
          <w:fldData xml:space="preserve">PEVuZE5vdGU+PENpdGU+PEF1dGhvcj5DaGVuPC9BdXRob3I+PFllYXI+MTk5OTwvWWVhcj48UmVj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</w:fldData>
        </w:fldChar>
      </w:r>
      <w:r w:rsidR="00B86FC1">
        <w:instrText xml:space="preserve"> ADDIN EN.CITE.DATA </w:instrText>
      </w:r>
      <w:r w:rsidR="00B86FC1">
        <w:fldChar w:fldCharType="end"/>
      </w:r>
      <w:r w:rsidR="00CE3903">
        <w:fldChar w:fldCharType="separate"/>
      </w:r>
      <w:r w:rsidR="00B86FC1">
        <w:rPr>
          <w:noProof/>
        </w:rPr>
        <w:t>[344]</w:t>
      </w:r>
      <w:r w:rsidR="00CE3903">
        <w:fldChar w:fldCharType="end"/>
      </w:r>
      <w:r w:rsidR="00CE3903">
        <w:t xml:space="preserve"> and the diffusion coefficient for </w:t>
      </w:r>
      <w:r w:rsidR="005E6BBB">
        <w:t>SF</w:t>
      </w:r>
      <w:r w:rsidR="005E6BBB">
        <w:rPr>
          <w:vertAlign w:val="subscript"/>
        </w:rPr>
        <w:t>6</w:t>
      </w:r>
      <w:r w:rsidR="00CE3903">
        <w:t xml:space="preserve"> in air was calculated by Ruiz-Cabello </w:t>
      </w:r>
      <w:r w:rsidR="00564288">
        <w:rPr>
          <w:i/>
        </w:rPr>
        <w:t>et al</w:t>
      </w:r>
      <w:r w:rsidR="00CE3903">
        <w:t xml:space="preserve"> </w:t>
      </w:r>
      <w:r w:rsidR="00CE3903">
        <w:fldChar w:fldCharType="begin">
          <w:fldData xml:space="preserve">PEVuZE5vdGU+PENpdGU+PEF1dGhvcj5SdWl6LUNhYmVsbG88L0F1dGhvcj48WWVhcj4yMDA1PC9Z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</w:fldData>
        </w:fldChar>
      </w:r>
      <w:r w:rsidR="00B86FC1">
        <w:instrText xml:space="preserve"> ADDIN EN.CITE </w:instrText>
      </w:r>
      <w:r w:rsidR="00B86FC1">
        <w:fldChar w:fldCharType="begin">
          <w:fldData xml:space="preserve">PEVuZE5vdGU+PENpdGU+PEF1dGhvcj5SdWl6LUNhYmVsbG88L0F1dGhvcj48WWVhcj4yMDA1PC9Z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</w:fldData>
        </w:fldChar>
      </w:r>
      <w:r w:rsidR="00B86FC1">
        <w:instrText xml:space="preserve"> ADDIN EN.CITE.DATA </w:instrText>
      </w:r>
      <w:r w:rsidR="00B86FC1">
        <w:fldChar w:fldCharType="end"/>
      </w:r>
      <w:r w:rsidR="00CE3903">
        <w:fldChar w:fldCharType="separate"/>
      </w:r>
      <w:r w:rsidR="00B86FC1">
        <w:rPr>
          <w:noProof/>
        </w:rPr>
        <w:t>[345]</w:t>
      </w:r>
      <w:r w:rsidR="00CE3903">
        <w:fldChar w:fldCharType="end"/>
      </w:r>
      <w:r w:rsidR="00CE3903">
        <w:t>.</w:t>
      </w:r>
      <w:r w:rsidR="0042025C">
        <w:t xml:space="preserve"> The mean free diffusion length is the theoretical distance a gas can diffuse freely in air. Whilst it is acknowledged that the lung has multiple internal structures, the free diffusion length gives an approximation for the relative </w:t>
      </w:r>
      <w:r w:rsidR="00182DC4">
        <w:t xml:space="preserve">length of </w:t>
      </w:r>
      <w:r w:rsidR="0042025C">
        <w:t xml:space="preserve">diffusion that a gas could travel within the lung. </w:t>
      </w:r>
      <w:r w:rsidR="00D572A4">
        <w:t xml:space="preserve">For </w:t>
      </w:r>
      <w:r w:rsidR="005E6BBB">
        <w:rPr>
          <w:vertAlign w:val="superscript"/>
        </w:rPr>
        <w:t>3</w:t>
      </w:r>
      <w:r w:rsidR="005E6BBB">
        <w:t>He</w:t>
      </w:r>
      <w:r w:rsidR="00D572A4">
        <w:t xml:space="preserve"> and </w:t>
      </w:r>
      <w:r w:rsidR="005E6BBB">
        <w:rPr>
          <w:vertAlign w:val="superscript"/>
        </w:rPr>
        <w:t>129</w:t>
      </w:r>
      <w:r w:rsidR="005E6BBB">
        <w:t>Xe</w:t>
      </w:r>
      <w:r w:rsidR="00D572A4">
        <w:t>, the acquisition time of six and 10 seconds refers to the breath-hold time over which the ventilation images are acquired. MBW tests however are not acquired over a fixed timescale and the duration differs depending on the underlying size of the lungs and the degree of disease severity. Increased test duration therefore occurs in larger lung sizes and in more advanced disease. As a result</w:t>
      </w:r>
      <w:r w:rsidR="008C01ED">
        <w:t>,</w:t>
      </w:r>
      <w:r w:rsidR="00D572A4">
        <w:t xml:space="preserve"> the table details the mean </w:t>
      </w:r>
      <w:r w:rsidR="000F4508">
        <w:t>free</w:t>
      </w:r>
      <w:r w:rsidR="00D572A4">
        <w:t xml:space="preserve"> diffusion length for a variety of timescales over which MBW commonly takes place. </w:t>
      </w:r>
      <w:r w:rsidR="00CE3903">
        <w:t xml:space="preserve">Despite being the least diffusive in air, </w:t>
      </w:r>
      <w:r w:rsidR="005E6BBB">
        <w:t>SF</w:t>
      </w:r>
      <w:r w:rsidR="005E6BBB">
        <w:rPr>
          <w:vertAlign w:val="subscript"/>
        </w:rPr>
        <w:t>6</w:t>
      </w:r>
      <w:r w:rsidR="00CE3903">
        <w:t xml:space="preserve"> has the advantage that the time course of the MBW test causes a larger mean free diffusion length than both </w:t>
      </w:r>
      <w:r w:rsidR="005E6BBB">
        <w:rPr>
          <w:vertAlign w:val="superscript"/>
        </w:rPr>
        <w:t>3</w:t>
      </w:r>
      <w:r w:rsidR="005E6BBB">
        <w:t>He</w:t>
      </w:r>
      <w:r w:rsidR="00CE3903">
        <w:t xml:space="preserve"> and </w:t>
      </w:r>
      <w:r w:rsidR="005E6BBB">
        <w:rPr>
          <w:vertAlign w:val="superscript"/>
        </w:rPr>
        <w:t>129</w:t>
      </w:r>
      <w:r w:rsidR="005E6BBB">
        <w:t>Xe</w:t>
      </w:r>
      <w:r w:rsidR="00CE3903">
        <w:t>, regardless of how long the MBW test would take.</w:t>
      </w:r>
    </w:p>
    <w:p w14:paraId="4AA6618F" w14:textId="77777777" w:rsidR="009D50E9" w:rsidRDefault="009D50E9" w:rsidP="006717E0"/>
    <w:p w14:paraId="6FADC723" w14:textId="77777777" w:rsidR="002E4CA5" w:rsidRDefault="002E4CA5">
      <w:pPr>
        <w:spacing w:line="240" w:lineRule="auto"/>
        <w:ind w:right="0"/>
        <w:jc w:val="left"/>
        <w:rPr>
          <w:b/>
          <w:bCs/>
          <w:color w:val="000000" w:themeColor="text1"/>
          <w:sz w:val="20"/>
          <w:szCs w:val="20"/>
        </w:rPr>
      </w:pPr>
      <w:bookmarkStart w:id="494" w:name="_Ref21540986"/>
      <w:r>
        <w:br w:type="page"/>
      </w:r>
    </w:p>
    <w:p w14:paraId="54642530" w14:textId="06F0E524" w:rsidR="002E4CA5" w:rsidRDefault="00B037AD" w:rsidP="006717E0">
      <w:pPr>
        <w:pStyle w:val="Caption"/>
      </w:pPr>
      <w:bookmarkStart w:id="495" w:name="_Ref21988952"/>
      <w:r>
        <w:lastRenderedPageBreak/>
        <w:t xml:space="preserve">Table </w:t>
      </w:r>
      <w:fldSimple w:instr=" STYLEREF 1 \s ">
        <w:r w:rsidR="00140F11">
          <w:rPr>
            <w:noProof/>
          </w:rPr>
          <w:t>5</w:t>
        </w:r>
      </w:fldSimple>
      <w:r w:rsidR="004B6530">
        <w:noBreakHyphen/>
      </w:r>
      <w:fldSimple w:instr=" SEQ Table \* ARABIC \s 1 ">
        <w:r w:rsidR="00140F11">
          <w:rPr>
            <w:noProof/>
          </w:rPr>
          <w:t>8</w:t>
        </w:r>
      </w:fldSimple>
      <w:bookmarkEnd w:id="494"/>
      <w:bookmarkEnd w:id="495"/>
      <w:r>
        <w:t>: Table of gas diffusivity values in air</w:t>
      </w:r>
      <w:r w:rsidR="002E4CA5">
        <w:t xml:space="preserve"> for </w:t>
      </w:r>
      <w:r w:rsidR="002E4CA5">
        <w:rPr>
          <w:vertAlign w:val="superscript"/>
        </w:rPr>
        <w:t>3</w:t>
      </w:r>
      <w:r w:rsidR="002E4CA5">
        <w:t xml:space="preserve">He, </w:t>
      </w:r>
      <w:r w:rsidR="002E4CA5">
        <w:rPr>
          <w:vertAlign w:val="superscript"/>
        </w:rPr>
        <w:t>129</w:t>
      </w:r>
      <w:r w:rsidR="002E4CA5">
        <w:t>Xe and SF</w:t>
      </w:r>
      <w:r w:rsidR="002E4CA5">
        <w:rPr>
          <w:vertAlign w:val="subscript"/>
        </w:rPr>
        <w:t>6</w:t>
      </w:r>
      <w:r>
        <w:t xml:space="preserve">. </w:t>
      </w:r>
    </w:p>
    <w:p w14:paraId="6103C856" w14:textId="1DB92CDA" w:rsidR="00B037AD" w:rsidRDefault="00B037AD" w:rsidP="002E4CA5">
      <w:pPr>
        <w:pStyle w:val="Subtitle"/>
      </w:pPr>
      <w:r>
        <w:t xml:space="preserve">For </w:t>
      </w:r>
      <w:r w:rsidR="005E6BBB">
        <w:rPr>
          <w:vertAlign w:val="superscript"/>
        </w:rPr>
        <w:t>3</w:t>
      </w:r>
      <w:r w:rsidR="005E6BBB">
        <w:t>He</w:t>
      </w:r>
      <w:r>
        <w:t xml:space="preserve">, </w:t>
      </w:r>
      <w:r w:rsidR="005E6BBB">
        <w:rPr>
          <w:vertAlign w:val="superscript"/>
        </w:rPr>
        <w:t>129</w:t>
      </w:r>
      <w:r w:rsidR="005E6BBB">
        <w:t>Xe</w:t>
      </w:r>
      <w:r>
        <w:t xml:space="preserve"> and </w:t>
      </w:r>
      <w:r w:rsidR="005E6BBB">
        <w:t>SF</w:t>
      </w:r>
      <w:r w:rsidR="005E6BBB">
        <w:rPr>
          <w:vertAlign w:val="subscript"/>
        </w:rPr>
        <w:t>6</w:t>
      </w:r>
      <w:r>
        <w:t xml:space="preserve">, the </w:t>
      </w:r>
      <w:r w:rsidR="00A41D28">
        <w:t>diffusivity</w:t>
      </w:r>
      <w:r>
        <w:t xml:space="preserve"> </w:t>
      </w:r>
      <w:r w:rsidR="00A41D28">
        <w:t>(D</w:t>
      </w:r>
      <w:r w:rsidR="00A41D28" w:rsidRPr="00182DC4">
        <w:rPr>
          <w:vertAlign w:val="subscript"/>
        </w:rPr>
        <w:t>0</w:t>
      </w:r>
      <w:r w:rsidR="00A41D28">
        <w:t xml:space="preserve">) </w:t>
      </w:r>
      <w:r>
        <w:t xml:space="preserve">values </w:t>
      </w:r>
      <w:r w:rsidR="00A41D28">
        <w:t xml:space="preserve">in air </w:t>
      </w:r>
      <w:r>
        <w:t>are displayed</w:t>
      </w:r>
      <w:r w:rsidR="00FB4B48">
        <w:t xml:space="preserve"> </w:t>
      </w:r>
      <w:r w:rsidR="00D23FFA">
        <w:fldChar w:fldCharType="begin">
          <w:fldData xml:space="preserve">PEVuZE5vdGU+PENpdGU+PEF1dGhvcj5SdWl6LUNhYmVsbG88L0F1dGhvcj48WWVhcj4yMDA1PC9Z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cyMS04PC9wYWdlcz48dm9sdW1lPjQyPC92b2x1bWU+PG51bWJlcj40PC9udW1iZXI+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==
</w:fldData>
        </w:fldChar>
      </w:r>
      <w:r w:rsidR="00B86FC1">
        <w:instrText xml:space="preserve"> ADDIN EN.CITE </w:instrText>
      </w:r>
      <w:r w:rsidR="00B86FC1">
        <w:fldChar w:fldCharType="begin">
          <w:fldData xml:space="preserve">PEVuZE5vdGU+PENpdGU+PEF1dGhvcj5SdWl6LUNhYmVsbG88L0F1dGhvcj48WWVhcj4yMDA1PC9Z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==
</w:fldData>
        </w:fldChar>
      </w:r>
      <w:r w:rsidR="00B86FC1">
        <w:instrText xml:space="preserve"> ADDIN EN.CITE.DATA </w:instrText>
      </w:r>
      <w:r w:rsidR="00B86FC1">
        <w:fldChar w:fldCharType="end"/>
      </w:r>
      <w:r w:rsidR="00D23FFA">
        <w:fldChar w:fldCharType="separate"/>
      </w:r>
      <w:r w:rsidR="00B86FC1">
        <w:rPr>
          <w:noProof/>
        </w:rPr>
        <w:t>[344, 345]</w:t>
      </w:r>
      <w:r w:rsidR="00D23FFA">
        <w:fldChar w:fldCharType="end"/>
      </w:r>
      <w:r w:rsidR="00A41D28">
        <w:t xml:space="preserve">. The acquisition time refers to the time the individual methods take to complete (I.e. To perform a </w:t>
      </w:r>
      <w:r w:rsidR="005E6BBB">
        <w:rPr>
          <w:vertAlign w:val="superscript"/>
        </w:rPr>
        <w:t>3</w:t>
      </w:r>
      <w:r w:rsidR="005E6BBB">
        <w:t>He</w:t>
      </w:r>
      <w:r w:rsidR="00A41D28">
        <w:t xml:space="preserve"> ventilation MRI, the acquisition is approximately six seconds and for </w:t>
      </w:r>
      <w:r w:rsidR="005E6BBB">
        <w:rPr>
          <w:vertAlign w:val="superscript"/>
        </w:rPr>
        <w:t>129</w:t>
      </w:r>
      <w:r w:rsidR="005E6BBB">
        <w:t>Xe</w:t>
      </w:r>
      <w:r w:rsidR="00A41D28">
        <w:t xml:space="preserve"> it is 10 seconds). </w:t>
      </w:r>
      <w:r w:rsidR="002C5682">
        <w:t>A range of</w:t>
      </w:r>
      <w:r w:rsidR="00A41D28">
        <w:t xml:space="preserve"> times are </w:t>
      </w:r>
      <w:r w:rsidR="002C5682">
        <w:t>displayed</w:t>
      </w:r>
      <w:r w:rsidR="00A41D28">
        <w:t xml:space="preserve"> for </w:t>
      </w:r>
      <w:r w:rsidR="005E6BBB">
        <w:t>SF</w:t>
      </w:r>
      <w:r w:rsidR="005E6BBB">
        <w:rPr>
          <w:vertAlign w:val="subscript"/>
        </w:rPr>
        <w:t>6</w:t>
      </w:r>
      <w:r w:rsidR="00A41D28">
        <w:t xml:space="preserve"> due to MBW tests </w:t>
      </w:r>
      <w:r w:rsidR="002C5682">
        <w:t>needing</w:t>
      </w:r>
      <w:r w:rsidR="00A41D28">
        <w:t xml:space="preserve"> longer durations for different sized lungs </w:t>
      </w:r>
      <w:r w:rsidR="002C5682">
        <w:t>and</w:t>
      </w:r>
      <w:r w:rsidR="00A41D28">
        <w:t xml:space="preserve"> in more advanced lung disease.</w:t>
      </w:r>
      <w:r>
        <w:t xml:space="preserve"> </w:t>
      </w:r>
      <w:r w:rsidR="002C5682">
        <w:t xml:space="preserve">The mean free diffusion length </w:t>
      </w:r>
      <w:r w:rsidR="00D23FFA">
        <w:t>combines both</w:t>
      </w:r>
      <w:r w:rsidR="002C5682">
        <w:t xml:space="preserve"> the gas diffusivity in air and the time over which the methodology is acquired. </w:t>
      </w:r>
    </w:p>
    <w:p w14:paraId="06163903" w14:textId="77777777" w:rsidR="00F44B32" w:rsidRPr="00F44B32" w:rsidRDefault="00F44B32" w:rsidP="006717E0"/>
    <w:tbl>
      <w:tblPr>
        <w:tblStyle w:val="PlainTable21"/>
        <w:tblW w:w="9360" w:type="dxa"/>
        <w:jc w:val="center"/>
        <w:tblLook w:val="06A0" w:firstRow="1" w:lastRow="0" w:firstColumn="1" w:lastColumn="0" w:noHBand="1" w:noVBand="1"/>
      </w:tblPr>
      <w:tblGrid>
        <w:gridCol w:w="2340"/>
        <w:gridCol w:w="2340"/>
        <w:gridCol w:w="2340"/>
        <w:gridCol w:w="2340"/>
      </w:tblGrid>
      <w:tr w:rsidR="009D50E9" w14:paraId="13620E85" w14:textId="77777777" w:rsidTr="002E4CA5">
        <w:trPr>
          <w:cnfStyle w:val="100000000000" w:firstRow="1" w:lastRow="0" w:firstColumn="0" w:lastColumn="0" w:oddVBand="0" w:evenVBand="0" w:oddHBand="0" w:evenHBand="0" w:firstRowFirstColumn="0" w:firstRowLastColumn="0" w:lastRowFirstColumn="0" w:lastRowLastColumn="0"/>
          <w:trHeight w:val="885"/>
          <w:jc w:val="center"/>
        </w:trPr>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auto"/>
              <w:left w:val="single" w:sz="4" w:space="0" w:color="auto"/>
            </w:tcBorders>
            <w:vAlign w:val="center"/>
          </w:tcPr>
          <w:p w14:paraId="2AD2EDC6" w14:textId="5088DAD2" w:rsidR="009D50E9" w:rsidRDefault="000A1358" w:rsidP="002E4CA5">
            <w:pPr>
              <w:spacing w:line="240" w:lineRule="auto"/>
              <w:jc w:val="center"/>
            </w:pPr>
            <w:r>
              <w:t>Gas Mixture</w:t>
            </w:r>
          </w:p>
        </w:tc>
        <w:tc>
          <w:tcPr>
            <w:tcW w:w="2340" w:type="dxa"/>
            <w:tcBorders>
              <w:top w:val="single" w:sz="4" w:space="0" w:color="auto"/>
            </w:tcBorders>
            <w:vAlign w:val="center"/>
          </w:tcPr>
          <w:p w14:paraId="78F89939" w14:textId="1B426F3C" w:rsidR="009D50E9" w:rsidRPr="00B037AD" w:rsidRDefault="000A1358" w:rsidP="002E4CA5">
            <w:pPr>
              <w:spacing w:line="240" w:lineRule="auto"/>
              <w:jc w:val="center"/>
              <w:cnfStyle w:val="100000000000" w:firstRow="1" w:lastRow="0" w:firstColumn="0" w:lastColumn="0" w:oddVBand="0" w:evenVBand="0" w:oddHBand="0" w:evenHBand="0" w:firstRowFirstColumn="0" w:firstRowLastColumn="0" w:lastRowFirstColumn="0" w:lastRowLastColumn="0"/>
            </w:pPr>
            <w:r>
              <w:t>D</w:t>
            </w:r>
            <w:r w:rsidRPr="00182DC4">
              <w:rPr>
                <w:vertAlign w:val="subscript"/>
              </w:rPr>
              <w:t>0</w:t>
            </w:r>
            <w:r w:rsidR="00B037AD">
              <w:rPr>
                <w:vertAlign w:val="superscript"/>
              </w:rPr>
              <w:t xml:space="preserve"> </w:t>
            </w:r>
            <w:r w:rsidR="00B037AD">
              <w:t>(cm</w:t>
            </w:r>
            <w:r w:rsidR="00B037AD" w:rsidRPr="00B037AD">
              <w:rPr>
                <w:vertAlign w:val="superscript"/>
              </w:rPr>
              <w:t>2</w:t>
            </w:r>
            <w:r w:rsidR="00B037AD">
              <w:t>/second)</w:t>
            </w:r>
          </w:p>
        </w:tc>
        <w:tc>
          <w:tcPr>
            <w:tcW w:w="2340" w:type="dxa"/>
            <w:tcBorders>
              <w:top w:val="single" w:sz="4" w:space="0" w:color="auto"/>
            </w:tcBorders>
            <w:vAlign w:val="center"/>
          </w:tcPr>
          <w:p w14:paraId="741B06CE" w14:textId="7FCDBC40" w:rsidR="009D50E9" w:rsidRDefault="000A1358" w:rsidP="002E4CA5">
            <w:pPr>
              <w:spacing w:line="240" w:lineRule="auto"/>
              <w:jc w:val="center"/>
              <w:cnfStyle w:val="100000000000" w:firstRow="1" w:lastRow="0" w:firstColumn="0" w:lastColumn="0" w:oddVBand="0" w:evenVBand="0" w:oddHBand="0" w:evenHBand="0" w:firstRowFirstColumn="0" w:firstRowLastColumn="0" w:lastRowFirstColumn="0" w:lastRowLastColumn="0"/>
            </w:pPr>
            <w:r>
              <w:t>Acquisition time</w:t>
            </w:r>
            <w:r w:rsidR="00B037AD">
              <w:t xml:space="preserve"> (seconds)</w:t>
            </w:r>
          </w:p>
        </w:tc>
        <w:tc>
          <w:tcPr>
            <w:tcW w:w="2340" w:type="dxa"/>
            <w:tcBorders>
              <w:top w:val="single" w:sz="4" w:space="0" w:color="auto"/>
              <w:right w:val="single" w:sz="4" w:space="0" w:color="auto"/>
            </w:tcBorders>
            <w:vAlign w:val="center"/>
          </w:tcPr>
          <w:p w14:paraId="4BE10AA4" w14:textId="6C367C01" w:rsidR="009D50E9" w:rsidRDefault="00B037AD" w:rsidP="002E4CA5">
            <w:pPr>
              <w:spacing w:line="240" w:lineRule="auto"/>
              <w:jc w:val="center"/>
              <w:cnfStyle w:val="100000000000" w:firstRow="1" w:lastRow="0" w:firstColumn="0" w:lastColumn="0" w:oddVBand="0" w:evenVBand="0" w:oddHBand="0" w:evenHBand="0" w:firstRowFirstColumn="0" w:firstRowLastColumn="0" w:lastRowFirstColumn="0" w:lastRowLastColumn="0"/>
            </w:pPr>
            <w:r>
              <w:t>Mean free d</w:t>
            </w:r>
            <w:r w:rsidR="000A1358">
              <w:t>iffusion length</w:t>
            </w:r>
            <w:r>
              <w:t xml:space="preserve"> (cm)</w:t>
            </w:r>
          </w:p>
        </w:tc>
      </w:tr>
      <w:tr w:rsidR="009D50E9" w14:paraId="1365AC30" w14:textId="77777777" w:rsidTr="002E4CA5">
        <w:trPr>
          <w:trHeight w:val="272"/>
          <w:jc w:val="center"/>
        </w:trPr>
        <w:tc>
          <w:tcPr>
            <w:cnfStyle w:val="001000000000" w:firstRow="0" w:lastRow="0" w:firstColumn="1" w:lastColumn="0" w:oddVBand="0" w:evenVBand="0" w:oddHBand="0" w:evenHBand="0" w:firstRowFirstColumn="0" w:firstRowLastColumn="0" w:lastRowFirstColumn="0" w:lastRowLastColumn="0"/>
            <w:tcW w:w="2340" w:type="dxa"/>
            <w:tcBorders>
              <w:left w:val="single" w:sz="4" w:space="0" w:color="auto"/>
              <w:bottom w:val="single" w:sz="4" w:space="0" w:color="auto"/>
            </w:tcBorders>
            <w:vAlign w:val="center"/>
          </w:tcPr>
          <w:p w14:paraId="33D3CF19" w14:textId="6C370B15" w:rsidR="009D50E9" w:rsidRDefault="005E6BBB" w:rsidP="002E4CA5">
            <w:pPr>
              <w:spacing w:line="240" w:lineRule="auto"/>
              <w:jc w:val="center"/>
            </w:pPr>
            <w:r>
              <w:rPr>
                <w:vertAlign w:val="superscript"/>
              </w:rPr>
              <w:t>3</w:t>
            </w:r>
            <w:r>
              <w:t>He</w:t>
            </w:r>
            <w:r w:rsidR="009D50E9">
              <w:t xml:space="preserve"> in air</w:t>
            </w:r>
          </w:p>
        </w:tc>
        <w:tc>
          <w:tcPr>
            <w:tcW w:w="2340" w:type="dxa"/>
            <w:tcBorders>
              <w:bottom w:val="single" w:sz="4" w:space="0" w:color="auto"/>
            </w:tcBorders>
            <w:vAlign w:val="center"/>
          </w:tcPr>
          <w:p w14:paraId="5FBCB032" w14:textId="58A03D62" w:rsidR="00B037AD"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0.86</w:t>
            </w:r>
          </w:p>
        </w:tc>
        <w:tc>
          <w:tcPr>
            <w:tcW w:w="2340" w:type="dxa"/>
            <w:tcBorders>
              <w:bottom w:val="single" w:sz="4" w:space="0" w:color="auto"/>
            </w:tcBorders>
            <w:vAlign w:val="center"/>
          </w:tcPr>
          <w:p w14:paraId="64C05E41" w14:textId="4037CCCE" w:rsidR="009D50E9"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6</w:t>
            </w:r>
          </w:p>
        </w:tc>
        <w:tc>
          <w:tcPr>
            <w:tcW w:w="2340" w:type="dxa"/>
            <w:tcBorders>
              <w:bottom w:val="single" w:sz="4" w:space="0" w:color="auto"/>
              <w:right w:val="single" w:sz="4" w:space="0" w:color="auto"/>
            </w:tcBorders>
            <w:vAlign w:val="center"/>
          </w:tcPr>
          <w:p w14:paraId="42ECD9A0" w14:textId="01402695" w:rsidR="009D50E9"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3.2</w:t>
            </w:r>
          </w:p>
        </w:tc>
      </w:tr>
      <w:tr w:rsidR="009D50E9" w14:paraId="329E02A7" w14:textId="77777777" w:rsidTr="002E4CA5">
        <w:trPr>
          <w:trHeight w:val="294"/>
          <w:jc w:val="center"/>
        </w:trPr>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auto"/>
              <w:left w:val="single" w:sz="4" w:space="0" w:color="auto"/>
              <w:bottom w:val="single" w:sz="4" w:space="0" w:color="auto"/>
            </w:tcBorders>
            <w:vAlign w:val="center"/>
          </w:tcPr>
          <w:p w14:paraId="3E8B77D7" w14:textId="4EA20995" w:rsidR="009D50E9" w:rsidRDefault="005E6BBB" w:rsidP="002E4CA5">
            <w:pPr>
              <w:spacing w:line="240" w:lineRule="auto"/>
              <w:jc w:val="center"/>
            </w:pPr>
            <w:r>
              <w:rPr>
                <w:vertAlign w:val="superscript"/>
              </w:rPr>
              <w:t>129</w:t>
            </w:r>
            <w:r>
              <w:t>Xe</w:t>
            </w:r>
            <w:r w:rsidR="009D50E9">
              <w:t xml:space="preserve"> in air</w:t>
            </w:r>
          </w:p>
        </w:tc>
        <w:tc>
          <w:tcPr>
            <w:tcW w:w="2340" w:type="dxa"/>
            <w:tcBorders>
              <w:top w:val="single" w:sz="4" w:space="0" w:color="auto"/>
              <w:bottom w:val="single" w:sz="4" w:space="0" w:color="auto"/>
            </w:tcBorders>
            <w:vAlign w:val="center"/>
          </w:tcPr>
          <w:p w14:paraId="07815B1C" w14:textId="165FBD28" w:rsidR="009D50E9"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0.14</w:t>
            </w:r>
          </w:p>
        </w:tc>
        <w:tc>
          <w:tcPr>
            <w:tcW w:w="2340" w:type="dxa"/>
            <w:tcBorders>
              <w:top w:val="single" w:sz="4" w:space="0" w:color="auto"/>
              <w:bottom w:val="single" w:sz="4" w:space="0" w:color="auto"/>
            </w:tcBorders>
            <w:vAlign w:val="center"/>
          </w:tcPr>
          <w:p w14:paraId="0890F926" w14:textId="37B8C1CB" w:rsidR="009D50E9"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10</w:t>
            </w:r>
          </w:p>
        </w:tc>
        <w:tc>
          <w:tcPr>
            <w:tcW w:w="2340" w:type="dxa"/>
            <w:tcBorders>
              <w:top w:val="single" w:sz="4" w:space="0" w:color="auto"/>
              <w:bottom w:val="single" w:sz="4" w:space="0" w:color="auto"/>
              <w:right w:val="single" w:sz="4" w:space="0" w:color="auto"/>
            </w:tcBorders>
            <w:vAlign w:val="center"/>
          </w:tcPr>
          <w:p w14:paraId="3CB2CE38" w14:textId="1514CB1E" w:rsidR="009D50E9"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1.7</w:t>
            </w:r>
          </w:p>
        </w:tc>
      </w:tr>
      <w:tr w:rsidR="00B037AD" w14:paraId="38494A2C" w14:textId="77777777" w:rsidTr="002E4CA5">
        <w:trPr>
          <w:trHeight w:val="294"/>
          <w:jc w:val="center"/>
        </w:trPr>
        <w:tc>
          <w:tcPr>
            <w:cnfStyle w:val="001000000000" w:firstRow="0" w:lastRow="0" w:firstColumn="1" w:lastColumn="0" w:oddVBand="0" w:evenVBand="0" w:oddHBand="0" w:evenHBand="0" w:firstRowFirstColumn="0" w:firstRowLastColumn="0" w:lastRowFirstColumn="0" w:lastRowLastColumn="0"/>
            <w:tcW w:w="2340" w:type="dxa"/>
            <w:vMerge w:val="restart"/>
            <w:tcBorders>
              <w:top w:val="single" w:sz="4" w:space="0" w:color="auto"/>
              <w:left w:val="single" w:sz="4" w:space="0" w:color="auto"/>
            </w:tcBorders>
            <w:vAlign w:val="center"/>
          </w:tcPr>
          <w:p w14:paraId="72D87F01" w14:textId="233879D3" w:rsidR="00B037AD" w:rsidRDefault="005E6BBB" w:rsidP="002E4CA5">
            <w:pPr>
              <w:spacing w:line="240" w:lineRule="auto"/>
              <w:jc w:val="center"/>
            </w:pPr>
            <w:r>
              <w:t>SF</w:t>
            </w:r>
            <w:r>
              <w:rPr>
                <w:vertAlign w:val="subscript"/>
              </w:rPr>
              <w:t>6</w:t>
            </w:r>
            <w:r w:rsidR="00B037AD">
              <w:t xml:space="preserve"> in air</w:t>
            </w:r>
          </w:p>
        </w:tc>
        <w:tc>
          <w:tcPr>
            <w:tcW w:w="2340" w:type="dxa"/>
            <w:vMerge w:val="restart"/>
            <w:tcBorders>
              <w:top w:val="single" w:sz="4" w:space="0" w:color="auto"/>
            </w:tcBorders>
            <w:vAlign w:val="center"/>
          </w:tcPr>
          <w:p w14:paraId="768D4E5C" w14:textId="7E593AF5" w:rsidR="00B037AD"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0.09</w:t>
            </w:r>
          </w:p>
        </w:tc>
        <w:tc>
          <w:tcPr>
            <w:tcW w:w="2340" w:type="dxa"/>
            <w:tcBorders>
              <w:top w:val="single" w:sz="4" w:space="0" w:color="auto"/>
            </w:tcBorders>
            <w:vAlign w:val="center"/>
          </w:tcPr>
          <w:p w14:paraId="26040926" w14:textId="45EF631C" w:rsidR="00B037AD"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150</w:t>
            </w:r>
          </w:p>
        </w:tc>
        <w:tc>
          <w:tcPr>
            <w:tcW w:w="2340" w:type="dxa"/>
            <w:tcBorders>
              <w:top w:val="single" w:sz="4" w:space="0" w:color="auto"/>
              <w:right w:val="single" w:sz="4" w:space="0" w:color="auto"/>
            </w:tcBorders>
            <w:vAlign w:val="center"/>
          </w:tcPr>
          <w:p w14:paraId="03DFB5AC" w14:textId="5C06D561" w:rsidR="00B037AD"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5.3</w:t>
            </w:r>
          </w:p>
        </w:tc>
      </w:tr>
      <w:tr w:rsidR="00B037AD" w14:paraId="32BF40C1" w14:textId="77777777" w:rsidTr="002E4CA5">
        <w:trPr>
          <w:trHeight w:val="294"/>
          <w:jc w:val="center"/>
        </w:trPr>
        <w:tc>
          <w:tcPr>
            <w:cnfStyle w:val="001000000000" w:firstRow="0" w:lastRow="0" w:firstColumn="1" w:lastColumn="0" w:oddVBand="0" w:evenVBand="0" w:oddHBand="0" w:evenHBand="0" w:firstRowFirstColumn="0" w:firstRowLastColumn="0" w:lastRowFirstColumn="0" w:lastRowLastColumn="0"/>
            <w:tcW w:w="2340" w:type="dxa"/>
            <w:vMerge/>
            <w:tcBorders>
              <w:left w:val="single" w:sz="4" w:space="0" w:color="auto"/>
            </w:tcBorders>
            <w:vAlign w:val="center"/>
          </w:tcPr>
          <w:p w14:paraId="6EAF46C9" w14:textId="77777777" w:rsidR="00B037AD" w:rsidRDefault="00B037AD" w:rsidP="002E4CA5">
            <w:pPr>
              <w:spacing w:line="240" w:lineRule="auto"/>
              <w:jc w:val="center"/>
            </w:pPr>
          </w:p>
        </w:tc>
        <w:tc>
          <w:tcPr>
            <w:tcW w:w="2340" w:type="dxa"/>
            <w:vMerge/>
            <w:vAlign w:val="center"/>
          </w:tcPr>
          <w:p w14:paraId="553B6DD3" w14:textId="77777777" w:rsidR="00B037AD"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2340" w:type="dxa"/>
            <w:vAlign w:val="center"/>
          </w:tcPr>
          <w:p w14:paraId="63F12B91" w14:textId="7A6897E1" w:rsidR="00B037AD"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300</w:t>
            </w:r>
          </w:p>
        </w:tc>
        <w:tc>
          <w:tcPr>
            <w:tcW w:w="2340" w:type="dxa"/>
            <w:tcBorders>
              <w:right w:val="single" w:sz="4" w:space="0" w:color="auto"/>
            </w:tcBorders>
            <w:vAlign w:val="center"/>
          </w:tcPr>
          <w:p w14:paraId="36213371" w14:textId="0D34DF6E" w:rsidR="00B037AD"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7.5</w:t>
            </w:r>
          </w:p>
        </w:tc>
      </w:tr>
      <w:tr w:rsidR="00B037AD" w14:paraId="55B4D9BE" w14:textId="77777777" w:rsidTr="002E4CA5">
        <w:trPr>
          <w:trHeight w:val="294"/>
          <w:jc w:val="center"/>
        </w:trPr>
        <w:tc>
          <w:tcPr>
            <w:cnfStyle w:val="001000000000" w:firstRow="0" w:lastRow="0" w:firstColumn="1" w:lastColumn="0" w:oddVBand="0" w:evenVBand="0" w:oddHBand="0" w:evenHBand="0" w:firstRowFirstColumn="0" w:firstRowLastColumn="0" w:lastRowFirstColumn="0" w:lastRowLastColumn="0"/>
            <w:tcW w:w="2340" w:type="dxa"/>
            <w:vMerge/>
            <w:tcBorders>
              <w:left w:val="single" w:sz="4" w:space="0" w:color="auto"/>
            </w:tcBorders>
            <w:vAlign w:val="center"/>
          </w:tcPr>
          <w:p w14:paraId="6E24099F" w14:textId="77777777" w:rsidR="00B037AD" w:rsidRDefault="00B037AD" w:rsidP="002E4CA5">
            <w:pPr>
              <w:spacing w:line="240" w:lineRule="auto"/>
              <w:jc w:val="center"/>
            </w:pPr>
          </w:p>
        </w:tc>
        <w:tc>
          <w:tcPr>
            <w:tcW w:w="2340" w:type="dxa"/>
            <w:vMerge/>
            <w:vAlign w:val="center"/>
          </w:tcPr>
          <w:p w14:paraId="77920CF9" w14:textId="77777777" w:rsidR="00B037AD"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2340" w:type="dxa"/>
            <w:vAlign w:val="center"/>
          </w:tcPr>
          <w:p w14:paraId="3908A22C" w14:textId="659408D1" w:rsidR="00B037AD"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600</w:t>
            </w:r>
          </w:p>
        </w:tc>
        <w:tc>
          <w:tcPr>
            <w:tcW w:w="2340" w:type="dxa"/>
            <w:tcBorders>
              <w:right w:val="single" w:sz="4" w:space="0" w:color="auto"/>
            </w:tcBorders>
            <w:vAlign w:val="center"/>
          </w:tcPr>
          <w:p w14:paraId="1B423340" w14:textId="406C35BC" w:rsidR="00B037AD"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10.6</w:t>
            </w:r>
          </w:p>
        </w:tc>
      </w:tr>
      <w:tr w:rsidR="00B037AD" w14:paraId="08F0AD31" w14:textId="77777777" w:rsidTr="002E4CA5">
        <w:trPr>
          <w:trHeight w:val="315"/>
          <w:jc w:val="center"/>
        </w:trPr>
        <w:tc>
          <w:tcPr>
            <w:cnfStyle w:val="001000000000" w:firstRow="0" w:lastRow="0" w:firstColumn="1" w:lastColumn="0" w:oddVBand="0" w:evenVBand="0" w:oddHBand="0" w:evenHBand="0" w:firstRowFirstColumn="0" w:firstRowLastColumn="0" w:lastRowFirstColumn="0" w:lastRowLastColumn="0"/>
            <w:tcW w:w="2340" w:type="dxa"/>
            <w:vMerge/>
            <w:tcBorders>
              <w:left w:val="single" w:sz="4" w:space="0" w:color="auto"/>
              <w:bottom w:val="single" w:sz="4" w:space="0" w:color="auto"/>
            </w:tcBorders>
            <w:vAlign w:val="center"/>
          </w:tcPr>
          <w:p w14:paraId="16123068" w14:textId="77777777" w:rsidR="00B037AD" w:rsidRDefault="00B037AD" w:rsidP="002E4CA5">
            <w:pPr>
              <w:spacing w:line="240" w:lineRule="auto"/>
              <w:jc w:val="center"/>
            </w:pPr>
          </w:p>
        </w:tc>
        <w:tc>
          <w:tcPr>
            <w:tcW w:w="2340" w:type="dxa"/>
            <w:vMerge/>
            <w:tcBorders>
              <w:bottom w:val="single" w:sz="4" w:space="0" w:color="auto"/>
            </w:tcBorders>
            <w:vAlign w:val="center"/>
          </w:tcPr>
          <w:p w14:paraId="52D7CC37" w14:textId="77777777" w:rsidR="00B037AD"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2340" w:type="dxa"/>
            <w:tcBorders>
              <w:bottom w:val="single" w:sz="4" w:space="0" w:color="auto"/>
            </w:tcBorders>
            <w:vAlign w:val="center"/>
          </w:tcPr>
          <w:p w14:paraId="3BC229EE" w14:textId="0C1333DF" w:rsidR="00B037AD"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1200</w:t>
            </w:r>
          </w:p>
        </w:tc>
        <w:tc>
          <w:tcPr>
            <w:tcW w:w="2340" w:type="dxa"/>
            <w:tcBorders>
              <w:bottom w:val="single" w:sz="4" w:space="0" w:color="auto"/>
              <w:right w:val="single" w:sz="4" w:space="0" w:color="auto"/>
            </w:tcBorders>
            <w:vAlign w:val="center"/>
          </w:tcPr>
          <w:p w14:paraId="22CF6209" w14:textId="12563EAC" w:rsidR="00B037AD" w:rsidRDefault="00B037AD" w:rsidP="002E4CA5">
            <w:pPr>
              <w:spacing w:line="240" w:lineRule="auto"/>
              <w:jc w:val="center"/>
              <w:cnfStyle w:val="000000000000" w:firstRow="0" w:lastRow="0" w:firstColumn="0" w:lastColumn="0" w:oddVBand="0" w:evenVBand="0" w:oddHBand="0" w:evenHBand="0" w:firstRowFirstColumn="0" w:firstRowLastColumn="0" w:lastRowFirstColumn="0" w:lastRowLastColumn="0"/>
            </w:pPr>
            <w:r>
              <w:t>14.9</w:t>
            </w:r>
          </w:p>
        </w:tc>
      </w:tr>
    </w:tbl>
    <w:p w14:paraId="51702C3B" w14:textId="77777777" w:rsidR="00FB4B48" w:rsidRDefault="00FB4B48" w:rsidP="006717E0"/>
    <w:p w14:paraId="6A285ADB" w14:textId="657B22E6" w:rsidR="008553F0" w:rsidRDefault="008553F0" w:rsidP="006717E0">
      <w:r>
        <w:t xml:space="preserve">The change in VDP is largely in agreement between </w:t>
      </w:r>
      <w:r w:rsidR="005E6BBB">
        <w:rPr>
          <w:vertAlign w:val="superscript"/>
        </w:rPr>
        <w:t>3</w:t>
      </w:r>
      <w:r w:rsidR="005E6BBB">
        <w:t>He</w:t>
      </w:r>
      <w:r>
        <w:t xml:space="preserve"> and </w:t>
      </w:r>
      <w:r w:rsidR="005E6BBB">
        <w:rPr>
          <w:vertAlign w:val="superscript"/>
        </w:rPr>
        <w:t>129</w:t>
      </w:r>
      <w:r w:rsidR="005E6BBB">
        <w:t>Xe</w:t>
      </w:r>
      <w:r>
        <w:t xml:space="preserve"> MRI, but on average the change in </w:t>
      </w:r>
      <w:r w:rsidR="005E6BBB">
        <w:rPr>
          <w:vertAlign w:val="superscript"/>
        </w:rPr>
        <w:t>3</w:t>
      </w:r>
      <w:r w:rsidR="005E6BBB">
        <w:t>He</w:t>
      </w:r>
      <w:r>
        <w:t xml:space="preserve"> VDP appears larger than the change in </w:t>
      </w:r>
      <w:r w:rsidR="005E6BBB">
        <w:rPr>
          <w:vertAlign w:val="superscript"/>
        </w:rPr>
        <w:t>129</w:t>
      </w:r>
      <w:r w:rsidR="005E6BBB">
        <w:t>Xe</w:t>
      </w:r>
      <w:r>
        <w:t xml:space="preserve"> VDP. This is potentially due to </w:t>
      </w:r>
      <w:r w:rsidR="005E6BBB">
        <w:rPr>
          <w:vertAlign w:val="superscript"/>
        </w:rPr>
        <w:t>3</w:t>
      </w:r>
      <w:r w:rsidR="005E6BBB">
        <w:t>He</w:t>
      </w:r>
      <w:r>
        <w:t xml:space="preserve"> being more diffusive than </w:t>
      </w:r>
      <w:r w:rsidR="005E6BBB">
        <w:rPr>
          <w:vertAlign w:val="superscript"/>
        </w:rPr>
        <w:t>129</w:t>
      </w:r>
      <w:r w:rsidR="005E6BBB">
        <w:t>Xe</w:t>
      </w:r>
      <w:r>
        <w:t xml:space="preserve">, allowing it to penetrate more distally than </w:t>
      </w:r>
      <w:r w:rsidR="005E6BBB">
        <w:rPr>
          <w:vertAlign w:val="superscript"/>
        </w:rPr>
        <w:t>129</w:t>
      </w:r>
      <w:r w:rsidR="005E6BBB">
        <w:t>Xe</w:t>
      </w:r>
      <w:r>
        <w:t xml:space="preserve"> in the case of partially obstructed airways (see </w:t>
      </w:r>
      <w:r>
        <w:fldChar w:fldCharType="begin"/>
      </w:r>
      <w:r>
        <w:instrText xml:space="preserve"> REF _Ref18239091 \h </w:instrText>
      </w:r>
      <w:r w:rsidR="007911F3">
        <w:instrText xml:space="preserve"> \* MERGEFORMAT </w:instrText>
      </w:r>
      <w:r>
        <w:fldChar w:fldCharType="separate"/>
      </w:r>
      <w:r w:rsidR="00140F11">
        <w:t xml:space="preserve">Figure </w:t>
      </w:r>
      <w:r w:rsidR="00140F11">
        <w:rPr>
          <w:noProof/>
        </w:rPr>
        <w:t>5</w:t>
      </w:r>
      <w:r w:rsidR="00140F11">
        <w:rPr>
          <w:noProof/>
        </w:rPr>
        <w:noBreakHyphen/>
        <w:t>31</w:t>
      </w:r>
      <w:r>
        <w:fldChar w:fldCharType="end"/>
      </w:r>
      <w:r>
        <w:t xml:space="preserve"> for illustrated examples). There will be a point when the degree of airway narrowing (due to disease) will restrict </w:t>
      </w:r>
      <w:r w:rsidR="005E6BBB">
        <w:rPr>
          <w:vertAlign w:val="superscript"/>
        </w:rPr>
        <w:t>129</w:t>
      </w:r>
      <w:r w:rsidR="005E6BBB">
        <w:t>Xe</w:t>
      </w:r>
      <w:r>
        <w:t xml:space="preserve"> diffusion (during the time-course of the image acquisition), through which </w:t>
      </w:r>
      <w:r w:rsidR="005E6BBB">
        <w:rPr>
          <w:vertAlign w:val="superscript"/>
        </w:rPr>
        <w:t>3</w:t>
      </w:r>
      <w:r w:rsidR="005E6BBB">
        <w:t>He</w:t>
      </w:r>
      <w:r>
        <w:t xml:space="preserve"> will continue to diffuse distally. In this situation </w:t>
      </w:r>
      <w:r w:rsidR="005E6BBB">
        <w:rPr>
          <w:vertAlign w:val="superscript"/>
        </w:rPr>
        <w:t>129</w:t>
      </w:r>
      <w:r w:rsidR="005E6BBB">
        <w:t>Xe</w:t>
      </w:r>
      <w:r>
        <w:t xml:space="preserve"> VDP will be larger than </w:t>
      </w:r>
      <w:r w:rsidR="005E6BBB">
        <w:rPr>
          <w:vertAlign w:val="superscript"/>
        </w:rPr>
        <w:t>3</w:t>
      </w:r>
      <w:r w:rsidR="005E6BBB">
        <w:t>He</w:t>
      </w:r>
      <w:r>
        <w:t xml:space="preserve"> VDP (</w:t>
      </w:r>
      <w:r>
        <w:fldChar w:fldCharType="begin"/>
      </w:r>
      <w:r>
        <w:instrText xml:space="preserve"> REF _Ref18239091 \h </w:instrText>
      </w:r>
      <w:r w:rsidR="007911F3">
        <w:instrText xml:space="preserve"> \* MERGEFORMAT </w:instrText>
      </w:r>
      <w:r>
        <w:fldChar w:fldCharType="separate"/>
      </w:r>
      <w:r w:rsidR="00140F11">
        <w:t xml:space="preserve">Figure </w:t>
      </w:r>
      <w:r w:rsidR="00140F11">
        <w:rPr>
          <w:noProof/>
        </w:rPr>
        <w:t>5</w:t>
      </w:r>
      <w:r w:rsidR="00140F11">
        <w:rPr>
          <w:noProof/>
        </w:rPr>
        <w:noBreakHyphen/>
        <w:t>31</w:t>
      </w:r>
      <w:r>
        <w:fldChar w:fldCharType="end"/>
      </w:r>
      <w:r>
        <w:t xml:space="preserve"> A). If this airway becomes more diseased over time and this partial obstruction narrows to the point that </w:t>
      </w:r>
      <w:r w:rsidR="005E6BBB">
        <w:rPr>
          <w:vertAlign w:val="superscript"/>
        </w:rPr>
        <w:t>3</w:t>
      </w:r>
      <w:r w:rsidR="005E6BBB">
        <w:t>He</w:t>
      </w:r>
      <w:r>
        <w:t xml:space="preserve"> can no longer pass through, there will be an increase in </w:t>
      </w:r>
      <w:r w:rsidR="005E6BBB">
        <w:rPr>
          <w:vertAlign w:val="superscript"/>
        </w:rPr>
        <w:t>3</w:t>
      </w:r>
      <w:r w:rsidR="005E6BBB">
        <w:t>He</w:t>
      </w:r>
      <w:r>
        <w:t xml:space="preserve"> VDP. </w:t>
      </w:r>
      <w:r w:rsidR="005E6BBB">
        <w:rPr>
          <w:vertAlign w:val="superscript"/>
        </w:rPr>
        <w:t>129</w:t>
      </w:r>
      <w:r w:rsidR="005E6BBB">
        <w:t>Xe</w:t>
      </w:r>
      <w:r>
        <w:t xml:space="preserve"> VDP however will increase to a lesser degree because it had already reflected this obstruction at baseline (</w:t>
      </w:r>
      <w:r>
        <w:fldChar w:fldCharType="begin"/>
      </w:r>
      <w:r>
        <w:instrText xml:space="preserve"> REF _Ref18239091 \h </w:instrText>
      </w:r>
      <w:r w:rsidR="007911F3">
        <w:instrText xml:space="preserve"> \* MERGEFORMAT </w:instrText>
      </w:r>
      <w:r>
        <w:fldChar w:fldCharType="separate"/>
      </w:r>
      <w:r w:rsidR="00140F11">
        <w:t xml:space="preserve">Figure </w:t>
      </w:r>
      <w:r w:rsidR="00140F11">
        <w:rPr>
          <w:noProof/>
        </w:rPr>
        <w:t>5</w:t>
      </w:r>
      <w:r w:rsidR="00140F11">
        <w:rPr>
          <w:noProof/>
        </w:rPr>
        <w:noBreakHyphen/>
        <w:t>31</w:t>
      </w:r>
      <w:r>
        <w:fldChar w:fldCharType="end"/>
      </w:r>
      <w:r>
        <w:t xml:space="preserve"> B). In contrast, when patients improve over time and airways become less obstructed, </w:t>
      </w:r>
      <w:r w:rsidR="005E6BBB">
        <w:rPr>
          <w:vertAlign w:val="superscript"/>
        </w:rPr>
        <w:t>3</w:t>
      </w:r>
      <w:r w:rsidR="005E6BBB">
        <w:t>He</w:t>
      </w:r>
      <w:r>
        <w:t xml:space="preserve"> will diffuse more rapidly than </w:t>
      </w:r>
      <w:r w:rsidR="005E6BBB">
        <w:rPr>
          <w:vertAlign w:val="superscript"/>
        </w:rPr>
        <w:t>129</w:t>
      </w:r>
      <w:r w:rsidR="005E6BBB">
        <w:t>Xe</w:t>
      </w:r>
      <w:r>
        <w:t xml:space="preserve"> through smaller airways, causing the improvement in </w:t>
      </w:r>
      <w:r w:rsidR="005E6BBB">
        <w:rPr>
          <w:vertAlign w:val="superscript"/>
        </w:rPr>
        <w:t>3</w:t>
      </w:r>
      <w:r w:rsidR="005E6BBB">
        <w:t>He</w:t>
      </w:r>
      <w:r>
        <w:t xml:space="preserve"> VDP to be larger than that of </w:t>
      </w:r>
      <w:r w:rsidR="005E6BBB">
        <w:rPr>
          <w:vertAlign w:val="superscript"/>
        </w:rPr>
        <w:t>129</w:t>
      </w:r>
      <w:r w:rsidR="005E6BBB">
        <w:t>Xe</w:t>
      </w:r>
      <w:r>
        <w:t xml:space="preserve">. </w:t>
      </w:r>
    </w:p>
    <w:p w14:paraId="29327C45" w14:textId="77777777" w:rsidR="008553F0" w:rsidRDefault="008553F0" w:rsidP="006717E0"/>
    <w:p w14:paraId="10D62E73" w14:textId="22F0A25E" w:rsidR="008553F0" w:rsidRDefault="005E6BBB" w:rsidP="006717E0">
      <w:r>
        <w:rPr>
          <w:vertAlign w:val="superscript"/>
        </w:rPr>
        <w:t>3</w:t>
      </w:r>
      <w:r>
        <w:t>He</w:t>
      </w:r>
      <w:r w:rsidR="008553F0">
        <w:t xml:space="preserve"> is highly diffusive and more diffusive than </w:t>
      </w:r>
      <w:r>
        <w:t>SF</w:t>
      </w:r>
      <w:r>
        <w:rPr>
          <w:vertAlign w:val="subscript"/>
        </w:rPr>
        <w:t>6</w:t>
      </w:r>
      <w:r w:rsidR="008553F0">
        <w:t xml:space="preserve"> within the lung</w:t>
      </w:r>
      <w:r w:rsidR="000119F9">
        <w:t xml:space="preserve">, though </w:t>
      </w:r>
      <w:r>
        <w:t>SF</w:t>
      </w:r>
      <w:r>
        <w:rPr>
          <w:vertAlign w:val="subscript"/>
        </w:rPr>
        <w:t>6</w:t>
      </w:r>
      <w:r w:rsidR="000119F9">
        <w:t xml:space="preserve"> has more time through which to diffuse due to the long test times of the MBW test in comparison to ventilation MRI</w:t>
      </w:r>
      <w:r w:rsidR="008553F0">
        <w:t xml:space="preserve">. </w:t>
      </w:r>
      <w:r>
        <w:rPr>
          <w:vertAlign w:val="superscript"/>
        </w:rPr>
        <w:t>3</w:t>
      </w:r>
      <w:r>
        <w:t>He</w:t>
      </w:r>
      <w:r w:rsidR="008553F0">
        <w:t xml:space="preserve"> is therefore likely to have penetrated all areas of the lung that </w:t>
      </w:r>
      <w:r>
        <w:t>SF</w:t>
      </w:r>
      <w:r>
        <w:rPr>
          <w:vertAlign w:val="subscript"/>
        </w:rPr>
        <w:t>6</w:t>
      </w:r>
      <w:r w:rsidR="008553F0">
        <w:t xml:space="preserve"> can during the MBW test. There is good agreement between the change in LCI and the change in </w:t>
      </w:r>
      <w:r>
        <w:rPr>
          <w:vertAlign w:val="superscript"/>
        </w:rPr>
        <w:t>3</w:t>
      </w:r>
      <w:r>
        <w:t>He</w:t>
      </w:r>
      <w:r w:rsidR="008553F0">
        <w:t xml:space="preserve"> VDP. If this agreement is due to the same underlying physiology, then the areas of the lung that have become worse with time and now appear non-ventilated (contributing to an increased VDP after inhaling a single dose of </w:t>
      </w:r>
      <w:r>
        <w:rPr>
          <w:vertAlign w:val="superscript"/>
        </w:rPr>
        <w:t>3</w:t>
      </w:r>
      <w:r>
        <w:t>He</w:t>
      </w:r>
      <w:r w:rsidR="008553F0">
        <w:t xml:space="preserve">), may still be slowly ventilating over the course of </w:t>
      </w:r>
      <w:r w:rsidR="000119F9">
        <w:t xml:space="preserve">time (and </w:t>
      </w:r>
      <w:r w:rsidR="008553F0">
        <w:t>multiple breaths</w:t>
      </w:r>
      <w:r w:rsidR="000119F9">
        <w:t>)</w:t>
      </w:r>
      <w:r w:rsidR="008553F0">
        <w:t xml:space="preserve"> and hence on the MBW test the LCI is increased (</w:t>
      </w:r>
      <w:r w:rsidR="008553F0">
        <w:fldChar w:fldCharType="begin"/>
      </w:r>
      <w:r w:rsidR="008553F0">
        <w:instrText xml:space="preserve"> REF _Ref18239091 \h </w:instrText>
      </w:r>
      <w:r w:rsidR="007911F3">
        <w:instrText xml:space="preserve"> \* MERGEFORMAT </w:instrText>
      </w:r>
      <w:r w:rsidR="008553F0">
        <w:fldChar w:fldCharType="separate"/>
      </w:r>
      <w:r w:rsidR="00140F11">
        <w:t xml:space="preserve">Figure </w:t>
      </w:r>
      <w:r w:rsidR="00140F11">
        <w:rPr>
          <w:noProof/>
        </w:rPr>
        <w:t>5</w:t>
      </w:r>
      <w:r w:rsidR="00140F11">
        <w:rPr>
          <w:noProof/>
        </w:rPr>
        <w:noBreakHyphen/>
        <w:t>31</w:t>
      </w:r>
      <w:r w:rsidR="008553F0">
        <w:fldChar w:fldCharType="end"/>
      </w:r>
      <w:r w:rsidR="008553F0">
        <w:t xml:space="preserve"> B). This could occur if the diseased airways were only partially obstructed, </w:t>
      </w:r>
      <w:r w:rsidR="000119F9">
        <w:t>in which case</w:t>
      </w:r>
      <w:r w:rsidR="008553F0">
        <w:t xml:space="preserve"> the single inhalation of </w:t>
      </w:r>
      <w:r>
        <w:rPr>
          <w:vertAlign w:val="superscript"/>
        </w:rPr>
        <w:t>3</w:t>
      </w:r>
      <w:r>
        <w:t>He</w:t>
      </w:r>
      <w:r w:rsidR="008553F0">
        <w:t xml:space="preserve"> may be insufficient inhaled volume to open these airways and therefore the regions distal to these appear non-ventilated. On the MBW test</w:t>
      </w:r>
      <w:r w:rsidR="000119F9">
        <w:t>,</w:t>
      </w:r>
      <w:r w:rsidR="008553F0">
        <w:t xml:space="preserve"> which </w:t>
      </w:r>
      <w:r w:rsidR="008553F0">
        <w:lastRenderedPageBreak/>
        <w:t>utilises a relaxed tidal breathing pattern</w:t>
      </w:r>
      <w:r w:rsidR="000119F9">
        <w:t xml:space="preserve"> over time</w:t>
      </w:r>
      <w:r w:rsidR="008553F0">
        <w:t xml:space="preserve">, there are many tidal breaths with which the tidal volume may be larger than the ventilation MRI method. If these breaths were of large enough volume to open partially obstructed airways then </w:t>
      </w:r>
      <w:r>
        <w:t>SF</w:t>
      </w:r>
      <w:r>
        <w:rPr>
          <w:vertAlign w:val="subscript"/>
        </w:rPr>
        <w:t>6</w:t>
      </w:r>
      <w:r w:rsidR="008553F0">
        <w:t xml:space="preserve"> could penetrate distal to obstructions and cause an increased LCI as a result. Conversely, in the case of decreased VDP and LCI, when ventilation defects disappear over time the airway obstruction is no longer present. This area has improved ventilation which will cause a concordant decrease in LCI and VDP (</w:t>
      </w:r>
      <w:r w:rsidR="008553F0">
        <w:fldChar w:fldCharType="begin"/>
      </w:r>
      <w:r w:rsidR="008553F0">
        <w:instrText xml:space="preserve"> REF _Ref18239091 \h </w:instrText>
      </w:r>
      <w:r w:rsidR="007911F3">
        <w:instrText xml:space="preserve"> \* MERGEFORMAT </w:instrText>
      </w:r>
      <w:r w:rsidR="008553F0">
        <w:fldChar w:fldCharType="separate"/>
      </w:r>
      <w:r w:rsidR="00140F11">
        <w:t xml:space="preserve">Figure </w:t>
      </w:r>
      <w:r w:rsidR="00140F11">
        <w:rPr>
          <w:noProof/>
        </w:rPr>
        <w:t>5</w:t>
      </w:r>
      <w:r w:rsidR="00140F11">
        <w:rPr>
          <w:noProof/>
        </w:rPr>
        <w:noBreakHyphen/>
        <w:t>31</w:t>
      </w:r>
      <w:r w:rsidR="008553F0">
        <w:fldChar w:fldCharType="end"/>
      </w:r>
      <w:r w:rsidR="008553F0">
        <w:t xml:space="preserve"> D).</w:t>
      </w:r>
    </w:p>
    <w:p w14:paraId="03C09AEB" w14:textId="77777777" w:rsidR="008553F0" w:rsidRDefault="008553F0" w:rsidP="006717E0"/>
    <w:p w14:paraId="0F03D223" w14:textId="66812152" w:rsidR="008553F0" w:rsidRDefault="005E6BBB" w:rsidP="006717E0">
      <w:r>
        <w:rPr>
          <w:vertAlign w:val="superscript"/>
        </w:rPr>
        <w:t>129</w:t>
      </w:r>
      <w:r>
        <w:t>Xe</w:t>
      </w:r>
      <w:r w:rsidR="008553F0">
        <w:t xml:space="preserve"> is less diffusive than both </w:t>
      </w:r>
      <w:r>
        <w:rPr>
          <w:vertAlign w:val="superscript"/>
        </w:rPr>
        <w:t>3</w:t>
      </w:r>
      <w:r>
        <w:t>He</w:t>
      </w:r>
      <w:r w:rsidR="000119F9">
        <w:t>, however has slightly higher diffusivity than</w:t>
      </w:r>
      <w:r w:rsidR="008553F0">
        <w:t xml:space="preserve"> </w:t>
      </w:r>
      <w:r>
        <w:t>SF</w:t>
      </w:r>
      <w:r>
        <w:rPr>
          <w:vertAlign w:val="subscript"/>
        </w:rPr>
        <w:t>6</w:t>
      </w:r>
      <w:r w:rsidR="000119F9">
        <w:t>.</w:t>
      </w:r>
      <w:r w:rsidR="008553F0">
        <w:t xml:space="preserve"> </w:t>
      </w:r>
      <w:r>
        <w:t>SF</w:t>
      </w:r>
      <w:r>
        <w:rPr>
          <w:vertAlign w:val="subscript"/>
        </w:rPr>
        <w:t>6</w:t>
      </w:r>
      <w:r w:rsidR="008553F0">
        <w:t xml:space="preserve"> </w:t>
      </w:r>
      <w:r w:rsidR="000119F9">
        <w:t xml:space="preserve">however has a larger mean free diffusion length than </w:t>
      </w:r>
      <w:r>
        <w:rPr>
          <w:vertAlign w:val="superscript"/>
        </w:rPr>
        <w:t>129</w:t>
      </w:r>
      <w:r>
        <w:t>Xe</w:t>
      </w:r>
      <w:r w:rsidR="00617145">
        <w:t>,</w:t>
      </w:r>
      <w:r w:rsidR="000119F9">
        <w:t xml:space="preserve"> over the duration of the different methodologies. </w:t>
      </w:r>
      <w:r>
        <w:t>SF</w:t>
      </w:r>
      <w:r>
        <w:rPr>
          <w:vertAlign w:val="subscript"/>
        </w:rPr>
        <w:t>6</w:t>
      </w:r>
      <w:r w:rsidR="000119F9">
        <w:t xml:space="preserve"> may therefore</w:t>
      </w:r>
      <w:r w:rsidR="008553F0">
        <w:t xml:space="preserve"> be able to penetrate areas of the lung which are partially obstructed that </w:t>
      </w:r>
      <w:r>
        <w:rPr>
          <w:vertAlign w:val="superscript"/>
        </w:rPr>
        <w:t>129</w:t>
      </w:r>
      <w:r>
        <w:t>Xe</w:t>
      </w:r>
      <w:r w:rsidR="008553F0">
        <w:t xml:space="preserve"> cannot during the time course of the MRI scan (</w:t>
      </w:r>
      <w:r w:rsidR="008553F0">
        <w:fldChar w:fldCharType="begin"/>
      </w:r>
      <w:r w:rsidR="008553F0">
        <w:instrText xml:space="preserve"> REF _Ref18239091 \h </w:instrText>
      </w:r>
      <w:r w:rsidR="007911F3">
        <w:instrText xml:space="preserve"> \* MERGEFORMAT </w:instrText>
      </w:r>
      <w:r w:rsidR="008553F0">
        <w:fldChar w:fldCharType="separate"/>
      </w:r>
      <w:r w:rsidR="00140F11">
        <w:t xml:space="preserve">Figure </w:t>
      </w:r>
      <w:r w:rsidR="00140F11">
        <w:rPr>
          <w:noProof/>
        </w:rPr>
        <w:t>5</w:t>
      </w:r>
      <w:r w:rsidR="00140F11">
        <w:rPr>
          <w:noProof/>
        </w:rPr>
        <w:noBreakHyphen/>
        <w:t>31</w:t>
      </w:r>
      <w:r w:rsidR="008553F0">
        <w:fldChar w:fldCharType="end"/>
      </w:r>
      <w:r w:rsidR="008553F0">
        <w:t xml:space="preserve"> A and B). There is less agreement between the change in </w:t>
      </w:r>
      <w:r>
        <w:rPr>
          <w:vertAlign w:val="superscript"/>
        </w:rPr>
        <w:t>129</w:t>
      </w:r>
      <w:r>
        <w:t>Xe</w:t>
      </w:r>
      <w:r w:rsidR="008553F0">
        <w:t xml:space="preserve"> VDP and the change in LCI than was present for </w:t>
      </w:r>
      <w:r>
        <w:rPr>
          <w:vertAlign w:val="superscript"/>
        </w:rPr>
        <w:t>3</w:t>
      </w:r>
      <w:r>
        <w:t>He</w:t>
      </w:r>
      <w:r w:rsidR="008553F0">
        <w:t xml:space="preserve"> against LCI. As a result, there are patients where </w:t>
      </w:r>
      <w:r>
        <w:rPr>
          <w:vertAlign w:val="superscript"/>
        </w:rPr>
        <w:t>129</w:t>
      </w:r>
      <w:r>
        <w:t>Xe</w:t>
      </w:r>
      <w:r w:rsidR="008553F0">
        <w:t xml:space="preserve"> VDP increases whilst LCI decreases with time. This could suggest that the areas of the lung that have become worse with time and now appear non-ventilated on </w:t>
      </w:r>
      <w:r>
        <w:rPr>
          <w:vertAlign w:val="superscript"/>
        </w:rPr>
        <w:t>129</w:t>
      </w:r>
      <w:r>
        <w:t>Xe</w:t>
      </w:r>
      <w:r w:rsidR="008553F0">
        <w:t xml:space="preserve"> MRI (contributing to an increased VDP), are areas that are completely obstructed to </w:t>
      </w:r>
      <w:r>
        <w:t>SF</w:t>
      </w:r>
      <w:r>
        <w:rPr>
          <w:vertAlign w:val="subscript"/>
        </w:rPr>
        <w:t>6</w:t>
      </w:r>
      <w:r w:rsidR="008553F0">
        <w:t xml:space="preserve"> and no matter how </w:t>
      </w:r>
      <w:r w:rsidR="000119F9">
        <w:t xml:space="preserve">long the test takes and how </w:t>
      </w:r>
      <w:r w:rsidR="008553F0">
        <w:t xml:space="preserve">many tidal breaths are performed, </w:t>
      </w:r>
      <w:r>
        <w:t>SF</w:t>
      </w:r>
      <w:r>
        <w:rPr>
          <w:vertAlign w:val="subscript"/>
        </w:rPr>
        <w:t>6</w:t>
      </w:r>
      <w:r w:rsidR="008553F0">
        <w:t xml:space="preserve"> cannot penetrate a region of the lung that it previously could (</w:t>
      </w:r>
      <w:r w:rsidR="008553F0">
        <w:fldChar w:fldCharType="begin"/>
      </w:r>
      <w:r w:rsidR="008553F0">
        <w:instrText xml:space="preserve"> REF _Ref18239091 \h </w:instrText>
      </w:r>
      <w:r w:rsidR="007911F3">
        <w:instrText xml:space="preserve"> \* MERGEFORMAT </w:instrText>
      </w:r>
      <w:r w:rsidR="008553F0">
        <w:fldChar w:fldCharType="separate"/>
      </w:r>
      <w:r w:rsidR="00140F11">
        <w:t xml:space="preserve">Figure </w:t>
      </w:r>
      <w:r w:rsidR="00140F11">
        <w:rPr>
          <w:noProof/>
        </w:rPr>
        <w:t>5</w:t>
      </w:r>
      <w:r w:rsidR="00140F11">
        <w:rPr>
          <w:noProof/>
        </w:rPr>
        <w:noBreakHyphen/>
        <w:t>31</w:t>
      </w:r>
      <w:r w:rsidR="008553F0">
        <w:fldChar w:fldCharType="end"/>
      </w:r>
      <w:r w:rsidR="008553F0">
        <w:t xml:space="preserve"> C). In this situation</w:t>
      </w:r>
      <w:r w:rsidR="000119F9">
        <w:t>,</w:t>
      </w:r>
      <w:r w:rsidR="008553F0">
        <w:t xml:space="preserve"> where VDP has increased, LCI will decrease because the </w:t>
      </w:r>
      <w:r>
        <w:t>SF</w:t>
      </w:r>
      <w:r>
        <w:rPr>
          <w:vertAlign w:val="subscript"/>
        </w:rPr>
        <w:t>6</w:t>
      </w:r>
      <w:r w:rsidR="008553F0">
        <w:t xml:space="preserve"> can no longer penetrate a previously poorly ventilated lung region that is now closed off. In this circumstance, whe</w:t>
      </w:r>
      <w:r w:rsidR="000119F9">
        <w:t>re</w:t>
      </w:r>
      <w:r w:rsidR="008553F0">
        <w:t xml:space="preserve"> the patient subsequently improves over time with treatment, VDP would decrease because the obstruction is removed, but LCI would increase because the removal of the obstruction allows </w:t>
      </w:r>
      <w:r>
        <w:t>SF</w:t>
      </w:r>
      <w:r>
        <w:rPr>
          <w:vertAlign w:val="subscript"/>
        </w:rPr>
        <w:t>6</w:t>
      </w:r>
      <w:r w:rsidR="008553F0">
        <w:t xml:space="preserve"> to ventilate a diseased region of the lung.</w:t>
      </w:r>
    </w:p>
    <w:p w14:paraId="20A13500" w14:textId="77777777" w:rsidR="008553F0" w:rsidRDefault="008553F0" w:rsidP="006717E0">
      <w:pPr>
        <w:sectPr w:rsidR="008553F0" w:rsidSect="00756F0E">
          <w:headerReference w:type="default" r:id="rId176"/>
          <w:pgSz w:w="11900" w:h="16840"/>
          <w:pgMar w:top="1440" w:right="1134" w:bottom="1440" w:left="1134" w:header="964" w:footer="964" w:gutter="0"/>
          <w:cols w:space="708"/>
          <w:docGrid w:linePitch="360"/>
        </w:sectPr>
      </w:pPr>
    </w:p>
    <w:p w14:paraId="6E109645" w14:textId="77777777" w:rsidR="002E4CA5" w:rsidRDefault="002E4CA5" w:rsidP="002E4CA5">
      <w:pPr>
        <w:jc w:val="center"/>
      </w:pPr>
    </w:p>
    <w:p w14:paraId="637B01E3" w14:textId="77777777" w:rsidR="008553F0" w:rsidRDefault="008553F0" w:rsidP="002E4CA5">
      <w:pPr>
        <w:jc w:val="center"/>
      </w:pPr>
      <w:r>
        <w:rPr>
          <w:noProof/>
          <w:lang w:val="en-US"/>
        </w:rPr>
        <w:drawing>
          <wp:inline distT="0" distB="0" distL="0" distR="0" wp14:anchorId="4D55FC45" wp14:editId="2545490F">
            <wp:extent cx="9122729" cy="3545840"/>
            <wp:effectExtent l="0" t="0" r="0" b="1016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as diffusion image.png"/>
                    <pic:cNvPicPr/>
                  </pic:nvPicPr>
                  <pic:blipFill>
                    <a:blip r:embed="rId177">
                      <a:extLst>
                        <a:ext uri="{28A0092B-C50C-407E-A947-70E740481C1C}">
                          <a14:useLocalDpi xmlns:a14="http://schemas.microsoft.com/office/drawing/2010/main" val="0"/>
                        </a:ext>
                      </a:extLst>
                    </a:blip>
                    <a:stretch>
                      <a:fillRect/>
                    </a:stretch>
                  </pic:blipFill>
                  <pic:spPr>
                    <a:xfrm>
                      <a:off x="0" y="0"/>
                      <a:ext cx="9128254" cy="3547988"/>
                    </a:xfrm>
                    <a:prstGeom prst="rect">
                      <a:avLst/>
                    </a:prstGeom>
                  </pic:spPr>
                </pic:pic>
              </a:graphicData>
            </a:graphic>
          </wp:inline>
        </w:drawing>
      </w:r>
    </w:p>
    <w:p w14:paraId="1D95DD97" w14:textId="0B8C1A36" w:rsidR="00F44B32" w:rsidRDefault="008553F0" w:rsidP="006717E0">
      <w:pPr>
        <w:pStyle w:val="Caption"/>
      </w:pPr>
      <w:bookmarkStart w:id="496" w:name="_Ref18239091"/>
      <w:bookmarkStart w:id="497" w:name="_Toc27383114"/>
      <w:r>
        <w:t xml:space="preserve">Figure </w:t>
      </w:r>
      <w:fldSimple w:instr=" STYLEREF 1 \s ">
        <w:r w:rsidR="00824FFE">
          <w:rPr>
            <w:noProof/>
          </w:rPr>
          <w:t>5</w:t>
        </w:r>
      </w:fldSimple>
      <w:r w:rsidR="00824FFE">
        <w:noBreakHyphen/>
      </w:r>
      <w:fldSimple w:instr=" SEQ Figure \* ARABIC \s 1 ">
        <w:r w:rsidR="00824FFE">
          <w:rPr>
            <w:noProof/>
          </w:rPr>
          <w:t>31</w:t>
        </w:r>
      </w:fldSimple>
      <w:bookmarkEnd w:id="496"/>
      <w:r>
        <w:t>: Four scenarios of varying degrees of airflow obstruction and the effect on gas diffusivity.</w:t>
      </w:r>
      <w:bookmarkEnd w:id="497"/>
      <w:r>
        <w:t xml:space="preserve"> </w:t>
      </w:r>
    </w:p>
    <w:p w14:paraId="010446D9" w14:textId="1962B7DC" w:rsidR="008553F0" w:rsidRDefault="008553F0" w:rsidP="006717E0">
      <w:pPr>
        <w:pStyle w:val="Subtitle"/>
      </w:pPr>
      <w:r>
        <w:t xml:space="preserve">In scenario A, </w:t>
      </w:r>
      <w:r w:rsidR="005E6BBB">
        <w:rPr>
          <w:vertAlign w:val="superscript"/>
        </w:rPr>
        <w:t>3</w:t>
      </w:r>
      <w:r w:rsidR="005E6BBB">
        <w:t>He</w:t>
      </w:r>
      <w:r>
        <w:t xml:space="preserve"> can diffuse more distally than </w:t>
      </w:r>
      <w:r w:rsidR="005E6BBB">
        <w:rPr>
          <w:vertAlign w:val="superscript"/>
        </w:rPr>
        <w:t>129</w:t>
      </w:r>
      <w:r w:rsidR="005E6BBB">
        <w:t>Xe</w:t>
      </w:r>
      <w:r>
        <w:t xml:space="preserve"> and therefore </w:t>
      </w:r>
      <w:r w:rsidR="005E6BBB">
        <w:rPr>
          <w:vertAlign w:val="superscript"/>
        </w:rPr>
        <w:t>129</w:t>
      </w:r>
      <w:r w:rsidR="005E6BBB">
        <w:t>Xe</w:t>
      </w:r>
      <w:r>
        <w:t xml:space="preserve"> VDP would be larger. </w:t>
      </w:r>
      <w:r w:rsidR="005E6BBB">
        <w:t>SF</w:t>
      </w:r>
      <w:r w:rsidR="005E6BBB">
        <w:rPr>
          <w:vertAlign w:val="subscript"/>
        </w:rPr>
        <w:t>6</w:t>
      </w:r>
      <w:r>
        <w:t xml:space="preserve">, despite being less diffusive than </w:t>
      </w:r>
      <w:r w:rsidR="005E6BBB">
        <w:rPr>
          <w:vertAlign w:val="superscript"/>
        </w:rPr>
        <w:t>3</w:t>
      </w:r>
      <w:r w:rsidR="005E6BBB">
        <w:t>He</w:t>
      </w:r>
      <w:r>
        <w:t xml:space="preserve">, can still penetrate these regions due to the multiple breaths that occur during MBW. Scenario B is the same as scenario A, except that airflow obstruction has increased. In scenario B, </w:t>
      </w:r>
      <w:r w:rsidR="005E6BBB">
        <w:rPr>
          <w:vertAlign w:val="superscript"/>
        </w:rPr>
        <w:t>3</w:t>
      </w:r>
      <w:r w:rsidR="005E6BBB">
        <w:t>He</w:t>
      </w:r>
      <w:r>
        <w:t xml:space="preserve"> VDP increases as </w:t>
      </w:r>
      <w:r w:rsidR="005E6BBB">
        <w:rPr>
          <w:vertAlign w:val="superscript"/>
        </w:rPr>
        <w:t>3</w:t>
      </w:r>
      <w:r w:rsidR="005E6BBB">
        <w:t>He</w:t>
      </w:r>
      <w:r>
        <w:t xml:space="preserve"> can no longer diffuse through the obstructed airway.  </w:t>
      </w:r>
      <w:r w:rsidR="005E6BBB">
        <w:t>SF</w:t>
      </w:r>
      <w:r w:rsidR="005E6BBB">
        <w:rPr>
          <w:vertAlign w:val="subscript"/>
        </w:rPr>
        <w:t>6</w:t>
      </w:r>
      <w:r>
        <w:t xml:space="preserve"> however can still diffuse through because of the multiple tidal breaths and the increased airway narrowing present will cause an increase in LCI. Scenario C shows a complete mucus plug in the region shown by scenario A and B. This plug causes both </w:t>
      </w:r>
      <w:r w:rsidR="005E6BBB">
        <w:rPr>
          <w:vertAlign w:val="superscript"/>
        </w:rPr>
        <w:t>3</w:t>
      </w:r>
      <w:r w:rsidR="005E6BBB">
        <w:t>He</w:t>
      </w:r>
      <w:r>
        <w:t xml:space="preserve"> and </w:t>
      </w:r>
      <w:r w:rsidR="005E6BBB">
        <w:rPr>
          <w:vertAlign w:val="superscript"/>
        </w:rPr>
        <w:t>129</w:t>
      </w:r>
      <w:r w:rsidR="005E6BBB">
        <w:t>Xe</w:t>
      </w:r>
      <w:r>
        <w:t xml:space="preserve"> VDP to increase. LCI decreases because </w:t>
      </w:r>
      <w:r w:rsidR="005E6BBB">
        <w:t>SF</w:t>
      </w:r>
      <w:r w:rsidR="005E6BBB">
        <w:rPr>
          <w:vertAlign w:val="subscript"/>
        </w:rPr>
        <w:t>6</w:t>
      </w:r>
      <w:r>
        <w:t xml:space="preserve"> cannot penetrate this region and under-represents lung disease. Scenario D shows a resolution of lung disease in the region depicted. When compared to scenario A, B and C, both </w:t>
      </w:r>
      <w:r w:rsidR="005E6BBB">
        <w:rPr>
          <w:vertAlign w:val="superscript"/>
        </w:rPr>
        <w:t>3</w:t>
      </w:r>
      <w:r w:rsidR="005E6BBB">
        <w:t>He</w:t>
      </w:r>
      <w:r>
        <w:t xml:space="preserve"> and </w:t>
      </w:r>
      <w:r w:rsidR="005E6BBB">
        <w:rPr>
          <w:vertAlign w:val="superscript"/>
        </w:rPr>
        <w:t>129</w:t>
      </w:r>
      <w:r w:rsidR="005E6BBB">
        <w:t>Xe</w:t>
      </w:r>
      <w:r>
        <w:t xml:space="preserve"> VDP decrease. LCI will decrease in comparison to scenario A and B.</w:t>
      </w:r>
    </w:p>
    <w:p w14:paraId="1C1E9D18" w14:textId="77777777" w:rsidR="008553F0" w:rsidRPr="003F3CE6" w:rsidRDefault="008553F0" w:rsidP="006717E0"/>
    <w:p w14:paraId="5D7D6647" w14:textId="77777777" w:rsidR="008553F0" w:rsidRDefault="008553F0" w:rsidP="006717E0">
      <w:pPr>
        <w:sectPr w:rsidR="008553F0" w:rsidSect="00756F0E">
          <w:headerReference w:type="default" r:id="rId178"/>
          <w:pgSz w:w="16840" w:h="11900" w:orient="landscape"/>
          <w:pgMar w:top="1440" w:right="1134" w:bottom="1440" w:left="1134" w:header="964" w:footer="964" w:gutter="0"/>
          <w:cols w:space="708"/>
          <w:docGrid w:linePitch="360"/>
        </w:sectPr>
      </w:pPr>
    </w:p>
    <w:p w14:paraId="2EC99EDA" w14:textId="40FF881C" w:rsidR="008553F0" w:rsidRPr="0060269F" w:rsidRDefault="008553F0" w:rsidP="006717E0">
      <w:pPr>
        <w:pStyle w:val="Heading3"/>
      </w:pPr>
      <w:bookmarkStart w:id="498" w:name="_Toc27382930"/>
      <w:r>
        <w:lastRenderedPageBreak/>
        <w:t xml:space="preserve">The clinical utility of </w:t>
      </w:r>
      <w:r w:rsidR="005E6BBB">
        <w:rPr>
          <w:vertAlign w:val="superscript"/>
        </w:rPr>
        <w:t>129</w:t>
      </w:r>
      <w:r w:rsidR="005E6BBB">
        <w:t>Xe</w:t>
      </w:r>
      <w:bookmarkEnd w:id="498"/>
    </w:p>
    <w:p w14:paraId="07DFE651" w14:textId="77777777" w:rsidR="008553F0" w:rsidRDefault="008553F0" w:rsidP="006717E0"/>
    <w:p w14:paraId="33937217" w14:textId="18D63FB8" w:rsidR="008553F0" w:rsidRDefault="008553F0" w:rsidP="006717E0">
      <w:r>
        <w:t xml:space="preserve">The primary imaging outcome metric used during the MMAVIC study has been </w:t>
      </w:r>
      <w:r w:rsidR="005E6BBB">
        <w:rPr>
          <w:vertAlign w:val="superscript"/>
        </w:rPr>
        <w:t>3</w:t>
      </w:r>
      <w:r w:rsidR="005E6BBB">
        <w:t>He</w:t>
      </w:r>
      <w:r>
        <w:t xml:space="preserve"> VDP and the change over time in </w:t>
      </w:r>
      <w:r w:rsidR="005E6BBB">
        <w:rPr>
          <w:vertAlign w:val="superscript"/>
        </w:rPr>
        <w:t>3</w:t>
      </w:r>
      <w:r w:rsidR="005E6BBB">
        <w:t>He</w:t>
      </w:r>
      <w:r>
        <w:t xml:space="preserve"> VDP. Historically </w:t>
      </w:r>
      <w:r w:rsidR="005E6BBB">
        <w:rPr>
          <w:vertAlign w:val="superscript"/>
        </w:rPr>
        <w:t>3</w:t>
      </w:r>
      <w:r w:rsidR="005E6BBB">
        <w:t>He</w:t>
      </w:r>
      <w:r>
        <w:t xml:space="preserve"> has been the hyperpolarised gas of choice for ventilation imaging due to the large signal that can be generated. As has been previously discussed, there has been a shift in the centres performing hyperpolarised gas imaging towards </w:t>
      </w:r>
      <w:r w:rsidR="005E6BBB">
        <w:rPr>
          <w:vertAlign w:val="superscript"/>
        </w:rPr>
        <w:t>129</w:t>
      </w:r>
      <w:r w:rsidR="005E6BBB">
        <w:t>Xe</w:t>
      </w:r>
      <w:r>
        <w:t xml:space="preserve"> instead. </w:t>
      </w:r>
      <w:r w:rsidR="005E6BBB">
        <w:rPr>
          <w:vertAlign w:val="superscript"/>
        </w:rPr>
        <w:t>129</w:t>
      </w:r>
      <w:r w:rsidR="005E6BBB">
        <w:t>Xe</w:t>
      </w:r>
      <w:r>
        <w:t xml:space="preserve"> is more readily available than </w:t>
      </w:r>
      <w:r w:rsidR="005E6BBB">
        <w:rPr>
          <w:vertAlign w:val="superscript"/>
        </w:rPr>
        <w:t>3</w:t>
      </w:r>
      <w:r w:rsidR="005E6BBB">
        <w:t>He</w:t>
      </w:r>
      <w:r>
        <w:t xml:space="preserve"> and is significantly more cost-effective than </w:t>
      </w:r>
      <w:r w:rsidR="005E6BBB">
        <w:rPr>
          <w:vertAlign w:val="superscript"/>
        </w:rPr>
        <w:t>3</w:t>
      </w:r>
      <w:r w:rsidR="005E6BBB">
        <w:t>He</w:t>
      </w:r>
      <w:r>
        <w:t xml:space="preserve">, making it an </w:t>
      </w:r>
      <w:r w:rsidR="003D559F">
        <w:t xml:space="preserve">attractive gas for imaging. In Chapter </w:t>
      </w:r>
      <w:r w:rsidR="003D559F">
        <w:fldChar w:fldCharType="begin"/>
      </w:r>
      <w:r w:rsidR="003D559F">
        <w:instrText xml:space="preserve"> REF _Ref21781865 \r \h </w:instrText>
      </w:r>
      <w:r w:rsidR="003D559F">
        <w:fldChar w:fldCharType="separate"/>
      </w:r>
      <w:r w:rsidR="00140F11">
        <w:t>3.4.3</w:t>
      </w:r>
      <w:r w:rsidR="003D559F">
        <w:fldChar w:fldCharType="end"/>
      </w:r>
      <w:r w:rsidR="00445B9A">
        <w:t xml:space="preserve"> (</w:t>
      </w:r>
      <w:r w:rsidR="003D559F">
        <w:fldChar w:fldCharType="begin"/>
      </w:r>
      <w:r w:rsidR="003D559F">
        <w:instrText xml:space="preserve"> REF _Ref21781865 \h </w:instrText>
      </w:r>
      <w:r w:rsidR="003D559F">
        <w:fldChar w:fldCharType="separate"/>
      </w:r>
      <w:r w:rsidR="00140F11">
        <w:t xml:space="preserve">A comparison of </w:t>
      </w:r>
      <w:r w:rsidR="00140F11">
        <w:rPr>
          <w:vertAlign w:val="superscript"/>
        </w:rPr>
        <w:t>3</w:t>
      </w:r>
      <w:r w:rsidR="00140F11">
        <w:t xml:space="preserve">He and </w:t>
      </w:r>
      <w:r w:rsidR="00140F11">
        <w:rPr>
          <w:vertAlign w:val="superscript"/>
        </w:rPr>
        <w:t>129</w:t>
      </w:r>
      <w:r w:rsidR="00140F11">
        <w:t>Xe ventilation MRI</w:t>
      </w:r>
      <w:r w:rsidR="003D559F">
        <w:fldChar w:fldCharType="end"/>
      </w:r>
      <w:r w:rsidR="00445B9A">
        <w:t>, p</w:t>
      </w:r>
      <w:r w:rsidR="003D559F">
        <w:fldChar w:fldCharType="begin"/>
      </w:r>
      <w:r w:rsidR="003D559F">
        <w:instrText xml:space="preserve"> PAGEREF _Ref21781865 \h </w:instrText>
      </w:r>
      <w:r w:rsidR="003D559F">
        <w:fldChar w:fldCharType="separate"/>
      </w:r>
      <w:r w:rsidR="00140F11">
        <w:rPr>
          <w:noProof/>
        </w:rPr>
        <w:t>131</w:t>
      </w:r>
      <w:r w:rsidR="003D559F">
        <w:fldChar w:fldCharType="end"/>
      </w:r>
      <w:r w:rsidR="00445B9A">
        <w:t>)</w:t>
      </w:r>
      <w:r>
        <w:t xml:space="preserve">, the cross-sectional comparison of </w:t>
      </w:r>
      <w:r w:rsidR="005E6BBB">
        <w:rPr>
          <w:vertAlign w:val="superscript"/>
        </w:rPr>
        <w:t>129</w:t>
      </w:r>
      <w:r w:rsidR="005E6BBB">
        <w:t>Xe</w:t>
      </w:r>
      <w:r>
        <w:t xml:space="preserve"> and </w:t>
      </w:r>
      <w:r w:rsidR="005E6BBB">
        <w:rPr>
          <w:vertAlign w:val="superscript"/>
        </w:rPr>
        <w:t>3</w:t>
      </w:r>
      <w:r w:rsidR="005E6BBB">
        <w:t>He</w:t>
      </w:r>
      <w:r>
        <w:t xml:space="preserve"> MRI showed that there is no systematic bias when comparing VDP values between the two gases, and any differences do not </w:t>
      </w:r>
      <w:r w:rsidR="005115EA">
        <w:t>affect</w:t>
      </w:r>
      <w:r>
        <w:t xml:space="preserve"> the clinical interpretation as the significant ventilation defects are evident in both gas images. In </w:t>
      </w:r>
      <w:r w:rsidR="00F44B32">
        <w:t xml:space="preserve">Chapter </w:t>
      </w:r>
      <w:r w:rsidR="00F44B32">
        <w:fldChar w:fldCharType="begin"/>
      </w:r>
      <w:r w:rsidR="00F44B32">
        <w:instrText xml:space="preserve"> REF _Ref21784042 \r \h </w:instrText>
      </w:r>
      <w:r w:rsidR="00F44B32">
        <w:fldChar w:fldCharType="separate"/>
      </w:r>
      <w:r w:rsidR="00140F11">
        <w:t>3.4.4</w:t>
      </w:r>
      <w:r w:rsidR="00F44B32">
        <w:fldChar w:fldCharType="end"/>
      </w:r>
      <w:r w:rsidR="00F44B32">
        <w:t xml:space="preserve"> (</w:t>
      </w:r>
      <w:r w:rsidR="00F44B32">
        <w:fldChar w:fldCharType="begin"/>
      </w:r>
      <w:r w:rsidR="00F44B32">
        <w:instrText xml:space="preserve"> REF _Ref21784042 \h </w:instrText>
      </w:r>
      <w:r w:rsidR="00F44B32">
        <w:fldChar w:fldCharType="separate"/>
      </w:r>
      <w:r w:rsidR="00140F11">
        <w:rPr>
          <w:vertAlign w:val="superscript"/>
        </w:rPr>
        <w:t>129</w:t>
      </w:r>
      <w:r w:rsidR="00140F11">
        <w:t xml:space="preserve">Xe and </w:t>
      </w:r>
      <w:r w:rsidR="00140F11">
        <w:rPr>
          <w:vertAlign w:val="superscript"/>
        </w:rPr>
        <w:t>1</w:t>
      </w:r>
      <w:r w:rsidR="00140F11">
        <w:t>H MRI in patients with normal FEV</w:t>
      </w:r>
      <w:r w:rsidR="00140F11">
        <w:rPr>
          <w:vertAlign w:val="subscript"/>
        </w:rPr>
        <w:t>1</w:t>
      </w:r>
      <w:r w:rsidR="00F44B32">
        <w:fldChar w:fldCharType="end"/>
      </w:r>
      <w:r w:rsidR="00F44B32">
        <w:t>, p</w:t>
      </w:r>
      <w:r w:rsidR="00F44B32">
        <w:fldChar w:fldCharType="begin"/>
      </w:r>
      <w:r w:rsidR="00F44B32">
        <w:instrText xml:space="preserve"> PAGEREF _Ref21784042 \h </w:instrText>
      </w:r>
      <w:r w:rsidR="00F44B32">
        <w:fldChar w:fldCharType="separate"/>
      </w:r>
      <w:r w:rsidR="00140F11">
        <w:rPr>
          <w:noProof/>
        </w:rPr>
        <w:t>135</w:t>
      </w:r>
      <w:r w:rsidR="00F44B32">
        <w:fldChar w:fldCharType="end"/>
      </w:r>
      <w:r w:rsidR="00F44B32">
        <w:t>)</w:t>
      </w:r>
      <w:r>
        <w:t xml:space="preserve">, data was also presented that compared healthy children to patients with CF and </w:t>
      </w:r>
      <w:r w:rsidR="00DF2511">
        <w:t>FEV</w:t>
      </w:r>
      <w:r w:rsidR="00DF2511">
        <w:rPr>
          <w:vertAlign w:val="subscript"/>
        </w:rPr>
        <w:t>1</w:t>
      </w:r>
      <w:r>
        <w:t xml:space="preserve"> values within the normal range (and some patients with normal LCI also). The CF patients had significantly higher values for VDP when compared to healthy controls, which demonstrates that </w:t>
      </w:r>
      <w:r w:rsidR="005E6BBB">
        <w:rPr>
          <w:vertAlign w:val="superscript"/>
        </w:rPr>
        <w:t>129</w:t>
      </w:r>
      <w:r w:rsidR="005E6BBB">
        <w:t>Xe</w:t>
      </w:r>
      <w:r>
        <w:t xml:space="preserve"> VDP is highly sensitive to early lung disease. This finding is consistent with other small cross-sectional studies of </w:t>
      </w:r>
      <w:r w:rsidR="005E6BBB">
        <w:rPr>
          <w:vertAlign w:val="superscript"/>
        </w:rPr>
        <w:t>129</w:t>
      </w:r>
      <w:r w:rsidR="005E6BBB">
        <w:t>Xe</w:t>
      </w:r>
      <w:r>
        <w:t xml:space="preserve"> MRI in CF </w:t>
      </w:r>
      <w:r>
        <w:fldChar w:fldCharType="begin">
          <w:fldData xml:space="preserve">PEVuZE5vdGU+PENpdGU+PEF1dGhvcj5UaG9tZW48L0F1dGhvcj48WWVhcj4yMDE3PC9ZZWFyPjxS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=
</w:fldData>
        </w:fldChar>
      </w:r>
      <w:r w:rsidR="00B86FC1">
        <w:instrText xml:space="preserve"> ADDIN EN.CITE </w:instrText>
      </w:r>
      <w:r w:rsidR="00B86FC1">
        <w:fldChar w:fldCharType="begin">
          <w:fldData xml:space="preserve">PEVuZE5vdGU+PENpdGU+PEF1dGhvcj5UaG9tZW48L0F1dGhvcj48WWVhcj4yMDE3PC9ZZWFyPjxS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=
</w:fldData>
        </w:fldChar>
      </w:r>
      <w:r w:rsidR="00B86FC1">
        <w:instrText xml:space="preserve"> ADDIN EN.CITE.DATA </w:instrText>
      </w:r>
      <w:r w:rsidR="00B86FC1">
        <w:fldChar w:fldCharType="end"/>
      </w:r>
      <w:r>
        <w:fldChar w:fldCharType="separate"/>
      </w:r>
      <w:r w:rsidR="00B86FC1">
        <w:rPr>
          <w:noProof/>
        </w:rPr>
        <w:t>[247, 248]</w:t>
      </w:r>
      <w:r>
        <w:fldChar w:fldCharType="end"/>
      </w:r>
      <w:r>
        <w:t xml:space="preserve"> and in keeping also with studies using </w:t>
      </w:r>
      <w:r w:rsidR="005E6BBB">
        <w:rPr>
          <w:vertAlign w:val="superscript"/>
        </w:rPr>
        <w:t>3</w:t>
      </w:r>
      <w:r w:rsidR="005E6BBB">
        <w:t>He</w:t>
      </w:r>
      <w:r>
        <w:t xml:space="preserve"> in CF </w:t>
      </w:r>
      <w:r>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fldChar w:fldCharType="separate"/>
      </w:r>
      <w:r w:rsidR="00B86FC1">
        <w:rPr>
          <w:noProof/>
        </w:rPr>
        <w:t>[105]</w:t>
      </w:r>
      <w:r>
        <w:fldChar w:fldCharType="end"/>
      </w:r>
      <w:r>
        <w:t xml:space="preserve">. </w:t>
      </w:r>
    </w:p>
    <w:p w14:paraId="3A8CACD4" w14:textId="77777777" w:rsidR="008553F0" w:rsidRDefault="008553F0" w:rsidP="006717E0"/>
    <w:p w14:paraId="41CF1E00" w14:textId="00D9762F" w:rsidR="008553F0" w:rsidRDefault="008553F0" w:rsidP="006717E0">
      <w:r>
        <w:t xml:space="preserve">The data reported in this chapter are the first longitudinal follow up of patients with CF using </w:t>
      </w:r>
      <w:r w:rsidR="005E6BBB">
        <w:rPr>
          <w:vertAlign w:val="superscript"/>
        </w:rPr>
        <w:t>129</w:t>
      </w:r>
      <w:r w:rsidR="005E6BBB">
        <w:t>Xe</w:t>
      </w:r>
      <w:r>
        <w:t xml:space="preserve"> MRI. </w:t>
      </w:r>
      <w:r w:rsidR="005E6BBB">
        <w:rPr>
          <w:vertAlign w:val="superscript"/>
        </w:rPr>
        <w:t>129</w:t>
      </w:r>
      <w:r w:rsidR="005E6BBB">
        <w:t>Xe</w:t>
      </w:r>
      <w:r>
        <w:t xml:space="preserve"> and </w:t>
      </w:r>
      <w:r w:rsidR="005E6BBB">
        <w:rPr>
          <w:vertAlign w:val="superscript"/>
        </w:rPr>
        <w:t>3</w:t>
      </w:r>
      <w:r w:rsidR="005E6BBB">
        <w:t>He</w:t>
      </w:r>
      <w:r>
        <w:t xml:space="preserve"> are largely concordant with respect to the direction of change over time in VDP even if the magnitude of change is not always the same. As discussed in </w:t>
      </w:r>
      <w:r w:rsidR="00F44B32">
        <w:t xml:space="preserve">Chapter </w:t>
      </w:r>
      <w:r w:rsidR="00F44B32">
        <w:fldChar w:fldCharType="begin"/>
      </w:r>
      <w:r w:rsidR="00F44B32">
        <w:instrText xml:space="preserve"> REF _Ref21784127 \r \h </w:instrText>
      </w:r>
      <w:r w:rsidR="00F44B32">
        <w:fldChar w:fldCharType="separate"/>
      </w:r>
      <w:r w:rsidR="00140F11">
        <w:t>3.5</w:t>
      </w:r>
      <w:r w:rsidR="00F44B32">
        <w:fldChar w:fldCharType="end"/>
      </w:r>
      <w:r w:rsidR="00F44B32">
        <w:t xml:space="preserve"> (</w:t>
      </w:r>
      <w:r w:rsidR="00F44B32">
        <w:fldChar w:fldCharType="begin"/>
      </w:r>
      <w:r w:rsidR="00F44B32">
        <w:instrText xml:space="preserve"> REF _Ref21784147 \h </w:instrText>
      </w:r>
      <w:r w:rsidR="00F44B32">
        <w:fldChar w:fldCharType="separate"/>
      </w:r>
      <w:r w:rsidR="00140F11">
        <w:t xml:space="preserve">The utility of </w:t>
      </w:r>
      <w:r w:rsidR="00140F11">
        <w:rPr>
          <w:vertAlign w:val="superscript"/>
        </w:rPr>
        <w:t>3</w:t>
      </w:r>
      <w:r w:rsidR="00140F11">
        <w:t xml:space="preserve">He and </w:t>
      </w:r>
      <w:r w:rsidR="00140F11">
        <w:rPr>
          <w:vertAlign w:val="superscript"/>
        </w:rPr>
        <w:t>129</w:t>
      </w:r>
      <w:r w:rsidR="00140F11">
        <w:t>Xe MRI in CF</w:t>
      </w:r>
      <w:r w:rsidR="00F44B32">
        <w:fldChar w:fldCharType="end"/>
      </w:r>
      <w:r w:rsidR="00F44B32">
        <w:t>, p</w:t>
      </w:r>
      <w:r w:rsidR="00F44B32">
        <w:fldChar w:fldCharType="begin"/>
      </w:r>
      <w:r w:rsidR="00F44B32">
        <w:instrText xml:space="preserve"> PAGEREF _Ref21784147 \h </w:instrText>
      </w:r>
      <w:r w:rsidR="00F44B32">
        <w:fldChar w:fldCharType="separate"/>
      </w:r>
      <w:r w:rsidR="00140F11">
        <w:rPr>
          <w:noProof/>
        </w:rPr>
        <w:t>148</w:t>
      </w:r>
      <w:r w:rsidR="00F44B32">
        <w:fldChar w:fldCharType="end"/>
      </w:r>
      <w:r w:rsidR="00F44B32">
        <w:t>)</w:t>
      </w:r>
      <w:r w:rsidRPr="00F44B32">
        <w:t>,</w:t>
      </w:r>
      <w:r>
        <w:t xml:space="preserve"> regardless of the scale of VDP changes, the visual change in </w:t>
      </w:r>
      <w:r w:rsidR="005E6BBB">
        <w:rPr>
          <w:vertAlign w:val="superscript"/>
        </w:rPr>
        <w:t>129</w:t>
      </w:r>
      <w:r w:rsidR="005E6BBB">
        <w:t>Xe</w:t>
      </w:r>
      <w:r>
        <w:t xml:space="preserve"> MRI was similar to that seen on </w:t>
      </w:r>
      <w:r w:rsidR="005E6BBB">
        <w:rPr>
          <w:vertAlign w:val="superscript"/>
        </w:rPr>
        <w:t>3</w:t>
      </w:r>
      <w:r w:rsidR="005E6BBB">
        <w:t>He</w:t>
      </w:r>
      <w:r>
        <w:t xml:space="preserve"> MRI, therefore the clinical interpretation of the change in ventilation MRI would be unaffected. </w:t>
      </w:r>
    </w:p>
    <w:p w14:paraId="41BECFCD" w14:textId="77777777" w:rsidR="008553F0" w:rsidRDefault="008553F0" w:rsidP="006717E0"/>
    <w:p w14:paraId="5036B13B" w14:textId="2C8602BE" w:rsidR="008553F0" w:rsidRDefault="005E6BBB" w:rsidP="006717E0">
      <w:r>
        <w:rPr>
          <w:vertAlign w:val="superscript"/>
        </w:rPr>
        <w:t>129</w:t>
      </w:r>
      <w:r>
        <w:t>Xe</w:t>
      </w:r>
      <w:r w:rsidR="008553F0">
        <w:t xml:space="preserve"> VDP was also demonstrated to</w:t>
      </w:r>
      <w:r w:rsidR="00445B9A">
        <w:t xml:space="preserve"> be highly repeatable. Chapter </w:t>
      </w:r>
      <w:r w:rsidR="00445B9A">
        <w:fldChar w:fldCharType="begin"/>
      </w:r>
      <w:r w:rsidR="00445B9A">
        <w:instrText xml:space="preserve"> REF _Ref21782242 \r \h </w:instrText>
      </w:r>
      <w:r w:rsidR="00445B9A">
        <w:fldChar w:fldCharType="separate"/>
      </w:r>
      <w:r w:rsidR="00140F11">
        <w:t>4.3</w:t>
      </w:r>
      <w:r w:rsidR="00445B9A">
        <w:fldChar w:fldCharType="end"/>
      </w:r>
      <w:r w:rsidR="00445B9A">
        <w:t xml:space="preserve"> (</w:t>
      </w:r>
      <w:r w:rsidR="00211294">
        <w:fldChar w:fldCharType="begin"/>
      </w:r>
      <w:r w:rsidR="00211294">
        <w:instrText xml:space="preserve"> REF _Ref21986880 \h </w:instrText>
      </w:r>
      <w:r w:rsidR="00211294">
        <w:fldChar w:fldCharType="separate"/>
      </w:r>
      <w:r w:rsidR="00140F11">
        <w:rPr>
          <w:vertAlign w:val="superscript"/>
        </w:rPr>
        <w:t>129</w:t>
      </w:r>
      <w:r w:rsidR="00140F11">
        <w:t>Xe</w:t>
      </w:r>
      <w:r w:rsidR="00140F11" w:rsidRPr="00E56C4D">
        <w:rPr>
          <w:rFonts w:ascii="Times" w:hAnsi="Times"/>
          <w:sz w:val="20"/>
          <w:szCs w:val="20"/>
        </w:rPr>
        <w:t xml:space="preserve"> </w:t>
      </w:r>
      <w:r w:rsidR="00140F11" w:rsidRPr="00E56C4D">
        <w:t>ventilation MRI: Baseline and Repeatability</w:t>
      </w:r>
      <w:r w:rsidR="00211294">
        <w:fldChar w:fldCharType="end"/>
      </w:r>
      <w:r w:rsidR="00211294">
        <w:t>, p</w:t>
      </w:r>
      <w:r w:rsidR="00211294">
        <w:fldChar w:fldCharType="begin"/>
      </w:r>
      <w:r w:rsidR="00211294">
        <w:instrText xml:space="preserve"> PAGEREF _Ref21986880 \h </w:instrText>
      </w:r>
      <w:r w:rsidR="00211294">
        <w:fldChar w:fldCharType="separate"/>
      </w:r>
      <w:r w:rsidR="00140F11">
        <w:rPr>
          <w:noProof/>
        </w:rPr>
        <w:t>186</w:t>
      </w:r>
      <w:r w:rsidR="00211294">
        <w:fldChar w:fldCharType="end"/>
      </w:r>
      <w:r w:rsidR="00211294">
        <w:t xml:space="preserve">) </w:t>
      </w:r>
      <w:r w:rsidR="008553F0">
        <w:t xml:space="preserve">demonstrates the high level of same-day repeatability of </w:t>
      </w:r>
      <w:r>
        <w:rPr>
          <w:vertAlign w:val="superscript"/>
        </w:rPr>
        <w:t>129</w:t>
      </w:r>
      <w:r>
        <w:t>Xe</w:t>
      </w:r>
      <w:r w:rsidR="008553F0">
        <w:t xml:space="preserve"> VDP, data which suggests that any short term-change in VDP greater than </w:t>
      </w:r>
      <w:r w:rsidR="008553F0">
        <w:sym w:font="Symbol" w:char="F0B1"/>
      </w:r>
      <w:r w:rsidR="008553F0">
        <w:t xml:space="preserve"> 1.6% could be viewed as being significant. The ICC repeatability of the change of </w:t>
      </w:r>
      <w:r>
        <w:rPr>
          <w:vertAlign w:val="superscript"/>
        </w:rPr>
        <w:t>129</w:t>
      </w:r>
      <w:r>
        <w:t>Xe</w:t>
      </w:r>
      <w:r w:rsidR="008553F0">
        <w:t xml:space="preserve"> VDP over the course of approximately 1.3 years is high (and greater than </w:t>
      </w:r>
      <w:r w:rsidR="00DF2511">
        <w:t>FEV</w:t>
      </w:r>
      <w:r w:rsidR="00DF2511">
        <w:rPr>
          <w:vertAlign w:val="subscript"/>
        </w:rPr>
        <w:t>1</w:t>
      </w:r>
      <w:r w:rsidR="008553F0">
        <w:t xml:space="preserve"> and LCI). Bland-Altman limits of agreement for </w:t>
      </w:r>
      <w:r>
        <w:rPr>
          <w:vertAlign w:val="superscript"/>
        </w:rPr>
        <w:t>129</w:t>
      </w:r>
      <w:r>
        <w:t>Xe</w:t>
      </w:r>
      <w:r w:rsidR="008553F0">
        <w:t xml:space="preserve"> VDP over this time course suggest that a change in VDP of greater than </w:t>
      </w:r>
      <w:r w:rsidR="008553F0">
        <w:sym w:font="Symbol" w:char="F0B1"/>
      </w:r>
      <w:r w:rsidR="008553F0">
        <w:t xml:space="preserve"> 8.3% is clinically significant. This however assumes that the patients assessed were clinically stable throughout the course of the study. Whilst patients were assessed at a clinically stable time (defined as 4 weeks free of any hospitalisation or IV antibiotics), they are unlikely to be clinically stable in between visits. </w:t>
      </w:r>
      <w:r>
        <w:rPr>
          <w:vertAlign w:val="superscript"/>
        </w:rPr>
        <w:t>129</w:t>
      </w:r>
      <w:r>
        <w:t>Xe</w:t>
      </w:r>
      <w:r w:rsidR="008553F0">
        <w:t xml:space="preserve"> VDP has repeatability thresholds of </w:t>
      </w:r>
      <w:r w:rsidR="008553F0">
        <w:sym w:font="Symbol" w:char="F0B1"/>
      </w:r>
      <w:r w:rsidR="008553F0">
        <w:t xml:space="preserve"> 1.6% for the same day and </w:t>
      </w:r>
      <w:r w:rsidR="008553F0">
        <w:sym w:font="Symbol" w:char="F0B1"/>
      </w:r>
      <w:r w:rsidR="008553F0">
        <w:t xml:space="preserve"> 8.3% for long-term follow up,</w:t>
      </w:r>
      <w:r w:rsidR="008553F0" w:rsidRPr="00E45739">
        <w:t xml:space="preserve"> </w:t>
      </w:r>
      <w:r w:rsidR="008553F0">
        <w:t xml:space="preserve">therefore, the change of VDP of </w:t>
      </w:r>
      <w:r w:rsidR="008553F0">
        <w:sym w:font="Symbol" w:char="F0B1"/>
      </w:r>
      <w:r w:rsidR="008553F0">
        <w:t xml:space="preserve"> 8.3% is likely to reflect significant changes in lung function that are not necessarily detected </w:t>
      </w:r>
      <w:r w:rsidR="008553F0">
        <w:lastRenderedPageBreak/>
        <w:t>by other lung function tests.</w:t>
      </w:r>
      <w:r>
        <w:rPr>
          <w:vertAlign w:val="superscript"/>
        </w:rPr>
        <w:t>129</w:t>
      </w:r>
      <w:r>
        <w:t>Xe</w:t>
      </w:r>
      <w:r w:rsidR="008553F0">
        <w:t xml:space="preserve"> VDP is more sensitive than LCI and </w:t>
      </w:r>
      <w:r w:rsidR="00DF2511">
        <w:t>FEV</w:t>
      </w:r>
      <w:r w:rsidR="00DF2511">
        <w:rPr>
          <w:vertAlign w:val="subscript"/>
        </w:rPr>
        <w:t>1</w:t>
      </w:r>
      <w:r w:rsidR="008553F0">
        <w:t xml:space="preserve"> at detecting disease and it is therefore intuitive that it is more sensitive to detect changes in lung function not detected by LCI and </w:t>
      </w:r>
      <w:r w:rsidR="00DF2511">
        <w:t>FEV</w:t>
      </w:r>
      <w:r w:rsidR="00DF2511">
        <w:rPr>
          <w:vertAlign w:val="subscript"/>
        </w:rPr>
        <w:t>1</w:t>
      </w:r>
      <w:r w:rsidR="008553F0">
        <w:t xml:space="preserve">. </w:t>
      </w:r>
    </w:p>
    <w:p w14:paraId="5D3A0264" w14:textId="77777777" w:rsidR="008553F0" w:rsidRDefault="008553F0" w:rsidP="006717E0"/>
    <w:p w14:paraId="157AADFE" w14:textId="21ADB6E5" w:rsidR="008553F0" w:rsidRDefault="008553F0" w:rsidP="006717E0">
      <w:r>
        <w:t xml:space="preserve">When comparing different lung function metrics, the thresholds chosen for a significant change were deliberately small (10% change for LCI and 0.5 z-score for </w:t>
      </w:r>
      <w:r w:rsidR="00DF2511">
        <w:t>FEV</w:t>
      </w:r>
      <w:r w:rsidR="00DF2511">
        <w:rPr>
          <w:vertAlign w:val="subscript"/>
        </w:rPr>
        <w:t>1</w:t>
      </w:r>
      <w:r>
        <w:t xml:space="preserve">) as the threshold of 1.6% VDP represents the short-term (highest) repeatability of </w:t>
      </w:r>
      <w:r w:rsidR="005E6BBB">
        <w:rPr>
          <w:vertAlign w:val="superscript"/>
        </w:rPr>
        <w:t>129</w:t>
      </w:r>
      <w:r w:rsidR="005E6BBB">
        <w:t>Xe</w:t>
      </w:r>
      <w:r>
        <w:t xml:space="preserve"> VDP. Using these thresholds 64% of patients had a significant change in VDP as opposed to 37% and 33% for LCI and </w:t>
      </w:r>
      <w:r w:rsidR="00DF2511">
        <w:t>FEV</w:t>
      </w:r>
      <w:r w:rsidR="00DF2511">
        <w:rPr>
          <w:vertAlign w:val="subscript"/>
        </w:rPr>
        <w:t>1</w:t>
      </w:r>
      <w:r>
        <w:t xml:space="preserve"> respectively. Of </w:t>
      </w:r>
      <w:r w:rsidR="005115EA">
        <w:t>interest,</w:t>
      </w:r>
      <w:r>
        <w:t xml:space="preserve"> is that of the 64% (17 patients) with a significant change in VDP only 5/16 patients had a corresponding change in </w:t>
      </w:r>
      <w:r w:rsidR="00DF2511">
        <w:t>FEV</w:t>
      </w:r>
      <w:r w:rsidR="00DF2511">
        <w:rPr>
          <w:vertAlign w:val="subscript"/>
        </w:rPr>
        <w:t>1</w:t>
      </w:r>
      <w:r>
        <w:t xml:space="preserve"> and or LCI, which emphasises that the metrics may be measuring different aspects of lung disease. </w:t>
      </w:r>
    </w:p>
    <w:p w14:paraId="1E719FD3" w14:textId="77777777" w:rsidR="008553F0" w:rsidRDefault="008553F0" w:rsidP="006717E0"/>
    <w:p w14:paraId="080D1E20" w14:textId="23200B8E" w:rsidR="008553F0" w:rsidRDefault="008553F0" w:rsidP="006717E0">
      <w:r>
        <w:t xml:space="preserve">A recent study assessing </w:t>
      </w:r>
      <w:r w:rsidR="005E6BBB">
        <w:rPr>
          <w:vertAlign w:val="superscript"/>
        </w:rPr>
        <w:t>129</w:t>
      </w:r>
      <w:r w:rsidR="005E6BBB">
        <w:t>Xe</w:t>
      </w:r>
      <w:r>
        <w:t xml:space="preserve"> MRI (alongside LCI and </w:t>
      </w:r>
      <w:r w:rsidR="00DF2511">
        <w:t>FEV</w:t>
      </w:r>
      <w:r w:rsidR="00DF2511">
        <w:rPr>
          <w:vertAlign w:val="subscript"/>
        </w:rPr>
        <w:t>1</w:t>
      </w:r>
      <w:r w:rsidRPr="006A642C">
        <w:t>)</w:t>
      </w:r>
      <w:r>
        <w:t xml:space="preserve"> in children with CF before and after an exacerbation, demonstrated that VDP significantly improved (decreased) after treatment for the exacerbation, as did the LCI (decreased) and </w:t>
      </w:r>
      <w:r w:rsidR="00DF2511">
        <w:t>FEV</w:t>
      </w:r>
      <w:r w:rsidR="00DF2511">
        <w:rPr>
          <w:vertAlign w:val="subscript"/>
        </w:rPr>
        <w:t>1</w:t>
      </w:r>
      <w:r>
        <w:t xml:space="preserve"> (increased) </w:t>
      </w:r>
      <w:r>
        <w:fldChar w:fldCharType="begin"/>
      </w:r>
      <w:r w:rsidR="00B86FC1">
        <w:instrText xml:space="preserve"> ADDIN EN.CITE &lt;EndNote&gt;&lt;Cite&gt;&lt;Author&gt;Rayment&lt;/Author&gt;&lt;Year&gt;2019&lt;/Year&gt;&lt;RecNum&gt;3435&lt;/RecNum&gt;&lt;DisplayText&gt;[239]&lt;/DisplayText&gt;&lt;record&gt;&lt;rec-number&gt;3435&lt;/rec-number&gt;&lt;foreign-keys&gt;&lt;key app="EN" db-id="pr5wspr9dw2dxne92x4v99s69xa59dv092es" timestamp="1551951221"&gt;3435&lt;/key&gt;&lt;/foreign-keys&gt;&lt;ref-type name="Journal Article"&gt;17&lt;/ref-type&gt;&lt;contributors&gt;&lt;authors&gt;&lt;author&gt;Rayment, J. H.&lt;/author&gt;&lt;author&gt;Couch, M. J.&lt;/author&gt;&lt;author&gt;McDonald, N.&lt;/author&gt;&lt;author&gt;Kanhere, N.&lt;/author&gt;&lt;author&gt;Manson, D.&lt;/author&gt;&lt;author&gt;Santyr, G.&lt;/author&gt;&lt;author&gt;Ratjen, F.&lt;/author&gt;&lt;/authors&gt;&lt;/contributors&gt;&lt;auth-address&gt;Division of Respiratory Medicine, Department of Paediatrics, Hospital for Sick Children, Toronto, ON Canada.&amp;#xD;Department of Paediatrics, University of Toronto, Toronto, ON, Canada.&amp;#xD;Translational Medicine Program, SickKids Research Institute, Toronto, ON, Canada.&amp;#xD;Department of Medical Biophysics, University of Toronto, Toronto, ON, Canada.&amp;#xD;Department of Diagnostic Imaging, Hospital for Sick Children, Toronto, ON, Canada.&lt;/auth-address&gt;&lt;titles&gt;&lt;title&gt;Hyperpolarised (129)Xe MRI to monitor treatment response in children with cystic fibrosis&lt;/title&gt;&lt;secondary-title&gt;Eur Respir J&lt;/secondary-title&gt;&lt;/titles&gt;&lt;periodical&gt;&lt;full-title&gt;Eur Respir J&lt;/full-title&gt;&lt;abbr-1&gt;The European respiratory journal&lt;/abbr-1&gt;&lt;/periodical&gt;&lt;pages&gt;1802188&lt;/pages&gt;&lt;dates&gt;&lt;year&gt;2019&lt;/year&gt;&lt;pub-dates&gt;&lt;date&gt;Feb 28&lt;/date&gt;&lt;/pub-dates&gt;&lt;/dates&gt;&lt;isbn&gt;1399-3003 (Electronic)&amp;#xD;0903-1936 (Linking)&lt;/isbn&gt;&lt;accession-num&gt;30819815&lt;/accession-num&gt;&lt;urls&gt;&lt;related-urls&gt;&lt;url&gt;https://www.ncbi.nlm.nih.gov/pubmed/30819815&lt;/url&gt;&lt;/related-urls&gt;&lt;/urls&gt;&lt;electronic-resource-num&gt;10.1183/13993003.02188-2018&lt;/electronic-resource-num&gt;&lt;/record&gt;&lt;/Cite&gt;&lt;/EndNote&gt;</w:instrText>
      </w:r>
      <w:r>
        <w:fldChar w:fldCharType="separate"/>
      </w:r>
      <w:r w:rsidR="00B86FC1">
        <w:rPr>
          <w:noProof/>
        </w:rPr>
        <w:t>[239]</w:t>
      </w:r>
      <w:r>
        <w:fldChar w:fldCharType="end"/>
      </w:r>
      <w:r>
        <w:t xml:space="preserve">. The average reduction in VDP was -3.0% (on average a 40% change from baseline) and the average change in LCI was -9% from baseline and +17% from baseline for </w:t>
      </w:r>
      <w:r w:rsidR="00DF2511">
        <w:t>FEV</w:t>
      </w:r>
      <w:r w:rsidR="00DF2511">
        <w:rPr>
          <w:vertAlign w:val="subscript"/>
        </w:rPr>
        <w:t>1</w:t>
      </w:r>
      <w:r>
        <w:t xml:space="preserve">. In the data presented here, 9/31 patients had a longitudinal change in </w:t>
      </w:r>
      <w:r w:rsidR="005E6BBB">
        <w:rPr>
          <w:vertAlign w:val="superscript"/>
        </w:rPr>
        <w:t>129</w:t>
      </w:r>
      <w:r w:rsidR="005E6BBB">
        <w:t>Xe</w:t>
      </w:r>
      <w:r>
        <w:t xml:space="preserve"> VDP greater than the reported treatment response of </w:t>
      </w:r>
      <w:r>
        <w:sym w:font="Symbol" w:char="F0B1"/>
      </w:r>
      <w:r>
        <w:t xml:space="preserve"> 3.0% from the work presented by Rayment </w:t>
      </w:r>
      <w:r w:rsidR="00564288">
        <w:rPr>
          <w:i/>
        </w:rPr>
        <w:t>et al</w:t>
      </w:r>
      <w:r>
        <w:t xml:space="preserve"> </w:t>
      </w:r>
      <w:r>
        <w:fldChar w:fldCharType="begin"/>
      </w:r>
      <w:r w:rsidR="00B86FC1">
        <w:instrText xml:space="preserve"> ADDIN EN.CITE &lt;EndNote&gt;&lt;Cite&gt;&lt;Author&gt;Rayment&lt;/Author&gt;&lt;Year&gt;2019&lt;/Year&gt;&lt;RecNum&gt;3435&lt;/RecNum&gt;&lt;DisplayText&gt;[239]&lt;/DisplayText&gt;&lt;record&gt;&lt;rec-number&gt;3435&lt;/rec-number&gt;&lt;foreign-keys&gt;&lt;key app="EN" db-id="pr5wspr9dw2dxne92x4v99s69xa59dv092es" timestamp="1551951221"&gt;3435&lt;/key&gt;&lt;/foreign-keys&gt;&lt;ref-type name="Journal Article"&gt;17&lt;/ref-type&gt;&lt;contributors&gt;&lt;authors&gt;&lt;author&gt;Rayment, J. H.&lt;/author&gt;&lt;author&gt;Couch, M. J.&lt;/author&gt;&lt;author&gt;McDonald, N.&lt;/author&gt;&lt;author&gt;Kanhere, N.&lt;/author&gt;&lt;author&gt;Manson, D.&lt;/author&gt;&lt;author&gt;Santyr, G.&lt;/author&gt;&lt;author&gt;Ratjen, F.&lt;/author&gt;&lt;/authors&gt;&lt;/contributors&gt;&lt;auth-address&gt;Division of Respiratory Medicine, Department of Paediatrics, Hospital for Sick Children, Toronto, ON Canada.&amp;#xD;Department of Paediatrics, University of Toronto, Toronto, ON, Canada.&amp;#xD;Translational Medicine Program, SickKids Research Institute, Toronto, ON, Canada.&amp;#xD;Department of Medical Biophysics, University of Toronto, Toronto, ON, Canada.&amp;#xD;Department of Diagnostic Imaging, Hospital for Sick Children, Toronto, ON, Canada.&lt;/auth-address&gt;&lt;titles&gt;&lt;title&gt;Hyperpolarised (129)Xe MRI to monitor treatment response in children with cystic fibrosis&lt;/title&gt;&lt;secondary-title&gt;Eur Respir J&lt;/secondary-title&gt;&lt;/titles&gt;&lt;periodical&gt;&lt;full-title&gt;Eur Respir J&lt;/full-title&gt;&lt;abbr-1&gt;The European respiratory journal&lt;/abbr-1&gt;&lt;/periodical&gt;&lt;pages&gt;1802188&lt;/pages&gt;&lt;dates&gt;&lt;year&gt;2019&lt;/year&gt;&lt;pub-dates&gt;&lt;date&gt;Feb 28&lt;/date&gt;&lt;/pub-dates&gt;&lt;/dates&gt;&lt;isbn&gt;1399-3003 (Electronic)&amp;#xD;0903-1936 (Linking)&lt;/isbn&gt;&lt;accession-num&gt;30819815&lt;/accession-num&gt;&lt;urls&gt;&lt;related-urls&gt;&lt;url&gt;https://www.ncbi.nlm.nih.gov/pubmed/30819815&lt;/url&gt;&lt;/related-urls&gt;&lt;/urls&gt;&lt;electronic-resource-num&gt;10.1183/13993003.02188-2018&lt;/electronic-resource-num&gt;&lt;/record&gt;&lt;/Cite&gt;&lt;/EndNote&gt;</w:instrText>
      </w:r>
      <w:r>
        <w:fldChar w:fldCharType="separate"/>
      </w:r>
      <w:r w:rsidR="00B86FC1">
        <w:rPr>
          <w:noProof/>
        </w:rPr>
        <w:t>[239]</w:t>
      </w:r>
      <w:r>
        <w:fldChar w:fldCharType="end"/>
      </w:r>
      <w:r>
        <w:t xml:space="preserve">. These nine patients did not have a significant change in </w:t>
      </w:r>
      <w:r w:rsidR="00DF2511">
        <w:t>FEV</w:t>
      </w:r>
      <w:r w:rsidR="00DF2511">
        <w:rPr>
          <w:vertAlign w:val="subscript"/>
        </w:rPr>
        <w:t>1</w:t>
      </w:r>
      <w:r>
        <w:t xml:space="preserve"> or LCI, which again illustrates the sensitivity of </w:t>
      </w:r>
      <w:r w:rsidR="005E6BBB">
        <w:rPr>
          <w:vertAlign w:val="superscript"/>
        </w:rPr>
        <w:t>129</w:t>
      </w:r>
      <w:r w:rsidR="005E6BBB">
        <w:t>Xe</w:t>
      </w:r>
      <w:r>
        <w:t xml:space="preserve"> VDP to assess sub-clinical changes in lung function. </w:t>
      </w:r>
    </w:p>
    <w:p w14:paraId="7A495523" w14:textId="77777777" w:rsidR="008553F0" w:rsidRDefault="008553F0" w:rsidP="006717E0"/>
    <w:p w14:paraId="6A5423A9" w14:textId="28DD30C0" w:rsidR="008553F0" w:rsidRDefault="008553F0" w:rsidP="00552BBC">
      <w:r>
        <w:t xml:space="preserve">The follow up data of </w:t>
      </w:r>
      <w:r w:rsidR="005E6BBB">
        <w:rPr>
          <w:vertAlign w:val="superscript"/>
        </w:rPr>
        <w:t>129</w:t>
      </w:r>
      <w:r w:rsidR="005E6BBB">
        <w:t>Xe</w:t>
      </w:r>
      <w:r>
        <w:t xml:space="preserve"> VDP presented here allows for the calculation of a variety of sample sizes in which clinical trials could be based for different effect sizes. The choice of sample size based on the data here should reflect the question being asked. For example, if measuring the short-term effectiveness of a therapy then the sample required to assess a VDP effect size of 1.6% could be as low as 5 patients, however to measure the long-term effectiveness of a therapy (over 1.5-2 years for example), then a sample of 109 patients would be required to assess the same effect size. To assess long-term therapies, larger changes in VDP are more likely to be seen and the sample required to assess a 2, 5 and 10% VDP change is 69, 11 and 3 patients respectively. As Rayment </w:t>
      </w:r>
      <w:r w:rsidR="00564288">
        <w:rPr>
          <w:i/>
        </w:rPr>
        <w:t>et al</w:t>
      </w:r>
      <w:r>
        <w:t xml:space="preserve"> </w:t>
      </w:r>
      <w:r>
        <w:fldChar w:fldCharType="begin"/>
      </w:r>
      <w:r w:rsidR="00B86FC1">
        <w:instrText xml:space="preserve"> ADDIN EN.CITE &lt;EndNote&gt;&lt;Cite&gt;&lt;Author&gt;Rayment&lt;/Author&gt;&lt;Year&gt;2019&lt;/Year&gt;&lt;RecNum&gt;3435&lt;/RecNum&gt;&lt;DisplayText&gt;[239]&lt;/DisplayText&gt;&lt;record&gt;&lt;rec-number&gt;3435&lt;/rec-number&gt;&lt;foreign-keys&gt;&lt;key app="EN" db-id="pr5wspr9dw2dxne92x4v99s69xa59dv092es" timestamp="1551951221"&gt;3435&lt;/key&gt;&lt;/foreign-keys&gt;&lt;ref-type name="Journal Article"&gt;17&lt;/ref-type&gt;&lt;contributors&gt;&lt;authors&gt;&lt;author&gt;Rayment, J. H.&lt;/author&gt;&lt;author&gt;Couch, M. J.&lt;/author&gt;&lt;author&gt;McDonald, N.&lt;/author&gt;&lt;author&gt;Kanhere, N.&lt;/author&gt;&lt;author&gt;Manson, D.&lt;/author&gt;&lt;author&gt;Santyr, G.&lt;/author&gt;&lt;author&gt;Ratjen, F.&lt;/author&gt;&lt;/authors&gt;&lt;/contributors&gt;&lt;auth-address&gt;Division of Respiratory Medicine, Department of Paediatrics, Hospital for Sick Children, Toronto, ON Canada.&amp;#xD;Department of Paediatrics, University of Toronto, Toronto, ON, Canada.&amp;#xD;Translational Medicine Program, SickKids Research Institute, Toronto, ON, Canada.&amp;#xD;Department of Medical Biophysics, University of Toronto, Toronto, ON, Canada.&amp;#xD;Department of Diagnostic Imaging, Hospital for Sick Children, Toronto, ON, Canada.&lt;/auth-address&gt;&lt;titles&gt;&lt;title&gt;Hyperpolarised (129)Xe MRI to monitor treatment response in children with cystic fibrosis&lt;/title&gt;&lt;secondary-title&gt;Eur Respir J&lt;/secondary-title&gt;&lt;/titles&gt;&lt;periodical&gt;&lt;full-title&gt;Eur Respir J&lt;/full-title&gt;&lt;abbr-1&gt;The European respiratory journal&lt;/abbr-1&gt;&lt;/periodical&gt;&lt;pages&gt;1802188&lt;/pages&gt;&lt;dates&gt;&lt;year&gt;2019&lt;/year&gt;&lt;pub-dates&gt;&lt;date&gt;Feb 28&lt;/date&gt;&lt;/pub-dates&gt;&lt;/dates&gt;&lt;isbn&gt;1399-3003 (Electronic)&amp;#xD;0903-1936 (Linking)&lt;/isbn&gt;&lt;accession-num&gt;30819815&lt;/accession-num&gt;&lt;urls&gt;&lt;related-urls&gt;&lt;url&gt;https://www.ncbi.nlm.nih.gov/pubmed/30819815&lt;/url&gt;&lt;/related-urls&gt;&lt;/urls&gt;&lt;electronic-resource-num&gt;10.1183/13993003.02188-2018&lt;/electronic-resource-num&gt;&lt;/record&gt;&lt;/Cite&gt;&lt;/EndNote&gt;</w:instrText>
      </w:r>
      <w:r>
        <w:fldChar w:fldCharType="separate"/>
      </w:r>
      <w:r w:rsidR="00B86FC1">
        <w:rPr>
          <w:noProof/>
        </w:rPr>
        <w:t>[239]</w:t>
      </w:r>
      <w:r>
        <w:fldChar w:fldCharType="end"/>
      </w:r>
      <w:r>
        <w:t xml:space="preserve"> observed a short-term change in VDP to antibiotics of -3%, then a long-term change of 5% to a therapy does not seem unrealistic for a spread of lung disease, meaning a sample size of 11 patients could be used. In the current era of CFTR therapies targeted at progressively milder lung disease and younger patients with CF, cohorts where </w:t>
      </w:r>
      <w:r w:rsidR="00DF2511">
        <w:t>FEV</w:t>
      </w:r>
      <w:r w:rsidR="00DF2511">
        <w:rPr>
          <w:vertAlign w:val="subscript"/>
        </w:rPr>
        <w:t>1</w:t>
      </w:r>
      <w:r>
        <w:t xml:space="preserve"> does not show a measurable signal to therapies, utilising ventilation MRI as an outcome method is attractive due to its high sensitivity. In this specific cohort of patients with normal </w:t>
      </w:r>
      <w:r w:rsidR="00DF2511">
        <w:t>FEV</w:t>
      </w:r>
      <w:r w:rsidR="00DF2511">
        <w:rPr>
          <w:vertAlign w:val="subscript"/>
        </w:rPr>
        <w:t>1</w:t>
      </w:r>
      <w:r>
        <w:t xml:space="preserve"> values, the power calculations indicate that a sample of 28 patients would </w:t>
      </w:r>
      <w:r>
        <w:lastRenderedPageBreak/>
        <w:t>be required to assess a VDP effect size of 1.6%, this is a modest sample size, which makes the methodology appealing as an outcome measure when considering the considerable costs of clinical</w:t>
      </w:r>
      <w:r w:rsidR="00445B9A">
        <w:t xml:space="preserve"> trials. The data presented in C</w:t>
      </w:r>
      <w:r>
        <w:t xml:space="preserve">hapter </w:t>
      </w:r>
      <w:r w:rsidR="00552BBC">
        <w:fldChar w:fldCharType="begin"/>
      </w:r>
      <w:r w:rsidR="00552BBC">
        <w:instrText xml:space="preserve"> REF _Ref21987275 \r \h </w:instrText>
      </w:r>
      <w:r w:rsidR="00552BBC">
        <w:fldChar w:fldCharType="separate"/>
      </w:r>
      <w:r w:rsidR="00140F11">
        <w:t>3.4.2</w:t>
      </w:r>
      <w:r w:rsidR="00552BBC">
        <w:fldChar w:fldCharType="end"/>
      </w:r>
      <w:r w:rsidR="00552BBC">
        <w:t xml:space="preserve"> (</w:t>
      </w:r>
      <w:r w:rsidR="00552BBC">
        <w:fldChar w:fldCharType="begin"/>
      </w:r>
      <w:r w:rsidR="00552BBC">
        <w:instrText xml:space="preserve"> REF _Ref21987275 \h </w:instrText>
      </w:r>
      <w:r w:rsidR="00552BBC">
        <w:fldChar w:fldCharType="separate"/>
      </w:r>
      <w:r w:rsidR="00140F11">
        <w:t xml:space="preserve">Correlations between lung function and </w:t>
      </w:r>
      <w:r w:rsidR="00140F11">
        <w:rPr>
          <w:vertAlign w:val="superscript"/>
        </w:rPr>
        <w:t>3</w:t>
      </w:r>
      <w:r w:rsidR="00140F11">
        <w:t>He MRI at EIVt</w:t>
      </w:r>
      <w:r w:rsidR="00552BBC">
        <w:fldChar w:fldCharType="end"/>
      </w:r>
      <w:r w:rsidR="00552BBC">
        <w:t>, p</w:t>
      </w:r>
      <w:r w:rsidR="00552BBC">
        <w:fldChar w:fldCharType="begin"/>
      </w:r>
      <w:r w:rsidR="00552BBC">
        <w:instrText xml:space="preserve"> PAGEREF _Ref21987275 \h </w:instrText>
      </w:r>
      <w:r w:rsidR="00552BBC">
        <w:fldChar w:fldCharType="separate"/>
      </w:r>
      <w:r w:rsidR="00140F11">
        <w:rPr>
          <w:noProof/>
        </w:rPr>
        <w:t>121</w:t>
      </w:r>
      <w:r w:rsidR="00552BBC">
        <w:fldChar w:fldCharType="end"/>
      </w:r>
      <w:r w:rsidR="00552BBC">
        <w:t xml:space="preserve">) </w:t>
      </w:r>
      <w:r>
        <w:t xml:space="preserve">and in this chapter, shows that it is unlikely patients with normal </w:t>
      </w:r>
      <w:r w:rsidR="00DF2511">
        <w:t>FEV</w:t>
      </w:r>
      <w:r w:rsidR="00DF2511">
        <w:rPr>
          <w:vertAlign w:val="subscript"/>
        </w:rPr>
        <w:t>1</w:t>
      </w:r>
      <w:r>
        <w:t xml:space="preserve"> will have a VDP greater than 10%, and therefore looking for effect sizes of 5 and 10% is impractical, but using an effect size of 2% VDP, the sample size can be reduced further to 18 patients.</w:t>
      </w:r>
    </w:p>
    <w:p w14:paraId="38E905A7" w14:textId="77777777" w:rsidR="008553F0" w:rsidRDefault="008553F0" w:rsidP="006717E0">
      <w:r>
        <w:br w:type="page"/>
      </w:r>
    </w:p>
    <w:p w14:paraId="5E8AA9CA" w14:textId="01ECD901" w:rsidR="008553F0" w:rsidRDefault="008553F0" w:rsidP="006717E0">
      <w:pPr>
        <w:pStyle w:val="Heading2"/>
      </w:pPr>
      <w:bookmarkStart w:id="499" w:name="_Toc27382931"/>
      <w:r>
        <w:lastRenderedPageBreak/>
        <w:t>Summary</w:t>
      </w:r>
      <w:bookmarkEnd w:id="499"/>
    </w:p>
    <w:p w14:paraId="08A08739" w14:textId="77777777" w:rsidR="008553F0" w:rsidRDefault="008553F0" w:rsidP="006717E0"/>
    <w:p w14:paraId="11704B36" w14:textId="402CE2DE" w:rsidR="008553F0" w:rsidRDefault="008553F0" w:rsidP="006717E0">
      <w:r>
        <w:t xml:space="preserve">In summary, the MMAVIC data presented here is the first large cohort of children and adults with CF to be followed – up in the longer-term using hyperpolarised gas </w:t>
      </w:r>
      <w:r w:rsidR="005E6BBB">
        <w:rPr>
          <w:vertAlign w:val="superscript"/>
        </w:rPr>
        <w:t>3</w:t>
      </w:r>
      <w:r w:rsidR="005E6BBB">
        <w:t>He</w:t>
      </w:r>
      <w:r>
        <w:t xml:space="preserve"> and </w:t>
      </w:r>
      <w:r w:rsidR="005E6BBB">
        <w:rPr>
          <w:vertAlign w:val="superscript"/>
        </w:rPr>
        <w:t>129</w:t>
      </w:r>
      <w:r w:rsidR="005E6BBB">
        <w:t>Xe</w:t>
      </w:r>
      <w:r>
        <w:t xml:space="preserve"> MRI, alongside MBW and other lung function metrics. The results show that both </w:t>
      </w:r>
      <w:r w:rsidR="005E6BBB">
        <w:rPr>
          <w:vertAlign w:val="superscript"/>
        </w:rPr>
        <w:t>3</w:t>
      </w:r>
      <w:r w:rsidR="005E6BBB">
        <w:t>He</w:t>
      </w:r>
      <w:r>
        <w:t xml:space="preserve"> and </w:t>
      </w:r>
      <w:r w:rsidR="005E6BBB">
        <w:rPr>
          <w:vertAlign w:val="superscript"/>
        </w:rPr>
        <w:t>129</w:t>
      </w:r>
      <w:r w:rsidR="005E6BBB">
        <w:t>Xe</w:t>
      </w:r>
      <w:r>
        <w:t xml:space="preserve"> VDP are highly repeatable and track changes in lung function trends that both </w:t>
      </w:r>
      <w:r w:rsidR="00DF2511">
        <w:t>FEV</w:t>
      </w:r>
      <w:r w:rsidR="00DF2511">
        <w:rPr>
          <w:vertAlign w:val="subscript"/>
        </w:rPr>
        <w:t>1</w:t>
      </w:r>
      <w:r>
        <w:t xml:space="preserve"> and LCI do not always reflect. VDP therefore, alongside the visual analysis of the images, provide a highly sensitive means of detection of new lung disease and the improvement in lung disease. The results also demonstrate, for the first time, that it is possible to track ventilation defects over time in 3D. In doing so these data show that regardless of whether lung function patterns are improving or worsening, and regardless of the underlying severity of disease, ventilation defects largely persist with time. Often these individual ventilation defects provide additional complimentary quantitative analysis to VDP and the change in size of individual defects is often larger than the global summary metric – VDP.</w:t>
      </w:r>
    </w:p>
    <w:p w14:paraId="1C01FE42" w14:textId="77777777" w:rsidR="008553F0" w:rsidRDefault="008553F0" w:rsidP="006717E0"/>
    <w:p w14:paraId="1383E0D4" w14:textId="17C08BBD" w:rsidR="008553F0" w:rsidRPr="00E60231" w:rsidRDefault="008553F0" w:rsidP="006717E0">
      <w:r>
        <w:t xml:space="preserve">Finally, this chapter highlights that </w:t>
      </w:r>
      <w:r w:rsidR="005E6BBB">
        <w:rPr>
          <w:vertAlign w:val="superscript"/>
        </w:rPr>
        <w:t>129</w:t>
      </w:r>
      <w:r w:rsidR="005E6BBB">
        <w:t>Xe</w:t>
      </w:r>
      <w:r>
        <w:t xml:space="preserve"> MRI is ready to be utilised in clinical management and clinical trials. It is highly related to the traditionally used </w:t>
      </w:r>
      <w:r w:rsidR="005E6BBB">
        <w:rPr>
          <w:vertAlign w:val="superscript"/>
        </w:rPr>
        <w:t>3</w:t>
      </w:r>
      <w:r w:rsidR="005E6BBB">
        <w:t>He</w:t>
      </w:r>
      <w:r>
        <w:t xml:space="preserve"> when assessed over time and is sensitive to change when compared to </w:t>
      </w:r>
      <w:r w:rsidR="00DF2511">
        <w:t>FEV</w:t>
      </w:r>
      <w:r w:rsidR="00DF2511">
        <w:rPr>
          <w:vertAlign w:val="subscript"/>
        </w:rPr>
        <w:t>1</w:t>
      </w:r>
      <w:r>
        <w:t xml:space="preserve"> and LCI. The longitudinal analysis of </w:t>
      </w:r>
      <w:r w:rsidR="005E6BBB">
        <w:rPr>
          <w:vertAlign w:val="superscript"/>
        </w:rPr>
        <w:t>129</w:t>
      </w:r>
      <w:r w:rsidR="005E6BBB">
        <w:t>Xe</w:t>
      </w:r>
      <w:r>
        <w:t xml:space="preserve"> VDP on the same-day and over the duration of the study, has allowed for the calculation of a variety of different sample sizes that can be utilised when designing clinical trials. These cohorts would largely be small in number, especially when comparing to the traditionally used </w:t>
      </w:r>
      <w:r w:rsidR="00DF2511">
        <w:t>FEV</w:t>
      </w:r>
      <w:r w:rsidR="00DF2511">
        <w:rPr>
          <w:vertAlign w:val="subscript"/>
        </w:rPr>
        <w:t>1</w:t>
      </w:r>
      <w:r>
        <w:t xml:space="preserve">. This makes </w:t>
      </w:r>
      <w:r w:rsidR="005E6BBB">
        <w:rPr>
          <w:vertAlign w:val="superscript"/>
        </w:rPr>
        <w:t>129</w:t>
      </w:r>
      <w:r w:rsidR="005E6BBB">
        <w:t>Xe</w:t>
      </w:r>
      <w:r>
        <w:t xml:space="preserve"> MRI a cost-effective option when designing trials.</w:t>
      </w:r>
    </w:p>
    <w:p w14:paraId="32E1B4AC" w14:textId="77777777" w:rsidR="002E4CA5" w:rsidRDefault="002E4CA5" w:rsidP="006717E0">
      <w:pPr>
        <w:sectPr w:rsidR="002E4CA5" w:rsidSect="00756F0E">
          <w:footerReference w:type="even" r:id="rId179"/>
          <w:footerReference w:type="first" r:id="rId180"/>
          <w:pgSz w:w="11900" w:h="16840"/>
          <w:pgMar w:top="1440" w:right="1134" w:bottom="1440" w:left="1134" w:header="964" w:footer="964" w:gutter="0"/>
          <w:cols w:space="708"/>
          <w:docGrid w:linePitch="360"/>
        </w:sectPr>
      </w:pPr>
    </w:p>
    <w:p w14:paraId="70EB7B14" w14:textId="06457D39" w:rsidR="004454B3" w:rsidRDefault="004454B3" w:rsidP="006717E0">
      <w:pPr>
        <w:sectPr w:rsidR="004454B3" w:rsidSect="00756F0E">
          <w:headerReference w:type="default" r:id="rId181"/>
          <w:pgSz w:w="11900" w:h="16840"/>
          <w:pgMar w:top="1440" w:right="1134" w:bottom="1440" w:left="1134" w:header="964" w:footer="964" w:gutter="0"/>
          <w:cols w:space="708"/>
          <w:docGrid w:linePitch="360"/>
        </w:sectPr>
      </w:pPr>
    </w:p>
    <w:p w14:paraId="62C8AE08" w14:textId="77777777" w:rsidR="008553F0" w:rsidRDefault="008553F0" w:rsidP="006717E0"/>
    <w:p w14:paraId="5B83050A" w14:textId="774954CB" w:rsidR="008553F0" w:rsidRPr="00910361" w:rsidRDefault="008553F0" w:rsidP="006717E0">
      <w:pPr>
        <w:pStyle w:val="EndNoteBibliography"/>
        <w:rPr>
          <w:noProof/>
        </w:rPr>
      </w:pPr>
      <w:r w:rsidRPr="00910361">
        <w:fldChar w:fldCharType="begin"/>
      </w:r>
      <w:r w:rsidRPr="00910361">
        <w:instrText xml:space="preserve"> ADDIN EN.REFLIST </w:instrText>
      </w:r>
      <w:r w:rsidRPr="00910361">
        <w:fldChar w:fldCharType="separate"/>
      </w:r>
    </w:p>
    <w:p w14:paraId="5C42627E" w14:textId="77777777" w:rsidR="00910361" w:rsidRDefault="008553F0" w:rsidP="006717E0">
      <w:r w:rsidRPr="00910361">
        <w:fldChar w:fldCharType="end"/>
      </w:r>
    </w:p>
    <w:p w14:paraId="2B0962E0" w14:textId="77777777" w:rsidR="00910361" w:rsidRDefault="00910361" w:rsidP="006717E0"/>
    <w:p w14:paraId="17DCF078" w14:textId="55B78782" w:rsidR="002E4CA5" w:rsidRDefault="002E4CA5" w:rsidP="002E4CA5">
      <w:pPr>
        <w:jc w:val="center"/>
        <w:rPr>
          <w:b/>
          <w:i/>
          <w:sz w:val="40"/>
          <w:szCs w:val="40"/>
        </w:rPr>
      </w:pPr>
      <w:r>
        <w:rPr>
          <w:b/>
          <w:i/>
          <w:sz w:val="40"/>
          <w:szCs w:val="40"/>
        </w:rPr>
        <w:t>Chapter 6:</w:t>
      </w:r>
    </w:p>
    <w:p w14:paraId="4C653603" w14:textId="1201F819" w:rsidR="008553F0" w:rsidRPr="002E4CA5" w:rsidRDefault="00910361" w:rsidP="002E4CA5">
      <w:pPr>
        <w:jc w:val="center"/>
        <w:rPr>
          <w:b/>
          <w:i/>
          <w:sz w:val="40"/>
          <w:szCs w:val="40"/>
        </w:rPr>
      </w:pPr>
      <w:r w:rsidRPr="002E4CA5">
        <w:rPr>
          <w:b/>
          <w:i/>
          <w:sz w:val="40"/>
          <w:szCs w:val="40"/>
        </w:rPr>
        <w:t>The utility of ventilation MRI in other paediatric disorders</w:t>
      </w:r>
    </w:p>
    <w:p w14:paraId="55C724EF" w14:textId="77777777" w:rsidR="00910361" w:rsidRPr="007F1F70" w:rsidRDefault="00910361" w:rsidP="006717E0"/>
    <w:p w14:paraId="0FA8B226" w14:textId="77777777" w:rsidR="00910361" w:rsidRDefault="00910361" w:rsidP="006717E0">
      <w:pPr>
        <w:pStyle w:val="EndNoteBibliography"/>
        <w:sectPr w:rsidR="00910361" w:rsidSect="00756F0E">
          <w:headerReference w:type="default" r:id="rId182"/>
          <w:footerReference w:type="first" r:id="rId183"/>
          <w:pgSz w:w="11900" w:h="16840"/>
          <w:pgMar w:top="1440" w:right="1134" w:bottom="1440" w:left="1134" w:header="964" w:footer="964" w:gutter="0"/>
          <w:cols w:space="708"/>
          <w:docGrid w:linePitch="360"/>
        </w:sectPr>
      </w:pPr>
    </w:p>
    <w:p w14:paraId="3E2ACD9C" w14:textId="3C13D528" w:rsidR="006F1D29" w:rsidRPr="002E4CA5" w:rsidRDefault="006F1D29" w:rsidP="006717E0">
      <w:pPr>
        <w:pStyle w:val="Heading1"/>
      </w:pPr>
      <w:bookmarkStart w:id="500" w:name="_Toc27382932"/>
      <w:r w:rsidRPr="002E4CA5">
        <w:lastRenderedPageBreak/>
        <w:t>The utility of ventilation MRI in other paediatric respiratory disorders</w:t>
      </w:r>
      <w:bookmarkEnd w:id="500"/>
    </w:p>
    <w:p w14:paraId="0B1EB22A" w14:textId="77777777" w:rsidR="006F1D29" w:rsidRPr="006E0DEC" w:rsidRDefault="006F1D29" w:rsidP="006717E0"/>
    <w:p w14:paraId="33A5BC97" w14:textId="64F33438" w:rsidR="006F1D29" w:rsidRDefault="006F1D29" w:rsidP="006717E0">
      <w:pPr>
        <w:pStyle w:val="Heading2"/>
      </w:pPr>
      <w:bookmarkStart w:id="501" w:name="_Toc27382933"/>
      <w:r>
        <w:t>Introduction</w:t>
      </w:r>
      <w:bookmarkEnd w:id="501"/>
    </w:p>
    <w:p w14:paraId="7840C3B2" w14:textId="77777777" w:rsidR="006F1D29" w:rsidRDefault="006F1D29" w:rsidP="006717E0"/>
    <w:p w14:paraId="67A07182" w14:textId="70E565FC" w:rsidR="006F1D29" w:rsidRDefault="006F1D29" w:rsidP="006717E0">
      <w:r>
        <w:t xml:space="preserve">The principle findings from ventilation MRI studies, in </w:t>
      </w:r>
      <w:r w:rsidR="006D0A8B">
        <w:t>children</w:t>
      </w:r>
      <w:r>
        <w:t xml:space="preserve"> with CF, are that it is sensitive to early lung disease and sens</w:t>
      </w:r>
      <w:r w:rsidR="006D0A8B">
        <w:t>itive to change in lung disease, however</w:t>
      </w:r>
      <w:r>
        <w:t xml:space="preserve"> </w:t>
      </w:r>
      <w:r w:rsidR="006D0A8B">
        <w:t xml:space="preserve">the role of ventilation MRI is not limited to patients with CF. </w:t>
      </w:r>
      <w:r>
        <w:t xml:space="preserve">When combined with the visual analysis of regional lung disease, ventilation MRI has a potential role in assessing different paediatric lung diseases. This is especially pertinent in children where identifying early changes in lung function is needed to </w:t>
      </w:r>
      <w:r w:rsidR="006D0A8B">
        <w:t xml:space="preserve">guide treatment to </w:t>
      </w:r>
      <w:r>
        <w:t xml:space="preserve">preserve long-term lung health. There is increasing recognition that lung diseases such as COPD have their origins in childhood </w:t>
      </w:r>
      <w:r>
        <w:fldChar w:fldCharType="begin">
          <w:fldData xml:space="preserve">PEVuZE5vdGU+PENpdGU+PEF1dGhvcj5NYXJ0aW5lejwvQXV0aG9yPjxZZWFyPjIwMTY8L1llYXI+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</w:fldData>
        </w:fldChar>
      </w:r>
      <w:r w:rsidR="00B86FC1">
        <w:instrText xml:space="preserve"> ADDIN EN.CITE </w:instrText>
      </w:r>
      <w:r w:rsidR="00B86FC1">
        <w:fldChar w:fldCharType="begin">
          <w:fldData xml:space="preserve">PEVuZE5vdGU+PENpdGU+PEF1dGhvcj5NYXJ0aW5lejwvQXV0aG9yPjxZZWFyPjIwMTY8L1llYXI+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</w:fldData>
        </w:fldChar>
      </w:r>
      <w:r w:rsidR="00B86FC1">
        <w:instrText xml:space="preserve"> ADDIN EN.CITE.DATA </w:instrText>
      </w:r>
      <w:r w:rsidR="00B86FC1">
        <w:fldChar w:fldCharType="end"/>
      </w:r>
      <w:r>
        <w:fldChar w:fldCharType="separate"/>
      </w:r>
      <w:r w:rsidR="00B86FC1">
        <w:rPr>
          <w:noProof/>
        </w:rPr>
        <w:t>[346]</w:t>
      </w:r>
      <w:r>
        <w:fldChar w:fldCharType="end"/>
      </w:r>
      <w:r>
        <w:t xml:space="preserve">. In children identified as being at high risk for the development of lung disease, ventilation MRI may have a role in screening for early lung disease. To date only children with CF and asthma </w:t>
      </w:r>
      <w:r>
        <w:fldChar w:fldCharType="begin">
          <w:fldData xml:space="preserve">PEVuZE5vdGU+PENpdGU+PEF1dGhvcj5BbHRlczwvQXV0aG9yPjxZZWFyPjIwMTU8L1llYXI+PFJl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lZGl0aW9uPjIwMTUvMTEvMDI8L2VkaXRp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MzY5LTc2LmUxLTU8L3Bh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==
</w:fldData>
        </w:fldChar>
      </w:r>
      <w:r w:rsidR="00B86FC1">
        <w:instrText xml:space="preserve"> ADDIN EN.CITE </w:instrText>
      </w:r>
      <w:r w:rsidR="00B86FC1">
        <w:fldChar w:fldCharType="begin">
          <w:fldData xml:space="preserve">PEVuZE5vdGU+PENpdGU+PEF1dGhvcj5BbHRlczwvQXV0aG9yPjxZZWFyPjIwMTU8L1llYXI+PFJl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lZGl0aW9uPjIwMTUvMTEvMDI8L2VkaXRp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MzY5LTc2LmUxLTU8L3Bh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==
</w:fldData>
        </w:fldChar>
      </w:r>
      <w:r w:rsidR="00B86FC1">
        <w:instrText xml:space="preserve"> ADDIN EN.CITE.DATA </w:instrText>
      </w:r>
      <w:r w:rsidR="00B86FC1">
        <w:fldChar w:fldCharType="end"/>
      </w:r>
      <w:r>
        <w:fldChar w:fldCharType="separate"/>
      </w:r>
      <w:r w:rsidR="00B86FC1">
        <w:rPr>
          <w:noProof/>
        </w:rPr>
        <w:t>[347, 348]</w:t>
      </w:r>
      <w:r>
        <w:fldChar w:fldCharType="end"/>
      </w:r>
      <w:r>
        <w:t xml:space="preserve"> have been reported in the literature using hyperpolarised gas, whilst ventilation imaging has also been documented using </w:t>
      </w:r>
      <w:r w:rsidR="009F2E7D">
        <w:rPr>
          <w:vertAlign w:val="superscript"/>
        </w:rPr>
        <w:t>1</w:t>
      </w:r>
      <w:r w:rsidR="009F2E7D">
        <w:t>H</w:t>
      </w:r>
      <w:r>
        <w:t xml:space="preserve"> free-breathing ventilation MRI in children with primary ciliary dyskinesia (PCD) </w:t>
      </w:r>
      <w:r>
        <w:fldChar w:fldCharType="begin"/>
      </w:r>
      <w:r w:rsidR="00B86FC1">
        <w:instrText xml:space="preserve"> ADDIN EN.CITE &lt;EndNote&gt;&lt;Cite&gt;&lt;Author&gt;Nyilas&lt;/Author&gt;&lt;Year&gt;2018&lt;/Year&gt;&lt;RecNum&gt;3343&lt;/RecNum&gt;&lt;DisplayText&gt;[349]&lt;/DisplayText&gt;&lt;record&gt;&lt;rec-number&gt;3343&lt;/rec-number&gt;&lt;foreign-keys&gt;&lt;key app="EN" db-id="pr5wspr9dw2dxne92x4v99s69xa59dv092es" timestamp="1538988931"&gt;3343&lt;/key&gt;&lt;/foreign-keys&gt;&lt;ref-type name="Journal Article"&gt;17&lt;/ref-type&gt;&lt;contributors&gt;&lt;authors&gt;&lt;author&gt;Nyilas, Sylvia&lt;/author&gt;&lt;author&gt;Bauman, Grzegorz&lt;/author&gt;&lt;author&gt;Pusterla, Orso&lt;/author&gt;&lt;author&gt;Sommer, Gregor&lt;/author&gt;&lt;author&gt;Singer, Florian&lt;/author&gt;&lt;author&gt;Stranzinger, Enno&lt;/author&gt;&lt;author&gt;Heyer, Christoph&lt;/author&gt;&lt;author&gt;Ramsey, Kathryn&lt;/author&gt;&lt;author&gt;Schlegtendal, Anne&lt;/author&gt;&lt;author&gt;Benzrath, Stefanie&lt;/author&gt;&lt;author&gt;Casaulta, Carmen&lt;/author&gt;&lt;author&gt;Goutaki, Myrofora&lt;/author&gt;&lt;author&gt;Kuehni, Claudia E.&lt;/author&gt;&lt;author&gt;Bieri, Oliver&lt;/author&gt;&lt;author&gt;Koerner-Rettberg, Cordula&lt;/author&gt;&lt;author&gt;Latzin, Philipp&lt;/author&gt;&lt;/authors&gt;&lt;/contributors&gt;&lt;titles&gt;&lt;title&gt;Structural and Functional Lung Impairment in PCD: Assessment with MRI and Multiple Breath Washout in Comparison to Spirometry&lt;/title&gt;&lt;secondary-title&gt;Annals of the American Thoracic Society&lt;/secondary-title&gt;&lt;/titles&gt;&lt;periodical&gt;&lt;full-title&gt;Ann Am Thorac Soc&lt;/full-title&gt;&lt;abbr-1&gt;Annals of the American Thoracic Society&lt;/abbr-1&gt;&lt;/periodical&gt;&lt;dates&gt;&lt;year&gt;2018&lt;/year&gt;&lt;/dates&gt;&lt;publisher&gt;American Thoracic Society - AJRCCM&lt;/publisher&gt;&lt;isbn&gt;2329-6933&lt;/isbn&gt;&lt;urls&gt;&lt;related-urls&gt;&lt;url&gt;https://doi.org/10.1513/AnnalsATS.201712-967OC&lt;/url&gt;&lt;/related-urls&gt;&lt;/urls&gt;&lt;electronic-resource-num&gt;10.1513/AnnalsATS.201712-967OC&lt;/electronic-resource-num&gt;&lt;access-date&gt;2018/10/08&lt;/access-date&gt;&lt;/record&gt;&lt;/Cite&gt;&lt;/EndNote&gt;</w:instrText>
      </w:r>
      <w:r>
        <w:fldChar w:fldCharType="separate"/>
      </w:r>
      <w:r w:rsidR="00B86FC1">
        <w:rPr>
          <w:noProof/>
        </w:rPr>
        <w:t>[349]</w:t>
      </w:r>
      <w:r>
        <w:fldChar w:fldCharType="end"/>
      </w:r>
      <w:r>
        <w:t xml:space="preserve">. The routine use of ventilation imaging using hyperpolarised gas is currently limited to school age children, due to established protocols requiring breath-holding in order to achieve successful images. However, a feasibility study assessing free-breathing </w:t>
      </w:r>
      <w:r w:rsidR="005E6BBB">
        <w:rPr>
          <w:vertAlign w:val="superscript"/>
        </w:rPr>
        <w:t>3</w:t>
      </w:r>
      <w:r w:rsidR="005E6BBB">
        <w:t>He</w:t>
      </w:r>
      <w:r>
        <w:t xml:space="preserve"> MRI has been performed in infants with CF, asthma and who were born prematurely as young as two-months old </w:t>
      </w:r>
      <w:r>
        <w:fldChar w:fldCharType="begin">
          <w:fldData xml:space="preserve">PEVuZE5vdGU+PENpdGU+PEF1dGhvcj5BbHRlczwvQXV0aG9yPjxZZWFyPjIwMTc8L1llYXI+PFJl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==
</w:fldData>
        </w:fldChar>
      </w:r>
      <w:r w:rsidR="00B86FC1">
        <w:instrText xml:space="preserve"> ADDIN EN.CITE </w:instrText>
      </w:r>
      <w:r w:rsidR="00B86FC1">
        <w:fldChar w:fldCharType="begin">
          <w:fldData xml:space="preserve">PEVuZE5vdGU+PENpdGU+PEF1dGhvcj5BbHRlczwvQXV0aG9yPjxZZWFyPjIwMTc8L1llYXI+PFJl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==
</w:fldData>
        </w:fldChar>
      </w:r>
      <w:r w:rsidR="00B86FC1">
        <w:instrText xml:space="preserve"> ADDIN EN.CITE.DATA </w:instrText>
      </w:r>
      <w:r w:rsidR="00B86FC1">
        <w:fldChar w:fldCharType="end"/>
      </w:r>
      <w:r>
        <w:fldChar w:fldCharType="separate"/>
      </w:r>
      <w:r w:rsidR="00B86FC1">
        <w:rPr>
          <w:noProof/>
        </w:rPr>
        <w:t>[350]</w:t>
      </w:r>
      <w:r>
        <w:fldChar w:fldCharType="end"/>
      </w:r>
      <w:r>
        <w:t xml:space="preserve">.  </w:t>
      </w:r>
    </w:p>
    <w:p w14:paraId="112F6D28" w14:textId="77777777" w:rsidR="006F1D29" w:rsidRDefault="006F1D29" w:rsidP="006717E0"/>
    <w:p w14:paraId="637B64B5" w14:textId="40D933AB" w:rsidR="006F1D29" w:rsidRDefault="006F1D29" w:rsidP="006717E0">
      <w:r>
        <w:t xml:space="preserve">During the course of this work a clinical license was granted to the POLARIS lung imaging group at the University of Sheffield to perform clinical hyperpolarised gas imaging. The close working ties with Sheffield Children’s Hospital NHS Foundation Trust and history of assessing children with CF, has led to a variety of paediatric lung conditions to be referred and assessed as part of routine clinical management. POLARIS holds research governance permission for retrospective analysis of clinical images and associated data for research purposes. The largest cohort of children referred had a diagnosis of PCD and the analysis of this cohort was published </w:t>
      </w:r>
      <w:r w:rsidR="006D0A8B">
        <w:t xml:space="preserve">in the Annals of the ATS </w:t>
      </w:r>
      <w:r w:rsidR="004F3897">
        <w:fldChar w:fldCharType="begin">
          <w:fldData xml:space="preserve">PEVuZE5vdGU+PENpdGU+PEF1dGhvcj5TbWl0aDwvQXV0aG9yPjxZZWFyPjIwMTg8L1llYXI+PFJl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</w:fldData>
        </w:fldChar>
      </w:r>
      <w:r w:rsidR="00B86FC1">
        <w:instrText xml:space="preserve"> ADDIN EN.CITE </w:instrText>
      </w:r>
      <w:r w:rsidR="00B86FC1">
        <w:fldChar w:fldCharType="begin">
          <w:fldData xml:space="preserve">PEVuZE5vdGU+PENpdGU+PEF1dGhvcj5TbWl0aDwvQXV0aG9yPjxZZWFyPjIwMTg8L1llYXI+PFJl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</w:fldData>
        </w:fldChar>
      </w:r>
      <w:r w:rsidR="00B86FC1">
        <w:instrText xml:space="preserve"> ADDIN EN.CITE.DATA </w:instrText>
      </w:r>
      <w:r w:rsidR="00B86FC1">
        <w:fldChar w:fldCharType="end"/>
      </w:r>
      <w:r w:rsidR="004F3897">
        <w:fldChar w:fldCharType="separate"/>
      </w:r>
      <w:r w:rsidR="00B86FC1">
        <w:rPr>
          <w:noProof/>
        </w:rPr>
        <w:t>[254]</w:t>
      </w:r>
      <w:r w:rsidR="004F3897">
        <w:fldChar w:fldCharType="end"/>
      </w:r>
      <w:r w:rsidR="006D0A8B">
        <w:t xml:space="preserve"> </w:t>
      </w:r>
      <w:r>
        <w:t xml:space="preserve">and is </w:t>
      </w:r>
      <w:r w:rsidR="008F3519">
        <w:t>described</w:t>
      </w:r>
      <w:r>
        <w:t xml:space="preserve"> separately below. Also detailed below is a summary of the number and diagnosis of the paediatric clinical referrals received</w:t>
      </w:r>
      <w:r w:rsidR="00EF2AF1">
        <w:t xml:space="preserve"> to our centre</w:t>
      </w:r>
      <w:r>
        <w:t xml:space="preserve">. Some of these children have particularly interesting histories and are detailed as case-studies, where MRI was key in the clinical management of these children. </w:t>
      </w:r>
    </w:p>
    <w:p w14:paraId="0FD3510B" w14:textId="77777777" w:rsidR="006F1D29" w:rsidRDefault="006F1D29" w:rsidP="006717E0"/>
    <w:p w14:paraId="38D8CBF1" w14:textId="77777777" w:rsidR="006F1D29" w:rsidRDefault="006F1D29" w:rsidP="006717E0">
      <w:r>
        <w:lastRenderedPageBreak/>
        <w:t>Finally, in this chapter the preliminary analysis of a collaborative study with the University of Cardiff is presented. In this analysis, children with a history of premature birth as well as healthy control children were assessed in Sheffield with ventilation MRI and MBW.</w:t>
      </w:r>
    </w:p>
    <w:p w14:paraId="7014B82F" w14:textId="77777777" w:rsidR="006F1D29" w:rsidRDefault="006F1D29" w:rsidP="006717E0">
      <w:r>
        <w:br w:type="page"/>
      </w:r>
    </w:p>
    <w:p w14:paraId="65EAE8E5" w14:textId="6E3FBB7A" w:rsidR="006F1D29" w:rsidRDefault="006F1D29" w:rsidP="006717E0">
      <w:pPr>
        <w:pStyle w:val="Heading2"/>
      </w:pPr>
      <w:bookmarkStart w:id="502" w:name="_Toc27382934"/>
      <w:r>
        <w:lastRenderedPageBreak/>
        <w:t>Primary Ciliary Dyskinesia</w:t>
      </w:r>
      <w:bookmarkEnd w:id="502"/>
    </w:p>
    <w:p w14:paraId="7FF582E9" w14:textId="77777777" w:rsidR="006F1D29" w:rsidRDefault="006F1D29" w:rsidP="006717E0"/>
    <w:p w14:paraId="08AC302A" w14:textId="2C8DD71F" w:rsidR="006F1D29" w:rsidRDefault="006F1D29" w:rsidP="006717E0">
      <w:r>
        <w:t xml:space="preserve">This work is published in the Annals of the American Thoracic Society (AnnalsATS) journal </w:t>
      </w:r>
      <w:r>
        <w:fldChar w:fldCharType="begin">
          <w:fldData xml:space="preserve">PEVuZE5vdGU+PENpdGU+PEF1dGhvcj5TbWl0aDwvQXV0aG9yPjxZZWFyPjIwMTg8L1llYXI+PFJl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</w:fldData>
        </w:fldChar>
      </w:r>
      <w:r w:rsidR="00B86FC1">
        <w:instrText xml:space="preserve"> ADDIN EN.CITE </w:instrText>
      </w:r>
      <w:r w:rsidR="00B86FC1">
        <w:fldChar w:fldCharType="begin">
          <w:fldData xml:space="preserve">PEVuZE5vdGU+PENpdGU+PEF1dGhvcj5TbWl0aDwvQXV0aG9yPjxZZWFyPjIwMTg8L1llYXI+PFJl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</w:fldData>
        </w:fldChar>
      </w:r>
      <w:r w:rsidR="00B86FC1">
        <w:instrText xml:space="preserve"> ADDIN EN.CITE.DATA </w:instrText>
      </w:r>
      <w:r w:rsidR="00B86FC1">
        <w:fldChar w:fldCharType="end"/>
      </w:r>
      <w:r>
        <w:fldChar w:fldCharType="separate"/>
      </w:r>
      <w:r w:rsidR="00B86FC1">
        <w:rPr>
          <w:noProof/>
        </w:rPr>
        <w:t>[254]</w:t>
      </w:r>
      <w:r>
        <w:fldChar w:fldCharType="end"/>
      </w:r>
      <w:r>
        <w:t>.</w:t>
      </w:r>
    </w:p>
    <w:p w14:paraId="50C07720" w14:textId="77777777" w:rsidR="006F1D29" w:rsidRDefault="006F1D29" w:rsidP="006717E0"/>
    <w:p w14:paraId="02A6E57D" w14:textId="03D6C9EF" w:rsidR="006F1D29" w:rsidRPr="006E0DEC" w:rsidRDefault="006F1D29" w:rsidP="006717E0">
      <w:pPr>
        <w:pStyle w:val="Heading3"/>
      </w:pPr>
      <w:bookmarkStart w:id="503" w:name="_Toc27382935"/>
      <w:r>
        <w:t>Introduction</w:t>
      </w:r>
      <w:bookmarkEnd w:id="503"/>
    </w:p>
    <w:p w14:paraId="57BE9E3D" w14:textId="77777777" w:rsidR="006F1D29" w:rsidRDefault="006F1D29" w:rsidP="006717E0"/>
    <w:p w14:paraId="46C95BFC" w14:textId="531F7072" w:rsidR="006F1D29" w:rsidRDefault="006F1D29" w:rsidP="006717E0">
      <w:r w:rsidRPr="0066567F">
        <w:t xml:space="preserve">Primary ciliary dyskinesia (PCD) is a </w:t>
      </w:r>
      <w:r>
        <w:t xml:space="preserve">rare </w:t>
      </w:r>
      <w:r w:rsidRPr="0066567F">
        <w:t xml:space="preserve">genetic condition causing progressive lung disease, which starts during early childhood. </w:t>
      </w:r>
      <w:r>
        <w:t xml:space="preserve">PCD is a disease which affects the cilia in the airways, causing either or both structural or functional defects to the cilia </w:t>
      </w:r>
      <w:r>
        <w:fldChar w:fldCharType="begin">
          <w:fldData xml:space="preserve">PEVuZE5vdGU+PENpdGU+PEF1dGhvcj5MdWNhczwvQXV0aG9yPjxZZWFyPjIwMTQ8L1llYXI+PFJl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</w:fldData>
        </w:fldChar>
      </w:r>
      <w:r w:rsidR="00B86FC1">
        <w:instrText xml:space="preserve"> ADDIN EN.CITE </w:instrText>
      </w:r>
      <w:r w:rsidR="00B86FC1">
        <w:fldChar w:fldCharType="begin">
          <w:fldData xml:space="preserve">PEVuZE5vdGU+PENpdGU+PEF1dGhvcj5MdWNhczwvQXV0aG9yPjxZZWFyPjIwMTQ8L1llYXI+PFJl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</w:fldData>
        </w:fldChar>
      </w:r>
      <w:r w:rsidR="00B86FC1">
        <w:instrText xml:space="preserve"> ADDIN EN.CITE.DATA </w:instrText>
      </w:r>
      <w:r w:rsidR="00B86FC1">
        <w:fldChar w:fldCharType="end"/>
      </w:r>
      <w:r>
        <w:fldChar w:fldCharType="separate"/>
      </w:r>
      <w:r w:rsidR="00B86FC1">
        <w:rPr>
          <w:noProof/>
        </w:rPr>
        <w:t>[351]</w:t>
      </w:r>
      <w:r>
        <w:fldChar w:fldCharType="end"/>
      </w:r>
      <w:r>
        <w:t xml:space="preserve">. It is diagnosed through a combination of clinical presentation and symptoms and assessment of abnormal function of ciliary motility. More than 30 different genes have been identified that are associated with PCD and identification of these genes may be used to aid diagnosis </w:t>
      </w:r>
      <w:r>
        <w:fldChar w:fldCharType="begin">
          <w:fldData xml:space="preserve">PEVuZE5vdGU+PENpdGU+PEF1dGhvcj5LdXJrb3dpYWs8L0F1dGhvcj48WWVhcj4yMDE1PC9ZZWFy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</w:fldData>
        </w:fldChar>
      </w:r>
      <w:r w:rsidR="00B86FC1">
        <w:instrText xml:space="preserve"> ADDIN EN.CITE </w:instrText>
      </w:r>
      <w:r w:rsidR="00B86FC1">
        <w:fldChar w:fldCharType="begin">
          <w:fldData xml:space="preserve">PEVuZE5vdGU+PENpdGU+PEF1dGhvcj5LdXJrb3dpYWs8L0F1dGhvcj48WWVhcj4yMDE1PC9ZZWFy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</w:fldData>
        </w:fldChar>
      </w:r>
      <w:r w:rsidR="00B86FC1">
        <w:instrText xml:space="preserve"> ADDIN EN.CITE.DATA </w:instrText>
      </w:r>
      <w:r w:rsidR="00B86FC1">
        <w:fldChar w:fldCharType="end"/>
      </w:r>
      <w:r>
        <w:fldChar w:fldCharType="separate"/>
      </w:r>
      <w:r w:rsidR="00B86FC1">
        <w:rPr>
          <w:noProof/>
        </w:rPr>
        <w:t>[352]</w:t>
      </w:r>
      <w:r>
        <w:fldChar w:fldCharType="end"/>
      </w:r>
      <w:r>
        <w:t xml:space="preserve">. The presence of PCD in the population is estimated to be approximately one in 10,000 </w:t>
      </w:r>
      <w:r>
        <w:fldChar w:fldCharType="begin">
          <w:fldData xml:space="preserve">PEVuZE5vdGU+PENpdGU+PEF1dGhvcj5LdWVobmk8L0F1dGhvcj48WWVhcj4yMDEwPC9ZZWFyPjxS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</w:fldData>
        </w:fldChar>
      </w:r>
      <w:r w:rsidR="00B86FC1">
        <w:instrText xml:space="preserve"> ADDIN EN.CITE </w:instrText>
      </w:r>
      <w:r w:rsidR="00B86FC1">
        <w:fldChar w:fldCharType="begin">
          <w:fldData xml:space="preserve">PEVuZE5vdGU+PENpdGU+PEF1dGhvcj5LdWVobmk8L0F1dGhvcj48WWVhcj4yMDEwPC9ZZWFyPjxS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</w:fldData>
        </w:fldChar>
      </w:r>
      <w:r w:rsidR="00B86FC1">
        <w:instrText xml:space="preserve"> ADDIN EN.CITE.DATA </w:instrText>
      </w:r>
      <w:r w:rsidR="00B86FC1">
        <w:fldChar w:fldCharType="end"/>
      </w:r>
      <w:r>
        <w:fldChar w:fldCharType="separate"/>
      </w:r>
      <w:r w:rsidR="00B86FC1">
        <w:rPr>
          <w:noProof/>
        </w:rPr>
        <w:t>[353]</w:t>
      </w:r>
      <w:r>
        <w:fldChar w:fldCharType="end"/>
      </w:r>
      <w:r>
        <w:t xml:space="preserve">, with this prevalence increasing in certain ethnic populations </w:t>
      </w:r>
      <w:r>
        <w:fldChar w:fldCharType="begin">
          <w:fldData xml:space="preserve">PEVuZE5vdGU+PENpdGU+PEF1dGhvcj5PJmFwb3M7Q2FsbGFnaGFuPC9BdXRob3I+PFllYXI+MjAx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</w:fldData>
        </w:fldChar>
      </w:r>
      <w:r w:rsidR="00B86FC1">
        <w:instrText xml:space="preserve"> ADDIN EN.CITE </w:instrText>
      </w:r>
      <w:r w:rsidR="00B86FC1">
        <w:fldChar w:fldCharType="begin">
          <w:fldData xml:space="preserve">PEVuZE5vdGU+PENpdGU+PEF1dGhvcj5PJmFwb3M7Q2FsbGFnaGFuPC9BdXRob3I+PFllYXI+MjAx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</w:fldData>
        </w:fldChar>
      </w:r>
      <w:r w:rsidR="00B86FC1">
        <w:instrText xml:space="preserve"> ADDIN EN.CITE.DATA </w:instrText>
      </w:r>
      <w:r w:rsidR="00B86FC1">
        <w:fldChar w:fldCharType="end"/>
      </w:r>
      <w:r>
        <w:fldChar w:fldCharType="separate"/>
      </w:r>
      <w:r w:rsidR="00B86FC1">
        <w:rPr>
          <w:noProof/>
        </w:rPr>
        <w:t>[354]</w:t>
      </w:r>
      <w:r>
        <w:fldChar w:fldCharType="end"/>
      </w:r>
      <w:r>
        <w:t>. Despite this</w:t>
      </w:r>
      <w:r w:rsidR="00EF2AF1">
        <w:t xml:space="preserve"> knowledge</w:t>
      </w:r>
      <w:r>
        <w:t xml:space="preserve">, the age of diagnosis of PCD is often delayed, with the median age at diagnosis being 5.3 years </w:t>
      </w:r>
      <w:r>
        <w:fldChar w:fldCharType="begin">
          <w:fldData xml:space="preserve">PEVuZE5vdGU+PENpdGU+PEF1dGhvcj5LdWVobmk8L0F1dGhvcj48WWVhcj4yMDEwPC9ZZWFyPjxS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</w:fldData>
        </w:fldChar>
      </w:r>
      <w:r w:rsidR="00B86FC1">
        <w:instrText xml:space="preserve"> ADDIN EN.CITE </w:instrText>
      </w:r>
      <w:r w:rsidR="00B86FC1">
        <w:fldChar w:fldCharType="begin">
          <w:fldData xml:space="preserve">PEVuZE5vdGU+PENpdGU+PEF1dGhvcj5LdWVobmk8L0F1dGhvcj48WWVhcj4yMDEwPC9ZZWFyPjxS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</w:fldData>
        </w:fldChar>
      </w:r>
      <w:r w:rsidR="00B86FC1">
        <w:instrText xml:space="preserve"> ADDIN EN.CITE.DATA </w:instrText>
      </w:r>
      <w:r w:rsidR="00B86FC1">
        <w:fldChar w:fldCharType="end"/>
      </w:r>
      <w:r>
        <w:fldChar w:fldCharType="separate"/>
      </w:r>
      <w:r w:rsidR="00B86FC1">
        <w:rPr>
          <w:noProof/>
        </w:rPr>
        <w:t>[353]</w:t>
      </w:r>
      <w:r>
        <w:fldChar w:fldCharType="end"/>
      </w:r>
      <w:r>
        <w:t xml:space="preserve">. Approximately 50% of patients with PCD also present with situs inversus (also known as Kartagener syndrome) </w:t>
      </w:r>
      <w:r>
        <w:fldChar w:fldCharType="begin">
          <w:fldData xml:space="preserve">PEVuZE5vdGU+PENpdGU+PEF1dGhvcj5LZW5uZWR5PC9BdXRob3I+PFllYXI+MjAwNzwvWWVhcj48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MjgxNC0yMTwvcGFnZXM+PHZvbHVtZT4xMTU8L3ZvbHVtZT48bnVtYmVy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</w:fldData>
        </w:fldChar>
      </w:r>
      <w:r w:rsidR="00B86FC1">
        <w:instrText xml:space="preserve"> ADDIN EN.CITE </w:instrText>
      </w:r>
      <w:r w:rsidR="00B86FC1">
        <w:fldChar w:fldCharType="begin">
          <w:fldData xml:space="preserve">PEVuZE5vdGU+PENpdGU+PEF1dGhvcj5LZW5uZWR5PC9BdXRob3I+PFllYXI+MjAwNzwvWWVhcj48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MjgxNC0yMTwvcGFnZXM+PHZvbHVtZT4xMTU8L3ZvbHVtZT48bnVtYmVy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</w:fldData>
        </w:fldChar>
      </w:r>
      <w:r w:rsidR="00B86FC1">
        <w:instrText xml:space="preserve"> ADDIN EN.CITE.DATA </w:instrText>
      </w:r>
      <w:r w:rsidR="00B86FC1">
        <w:fldChar w:fldCharType="end"/>
      </w:r>
      <w:r>
        <w:fldChar w:fldCharType="separate"/>
      </w:r>
      <w:r w:rsidR="00B86FC1">
        <w:rPr>
          <w:noProof/>
        </w:rPr>
        <w:t>[355]</w:t>
      </w:r>
      <w:r>
        <w:fldChar w:fldCharType="end"/>
      </w:r>
      <w:r>
        <w:t>, which is where the visceral organs are reversed in the body and appear on the opposite side to the normal presentation. For example, on thoracic imaging the heart is on the right-hand side of the cavity in situs inversus.</w:t>
      </w:r>
    </w:p>
    <w:p w14:paraId="35DAAA83" w14:textId="77777777" w:rsidR="006F1D29" w:rsidRDefault="006F1D29" w:rsidP="006717E0"/>
    <w:p w14:paraId="20CC46DF" w14:textId="6E47618A" w:rsidR="006F1D29" w:rsidRDefault="006F1D29" w:rsidP="006717E0">
      <w:r>
        <w:t xml:space="preserve">The result of functionally abnormal cilia throughout the airways is the potential failure to remove mucus from the airways. This mucus accumulation then causes localised infection and inflammation, which in turn can lead to bronchiectasis </w:t>
      </w:r>
      <w:r>
        <w:fldChar w:fldCharType="begin">
          <w:fldData xml:space="preserve">PEVuZE5vdGU+PENpdGU+PEF1dGhvcj5MdWNhczwvQXV0aG9yPjxZZWFyPjIwMTQ8L1llYXI+PFJl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</w:fldData>
        </w:fldChar>
      </w:r>
      <w:r w:rsidR="00B86FC1">
        <w:instrText xml:space="preserve"> ADDIN EN.CITE </w:instrText>
      </w:r>
      <w:r w:rsidR="00B86FC1">
        <w:fldChar w:fldCharType="begin">
          <w:fldData xml:space="preserve">PEVuZE5vdGU+PENpdGU+PEF1dGhvcj5MdWNhczwvQXV0aG9yPjxZZWFyPjIwMTQ8L1llYXI+PFJl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</w:fldData>
        </w:fldChar>
      </w:r>
      <w:r w:rsidR="00B86FC1">
        <w:instrText xml:space="preserve"> ADDIN EN.CITE.DATA </w:instrText>
      </w:r>
      <w:r w:rsidR="00B86FC1">
        <w:fldChar w:fldCharType="end"/>
      </w:r>
      <w:r>
        <w:fldChar w:fldCharType="separate"/>
      </w:r>
      <w:r w:rsidR="00B86FC1">
        <w:rPr>
          <w:noProof/>
        </w:rPr>
        <w:t>[351]</w:t>
      </w:r>
      <w:r>
        <w:fldChar w:fldCharType="end"/>
      </w:r>
      <w:r>
        <w:t xml:space="preserve">. The result of this process is increasing airflow obstruction and therefore spirometry is currently the gold-standard assessment of lung function in PCD </w:t>
      </w:r>
      <w:r>
        <w:fldChar w:fldCharType="begin">
          <w:fldData xml:space="preserve">PEVuZE5vdGU+PENpdGU+PEF1dGhvcj5MdWNhczwvQXV0aG9yPjxZZWFyPjIwMTc8L1llYXI+PFJl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</w:fldData>
        </w:fldChar>
      </w:r>
      <w:r w:rsidR="00B86FC1">
        <w:instrText xml:space="preserve"> ADDIN EN.CITE </w:instrText>
      </w:r>
      <w:r w:rsidR="00B86FC1">
        <w:fldChar w:fldCharType="begin">
          <w:fldData xml:space="preserve">PEVuZE5vdGU+PENpdGU+PEF1dGhvcj5MdWNhczwvQXV0aG9yPjxZZWFyPjIwMTc8L1llYXI+PFJl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</w:fldData>
        </w:fldChar>
      </w:r>
      <w:r w:rsidR="00B86FC1">
        <w:instrText xml:space="preserve"> ADDIN EN.CITE.DATA </w:instrText>
      </w:r>
      <w:r w:rsidR="00B86FC1">
        <w:fldChar w:fldCharType="end"/>
      </w:r>
      <w:r>
        <w:fldChar w:fldCharType="separate"/>
      </w:r>
      <w:r w:rsidR="00B86FC1">
        <w:rPr>
          <w:noProof/>
        </w:rPr>
        <w:t>[356]</w:t>
      </w:r>
      <w:r>
        <w:fldChar w:fldCharType="end"/>
      </w:r>
      <w:r>
        <w:t xml:space="preserve">. Lung disease in PCD begins early in childhood causing impairments to lung function </w:t>
      </w:r>
      <w:r>
        <w:fldChar w:fldCharType="begin">
          <w:fldData xml:space="preserve">PEVuZE5vdGU+PENpdGU+PEF1dGhvcj5NYXJ0aGluPC9BdXRob3I+PFllYXI+MjAxMDwvWWVhcj48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WVyaWNhbiBKb3VybmFsIG9mIFJlc3BpcmF0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</w:fldData>
        </w:fldChar>
      </w:r>
      <w:r w:rsidR="00B86FC1">
        <w:instrText xml:space="preserve"> ADDIN EN.CITE </w:instrText>
      </w:r>
      <w:r w:rsidR="00B86FC1">
        <w:fldChar w:fldCharType="begin">
          <w:fldData xml:space="preserve">PEVuZE5vdGU+PENpdGU+PEF1dGhvcj5NYXJ0aGluPC9BdXRob3I+PFllYXI+MjAxMDwvWWVhcj48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WVyaWNhbiBKb3VybmFsIG9mIFJlc3BpcmF0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</w:fldData>
        </w:fldChar>
      </w:r>
      <w:r w:rsidR="00B86FC1">
        <w:instrText xml:space="preserve"> ADDIN EN.CITE.DATA </w:instrText>
      </w:r>
      <w:r w:rsidR="00B86FC1">
        <w:fldChar w:fldCharType="end"/>
      </w:r>
      <w:r>
        <w:fldChar w:fldCharType="separate"/>
      </w:r>
      <w:r w:rsidR="00B86FC1">
        <w:rPr>
          <w:noProof/>
        </w:rPr>
        <w:t>[357]</w:t>
      </w:r>
      <w:r>
        <w:fldChar w:fldCharType="end"/>
      </w:r>
      <w:r>
        <w:t xml:space="preserve">. Lung disease is then progressive throughout life, with approximately 98% of adults with PCD having evidence of bronchiectasis and 38% of adults living with an </w:t>
      </w:r>
      <w:r w:rsidR="00DF2511">
        <w:t>FEV</w:t>
      </w:r>
      <w:r w:rsidR="00DF2511">
        <w:rPr>
          <w:vertAlign w:val="subscript"/>
        </w:rPr>
        <w:t>1</w:t>
      </w:r>
      <w:r>
        <w:t xml:space="preserve"> of &lt;40% predicted </w:t>
      </w:r>
      <w:r>
        <w:fldChar w:fldCharType="begin">
          <w:fldData xml:space="preserve">PEVuZE5vdGU+PENpdGU+PEF1dGhvcj5Ob29uZTwvQXV0aG9yPjxZZWFyPjIwMDQ8L1llYXI+PFJl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WVyaWNhbiBKb3VybmFsIG9mIFJlc3BpcmF0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</w:fldData>
        </w:fldChar>
      </w:r>
      <w:r w:rsidR="00B86FC1">
        <w:instrText xml:space="preserve"> ADDIN EN.CITE </w:instrText>
      </w:r>
      <w:r w:rsidR="00B86FC1">
        <w:fldChar w:fldCharType="begin">
          <w:fldData xml:space="preserve">PEVuZE5vdGU+PENpdGU+PEF1dGhvcj5Ob29uZTwvQXV0aG9yPjxZZWFyPjIwMDQ8L1llYXI+PFJl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WVyaWNhbiBKb3VybmFsIG9mIFJlc3BpcmF0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</w:fldData>
        </w:fldChar>
      </w:r>
      <w:r w:rsidR="00B86FC1">
        <w:instrText xml:space="preserve"> ADDIN EN.CITE.DATA </w:instrText>
      </w:r>
      <w:r w:rsidR="00B86FC1">
        <w:fldChar w:fldCharType="end"/>
      </w:r>
      <w:r>
        <w:fldChar w:fldCharType="separate"/>
      </w:r>
      <w:r w:rsidR="00B86FC1">
        <w:rPr>
          <w:noProof/>
        </w:rPr>
        <w:t>[358]</w:t>
      </w:r>
      <w:r>
        <w:fldChar w:fldCharType="end"/>
      </w:r>
      <w:r>
        <w:t>.</w:t>
      </w:r>
    </w:p>
    <w:p w14:paraId="57C7A656" w14:textId="77777777" w:rsidR="006F1D29" w:rsidRDefault="006F1D29" w:rsidP="006717E0"/>
    <w:p w14:paraId="21451C77" w14:textId="31B483D6" w:rsidR="006F1D29" w:rsidRDefault="006F1D29" w:rsidP="006717E0">
      <w:r w:rsidRPr="0066567F">
        <w:t>Identifying early lung disease is therefore important for the initiation and assessment of early intervention to maintain lung health</w:t>
      </w:r>
      <w:r>
        <w:t xml:space="preserve"> </w:t>
      </w:r>
      <w:r>
        <w:fldChar w:fldCharType="begin">
          <w:fldData xml:space="preserve">PEVuZE5vdGU+PENpdGU+PEF1dGhvcj5Hb3V0YWtpPC9BdXRob3I+PFllYXI+MjAxNzwvWWVhcj48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WRpdGlvbj4yMDE3LzAxLzA2PC9lZGl0aW9uPjxrZXl3b3Jkcz48a2V5d29yZD5BZG9sZXNj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</w:fldData>
        </w:fldChar>
      </w:r>
      <w:r w:rsidR="00B86FC1">
        <w:instrText xml:space="preserve"> ADDIN EN.CITE </w:instrText>
      </w:r>
      <w:r w:rsidR="00B86FC1">
        <w:fldChar w:fldCharType="begin">
          <w:fldData xml:space="preserve">PEVuZE5vdGU+PENpdGU+PEF1dGhvcj5Hb3V0YWtpPC9BdXRob3I+PFllYXI+MjAxNzwvWWVhcj48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WRpdGlvbj4yMDE3LzAxLzA2PC9lZGl0aW9uPjxrZXl3b3Jkcz48a2V5d29yZD5BZG9sZXNj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</w:fldData>
        </w:fldChar>
      </w:r>
      <w:r w:rsidR="00B86FC1">
        <w:instrText xml:space="preserve"> ADDIN EN.CITE.DATA </w:instrText>
      </w:r>
      <w:r w:rsidR="00B86FC1">
        <w:fldChar w:fldCharType="end"/>
      </w:r>
      <w:r>
        <w:fldChar w:fldCharType="separate"/>
      </w:r>
      <w:r w:rsidR="00B86FC1">
        <w:rPr>
          <w:noProof/>
        </w:rPr>
        <w:t>[356, 359]</w:t>
      </w:r>
      <w:r>
        <w:fldChar w:fldCharType="end"/>
      </w:r>
      <w:r w:rsidRPr="0066567F">
        <w:t xml:space="preserve">. Assessment of lung function in PCD may have a significant clinical overlap </w:t>
      </w:r>
      <w:r>
        <w:t>with</w:t>
      </w:r>
      <w:r w:rsidRPr="0066567F">
        <w:t xml:space="preserve"> cystic fibrosis (CF) </w:t>
      </w:r>
      <w:r w:rsidRPr="0066567F">
        <w:fldChar w:fldCharType="begin">
          <w:fldData xml:space="preserve">PEVuZE5vdGU+PENpdGU+PEF1dGhvcj5JcnZpbmc8L0F1dGhvcj48WWVhcj4yMDEzPC9ZZWFyPjxS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1lcmljYW4gSm91cm5hbCBv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=
</w:fldData>
        </w:fldChar>
      </w:r>
      <w:r w:rsidR="00B86FC1">
        <w:instrText xml:space="preserve"> ADDIN EN.CITE </w:instrText>
      </w:r>
      <w:r w:rsidR="00B86FC1">
        <w:fldChar w:fldCharType="begin">
          <w:fldData xml:space="preserve">PEVuZE5vdGU+PENpdGU+PEF1dGhvcj5JcnZpbmc8L0F1dGhvcj48WWVhcj4yMDEzPC9ZZWFyPjxS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1lcmljYW4gSm91cm5hbCBv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=
</w:fldData>
        </w:fldChar>
      </w:r>
      <w:r w:rsidR="00B86FC1">
        <w:instrText xml:space="preserve"> ADDIN EN.CITE.DATA </w:instrText>
      </w:r>
      <w:r w:rsidR="00B86FC1">
        <w:fldChar w:fldCharType="end"/>
      </w:r>
      <w:r w:rsidRPr="0066567F">
        <w:fldChar w:fldCharType="separate"/>
      </w:r>
      <w:r w:rsidR="00B86FC1">
        <w:rPr>
          <w:noProof/>
        </w:rPr>
        <w:t>[112]</w:t>
      </w:r>
      <w:r w:rsidRPr="0066567F">
        <w:fldChar w:fldCharType="end"/>
      </w:r>
      <w:r w:rsidRPr="0066567F">
        <w:t>, the aim being to identify small,</w:t>
      </w:r>
      <w:r>
        <w:t xml:space="preserve"> but clinically significant airways</w:t>
      </w:r>
      <w:r w:rsidRPr="0066567F">
        <w:t xml:space="preserve"> obstruction within the lung. Spirometry is insensitive to early lung abnormality in CF and PCD</w:t>
      </w:r>
      <w:r>
        <w:t xml:space="preserve"> </w:t>
      </w:r>
      <w:r>
        <w:fldChar w:fldCharType="begin">
          <w:fldData xml:space="preserve">PEVuZE5vdGU+PENpdGU+PEF1dGhvcj5NYWdsaW9uZTwvQXV0aG9yPjxZZWFyPjIwMTI8L1llYXI+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==
</w:fldData>
        </w:fldChar>
      </w:r>
      <w:r w:rsidR="00B86FC1">
        <w:instrText xml:space="preserve"> ADDIN EN.CITE </w:instrText>
      </w:r>
      <w:r w:rsidR="00B86FC1">
        <w:fldChar w:fldCharType="begin">
          <w:fldData xml:space="preserve">PEVuZE5vdGU+PENpdGU+PEF1dGhvcj5NYWdsaW9uZTwvQXV0aG9yPjxZZWFyPjIwMTI8L1llYXI+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==
</w:fldData>
        </w:fldChar>
      </w:r>
      <w:r w:rsidR="00B86FC1">
        <w:instrText xml:space="preserve"> ADDIN EN.CITE.DATA </w:instrText>
      </w:r>
      <w:r w:rsidR="00B86FC1">
        <w:fldChar w:fldCharType="end"/>
      </w:r>
      <w:r>
        <w:fldChar w:fldCharType="separate"/>
      </w:r>
      <w:r w:rsidR="00B86FC1">
        <w:rPr>
          <w:noProof/>
        </w:rPr>
        <w:t>[360]</w:t>
      </w:r>
      <w:r>
        <w:fldChar w:fldCharType="end"/>
      </w:r>
      <w:r w:rsidRPr="0066567F">
        <w:t xml:space="preserve">, however the lung clearance index (LCI) derived from multiple breath washout (MBW) can detect early ventilation heterogeneity in patients with CF </w:t>
      </w:r>
      <w:r w:rsidRPr="0066567F">
        <w:fldChar w:fldCharType="begin">
          <w:fldData xml:space="preserve">PEVuZE5vdGU+PENpdGU+PEF1dGhvcj5BdXJvcmE8L0F1dGhvcj48WWVhcj4yMDA0PC9ZZWFyPjxS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wNjgtNzM8L3BhZ2Vz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</w:fldData>
        </w:fldChar>
      </w:r>
      <w:r w:rsidR="00B86FC1">
        <w:instrText xml:space="preserve"> ADDIN EN.CITE </w:instrText>
      </w:r>
      <w:r w:rsidR="00B86FC1">
        <w:fldChar w:fldCharType="begin">
          <w:fldData xml:space="preserve">PEVuZE5vdGU+PENpdGU+PEF1dGhvcj5BdXJvcmE8L0F1dGhvcj48WWVhcj4yMDA0PC9ZZWFyPjxS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wNjgtNzM8L3BhZ2Vz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</w:fldData>
        </w:fldChar>
      </w:r>
      <w:r w:rsidR="00B86FC1">
        <w:instrText xml:space="preserve"> ADDIN EN.CITE.DATA </w:instrText>
      </w:r>
      <w:r w:rsidR="00B86FC1">
        <w:fldChar w:fldCharType="end"/>
      </w:r>
      <w:r w:rsidRPr="0066567F">
        <w:fldChar w:fldCharType="separate"/>
      </w:r>
      <w:r w:rsidR="00B86FC1">
        <w:rPr>
          <w:noProof/>
        </w:rPr>
        <w:t>[52]</w:t>
      </w:r>
      <w:r w:rsidRPr="0066567F">
        <w:fldChar w:fldCharType="end"/>
      </w:r>
      <w:r w:rsidRPr="0066567F">
        <w:t xml:space="preserve">. Recent studies utilising LCI in PCD have however highlighted that the relationship between </w:t>
      </w:r>
      <w:r>
        <w:t>the pathophysiology and functional changes in PCD</w:t>
      </w:r>
      <w:r w:rsidRPr="0066567F">
        <w:t xml:space="preserve"> may not be entirely consistent with </w:t>
      </w:r>
      <w:r>
        <w:t xml:space="preserve">those of </w:t>
      </w:r>
      <w:r w:rsidRPr="0066567F">
        <w:t xml:space="preserve">CF </w:t>
      </w:r>
      <w:r w:rsidRPr="0066567F">
        <w:fldChar w:fldCharType="begin">
          <w:fldData xml:space="preserve">PEVuZE5vdGU+PENpdGU+PEF1dGhvcj5Cb29uPC9BdXRob3I+PFllYXI+MjAxNTwvWWVhcj48UmVj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WVyaWNhbiBKb3VybmFsIG9m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</w:fldData>
        </w:fldChar>
      </w:r>
      <w:r w:rsidR="00B86FC1">
        <w:instrText xml:space="preserve"> ADDIN EN.CITE </w:instrText>
      </w:r>
      <w:r w:rsidR="00B86FC1">
        <w:fldChar w:fldCharType="begin">
          <w:fldData xml:space="preserve">PEVuZE5vdGU+PENpdGU+PEF1dGhvcj5Cb29uPC9BdXRob3I+PFllYXI+MjAxNTwvWWVhcj48UmVj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WVyaWNhbiBKb3VybmFsIG9m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</w:fldData>
        </w:fldChar>
      </w:r>
      <w:r w:rsidR="00B86FC1">
        <w:instrText xml:space="preserve"> ADDIN EN.CITE.DATA </w:instrText>
      </w:r>
      <w:r w:rsidR="00B86FC1">
        <w:fldChar w:fldCharType="end"/>
      </w:r>
      <w:r w:rsidRPr="0066567F">
        <w:fldChar w:fldCharType="separate"/>
      </w:r>
      <w:r w:rsidR="00B86FC1">
        <w:rPr>
          <w:noProof/>
        </w:rPr>
        <w:t>[112, 361, 362]</w:t>
      </w:r>
      <w:r w:rsidRPr="0066567F">
        <w:fldChar w:fldCharType="end"/>
      </w:r>
      <w:r w:rsidRPr="0066567F">
        <w:t xml:space="preserve">. </w:t>
      </w:r>
    </w:p>
    <w:p w14:paraId="7361D84B" w14:textId="77777777" w:rsidR="006F1D29" w:rsidRDefault="006F1D29" w:rsidP="006717E0"/>
    <w:p w14:paraId="0BB3B800" w14:textId="219DC579" w:rsidR="006F1D29" w:rsidRDefault="006F1D29" w:rsidP="006717E0">
      <w:r>
        <w:t>In this analysis, patients with a confirmed diagnosis of PCD who were referred to our centre for clinical assessment, were retrospectively reviewed</w:t>
      </w:r>
      <w:r w:rsidRPr="0066567F">
        <w:t xml:space="preserve">. </w:t>
      </w:r>
      <w:r>
        <w:t xml:space="preserve">PCD and CF have similar pathophysiology in that excess mucus builds in the small airways due to the failure of the muco-ciliary escalator </w:t>
      </w:r>
      <w:r>
        <w:fldChar w:fldCharType="begin">
          <w:fldData xml:space="preserve">PEVuZE5vdGU+PENpdGU+PEF1dGhvcj5CdXNoPC9BdXRob3I+PFllYXI+MjAwNjwvWWVhcj48UmVj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MTE4LTIzPC9wYWdlcz48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</w:fldData>
        </w:fldChar>
      </w:r>
      <w:r w:rsidR="00B86FC1">
        <w:instrText xml:space="preserve"> ADDIN EN.CITE </w:instrText>
      </w:r>
      <w:r w:rsidR="00B86FC1">
        <w:fldChar w:fldCharType="begin">
          <w:fldData xml:space="preserve">PEVuZE5vdGU+PENpdGU+PEF1dGhvcj5CdXNoPC9BdXRob3I+PFllYXI+MjAwNjwvWWVhcj48UmVj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MTE4LTIzPC9wYWdlcz48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</w:fldData>
        </w:fldChar>
      </w:r>
      <w:r w:rsidR="00B86FC1">
        <w:instrText xml:space="preserve"> ADDIN EN.CITE.DATA </w:instrText>
      </w:r>
      <w:r w:rsidR="00B86FC1">
        <w:fldChar w:fldCharType="end"/>
      </w:r>
      <w:r>
        <w:fldChar w:fldCharType="separate"/>
      </w:r>
      <w:r w:rsidR="00B86FC1">
        <w:rPr>
          <w:noProof/>
        </w:rPr>
        <w:t>[363]</w:t>
      </w:r>
      <w:r>
        <w:fldChar w:fldCharType="end"/>
      </w:r>
      <w:r>
        <w:t xml:space="preserve">. </w:t>
      </w:r>
      <w:r w:rsidR="00EF2AF1">
        <w:t xml:space="preserve">Excess mucus </w:t>
      </w:r>
      <w:r>
        <w:t xml:space="preserve">leads to </w:t>
      </w:r>
      <w:r w:rsidR="00EF2AF1">
        <w:t xml:space="preserve">inflammation and bronchiectasis, which </w:t>
      </w:r>
      <w:r>
        <w:t xml:space="preserve">causes airflow obstruction. Imaging comparisons have shown that patients with PCD and CF have common comparable findings on </w:t>
      </w:r>
      <w:r w:rsidR="009F2E7D">
        <w:rPr>
          <w:vertAlign w:val="superscript"/>
        </w:rPr>
        <w:t>1</w:t>
      </w:r>
      <w:r w:rsidR="009F2E7D">
        <w:t>H</w:t>
      </w:r>
      <w:r>
        <w:t xml:space="preserve"> structural MRI </w:t>
      </w:r>
      <w:r>
        <w:fldChar w:fldCharType="begin">
          <w:fldData xml:space="preserve">PEVuZE5vdGU+PENpdGU+PEF1dGhvcj5NYWdsaW9uZTwvQXV0aG9yPjxZZWFyPjIwMTc8L1llYXI+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</w:fldData>
        </w:fldChar>
      </w:r>
      <w:r w:rsidR="00B86FC1">
        <w:instrText xml:space="preserve"> ADDIN EN.CITE </w:instrText>
      </w:r>
      <w:r w:rsidR="00B86FC1">
        <w:fldChar w:fldCharType="begin">
          <w:fldData xml:space="preserve">PEVuZE5vdGU+PENpdGU+PEF1dGhvcj5NYWdsaW9uZTwvQXV0aG9yPjxZZWFyPjIwMTc8L1llYXI+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</w:fldData>
        </w:fldChar>
      </w:r>
      <w:r w:rsidR="00B86FC1">
        <w:instrText xml:space="preserve"> ADDIN EN.CITE.DATA </w:instrText>
      </w:r>
      <w:r w:rsidR="00B86FC1">
        <w:fldChar w:fldCharType="end"/>
      </w:r>
      <w:r>
        <w:fldChar w:fldCharType="separate"/>
      </w:r>
      <w:r w:rsidR="00B86FC1">
        <w:rPr>
          <w:noProof/>
        </w:rPr>
        <w:t>[364]</w:t>
      </w:r>
      <w:r>
        <w:fldChar w:fldCharType="end"/>
      </w:r>
      <w:r>
        <w:t xml:space="preserve">. A recent study using </w:t>
      </w:r>
      <w:r w:rsidR="009F2E7D">
        <w:rPr>
          <w:vertAlign w:val="superscript"/>
        </w:rPr>
        <w:t>1</w:t>
      </w:r>
      <w:r w:rsidR="009F2E7D">
        <w:t>H</w:t>
      </w:r>
      <w:r>
        <w:t xml:space="preserve"> ‘Matrix-Pencil’ MRI techniques to create surrogates of ventilation maps in PCD demonstrated that ventilation defects were prevalent in PCD </w:t>
      </w:r>
      <w:r>
        <w:fldChar w:fldCharType="begin"/>
      </w:r>
      <w:r w:rsidR="00B86FC1">
        <w:instrText xml:space="preserve"> ADDIN EN.CITE &lt;EndNote&gt;&lt;Cite&gt;&lt;Author&gt;Nyilas&lt;/Author&gt;&lt;Year&gt;2018&lt;/Year&gt;&lt;RecNum&gt;3343&lt;/RecNum&gt;&lt;DisplayText&gt;[349]&lt;/DisplayText&gt;&lt;record&gt;&lt;rec-number&gt;3343&lt;/rec-number&gt;&lt;foreign-keys&gt;&lt;key app="EN" db-id="pr5wspr9dw2dxne92x4v99s69xa59dv092es" timestamp="1538988931"&gt;3343&lt;/key&gt;&lt;/foreign-keys&gt;&lt;ref-type name="Journal Article"&gt;17&lt;/ref-type&gt;&lt;contributors&gt;&lt;authors&gt;&lt;author&gt;Nyilas, Sylvia&lt;/author&gt;&lt;author&gt;Bauman, Grzegorz&lt;/author&gt;&lt;author&gt;Pusterla, Orso&lt;/author&gt;&lt;author&gt;Sommer, Gregor&lt;/author&gt;&lt;author&gt;Singer, Florian&lt;/author&gt;&lt;author&gt;Stranzinger, Enno&lt;/author&gt;&lt;author&gt;Heyer, Christoph&lt;/author&gt;&lt;author&gt;Ramsey, Kathryn&lt;/author&gt;&lt;author&gt;Schlegtendal, Anne&lt;/author&gt;&lt;author&gt;Benzrath, Stefanie&lt;/author&gt;&lt;author&gt;Casaulta, Carmen&lt;/author&gt;&lt;author&gt;Goutaki, Myrofora&lt;/author&gt;&lt;author&gt;Kuehni, Claudia E.&lt;/author&gt;&lt;author&gt;Bieri, Oliver&lt;/author&gt;&lt;author&gt;Koerner-Rettberg, Cordula&lt;/author&gt;&lt;author&gt;Latzin, Philipp&lt;/author&gt;&lt;/authors&gt;&lt;/contributors&gt;&lt;titles&gt;&lt;title&gt;Structural and Functional Lung Impairment in PCD: Assessment with MRI and Multiple Breath Washout in Comparison to Spirometry&lt;/title&gt;&lt;secondary-title&gt;Annals of the American Thoracic Society&lt;/secondary-title&gt;&lt;/titles&gt;&lt;periodical&gt;&lt;full-title&gt;Ann Am Thorac Soc&lt;/full-title&gt;&lt;abbr-1&gt;Annals of the American Thoracic Society&lt;/abbr-1&gt;&lt;/periodical&gt;&lt;dates&gt;&lt;year&gt;2018&lt;/year&gt;&lt;/dates&gt;&lt;publisher&gt;American Thoracic Society - AJRCCM&lt;/publisher&gt;&lt;isbn&gt;2329-6933&lt;/isbn&gt;&lt;urls&gt;&lt;related-urls&gt;&lt;url&gt;https://doi.org/10.1513/AnnalsATS.201712-967OC&lt;/url&gt;&lt;/related-urls&gt;&lt;/urls&gt;&lt;electronic-resource-num&gt;10.1513/AnnalsATS.201712-967OC&lt;/electronic-resource-num&gt;&lt;access-date&gt;2018/10/08&lt;/access-date&gt;&lt;/record&gt;&lt;/Cite&gt;&lt;/EndNote&gt;</w:instrText>
      </w:r>
      <w:r>
        <w:fldChar w:fldCharType="separate"/>
      </w:r>
      <w:r w:rsidR="00B86FC1">
        <w:rPr>
          <w:noProof/>
        </w:rPr>
        <w:t>[349]</w:t>
      </w:r>
      <w:r>
        <w:fldChar w:fldCharType="end"/>
      </w:r>
      <w:r>
        <w:t xml:space="preserve">, but that the amount of defects did not correlate with LCI, which was unlike their previous work in CF </w:t>
      </w:r>
      <w:r>
        <w:fldChar w:fldCharType="begin">
          <w:fldData xml:space="preserve">PEVuZE5vdGU+PENpdGU+PEF1dGhvcj5OeWlsYXM8L0F1dGhvcj48WWVhcj4yMDE3PC9ZZWFyPjxS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1MDwv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</w:fldData>
        </w:fldChar>
      </w:r>
      <w:r w:rsidR="00B86FC1">
        <w:instrText xml:space="preserve"> ADDIN EN.CITE </w:instrText>
      </w:r>
      <w:r w:rsidR="00B86FC1">
        <w:fldChar w:fldCharType="begin">
          <w:fldData xml:space="preserve">PEVuZE5vdGU+PENpdGU+PEF1dGhvcj5OeWlsYXM8L0F1dGhvcj48WWVhcj4yMDE3PC9ZZWFyPjxS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1MDwv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</w:fldData>
        </w:fldChar>
      </w:r>
      <w:r w:rsidR="00B86FC1">
        <w:instrText xml:space="preserve"> ADDIN EN.CITE.DATA </w:instrText>
      </w:r>
      <w:r w:rsidR="00B86FC1">
        <w:fldChar w:fldCharType="end"/>
      </w:r>
      <w:r>
        <w:fldChar w:fldCharType="separate"/>
      </w:r>
      <w:r w:rsidR="00B86FC1">
        <w:rPr>
          <w:noProof/>
        </w:rPr>
        <w:t>[207]</w:t>
      </w:r>
      <w:r>
        <w:fldChar w:fldCharType="end"/>
      </w:r>
      <w:r>
        <w:t xml:space="preserve">. </w:t>
      </w:r>
    </w:p>
    <w:p w14:paraId="08A68A21" w14:textId="77777777" w:rsidR="006F1D29" w:rsidRDefault="006F1D29" w:rsidP="006717E0"/>
    <w:p w14:paraId="780DDB51" w14:textId="77777777" w:rsidR="006F1D29" w:rsidRDefault="006F1D29" w:rsidP="006717E0">
      <w:r>
        <w:t>The aim of this exploratory retrospective analysis was therefore to see if the same relationships between hyperpolarised gas MRI and lung function existed for patients with PCD as is described for CF.</w:t>
      </w:r>
    </w:p>
    <w:p w14:paraId="46A3AFA2" w14:textId="77777777" w:rsidR="006F1D29" w:rsidRDefault="006F1D29" w:rsidP="006717E0"/>
    <w:p w14:paraId="1095A169" w14:textId="6389D9F3" w:rsidR="006F1D29" w:rsidRDefault="006F1D29" w:rsidP="006717E0">
      <w:pPr>
        <w:pStyle w:val="Heading3"/>
      </w:pPr>
      <w:bookmarkStart w:id="504" w:name="_Toc27382936"/>
      <w:r>
        <w:t>Methods</w:t>
      </w:r>
      <w:bookmarkEnd w:id="504"/>
    </w:p>
    <w:p w14:paraId="575DFE87" w14:textId="77777777" w:rsidR="006F1D29" w:rsidRPr="006E0DEC" w:rsidRDefault="006F1D29" w:rsidP="006717E0"/>
    <w:p w14:paraId="4BFA6286" w14:textId="134A534A" w:rsidR="006F1D29" w:rsidRPr="00245BFF" w:rsidRDefault="006F1D29" w:rsidP="006717E0">
      <w:r>
        <w:t>This is a retrospective analysis of c</w:t>
      </w:r>
      <w:r w:rsidRPr="00245BFF">
        <w:t xml:space="preserve">hildren </w:t>
      </w:r>
      <w:r>
        <w:t>diagnosed</w:t>
      </w:r>
      <w:r w:rsidRPr="00245BFF">
        <w:t xml:space="preserve"> </w:t>
      </w:r>
      <w:r>
        <w:t>with</w:t>
      </w:r>
      <w:r w:rsidRPr="00245BFF">
        <w:t xml:space="preserve"> PCD</w:t>
      </w:r>
      <w:r>
        <w:t>,</w:t>
      </w:r>
      <w:r w:rsidRPr="00245BFF">
        <w:t xml:space="preserve"> referred to our centre for clinical a</w:t>
      </w:r>
      <w:r>
        <w:t>ssessment</w:t>
      </w:r>
      <w:r w:rsidRPr="00245BFF">
        <w:t xml:space="preserve"> to further investigate their lung function. </w:t>
      </w:r>
      <w:r>
        <w:t xml:space="preserve">These patients were referred from either Sheffield Children’s Hospital NHS Foundation Trust, or from Leeds Teaching Hospital NHS Foundation Trust.  </w:t>
      </w:r>
      <w:r w:rsidRPr="00245BFF">
        <w:t xml:space="preserve">These patients had either normal </w:t>
      </w:r>
      <w:r w:rsidR="00DF2511">
        <w:t>FEV</w:t>
      </w:r>
      <w:r w:rsidR="00DF2511">
        <w:rPr>
          <w:vertAlign w:val="subscript"/>
        </w:rPr>
        <w:t>1</w:t>
      </w:r>
      <w:r w:rsidRPr="00245BFF">
        <w:t xml:space="preserve"> or mild to moderate airflow obstruction </w:t>
      </w:r>
      <w:r>
        <w:fldChar w:fldCharType="begin">
          <w:fldData xml:space="preserve">PEVuZE5vdGU+PENpdGU+PEF1dGhvcj5RdWFuamVyPC9BdXRob3I+PFllYXI+MjAxMjwvWWVhcj48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TMyNC00MzwvcGFnZXM+PHZvbHVtZT40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MzE5LTM4PC9wYWdlcz48dm9s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</w:fldData>
        </w:fldChar>
      </w:r>
      <w:r w:rsidR="00B86FC1">
        <w:instrText xml:space="preserve"> ADDIN EN.CITE </w:instrText>
      </w:r>
      <w:r w:rsidR="00B86FC1">
        <w:fldChar w:fldCharType="begin">
          <w:fldData xml:space="preserve">PEVuZE5vdGU+PENpdGU+PEF1dGhvcj5RdWFuamVyPC9BdXRob3I+PFllYXI+MjAxMjwvWWVhcj48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TMyNC00MzwvcGFnZXM+PHZvbHVtZT40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MzE5LTM4PC9wYWdlcz48dm9s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</w:fldData>
        </w:fldChar>
      </w:r>
      <w:r w:rsidR="00B86FC1">
        <w:instrText xml:space="preserve"> ADDIN EN.CITE.DATA </w:instrText>
      </w:r>
      <w:r w:rsidR="00B86FC1">
        <w:fldChar w:fldCharType="end"/>
      </w:r>
      <w:r>
        <w:fldChar w:fldCharType="separate"/>
      </w:r>
      <w:r w:rsidR="00B86FC1">
        <w:rPr>
          <w:noProof/>
        </w:rPr>
        <w:t>[45, 51]</w:t>
      </w:r>
      <w:r>
        <w:fldChar w:fldCharType="end"/>
      </w:r>
      <w:r>
        <w:t xml:space="preserve"> </w:t>
      </w:r>
      <w:r w:rsidRPr="00245BFF">
        <w:t>but with on</w:t>
      </w:r>
      <w:r>
        <w:t>-</w:t>
      </w:r>
      <w:r w:rsidRPr="00245BFF">
        <w:t>going symptoms</w:t>
      </w:r>
      <w:r>
        <w:t xml:space="preserve"> that required further investigation</w:t>
      </w:r>
      <w:r w:rsidRPr="00245BFF">
        <w:t xml:space="preserve">. On the day of testing all subjects </w:t>
      </w:r>
      <w:r w:rsidRPr="007A634A">
        <w:t>were free from pulmonary exacerbation</w:t>
      </w:r>
      <w:r>
        <w:t xml:space="preserve"> (for the previous four weeks)</w:t>
      </w:r>
      <w:r w:rsidRPr="00245BFF">
        <w:t>, were not undergoing any new acute treatments and felt well</w:t>
      </w:r>
      <w:r>
        <w:t xml:space="preserve"> on the day of testing</w:t>
      </w:r>
      <w:r w:rsidRPr="00245BFF">
        <w:t xml:space="preserve">. Each child performed hyperpolarised gas </w:t>
      </w:r>
      <w:r w:rsidR="005E6BBB">
        <w:rPr>
          <w:vertAlign w:val="superscript"/>
        </w:rPr>
        <w:t>3</w:t>
      </w:r>
      <w:r w:rsidR="005E6BBB">
        <w:t>He</w:t>
      </w:r>
      <w:r>
        <w:t xml:space="preserve"> </w:t>
      </w:r>
      <w:r w:rsidRPr="00245BFF">
        <w:t xml:space="preserve">ventilation MRI, MBW and spirometry. </w:t>
      </w:r>
      <w:r>
        <w:t>This analysis was performed</w:t>
      </w:r>
      <w:r w:rsidRPr="00245BFF">
        <w:t xml:space="preserve"> under clinical research governance for retrospective research</w:t>
      </w:r>
      <w:r>
        <w:t xml:space="preserve"> using clinical data</w:t>
      </w:r>
      <w:r w:rsidRPr="00245BFF">
        <w:t>.</w:t>
      </w:r>
      <w:r>
        <w:t xml:space="preserve"> </w:t>
      </w:r>
    </w:p>
    <w:p w14:paraId="5FA29495" w14:textId="77777777" w:rsidR="006F1D29" w:rsidRPr="00245BFF" w:rsidRDefault="006F1D29" w:rsidP="006717E0"/>
    <w:p w14:paraId="7B2AF32A" w14:textId="12A15DB2" w:rsidR="006F1D29" w:rsidRPr="00245BFF" w:rsidRDefault="006F1D29" w:rsidP="006717E0">
      <w:r w:rsidRPr="00245BFF">
        <w:t xml:space="preserve">3D volumetric hyperpolarised </w:t>
      </w:r>
      <w:r w:rsidR="005E6BBB">
        <w:rPr>
          <w:vertAlign w:val="superscript"/>
        </w:rPr>
        <w:t>3</w:t>
      </w:r>
      <w:r w:rsidR="005E6BBB">
        <w:t>He</w:t>
      </w:r>
      <w:r w:rsidRPr="00245BFF">
        <w:t xml:space="preserve"> ventilation MR images and </w:t>
      </w:r>
      <w:r w:rsidR="009F2E7D">
        <w:rPr>
          <w:vertAlign w:val="superscript"/>
        </w:rPr>
        <w:t>1</w:t>
      </w:r>
      <w:r w:rsidR="009F2E7D">
        <w:t>H</w:t>
      </w:r>
      <w:r w:rsidRPr="00245BFF">
        <w:t xml:space="preserve"> </w:t>
      </w:r>
      <w:r>
        <w:t>anatomical</w:t>
      </w:r>
      <w:r w:rsidRPr="00245BFF">
        <w:t xml:space="preserve"> images were acquired during the same breath-hold </w:t>
      </w:r>
      <w:r>
        <w:t xml:space="preserve">at </w:t>
      </w:r>
      <w:r w:rsidR="00EF2AF1">
        <w:t>end-inspiratory tidal volume (</w:t>
      </w:r>
      <w:r>
        <w:t>EIVt</w:t>
      </w:r>
      <w:r w:rsidR="00EF2AF1">
        <w:t>)</w:t>
      </w:r>
      <w:r>
        <w:t xml:space="preserve">, as detailed in Chapter </w:t>
      </w:r>
      <w:r w:rsidR="00EF2AF1">
        <w:fldChar w:fldCharType="begin"/>
      </w:r>
      <w:r w:rsidR="00EF2AF1">
        <w:instrText xml:space="preserve"> REF _Ref21858851 \r \h </w:instrText>
      </w:r>
      <w:r w:rsidR="00EF2AF1">
        <w:fldChar w:fldCharType="separate"/>
      </w:r>
      <w:r w:rsidR="00140F11">
        <w:t>2.3</w:t>
      </w:r>
      <w:r w:rsidR="00EF2AF1">
        <w:fldChar w:fldCharType="end"/>
      </w:r>
      <w:r w:rsidR="00EF2AF1">
        <w:t xml:space="preserve"> (</w:t>
      </w:r>
      <w:r w:rsidR="00EF2AF1">
        <w:fldChar w:fldCharType="begin"/>
      </w:r>
      <w:r w:rsidR="00EF2AF1">
        <w:instrText xml:space="preserve"> REF _Ref21780786 \h </w:instrText>
      </w:r>
      <w:r w:rsidR="00EF2AF1">
        <w:fldChar w:fldCharType="separate"/>
      </w:r>
      <w:r w:rsidR="00140F11" w:rsidRPr="00F25D59">
        <w:t>Ventilation imaging breathing manoeuvre</w:t>
      </w:r>
      <w:r w:rsidR="00EF2AF1">
        <w:fldChar w:fldCharType="end"/>
      </w:r>
      <w:r w:rsidR="00EF2AF1">
        <w:t>, p</w:t>
      </w:r>
      <w:r w:rsidR="00EF2AF1">
        <w:fldChar w:fldCharType="begin"/>
      </w:r>
      <w:r w:rsidR="00EF2AF1">
        <w:instrText xml:space="preserve"> PAGEREF _Ref21780786 \h </w:instrText>
      </w:r>
      <w:r w:rsidR="00EF2AF1">
        <w:fldChar w:fldCharType="separate"/>
      </w:r>
      <w:r w:rsidR="00140F11">
        <w:rPr>
          <w:noProof/>
        </w:rPr>
        <w:t>84</w:t>
      </w:r>
      <w:r w:rsidR="00EF2AF1">
        <w:fldChar w:fldCharType="end"/>
      </w:r>
      <w:r w:rsidR="00EF2AF1">
        <w:t>)</w:t>
      </w:r>
      <w:r>
        <w:t xml:space="preserve"> </w:t>
      </w:r>
      <w:r w:rsidRPr="00245BFF">
        <w:fldChar w:fldCharType="begin">
          <w:fldData xml:space="preserve">PEVuZE5vdGU+PENpdGU+PEF1dGhvcj5Ib3JuPC9BdXRob3I+PFllYXI+MjAxNDwvWWVhcj48UmVj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=
</w:fldData>
        </w:fldChar>
      </w:r>
      <w:r w:rsidR="00B86FC1">
        <w:instrText xml:space="preserve"> ADDIN EN.CITE </w:instrText>
      </w:r>
      <w:r w:rsidR="00B86FC1">
        <w:fldChar w:fldCharType="begin">
          <w:fldData xml:space="preserve">PEVuZE5vdGU+PENpdGU+PEF1dGhvcj5Ib3JuPC9BdXRob3I+PFllYXI+MjAxNDwvWWVhcj48UmVj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=
</w:fldData>
        </w:fldChar>
      </w:r>
      <w:r w:rsidR="00B86FC1">
        <w:instrText xml:space="preserve"> ADDIN EN.CITE.DATA </w:instrText>
      </w:r>
      <w:r w:rsidR="00B86FC1">
        <w:fldChar w:fldCharType="end"/>
      </w:r>
      <w:r w:rsidRPr="00245BFF">
        <w:fldChar w:fldCharType="separate"/>
      </w:r>
      <w:r w:rsidR="00B86FC1">
        <w:rPr>
          <w:noProof/>
        </w:rPr>
        <w:t>[212]</w:t>
      </w:r>
      <w:r w:rsidRPr="00245BFF">
        <w:fldChar w:fldCharType="end"/>
      </w:r>
      <w:r w:rsidRPr="00245BFF">
        <w:t xml:space="preserve">. </w:t>
      </w:r>
      <w:r>
        <w:t>The</w:t>
      </w:r>
      <w:r w:rsidRPr="00245BFF">
        <w:t xml:space="preserve"> ventilation defect percentage (VDP), and the </w:t>
      </w:r>
      <w:r>
        <w:t>ventilation heterogeneity index (</w:t>
      </w:r>
      <w:r w:rsidR="005E6BBB">
        <w:t>VH</w:t>
      </w:r>
      <w:r w:rsidR="005E6BBB">
        <w:rPr>
          <w:vertAlign w:val="subscript"/>
        </w:rPr>
        <w:t>I</w:t>
      </w:r>
      <w:r>
        <w:t>) were re</w:t>
      </w:r>
      <w:r w:rsidR="00445B9A">
        <w:t xml:space="preserve">corded as described in Chapter </w:t>
      </w:r>
      <w:r w:rsidR="00445B9A">
        <w:fldChar w:fldCharType="begin"/>
      </w:r>
      <w:r w:rsidR="00445B9A">
        <w:instrText xml:space="preserve"> REF _Ref21869412 \r \h </w:instrText>
      </w:r>
      <w:r w:rsidR="00445B9A">
        <w:fldChar w:fldCharType="separate"/>
      </w:r>
      <w:r w:rsidR="00140F11">
        <w:t>2.3</w:t>
      </w:r>
      <w:r w:rsidR="00445B9A">
        <w:fldChar w:fldCharType="end"/>
      </w:r>
      <w:r w:rsidR="00445B9A">
        <w:t xml:space="preserve"> (</w:t>
      </w:r>
      <w:r w:rsidR="00445B9A">
        <w:fldChar w:fldCharType="begin"/>
      </w:r>
      <w:r w:rsidR="00445B9A">
        <w:instrText xml:space="preserve"> REF _Ref21775563 \h </w:instrText>
      </w:r>
      <w:r w:rsidR="00445B9A">
        <w:fldChar w:fldCharType="separate"/>
      </w:r>
      <w:r w:rsidR="00140F11" w:rsidRPr="008D322B">
        <w:t xml:space="preserve">Hyperpolarised </w:t>
      </w:r>
      <w:r w:rsidR="00140F11">
        <w:rPr>
          <w:vertAlign w:val="superscript"/>
        </w:rPr>
        <w:t>3</w:t>
      </w:r>
      <w:r w:rsidR="00140F11">
        <w:t>He</w:t>
      </w:r>
      <w:r w:rsidR="00140F11" w:rsidRPr="008D322B">
        <w:t xml:space="preserve"> ventilation MRI metrics</w:t>
      </w:r>
      <w:r w:rsidR="00445B9A">
        <w:fldChar w:fldCharType="end"/>
      </w:r>
      <w:r w:rsidR="00445B9A">
        <w:t>, p</w:t>
      </w:r>
      <w:r w:rsidR="00445B9A">
        <w:fldChar w:fldCharType="begin"/>
      </w:r>
      <w:r w:rsidR="00445B9A">
        <w:instrText xml:space="preserve"> PAGEREF _Ref21775563 \h </w:instrText>
      </w:r>
      <w:r w:rsidR="00445B9A">
        <w:fldChar w:fldCharType="separate"/>
      </w:r>
      <w:r w:rsidR="00140F11">
        <w:rPr>
          <w:noProof/>
        </w:rPr>
        <w:t>94</w:t>
      </w:r>
      <w:r w:rsidR="00445B9A">
        <w:fldChar w:fldCharType="end"/>
      </w:r>
      <w:r w:rsidR="00445B9A">
        <w:t>)</w:t>
      </w:r>
      <w:r>
        <w:t xml:space="preserve">. </w:t>
      </w:r>
      <w:r w:rsidR="009F2E7D">
        <w:rPr>
          <w:vertAlign w:val="superscript"/>
        </w:rPr>
        <w:t>1</w:t>
      </w:r>
      <w:r w:rsidR="009F2E7D">
        <w:t>H</w:t>
      </w:r>
      <w:r w:rsidRPr="00AC65A4">
        <w:t xml:space="preserve"> steady state free precession MR images were </w:t>
      </w:r>
      <w:r>
        <w:t xml:space="preserve">separately </w:t>
      </w:r>
      <w:r w:rsidRPr="00AC65A4">
        <w:t xml:space="preserve">acquired for assessment of lung morphology and mucus </w:t>
      </w:r>
      <w:r w:rsidRPr="00AC65A4">
        <w:fldChar w:fldCharType="begin">
          <w:fldData xml:space="preserve">PEVuZE5vdGU+PENpdGU+PEF1dGhvcj5GYWlsbzwvQXV0aG9yPjxSZWNOdW0+MzA4NDwvUmVjTnVt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</w:fldData>
        </w:fldChar>
      </w:r>
      <w:r w:rsidR="00B86FC1">
        <w:instrText xml:space="preserve"> ADDIN EN.CITE </w:instrText>
      </w:r>
      <w:r w:rsidR="00B86FC1">
        <w:fldChar w:fldCharType="begin">
          <w:fldData xml:space="preserve">PEVuZE5vdGU+PENpdGU+PEF1dGhvcj5GYWlsbzwvQXV0aG9yPjxSZWNOdW0+MzA4NDwvUmVjTnVt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</w:fldData>
        </w:fldChar>
      </w:r>
      <w:r w:rsidR="00B86FC1">
        <w:instrText xml:space="preserve"> ADDIN EN.CITE.DATA </w:instrText>
      </w:r>
      <w:r w:rsidR="00B86FC1">
        <w:fldChar w:fldCharType="end"/>
      </w:r>
      <w:r w:rsidRPr="00AC65A4">
        <w:fldChar w:fldCharType="separate"/>
      </w:r>
      <w:r w:rsidR="00B86FC1">
        <w:rPr>
          <w:noProof/>
        </w:rPr>
        <w:t>[185]</w:t>
      </w:r>
      <w:r w:rsidRPr="00AC65A4">
        <w:fldChar w:fldCharType="end"/>
      </w:r>
      <w:r w:rsidRPr="00AC65A4">
        <w:t>.</w:t>
      </w:r>
      <w:r w:rsidRPr="00A53355">
        <w:t xml:space="preserve"> </w:t>
      </w:r>
      <w:r>
        <w:t>Previous CT imaging was also reviewed for comparison when available. This was retrospectively assessed and therefore the most recent CT image was acquired.</w:t>
      </w:r>
    </w:p>
    <w:p w14:paraId="39BF86B2" w14:textId="77777777" w:rsidR="006F1D29" w:rsidRPr="00245BFF" w:rsidRDefault="006F1D29" w:rsidP="006717E0"/>
    <w:p w14:paraId="039F3EFF" w14:textId="59C4DF44" w:rsidR="006F1D29" w:rsidRDefault="006F1D29" w:rsidP="006717E0">
      <w:r w:rsidRPr="00245BFF">
        <w:lastRenderedPageBreak/>
        <w:t xml:space="preserve">MBW was performed </w:t>
      </w:r>
      <w:r w:rsidR="005F6CAE">
        <w:t xml:space="preserve">as described in Chapter </w:t>
      </w:r>
      <w:r w:rsidR="005F6CAE">
        <w:fldChar w:fldCharType="begin"/>
      </w:r>
      <w:r w:rsidR="005F6CAE">
        <w:instrText xml:space="preserve"> REF _Ref21771161 \r \h </w:instrText>
      </w:r>
      <w:r w:rsidR="005F6CAE">
        <w:fldChar w:fldCharType="separate"/>
      </w:r>
      <w:r w:rsidR="00140F11">
        <w:t>2.2.3</w:t>
      </w:r>
      <w:r w:rsidR="005F6CAE">
        <w:fldChar w:fldCharType="end"/>
      </w:r>
      <w:r w:rsidR="005F6CAE">
        <w:t xml:space="preserve"> (</w:t>
      </w:r>
      <w:r w:rsidR="005F6CAE">
        <w:fldChar w:fldCharType="begin"/>
      </w:r>
      <w:r w:rsidR="005F6CAE">
        <w:instrText xml:space="preserve"> REF _Ref21771161 \h </w:instrText>
      </w:r>
      <w:r w:rsidR="005F6CAE">
        <w:fldChar w:fldCharType="separate"/>
      </w:r>
      <w:r w:rsidR="00140F11">
        <w:t>Multiple breath Washout</w:t>
      </w:r>
      <w:r w:rsidR="005F6CAE">
        <w:fldChar w:fldCharType="end"/>
      </w:r>
      <w:r w:rsidR="005F6CAE">
        <w:t>, p</w:t>
      </w:r>
      <w:r w:rsidR="005F6CAE">
        <w:fldChar w:fldCharType="begin"/>
      </w:r>
      <w:r w:rsidR="005F6CAE">
        <w:instrText xml:space="preserve"> PAGEREF _Ref21771161 \h </w:instrText>
      </w:r>
      <w:r w:rsidR="005F6CAE">
        <w:fldChar w:fldCharType="separate"/>
      </w:r>
      <w:r w:rsidR="00140F11">
        <w:rPr>
          <w:noProof/>
        </w:rPr>
        <w:t>73</w:t>
      </w:r>
      <w:r w:rsidR="005F6CAE">
        <w:fldChar w:fldCharType="end"/>
      </w:r>
      <w:r w:rsidR="005F6CAE">
        <w:t>)</w:t>
      </w:r>
      <w:r>
        <w:t xml:space="preserve"> </w:t>
      </w:r>
      <w:r w:rsidRPr="00245BFF">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rsidRPr="00245BFF">
        <w:fldChar w:fldCharType="separate"/>
      </w:r>
      <w:r w:rsidR="00B86FC1">
        <w:rPr>
          <w:noProof/>
        </w:rPr>
        <w:t>[101]</w:t>
      </w:r>
      <w:r w:rsidRPr="00245BFF">
        <w:fldChar w:fldCharType="end"/>
      </w:r>
      <w:r w:rsidRPr="00245BFF">
        <w:t xml:space="preserve"> and the </w:t>
      </w:r>
      <w:r>
        <w:t>metrics of</w:t>
      </w:r>
      <w:r w:rsidRPr="00245BFF">
        <w:t xml:space="preserve"> LCI, </w:t>
      </w:r>
      <w:r w:rsidR="005E6BBB">
        <w:t>S</w:t>
      </w:r>
      <w:r w:rsidR="005E6BBB">
        <w:rPr>
          <w:vertAlign w:val="subscript"/>
        </w:rPr>
        <w:t>cond</w:t>
      </w:r>
      <w:r w:rsidRPr="00245BFF">
        <w:t xml:space="preserve"> and </w:t>
      </w:r>
      <w:r w:rsidR="005E6BBB">
        <w:t>S</w:t>
      </w:r>
      <w:r w:rsidR="005E6BBB">
        <w:rPr>
          <w:vertAlign w:val="subscript"/>
        </w:rPr>
        <w:t>acin</w:t>
      </w:r>
      <w:r w:rsidRPr="00245BFF">
        <w:t xml:space="preserve"> calculated. The upper limit of normal for LCI was defined as &gt;7.4 </w:t>
      </w:r>
      <w:r w:rsidRPr="00245BFF">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rsidRPr="00245BFF">
        <w:fldChar w:fldCharType="separate"/>
      </w:r>
      <w:r w:rsidR="00B86FC1">
        <w:rPr>
          <w:noProof/>
        </w:rPr>
        <w:t>[101]</w:t>
      </w:r>
      <w:r w:rsidRPr="00245BFF">
        <w:fldChar w:fldCharType="end"/>
      </w:r>
      <w:r w:rsidRPr="00245BFF">
        <w:t>.</w:t>
      </w:r>
    </w:p>
    <w:p w14:paraId="0F40786F" w14:textId="77777777" w:rsidR="006F1D29" w:rsidRPr="00245BFF" w:rsidRDefault="006F1D29" w:rsidP="006717E0"/>
    <w:p w14:paraId="3758EBDA" w14:textId="77777777" w:rsidR="006F1D29" w:rsidRPr="00245BFF" w:rsidRDefault="006F1D29" w:rsidP="006717E0">
      <w:r w:rsidRPr="00245BFF">
        <w:t>Due to the small sample size, Spearman correlations were performed between lung function and MRI metrics. A p-value &lt;0.0</w:t>
      </w:r>
      <w:r>
        <w:t>07</w:t>
      </w:r>
      <w:r w:rsidRPr="00245BFF">
        <w:t xml:space="preserve"> was deemed to be statistically significant</w:t>
      </w:r>
      <w:r>
        <w:t xml:space="preserve"> after correction for multiple comparisons</w:t>
      </w:r>
      <w:r w:rsidRPr="00245BFF">
        <w:t>.</w:t>
      </w:r>
    </w:p>
    <w:p w14:paraId="695CE681" w14:textId="77777777" w:rsidR="006F1D29" w:rsidRPr="00245BFF" w:rsidRDefault="006F1D29" w:rsidP="006717E0"/>
    <w:p w14:paraId="2C03DAAD" w14:textId="77777777" w:rsidR="006F1D29" w:rsidRDefault="006F1D29" w:rsidP="006717E0">
      <w:pPr>
        <w:rPr>
          <w:rFonts w:asciiTheme="majorHAnsi" w:eastAsiaTheme="majorEastAsia" w:hAnsiTheme="majorHAnsi" w:cstheme="majorBidi"/>
          <w:color w:val="355B8B"/>
        </w:rPr>
      </w:pPr>
      <w:r>
        <w:br w:type="page"/>
      </w:r>
    </w:p>
    <w:p w14:paraId="2AE8E355" w14:textId="614D4324" w:rsidR="006F1D29" w:rsidRDefault="006F1D29" w:rsidP="006717E0">
      <w:pPr>
        <w:pStyle w:val="Heading3"/>
      </w:pPr>
      <w:bookmarkStart w:id="505" w:name="_Toc27382937"/>
      <w:r>
        <w:lastRenderedPageBreak/>
        <w:t>Results</w:t>
      </w:r>
      <w:bookmarkEnd w:id="505"/>
    </w:p>
    <w:p w14:paraId="43660E78" w14:textId="77777777" w:rsidR="006F1D29" w:rsidRDefault="006F1D29" w:rsidP="006717E0"/>
    <w:p w14:paraId="3D45DC39" w14:textId="77777777" w:rsidR="006F1D29" w:rsidRDefault="006F1D29" w:rsidP="006717E0">
      <w:pPr>
        <w:pStyle w:val="Heading4"/>
      </w:pPr>
      <w:r>
        <w:t>MRI findings in PCD</w:t>
      </w:r>
    </w:p>
    <w:p w14:paraId="3C1E4D40" w14:textId="77777777" w:rsidR="006F1D29" w:rsidRDefault="006F1D29" w:rsidP="006717E0"/>
    <w:p w14:paraId="71866238" w14:textId="5F8EC1C1" w:rsidR="006F1D29" w:rsidRDefault="006F1D29" w:rsidP="006717E0">
      <w:r>
        <w:t>Eleven</w:t>
      </w:r>
      <w:r w:rsidRPr="00245BFF">
        <w:t xml:space="preserve"> children with PCD </w:t>
      </w:r>
      <w:r>
        <w:t xml:space="preserve">(eight female) </w:t>
      </w:r>
      <w:r w:rsidRPr="00245BFF">
        <w:t>were assessed</w:t>
      </w:r>
      <w:r>
        <w:t xml:space="preserve"> and their individual demographics, lung function and MRI metrics are summarised in</w:t>
      </w:r>
      <w:r w:rsidR="004B6530">
        <w:t xml:space="preserve"> </w:t>
      </w:r>
      <w:r w:rsidR="004B6530">
        <w:fldChar w:fldCharType="begin"/>
      </w:r>
      <w:r w:rsidR="004B6530">
        <w:instrText xml:space="preserve"> REF _Ref21978108 \h </w:instrText>
      </w:r>
      <w:r w:rsidR="004B6530">
        <w:fldChar w:fldCharType="separate"/>
      </w:r>
      <w:r w:rsidR="00140F11">
        <w:t xml:space="preserve">Table </w:t>
      </w:r>
      <w:r w:rsidR="00140F11">
        <w:rPr>
          <w:noProof/>
        </w:rPr>
        <w:t>6</w:t>
      </w:r>
      <w:r w:rsidR="00140F11">
        <w:noBreakHyphen/>
      </w:r>
      <w:r w:rsidR="00140F11">
        <w:rPr>
          <w:noProof/>
        </w:rPr>
        <w:t>1</w:t>
      </w:r>
      <w:r w:rsidR="004B6530">
        <w:fldChar w:fldCharType="end"/>
      </w:r>
      <w:r w:rsidRPr="00BF52A6">
        <w:rPr>
          <w:color w:val="000000" w:themeColor="text1"/>
        </w:rPr>
        <w:t xml:space="preserve">. </w:t>
      </w:r>
      <w:r>
        <w:rPr>
          <w:color w:val="000000" w:themeColor="text1"/>
        </w:rPr>
        <w:t xml:space="preserve">Each patient is referred to as an individual letter throughout this text. </w:t>
      </w:r>
      <w:r w:rsidRPr="00BF52A6">
        <w:rPr>
          <w:color w:val="000000" w:themeColor="text1"/>
        </w:rPr>
        <w:t>Seven children had situs inversus.</w:t>
      </w:r>
      <w:r w:rsidRPr="00D54BF0">
        <w:rPr>
          <w:color w:val="FF0000"/>
        </w:rPr>
        <w:t xml:space="preserve"> </w:t>
      </w:r>
      <w:r w:rsidRPr="00245BFF">
        <w:t xml:space="preserve">All </w:t>
      </w:r>
      <w:r>
        <w:t>11</w:t>
      </w:r>
      <w:r w:rsidRPr="00245BFF">
        <w:t xml:space="preserve"> children had ventilation </w:t>
      </w:r>
      <w:r>
        <w:t>defects</w:t>
      </w:r>
      <w:r w:rsidRPr="00245BFF">
        <w:t xml:space="preserve"> on ventilation </w:t>
      </w:r>
      <w:r w:rsidRPr="00BF52A6">
        <w:rPr>
          <w:color w:val="000000" w:themeColor="text1"/>
        </w:rPr>
        <w:t>MRI (</w:t>
      </w:r>
      <w:r>
        <w:rPr>
          <w:color w:val="000000" w:themeColor="text1"/>
        </w:rPr>
        <w:t xml:space="preserve">and are shown in </w:t>
      </w:r>
      <w:r>
        <w:rPr>
          <w:color w:val="000000" w:themeColor="text1"/>
        </w:rPr>
        <w:fldChar w:fldCharType="begin"/>
      </w:r>
      <w:r>
        <w:rPr>
          <w:color w:val="000000" w:themeColor="text1"/>
        </w:rPr>
        <w:instrText xml:space="preserve"> REF _Ref19609174 \h </w:instrText>
      </w:r>
      <w:r>
        <w:rPr>
          <w:color w:val="000000" w:themeColor="text1"/>
        </w:rPr>
      </w:r>
      <w:r>
        <w:rPr>
          <w:color w:val="000000" w:themeColor="text1"/>
        </w:rPr>
        <w:fldChar w:fldCharType="separate"/>
      </w:r>
      <w:r w:rsidR="00140F11">
        <w:t xml:space="preserve">Figure </w:t>
      </w:r>
      <w:r w:rsidR="00140F11">
        <w:rPr>
          <w:noProof/>
        </w:rPr>
        <w:t>6</w:t>
      </w:r>
      <w:r w:rsidR="00140F11">
        <w:noBreakHyphen/>
      </w:r>
      <w:r w:rsidR="00140F11">
        <w:rPr>
          <w:noProof/>
        </w:rPr>
        <w:t>1</w:t>
      </w:r>
      <w:r>
        <w:rPr>
          <w:color w:val="000000" w:themeColor="text1"/>
        </w:rPr>
        <w:fldChar w:fldCharType="end"/>
      </w:r>
      <w:r w:rsidRPr="00BF52A6">
        <w:rPr>
          <w:color w:val="000000" w:themeColor="text1"/>
        </w:rPr>
        <w:t>).</w:t>
      </w:r>
      <w:r w:rsidRPr="00245BFF">
        <w:t xml:space="preserve"> Defects were mostly small and heterogeneous</w:t>
      </w:r>
      <w:r>
        <w:t>ly distributed</w:t>
      </w:r>
      <w:r w:rsidRPr="00245BFF">
        <w:t>, with multiple defects present on most image slices throughout the lungs</w:t>
      </w:r>
      <w:r>
        <w:t xml:space="preserve">. </w:t>
      </w:r>
      <w:r w:rsidRPr="007A634A">
        <w:t xml:space="preserve">One subject (B) had significant mucus plugging evident </w:t>
      </w:r>
      <w:r>
        <w:t xml:space="preserve">in the left lower lobe </w:t>
      </w:r>
      <w:r w:rsidRPr="007A634A">
        <w:t xml:space="preserve">on </w:t>
      </w:r>
      <w:r w:rsidR="009F2E7D">
        <w:rPr>
          <w:vertAlign w:val="superscript"/>
        </w:rPr>
        <w:t>1</w:t>
      </w:r>
      <w:r w:rsidR="009F2E7D">
        <w:t>H</w:t>
      </w:r>
      <w:r w:rsidRPr="007A634A">
        <w:t xml:space="preserve"> MRI</w:t>
      </w:r>
      <w:r>
        <w:t xml:space="preserve"> and on previous CT</w:t>
      </w:r>
      <w:r w:rsidRPr="007A634A">
        <w:t>, which was associated with a large ventilation defect evident in all image slices</w:t>
      </w:r>
      <w:r>
        <w:t xml:space="preserve"> (see </w:t>
      </w:r>
      <w:r>
        <w:fldChar w:fldCharType="begin"/>
      </w:r>
      <w:r>
        <w:instrText xml:space="preserve"> REF _Ref19609703 \h </w:instrText>
      </w:r>
      <w:r>
        <w:fldChar w:fldCharType="separate"/>
      </w:r>
      <w:r w:rsidR="00140F11">
        <w:t xml:space="preserve">Figure </w:t>
      </w:r>
      <w:r w:rsidR="00140F11">
        <w:rPr>
          <w:noProof/>
        </w:rPr>
        <w:t>6</w:t>
      </w:r>
      <w:r w:rsidR="00140F11">
        <w:noBreakHyphen/>
      </w:r>
      <w:r w:rsidR="00140F11">
        <w:rPr>
          <w:noProof/>
        </w:rPr>
        <w:t>2</w:t>
      </w:r>
      <w:r>
        <w:fldChar w:fldCharType="end"/>
      </w:r>
      <w:r>
        <w:t>)</w:t>
      </w:r>
      <w:r w:rsidRPr="007A634A">
        <w:t>.</w:t>
      </w:r>
    </w:p>
    <w:p w14:paraId="30C0EB97" w14:textId="77777777" w:rsidR="004B6530" w:rsidRDefault="004B6530" w:rsidP="006717E0"/>
    <w:p w14:paraId="3D81E738" w14:textId="02ABF5D7" w:rsidR="004B6530" w:rsidRDefault="004B6530" w:rsidP="004B6530">
      <w:pPr>
        <w:pStyle w:val="Caption"/>
        <w:keepNext/>
      </w:pPr>
      <w:bookmarkStart w:id="506" w:name="_Ref21978108"/>
      <w:r>
        <w:t xml:space="preserve">Table </w:t>
      </w:r>
      <w:fldSimple w:instr=" STYLEREF 1 \s ">
        <w:r w:rsidR="00140F11">
          <w:rPr>
            <w:noProof/>
          </w:rPr>
          <w:t>6</w:t>
        </w:r>
      </w:fldSimple>
      <w:r>
        <w:noBreakHyphen/>
      </w:r>
      <w:fldSimple w:instr=" SEQ Table \* ARABIC \s 1 ">
        <w:r w:rsidR="00140F11">
          <w:rPr>
            <w:noProof/>
          </w:rPr>
          <w:t>1</w:t>
        </w:r>
      </w:fldSimple>
      <w:bookmarkEnd w:id="506"/>
      <w:r>
        <w:t>: Patient demographics, lung function and ventilation MRI metrics for all 11 patients.</w:t>
      </w:r>
    </w:p>
    <w:tbl>
      <w:tblPr>
        <w:tblStyle w:val="LightShading"/>
        <w:tblW w:w="10078" w:type="dxa"/>
        <w:jc w:val="center"/>
        <w:tblLayout w:type="fixed"/>
        <w:tblLook w:val="06A0" w:firstRow="1" w:lastRow="0" w:firstColumn="1" w:lastColumn="0" w:noHBand="1" w:noVBand="1"/>
      </w:tblPr>
      <w:tblGrid>
        <w:gridCol w:w="1247"/>
        <w:gridCol w:w="735"/>
        <w:gridCol w:w="736"/>
        <w:gridCol w:w="736"/>
        <w:gridCol w:w="736"/>
        <w:gridCol w:w="736"/>
        <w:gridCol w:w="736"/>
        <w:gridCol w:w="736"/>
        <w:gridCol w:w="736"/>
        <w:gridCol w:w="736"/>
        <w:gridCol w:w="736"/>
        <w:gridCol w:w="736"/>
        <w:gridCol w:w="736"/>
      </w:tblGrid>
      <w:tr w:rsidR="004B6530" w:rsidRPr="00EB5E4F" w14:paraId="0D8E924F" w14:textId="77777777" w:rsidTr="004B653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auto"/>
              <w:left w:val="single" w:sz="4" w:space="0" w:color="auto"/>
            </w:tcBorders>
            <w:vAlign w:val="center"/>
          </w:tcPr>
          <w:p w14:paraId="4F4FE382" w14:textId="77777777" w:rsidR="002E4CA5" w:rsidRPr="004B6530" w:rsidRDefault="002E4CA5" w:rsidP="004B6530">
            <w:pPr>
              <w:spacing w:line="240" w:lineRule="auto"/>
              <w:jc w:val="center"/>
              <w:rPr>
                <w:sz w:val="20"/>
                <w:szCs w:val="20"/>
              </w:rPr>
            </w:pPr>
            <w:r w:rsidRPr="004B6530">
              <w:rPr>
                <w:sz w:val="20"/>
                <w:szCs w:val="20"/>
              </w:rPr>
              <w:t>Patient</w:t>
            </w:r>
          </w:p>
        </w:tc>
        <w:tc>
          <w:tcPr>
            <w:tcW w:w="735" w:type="dxa"/>
            <w:tcBorders>
              <w:top w:val="single" w:sz="4" w:space="0" w:color="auto"/>
            </w:tcBorders>
            <w:vAlign w:val="center"/>
          </w:tcPr>
          <w:p w14:paraId="46D7DCD9" w14:textId="77777777" w:rsidR="002E4CA5" w:rsidRPr="004B6530" w:rsidRDefault="002E4CA5"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4B6530">
              <w:rPr>
                <w:sz w:val="20"/>
                <w:szCs w:val="20"/>
              </w:rPr>
              <w:t>A</w:t>
            </w:r>
          </w:p>
        </w:tc>
        <w:tc>
          <w:tcPr>
            <w:tcW w:w="736" w:type="dxa"/>
            <w:tcBorders>
              <w:top w:val="single" w:sz="4" w:space="0" w:color="auto"/>
            </w:tcBorders>
            <w:vAlign w:val="center"/>
          </w:tcPr>
          <w:p w14:paraId="62405CE0" w14:textId="77777777" w:rsidR="002E4CA5" w:rsidRPr="004B6530" w:rsidRDefault="002E4CA5"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4B6530">
              <w:rPr>
                <w:sz w:val="20"/>
                <w:szCs w:val="20"/>
              </w:rPr>
              <w:t>B</w:t>
            </w:r>
          </w:p>
        </w:tc>
        <w:tc>
          <w:tcPr>
            <w:tcW w:w="736" w:type="dxa"/>
            <w:tcBorders>
              <w:top w:val="single" w:sz="4" w:space="0" w:color="auto"/>
            </w:tcBorders>
            <w:vAlign w:val="center"/>
          </w:tcPr>
          <w:p w14:paraId="5A37FABB" w14:textId="77777777" w:rsidR="002E4CA5" w:rsidRPr="004B6530" w:rsidRDefault="002E4CA5"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4B6530">
              <w:rPr>
                <w:sz w:val="20"/>
                <w:szCs w:val="20"/>
              </w:rPr>
              <w:t>C</w:t>
            </w:r>
          </w:p>
        </w:tc>
        <w:tc>
          <w:tcPr>
            <w:tcW w:w="736" w:type="dxa"/>
            <w:tcBorders>
              <w:top w:val="single" w:sz="4" w:space="0" w:color="auto"/>
            </w:tcBorders>
            <w:vAlign w:val="center"/>
          </w:tcPr>
          <w:p w14:paraId="309AAD5A" w14:textId="77777777" w:rsidR="002E4CA5" w:rsidRPr="004B6530" w:rsidRDefault="002E4CA5"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4B6530">
              <w:rPr>
                <w:sz w:val="20"/>
                <w:szCs w:val="20"/>
              </w:rPr>
              <w:t>D</w:t>
            </w:r>
          </w:p>
        </w:tc>
        <w:tc>
          <w:tcPr>
            <w:tcW w:w="736" w:type="dxa"/>
            <w:tcBorders>
              <w:top w:val="single" w:sz="4" w:space="0" w:color="auto"/>
            </w:tcBorders>
            <w:vAlign w:val="center"/>
          </w:tcPr>
          <w:p w14:paraId="38F9323C" w14:textId="77777777" w:rsidR="002E4CA5" w:rsidRPr="004B6530" w:rsidRDefault="002E4CA5"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4B6530">
              <w:rPr>
                <w:sz w:val="20"/>
                <w:szCs w:val="20"/>
              </w:rPr>
              <w:t>E</w:t>
            </w:r>
          </w:p>
        </w:tc>
        <w:tc>
          <w:tcPr>
            <w:tcW w:w="736" w:type="dxa"/>
            <w:tcBorders>
              <w:top w:val="single" w:sz="4" w:space="0" w:color="auto"/>
            </w:tcBorders>
            <w:vAlign w:val="center"/>
          </w:tcPr>
          <w:p w14:paraId="4B08E7C9" w14:textId="77777777" w:rsidR="002E4CA5" w:rsidRPr="004B6530" w:rsidRDefault="002E4CA5"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4B6530">
              <w:rPr>
                <w:sz w:val="20"/>
                <w:szCs w:val="20"/>
              </w:rPr>
              <w:t>F</w:t>
            </w:r>
          </w:p>
        </w:tc>
        <w:tc>
          <w:tcPr>
            <w:tcW w:w="736" w:type="dxa"/>
            <w:tcBorders>
              <w:top w:val="single" w:sz="4" w:space="0" w:color="auto"/>
            </w:tcBorders>
            <w:vAlign w:val="center"/>
          </w:tcPr>
          <w:p w14:paraId="2FB0E881" w14:textId="77777777" w:rsidR="002E4CA5" w:rsidRPr="004B6530" w:rsidRDefault="002E4CA5"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4B6530">
              <w:rPr>
                <w:sz w:val="20"/>
                <w:szCs w:val="20"/>
              </w:rPr>
              <w:t>G</w:t>
            </w:r>
          </w:p>
        </w:tc>
        <w:tc>
          <w:tcPr>
            <w:tcW w:w="736" w:type="dxa"/>
            <w:tcBorders>
              <w:top w:val="single" w:sz="4" w:space="0" w:color="auto"/>
            </w:tcBorders>
            <w:vAlign w:val="center"/>
          </w:tcPr>
          <w:p w14:paraId="30D47894" w14:textId="77777777" w:rsidR="002E4CA5" w:rsidRPr="004B6530" w:rsidRDefault="002E4CA5"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4B6530">
              <w:rPr>
                <w:sz w:val="20"/>
                <w:szCs w:val="20"/>
              </w:rPr>
              <w:t>H</w:t>
            </w:r>
          </w:p>
        </w:tc>
        <w:tc>
          <w:tcPr>
            <w:tcW w:w="736" w:type="dxa"/>
            <w:tcBorders>
              <w:top w:val="single" w:sz="4" w:space="0" w:color="auto"/>
            </w:tcBorders>
            <w:vAlign w:val="center"/>
          </w:tcPr>
          <w:p w14:paraId="622285D4" w14:textId="77777777" w:rsidR="002E4CA5" w:rsidRPr="004B6530" w:rsidRDefault="002E4CA5"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4B6530">
              <w:rPr>
                <w:sz w:val="20"/>
                <w:szCs w:val="20"/>
              </w:rPr>
              <w:t>I</w:t>
            </w:r>
          </w:p>
        </w:tc>
        <w:tc>
          <w:tcPr>
            <w:tcW w:w="736" w:type="dxa"/>
            <w:tcBorders>
              <w:top w:val="single" w:sz="4" w:space="0" w:color="auto"/>
            </w:tcBorders>
            <w:vAlign w:val="center"/>
          </w:tcPr>
          <w:p w14:paraId="6174FB78" w14:textId="77777777" w:rsidR="002E4CA5" w:rsidRPr="004B6530" w:rsidRDefault="002E4CA5"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4B6530">
              <w:rPr>
                <w:sz w:val="20"/>
                <w:szCs w:val="20"/>
              </w:rPr>
              <w:t>J</w:t>
            </w:r>
          </w:p>
        </w:tc>
        <w:tc>
          <w:tcPr>
            <w:tcW w:w="736" w:type="dxa"/>
            <w:tcBorders>
              <w:top w:val="single" w:sz="4" w:space="0" w:color="auto"/>
            </w:tcBorders>
            <w:vAlign w:val="center"/>
          </w:tcPr>
          <w:p w14:paraId="5FE0022F" w14:textId="77777777" w:rsidR="002E4CA5" w:rsidRPr="004B6530" w:rsidRDefault="002E4CA5"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4B6530">
              <w:rPr>
                <w:sz w:val="20"/>
                <w:szCs w:val="20"/>
              </w:rPr>
              <w:t>K</w:t>
            </w:r>
          </w:p>
        </w:tc>
        <w:tc>
          <w:tcPr>
            <w:tcW w:w="736" w:type="dxa"/>
            <w:tcBorders>
              <w:top w:val="single" w:sz="4" w:space="0" w:color="auto"/>
              <w:right w:val="single" w:sz="4" w:space="0" w:color="auto"/>
            </w:tcBorders>
            <w:vAlign w:val="center"/>
          </w:tcPr>
          <w:p w14:paraId="2FC0ABE1" w14:textId="77777777" w:rsidR="002E4CA5" w:rsidRPr="004B6530" w:rsidRDefault="002E4CA5"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4B6530">
              <w:rPr>
                <w:sz w:val="20"/>
                <w:szCs w:val="20"/>
              </w:rPr>
              <w:t>Mean</w:t>
            </w:r>
          </w:p>
        </w:tc>
      </w:tr>
      <w:tr w:rsidR="004B6530" w:rsidRPr="00EB5E4F" w14:paraId="292FA262" w14:textId="77777777" w:rsidTr="004B6530">
        <w:trPr>
          <w:trHeight w:val="283"/>
          <w:jc w:val="center"/>
        </w:trPr>
        <w:tc>
          <w:tcPr>
            <w:cnfStyle w:val="001000000000" w:firstRow="0" w:lastRow="0" w:firstColumn="1" w:lastColumn="0" w:oddVBand="0" w:evenVBand="0" w:oddHBand="0" w:evenHBand="0" w:firstRowFirstColumn="0" w:firstRowLastColumn="0" w:lastRowFirstColumn="0" w:lastRowLastColumn="0"/>
            <w:tcW w:w="1247" w:type="dxa"/>
            <w:tcBorders>
              <w:left w:val="single" w:sz="4" w:space="0" w:color="auto"/>
            </w:tcBorders>
            <w:vAlign w:val="center"/>
          </w:tcPr>
          <w:p w14:paraId="318FA3B0" w14:textId="77777777" w:rsidR="002E4CA5" w:rsidRPr="004B6530" w:rsidRDefault="002E4CA5" w:rsidP="004B6530">
            <w:pPr>
              <w:spacing w:line="240" w:lineRule="auto"/>
              <w:jc w:val="center"/>
              <w:rPr>
                <w:sz w:val="20"/>
                <w:szCs w:val="20"/>
              </w:rPr>
            </w:pPr>
            <w:r w:rsidRPr="004B6530">
              <w:rPr>
                <w:sz w:val="20"/>
                <w:szCs w:val="20"/>
              </w:rPr>
              <w:t>Sex</w:t>
            </w:r>
          </w:p>
        </w:tc>
        <w:tc>
          <w:tcPr>
            <w:tcW w:w="735" w:type="dxa"/>
            <w:vAlign w:val="center"/>
          </w:tcPr>
          <w:p w14:paraId="6E87593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F</w:t>
            </w:r>
          </w:p>
        </w:tc>
        <w:tc>
          <w:tcPr>
            <w:tcW w:w="736" w:type="dxa"/>
            <w:vAlign w:val="center"/>
          </w:tcPr>
          <w:p w14:paraId="5977BC92"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F</w:t>
            </w:r>
          </w:p>
        </w:tc>
        <w:tc>
          <w:tcPr>
            <w:tcW w:w="736" w:type="dxa"/>
            <w:vAlign w:val="center"/>
          </w:tcPr>
          <w:p w14:paraId="618A2273"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F</w:t>
            </w:r>
          </w:p>
        </w:tc>
        <w:tc>
          <w:tcPr>
            <w:tcW w:w="736" w:type="dxa"/>
            <w:vAlign w:val="center"/>
          </w:tcPr>
          <w:p w14:paraId="0B5887D2"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F</w:t>
            </w:r>
          </w:p>
        </w:tc>
        <w:tc>
          <w:tcPr>
            <w:tcW w:w="736" w:type="dxa"/>
            <w:vAlign w:val="center"/>
          </w:tcPr>
          <w:p w14:paraId="5E5F484C"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F</w:t>
            </w:r>
          </w:p>
        </w:tc>
        <w:tc>
          <w:tcPr>
            <w:tcW w:w="736" w:type="dxa"/>
            <w:vAlign w:val="center"/>
          </w:tcPr>
          <w:p w14:paraId="0865709E"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F</w:t>
            </w:r>
          </w:p>
        </w:tc>
        <w:tc>
          <w:tcPr>
            <w:tcW w:w="736" w:type="dxa"/>
            <w:vAlign w:val="center"/>
          </w:tcPr>
          <w:p w14:paraId="369E0B2E"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F</w:t>
            </w:r>
          </w:p>
        </w:tc>
        <w:tc>
          <w:tcPr>
            <w:tcW w:w="736" w:type="dxa"/>
            <w:vAlign w:val="center"/>
          </w:tcPr>
          <w:p w14:paraId="681FBCE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F</w:t>
            </w:r>
          </w:p>
        </w:tc>
        <w:tc>
          <w:tcPr>
            <w:tcW w:w="736" w:type="dxa"/>
            <w:vAlign w:val="center"/>
          </w:tcPr>
          <w:p w14:paraId="249DBD0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M</w:t>
            </w:r>
          </w:p>
        </w:tc>
        <w:tc>
          <w:tcPr>
            <w:tcW w:w="736" w:type="dxa"/>
            <w:vAlign w:val="center"/>
          </w:tcPr>
          <w:p w14:paraId="526AC09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M</w:t>
            </w:r>
          </w:p>
        </w:tc>
        <w:tc>
          <w:tcPr>
            <w:tcW w:w="736" w:type="dxa"/>
            <w:vAlign w:val="center"/>
          </w:tcPr>
          <w:p w14:paraId="646A4587"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M</w:t>
            </w:r>
          </w:p>
        </w:tc>
        <w:tc>
          <w:tcPr>
            <w:tcW w:w="736" w:type="dxa"/>
            <w:tcBorders>
              <w:right w:val="single" w:sz="4" w:space="0" w:color="auto"/>
            </w:tcBorders>
            <w:vAlign w:val="center"/>
          </w:tcPr>
          <w:p w14:paraId="5BFA377D"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4B6530" w:rsidRPr="00EB5E4F" w14:paraId="7BD3F44C" w14:textId="77777777" w:rsidTr="004B6530">
        <w:trPr>
          <w:trHeight w:val="283"/>
          <w:jc w:val="center"/>
        </w:trPr>
        <w:tc>
          <w:tcPr>
            <w:cnfStyle w:val="001000000000" w:firstRow="0" w:lastRow="0" w:firstColumn="1" w:lastColumn="0" w:oddVBand="0" w:evenVBand="0" w:oddHBand="0" w:evenHBand="0" w:firstRowFirstColumn="0" w:firstRowLastColumn="0" w:lastRowFirstColumn="0" w:lastRowLastColumn="0"/>
            <w:tcW w:w="1247" w:type="dxa"/>
            <w:tcBorders>
              <w:left w:val="single" w:sz="4" w:space="0" w:color="auto"/>
            </w:tcBorders>
            <w:vAlign w:val="center"/>
          </w:tcPr>
          <w:p w14:paraId="237559A1" w14:textId="77777777" w:rsidR="002E4CA5" w:rsidRPr="004B6530" w:rsidRDefault="002E4CA5" w:rsidP="004B6530">
            <w:pPr>
              <w:spacing w:line="240" w:lineRule="auto"/>
              <w:jc w:val="center"/>
              <w:rPr>
                <w:sz w:val="20"/>
                <w:szCs w:val="20"/>
              </w:rPr>
            </w:pPr>
            <w:r w:rsidRPr="004B6530">
              <w:rPr>
                <w:sz w:val="20"/>
                <w:szCs w:val="20"/>
              </w:rPr>
              <w:t>Age (years)</w:t>
            </w:r>
          </w:p>
        </w:tc>
        <w:tc>
          <w:tcPr>
            <w:tcW w:w="735" w:type="dxa"/>
            <w:vAlign w:val="center"/>
          </w:tcPr>
          <w:p w14:paraId="67FC28AA"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4.7</w:t>
            </w:r>
          </w:p>
        </w:tc>
        <w:tc>
          <w:tcPr>
            <w:tcW w:w="736" w:type="dxa"/>
            <w:vAlign w:val="center"/>
          </w:tcPr>
          <w:p w14:paraId="4FB0DDEB"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9.4</w:t>
            </w:r>
          </w:p>
        </w:tc>
        <w:tc>
          <w:tcPr>
            <w:tcW w:w="736" w:type="dxa"/>
            <w:vAlign w:val="center"/>
          </w:tcPr>
          <w:p w14:paraId="4F3E6A3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4.4</w:t>
            </w:r>
          </w:p>
        </w:tc>
        <w:tc>
          <w:tcPr>
            <w:tcW w:w="736" w:type="dxa"/>
            <w:vAlign w:val="center"/>
          </w:tcPr>
          <w:p w14:paraId="287EBF9D"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2.1</w:t>
            </w:r>
          </w:p>
        </w:tc>
        <w:tc>
          <w:tcPr>
            <w:tcW w:w="736" w:type="dxa"/>
            <w:vAlign w:val="center"/>
          </w:tcPr>
          <w:p w14:paraId="2189C3E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2.2</w:t>
            </w:r>
          </w:p>
        </w:tc>
        <w:tc>
          <w:tcPr>
            <w:tcW w:w="736" w:type="dxa"/>
            <w:vAlign w:val="center"/>
          </w:tcPr>
          <w:p w14:paraId="3D2C3A0C"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7.0</w:t>
            </w:r>
          </w:p>
        </w:tc>
        <w:tc>
          <w:tcPr>
            <w:tcW w:w="736" w:type="dxa"/>
            <w:vAlign w:val="center"/>
          </w:tcPr>
          <w:p w14:paraId="64BBB7B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7.3</w:t>
            </w:r>
          </w:p>
        </w:tc>
        <w:tc>
          <w:tcPr>
            <w:tcW w:w="736" w:type="dxa"/>
            <w:vAlign w:val="center"/>
          </w:tcPr>
          <w:p w14:paraId="10850EFA"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0.1</w:t>
            </w:r>
          </w:p>
        </w:tc>
        <w:tc>
          <w:tcPr>
            <w:tcW w:w="736" w:type="dxa"/>
            <w:vAlign w:val="center"/>
          </w:tcPr>
          <w:p w14:paraId="5B9C5892"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7.3</w:t>
            </w:r>
          </w:p>
        </w:tc>
        <w:tc>
          <w:tcPr>
            <w:tcW w:w="736" w:type="dxa"/>
            <w:vAlign w:val="center"/>
          </w:tcPr>
          <w:p w14:paraId="17FECB62"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6.5</w:t>
            </w:r>
          </w:p>
        </w:tc>
        <w:tc>
          <w:tcPr>
            <w:tcW w:w="736" w:type="dxa"/>
            <w:vAlign w:val="center"/>
          </w:tcPr>
          <w:p w14:paraId="24CD291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5.7</w:t>
            </w:r>
          </w:p>
        </w:tc>
        <w:tc>
          <w:tcPr>
            <w:tcW w:w="736" w:type="dxa"/>
            <w:tcBorders>
              <w:right w:val="single" w:sz="4" w:space="0" w:color="auto"/>
            </w:tcBorders>
            <w:vAlign w:val="center"/>
          </w:tcPr>
          <w:p w14:paraId="6DAF5EC7"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3.3</w:t>
            </w:r>
          </w:p>
        </w:tc>
      </w:tr>
      <w:tr w:rsidR="004B6530" w:rsidRPr="00EB5E4F" w14:paraId="50DA4711" w14:textId="77777777" w:rsidTr="004B6530">
        <w:trPr>
          <w:trHeight w:val="283"/>
          <w:jc w:val="center"/>
        </w:trPr>
        <w:tc>
          <w:tcPr>
            <w:cnfStyle w:val="001000000000" w:firstRow="0" w:lastRow="0" w:firstColumn="1" w:lastColumn="0" w:oddVBand="0" w:evenVBand="0" w:oddHBand="0" w:evenHBand="0" w:firstRowFirstColumn="0" w:firstRowLastColumn="0" w:lastRowFirstColumn="0" w:lastRowLastColumn="0"/>
            <w:tcW w:w="1247" w:type="dxa"/>
            <w:tcBorders>
              <w:left w:val="single" w:sz="4" w:space="0" w:color="auto"/>
            </w:tcBorders>
            <w:vAlign w:val="center"/>
          </w:tcPr>
          <w:p w14:paraId="0D4FF921" w14:textId="77777777" w:rsidR="002E4CA5" w:rsidRPr="004B6530" w:rsidRDefault="002E4CA5" w:rsidP="004B6530">
            <w:pPr>
              <w:spacing w:line="240" w:lineRule="auto"/>
              <w:jc w:val="center"/>
              <w:rPr>
                <w:sz w:val="20"/>
                <w:szCs w:val="20"/>
              </w:rPr>
            </w:pPr>
            <w:r w:rsidRPr="004B6530">
              <w:rPr>
                <w:sz w:val="20"/>
                <w:szCs w:val="20"/>
              </w:rPr>
              <w:t>Height (cm)</w:t>
            </w:r>
          </w:p>
        </w:tc>
        <w:tc>
          <w:tcPr>
            <w:tcW w:w="735" w:type="dxa"/>
            <w:vAlign w:val="center"/>
          </w:tcPr>
          <w:p w14:paraId="501521A8"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60.6</w:t>
            </w:r>
          </w:p>
        </w:tc>
        <w:tc>
          <w:tcPr>
            <w:tcW w:w="736" w:type="dxa"/>
            <w:vAlign w:val="center"/>
          </w:tcPr>
          <w:p w14:paraId="55B90C7C"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40.2</w:t>
            </w:r>
          </w:p>
        </w:tc>
        <w:tc>
          <w:tcPr>
            <w:tcW w:w="736" w:type="dxa"/>
            <w:vAlign w:val="center"/>
          </w:tcPr>
          <w:p w14:paraId="3720E4D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65.0</w:t>
            </w:r>
          </w:p>
        </w:tc>
        <w:tc>
          <w:tcPr>
            <w:tcW w:w="736" w:type="dxa"/>
            <w:vAlign w:val="center"/>
          </w:tcPr>
          <w:p w14:paraId="03F6CB65"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55.5</w:t>
            </w:r>
          </w:p>
        </w:tc>
        <w:tc>
          <w:tcPr>
            <w:tcW w:w="736" w:type="dxa"/>
            <w:vAlign w:val="center"/>
          </w:tcPr>
          <w:p w14:paraId="2DE58E46"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54.5</w:t>
            </w:r>
          </w:p>
        </w:tc>
        <w:tc>
          <w:tcPr>
            <w:tcW w:w="736" w:type="dxa"/>
            <w:vAlign w:val="center"/>
          </w:tcPr>
          <w:p w14:paraId="5A8FF031"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51.9</w:t>
            </w:r>
          </w:p>
        </w:tc>
        <w:tc>
          <w:tcPr>
            <w:tcW w:w="736" w:type="dxa"/>
            <w:vAlign w:val="center"/>
          </w:tcPr>
          <w:p w14:paraId="5EFE5CB1"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46.6</w:t>
            </w:r>
          </w:p>
        </w:tc>
        <w:tc>
          <w:tcPr>
            <w:tcW w:w="736" w:type="dxa"/>
            <w:vAlign w:val="center"/>
          </w:tcPr>
          <w:p w14:paraId="5F36EAC9"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25.9</w:t>
            </w:r>
          </w:p>
        </w:tc>
        <w:tc>
          <w:tcPr>
            <w:tcW w:w="736" w:type="dxa"/>
            <w:vAlign w:val="center"/>
          </w:tcPr>
          <w:p w14:paraId="58D9FDDB"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20.3</w:t>
            </w:r>
          </w:p>
        </w:tc>
        <w:tc>
          <w:tcPr>
            <w:tcW w:w="736" w:type="dxa"/>
            <w:vAlign w:val="center"/>
          </w:tcPr>
          <w:p w14:paraId="3DEC966C"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62.5</w:t>
            </w:r>
          </w:p>
        </w:tc>
        <w:tc>
          <w:tcPr>
            <w:tcW w:w="736" w:type="dxa"/>
            <w:vAlign w:val="center"/>
          </w:tcPr>
          <w:p w14:paraId="38537B3C"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79.2</w:t>
            </w:r>
          </w:p>
        </w:tc>
        <w:tc>
          <w:tcPr>
            <w:tcW w:w="736" w:type="dxa"/>
            <w:tcBorders>
              <w:right w:val="single" w:sz="4" w:space="0" w:color="auto"/>
            </w:tcBorders>
            <w:vAlign w:val="center"/>
          </w:tcPr>
          <w:p w14:paraId="75AB8A01"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51.1</w:t>
            </w:r>
          </w:p>
        </w:tc>
      </w:tr>
      <w:tr w:rsidR="004B6530" w:rsidRPr="00EB5E4F" w14:paraId="486CA15A" w14:textId="77777777" w:rsidTr="004B6530">
        <w:trPr>
          <w:trHeight w:val="265"/>
          <w:jc w:val="center"/>
        </w:trPr>
        <w:tc>
          <w:tcPr>
            <w:cnfStyle w:val="001000000000" w:firstRow="0" w:lastRow="0" w:firstColumn="1" w:lastColumn="0" w:oddVBand="0" w:evenVBand="0" w:oddHBand="0" w:evenHBand="0" w:firstRowFirstColumn="0" w:firstRowLastColumn="0" w:lastRowFirstColumn="0" w:lastRowLastColumn="0"/>
            <w:tcW w:w="1247" w:type="dxa"/>
            <w:tcBorders>
              <w:left w:val="single" w:sz="4" w:space="0" w:color="auto"/>
            </w:tcBorders>
            <w:vAlign w:val="center"/>
          </w:tcPr>
          <w:p w14:paraId="60E53702" w14:textId="77777777" w:rsidR="002E4CA5" w:rsidRPr="004B6530" w:rsidRDefault="002E4CA5" w:rsidP="004B6530">
            <w:pPr>
              <w:spacing w:line="240" w:lineRule="auto"/>
              <w:jc w:val="center"/>
              <w:rPr>
                <w:sz w:val="20"/>
                <w:szCs w:val="20"/>
              </w:rPr>
            </w:pPr>
            <w:r w:rsidRPr="004B6530">
              <w:rPr>
                <w:sz w:val="20"/>
                <w:szCs w:val="20"/>
              </w:rPr>
              <w:t>Weight (kg)</w:t>
            </w:r>
          </w:p>
        </w:tc>
        <w:tc>
          <w:tcPr>
            <w:tcW w:w="735" w:type="dxa"/>
            <w:vAlign w:val="center"/>
          </w:tcPr>
          <w:p w14:paraId="547C2DC7"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39.0</w:t>
            </w:r>
          </w:p>
        </w:tc>
        <w:tc>
          <w:tcPr>
            <w:tcW w:w="736" w:type="dxa"/>
            <w:vAlign w:val="center"/>
          </w:tcPr>
          <w:p w14:paraId="3AF51445"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26.0</w:t>
            </w:r>
          </w:p>
        </w:tc>
        <w:tc>
          <w:tcPr>
            <w:tcW w:w="736" w:type="dxa"/>
            <w:vAlign w:val="center"/>
          </w:tcPr>
          <w:p w14:paraId="671760E6"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66.0</w:t>
            </w:r>
          </w:p>
        </w:tc>
        <w:tc>
          <w:tcPr>
            <w:tcW w:w="736" w:type="dxa"/>
            <w:vAlign w:val="center"/>
          </w:tcPr>
          <w:p w14:paraId="06ED3C7D"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66.0</w:t>
            </w:r>
          </w:p>
        </w:tc>
        <w:tc>
          <w:tcPr>
            <w:tcW w:w="736" w:type="dxa"/>
            <w:vAlign w:val="center"/>
          </w:tcPr>
          <w:p w14:paraId="56362E39"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44.5</w:t>
            </w:r>
          </w:p>
        </w:tc>
        <w:tc>
          <w:tcPr>
            <w:tcW w:w="736" w:type="dxa"/>
            <w:vAlign w:val="center"/>
          </w:tcPr>
          <w:p w14:paraId="77981DFD"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45.0</w:t>
            </w:r>
          </w:p>
        </w:tc>
        <w:tc>
          <w:tcPr>
            <w:tcW w:w="736" w:type="dxa"/>
            <w:vAlign w:val="center"/>
          </w:tcPr>
          <w:p w14:paraId="21C37896"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45.0</w:t>
            </w:r>
          </w:p>
        </w:tc>
        <w:tc>
          <w:tcPr>
            <w:tcW w:w="736" w:type="dxa"/>
            <w:vAlign w:val="center"/>
          </w:tcPr>
          <w:p w14:paraId="62F5C7C4"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24.0</w:t>
            </w:r>
          </w:p>
        </w:tc>
        <w:tc>
          <w:tcPr>
            <w:tcW w:w="736" w:type="dxa"/>
            <w:vAlign w:val="center"/>
          </w:tcPr>
          <w:p w14:paraId="09FD89AA"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21.0</w:t>
            </w:r>
          </w:p>
        </w:tc>
        <w:tc>
          <w:tcPr>
            <w:tcW w:w="736" w:type="dxa"/>
            <w:vAlign w:val="center"/>
          </w:tcPr>
          <w:p w14:paraId="5E9701F8"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56.0</w:t>
            </w:r>
          </w:p>
        </w:tc>
        <w:tc>
          <w:tcPr>
            <w:tcW w:w="736" w:type="dxa"/>
            <w:vAlign w:val="center"/>
          </w:tcPr>
          <w:p w14:paraId="62335E4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86.5</w:t>
            </w:r>
          </w:p>
        </w:tc>
        <w:tc>
          <w:tcPr>
            <w:tcW w:w="736" w:type="dxa"/>
            <w:tcBorders>
              <w:right w:val="single" w:sz="4" w:space="0" w:color="auto"/>
            </w:tcBorders>
            <w:vAlign w:val="center"/>
          </w:tcPr>
          <w:p w14:paraId="67B5E705"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47.2</w:t>
            </w:r>
          </w:p>
        </w:tc>
      </w:tr>
      <w:tr w:rsidR="004B6530" w:rsidRPr="00EB5E4F" w14:paraId="49D91D41" w14:textId="77777777" w:rsidTr="004B6530">
        <w:trPr>
          <w:trHeight w:val="570"/>
          <w:jc w:val="center"/>
        </w:trPr>
        <w:tc>
          <w:tcPr>
            <w:cnfStyle w:val="001000000000" w:firstRow="0" w:lastRow="0" w:firstColumn="1" w:lastColumn="0" w:oddVBand="0" w:evenVBand="0" w:oddHBand="0" w:evenHBand="0" w:firstRowFirstColumn="0" w:firstRowLastColumn="0" w:lastRowFirstColumn="0" w:lastRowLastColumn="0"/>
            <w:tcW w:w="1247" w:type="dxa"/>
            <w:tcBorders>
              <w:left w:val="single" w:sz="4" w:space="0" w:color="auto"/>
            </w:tcBorders>
            <w:vAlign w:val="center"/>
          </w:tcPr>
          <w:p w14:paraId="0A76E12D" w14:textId="77777777" w:rsidR="002E4CA5" w:rsidRPr="004B6530" w:rsidRDefault="002E4CA5" w:rsidP="004B6530">
            <w:pPr>
              <w:spacing w:line="240" w:lineRule="auto"/>
              <w:jc w:val="center"/>
              <w:rPr>
                <w:sz w:val="20"/>
                <w:szCs w:val="20"/>
              </w:rPr>
            </w:pPr>
            <w:r w:rsidRPr="004B6530">
              <w:rPr>
                <w:sz w:val="20"/>
                <w:szCs w:val="20"/>
              </w:rPr>
              <w:t>FEV</w:t>
            </w:r>
            <w:r w:rsidRPr="004B6530">
              <w:rPr>
                <w:sz w:val="20"/>
                <w:szCs w:val="20"/>
                <w:vertAlign w:val="subscript"/>
              </w:rPr>
              <w:t>1</w:t>
            </w:r>
            <w:r w:rsidRPr="004B6530">
              <w:rPr>
                <w:sz w:val="20"/>
                <w:szCs w:val="20"/>
              </w:rPr>
              <w:t xml:space="preserve"> z-score</w:t>
            </w:r>
          </w:p>
        </w:tc>
        <w:tc>
          <w:tcPr>
            <w:tcW w:w="735" w:type="dxa"/>
            <w:vAlign w:val="center"/>
          </w:tcPr>
          <w:p w14:paraId="0DA928E8"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2.1</w:t>
            </w:r>
          </w:p>
        </w:tc>
        <w:tc>
          <w:tcPr>
            <w:tcW w:w="736" w:type="dxa"/>
            <w:vAlign w:val="center"/>
          </w:tcPr>
          <w:p w14:paraId="2D93108B"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3.2</w:t>
            </w:r>
          </w:p>
        </w:tc>
        <w:tc>
          <w:tcPr>
            <w:tcW w:w="736" w:type="dxa"/>
            <w:vAlign w:val="center"/>
          </w:tcPr>
          <w:p w14:paraId="7DEE6A2D"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7</w:t>
            </w:r>
          </w:p>
        </w:tc>
        <w:tc>
          <w:tcPr>
            <w:tcW w:w="736" w:type="dxa"/>
            <w:vAlign w:val="center"/>
          </w:tcPr>
          <w:p w14:paraId="3E6C3DB4"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6</w:t>
            </w:r>
          </w:p>
        </w:tc>
        <w:tc>
          <w:tcPr>
            <w:tcW w:w="736" w:type="dxa"/>
            <w:vAlign w:val="center"/>
          </w:tcPr>
          <w:p w14:paraId="5987F7E2"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7</w:t>
            </w:r>
          </w:p>
        </w:tc>
        <w:tc>
          <w:tcPr>
            <w:tcW w:w="736" w:type="dxa"/>
            <w:vAlign w:val="center"/>
          </w:tcPr>
          <w:p w14:paraId="503D7C9B"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6</w:t>
            </w:r>
          </w:p>
        </w:tc>
        <w:tc>
          <w:tcPr>
            <w:tcW w:w="736" w:type="dxa"/>
            <w:vAlign w:val="center"/>
          </w:tcPr>
          <w:p w14:paraId="61E2288A"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2.4</w:t>
            </w:r>
          </w:p>
        </w:tc>
        <w:tc>
          <w:tcPr>
            <w:tcW w:w="736" w:type="dxa"/>
            <w:vAlign w:val="center"/>
          </w:tcPr>
          <w:p w14:paraId="3C3A14FE"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2</w:t>
            </w:r>
          </w:p>
        </w:tc>
        <w:tc>
          <w:tcPr>
            <w:tcW w:w="736" w:type="dxa"/>
            <w:vAlign w:val="center"/>
          </w:tcPr>
          <w:p w14:paraId="1B442C77"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3.0</w:t>
            </w:r>
          </w:p>
        </w:tc>
        <w:tc>
          <w:tcPr>
            <w:tcW w:w="736" w:type="dxa"/>
            <w:vAlign w:val="center"/>
          </w:tcPr>
          <w:p w14:paraId="216AA30E"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5</w:t>
            </w:r>
          </w:p>
        </w:tc>
        <w:tc>
          <w:tcPr>
            <w:tcW w:w="736" w:type="dxa"/>
            <w:vAlign w:val="center"/>
          </w:tcPr>
          <w:p w14:paraId="12FE110D"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2.1</w:t>
            </w:r>
          </w:p>
        </w:tc>
        <w:tc>
          <w:tcPr>
            <w:tcW w:w="736" w:type="dxa"/>
            <w:tcBorders>
              <w:right w:val="single" w:sz="4" w:space="0" w:color="auto"/>
            </w:tcBorders>
            <w:vAlign w:val="center"/>
          </w:tcPr>
          <w:p w14:paraId="37E0E5B5"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1</w:t>
            </w:r>
          </w:p>
        </w:tc>
      </w:tr>
      <w:tr w:rsidR="004B6530" w:rsidRPr="00EB5E4F" w14:paraId="2483C02D" w14:textId="77777777" w:rsidTr="004B6530">
        <w:trPr>
          <w:trHeight w:val="570"/>
          <w:jc w:val="center"/>
        </w:trPr>
        <w:tc>
          <w:tcPr>
            <w:cnfStyle w:val="001000000000" w:firstRow="0" w:lastRow="0" w:firstColumn="1" w:lastColumn="0" w:oddVBand="0" w:evenVBand="0" w:oddHBand="0" w:evenHBand="0" w:firstRowFirstColumn="0" w:firstRowLastColumn="0" w:lastRowFirstColumn="0" w:lastRowLastColumn="0"/>
            <w:tcW w:w="1247" w:type="dxa"/>
            <w:tcBorders>
              <w:left w:val="single" w:sz="4" w:space="0" w:color="auto"/>
            </w:tcBorders>
            <w:vAlign w:val="center"/>
          </w:tcPr>
          <w:p w14:paraId="294431EA" w14:textId="77777777" w:rsidR="002E4CA5" w:rsidRPr="004B6530" w:rsidRDefault="002E4CA5" w:rsidP="004B6530">
            <w:pPr>
              <w:spacing w:line="240" w:lineRule="auto"/>
              <w:jc w:val="center"/>
              <w:rPr>
                <w:sz w:val="20"/>
                <w:szCs w:val="20"/>
              </w:rPr>
            </w:pPr>
            <w:r w:rsidRPr="004B6530">
              <w:rPr>
                <w:sz w:val="20"/>
                <w:szCs w:val="20"/>
              </w:rPr>
              <w:t>FEV</w:t>
            </w:r>
            <w:r w:rsidRPr="004B6530">
              <w:rPr>
                <w:sz w:val="20"/>
                <w:szCs w:val="20"/>
                <w:vertAlign w:val="subscript"/>
              </w:rPr>
              <w:t>1</w:t>
            </w:r>
            <w:r w:rsidRPr="004B6530">
              <w:rPr>
                <w:sz w:val="20"/>
                <w:szCs w:val="20"/>
              </w:rPr>
              <w:t>/FVC z-score</w:t>
            </w:r>
          </w:p>
        </w:tc>
        <w:tc>
          <w:tcPr>
            <w:tcW w:w="735" w:type="dxa"/>
            <w:vAlign w:val="center"/>
          </w:tcPr>
          <w:p w14:paraId="383B95AE"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7</w:t>
            </w:r>
          </w:p>
        </w:tc>
        <w:tc>
          <w:tcPr>
            <w:tcW w:w="736" w:type="dxa"/>
            <w:vAlign w:val="center"/>
          </w:tcPr>
          <w:p w14:paraId="60EA0C7A"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3.2</w:t>
            </w:r>
          </w:p>
        </w:tc>
        <w:tc>
          <w:tcPr>
            <w:tcW w:w="736" w:type="dxa"/>
            <w:vAlign w:val="center"/>
          </w:tcPr>
          <w:p w14:paraId="0DED7D1D"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5</w:t>
            </w:r>
          </w:p>
        </w:tc>
        <w:tc>
          <w:tcPr>
            <w:tcW w:w="736" w:type="dxa"/>
            <w:vAlign w:val="center"/>
          </w:tcPr>
          <w:p w14:paraId="6AE57E6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0</w:t>
            </w:r>
          </w:p>
        </w:tc>
        <w:tc>
          <w:tcPr>
            <w:tcW w:w="736" w:type="dxa"/>
            <w:vAlign w:val="center"/>
          </w:tcPr>
          <w:p w14:paraId="012E159A"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4</w:t>
            </w:r>
          </w:p>
        </w:tc>
        <w:tc>
          <w:tcPr>
            <w:tcW w:w="736" w:type="dxa"/>
            <w:vAlign w:val="center"/>
          </w:tcPr>
          <w:p w14:paraId="5FFF57A3"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5</w:t>
            </w:r>
          </w:p>
        </w:tc>
        <w:tc>
          <w:tcPr>
            <w:tcW w:w="736" w:type="dxa"/>
            <w:vAlign w:val="center"/>
          </w:tcPr>
          <w:p w14:paraId="61D1E5E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2.3</w:t>
            </w:r>
          </w:p>
        </w:tc>
        <w:tc>
          <w:tcPr>
            <w:tcW w:w="736" w:type="dxa"/>
            <w:vAlign w:val="center"/>
          </w:tcPr>
          <w:p w14:paraId="4C6CA9A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5</w:t>
            </w:r>
          </w:p>
        </w:tc>
        <w:tc>
          <w:tcPr>
            <w:tcW w:w="736" w:type="dxa"/>
            <w:vAlign w:val="center"/>
          </w:tcPr>
          <w:p w14:paraId="7FB4448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3.1</w:t>
            </w:r>
          </w:p>
        </w:tc>
        <w:tc>
          <w:tcPr>
            <w:tcW w:w="736" w:type="dxa"/>
            <w:vAlign w:val="center"/>
          </w:tcPr>
          <w:p w14:paraId="41B4D97D"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3.0</w:t>
            </w:r>
          </w:p>
        </w:tc>
        <w:tc>
          <w:tcPr>
            <w:tcW w:w="736" w:type="dxa"/>
            <w:vAlign w:val="center"/>
          </w:tcPr>
          <w:p w14:paraId="520854F8"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7</w:t>
            </w:r>
          </w:p>
        </w:tc>
        <w:tc>
          <w:tcPr>
            <w:tcW w:w="736" w:type="dxa"/>
            <w:tcBorders>
              <w:right w:val="single" w:sz="4" w:space="0" w:color="auto"/>
            </w:tcBorders>
            <w:vAlign w:val="center"/>
          </w:tcPr>
          <w:p w14:paraId="24B08FA7"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7</w:t>
            </w:r>
          </w:p>
        </w:tc>
      </w:tr>
      <w:tr w:rsidR="004B6530" w:rsidRPr="00EB5E4F" w14:paraId="0A0B32A5" w14:textId="77777777" w:rsidTr="004B6530">
        <w:trPr>
          <w:trHeight w:val="283"/>
          <w:jc w:val="center"/>
        </w:trPr>
        <w:tc>
          <w:tcPr>
            <w:cnfStyle w:val="001000000000" w:firstRow="0" w:lastRow="0" w:firstColumn="1" w:lastColumn="0" w:oddVBand="0" w:evenVBand="0" w:oddHBand="0" w:evenHBand="0" w:firstRowFirstColumn="0" w:firstRowLastColumn="0" w:lastRowFirstColumn="0" w:lastRowLastColumn="0"/>
            <w:tcW w:w="1247" w:type="dxa"/>
            <w:tcBorders>
              <w:left w:val="single" w:sz="4" w:space="0" w:color="auto"/>
            </w:tcBorders>
            <w:vAlign w:val="center"/>
          </w:tcPr>
          <w:p w14:paraId="6D705543" w14:textId="77777777" w:rsidR="002E4CA5" w:rsidRPr="004B6530" w:rsidRDefault="002E4CA5" w:rsidP="004B6530">
            <w:pPr>
              <w:spacing w:line="240" w:lineRule="auto"/>
              <w:jc w:val="center"/>
              <w:rPr>
                <w:sz w:val="20"/>
                <w:szCs w:val="20"/>
              </w:rPr>
            </w:pPr>
            <w:r w:rsidRPr="004B6530">
              <w:rPr>
                <w:sz w:val="20"/>
                <w:szCs w:val="20"/>
              </w:rPr>
              <w:t>LCI</w:t>
            </w:r>
          </w:p>
        </w:tc>
        <w:tc>
          <w:tcPr>
            <w:tcW w:w="735" w:type="dxa"/>
            <w:vAlign w:val="center"/>
          </w:tcPr>
          <w:p w14:paraId="0983E028"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8.8</w:t>
            </w:r>
          </w:p>
        </w:tc>
        <w:tc>
          <w:tcPr>
            <w:tcW w:w="736" w:type="dxa"/>
            <w:vAlign w:val="center"/>
          </w:tcPr>
          <w:p w14:paraId="233B18E7"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7.8</w:t>
            </w:r>
          </w:p>
        </w:tc>
        <w:tc>
          <w:tcPr>
            <w:tcW w:w="736" w:type="dxa"/>
            <w:vAlign w:val="center"/>
          </w:tcPr>
          <w:p w14:paraId="2D371C8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6.9</w:t>
            </w:r>
          </w:p>
        </w:tc>
        <w:tc>
          <w:tcPr>
            <w:tcW w:w="736" w:type="dxa"/>
            <w:vAlign w:val="center"/>
          </w:tcPr>
          <w:p w14:paraId="364D3863"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6.0</w:t>
            </w:r>
          </w:p>
        </w:tc>
        <w:tc>
          <w:tcPr>
            <w:tcW w:w="736" w:type="dxa"/>
            <w:vAlign w:val="center"/>
          </w:tcPr>
          <w:p w14:paraId="4B78F84B"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6.8</w:t>
            </w:r>
          </w:p>
        </w:tc>
        <w:tc>
          <w:tcPr>
            <w:tcW w:w="736" w:type="dxa"/>
            <w:vAlign w:val="center"/>
          </w:tcPr>
          <w:p w14:paraId="7ADA3646"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7.35</w:t>
            </w:r>
          </w:p>
        </w:tc>
        <w:tc>
          <w:tcPr>
            <w:tcW w:w="736" w:type="dxa"/>
            <w:vAlign w:val="center"/>
          </w:tcPr>
          <w:p w14:paraId="2061244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7.3</w:t>
            </w:r>
          </w:p>
        </w:tc>
        <w:tc>
          <w:tcPr>
            <w:tcW w:w="736" w:type="dxa"/>
            <w:vAlign w:val="center"/>
          </w:tcPr>
          <w:p w14:paraId="49B878CD"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6.4</w:t>
            </w:r>
          </w:p>
        </w:tc>
        <w:tc>
          <w:tcPr>
            <w:tcW w:w="736" w:type="dxa"/>
            <w:vAlign w:val="center"/>
          </w:tcPr>
          <w:p w14:paraId="44FF2A3D"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1.1</w:t>
            </w:r>
          </w:p>
        </w:tc>
        <w:tc>
          <w:tcPr>
            <w:tcW w:w="736" w:type="dxa"/>
            <w:vAlign w:val="center"/>
          </w:tcPr>
          <w:p w14:paraId="0C0430DE"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0.7</w:t>
            </w:r>
          </w:p>
        </w:tc>
        <w:tc>
          <w:tcPr>
            <w:tcW w:w="736" w:type="dxa"/>
            <w:vAlign w:val="center"/>
          </w:tcPr>
          <w:p w14:paraId="17D36BCC"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8.6</w:t>
            </w:r>
          </w:p>
        </w:tc>
        <w:tc>
          <w:tcPr>
            <w:tcW w:w="736" w:type="dxa"/>
            <w:tcBorders>
              <w:right w:val="single" w:sz="4" w:space="0" w:color="auto"/>
            </w:tcBorders>
            <w:vAlign w:val="center"/>
          </w:tcPr>
          <w:p w14:paraId="24DB3EF6"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8.0</w:t>
            </w:r>
          </w:p>
        </w:tc>
      </w:tr>
      <w:tr w:rsidR="004B6530" w:rsidRPr="00EB5E4F" w14:paraId="0591E789" w14:textId="77777777" w:rsidTr="004B6530">
        <w:trPr>
          <w:trHeight w:val="265"/>
          <w:jc w:val="center"/>
        </w:trPr>
        <w:tc>
          <w:tcPr>
            <w:cnfStyle w:val="001000000000" w:firstRow="0" w:lastRow="0" w:firstColumn="1" w:lastColumn="0" w:oddVBand="0" w:evenVBand="0" w:oddHBand="0" w:evenHBand="0" w:firstRowFirstColumn="0" w:firstRowLastColumn="0" w:lastRowFirstColumn="0" w:lastRowLastColumn="0"/>
            <w:tcW w:w="1247" w:type="dxa"/>
            <w:tcBorders>
              <w:left w:val="single" w:sz="4" w:space="0" w:color="auto"/>
            </w:tcBorders>
            <w:vAlign w:val="center"/>
          </w:tcPr>
          <w:p w14:paraId="6AA29E29" w14:textId="77777777" w:rsidR="002E4CA5" w:rsidRPr="004B6530" w:rsidRDefault="002E4CA5" w:rsidP="004B6530">
            <w:pPr>
              <w:spacing w:line="240" w:lineRule="auto"/>
              <w:jc w:val="center"/>
              <w:rPr>
                <w:sz w:val="20"/>
                <w:szCs w:val="20"/>
              </w:rPr>
            </w:pPr>
            <w:r w:rsidRPr="004B6530">
              <w:rPr>
                <w:sz w:val="20"/>
                <w:szCs w:val="20"/>
              </w:rPr>
              <w:t>S</w:t>
            </w:r>
            <w:r w:rsidRPr="004B6530">
              <w:rPr>
                <w:sz w:val="20"/>
                <w:szCs w:val="20"/>
                <w:vertAlign w:val="subscript"/>
              </w:rPr>
              <w:t>cond</w:t>
            </w:r>
          </w:p>
        </w:tc>
        <w:tc>
          <w:tcPr>
            <w:tcW w:w="735" w:type="dxa"/>
            <w:vAlign w:val="center"/>
          </w:tcPr>
          <w:p w14:paraId="7B9A69E6"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3</w:t>
            </w:r>
          </w:p>
        </w:tc>
        <w:tc>
          <w:tcPr>
            <w:tcW w:w="736" w:type="dxa"/>
            <w:vAlign w:val="center"/>
          </w:tcPr>
          <w:p w14:paraId="6DDDA90B"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10</w:t>
            </w:r>
          </w:p>
        </w:tc>
        <w:tc>
          <w:tcPr>
            <w:tcW w:w="736" w:type="dxa"/>
            <w:vAlign w:val="center"/>
          </w:tcPr>
          <w:p w14:paraId="6BAAFB03"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6</w:t>
            </w:r>
          </w:p>
        </w:tc>
        <w:tc>
          <w:tcPr>
            <w:tcW w:w="736" w:type="dxa"/>
            <w:vAlign w:val="center"/>
          </w:tcPr>
          <w:p w14:paraId="196C9136"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3</w:t>
            </w:r>
          </w:p>
        </w:tc>
        <w:tc>
          <w:tcPr>
            <w:tcW w:w="736" w:type="dxa"/>
            <w:vAlign w:val="center"/>
          </w:tcPr>
          <w:p w14:paraId="750B867A"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2</w:t>
            </w:r>
          </w:p>
        </w:tc>
        <w:tc>
          <w:tcPr>
            <w:tcW w:w="736" w:type="dxa"/>
            <w:vAlign w:val="center"/>
          </w:tcPr>
          <w:p w14:paraId="5632E98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5</w:t>
            </w:r>
          </w:p>
        </w:tc>
        <w:tc>
          <w:tcPr>
            <w:tcW w:w="736" w:type="dxa"/>
            <w:vAlign w:val="center"/>
          </w:tcPr>
          <w:p w14:paraId="7A36FAD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6</w:t>
            </w:r>
          </w:p>
        </w:tc>
        <w:tc>
          <w:tcPr>
            <w:tcW w:w="736" w:type="dxa"/>
            <w:vAlign w:val="center"/>
          </w:tcPr>
          <w:p w14:paraId="2A433ABE"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5</w:t>
            </w:r>
          </w:p>
        </w:tc>
        <w:tc>
          <w:tcPr>
            <w:tcW w:w="736" w:type="dxa"/>
            <w:vAlign w:val="center"/>
          </w:tcPr>
          <w:p w14:paraId="70315D11"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7</w:t>
            </w:r>
          </w:p>
        </w:tc>
        <w:tc>
          <w:tcPr>
            <w:tcW w:w="736" w:type="dxa"/>
            <w:vAlign w:val="center"/>
          </w:tcPr>
          <w:p w14:paraId="30CC5168"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6</w:t>
            </w:r>
          </w:p>
        </w:tc>
        <w:tc>
          <w:tcPr>
            <w:tcW w:w="736" w:type="dxa"/>
            <w:vAlign w:val="center"/>
          </w:tcPr>
          <w:p w14:paraId="295BE2EA"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9</w:t>
            </w:r>
          </w:p>
        </w:tc>
        <w:tc>
          <w:tcPr>
            <w:tcW w:w="736" w:type="dxa"/>
            <w:tcBorders>
              <w:right w:val="single" w:sz="4" w:space="0" w:color="auto"/>
            </w:tcBorders>
            <w:vAlign w:val="center"/>
          </w:tcPr>
          <w:p w14:paraId="451D0692"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6</w:t>
            </w:r>
          </w:p>
        </w:tc>
      </w:tr>
      <w:tr w:rsidR="004B6530" w:rsidRPr="00EB5E4F" w14:paraId="1B5E5990" w14:textId="77777777" w:rsidTr="004B6530">
        <w:trPr>
          <w:trHeight w:val="294"/>
          <w:jc w:val="center"/>
        </w:trPr>
        <w:tc>
          <w:tcPr>
            <w:cnfStyle w:val="001000000000" w:firstRow="0" w:lastRow="0" w:firstColumn="1" w:lastColumn="0" w:oddVBand="0" w:evenVBand="0" w:oddHBand="0" w:evenHBand="0" w:firstRowFirstColumn="0" w:firstRowLastColumn="0" w:lastRowFirstColumn="0" w:lastRowLastColumn="0"/>
            <w:tcW w:w="1247" w:type="dxa"/>
            <w:tcBorders>
              <w:left w:val="single" w:sz="4" w:space="0" w:color="auto"/>
            </w:tcBorders>
            <w:vAlign w:val="center"/>
          </w:tcPr>
          <w:p w14:paraId="496C13BD" w14:textId="77777777" w:rsidR="002E4CA5" w:rsidRPr="004B6530" w:rsidRDefault="002E4CA5" w:rsidP="004B6530">
            <w:pPr>
              <w:spacing w:line="240" w:lineRule="auto"/>
              <w:jc w:val="center"/>
              <w:rPr>
                <w:sz w:val="20"/>
                <w:szCs w:val="20"/>
              </w:rPr>
            </w:pPr>
            <w:r w:rsidRPr="004B6530">
              <w:rPr>
                <w:sz w:val="20"/>
                <w:szCs w:val="20"/>
              </w:rPr>
              <w:t>S</w:t>
            </w:r>
            <w:r w:rsidRPr="004B6530">
              <w:rPr>
                <w:sz w:val="20"/>
                <w:szCs w:val="20"/>
                <w:vertAlign w:val="subscript"/>
              </w:rPr>
              <w:t>acin</w:t>
            </w:r>
          </w:p>
        </w:tc>
        <w:tc>
          <w:tcPr>
            <w:tcW w:w="735" w:type="dxa"/>
            <w:vAlign w:val="center"/>
          </w:tcPr>
          <w:p w14:paraId="523E108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29</w:t>
            </w:r>
          </w:p>
        </w:tc>
        <w:tc>
          <w:tcPr>
            <w:tcW w:w="736" w:type="dxa"/>
            <w:vAlign w:val="center"/>
          </w:tcPr>
          <w:p w14:paraId="320BEC59"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8</w:t>
            </w:r>
          </w:p>
        </w:tc>
        <w:tc>
          <w:tcPr>
            <w:tcW w:w="736" w:type="dxa"/>
            <w:vAlign w:val="center"/>
          </w:tcPr>
          <w:p w14:paraId="0E76D0C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12</w:t>
            </w:r>
          </w:p>
        </w:tc>
        <w:tc>
          <w:tcPr>
            <w:tcW w:w="736" w:type="dxa"/>
            <w:vAlign w:val="center"/>
          </w:tcPr>
          <w:p w14:paraId="7F3314FC"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7</w:t>
            </w:r>
          </w:p>
        </w:tc>
        <w:tc>
          <w:tcPr>
            <w:tcW w:w="736" w:type="dxa"/>
            <w:vAlign w:val="center"/>
          </w:tcPr>
          <w:p w14:paraId="65B9137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6</w:t>
            </w:r>
          </w:p>
        </w:tc>
        <w:tc>
          <w:tcPr>
            <w:tcW w:w="736" w:type="dxa"/>
            <w:vAlign w:val="center"/>
          </w:tcPr>
          <w:p w14:paraId="082B8E53"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3</w:t>
            </w:r>
          </w:p>
        </w:tc>
        <w:tc>
          <w:tcPr>
            <w:tcW w:w="736" w:type="dxa"/>
            <w:vAlign w:val="center"/>
          </w:tcPr>
          <w:p w14:paraId="09FFC971"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18</w:t>
            </w:r>
          </w:p>
        </w:tc>
        <w:tc>
          <w:tcPr>
            <w:tcW w:w="736" w:type="dxa"/>
            <w:vAlign w:val="center"/>
          </w:tcPr>
          <w:p w14:paraId="34DFABE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07</w:t>
            </w:r>
          </w:p>
        </w:tc>
        <w:tc>
          <w:tcPr>
            <w:tcW w:w="736" w:type="dxa"/>
            <w:vAlign w:val="center"/>
          </w:tcPr>
          <w:p w14:paraId="03D17038"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28</w:t>
            </w:r>
          </w:p>
        </w:tc>
        <w:tc>
          <w:tcPr>
            <w:tcW w:w="736" w:type="dxa"/>
            <w:vAlign w:val="center"/>
          </w:tcPr>
          <w:p w14:paraId="14CABE88"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17</w:t>
            </w:r>
          </w:p>
        </w:tc>
        <w:tc>
          <w:tcPr>
            <w:tcW w:w="736" w:type="dxa"/>
            <w:vAlign w:val="center"/>
          </w:tcPr>
          <w:p w14:paraId="40FC24F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14</w:t>
            </w:r>
          </w:p>
        </w:tc>
        <w:tc>
          <w:tcPr>
            <w:tcW w:w="736" w:type="dxa"/>
            <w:tcBorders>
              <w:right w:val="single" w:sz="4" w:space="0" w:color="auto"/>
            </w:tcBorders>
            <w:vAlign w:val="center"/>
          </w:tcPr>
          <w:p w14:paraId="24243051"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0.12</w:t>
            </w:r>
          </w:p>
        </w:tc>
      </w:tr>
      <w:tr w:rsidR="004B6530" w:rsidRPr="00EB5E4F" w14:paraId="76DB78C6" w14:textId="77777777" w:rsidTr="004B6530">
        <w:trPr>
          <w:trHeight w:val="283"/>
          <w:jc w:val="center"/>
        </w:trPr>
        <w:tc>
          <w:tcPr>
            <w:cnfStyle w:val="001000000000" w:firstRow="0" w:lastRow="0" w:firstColumn="1" w:lastColumn="0" w:oddVBand="0" w:evenVBand="0" w:oddHBand="0" w:evenHBand="0" w:firstRowFirstColumn="0" w:firstRowLastColumn="0" w:lastRowFirstColumn="0" w:lastRowLastColumn="0"/>
            <w:tcW w:w="1247" w:type="dxa"/>
            <w:tcBorders>
              <w:left w:val="single" w:sz="4" w:space="0" w:color="auto"/>
            </w:tcBorders>
            <w:vAlign w:val="center"/>
          </w:tcPr>
          <w:p w14:paraId="0D9E9D64" w14:textId="77777777" w:rsidR="002E4CA5" w:rsidRPr="004B6530" w:rsidRDefault="002E4CA5" w:rsidP="004B6530">
            <w:pPr>
              <w:spacing w:line="240" w:lineRule="auto"/>
              <w:jc w:val="center"/>
              <w:rPr>
                <w:sz w:val="20"/>
                <w:szCs w:val="20"/>
              </w:rPr>
            </w:pPr>
            <w:r w:rsidRPr="004B6530">
              <w:rPr>
                <w:sz w:val="20"/>
                <w:szCs w:val="20"/>
              </w:rPr>
              <w:t>VDP (%)</w:t>
            </w:r>
          </w:p>
        </w:tc>
        <w:tc>
          <w:tcPr>
            <w:tcW w:w="735" w:type="dxa"/>
            <w:vAlign w:val="center"/>
          </w:tcPr>
          <w:p w14:paraId="1908C206"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3.2</w:t>
            </w:r>
          </w:p>
        </w:tc>
        <w:tc>
          <w:tcPr>
            <w:tcW w:w="736" w:type="dxa"/>
            <w:vAlign w:val="center"/>
          </w:tcPr>
          <w:p w14:paraId="0008189B"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1.8</w:t>
            </w:r>
          </w:p>
        </w:tc>
        <w:tc>
          <w:tcPr>
            <w:tcW w:w="736" w:type="dxa"/>
            <w:vAlign w:val="center"/>
          </w:tcPr>
          <w:p w14:paraId="51A49D2B"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4.7</w:t>
            </w:r>
          </w:p>
        </w:tc>
        <w:tc>
          <w:tcPr>
            <w:tcW w:w="736" w:type="dxa"/>
            <w:vAlign w:val="center"/>
          </w:tcPr>
          <w:p w14:paraId="332E5091"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2.6</w:t>
            </w:r>
          </w:p>
        </w:tc>
        <w:tc>
          <w:tcPr>
            <w:tcW w:w="736" w:type="dxa"/>
            <w:vAlign w:val="center"/>
          </w:tcPr>
          <w:p w14:paraId="12D598E7"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2.1</w:t>
            </w:r>
          </w:p>
        </w:tc>
        <w:tc>
          <w:tcPr>
            <w:tcW w:w="736" w:type="dxa"/>
            <w:vAlign w:val="center"/>
          </w:tcPr>
          <w:p w14:paraId="2757A1AC"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6.6</w:t>
            </w:r>
          </w:p>
        </w:tc>
        <w:tc>
          <w:tcPr>
            <w:tcW w:w="736" w:type="dxa"/>
            <w:vAlign w:val="center"/>
          </w:tcPr>
          <w:p w14:paraId="67E20F76"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7.5</w:t>
            </w:r>
          </w:p>
        </w:tc>
        <w:tc>
          <w:tcPr>
            <w:tcW w:w="736" w:type="dxa"/>
            <w:vAlign w:val="center"/>
          </w:tcPr>
          <w:p w14:paraId="667802B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3.2</w:t>
            </w:r>
          </w:p>
        </w:tc>
        <w:tc>
          <w:tcPr>
            <w:tcW w:w="736" w:type="dxa"/>
            <w:vAlign w:val="center"/>
          </w:tcPr>
          <w:p w14:paraId="250E5445"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20.1</w:t>
            </w:r>
          </w:p>
        </w:tc>
        <w:tc>
          <w:tcPr>
            <w:tcW w:w="736" w:type="dxa"/>
            <w:vAlign w:val="center"/>
          </w:tcPr>
          <w:p w14:paraId="31C3B0B6"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20.7</w:t>
            </w:r>
          </w:p>
        </w:tc>
        <w:tc>
          <w:tcPr>
            <w:tcW w:w="736" w:type="dxa"/>
            <w:vAlign w:val="center"/>
          </w:tcPr>
          <w:p w14:paraId="3B5F0132"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5.0</w:t>
            </w:r>
          </w:p>
        </w:tc>
        <w:tc>
          <w:tcPr>
            <w:tcW w:w="736" w:type="dxa"/>
            <w:tcBorders>
              <w:right w:val="single" w:sz="4" w:space="0" w:color="auto"/>
            </w:tcBorders>
            <w:vAlign w:val="center"/>
          </w:tcPr>
          <w:p w14:paraId="46BDB527"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8.9</w:t>
            </w:r>
          </w:p>
        </w:tc>
      </w:tr>
      <w:tr w:rsidR="004B6530" w:rsidRPr="00EB5E4F" w14:paraId="78D4DD1D" w14:textId="77777777" w:rsidTr="004B6530">
        <w:trPr>
          <w:trHeight w:val="283"/>
          <w:jc w:val="center"/>
        </w:trPr>
        <w:tc>
          <w:tcPr>
            <w:cnfStyle w:val="001000000000" w:firstRow="0" w:lastRow="0" w:firstColumn="1" w:lastColumn="0" w:oddVBand="0" w:evenVBand="0" w:oddHBand="0" w:evenHBand="0" w:firstRowFirstColumn="0" w:firstRowLastColumn="0" w:lastRowFirstColumn="0" w:lastRowLastColumn="0"/>
            <w:tcW w:w="1247" w:type="dxa"/>
            <w:tcBorders>
              <w:left w:val="single" w:sz="4" w:space="0" w:color="auto"/>
              <w:bottom w:val="single" w:sz="4" w:space="0" w:color="auto"/>
            </w:tcBorders>
            <w:vAlign w:val="center"/>
          </w:tcPr>
          <w:p w14:paraId="5CB53B70" w14:textId="77777777" w:rsidR="002E4CA5" w:rsidRPr="004B6530" w:rsidRDefault="002E4CA5" w:rsidP="004B6530">
            <w:pPr>
              <w:spacing w:line="240" w:lineRule="auto"/>
              <w:jc w:val="center"/>
              <w:rPr>
                <w:sz w:val="20"/>
                <w:szCs w:val="20"/>
              </w:rPr>
            </w:pPr>
            <w:r w:rsidRPr="004B6530">
              <w:rPr>
                <w:sz w:val="20"/>
                <w:szCs w:val="20"/>
              </w:rPr>
              <w:t>VH</w:t>
            </w:r>
            <w:r w:rsidRPr="004B6530">
              <w:rPr>
                <w:sz w:val="20"/>
                <w:szCs w:val="20"/>
                <w:vertAlign w:val="subscript"/>
              </w:rPr>
              <w:t>I</w:t>
            </w:r>
            <w:r w:rsidRPr="004B6530">
              <w:rPr>
                <w:sz w:val="20"/>
                <w:szCs w:val="20"/>
              </w:rPr>
              <w:t xml:space="preserve"> (%)</w:t>
            </w:r>
          </w:p>
        </w:tc>
        <w:tc>
          <w:tcPr>
            <w:tcW w:w="735" w:type="dxa"/>
            <w:tcBorders>
              <w:bottom w:val="single" w:sz="4" w:space="0" w:color="auto"/>
            </w:tcBorders>
            <w:vAlign w:val="center"/>
          </w:tcPr>
          <w:p w14:paraId="2FB62D1A"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4.1</w:t>
            </w:r>
          </w:p>
        </w:tc>
        <w:tc>
          <w:tcPr>
            <w:tcW w:w="736" w:type="dxa"/>
            <w:tcBorders>
              <w:bottom w:val="single" w:sz="4" w:space="0" w:color="auto"/>
            </w:tcBorders>
            <w:vAlign w:val="center"/>
          </w:tcPr>
          <w:p w14:paraId="7AED0A1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9.6</w:t>
            </w:r>
          </w:p>
        </w:tc>
        <w:tc>
          <w:tcPr>
            <w:tcW w:w="736" w:type="dxa"/>
            <w:tcBorders>
              <w:bottom w:val="single" w:sz="4" w:space="0" w:color="auto"/>
            </w:tcBorders>
            <w:vAlign w:val="center"/>
          </w:tcPr>
          <w:p w14:paraId="72AA32A2"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9.7</w:t>
            </w:r>
          </w:p>
        </w:tc>
        <w:tc>
          <w:tcPr>
            <w:tcW w:w="736" w:type="dxa"/>
            <w:tcBorders>
              <w:bottom w:val="single" w:sz="4" w:space="0" w:color="auto"/>
            </w:tcBorders>
            <w:vAlign w:val="center"/>
          </w:tcPr>
          <w:p w14:paraId="066555E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0.7</w:t>
            </w:r>
          </w:p>
        </w:tc>
        <w:tc>
          <w:tcPr>
            <w:tcW w:w="736" w:type="dxa"/>
            <w:tcBorders>
              <w:bottom w:val="single" w:sz="4" w:space="0" w:color="auto"/>
            </w:tcBorders>
            <w:vAlign w:val="center"/>
          </w:tcPr>
          <w:p w14:paraId="789E66A5"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7.0</w:t>
            </w:r>
          </w:p>
        </w:tc>
        <w:tc>
          <w:tcPr>
            <w:tcW w:w="736" w:type="dxa"/>
            <w:tcBorders>
              <w:bottom w:val="single" w:sz="4" w:space="0" w:color="auto"/>
            </w:tcBorders>
            <w:vAlign w:val="center"/>
          </w:tcPr>
          <w:p w14:paraId="6FD4CA50"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9.2</w:t>
            </w:r>
          </w:p>
        </w:tc>
        <w:tc>
          <w:tcPr>
            <w:tcW w:w="736" w:type="dxa"/>
            <w:tcBorders>
              <w:bottom w:val="single" w:sz="4" w:space="0" w:color="auto"/>
            </w:tcBorders>
            <w:vAlign w:val="center"/>
          </w:tcPr>
          <w:p w14:paraId="5162615D"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0.0</w:t>
            </w:r>
          </w:p>
        </w:tc>
        <w:tc>
          <w:tcPr>
            <w:tcW w:w="736" w:type="dxa"/>
            <w:tcBorders>
              <w:bottom w:val="single" w:sz="4" w:space="0" w:color="auto"/>
            </w:tcBorders>
            <w:vAlign w:val="center"/>
          </w:tcPr>
          <w:p w14:paraId="463E01D4"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8.4</w:t>
            </w:r>
          </w:p>
        </w:tc>
        <w:tc>
          <w:tcPr>
            <w:tcW w:w="736" w:type="dxa"/>
            <w:tcBorders>
              <w:bottom w:val="single" w:sz="4" w:space="0" w:color="auto"/>
            </w:tcBorders>
            <w:vAlign w:val="center"/>
          </w:tcPr>
          <w:p w14:paraId="53D90213"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5.0</w:t>
            </w:r>
          </w:p>
        </w:tc>
        <w:tc>
          <w:tcPr>
            <w:tcW w:w="736" w:type="dxa"/>
            <w:tcBorders>
              <w:bottom w:val="single" w:sz="4" w:space="0" w:color="auto"/>
            </w:tcBorders>
            <w:vAlign w:val="center"/>
          </w:tcPr>
          <w:p w14:paraId="4731677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9.2</w:t>
            </w:r>
          </w:p>
        </w:tc>
        <w:tc>
          <w:tcPr>
            <w:tcW w:w="736" w:type="dxa"/>
            <w:tcBorders>
              <w:bottom w:val="single" w:sz="4" w:space="0" w:color="auto"/>
            </w:tcBorders>
            <w:vAlign w:val="center"/>
          </w:tcPr>
          <w:p w14:paraId="4D5C4FBF"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1.8</w:t>
            </w:r>
          </w:p>
        </w:tc>
        <w:tc>
          <w:tcPr>
            <w:tcW w:w="736" w:type="dxa"/>
            <w:tcBorders>
              <w:bottom w:val="single" w:sz="4" w:space="0" w:color="auto"/>
              <w:right w:val="single" w:sz="4" w:space="0" w:color="auto"/>
            </w:tcBorders>
            <w:vAlign w:val="center"/>
          </w:tcPr>
          <w:p w14:paraId="696C3FB4" w14:textId="77777777" w:rsidR="002E4CA5" w:rsidRPr="004B6530" w:rsidRDefault="002E4CA5"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6530">
              <w:rPr>
                <w:sz w:val="20"/>
                <w:szCs w:val="20"/>
              </w:rPr>
              <w:t>11.3</w:t>
            </w:r>
          </w:p>
        </w:tc>
      </w:tr>
    </w:tbl>
    <w:p w14:paraId="4B72F39B" w14:textId="425709AC" w:rsidR="006F1D29" w:rsidRDefault="006F1D29" w:rsidP="006717E0"/>
    <w:p w14:paraId="13F8657E" w14:textId="77777777" w:rsidR="006F1D29" w:rsidRDefault="006F1D29" w:rsidP="004B6530">
      <w:pPr>
        <w:jc w:val="center"/>
      </w:pPr>
      <w:r>
        <w:rPr>
          <w:noProof/>
          <w:lang w:val="en-US"/>
        </w:rPr>
        <w:lastRenderedPageBreak/>
        <w:drawing>
          <wp:inline distT="0" distB="0" distL="0" distR="0" wp14:anchorId="732FAB21" wp14:editId="08ACA747">
            <wp:extent cx="4481438" cy="5654701"/>
            <wp:effectExtent l="0" t="0" r="0" b="952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CD_11 patients.tiff"/>
                    <pic:cNvPicPr/>
                  </pic:nvPicPr>
                  <pic:blipFill>
                    <a:blip r:embed="rId184">
                      <a:extLst>
                        <a:ext uri="{28A0092B-C50C-407E-A947-70E740481C1C}">
                          <a14:useLocalDpi xmlns:a14="http://schemas.microsoft.com/office/drawing/2010/main" val="0"/>
                        </a:ext>
                      </a:extLst>
                    </a:blip>
                    <a:stretch>
                      <a:fillRect/>
                    </a:stretch>
                  </pic:blipFill>
                  <pic:spPr>
                    <a:xfrm>
                      <a:off x="0" y="0"/>
                      <a:ext cx="4484028" cy="5657969"/>
                    </a:xfrm>
                    <a:prstGeom prst="rect">
                      <a:avLst/>
                    </a:prstGeom>
                  </pic:spPr>
                </pic:pic>
              </a:graphicData>
            </a:graphic>
          </wp:inline>
        </w:drawing>
      </w:r>
    </w:p>
    <w:p w14:paraId="130AF065" w14:textId="034736BB" w:rsidR="00AE2FF9" w:rsidRDefault="006F1D29" w:rsidP="006717E0">
      <w:pPr>
        <w:pStyle w:val="Caption"/>
      </w:pPr>
      <w:bookmarkStart w:id="507" w:name="_Ref19609174"/>
      <w:bookmarkStart w:id="508" w:name="_Toc27383115"/>
      <w:r>
        <w:t xml:space="preserve">Figure </w:t>
      </w:r>
      <w:fldSimple w:instr=" STYLEREF 1 \s ">
        <w:r w:rsidR="00824FFE">
          <w:rPr>
            <w:noProof/>
          </w:rPr>
          <w:t>6</w:t>
        </w:r>
      </w:fldSimple>
      <w:r w:rsidR="00824FFE">
        <w:noBreakHyphen/>
      </w:r>
      <w:fldSimple w:instr=" SEQ Figure \* ARABIC \s 1 ">
        <w:r w:rsidR="00824FFE">
          <w:rPr>
            <w:noProof/>
          </w:rPr>
          <w:t>1</w:t>
        </w:r>
      </w:fldSimple>
      <w:bookmarkEnd w:id="507"/>
      <w:r>
        <w:t xml:space="preserve">: Representative </w:t>
      </w:r>
      <w:r w:rsidR="005E6BBB">
        <w:rPr>
          <w:vertAlign w:val="superscript"/>
        </w:rPr>
        <w:t>3</w:t>
      </w:r>
      <w:r w:rsidR="005E6BBB">
        <w:t>He</w:t>
      </w:r>
      <w:r>
        <w:t xml:space="preserve"> MRI ventilation slices from the 11 patients with PCD assessed.</w:t>
      </w:r>
      <w:bookmarkEnd w:id="508"/>
      <w:r>
        <w:t xml:space="preserve"> </w:t>
      </w:r>
    </w:p>
    <w:p w14:paraId="3B5A40A1" w14:textId="53F278C5" w:rsidR="006F1D29" w:rsidRDefault="006F1D29" w:rsidP="006717E0">
      <w:pPr>
        <w:pStyle w:val="Subtitle"/>
      </w:pPr>
      <w:r>
        <w:t>Ea</w:t>
      </w:r>
      <w:r w:rsidR="00CF1343">
        <w:t xml:space="preserve">ch patient is assigned a letter (patient A-K) </w:t>
      </w:r>
      <w:r>
        <w:t>and referred to this throughout the text.</w:t>
      </w:r>
    </w:p>
    <w:p w14:paraId="106E40A0" w14:textId="77777777" w:rsidR="006F1D29" w:rsidRPr="00FA2FCE" w:rsidRDefault="006F1D29" w:rsidP="006717E0">
      <w:pPr>
        <w:pStyle w:val="Subtitle"/>
        <w:sectPr w:rsidR="006F1D29" w:rsidRPr="00FA2FCE" w:rsidSect="00756F0E">
          <w:headerReference w:type="default" r:id="rId185"/>
          <w:footerReference w:type="default" r:id="rId186"/>
          <w:pgSz w:w="11900" w:h="16840"/>
          <w:pgMar w:top="1440" w:right="1134" w:bottom="1440" w:left="1134" w:header="964" w:footer="964" w:gutter="0"/>
          <w:cols w:space="708"/>
          <w:docGrid w:linePitch="360"/>
        </w:sectPr>
      </w:pPr>
    </w:p>
    <w:p w14:paraId="75371BA4" w14:textId="77777777" w:rsidR="006F1D29" w:rsidRDefault="006F1D29" w:rsidP="004B6530">
      <w:pPr>
        <w:jc w:val="center"/>
      </w:pPr>
      <w:r>
        <w:rPr>
          <w:noProof/>
          <w:lang w:val="en-US"/>
        </w:rPr>
        <w:lastRenderedPageBreak/>
        <w:drawing>
          <wp:inline distT="0" distB="0" distL="0" distR="0" wp14:anchorId="4F908960" wp14:editId="42340B52">
            <wp:extent cx="6341019" cy="4345940"/>
            <wp:effectExtent l="0" t="0" r="9525" b="0"/>
            <wp:docPr id="158" name="Picture 158" descr="Wild_Group:LJS:Published work:PCD&amp;AnnalsATSpaper:Research paper:AnnalsATS:Submission:Reviewers feedback:Response to reviewers:Major revision:Minor revision:Revised_Figure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ild_Group:LJS:Published work:PCD&amp;AnnalsATSpaper:Research paper:AnnalsATS:Submission:Reviewers feedback:Response to reviewers:Major revision:Minor revision:Revised_Figure_1.tiff"/>
                    <pic:cNvPicPr>
                      <a:picLocks noChangeAspect="1" noChangeArrowheads="1"/>
                    </pic:cNvPicPr>
                  </pic:nvPicPr>
                  <pic:blipFill rotWithShape="1">
                    <a:blip r:embed="rId187">
                      <a:extLst>
                        <a:ext uri="{28A0092B-C50C-407E-A947-70E740481C1C}">
                          <a14:useLocalDpi xmlns:a14="http://schemas.microsoft.com/office/drawing/2010/main" val="0"/>
                        </a:ext>
                      </a:extLst>
                    </a:blip>
                    <a:srcRect l="24103"/>
                    <a:stretch/>
                  </pic:blipFill>
                  <pic:spPr bwMode="auto">
                    <a:xfrm>
                      <a:off x="0" y="0"/>
                      <a:ext cx="6383696" cy="4375189"/>
                    </a:xfrm>
                    <a:prstGeom prst="rect">
                      <a:avLst/>
                    </a:prstGeom>
                    <a:noFill/>
                    <a:ln>
                      <a:noFill/>
                    </a:ln>
                    <a:extLst>
                      <a:ext uri="{53640926-AAD7-44d8-BBD7-CCE9431645EC}">
                        <a14:shadowObscured xmlns:a14="http://schemas.microsoft.com/office/drawing/2010/main"/>
                      </a:ext>
                    </a:extLst>
                  </pic:spPr>
                </pic:pic>
              </a:graphicData>
            </a:graphic>
          </wp:inline>
        </w:drawing>
      </w:r>
    </w:p>
    <w:p w14:paraId="2D2D6C1F" w14:textId="3FAB4C95" w:rsidR="00AE2FF9" w:rsidRDefault="006F1D29" w:rsidP="006717E0">
      <w:pPr>
        <w:pStyle w:val="Caption"/>
      </w:pPr>
      <w:bookmarkStart w:id="509" w:name="_Ref19609703"/>
      <w:bookmarkStart w:id="510" w:name="_Toc27383116"/>
      <w:r>
        <w:t xml:space="preserve">Figure </w:t>
      </w:r>
      <w:fldSimple w:instr=" STYLEREF 1 \s ">
        <w:r w:rsidR="00824FFE">
          <w:rPr>
            <w:noProof/>
          </w:rPr>
          <w:t>6</w:t>
        </w:r>
      </w:fldSimple>
      <w:r w:rsidR="00824FFE">
        <w:noBreakHyphen/>
      </w:r>
      <w:fldSimple w:instr=" SEQ Figure \* ARABIC \s 1 ">
        <w:r w:rsidR="00824FFE">
          <w:rPr>
            <w:noProof/>
          </w:rPr>
          <w:t>2</w:t>
        </w:r>
      </w:fldSimple>
      <w:bookmarkEnd w:id="509"/>
      <w:r>
        <w:t>:</w:t>
      </w:r>
      <w:r w:rsidRPr="00FA2FCE">
        <w:t xml:space="preserve"> </w:t>
      </w:r>
      <w:r w:rsidR="005E6BBB">
        <w:rPr>
          <w:vertAlign w:val="superscript"/>
        </w:rPr>
        <w:t>3</w:t>
      </w:r>
      <w:r w:rsidR="005E6BBB">
        <w:t>He</w:t>
      </w:r>
      <w:r>
        <w:t xml:space="preserve"> MR</w:t>
      </w:r>
      <w:r w:rsidR="00C10EF4">
        <w:t>I</w:t>
      </w:r>
      <w:r>
        <w:t xml:space="preserve"> </w:t>
      </w:r>
      <w:r w:rsidRPr="00A33DE8">
        <w:t xml:space="preserve">from </w:t>
      </w:r>
      <w:r>
        <w:t>two patients with PCD</w:t>
      </w:r>
      <w:r w:rsidR="00237549">
        <w:t xml:space="preserve"> and</w:t>
      </w:r>
      <w:r>
        <w:t xml:space="preserve"> representative </w:t>
      </w:r>
      <w:r w:rsidR="009F2E7D">
        <w:rPr>
          <w:vertAlign w:val="superscript"/>
        </w:rPr>
        <w:t>1</w:t>
      </w:r>
      <w:r w:rsidR="009F2E7D">
        <w:t>H</w:t>
      </w:r>
      <w:r>
        <w:t xml:space="preserve"> MRI and CT slices for </w:t>
      </w:r>
      <w:r w:rsidR="006D676C">
        <w:t>patients’</w:t>
      </w:r>
      <w:r>
        <w:t xml:space="preserve"> B and J</w:t>
      </w:r>
      <w:r w:rsidRPr="00A33DE8">
        <w:t>.</w:t>
      </w:r>
      <w:bookmarkEnd w:id="510"/>
    </w:p>
    <w:p w14:paraId="5E2C5059" w14:textId="4299AF43" w:rsidR="006F1D29" w:rsidRDefault="006F1D29" w:rsidP="006717E0">
      <w:pPr>
        <w:pStyle w:val="Subtitle"/>
      </w:pPr>
      <w:r w:rsidRPr="00A33DE8">
        <w:t xml:space="preserve"> The </w:t>
      </w:r>
      <w:r>
        <w:t xml:space="preserve">patient </w:t>
      </w:r>
      <w:r w:rsidRPr="00A33DE8">
        <w:t xml:space="preserve">letter corresponds </w:t>
      </w:r>
      <w:r>
        <w:t>to</w:t>
      </w:r>
      <w:r w:rsidRPr="00A33DE8">
        <w:t xml:space="preserve"> Table 1 and throughout the text. The </w:t>
      </w:r>
      <w:r>
        <w:t>two</w:t>
      </w:r>
      <w:r w:rsidRPr="00A33DE8">
        <w:t xml:space="preserve"> examples demonstrate the types of ventila</w:t>
      </w:r>
      <w:r>
        <w:t>tion defects seen. P</w:t>
      </w:r>
      <w:r w:rsidRPr="00A33DE8">
        <w:t xml:space="preserve">atients </w:t>
      </w:r>
      <w:r>
        <w:t>B and</w:t>
      </w:r>
      <w:r w:rsidRPr="00A33DE8">
        <w:t xml:space="preserve"> J ha</w:t>
      </w:r>
      <w:r>
        <w:t>d</w:t>
      </w:r>
      <w:r w:rsidRPr="00A33DE8">
        <w:t xml:space="preserve"> abnormal spirometry and LCI.</w:t>
      </w:r>
      <w:r>
        <w:t xml:space="preserve"> Patient B has a collapsed left lower lobe with dilated bronchi (see arrows) and mucus plugs (arrowhead) evident on </w:t>
      </w:r>
      <w:r w:rsidR="009F2E7D">
        <w:rPr>
          <w:vertAlign w:val="superscript"/>
        </w:rPr>
        <w:t>1</w:t>
      </w:r>
      <w:r w:rsidR="009F2E7D">
        <w:t>H</w:t>
      </w:r>
      <w:r>
        <w:t xml:space="preserve"> MRI (B*) (the arrow on </w:t>
      </w:r>
      <w:r w:rsidR="009F2E7D">
        <w:rPr>
          <w:vertAlign w:val="superscript"/>
        </w:rPr>
        <w:t>1</w:t>
      </w:r>
      <w:r w:rsidR="009F2E7D">
        <w:t>H</w:t>
      </w:r>
      <w:r>
        <w:t xml:space="preserve"> MRI points to a dilated bronchus containing high signal mucous) and CT (coronal 4mm minimal intensity projection CT - B**). These findings correspond with the clear-cut ventilation defects on </w:t>
      </w:r>
      <w:r w:rsidR="005E6BBB">
        <w:rPr>
          <w:vertAlign w:val="superscript"/>
        </w:rPr>
        <w:t>3</w:t>
      </w:r>
      <w:r w:rsidR="005E6BBB">
        <w:t>He</w:t>
      </w:r>
      <w:r>
        <w:t xml:space="preserve"> MRI (the CT image was performed approximately 8 months prior to MRI). Patient J has bronchiectasis evident on both </w:t>
      </w:r>
      <w:r w:rsidR="009F2E7D">
        <w:rPr>
          <w:vertAlign w:val="superscript"/>
        </w:rPr>
        <w:t>1</w:t>
      </w:r>
      <w:r w:rsidR="009F2E7D">
        <w:t>H</w:t>
      </w:r>
      <w:r>
        <w:t xml:space="preserve"> MRI (J*) and CT (J**) (see arrows) in the left middle lobe and right lingular segment where ventilation defects are apparent on </w:t>
      </w:r>
      <w:r w:rsidR="005E6BBB">
        <w:rPr>
          <w:vertAlign w:val="superscript"/>
        </w:rPr>
        <w:t>3</w:t>
      </w:r>
      <w:r w:rsidR="005E6BBB">
        <w:t>He</w:t>
      </w:r>
      <w:r>
        <w:t xml:space="preserve"> MRI. It is worth noting however that the CT image in this patient predates the MRI by 3.5 years and it may be the case that structural abnormalities may be more prevalent if CT were to be performed at the time of the MRI.</w:t>
      </w:r>
    </w:p>
    <w:p w14:paraId="764FA1C5" w14:textId="77777777" w:rsidR="006F1D29" w:rsidRPr="00FA2FCE" w:rsidRDefault="006F1D29" w:rsidP="006717E0">
      <w:pPr>
        <w:sectPr w:rsidR="006F1D29" w:rsidRPr="00FA2FCE" w:rsidSect="00756F0E">
          <w:headerReference w:type="default" r:id="rId188"/>
          <w:pgSz w:w="16840" w:h="11900" w:orient="landscape"/>
          <w:pgMar w:top="1440" w:right="1134" w:bottom="1440" w:left="1134" w:header="964" w:footer="964" w:gutter="0"/>
          <w:cols w:space="708"/>
          <w:docGrid w:linePitch="360"/>
        </w:sectPr>
      </w:pPr>
    </w:p>
    <w:p w14:paraId="67FDFDE5" w14:textId="77777777" w:rsidR="006F1D29" w:rsidRDefault="006F1D29" w:rsidP="006717E0">
      <w:pPr>
        <w:pStyle w:val="Heading4"/>
      </w:pPr>
      <w:r>
        <w:lastRenderedPageBreak/>
        <w:t>Lung Physiology in PCD</w:t>
      </w:r>
    </w:p>
    <w:p w14:paraId="160239CC" w14:textId="77777777" w:rsidR="006F1D29" w:rsidRDefault="006F1D29" w:rsidP="006717E0"/>
    <w:p w14:paraId="6E700765" w14:textId="481CD9B4" w:rsidR="006F1D29" w:rsidRDefault="006F1D29" w:rsidP="006717E0">
      <w:r w:rsidRPr="006E5C94">
        <w:t>Five children (A, B and I-K) had abnormal LCI and six (A, B, G and I-K) had mild-moderate airflow obstruction on spirometry (</w:t>
      </w:r>
      <w:r w:rsidR="00DF2511">
        <w:t>FEV</w:t>
      </w:r>
      <w:r w:rsidR="00DF2511">
        <w:rPr>
          <w:vertAlign w:val="subscript"/>
        </w:rPr>
        <w:t>1</w:t>
      </w:r>
      <w:r w:rsidRPr="006E5C94">
        <w:t xml:space="preserve">/FVC z-score &lt;LLN and </w:t>
      </w:r>
      <w:r w:rsidR="00DF2511">
        <w:t>FEV</w:t>
      </w:r>
      <w:r w:rsidR="00DF2511">
        <w:rPr>
          <w:vertAlign w:val="subscript"/>
        </w:rPr>
        <w:t>1</w:t>
      </w:r>
      <w:r w:rsidRPr="006E5C94">
        <w:t xml:space="preserve"> z-score &gt;-3.02</w:t>
      </w:r>
      <w:r>
        <w:t>)</w:t>
      </w:r>
      <w:r w:rsidRPr="006E5C94">
        <w:t xml:space="preserve">. All children with abnormal LCI also had abnormal </w:t>
      </w:r>
      <w:r w:rsidR="00DF2511">
        <w:t>FEV</w:t>
      </w:r>
      <w:r w:rsidR="00DF2511">
        <w:rPr>
          <w:vertAlign w:val="subscript"/>
        </w:rPr>
        <w:t>1</w:t>
      </w:r>
      <w:r w:rsidRPr="006E5C94">
        <w:t xml:space="preserve"> and one child had abnormal spirometry with LCI just below the upper limit of normal. The six children with airflow obstruction also had the highest VDP values.</w:t>
      </w:r>
    </w:p>
    <w:p w14:paraId="5AD8A80C" w14:textId="77777777" w:rsidR="006F1D29" w:rsidRDefault="006F1D29" w:rsidP="006717E0"/>
    <w:p w14:paraId="44B3C607" w14:textId="77777777" w:rsidR="006F1D29" w:rsidRPr="006E5C94" w:rsidRDefault="006F1D29" w:rsidP="006717E0">
      <w:pPr>
        <w:pStyle w:val="Heading4"/>
      </w:pPr>
      <w:r>
        <w:t>Correlations</w:t>
      </w:r>
    </w:p>
    <w:p w14:paraId="3FC0C313" w14:textId="77777777" w:rsidR="006F1D29" w:rsidRPr="00245BFF" w:rsidRDefault="006F1D29" w:rsidP="006717E0"/>
    <w:p w14:paraId="61088325" w14:textId="29A5BAC2" w:rsidR="006F1D29" w:rsidRDefault="006F1D29" w:rsidP="006717E0">
      <w:r w:rsidRPr="003A327A">
        <w:t xml:space="preserve">There were </w:t>
      </w:r>
      <w:r>
        <w:t xml:space="preserve">only </w:t>
      </w:r>
      <w:r w:rsidRPr="003A327A">
        <w:t>significant correlations between VDP and LCI (</w:t>
      </w:r>
      <w:r>
        <w:fldChar w:fldCharType="begin"/>
      </w:r>
      <w:r>
        <w:instrText xml:space="preserve"> REF _Ref14798949 \h </w:instrText>
      </w:r>
      <w:r>
        <w:fldChar w:fldCharType="separate"/>
      </w:r>
      <w:r w:rsidR="00140F11">
        <w:t xml:space="preserve">Figure </w:t>
      </w:r>
      <w:r w:rsidR="00140F11">
        <w:rPr>
          <w:noProof/>
        </w:rPr>
        <w:t>6</w:t>
      </w:r>
      <w:r w:rsidR="00140F11">
        <w:noBreakHyphen/>
      </w:r>
      <w:r w:rsidR="00140F11">
        <w:rPr>
          <w:noProof/>
        </w:rPr>
        <w:t>3</w:t>
      </w:r>
      <w:r>
        <w:fldChar w:fldCharType="end"/>
      </w:r>
      <w:r w:rsidRPr="003A327A">
        <w:t xml:space="preserve">), and </w:t>
      </w:r>
      <w:r w:rsidR="00E96416">
        <w:t xml:space="preserve">also </w:t>
      </w:r>
      <w:r w:rsidR="00DF2511">
        <w:t>FEV</w:t>
      </w:r>
      <w:r w:rsidR="00DF2511">
        <w:rPr>
          <w:vertAlign w:val="subscript"/>
        </w:rPr>
        <w:t>1</w:t>
      </w:r>
      <w:r w:rsidRPr="003A327A">
        <w:t>/FVC (r=-0.83,</w:t>
      </w:r>
      <w:r>
        <w:t xml:space="preserve"> </w:t>
      </w:r>
      <w:r w:rsidRPr="003A327A">
        <w:t>p=0.003).</w:t>
      </w:r>
      <w:r>
        <w:t xml:space="preserve"> </w:t>
      </w:r>
      <w:r w:rsidR="005E6BBB">
        <w:t>VH</w:t>
      </w:r>
      <w:r w:rsidR="005E6BBB">
        <w:rPr>
          <w:vertAlign w:val="subscript"/>
        </w:rPr>
        <w:t>I</w:t>
      </w:r>
      <w:r>
        <w:t xml:space="preserve"> significantly correlated with </w:t>
      </w:r>
      <w:r w:rsidR="005E6BBB">
        <w:t>S</w:t>
      </w:r>
      <w:r w:rsidR="005E6BBB">
        <w:rPr>
          <w:vertAlign w:val="subscript"/>
        </w:rPr>
        <w:t>acin</w:t>
      </w:r>
      <w:r>
        <w:t xml:space="preserve"> only (r=0.77, p=0.007, see </w:t>
      </w:r>
      <w:r>
        <w:fldChar w:fldCharType="begin"/>
      </w:r>
      <w:r>
        <w:instrText xml:space="preserve"> REF _Ref19607299 \h </w:instrText>
      </w:r>
      <w:r>
        <w:fldChar w:fldCharType="separate"/>
      </w:r>
      <w:r w:rsidR="00140F11">
        <w:t xml:space="preserve">Figure </w:t>
      </w:r>
      <w:r w:rsidR="00140F11">
        <w:rPr>
          <w:noProof/>
        </w:rPr>
        <w:t>6</w:t>
      </w:r>
      <w:r w:rsidR="00140F11">
        <w:noBreakHyphen/>
      </w:r>
      <w:r w:rsidR="00140F11">
        <w:rPr>
          <w:noProof/>
        </w:rPr>
        <w:t>4</w:t>
      </w:r>
      <w:r>
        <w:fldChar w:fldCharType="end"/>
      </w:r>
      <w:r>
        <w:t xml:space="preserve">) and </w:t>
      </w:r>
      <w:r w:rsidRPr="003A327A">
        <w:t xml:space="preserve">demonstrated </w:t>
      </w:r>
      <w:r>
        <w:t>a likely</w:t>
      </w:r>
      <w:r w:rsidRPr="003A327A">
        <w:t xml:space="preserve"> corr</w:t>
      </w:r>
      <w:r>
        <w:t xml:space="preserve">elation with LCI (r=0.71, p=0.01, </w:t>
      </w:r>
      <w:r>
        <w:fldChar w:fldCharType="begin"/>
      </w:r>
      <w:r>
        <w:instrText xml:space="preserve"> REF _Ref14798949 \h </w:instrText>
      </w:r>
      <w:r>
        <w:fldChar w:fldCharType="separate"/>
      </w:r>
      <w:r w:rsidR="00140F11">
        <w:t xml:space="preserve">Figure </w:t>
      </w:r>
      <w:r w:rsidR="00140F11">
        <w:rPr>
          <w:noProof/>
        </w:rPr>
        <w:t>6</w:t>
      </w:r>
      <w:r w:rsidR="00140F11">
        <w:noBreakHyphen/>
      </w:r>
      <w:r w:rsidR="00140F11">
        <w:rPr>
          <w:noProof/>
        </w:rPr>
        <w:t>3</w:t>
      </w:r>
      <w:r>
        <w:fldChar w:fldCharType="end"/>
      </w:r>
      <w:r w:rsidRPr="003A327A">
        <w:t>).</w:t>
      </w:r>
      <w:r>
        <w:t xml:space="preserve"> </w:t>
      </w:r>
      <w:r w:rsidR="005E6BBB">
        <w:t>VH</w:t>
      </w:r>
      <w:r w:rsidR="005E6BBB">
        <w:rPr>
          <w:vertAlign w:val="subscript"/>
        </w:rPr>
        <w:t>I</w:t>
      </w:r>
      <w:r w:rsidRPr="003A327A">
        <w:t xml:space="preserve"> did not significantly correlate with </w:t>
      </w:r>
      <w:r w:rsidR="00DF2511">
        <w:t>FEV</w:t>
      </w:r>
      <w:r w:rsidR="00DF2511">
        <w:rPr>
          <w:vertAlign w:val="subscript"/>
        </w:rPr>
        <w:t>1</w:t>
      </w:r>
      <w:r w:rsidRPr="003A327A">
        <w:t xml:space="preserve"> or </w:t>
      </w:r>
      <w:r w:rsidR="00DF2511">
        <w:t>FEV</w:t>
      </w:r>
      <w:r w:rsidR="00DF2511">
        <w:rPr>
          <w:vertAlign w:val="subscript"/>
        </w:rPr>
        <w:t>1</w:t>
      </w:r>
      <w:r>
        <w:t>/FVC.</w:t>
      </w:r>
      <w:r w:rsidRPr="00B16068">
        <w:t xml:space="preserve"> </w:t>
      </w:r>
      <w:r>
        <w:t xml:space="preserve">With a larger sample size, it is likely that the correlation between VDP and </w:t>
      </w:r>
      <w:r w:rsidR="00DF2511">
        <w:t>FEV</w:t>
      </w:r>
      <w:r w:rsidR="00DF2511">
        <w:rPr>
          <w:vertAlign w:val="subscript"/>
        </w:rPr>
        <w:t>1</w:t>
      </w:r>
      <w:r>
        <w:t xml:space="preserve"> would be significant, which is also the case for the relationship between </w:t>
      </w:r>
      <w:r w:rsidR="00DF2511">
        <w:t>FEV</w:t>
      </w:r>
      <w:r w:rsidR="00DF2511">
        <w:rPr>
          <w:vertAlign w:val="subscript"/>
        </w:rPr>
        <w:t>1</w:t>
      </w:r>
      <w:r>
        <w:t xml:space="preserve"> and LCI (see </w:t>
      </w:r>
      <w:r>
        <w:fldChar w:fldCharType="begin"/>
      </w:r>
      <w:r>
        <w:instrText xml:space="preserve"> REF _Ref19607339 \h </w:instrText>
      </w:r>
      <w:r>
        <w:fldChar w:fldCharType="separate"/>
      </w:r>
      <w:r w:rsidR="00140F11">
        <w:t xml:space="preserve">Figure </w:t>
      </w:r>
      <w:r w:rsidR="00140F11">
        <w:rPr>
          <w:noProof/>
        </w:rPr>
        <w:t>6</w:t>
      </w:r>
      <w:r w:rsidR="00140F11">
        <w:noBreakHyphen/>
      </w:r>
      <w:r w:rsidR="00140F11">
        <w:rPr>
          <w:noProof/>
        </w:rPr>
        <w:t>5</w:t>
      </w:r>
      <w:r>
        <w:fldChar w:fldCharType="end"/>
      </w:r>
      <w:r>
        <w:t xml:space="preserve">). The only metric that </w:t>
      </w:r>
      <w:r w:rsidR="00DF2511">
        <w:t>FEV</w:t>
      </w:r>
      <w:r w:rsidR="00DF2511">
        <w:rPr>
          <w:vertAlign w:val="subscript"/>
        </w:rPr>
        <w:t>1</w:t>
      </w:r>
      <w:r>
        <w:t xml:space="preserve"> was significantly correlated against was </w:t>
      </w:r>
      <w:r w:rsidR="005E6BBB">
        <w:t>S</w:t>
      </w:r>
      <w:r w:rsidR="005E6BBB">
        <w:rPr>
          <w:vertAlign w:val="subscript"/>
        </w:rPr>
        <w:t>acin</w:t>
      </w:r>
      <w:r>
        <w:t xml:space="preserve"> (r=-0.83, p=0.003, </w:t>
      </w:r>
      <w:r>
        <w:fldChar w:fldCharType="begin"/>
      </w:r>
      <w:r>
        <w:instrText xml:space="preserve"> REF _Ref19607299 \h </w:instrText>
      </w:r>
      <w:r>
        <w:fldChar w:fldCharType="separate"/>
      </w:r>
      <w:r w:rsidR="00140F11">
        <w:t xml:space="preserve">Figure </w:t>
      </w:r>
      <w:r w:rsidR="00140F11">
        <w:rPr>
          <w:noProof/>
        </w:rPr>
        <w:t>6</w:t>
      </w:r>
      <w:r w:rsidR="00140F11">
        <w:noBreakHyphen/>
      </w:r>
      <w:r w:rsidR="00140F11">
        <w:rPr>
          <w:noProof/>
        </w:rPr>
        <w:t>4</w:t>
      </w:r>
      <w:r>
        <w:fldChar w:fldCharType="end"/>
      </w:r>
      <w:r>
        <w:t>). The age of the patients was not significantly correlated to any lung function or imaging metrics.</w:t>
      </w:r>
    </w:p>
    <w:p w14:paraId="1E9C1B14" w14:textId="77777777" w:rsidR="006F1D29" w:rsidRDefault="006F1D29" w:rsidP="006717E0"/>
    <w:p w14:paraId="65C792AC" w14:textId="77777777" w:rsidR="006F1D29" w:rsidRDefault="006F1D29" w:rsidP="00101F71">
      <w:pPr>
        <w:jc w:val="center"/>
      </w:pPr>
      <w:r>
        <w:rPr>
          <w:noProof/>
          <w:lang w:val="en-US"/>
        </w:rPr>
        <w:drawing>
          <wp:inline distT="0" distB="0" distL="0" distR="0" wp14:anchorId="632B3FF0" wp14:editId="0F910996">
            <wp:extent cx="5425157" cy="2044598"/>
            <wp:effectExtent l="0" t="0" r="1079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ld_Group:LJS:Published work:PCD&amp;AnnalsATSpaper:Research paper:AnnalsATS:Submission:Reviewers feedback:Response to reviewers:Major revision:Updated_Fig_2.tiff"/>
                    <pic:cNvPicPr>
                      <a:picLocks noChangeAspect="1" noChangeArrowheads="1"/>
                    </pic:cNvPicPr>
                  </pic:nvPicPr>
                  <pic:blipFill>
                    <a:blip r:embed="rId189">
                      <a:extLst>
                        <a:ext uri="{28A0092B-C50C-407E-A947-70E740481C1C}">
                          <a14:useLocalDpi xmlns:a14="http://schemas.microsoft.com/office/drawing/2010/main" val="0"/>
                        </a:ext>
                      </a:extLst>
                    </a:blip>
                    <a:stretch>
                      <a:fillRect/>
                    </a:stretch>
                  </pic:blipFill>
                  <pic:spPr bwMode="auto">
                    <a:xfrm>
                      <a:off x="0" y="0"/>
                      <a:ext cx="5434470" cy="2048108"/>
                    </a:xfrm>
                    <a:prstGeom prst="rect">
                      <a:avLst/>
                    </a:prstGeom>
                    <a:noFill/>
                    <a:ln>
                      <a:noFill/>
                    </a:ln>
                  </pic:spPr>
                </pic:pic>
              </a:graphicData>
            </a:graphic>
          </wp:inline>
        </w:drawing>
      </w:r>
    </w:p>
    <w:p w14:paraId="0A8ED562" w14:textId="26185449" w:rsidR="00AE2FF9" w:rsidRDefault="006F1D29" w:rsidP="006717E0">
      <w:pPr>
        <w:pStyle w:val="Caption"/>
      </w:pPr>
      <w:bookmarkStart w:id="511" w:name="_Ref14798949"/>
      <w:bookmarkStart w:id="512" w:name="_Toc27383117"/>
      <w:r>
        <w:t xml:space="preserve">Figure </w:t>
      </w:r>
      <w:fldSimple w:instr=" STYLEREF 1 \s ">
        <w:r w:rsidR="00824FFE">
          <w:rPr>
            <w:noProof/>
          </w:rPr>
          <w:t>6</w:t>
        </w:r>
      </w:fldSimple>
      <w:r w:rsidR="00824FFE">
        <w:noBreakHyphen/>
      </w:r>
      <w:fldSimple w:instr=" SEQ Figure \* ARABIC \s 1 ">
        <w:r w:rsidR="00824FFE">
          <w:rPr>
            <w:noProof/>
          </w:rPr>
          <w:t>3</w:t>
        </w:r>
      </w:fldSimple>
      <w:bookmarkEnd w:id="511"/>
      <w:r>
        <w:t xml:space="preserve">: Spearman correlations between </w:t>
      </w:r>
      <w:r w:rsidR="00C11AC4">
        <w:t>LCI</w:t>
      </w:r>
      <w:r>
        <w:t xml:space="preserve"> and both VDP and </w:t>
      </w:r>
      <w:r w:rsidR="005E6BBB">
        <w:t>VH</w:t>
      </w:r>
      <w:r w:rsidR="005E6BBB">
        <w:rPr>
          <w:vertAlign w:val="subscript"/>
        </w:rPr>
        <w:t>I</w:t>
      </w:r>
      <w:r>
        <w:t xml:space="preserve"> for the patients with PCD.</w:t>
      </w:r>
      <w:bookmarkEnd w:id="512"/>
      <w:r>
        <w:t xml:space="preserve"> </w:t>
      </w:r>
    </w:p>
    <w:p w14:paraId="3452CA78" w14:textId="63668273" w:rsidR="006F1D29" w:rsidRDefault="006F1D29" w:rsidP="006717E0">
      <w:pPr>
        <w:pStyle w:val="Subtitle"/>
      </w:pPr>
      <w:r>
        <w:t xml:space="preserve">The dashed vertical line at an LCI value of 7.4 represents the upper limit of normal </w:t>
      </w:r>
      <w:r>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fldChar w:fldCharType="separate"/>
      </w:r>
      <w:r w:rsidR="00B86FC1">
        <w:rPr>
          <w:noProof/>
        </w:rPr>
        <w:t>[101]</w:t>
      </w:r>
      <w:r>
        <w:fldChar w:fldCharType="end"/>
      </w:r>
      <w:r>
        <w:t>.</w:t>
      </w:r>
    </w:p>
    <w:p w14:paraId="672E2C57" w14:textId="77777777" w:rsidR="006F1D29" w:rsidRDefault="006F1D29" w:rsidP="006717E0"/>
    <w:p w14:paraId="71680222" w14:textId="77777777" w:rsidR="006F1D29" w:rsidRDefault="006F1D29" w:rsidP="00101F71">
      <w:pPr>
        <w:jc w:val="center"/>
      </w:pPr>
      <w:r>
        <w:rPr>
          <w:noProof/>
          <w:lang w:val="en-US"/>
        </w:rPr>
        <w:lastRenderedPageBreak/>
        <w:drawing>
          <wp:inline distT="0" distB="0" distL="0" distR="0" wp14:anchorId="0613848C" wp14:editId="5A5BC665">
            <wp:extent cx="5013702" cy="1931581"/>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acin vs FEV1 and VHI.tiff"/>
                    <pic:cNvPicPr/>
                  </pic:nvPicPr>
                  <pic:blipFill>
                    <a:blip r:embed="rId190">
                      <a:extLst>
                        <a:ext uri="{28A0092B-C50C-407E-A947-70E740481C1C}">
                          <a14:useLocalDpi xmlns:a14="http://schemas.microsoft.com/office/drawing/2010/main" val="0"/>
                        </a:ext>
                      </a:extLst>
                    </a:blip>
                    <a:stretch>
                      <a:fillRect/>
                    </a:stretch>
                  </pic:blipFill>
                  <pic:spPr>
                    <a:xfrm>
                      <a:off x="0" y="0"/>
                      <a:ext cx="5036882" cy="1940512"/>
                    </a:xfrm>
                    <a:prstGeom prst="rect">
                      <a:avLst/>
                    </a:prstGeom>
                  </pic:spPr>
                </pic:pic>
              </a:graphicData>
            </a:graphic>
          </wp:inline>
        </w:drawing>
      </w:r>
    </w:p>
    <w:p w14:paraId="3E26CE35" w14:textId="6580E21C" w:rsidR="006F1D29" w:rsidRDefault="006F1D29" w:rsidP="006717E0">
      <w:pPr>
        <w:pStyle w:val="Caption"/>
      </w:pPr>
      <w:bookmarkStart w:id="513" w:name="_Ref19607299"/>
      <w:bookmarkStart w:id="514" w:name="_Toc27383118"/>
      <w:r>
        <w:t xml:space="preserve">Figure </w:t>
      </w:r>
      <w:fldSimple w:instr=" STYLEREF 1 \s ">
        <w:r w:rsidR="00824FFE">
          <w:rPr>
            <w:noProof/>
          </w:rPr>
          <w:t>6</w:t>
        </w:r>
      </w:fldSimple>
      <w:r w:rsidR="00824FFE">
        <w:noBreakHyphen/>
      </w:r>
      <w:fldSimple w:instr=" SEQ Figure \* ARABIC \s 1 ">
        <w:r w:rsidR="00824FFE">
          <w:rPr>
            <w:noProof/>
          </w:rPr>
          <w:t>4</w:t>
        </w:r>
      </w:fldSimple>
      <w:bookmarkEnd w:id="513"/>
      <w:r>
        <w:t xml:space="preserve">: Spearman correlations for </w:t>
      </w:r>
      <w:r w:rsidR="005E6BBB">
        <w:t>S</w:t>
      </w:r>
      <w:r w:rsidR="005E6BBB">
        <w:rPr>
          <w:vertAlign w:val="subscript"/>
        </w:rPr>
        <w:t>acin</w:t>
      </w:r>
      <w:r>
        <w:t xml:space="preserve"> </w:t>
      </w:r>
      <w:r w:rsidR="00237549">
        <w:t>with</w:t>
      </w:r>
      <w:r>
        <w:t xml:space="preserve"> both </w:t>
      </w:r>
      <w:r w:rsidR="00DF2511">
        <w:t>FEV</w:t>
      </w:r>
      <w:r w:rsidR="00DF2511">
        <w:rPr>
          <w:vertAlign w:val="subscript"/>
        </w:rPr>
        <w:t>1</w:t>
      </w:r>
      <w:r>
        <w:t xml:space="preserve"> (z-score) and </w:t>
      </w:r>
      <w:r w:rsidR="005E6BBB">
        <w:t>VH</w:t>
      </w:r>
      <w:r w:rsidR="005E6BBB">
        <w:rPr>
          <w:vertAlign w:val="subscript"/>
        </w:rPr>
        <w:t>I</w:t>
      </w:r>
      <w:r>
        <w:t xml:space="preserve">  (%) for patients with PCD.</w:t>
      </w:r>
      <w:bookmarkEnd w:id="514"/>
    </w:p>
    <w:p w14:paraId="669E0EBE" w14:textId="77777777" w:rsidR="00101F71" w:rsidRPr="00101F71" w:rsidRDefault="00101F71" w:rsidP="00101F71"/>
    <w:p w14:paraId="71C1AAD5" w14:textId="77777777" w:rsidR="006F1D29" w:rsidRDefault="006F1D29" w:rsidP="00101F71">
      <w:pPr>
        <w:jc w:val="center"/>
      </w:pPr>
      <w:r>
        <w:rPr>
          <w:noProof/>
          <w:lang w:val="en-US"/>
        </w:rPr>
        <w:drawing>
          <wp:inline distT="0" distB="0" distL="0" distR="0" wp14:anchorId="1F7D9417" wp14:editId="7EC6A1D4">
            <wp:extent cx="5454908" cy="2256228"/>
            <wp:effectExtent l="0" t="0" r="6350" b="444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CD FEV1 vs LCI and VDP.tiff"/>
                    <pic:cNvPicPr/>
                  </pic:nvPicPr>
                  <pic:blipFill>
                    <a:blip r:embed="rId191">
                      <a:extLst>
                        <a:ext uri="{28A0092B-C50C-407E-A947-70E740481C1C}">
                          <a14:useLocalDpi xmlns:a14="http://schemas.microsoft.com/office/drawing/2010/main" val="0"/>
                        </a:ext>
                      </a:extLst>
                    </a:blip>
                    <a:stretch>
                      <a:fillRect/>
                    </a:stretch>
                  </pic:blipFill>
                  <pic:spPr>
                    <a:xfrm>
                      <a:off x="0" y="0"/>
                      <a:ext cx="5478773" cy="2266099"/>
                    </a:xfrm>
                    <a:prstGeom prst="rect">
                      <a:avLst/>
                    </a:prstGeom>
                  </pic:spPr>
                </pic:pic>
              </a:graphicData>
            </a:graphic>
          </wp:inline>
        </w:drawing>
      </w:r>
    </w:p>
    <w:p w14:paraId="2D30B601" w14:textId="6611DA79" w:rsidR="00C57FA8" w:rsidRDefault="006F1D29" w:rsidP="006717E0">
      <w:pPr>
        <w:pStyle w:val="Caption"/>
      </w:pPr>
      <w:bookmarkStart w:id="515" w:name="_Ref19607339"/>
      <w:bookmarkStart w:id="516" w:name="_Toc27383119"/>
      <w:r>
        <w:t xml:space="preserve">Figure </w:t>
      </w:r>
      <w:fldSimple w:instr=" STYLEREF 1 \s ">
        <w:r w:rsidR="00824FFE">
          <w:rPr>
            <w:noProof/>
          </w:rPr>
          <w:t>6</w:t>
        </w:r>
      </w:fldSimple>
      <w:r w:rsidR="00824FFE">
        <w:noBreakHyphen/>
      </w:r>
      <w:fldSimple w:instr=" SEQ Figure \* ARABIC \s 1 ">
        <w:r w:rsidR="00824FFE">
          <w:rPr>
            <w:noProof/>
          </w:rPr>
          <w:t>5</w:t>
        </w:r>
      </w:fldSimple>
      <w:bookmarkEnd w:id="515"/>
      <w:r>
        <w:t xml:space="preserve">: Spearman correlations for </w:t>
      </w:r>
      <w:r w:rsidR="00DF2511">
        <w:t>FEV</w:t>
      </w:r>
      <w:r w:rsidR="00DF2511">
        <w:rPr>
          <w:vertAlign w:val="subscript"/>
        </w:rPr>
        <w:t>1</w:t>
      </w:r>
      <w:r>
        <w:t xml:space="preserve"> (z-score) </w:t>
      </w:r>
      <w:r w:rsidR="00237549">
        <w:t>with</w:t>
      </w:r>
      <w:r>
        <w:t xml:space="preserve"> both LCI and VDP (%) for patients with PCD.</w:t>
      </w:r>
      <w:bookmarkEnd w:id="516"/>
      <w:r>
        <w:t xml:space="preserve"> </w:t>
      </w:r>
    </w:p>
    <w:p w14:paraId="2DC39694" w14:textId="65C8FDD1" w:rsidR="006F1D29" w:rsidRDefault="006F1D29" w:rsidP="006717E0">
      <w:pPr>
        <w:pStyle w:val="Subtitle"/>
      </w:pPr>
      <w:r>
        <w:t xml:space="preserve">The dashed horizontal line at an LCI value of 7.4 represents the upper limit of normal </w:t>
      </w:r>
      <w:r>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Ib3JzbGV5PC9BdXRob3I+PFllYXI+MjAwODwvWWVhcj48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fldChar w:fldCharType="separate"/>
      </w:r>
      <w:r w:rsidR="00B86FC1">
        <w:rPr>
          <w:noProof/>
        </w:rPr>
        <w:t>[101]</w:t>
      </w:r>
      <w:r>
        <w:fldChar w:fldCharType="end"/>
      </w:r>
      <w:r>
        <w:t xml:space="preserve">. The dashed vertical line represents the lower limit of normal for </w:t>
      </w:r>
      <w:r w:rsidR="00DF2511">
        <w:t>FEV</w:t>
      </w:r>
      <w:r w:rsidR="00DF2511">
        <w:rPr>
          <w:vertAlign w:val="subscript"/>
        </w:rPr>
        <w:t>1</w:t>
      </w:r>
      <w:r>
        <w:t>.</w:t>
      </w:r>
    </w:p>
    <w:p w14:paraId="43748681" w14:textId="77777777" w:rsidR="006F1D29" w:rsidRDefault="006F1D29" w:rsidP="006717E0"/>
    <w:p w14:paraId="6858DB6D" w14:textId="77777777" w:rsidR="006F1D29" w:rsidRDefault="006F1D29" w:rsidP="006717E0">
      <w:pPr>
        <w:pStyle w:val="Heading4"/>
      </w:pPr>
      <w:r>
        <w:t>Previous CT findings</w:t>
      </w:r>
    </w:p>
    <w:p w14:paraId="33E6D943" w14:textId="77777777" w:rsidR="006F1D29" w:rsidRDefault="006F1D29" w:rsidP="006717E0"/>
    <w:p w14:paraId="3A29B210" w14:textId="340D293A" w:rsidR="006F1D29" w:rsidRDefault="006F1D29" w:rsidP="006717E0">
      <w:r>
        <w:t xml:space="preserve">Seven children (B-D, F, H-J) had comparable CT imaging performed within 3.5 years prior to MRI (for patient B the CT was acquired – 1 year prior to MRI, C – 8 months, D - 3.4 years, F - 3.4 years, H - 3.4 years, I – 1 year, J - 3.5 years prior). Patient H and I had normal CT images. Patients C, D and F had bronchial wall thickening present on CT. Patient B, C and J had CT findings of mucus plugging (B, J) or bronchiectasis (C, J) that visibly correlated with </w:t>
      </w:r>
      <w:r w:rsidR="005E6BBB">
        <w:rPr>
          <w:vertAlign w:val="superscript"/>
        </w:rPr>
        <w:t>3</w:t>
      </w:r>
      <w:r w:rsidR="005E6BBB">
        <w:t>He</w:t>
      </w:r>
      <w:r>
        <w:t xml:space="preserve"> and </w:t>
      </w:r>
      <w:r w:rsidR="009F2E7D">
        <w:rPr>
          <w:vertAlign w:val="superscript"/>
        </w:rPr>
        <w:t>1</w:t>
      </w:r>
      <w:r w:rsidR="009F2E7D">
        <w:t>H</w:t>
      </w:r>
      <w:r>
        <w:t xml:space="preserve"> MRI.</w:t>
      </w:r>
    </w:p>
    <w:p w14:paraId="717E9C60" w14:textId="77777777" w:rsidR="006F1D29" w:rsidRDefault="006F1D29" w:rsidP="006717E0">
      <w:pPr>
        <w:rPr>
          <w:rFonts w:asciiTheme="majorHAnsi" w:eastAsiaTheme="majorEastAsia" w:hAnsiTheme="majorHAnsi" w:cstheme="majorBidi"/>
          <w:color w:val="355B8B"/>
        </w:rPr>
      </w:pPr>
      <w:r>
        <w:br w:type="page"/>
      </w:r>
    </w:p>
    <w:p w14:paraId="21420663" w14:textId="38F14DB6" w:rsidR="006F1D29" w:rsidRDefault="006F1D29" w:rsidP="006717E0">
      <w:pPr>
        <w:pStyle w:val="Heading3"/>
      </w:pPr>
      <w:bookmarkStart w:id="517" w:name="_Toc27382938"/>
      <w:r>
        <w:lastRenderedPageBreak/>
        <w:t>Discussion</w:t>
      </w:r>
      <w:bookmarkEnd w:id="517"/>
    </w:p>
    <w:p w14:paraId="7CFBD303" w14:textId="77777777" w:rsidR="006F1D29" w:rsidRPr="00405D31" w:rsidRDefault="006F1D29" w:rsidP="006717E0"/>
    <w:p w14:paraId="63DB0C21" w14:textId="1C4A74D8" w:rsidR="006F1D29" w:rsidRPr="00245BFF" w:rsidRDefault="006F1D29" w:rsidP="006717E0">
      <w:r w:rsidRPr="00245BFF">
        <w:t xml:space="preserve">In children with PCD, lung ventilation abnormalities </w:t>
      </w:r>
      <w:r>
        <w:t>were</w:t>
      </w:r>
      <w:r w:rsidRPr="00245BFF">
        <w:t xml:space="preserve"> evident on hyperpolarised gas ventilation MRI despite the presence of normal LCI and </w:t>
      </w:r>
      <w:r w:rsidR="00DF2511">
        <w:t>FEV</w:t>
      </w:r>
      <w:r w:rsidR="00DF2511">
        <w:rPr>
          <w:vertAlign w:val="subscript"/>
        </w:rPr>
        <w:t>1</w:t>
      </w:r>
      <w:r w:rsidRPr="00245BFF">
        <w:t xml:space="preserve">. </w:t>
      </w:r>
      <w:r>
        <w:t xml:space="preserve">When compared to the healthy control cohort of 10 children (aged 7.1-15.6 years) previously reported </w:t>
      </w:r>
      <w:r>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fldChar w:fldCharType="separate"/>
      </w:r>
      <w:r w:rsidR="00B86FC1">
        <w:rPr>
          <w:noProof/>
        </w:rPr>
        <w:t>[105]</w:t>
      </w:r>
      <w:r>
        <w:fldChar w:fldCharType="end"/>
      </w:r>
      <w:r>
        <w:t>, none of the healthy controls had visible defects and all had VDP values &lt;1.88% and LCI values &lt;7.4, whereas the health</w:t>
      </w:r>
      <w:r w:rsidR="005F6CAE">
        <w:t>y control children detailed in C</w:t>
      </w:r>
      <w:r>
        <w:t xml:space="preserve">hapter </w:t>
      </w:r>
      <w:r w:rsidR="005F6CAE">
        <w:fldChar w:fldCharType="begin"/>
      </w:r>
      <w:r w:rsidR="005F6CAE">
        <w:instrText xml:space="preserve"> REF _Ref21784042 \r \h </w:instrText>
      </w:r>
      <w:r w:rsidR="005F6CAE">
        <w:fldChar w:fldCharType="separate"/>
      </w:r>
      <w:r w:rsidR="00140F11">
        <w:t>3.4.4</w:t>
      </w:r>
      <w:r w:rsidR="005F6CAE">
        <w:fldChar w:fldCharType="end"/>
      </w:r>
      <w:r w:rsidR="005F6CAE">
        <w:t xml:space="preserve"> (</w:t>
      </w:r>
      <w:r w:rsidR="005F6CAE">
        <w:fldChar w:fldCharType="begin"/>
      </w:r>
      <w:r w:rsidR="005F6CAE">
        <w:instrText xml:space="preserve"> REF _Ref21784042 \h </w:instrText>
      </w:r>
      <w:r w:rsidR="005F6CAE">
        <w:fldChar w:fldCharType="separate"/>
      </w:r>
      <w:r w:rsidR="00140F11">
        <w:rPr>
          <w:vertAlign w:val="superscript"/>
        </w:rPr>
        <w:t>129</w:t>
      </w:r>
      <w:r w:rsidR="00140F11">
        <w:t xml:space="preserve">Xe and </w:t>
      </w:r>
      <w:r w:rsidR="00140F11">
        <w:rPr>
          <w:vertAlign w:val="superscript"/>
        </w:rPr>
        <w:t>1</w:t>
      </w:r>
      <w:r w:rsidR="00140F11">
        <w:t>H MRI in patients with normal FEV</w:t>
      </w:r>
      <w:r w:rsidR="00140F11">
        <w:rPr>
          <w:vertAlign w:val="subscript"/>
        </w:rPr>
        <w:t>1</w:t>
      </w:r>
      <w:r w:rsidR="005F6CAE">
        <w:fldChar w:fldCharType="end"/>
      </w:r>
      <w:r w:rsidR="005F6CAE">
        <w:t>, p</w:t>
      </w:r>
      <w:r w:rsidR="005F6CAE">
        <w:fldChar w:fldCharType="begin"/>
      </w:r>
      <w:r w:rsidR="005F6CAE">
        <w:instrText xml:space="preserve"> PAGEREF _Ref21784042 \h </w:instrText>
      </w:r>
      <w:r w:rsidR="005F6CAE">
        <w:fldChar w:fldCharType="separate"/>
      </w:r>
      <w:r w:rsidR="00140F11">
        <w:rPr>
          <w:noProof/>
        </w:rPr>
        <w:t>135</w:t>
      </w:r>
      <w:r w:rsidR="005F6CAE">
        <w:fldChar w:fldCharType="end"/>
      </w:r>
      <w:r w:rsidR="005F6CAE">
        <w:t>)</w:t>
      </w:r>
      <w:r>
        <w:t xml:space="preserve"> had </w:t>
      </w:r>
      <w:r w:rsidR="005E6BBB">
        <w:rPr>
          <w:vertAlign w:val="superscript"/>
        </w:rPr>
        <w:t>129</w:t>
      </w:r>
      <w:r w:rsidR="005E6BBB">
        <w:t>Xe</w:t>
      </w:r>
      <w:r>
        <w:t xml:space="preserve"> VDP values &lt;0.7%.</w:t>
      </w:r>
      <w:r w:rsidRPr="00245BFF">
        <w:t xml:space="preserve"> </w:t>
      </w:r>
      <w:r>
        <w:t>In this cohort of patients with PCD therefore, all patients had significantly elevated VDP of at least 2%. C</w:t>
      </w:r>
      <w:r w:rsidRPr="00245BFF">
        <w:t xml:space="preserve">omputed tomography imaging in PCD suggests a predominance of middle and lower lobe disease </w:t>
      </w:r>
      <w:r w:rsidRPr="00245BFF">
        <w:fldChar w:fldCharType="begin">
          <w:fldData xml:space="preserve">PEVuZE5vdGU+PENpdGU+PEF1dGhvcj5GcmlqYS1NYXNzb248L0F1dGhvcj48WWVhcj4yMDE3PC9Z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xNTQtMTYwPC9wYWdlcz48dm9sdW1lPjcyPC92b2x1bWU+PG51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</w:fldData>
        </w:fldChar>
      </w:r>
      <w:r w:rsidR="00B86FC1">
        <w:instrText xml:space="preserve"> ADDIN EN.CITE </w:instrText>
      </w:r>
      <w:r w:rsidR="00B86FC1">
        <w:fldChar w:fldCharType="begin">
          <w:fldData xml:space="preserve">PEVuZE5vdGU+PENpdGU+PEF1dGhvcj5GcmlqYS1NYXNzb248L0F1dGhvcj48WWVhcj4yMDE3PC9Z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xNTQtMTYwPC9wYWdlcz48dm9sdW1lPjcyPC92b2x1bWU+PG51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</w:fldData>
        </w:fldChar>
      </w:r>
      <w:r w:rsidR="00B86FC1">
        <w:instrText xml:space="preserve"> ADDIN EN.CITE.DATA </w:instrText>
      </w:r>
      <w:r w:rsidR="00B86FC1">
        <w:fldChar w:fldCharType="end"/>
      </w:r>
      <w:r w:rsidRPr="00245BFF">
        <w:fldChar w:fldCharType="separate"/>
      </w:r>
      <w:r w:rsidR="00B86FC1">
        <w:rPr>
          <w:noProof/>
        </w:rPr>
        <w:t>[365]</w:t>
      </w:r>
      <w:r w:rsidRPr="00245BFF">
        <w:fldChar w:fldCharType="end"/>
      </w:r>
      <w:r w:rsidRPr="00245BFF">
        <w:t>. In the group we present, ventilation defects were observed in these lung regions, but there were often additional ventilation defects present in the upper lobes</w:t>
      </w:r>
      <w:r>
        <w:t>, possibly caused by mucus plugging that precedes structural change</w:t>
      </w:r>
      <w:r w:rsidRPr="00245BFF">
        <w:t>.</w:t>
      </w:r>
    </w:p>
    <w:p w14:paraId="656D3982" w14:textId="77777777" w:rsidR="006F1D29" w:rsidRPr="00245BFF" w:rsidRDefault="006F1D29" w:rsidP="006717E0">
      <w:pPr>
        <w:pStyle w:val="EndNoteBibliography"/>
      </w:pPr>
    </w:p>
    <w:p w14:paraId="2A44232B" w14:textId="138CBAD9" w:rsidR="006F1D29" w:rsidRDefault="006F1D29" w:rsidP="006717E0">
      <w:r w:rsidRPr="00245BFF">
        <w:t xml:space="preserve">Ventilation MRI </w:t>
      </w:r>
      <w:r>
        <w:t>has been proven to be</w:t>
      </w:r>
      <w:r w:rsidRPr="00245BFF">
        <w:t xml:space="preserve"> more sensitive than LCI and </w:t>
      </w:r>
      <w:r w:rsidR="00DF2511">
        <w:t>FEV</w:t>
      </w:r>
      <w:r w:rsidR="00DF2511">
        <w:rPr>
          <w:vertAlign w:val="subscript"/>
        </w:rPr>
        <w:t>1</w:t>
      </w:r>
      <w:r w:rsidRPr="00245BFF">
        <w:t xml:space="preserve"> for detection of ventilation abnormalities in CF </w:t>
      </w:r>
      <w:r w:rsidRPr="00245BFF">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rsidRPr="00245BFF">
        <w:fldChar w:fldCharType="separate"/>
      </w:r>
      <w:r w:rsidR="00B86FC1">
        <w:rPr>
          <w:noProof/>
        </w:rPr>
        <w:t>[105]</w:t>
      </w:r>
      <w:r w:rsidRPr="00245BFF">
        <w:fldChar w:fldCharType="end"/>
      </w:r>
      <w:r w:rsidRPr="00245BFF">
        <w:t xml:space="preserve">. The </w:t>
      </w:r>
      <w:r>
        <w:t xml:space="preserve">ventilation images we report </w:t>
      </w:r>
      <w:r w:rsidRPr="00245BFF">
        <w:t xml:space="preserve">suggest </w:t>
      </w:r>
      <w:r>
        <w:t xml:space="preserve">that </w:t>
      </w:r>
      <w:r w:rsidRPr="00245BFF">
        <w:t xml:space="preserve">this finding </w:t>
      </w:r>
      <w:r w:rsidR="00CF1343">
        <w:t>also occurs</w:t>
      </w:r>
      <w:r w:rsidRPr="00245BFF">
        <w:t xml:space="preserve"> in children with PCD. </w:t>
      </w:r>
      <w:r w:rsidRPr="00427D04">
        <w:t xml:space="preserve">LCI and </w:t>
      </w:r>
      <w:r w:rsidR="00DF2511">
        <w:t>FEV</w:t>
      </w:r>
      <w:r w:rsidR="00DF2511">
        <w:rPr>
          <w:vertAlign w:val="subscript"/>
        </w:rPr>
        <w:t>1</w:t>
      </w:r>
      <w:r w:rsidRPr="00427D04">
        <w:t xml:space="preserve"> inherently reflect global lung function averaged across the </w:t>
      </w:r>
      <w:r w:rsidRPr="00DA06DF">
        <w:t>whole</w:t>
      </w:r>
      <w:r w:rsidRPr="00427D04">
        <w:t xml:space="preserve"> lung, </w:t>
      </w:r>
      <w:r>
        <w:t>this</w:t>
      </w:r>
      <w:r w:rsidRPr="00427D04">
        <w:t xml:space="preserve"> potentially masks mild ventilation heterogeneity. Ventilation MRI however provides high spatial resolution assessment of ventilation abnormalities at a given static lung volume, providing assessment of both the size and nature of un-ventilated lung regions and also</w:t>
      </w:r>
      <w:r>
        <w:t xml:space="preserve"> the</w:t>
      </w:r>
      <w:r w:rsidRPr="00427D04">
        <w:t xml:space="preserve"> heterogeneity </w:t>
      </w:r>
      <w:r>
        <w:t xml:space="preserve">of </w:t>
      </w:r>
      <w:r w:rsidRPr="00427D04">
        <w:t xml:space="preserve">ventilation. </w:t>
      </w:r>
      <w:r w:rsidRPr="00245BFF">
        <w:t xml:space="preserve">The imaging metric VDP appears to be sensitive to lung disease in PCD and, despite the small patient numbers, correlates with LCI, a pattern </w:t>
      </w:r>
      <w:r>
        <w:t>consistent</w:t>
      </w:r>
      <w:r w:rsidRPr="00245BFF">
        <w:t xml:space="preserve"> </w:t>
      </w:r>
      <w:r>
        <w:t>with</w:t>
      </w:r>
      <w:r w:rsidRPr="00245BFF">
        <w:t xml:space="preserve"> CF </w:t>
      </w:r>
      <w:r w:rsidRPr="00245BFF">
        <w:fldChar w:fldCharType="begin">
          <w:fldData xml:space="preserve">PEVuZE5vdGU+PENpdGU+PEF1dGhvcj5NYXJzaGFsbDwvQXV0aG9yPjxZZWFyPjIwMTc8L1llYXI+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EwNzMtMTA3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2b2x1bWU+NTI8L3ZvbHVtZT48bnVtYmVyPjU8L251bWJlcj48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=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UsIDI0OCwgMjY4XTwvRGlzcGxh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EwNzMtMTA3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2b2x1bWU+NTI8L3ZvbHVtZT48bnVtYmVyPjU8L251bWJlcj48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=
</w:fldData>
        </w:fldChar>
      </w:r>
      <w:r w:rsidR="00B86FC1">
        <w:instrText xml:space="preserve"> ADDIN EN.CITE.DATA </w:instrText>
      </w:r>
      <w:r w:rsidR="00B86FC1">
        <w:fldChar w:fldCharType="end"/>
      </w:r>
      <w:r w:rsidRPr="00245BFF">
        <w:fldChar w:fldCharType="separate"/>
      </w:r>
      <w:r w:rsidR="00B86FC1">
        <w:rPr>
          <w:noProof/>
        </w:rPr>
        <w:t>[105, 248, 268]</w:t>
      </w:r>
      <w:r w:rsidRPr="00245BFF">
        <w:fldChar w:fldCharType="end"/>
      </w:r>
      <w:r>
        <w:t>,</w:t>
      </w:r>
      <w:r w:rsidRPr="00245BFF">
        <w:t xml:space="preserve"> suggesting </w:t>
      </w:r>
      <w:r>
        <w:t xml:space="preserve">that </w:t>
      </w:r>
      <w:r w:rsidRPr="00245BFF">
        <w:t xml:space="preserve">the two </w:t>
      </w:r>
      <w:r>
        <w:t>techniques</w:t>
      </w:r>
      <w:r w:rsidRPr="00245BFF">
        <w:t xml:space="preserve"> may be reflecting similar pathophysiology.</w:t>
      </w:r>
    </w:p>
    <w:p w14:paraId="1305F487" w14:textId="77777777" w:rsidR="006F1D29" w:rsidRDefault="006F1D29" w:rsidP="006717E0"/>
    <w:p w14:paraId="66829297" w14:textId="1A012C5A" w:rsidR="006F1D29" w:rsidRDefault="006F1D29" w:rsidP="006717E0">
      <w:r>
        <w:t xml:space="preserve">The relatively small sample of patients assessed with PCD here, </w:t>
      </w:r>
      <w:r w:rsidR="00CF1343">
        <w:t xml:space="preserve">limit the </w:t>
      </w:r>
      <w:r>
        <w:t xml:space="preserve">comparisons with the MMAVIC CF cohort. One distinction that can be seen in this cohort of children with PCD, is that the relationship between </w:t>
      </w:r>
      <w:r w:rsidR="00DF2511">
        <w:t>FEV</w:t>
      </w:r>
      <w:r w:rsidR="00DF2511">
        <w:rPr>
          <w:vertAlign w:val="subscript"/>
        </w:rPr>
        <w:t>1</w:t>
      </w:r>
      <w:r>
        <w:t xml:space="preserve">, LCI and VDP is not always the same as in CF. For example, patient G has an abnormal </w:t>
      </w:r>
      <w:r w:rsidR="00DF2511">
        <w:t>FEV</w:t>
      </w:r>
      <w:r w:rsidR="00DF2511">
        <w:rPr>
          <w:vertAlign w:val="subscript"/>
        </w:rPr>
        <w:t>1</w:t>
      </w:r>
      <w:r>
        <w:t xml:space="preserve"> (-2.4</w:t>
      </w:r>
      <w:r w:rsidR="00200B3E">
        <w:t xml:space="preserve"> z-scores</w:t>
      </w:r>
      <w:r>
        <w:t>), but with an LCI within the normal range (</w:t>
      </w:r>
      <w:r w:rsidR="00576DD5">
        <w:t xml:space="preserve">LCI = </w:t>
      </w:r>
      <w:r>
        <w:t xml:space="preserve">7.3). This pattern is not seen in the MMAVIC cohort and is not often reported in the literature </w:t>
      </w:r>
      <w:r>
        <w:fldChar w:fldCharType="begin">
          <w:fldData xml:space="preserve">PEVuZE5vdGU+PENpdGU+PEF1dGhvcj5HdXN0YWZzc29uPC9BdXRob3I+PFllYXI+MjAwODwvWWVh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</w:fldData>
        </w:fldChar>
      </w:r>
      <w:r w:rsidR="00B86FC1">
        <w:instrText xml:space="preserve"> ADDIN EN.CITE </w:instrText>
      </w:r>
      <w:r w:rsidR="00B86FC1">
        <w:fldChar w:fldCharType="begin">
          <w:fldData xml:space="preserve">PEVuZE5vdGU+PENpdGU+PEF1dGhvcj5HdXN0YWZzc29uPC9BdXRob3I+PFllYXI+MjAwODwvWWVh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</w:fldData>
        </w:fldChar>
      </w:r>
      <w:r w:rsidR="00B86FC1">
        <w:instrText xml:space="preserve"> ADDIN EN.CITE.DATA </w:instrText>
      </w:r>
      <w:r w:rsidR="00B86FC1">
        <w:fldChar w:fldCharType="end"/>
      </w:r>
      <w:r>
        <w:fldChar w:fldCharType="separate"/>
      </w:r>
      <w:r w:rsidR="00B86FC1">
        <w:rPr>
          <w:noProof/>
        </w:rPr>
        <w:t>[52, 101, 102, 362]</w:t>
      </w:r>
      <w:r>
        <w:fldChar w:fldCharType="end"/>
      </w:r>
      <w:r>
        <w:t xml:space="preserve">. The study by Irving </w:t>
      </w:r>
      <w:r w:rsidR="00564288">
        <w:rPr>
          <w:i/>
        </w:rPr>
        <w:t>et al</w:t>
      </w:r>
      <w:r>
        <w:t xml:space="preserve">, which compared LCI and </w:t>
      </w:r>
      <w:r w:rsidR="00DF2511">
        <w:t>FEV</w:t>
      </w:r>
      <w:r w:rsidR="00DF2511">
        <w:rPr>
          <w:vertAlign w:val="subscript"/>
        </w:rPr>
        <w:t>1</w:t>
      </w:r>
      <w:r>
        <w:t xml:space="preserve"> in both CF and PCD, however show</w:t>
      </w:r>
      <w:r w:rsidR="00576DD5">
        <w:t>s</w:t>
      </w:r>
      <w:r>
        <w:t xml:space="preserve"> the same discrepancy in patients with CF. This study showed multiple CF patients assessed having normal LCI in the presence of an abnormal </w:t>
      </w:r>
      <w:r w:rsidR="00DF2511">
        <w:t>FEV</w:t>
      </w:r>
      <w:r w:rsidR="00DF2511">
        <w:rPr>
          <w:vertAlign w:val="subscript"/>
        </w:rPr>
        <w:t>1</w:t>
      </w:r>
      <w:r>
        <w:t xml:space="preserve"> </w:t>
      </w:r>
      <w:r>
        <w:fldChar w:fldCharType="begin">
          <w:fldData xml:space="preserve">PEVuZE5vdGU+PENpdGU+PEF1dGhvcj5JcnZpbmc8L0F1dGhvcj48WWVhcj4yMDEzPC9ZZWFyPjxS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1lcmljYW4gSm91cm5hbCBv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</w:fldData>
        </w:fldChar>
      </w:r>
      <w:r w:rsidR="00B86FC1">
        <w:instrText xml:space="preserve"> ADDIN EN.CITE </w:instrText>
      </w:r>
      <w:r w:rsidR="00B86FC1">
        <w:fldChar w:fldCharType="begin">
          <w:fldData xml:space="preserve">PEVuZE5vdGU+PENpdGU+PEF1dGhvcj5JcnZpbmc8L0F1dGhvcj48WWVhcj4yMDEzPC9ZZWFyPjxS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1lcmljYW4gSm91cm5hbCBv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</w:fldData>
        </w:fldChar>
      </w:r>
      <w:r w:rsidR="00B86FC1">
        <w:instrText xml:space="preserve"> ADDIN EN.CITE.DATA </w:instrText>
      </w:r>
      <w:r w:rsidR="00B86FC1">
        <w:fldChar w:fldCharType="end"/>
      </w:r>
      <w:r>
        <w:fldChar w:fldCharType="separate"/>
      </w:r>
      <w:r w:rsidR="00B86FC1">
        <w:rPr>
          <w:noProof/>
        </w:rPr>
        <w:t>[112]</w:t>
      </w:r>
      <w:r>
        <w:fldChar w:fldCharType="end"/>
      </w:r>
      <w:r>
        <w:t xml:space="preserve">. The authors also reported that, unlike in CF, there was no correlation between the LCI and </w:t>
      </w:r>
      <w:r w:rsidR="00DF2511">
        <w:t>FEV</w:t>
      </w:r>
      <w:r w:rsidR="00DF2511">
        <w:rPr>
          <w:vertAlign w:val="subscript"/>
        </w:rPr>
        <w:t>1</w:t>
      </w:r>
      <w:r>
        <w:t xml:space="preserve"> in PCD. </w:t>
      </w:r>
    </w:p>
    <w:p w14:paraId="3A3EA9DC" w14:textId="77777777" w:rsidR="006F1D29" w:rsidRDefault="006F1D29" w:rsidP="006717E0"/>
    <w:p w14:paraId="11073232" w14:textId="191D0933" w:rsidR="006F1D29" w:rsidRDefault="006F1D29" w:rsidP="006717E0">
      <w:r>
        <w:t xml:space="preserve">Further to this, patient G, despite having normal LCI, had clear ventilation defects and a VDP value of 7.4%. This is another difference between the PCD and MMAVIC cohort. In the MMAVIC cohort all patients with an </w:t>
      </w:r>
      <w:r w:rsidR="00DF2511">
        <w:t>FEV</w:t>
      </w:r>
      <w:r w:rsidR="00DF2511">
        <w:rPr>
          <w:vertAlign w:val="subscript"/>
        </w:rPr>
        <w:t>1</w:t>
      </w:r>
      <w:r>
        <w:t xml:space="preserve"> outside the normal range had a VDP greater than 10% and all patients with </w:t>
      </w:r>
      <w:r>
        <w:lastRenderedPageBreak/>
        <w:t xml:space="preserve">normal </w:t>
      </w:r>
      <w:r w:rsidR="00DF2511">
        <w:t>FEV</w:t>
      </w:r>
      <w:r w:rsidR="00DF2511">
        <w:rPr>
          <w:vertAlign w:val="subscript"/>
        </w:rPr>
        <w:t>1</w:t>
      </w:r>
      <w:r>
        <w:t xml:space="preserve"> values were less than 10%. Three of the PCD patients do not fit this pattern. Two patients had abnormal </w:t>
      </w:r>
      <w:r w:rsidR="00DF2511">
        <w:t>FEV</w:t>
      </w:r>
      <w:r w:rsidR="00DF2511">
        <w:rPr>
          <w:vertAlign w:val="subscript"/>
        </w:rPr>
        <w:t>1</w:t>
      </w:r>
      <w:r>
        <w:t xml:space="preserve"> values and relatively low VDP in comparison to MMAVIC patients (patients’ G and K). One patient (patient J) had a VDP of 20.7% in the presence of a normal </w:t>
      </w:r>
      <w:r w:rsidR="00DF2511">
        <w:t>FEV</w:t>
      </w:r>
      <w:r w:rsidR="00DF2511">
        <w:rPr>
          <w:vertAlign w:val="subscript"/>
        </w:rPr>
        <w:t>1</w:t>
      </w:r>
      <w:r>
        <w:t xml:space="preserve"> (but abnormal LCI), which contrasts with any MMAVIC patient. In the MMAVIC study, this degree of VDP severity was not seen until </w:t>
      </w:r>
      <w:r w:rsidR="00DF2511">
        <w:t>FEV</w:t>
      </w:r>
      <w:r w:rsidR="00DF2511">
        <w:rPr>
          <w:vertAlign w:val="subscript"/>
        </w:rPr>
        <w:t>1</w:t>
      </w:r>
      <w:r>
        <w:t xml:space="preserve"> reached approximately -3.0 z-scores. </w:t>
      </w:r>
    </w:p>
    <w:p w14:paraId="5C1D5066" w14:textId="77777777" w:rsidR="006F1D29" w:rsidRDefault="006F1D29" w:rsidP="006717E0"/>
    <w:p w14:paraId="6BA247A6" w14:textId="44E43C96" w:rsidR="006F1D29" w:rsidRDefault="006F1D29" w:rsidP="006717E0">
      <w:r>
        <w:t xml:space="preserve">This discordance between ventilation MRI, LCI and </w:t>
      </w:r>
      <w:r w:rsidR="00DF2511">
        <w:t>FEV</w:t>
      </w:r>
      <w:r w:rsidR="00DF2511">
        <w:rPr>
          <w:vertAlign w:val="subscript"/>
        </w:rPr>
        <w:t>1</w:t>
      </w:r>
      <w:r>
        <w:t xml:space="preserve"> was also found by Nyilas </w:t>
      </w:r>
      <w:r w:rsidR="00564288">
        <w:rPr>
          <w:i/>
        </w:rPr>
        <w:t>et al</w:t>
      </w:r>
      <w:r>
        <w:t xml:space="preserve"> </w:t>
      </w:r>
      <w:r>
        <w:fldChar w:fldCharType="begin"/>
      </w:r>
      <w:r w:rsidR="00B86FC1">
        <w:instrText xml:space="preserve"> ADDIN EN.CITE &lt;EndNote&gt;&lt;Cite&gt;&lt;Author&gt;Nyilas&lt;/Author&gt;&lt;Year&gt;2018&lt;/Year&gt;&lt;RecNum&gt;3343&lt;/RecNum&gt;&lt;DisplayText&gt;[349]&lt;/DisplayText&gt;&lt;record&gt;&lt;rec-number&gt;3343&lt;/rec-number&gt;&lt;foreign-keys&gt;&lt;key app="EN" db-id="pr5wspr9dw2dxne92x4v99s69xa59dv092es" timestamp="1538988931"&gt;3343&lt;/key&gt;&lt;/foreign-keys&gt;&lt;ref-type name="Journal Article"&gt;17&lt;/ref-type&gt;&lt;contributors&gt;&lt;authors&gt;&lt;author&gt;Nyilas, Sylvia&lt;/author&gt;&lt;author&gt;Bauman, Grzegorz&lt;/author&gt;&lt;author&gt;Pusterla, Orso&lt;/author&gt;&lt;author&gt;Sommer, Gregor&lt;/author&gt;&lt;author&gt;Singer, Florian&lt;/author&gt;&lt;author&gt;Stranzinger, Enno&lt;/author&gt;&lt;author&gt;Heyer, Christoph&lt;/author&gt;&lt;author&gt;Ramsey, Kathryn&lt;/author&gt;&lt;author&gt;Schlegtendal, Anne&lt;/author&gt;&lt;author&gt;Benzrath, Stefanie&lt;/author&gt;&lt;author&gt;Casaulta, Carmen&lt;/author&gt;&lt;author&gt;Goutaki, Myrofora&lt;/author&gt;&lt;author&gt;Kuehni, Claudia E.&lt;/author&gt;&lt;author&gt;Bieri, Oliver&lt;/author&gt;&lt;author&gt;Koerner-Rettberg, Cordula&lt;/author&gt;&lt;author&gt;Latzin, Philipp&lt;/author&gt;&lt;/authors&gt;&lt;/contributors&gt;&lt;titles&gt;&lt;title&gt;Structural and Functional Lung Impairment in PCD: Assessment with MRI and Multiple Breath Washout in Comparison to Spirometry&lt;/title&gt;&lt;secondary-title&gt;Annals of the American Thoracic Society&lt;/secondary-title&gt;&lt;/titles&gt;&lt;periodical&gt;&lt;full-title&gt;Ann Am Thorac Soc&lt;/full-title&gt;&lt;abbr-1&gt;Annals of the American Thoracic Society&lt;/abbr-1&gt;&lt;/periodical&gt;&lt;dates&gt;&lt;year&gt;2018&lt;/year&gt;&lt;/dates&gt;&lt;publisher&gt;American Thoracic Society - AJRCCM&lt;/publisher&gt;&lt;isbn&gt;2329-6933&lt;/isbn&gt;&lt;urls&gt;&lt;related-urls&gt;&lt;url&gt;https://doi.org/10.1513/AnnalsATS.201712-967OC&lt;/url&gt;&lt;/related-urls&gt;&lt;/urls&gt;&lt;electronic-resource-num&gt;10.1513/AnnalsATS.201712-967OC&lt;/electronic-resource-num&gt;&lt;access-date&gt;2018/10/08&lt;/access-date&gt;&lt;/record&gt;&lt;/Cite&gt;&lt;/EndNote&gt;</w:instrText>
      </w:r>
      <w:r>
        <w:fldChar w:fldCharType="separate"/>
      </w:r>
      <w:r w:rsidR="00B86FC1">
        <w:rPr>
          <w:noProof/>
        </w:rPr>
        <w:t>[349]</w:t>
      </w:r>
      <w:r>
        <w:fldChar w:fldCharType="end"/>
      </w:r>
      <w:r>
        <w:t xml:space="preserve">. In this study Nyilas </w:t>
      </w:r>
      <w:r w:rsidR="00564288">
        <w:rPr>
          <w:i/>
        </w:rPr>
        <w:t>et al</w:t>
      </w:r>
      <w:r>
        <w:t xml:space="preserve"> used a free-breathing </w:t>
      </w:r>
      <w:r w:rsidR="009F2E7D">
        <w:rPr>
          <w:vertAlign w:val="superscript"/>
        </w:rPr>
        <w:t>1</w:t>
      </w:r>
      <w:r w:rsidR="009F2E7D">
        <w:t>H</w:t>
      </w:r>
      <w:r>
        <w:t xml:space="preserve"> MRI protocol called ‘Matrix pencil’ </w:t>
      </w:r>
      <w:r>
        <w:fldChar w:fldCharType="begin">
          <w:fldData xml:space="preserve">PEVuZE5vdGU+PENpdGU+PEF1dGhvcj5CYXVtYW48L0F1dGhvcj48WWVhcj4yMDEzPC9ZZWFyPjxS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</w:fldData>
        </w:fldChar>
      </w:r>
      <w:r w:rsidR="00B86FC1">
        <w:instrText xml:space="preserve"> ADDIN EN.CITE </w:instrText>
      </w:r>
      <w:r w:rsidR="00B86FC1">
        <w:fldChar w:fldCharType="begin">
          <w:fldData xml:space="preserve">PEVuZE5vdGU+PENpdGU+PEF1dGhvcj5CYXVtYW48L0F1dGhvcj48WWVhcj4yMDEzPC9ZZWFyPjxS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</w:fldData>
        </w:fldChar>
      </w:r>
      <w:r w:rsidR="00B86FC1">
        <w:instrText xml:space="preserve"> ADDIN EN.CITE.DATA </w:instrText>
      </w:r>
      <w:r w:rsidR="00B86FC1">
        <w:fldChar w:fldCharType="end"/>
      </w:r>
      <w:r>
        <w:fldChar w:fldCharType="separate"/>
      </w:r>
      <w:r w:rsidR="00B86FC1">
        <w:rPr>
          <w:noProof/>
        </w:rPr>
        <w:t>[205]</w:t>
      </w:r>
      <w:r>
        <w:fldChar w:fldCharType="end"/>
      </w:r>
      <w:r>
        <w:t xml:space="preserve"> to create ventilation maps in children with PCD. The authors found that there was no correlation with the amount of abnormal ventilation and LCI, which was in direct contrast to the authors work assessing the same techniques in CF </w:t>
      </w:r>
      <w:r>
        <w:fldChar w:fldCharType="begin">
          <w:fldData xml:space="preserve">PEVuZE5vdGU+PENpdGU+PEF1dGhvcj5OeWlsYXM8L0F1dGhvcj48WWVhcj4yMDE3PC9ZZWFyPjxS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1MDwv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</w:fldData>
        </w:fldChar>
      </w:r>
      <w:r w:rsidR="00B86FC1">
        <w:instrText xml:space="preserve"> ADDIN EN.CITE </w:instrText>
      </w:r>
      <w:r w:rsidR="00B86FC1">
        <w:fldChar w:fldCharType="begin">
          <w:fldData xml:space="preserve">PEVuZE5vdGU+PENpdGU+PEF1dGhvcj5OeWlsYXM8L0F1dGhvcj48WWVhcj4yMDE3PC9ZZWFyPjxS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ZvbHVtZT41MDwv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</w:fldData>
        </w:fldChar>
      </w:r>
      <w:r w:rsidR="00B86FC1">
        <w:instrText xml:space="preserve"> ADDIN EN.CITE.DATA </w:instrText>
      </w:r>
      <w:r w:rsidR="00B86FC1">
        <w:fldChar w:fldCharType="end"/>
      </w:r>
      <w:r>
        <w:fldChar w:fldCharType="separate"/>
      </w:r>
      <w:r w:rsidR="00B86FC1">
        <w:rPr>
          <w:noProof/>
        </w:rPr>
        <w:t>[207]</w:t>
      </w:r>
      <w:r>
        <w:fldChar w:fldCharType="end"/>
      </w:r>
      <w:r>
        <w:t xml:space="preserve">. Studies assessing the relationship between structural abnormalities on CT and </w:t>
      </w:r>
      <w:r w:rsidR="009F2E7D">
        <w:rPr>
          <w:vertAlign w:val="superscript"/>
        </w:rPr>
        <w:t>1</w:t>
      </w:r>
      <w:r w:rsidR="009F2E7D">
        <w:t>H</w:t>
      </w:r>
      <w:r>
        <w:t xml:space="preserve"> MRI in PCD, have largely found that the two modalities are comparable at detecting lung disease </w:t>
      </w:r>
      <w:r>
        <w:fldChar w:fldCharType="begin">
          <w:fldData xml:space="preserve">PEVuZE5vdGU+PENpdGU+PEF1dGhvcj5Nb250ZWxsYTwvQXV0aG9yPjxZZWFyPjIwMTI8L1llYXI+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</w:fldData>
        </w:fldChar>
      </w:r>
      <w:r w:rsidR="00B86FC1">
        <w:instrText xml:space="preserve"> ADDIN EN.CITE </w:instrText>
      </w:r>
      <w:r w:rsidR="00B86FC1">
        <w:fldChar w:fldCharType="begin">
          <w:fldData xml:space="preserve">PEVuZE5vdGU+PENpdGU+PEF1dGhvcj5Nb250ZWxsYTwvQXV0aG9yPjxZZWFyPjIwMTI8L1llYXI+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</w:fldData>
        </w:fldChar>
      </w:r>
      <w:r w:rsidR="00B86FC1">
        <w:instrText xml:space="preserve"> ADDIN EN.CITE.DATA </w:instrText>
      </w:r>
      <w:r w:rsidR="00B86FC1">
        <w:fldChar w:fldCharType="end"/>
      </w:r>
      <w:r>
        <w:fldChar w:fldCharType="separate"/>
      </w:r>
      <w:r w:rsidR="00B86FC1">
        <w:rPr>
          <w:noProof/>
        </w:rPr>
        <w:t>[366]</w:t>
      </w:r>
      <w:r>
        <w:fldChar w:fldCharType="end"/>
      </w:r>
      <w:r>
        <w:t xml:space="preserve"> and that structural </w:t>
      </w:r>
      <w:r w:rsidR="009F2E7D">
        <w:rPr>
          <w:vertAlign w:val="superscript"/>
        </w:rPr>
        <w:t>1</w:t>
      </w:r>
      <w:r w:rsidR="009F2E7D">
        <w:t>H</w:t>
      </w:r>
      <w:r>
        <w:t xml:space="preserve"> MRI largely shares similar findings between CF and PCD </w:t>
      </w:r>
      <w:r>
        <w:fldChar w:fldCharType="begin">
          <w:fldData xml:space="preserve">PEVuZE5vdGU+PENpdGU+PEF1dGhvcj5NYWdsaW9uZTwvQXV0aG9yPjxZZWFyPjIwMTc8L1llYXI+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</w:fldData>
        </w:fldChar>
      </w:r>
      <w:r w:rsidR="00B86FC1">
        <w:instrText xml:space="preserve"> ADDIN EN.CITE </w:instrText>
      </w:r>
      <w:r w:rsidR="00B86FC1">
        <w:fldChar w:fldCharType="begin">
          <w:fldData xml:space="preserve">PEVuZE5vdGU+PENpdGU+PEF1dGhvcj5NYWdsaW9uZTwvQXV0aG9yPjxZZWFyPjIwMTc8L1llYXI+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</w:fldData>
        </w:fldChar>
      </w:r>
      <w:r w:rsidR="00B86FC1">
        <w:instrText xml:space="preserve"> ADDIN EN.CITE.DATA </w:instrText>
      </w:r>
      <w:r w:rsidR="00B86FC1">
        <w:fldChar w:fldCharType="end"/>
      </w:r>
      <w:r>
        <w:fldChar w:fldCharType="separate"/>
      </w:r>
      <w:r w:rsidR="00B86FC1">
        <w:rPr>
          <w:noProof/>
        </w:rPr>
        <w:t>[349, 364]</w:t>
      </w:r>
      <w:r>
        <w:fldChar w:fldCharType="end"/>
      </w:r>
      <w:r>
        <w:t xml:space="preserve">. </w:t>
      </w:r>
    </w:p>
    <w:p w14:paraId="4BA3890A" w14:textId="77777777" w:rsidR="006F1D29" w:rsidRDefault="006F1D29" w:rsidP="006717E0"/>
    <w:p w14:paraId="5BCD2776" w14:textId="597ABF81" w:rsidR="006F1D29" w:rsidRPr="00245BFF" w:rsidRDefault="006F1D29" w:rsidP="006717E0">
      <w:r>
        <w:t>The relationship between structure and function is therefore not the same when comparing PCD to CF. Structural similarities between the two diseases are reported, however PCD patients have a complex interaction of functional abnormalities, which is more discordant than in CF. Ventilation MRI in the PCD patients reported here, shows that many patients (A-D, F-K) have distinct wedge-shaped defects, possibly suggesting the presence of more proximal obstruction. The ventilation images acquired in MMAVIC (</w:t>
      </w:r>
      <w:r w:rsidR="001C0031">
        <w:t xml:space="preserve">see </w:t>
      </w:r>
      <w:r w:rsidR="001C0031">
        <w:fldChar w:fldCharType="begin"/>
      </w:r>
      <w:r w:rsidR="001C0031">
        <w:instrText xml:space="preserve"> REF _Ref416324447 \h </w:instrText>
      </w:r>
      <w:r w:rsidR="001C0031">
        <w:fldChar w:fldCharType="separate"/>
      </w:r>
      <w:r w:rsidR="00140F11">
        <w:t xml:space="preserve">Figure </w:t>
      </w:r>
      <w:r w:rsidR="00140F11">
        <w:rPr>
          <w:noProof/>
        </w:rPr>
        <w:t>3</w:t>
      </w:r>
      <w:r w:rsidR="00140F11">
        <w:noBreakHyphen/>
      </w:r>
      <w:r w:rsidR="00140F11">
        <w:rPr>
          <w:noProof/>
        </w:rPr>
        <w:t>1</w:t>
      </w:r>
      <w:r w:rsidR="001C0031">
        <w:fldChar w:fldCharType="end"/>
      </w:r>
      <w:r w:rsidR="005812A6">
        <w:t xml:space="preserve">, </w:t>
      </w:r>
      <w:r w:rsidR="001C0031">
        <w:fldChar w:fldCharType="begin"/>
      </w:r>
      <w:r w:rsidR="001C0031">
        <w:instrText xml:space="preserve"> REF _Ref416324450 \h </w:instrText>
      </w:r>
      <w:r w:rsidR="001C0031">
        <w:fldChar w:fldCharType="separate"/>
      </w:r>
      <w:r w:rsidR="00140F11">
        <w:t xml:space="preserve">Figure </w:t>
      </w:r>
      <w:r w:rsidR="00140F11">
        <w:rPr>
          <w:noProof/>
        </w:rPr>
        <w:t>3</w:t>
      </w:r>
      <w:r w:rsidR="00140F11">
        <w:noBreakHyphen/>
      </w:r>
      <w:r w:rsidR="00140F11">
        <w:rPr>
          <w:noProof/>
        </w:rPr>
        <w:t>2</w:t>
      </w:r>
      <w:r w:rsidR="001C0031">
        <w:fldChar w:fldCharType="end"/>
      </w:r>
      <w:r w:rsidR="005812A6">
        <w:t xml:space="preserve"> and </w:t>
      </w:r>
      <w:r w:rsidR="001C0031">
        <w:fldChar w:fldCharType="begin"/>
      </w:r>
      <w:r w:rsidR="001C0031">
        <w:instrText xml:space="preserve"> REF _Ref416324452 \h </w:instrText>
      </w:r>
      <w:r w:rsidR="001C0031">
        <w:fldChar w:fldCharType="separate"/>
      </w:r>
      <w:r w:rsidR="00140F11" w:rsidRPr="00E341E9">
        <w:t xml:space="preserve">Figure </w:t>
      </w:r>
      <w:r w:rsidR="00140F11">
        <w:rPr>
          <w:noProof/>
        </w:rPr>
        <w:t>3</w:t>
      </w:r>
      <w:r w:rsidR="00140F11">
        <w:noBreakHyphen/>
      </w:r>
      <w:r w:rsidR="00140F11">
        <w:rPr>
          <w:noProof/>
        </w:rPr>
        <w:t>3</w:t>
      </w:r>
      <w:r w:rsidR="001C0031">
        <w:fldChar w:fldCharType="end"/>
      </w:r>
      <w:r>
        <w:t>), show patterns of abnormalities that are perhaps more heterogeneous in the distribution and shape of abnormalities,</w:t>
      </w:r>
      <w:r w:rsidRPr="008A01CA">
        <w:t xml:space="preserve"> </w:t>
      </w:r>
      <w:r>
        <w:t xml:space="preserve">than the PCD images. There is potentially therefore different ‘phenotypes’ in the ventilation images between the two diseases that could help to explain the discrepancy in lung function. </w:t>
      </w:r>
      <w:r w:rsidR="00576DD5">
        <w:t>F</w:t>
      </w:r>
      <w:r>
        <w:t>urther work to explore this</w:t>
      </w:r>
      <w:r w:rsidR="00576DD5" w:rsidRPr="00576DD5">
        <w:t xml:space="preserve"> </w:t>
      </w:r>
      <w:r w:rsidR="00576DD5">
        <w:t>is required. It should</w:t>
      </w:r>
      <w:r>
        <w:t xml:space="preserve"> ideally this should also include adults with PCD and more advanced lung disease. In doing so a more complete comparison of CF and PCD could be made, which may help understand why patients with PCD have a better prognosis in general than patients with CF </w:t>
      </w:r>
      <w:r>
        <w:fldChar w:fldCharType="begin">
          <w:fldData xml:space="preserve">PEVuZE5vdGU+PENpdGU+PEF1dGhvcj5FbGxlcm1hbjwvQXV0aG9yPjxZZWFyPjE5OTc8L1llYXI+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IzNzYtOTwvcGFnZXM+PHZvbHVtZT4xMDwvdm9sdW1lPjxudW1iZXI+MTA8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</w:fldData>
        </w:fldChar>
      </w:r>
      <w:r w:rsidR="00B86FC1">
        <w:instrText xml:space="preserve"> ADDIN EN.CITE </w:instrText>
      </w:r>
      <w:r w:rsidR="00B86FC1">
        <w:fldChar w:fldCharType="begin">
          <w:fldData xml:space="preserve">PEVuZE5vdGU+PENpdGU+PEF1dGhvcj5FbGxlcm1hbjwvQXV0aG9yPjxZZWFyPjE5OTc8L1llYXI+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IzNzYtOTwvcGFnZXM+PHZvbHVtZT4xMDwvdm9sdW1lPjxudW1iZXI+MTA8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</w:fldData>
        </w:fldChar>
      </w:r>
      <w:r w:rsidR="00B86FC1">
        <w:instrText xml:space="preserve"> ADDIN EN.CITE.DATA </w:instrText>
      </w:r>
      <w:r w:rsidR="00B86FC1">
        <w:fldChar w:fldCharType="end"/>
      </w:r>
      <w:r>
        <w:fldChar w:fldCharType="separate"/>
      </w:r>
      <w:r w:rsidR="00B86FC1">
        <w:rPr>
          <w:noProof/>
        </w:rPr>
        <w:t>[367]</w:t>
      </w:r>
      <w:r>
        <w:fldChar w:fldCharType="end"/>
      </w:r>
      <w:r>
        <w:t>.</w:t>
      </w:r>
    </w:p>
    <w:p w14:paraId="686FCA1C" w14:textId="77777777" w:rsidR="006F1D29" w:rsidRPr="00245BFF" w:rsidRDefault="006F1D29" w:rsidP="006717E0"/>
    <w:p w14:paraId="23A971C2" w14:textId="4F4B2100" w:rsidR="006F1D29" w:rsidRPr="007027FF" w:rsidRDefault="006F1D29" w:rsidP="006717E0">
      <w:r w:rsidRPr="007027FF">
        <w:t xml:space="preserve">A limitation of this analysis is that CT imaging was not performed in all patients at the same time for comparison. However, </w:t>
      </w:r>
      <w:r>
        <w:t>it has been</w:t>
      </w:r>
      <w:r w:rsidRPr="007027FF">
        <w:t xml:space="preserve"> previously shown that </w:t>
      </w:r>
      <w:r w:rsidR="005E6BBB">
        <w:rPr>
          <w:vertAlign w:val="superscript"/>
        </w:rPr>
        <w:t>3</w:t>
      </w:r>
      <w:r w:rsidR="005E6BBB">
        <w:t>He</w:t>
      </w:r>
      <w:r w:rsidRPr="007027FF">
        <w:t xml:space="preserve"> MRI has greater sensitivity to mild lung disease than CT </w:t>
      </w:r>
      <w:r w:rsidRPr="007027FF">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VdPC9EaXNwbGF5VGV4dD48cmVj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</w:fldData>
        </w:fldChar>
      </w:r>
      <w:r w:rsidR="00B86FC1">
        <w:instrText xml:space="preserve"> ADDIN EN.CITE.DATA </w:instrText>
      </w:r>
      <w:r w:rsidR="00B86FC1">
        <w:fldChar w:fldCharType="end"/>
      </w:r>
      <w:r w:rsidRPr="007027FF">
        <w:fldChar w:fldCharType="separate"/>
      </w:r>
      <w:r w:rsidR="00B86FC1">
        <w:rPr>
          <w:noProof/>
        </w:rPr>
        <w:t>[105]</w:t>
      </w:r>
      <w:r w:rsidRPr="007027FF">
        <w:fldChar w:fldCharType="end"/>
      </w:r>
      <w:r w:rsidRPr="007027FF">
        <w:t xml:space="preserve"> and the radiation burden of CT is a concern in this group of young patients. Indeed, avoiding exposure to ionising radiation was a key factor in the referral for ventilation MRI. With recent advances in </w:t>
      </w:r>
      <w:r w:rsidR="009F2E7D">
        <w:rPr>
          <w:vertAlign w:val="superscript"/>
        </w:rPr>
        <w:t>1</w:t>
      </w:r>
      <w:r w:rsidR="009F2E7D">
        <w:t>H</w:t>
      </w:r>
      <w:r w:rsidRPr="007027FF">
        <w:t xml:space="preserve"> MRI the sensitivity of structural MRI to detect lung disease has also increased </w:t>
      </w:r>
      <w:r w:rsidRPr="007027FF">
        <w:fldChar w:fldCharType="begin">
          <w:fldData xml:space="preserve">PEVuZE5vdGU+PENpdGU+PEF1dGhvcj5Eb3VybmVzPC9BdXRob3I+PFllYXI+MjAxNjwvWWVhcj48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==
</w:fldData>
        </w:fldChar>
      </w:r>
      <w:r w:rsidR="00B86FC1">
        <w:instrText xml:space="preserve"> ADDIN EN.CITE </w:instrText>
      </w:r>
      <w:r w:rsidR="00B86FC1">
        <w:fldChar w:fldCharType="begin">
          <w:fldData xml:space="preserve">PEVuZE5vdGU+PENpdGU+PEF1dGhvcj5Eb3VybmVzPC9BdXRob3I+PFllYXI+MjAxNjwvWWVhcj48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==
</w:fldData>
        </w:fldChar>
      </w:r>
      <w:r w:rsidR="00B86FC1">
        <w:instrText xml:space="preserve"> ADDIN EN.CITE.DATA </w:instrText>
      </w:r>
      <w:r w:rsidR="00B86FC1">
        <w:fldChar w:fldCharType="end"/>
      </w:r>
      <w:r w:rsidRPr="007027FF">
        <w:fldChar w:fldCharType="separate"/>
      </w:r>
      <w:r w:rsidR="00B86FC1">
        <w:rPr>
          <w:noProof/>
        </w:rPr>
        <w:t>[195, 364]</w:t>
      </w:r>
      <w:r w:rsidRPr="007027FF">
        <w:fldChar w:fldCharType="end"/>
      </w:r>
      <w:r w:rsidRPr="007027FF">
        <w:t>.  When employed alongside hyperpolarised gas MRI, this would allow detailed sensitive assessment of both functional and structural lung disease without the need for</w:t>
      </w:r>
      <w:r>
        <w:t xml:space="preserve"> sedation or </w:t>
      </w:r>
      <w:r>
        <w:lastRenderedPageBreak/>
        <w:t>ionising radiation</w:t>
      </w:r>
      <w:r w:rsidRPr="007027FF">
        <w:t xml:space="preserve">. The small sample size is a limitation of this </w:t>
      </w:r>
      <w:r>
        <w:t>analysis</w:t>
      </w:r>
      <w:r w:rsidRPr="007027FF">
        <w:t>, which may restrict the generalizability of these findings to all people with PCD.</w:t>
      </w:r>
    </w:p>
    <w:p w14:paraId="367DF44C" w14:textId="77777777" w:rsidR="006F1D29" w:rsidRPr="00245BFF" w:rsidRDefault="006F1D29" w:rsidP="006717E0"/>
    <w:p w14:paraId="1911D2C4" w14:textId="6EFA1F74" w:rsidR="006F1D29" w:rsidRDefault="006F1D29" w:rsidP="006717E0">
      <w:r w:rsidRPr="00245BFF">
        <w:t xml:space="preserve">In conclusion, ventilation defects are present in children with PCD even in the presence of normal LCI and </w:t>
      </w:r>
      <w:r w:rsidR="00DF2511">
        <w:t>FEV</w:t>
      </w:r>
      <w:r w:rsidR="00DF2511">
        <w:rPr>
          <w:vertAlign w:val="subscript"/>
        </w:rPr>
        <w:t>1</w:t>
      </w:r>
      <w:r w:rsidRPr="00245BFF">
        <w:t>. This pattern is consistent with findings in patients with CF, and suggests that hyperpolarised gas ventilation MRI is a sensitive method for detecting lung disease in children with PCD.</w:t>
      </w:r>
    </w:p>
    <w:p w14:paraId="5BCF63CC" w14:textId="77777777" w:rsidR="006F1D29" w:rsidRDefault="006F1D29" w:rsidP="006717E0">
      <w:pPr>
        <w:pStyle w:val="EndNoteBibliography"/>
      </w:pPr>
    </w:p>
    <w:p w14:paraId="3E346499" w14:textId="77777777" w:rsidR="006F1D29" w:rsidRDefault="006F1D29" w:rsidP="006717E0">
      <w:pPr>
        <w:pStyle w:val="EndNoteBibliography"/>
      </w:pPr>
    </w:p>
    <w:p w14:paraId="7B04131A" w14:textId="77777777" w:rsidR="006F1D29" w:rsidRDefault="006F1D29" w:rsidP="006717E0">
      <w:pPr>
        <w:pStyle w:val="EndNoteBibliography"/>
        <w:sectPr w:rsidR="006F1D29" w:rsidSect="00756F0E">
          <w:headerReference w:type="default" r:id="rId192"/>
          <w:pgSz w:w="11900" w:h="16840"/>
          <w:pgMar w:top="1440" w:right="1134" w:bottom="1440" w:left="1134" w:header="964" w:footer="964" w:gutter="0"/>
          <w:cols w:space="708"/>
          <w:docGrid w:linePitch="360"/>
        </w:sectPr>
      </w:pPr>
    </w:p>
    <w:p w14:paraId="665DBE42" w14:textId="55F73E94" w:rsidR="006F1D29" w:rsidRDefault="006F1D29" w:rsidP="006717E0">
      <w:pPr>
        <w:pStyle w:val="Heading2"/>
      </w:pPr>
      <w:bookmarkStart w:id="518" w:name="_Ref21867919"/>
      <w:bookmarkStart w:id="519" w:name="_Ref21867923"/>
      <w:bookmarkStart w:id="520" w:name="_Ref21867926"/>
      <w:bookmarkStart w:id="521" w:name="_Toc27382939"/>
      <w:r>
        <w:lastRenderedPageBreak/>
        <w:t>MRI and MBW to assess ventilation in ex-pre-term born children the</w:t>
      </w:r>
      <w:r w:rsidR="00E96416">
        <w:t xml:space="preserve">: </w:t>
      </w:r>
      <w:r>
        <w:t xml:space="preserve"> Respiratory Health Outcomes In Neonates (RHINO) study</w:t>
      </w:r>
      <w:bookmarkEnd w:id="518"/>
      <w:bookmarkEnd w:id="519"/>
      <w:bookmarkEnd w:id="520"/>
      <w:bookmarkEnd w:id="521"/>
    </w:p>
    <w:p w14:paraId="3558E6E2" w14:textId="77777777" w:rsidR="006F1D29" w:rsidRDefault="006F1D29" w:rsidP="006717E0"/>
    <w:p w14:paraId="2E9E3E13" w14:textId="60B742A2" w:rsidR="006F1D29" w:rsidRDefault="006F1D29" w:rsidP="006717E0">
      <w:pPr>
        <w:pStyle w:val="Heading3"/>
      </w:pPr>
      <w:bookmarkStart w:id="522" w:name="_Toc27382940"/>
      <w:r>
        <w:t>Introduction</w:t>
      </w:r>
      <w:bookmarkEnd w:id="522"/>
    </w:p>
    <w:p w14:paraId="07C02DCE" w14:textId="77777777" w:rsidR="006F1D29" w:rsidRDefault="006F1D29" w:rsidP="006717E0"/>
    <w:p w14:paraId="72A9F593" w14:textId="6DDAB03C" w:rsidR="006F1D29" w:rsidRDefault="006F1D29" w:rsidP="006717E0">
      <w:r>
        <w:t xml:space="preserve">There are increasing rates in the number of children born prematurely </w:t>
      </w:r>
      <w:r>
        <w:fldChar w:fldCharType="begin"/>
      </w:r>
      <w:r w:rsidR="00B86FC1">
        <w:instrText xml:space="preserve"> ADDIN EN.CITE &lt;EndNote&gt;&lt;Cite&gt;&lt;Author&gt;Blencowe&lt;/Author&gt;&lt;Year&gt;2013&lt;/Year&gt;&lt;RecNum&gt;3488&lt;/RecNum&gt;&lt;DisplayText&gt;[368]&lt;/DisplayText&gt;&lt;record&gt;&lt;rec-number&gt;3488&lt;/rec-number&gt;&lt;foreign-keys&gt;&lt;key app="EN" db-id="pr5wspr9dw2dxne92x4v99s69xa59dv092es" timestamp="1563999941"&gt;3488&lt;/key&gt;&lt;/foreign-keys&gt;&lt;ref-type name="Journal Article"&gt;17&lt;/ref-type&gt;&lt;contributors&gt;&lt;authors&gt;&lt;author&gt;Blencowe, H.&lt;/author&gt;&lt;author&gt;Cousens, S.&lt;/author&gt;&lt;author&gt;Chou, D.&lt;/author&gt;&lt;author&gt;Oestergaard, M.&lt;/author&gt;&lt;author&gt;Say, L.&lt;/author&gt;&lt;author&gt;Moller, A. B.&lt;/author&gt;&lt;author&gt;Kinney, M.&lt;/author&gt;&lt;author&gt;Lawn, J.&lt;/author&gt;&lt;/authors&gt;&lt;/contributors&gt;&lt;titles&gt;&lt;title&gt;Born too soon: the global epidemiology of 15 million preterm births&lt;/title&gt;&lt;secondary-title&gt;Reprod Health&lt;/secondary-title&gt;&lt;alt-title&gt;Reproductive health&lt;/alt-title&gt;&lt;/titles&gt;&lt;periodical&gt;&lt;full-title&gt;Reprod Health&lt;/full-title&gt;&lt;abbr-1&gt;Reproductive health&lt;/abbr-1&gt;&lt;/periodical&gt;&lt;alt-periodical&gt;&lt;full-title&gt;Reprod Health&lt;/full-title&gt;&lt;abbr-1&gt;Reproductive health&lt;/abbr-1&gt;&lt;/alt-periodical&gt;&lt;pages&gt;S2&lt;/pages&gt;&lt;volume&gt;10 Suppl 1&lt;/volume&gt;&lt;edition&gt;2014/03/15&lt;/edition&gt;&lt;keywords&gt;&lt;keyword&gt;Female&lt;/keyword&gt;&lt;keyword&gt;Global Health&lt;/keyword&gt;&lt;keyword&gt;Humans&lt;/keyword&gt;&lt;keyword&gt;Infant, Newborn&lt;/keyword&gt;&lt;keyword&gt;*Infant, Premature&lt;/keyword&gt;&lt;keyword&gt;Maternal Welfare/*trends&lt;/keyword&gt;&lt;keyword&gt;Pregnancy&lt;/keyword&gt;&lt;keyword&gt;Pregnancy Outcome&lt;/keyword&gt;&lt;keyword&gt;Premature Birth/*epidemiology&lt;/keyword&gt;&lt;keyword&gt;Research&lt;/keyword&gt;&lt;/keywords&gt;&lt;dates&gt;&lt;year&gt;2013&lt;/year&gt;&lt;/dates&gt;&lt;isbn&gt;1742-4755&lt;/isbn&gt;&lt;accession-num&gt;24625129&lt;/accession-num&gt;&lt;urls&gt;&lt;/urls&gt;&lt;custom2&gt;PMC3828585&lt;/custom2&gt;&lt;electronic-resource-num&gt;10.1186/1742-4755-10-s1-s2&lt;/electronic-resource-num&gt;&lt;remote-database-provider&gt;NLM&lt;/remote-database-provider&gt;&lt;language&gt;eng&lt;/language&gt;&lt;/record&gt;&lt;/Cite&gt;&lt;/EndNote&gt;</w:instrText>
      </w:r>
      <w:r>
        <w:fldChar w:fldCharType="separate"/>
      </w:r>
      <w:r w:rsidR="00B86FC1">
        <w:rPr>
          <w:noProof/>
        </w:rPr>
        <w:t>[368]</w:t>
      </w:r>
      <w:r>
        <w:fldChar w:fldCharType="end"/>
      </w:r>
      <w:r>
        <w:t xml:space="preserve">, with an estimate that in </w:t>
      </w:r>
      <w:r w:rsidR="00164B8B">
        <w:t xml:space="preserve">the year </w:t>
      </w:r>
      <w:r>
        <w:t xml:space="preserve">2010, 15 million of the children born worldwide that year, were born pre-term (&lt;37 weeks’ gestation) </w:t>
      </w:r>
      <w:r>
        <w:fldChar w:fldCharType="begin">
          <w:fldData xml:space="preserve">PEVuZE5vdGU+PENpdGU+PEF1dGhvcj5CbGVuY293ZTwvQXV0aG9yPjxZZWFyPjIwMTI8L1llYXI+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</w:fldData>
        </w:fldChar>
      </w:r>
      <w:r w:rsidR="00B86FC1">
        <w:instrText xml:space="preserve"> ADDIN EN.CITE </w:instrText>
      </w:r>
      <w:r w:rsidR="00B86FC1">
        <w:fldChar w:fldCharType="begin">
          <w:fldData xml:space="preserve">PEVuZE5vdGU+PENpdGU+PEF1dGhvcj5CbGVuY293ZTwvQXV0aG9yPjxZZWFyPjIwMTI8L1llYXI+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</w:fldData>
        </w:fldChar>
      </w:r>
      <w:r w:rsidR="00B86FC1">
        <w:instrText xml:space="preserve"> ADDIN EN.CITE.DATA </w:instrText>
      </w:r>
      <w:r w:rsidR="00B86FC1">
        <w:fldChar w:fldCharType="end"/>
      </w:r>
      <w:r>
        <w:fldChar w:fldCharType="separate"/>
      </w:r>
      <w:r w:rsidR="00B86FC1">
        <w:rPr>
          <w:noProof/>
        </w:rPr>
        <w:t>[369]</w:t>
      </w:r>
      <w:r>
        <w:fldChar w:fldCharType="end"/>
      </w:r>
      <w:r>
        <w:t xml:space="preserve">. These children born pre-term are at higher risk of respiratory complication in the first years of their lives </w:t>
      </w:r>
      <w:r>
        <w:fldChar w:fldCharType="begin"/>
      </w:r>
      <w:r w:rsidR="00B86FC1">
        <w:instrText xml:space="preserve"> ADDIN EN.CITE &lt;EndNote&gt;&lt;Cite&gt;&lt;Author&gt;Greenough&lt;/Author&gt;&lt;Year&gt;2008&lt;/Year&gt;&lt;RecNum&gt;3490&lt;/RecNum&gt;&lt;DisplayText&gt;[370]&lt;/DisplayText&gt;&lt;record&gt;&lt;rec-number&gt;3490&lt;/rec-number&gt;&lt;foreign-keys&gt;&lt;key app="EN" db-id="pr5wspr9dw2dxne92x4v99s69xa59dv092es" timestamp="1564000370"&gt;3490&lt;/key&gt;&lt;/foreign-keys&gt;&lt;ref-type name="Journal Article"&gt;17&lt;/ref-type&gt;&lt;contributors&gt;&lt;authors&gt;&lt;author&gt;Greenough, A.&lt;/author&gt;&lt;/authors&gt;&lt;/contributors&gt;&lt;auth-address&gt;Division of Asthma, Allergy and Lung Biology, King&amp;apos;s College London School of Medicine at Guy&amp;apos;s, St Thomas&amp;apos; Hospitals, London, UK.&lt;/auth-address&gt;&lt;titles&gt;&lt;title&gt;Long-term pulmonary outcome in the preterm infant&lt;/title&gt;&lt;secondary-title&gt;Neonatology&lt;/secondary-title&gt;&lt;alt-title&gt;Neonatology&lt;/alt-title&gt;&lt;/titles&gt;&lt;periodical&gt;&lt;full-title&gt;Neonatology&lt;/full-title&gt;&lt;abbr-1&gt;Neonatology&lt;/abbr-1&gt;&lt;/periodical&gt;&lt;alt-periodical&gt;&lt;full-title&gt;Neonatology&lt;/full-title&gt;&lt;abbr-1&gt;Neonatology&lt;/abbr-1&gt;&lt;/alt-periodical&gt;&lt;pages&gt;324-7&lt;/pages&gt;&lt;volume&gt;93&lt;/volume&gt;&lt;number&gt;4&lt;/number&gt;&lt;edition&gt;2008/06/06&lt;/edition&gt;&lt;keywords&gt;&lt;keyword&gt;Bronchopulmonary Dysplasia/*complications/physiopathology&lt;/keyword&gt;&lt;keyword&gt;Humans&lt;/keyword&gt;&lt;keyword&gt;Infant, Newborn&lt;/keyword&gt;&lt;keyword&gt;*Infant, Premature&lt;/keyword&gt;&lt;keyword&gt;Lung/growth &amp;amp; development/physiopathology&lt;/keyword&gt;&lt;keyword&gt;Lung Diseases, Obstructive/*etiology/physiopathology&lt;/keyword&gt;&lt;keyword&gt;Prognosis&lt;/keyword&gt;&lt;keyword&gt;Respiratory Therapy&lt;/keyword&gt;&lt;/keywords&gt;&lt;dates&gt;&lt;year&gt;2008&lt;/year&gt;&lt;/dates&gt;&lt;isbn&gt;1661-7800&lt;/isbn&gt;&lt;accession-num&gt;18525217&lt;/accession-num&gt;&lt;urls&gt;&lt;/urls&gt;&lt;electronic-resource-num&gt;10.1159/000121459&lt;/electronic-resource-num&gt;&lt;remote-database-provider&gt;NLM&lt;/remote-database-provider&gt;&lt;language&gt;eng&lt;/language&gt;&lt;/record&gt;&lt;/Cite&gt;&lt;/EndNote&gt;</w:instrText>
      </w:r>
      <w:r>
        <w:fldChar w:fldCharType="separate"/>
      </w:r>
      <w:r w:rsidR="00B86FC1">
        <w:rPr>
          <w:noProof/>
        </w:rPr>
        <w:t>[370]</w:t>
      </w:r>
      <w:r>
        <w:fldChar w:fldCharType="end"/>
      </w:r>
      <w:r>
        <w:t xml:space="preserve">. </w:t>
      </w:r>
    </w:p>
    <w:p w14:paraId="7D3EFC03" w14:textId="77777777" w:rsidR="006F1D29" w:rsidRDefault="006F1D29" w:rsidP="006717E0"/>
    <w:p w14:paraId="745709C7" w14:textId="0F0C4DAF" w:rsidR="006F1D29" w:rsidRDefault="006F1D29" w:rsidP="006717E0">
      <w:r>
        <w:t xml:space="preserve">When children are born pre-term the normal growth of the pulmonary-vascular system </w:t>
      </w:r>
      <w:r w:rsidR="00164B8B">
        <w:t>may be</w:t>
      </w:r>
      <w:r>
        <w:t xml:space="preserve"> affected. Depending on the extent of the prematurity and the immediate clinical presentation, a variety of assistance may be required to support the infant throughout the first few weeks-months-years of their lives. Such interventions </w:t>
      </w:r>
      <w:r w:rsidR="00164B8B">
        <w:t xml:space="preserve">can </w:t>
      </w:r>
      <w:r>
        <w:t>include mechanical ventilation and long-term oxygen therapy. The</w:t>
      </w:r>
      <w:r w:rsidR="00164B8B">
        <w:t>se interventions sometimes lead</w:t>
      </w:r>
      <w:r>
        <w:t xml:space="preserve"> to the development of a condition called bronchopulmonary dysplasia</w:t>
      </w:r>
      <w:r w:rsidR="00BC0DC3">
        <w:t xml:space="preserve"> (BPD)</w:t>
      </w:r>
      <w:r>
        <w:t>.</w:t>
      </w:r>
      <w:r w:rsidR="00BC0DC3">
        <w:t xml:space="preserve"> The definition of BPD is controversial, without a clear consensus. The definition has often involved the amount of </w:t>
      </w:r>
      <w:r w:rsidR="00F61023">
        <w:t>supplemental</w:t>
      </w:r>
      <w:r w:rsidR="00BC0DC3">
        <w:t xml:space="preserve"> oxygen the infant requires at 36 weeks corrected gestat</w:t>
      </w:r>
      <w:r w:rsidR="00EE5D0F">
        <w:t>ional age</w:t>
      </w:r>
      <w:r w:rsidR="00BC0DC3">
        <w:t xml:space="preserve"> </w:t>
      </w:r>
      <w:r w:rsidR="00EE5D0F">
        <w:t>and</w:t>
      </w:r>
      <w:r w:rsidR="00BC0DC3">
        <w:t xml:space="preserve"> </w:t>
      </w:r>
      <w:r w:rsidR="00F61023">
        <w:t xml:space="preserve">also the type of mechanical </w:t>
      </w:r>
      <w:r w:rsidR="00EE5D0F">
        <w:t xml:space="preserve">ventilatory </w:t>
      </w:r>
      <w:r w:rsidR="00F61023">
        <w:t>support required</w:t>
      </w:r>
      <w:r w:rsidR="00BC0DC3">
        <w:t xml:space="preserve"> </w:t>
      </w:r>
      <w:r w:rsidR="00EE5D0F">
        <w:fldChar w:fldCharType="begin">
          <w:fldData xml:space="preserve">PEVuZE5vdGU+PENpdGU+PEF1dGhvcj5KZW5zZW48L0F1dGhvcj48WWVhcj4yMDE5PC9ZZWFyPjxS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ZXJpY2FuIEpvdXJuYWwgb2YgUmVzcGlyYXRvcnkgYW5kIENyaXRpY2FsIENhcmUg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</w:fldData>
        </w:fldChar>
      </w:r>
      <w:r w:rsidR="00B86FC1">
        <w:instrText xml:space="preserve"> ADDIN EN.CITE </w:instrText>
      </w:r>
      <w:r w:rsidR="00B86FC1">
        <w:fldChar w:fldCharType="begin">
          <w:fldData xml:space="preserve">PEVuZE5vdGU+PENpdGU+PEF1dGhvcj5KZW5zZW48L0F1dGhvcj48WWVhcj4yMDE5PC9ZZWFyPjxS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ZXJpY2FuIEpvdXJuYWwgb2YgUmVzcGlyYXRvcnkgYW5kIENyaXRpY2FsIENhcmUg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</w:fldData>
        </w:fldChar>
      </w:r>
      <w:r w:rsidR="00B86FC1">
        <w:instrText xml:space="preserve"> ADDIN EN.CITE.DATA </w:instrText>
      </w:r>
      <w:r w:rsidR="00B86FC1">
        <w:fldChar w:fldCharType="end"/>
      </w:r>
      <w:r w:rsidR="00EE5D0F">
        <w:fldChar w:fldCharType="separate"/>
      </w:r>
      <w:r w:rsidR="00B86FC1">
        <w:rPr>
          <w:noProof/>
        </w:rPr>
        <w:t>[371]</w:t>
      </w:r>
      <w:r w:rsidR="00EE5D0F">
        <w:fldChar w:fldCharType="end"/>
      </w:r>
      <w:r w:rsidR="00EE5D0F">
        <w:t>.</w:t>
      </w:r>
    </w:p>
    <w:p w14:paraId="4A1F1FE3" w14:textId="77777777" w:rsidR="006F1D29" w:rsidRDefault="006F1D29" w:rsidP="006717E0"/>
    <w:p w14:paraId="27172667" w14:textId="37EBD735" w:rsidR="006F1D29" w:rsidRDefault="006F1D29" w:rsidP="006717E0">
      <w:r>
        <w:t>This early life insult to normal lung growth and the assistance required to support the infant often results in impaired lung function</w:t>
      </w:r>
      <w:r w:rsidR="00EE5D0F">
        <w:t xml:space="preserve"> </w:t>
      </w:r>
      <w:r w:rsidR="002E1F09">
        <w:fldChar w:fldCharType="begin">
          <w:fldData xml:space="preserve">PEVuZE5vdGU+PENpdGU+PEF1dGhvcj5MdW08L0F1dGhvcj48WWVhcj4yMDExPC9ZZWFyPjxSZWNO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E5OS0yMDc8L3BhZ2VzPjx2b2x1bWU+Mzc8L3ZvbHVt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</w:fldData>
        </w:fldChar>
      </w:r>
      <w:r w:rsidR="00B86FC1">
        <w:instrText xml:space="preserve"> ADDIN EN.CITE </w:instrText>
      </w:r>
      <w:r w:rsidR="00B86FC1">
        <w:fldChar w:fldCharType="begin">
          <w:fldData xml:space="preserve">PEVuZE5vdGU+PENpdGU+PEF1dGhvcj5MdW08L0F1dGhvcj48WWVhcj4yMDExPC9ZZWFyPjxSZWNO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E5OS0yMDc8L3BhZ2VzPjx2b2x1bWU+Mzc8L3ZvbHVt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</w:fldData>
        </w:fldChar>
      </w:r>
      <w:r w:rsidR="00B86FC1">
        <w:instrText xml:space="preserve"> ADDIN EN.CITE.DATA </w:instrText>
      </w:r>
      <w:r w:rsidR="00B86FC1">
        <w:fldChar w:fldCharType="end"/>
      </w:r>
      <w:r w:rsidR="002E1F09">
        <w:fldChar w:fldCharType="separate"/>
      </w:r>
      <w:r w:rsidR="00B86FC1">
        <w:rPr>
          <w:noProof/>
        </w:rPr>
        <w:t>[372]</w:t>
      </w:r>
      <w:r w:rsidR="002E1F09">
        <w:fldChar w:fldCharType="end"/>
      </w:r>
      <w:r>
        <w:t xml:space="preserve">. Studies of infants and also school-aged children born preterm have often demonstrated that these children have reduced </w:t>
      </w:r>
      <w:r w:rsidR="00DF2511">
        <w:t>FEV</w:t>
      </w:r>
      <w:r w:rsidR="00DF2511">
        <w:rPr>
          <w:vertAlign w:val="subscript"/>
        </w:rPr>
        <w:t>1</w:t>
      </w:r>
      <w:r>
        <w:t xml:space="preserve"> and </w:t>
      </w:r>
      <w:r w:rsidR="005E6BBB">
        <w:t>FEF</w:t>
      </w:r>
      <w:r w:rsidR="005E6BBB">
        <w:rPr>
          <w:vertAlign w:val="subscript"/>
        </w:rPr>
        <w:t>25-75</w:t>
      </w:r>
      <w:r w:rsidRPr="00C60A3E">
        <w:rPr>
          <w:vertAlign w:val="subscript"/>
        </w:rPr>
        <w:t xml:space="preserve"> </w:t>
      </w:r>
      <w:r>
        <w:t xml:space="preserve">and often preserved FVC </w:t>
      </w:r>
      <w:r>
        <w:fldChar w:fldCharType="begin">
          <w:fldData xml:space="preserve">PEVuZE5vdGU+PENpdGU+PEF1dGhvcj5IYWNraW5nPC9BdXRob3I+PFllYXI+MjAxMzwvWWVhcj48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1lcmljYW4gSm91cm5hbCBvZiBSZXNwaXJhdG9yeSBhbmQgQ3JpdGljYWwgQ2FyZSBN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=
</w:fldData>
        </w:fldChar>
      </w:r>
      <w:r w:rsidR="00B86FC1">
        <w:instrText xml:space="preserve"> ADDIN EN.CITE </w:instrText>
      </w:r>
      <w:r w:rsidR="00B86FC1">
        <w:fldChar w:fldCharType="begin">
          <w:fldData xml:space="preserve">PEVuZE5vdGU+PENpdGU+PEF1dGhvcj5IYWNraW5nPC9BdXRob3I+PFllYXI+MjAxMzwvWWVhcj48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1lcmljYW4gSm91cm5hbCBvZiBSZXNwaXJhdG9yeSBhbmQgQ3JpdGljYWwgQ2FyZSBN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=
</w:fldData>
        </w:fldChar>
      </w:r>
      <w:r w:rsidR="00B86FC1">
        <w:instrText xml:space="preserve"> ADDIN EN.CITE.DATA </w:instrText>
      </w:r>
      <w:r w:rsidR="00B86FC1">
        <w:fldChar w:fldCharType="end"/>
      </w:r>
      <w:r>
        <w:fldChar w:fldCharType="separate"/>
      </w:r>
      <w:r w:rsidR="00B86FC1">
        <w:rPr>
          <w:noProof/>
        </w:rPr>
        <w:t>[373-376]</w:t>
      </w:r>
      <w:r>
        <w:fldChar w:fldCharType="end"/>
      </w:r>
      <w:r>
        <w:t xml:space="preserve">. This infers that a degree of airway remodelling occurs during the child’s early life that is relatively fixed in nature. A proportion of these children with reduced </w:t>
      </w:r>
      <w:r w:rsidR="00DF2511">
        <w:t>FEV</w:t>
      </w:r>
      <w:r w:rsidR="00DF2511">
        <w:rPr>
          <w:vertAlign w:val="subscript"/>
        </w:rPr>
        <w:t>1</w:t>
      </w:r>
      <w:r>
        <w:t xml:space="preserve"> may </w:t>
      </w:r>
      <w:r w:rsidR="009A2062">
        <w:t xml:space="preserve">additionally </w:t>
      </w:r>
      <w:r>
        <w:t xml:space="preserve">have a degree of reversibility to bronchodilators </w:t>
      </w:r>
      <w:r>
        <w:fldChar w:fldCharType="begin">
          <w:fldData xml:space="preserve">PEVuZE5vdGU+PENpdGU+PEF1dGhvcj5GYXdrZTwvQXV0aG9yPjxZZWFyPjIwMTA8L1llYXI+PFJl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xhYmJyLTE+QW1lcmljYW4g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</w:fldData>
        </w:fldChar>
      </w:r>
      <w:r w:rsidR="00B86FC1">
        <w:instrText xml:space="preserve"> ADDIN EN.CITE </w:instrText>
      </w:r>
      <w:r w:rsidR="00B86FC1">
        <w:fldChar w:fldCharType="begin">
          <w:fldData xml:space="preserve">PEVuZE5vdGU+PENpdGU+PEF1dGhvcj5GYXdrZTwvQXV0aG9yPjxZZWFyPjIwMTA8L1llYXI+PFJl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xhYmJyLTE+QW1lcmljYW4g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</w:fldData>
        </w:fldChar>
      </w:r>
      <w:r w:rsidR="00B86FC1">
        <w:instrText xml:space="preserve"> ADDIN EN.CITE.DATA </w:instrText>
      </w:r>
      <w:r w:rsidR="00B86FC1">
        <w:fldChar w:fldCharType="end"/>
      </w:r>
      <w:r>
        <w:fldChar w:fldCharType="separate"/>
      </w:r>
      <w:r w:rsidR="00B86FC1">
        <w:rPr>
          <w:noProof/>
        </w:rPr>
        <w:t>[374]</w:t>
      </w:r>
      <w:r>
        <w:fldChar w:fldCharType="end"/>
      </w:r>
      <w:r>
        <w:t xml:space="preserve">, which </w:t>
      </w:r>
      <w:r w:rsidR="009A2062">
        <w:t xml:space="preserve">possibly </w:t>
      </w:r>
      <w:r>
        <w:t xml:space="preserve">suggests an asthma phenotype. </w:t>
      </w:r>
    </w:p>
    <w:p w14:paraId="3E28F637" w14:textId="77777777" w:rsidR="006F1D29" w:rsidRDefault="006F1D29" w:rsidP="006717E0"/>
    <w:p w14:paraId="447A69AE" w14:textId="6D5102AE" w:rsidR="006F1D29" w:rsidRDefault="006F1D29" w:rsidP="006717E0">
      <w:r>
        <w:t xml:space="preserve">There is increasing evidence that children born pre-term have sustained lung function impairments throughout their life, which puts them on a lower trajectory when considering their normal lung growth/deterioration throughout life </w:t>
      </w:r>
      <w:r>
        <w:fldChar w:fldCharType="begin">
          <w:fldData xml:space="preserve">PEVuZE5vdGU+PENpdGU+PEF1dGhvcj5TdGVybjwvQXV0aG9yPjxZZWFyPjIwMDc8L1llYXI+PFJl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</w:fldData>
        </w:fldChar>
      </w:r>
      <w:r w:rsidR="00B86FC1">
        <w:instrText xml:space="preserve"> ADDIN EN.CITE </w:instrText>
      </w:r>
      <w:r w:rsidR="00B86FC1">
        <w:fldChar w:fldCharType="begin">
          <w:fldData xml:space="preserve">PEVuZE5vdGU+PENpdGU+PEF1dGhvcj5TdGVybjwvQXV0aG9yPjxZZWFyPjIwMDc8L1llYXI+PFJl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</w:fldData>
        </w:fldChar>
      </w:r>
      <w:r w:rsidR="00B86FC1">
        <w:instrText xml:space="preserve"> ADDIN EN.CITE.DATA </w:instrText>
      </w:r>
      <w:r w:rsidR="00B86FC1">
        <w:fldChar w:fldCharType="end"/>
      </w:r>
      <w:r>
        <w:fldChar w:fldCharType="separate"/>
      </w:r>
      <w:r w:rsidR="00B86FC1">
        <w:rPr>
          <w:noProof/>
        </w:rPr>
        <w:t>[377, 378]</w:t>
      </w:r>
      <w:r>
        <w:fldChar w:fldCharType="end"/>
      </w:r>
      <w:r>
        <w:t xml:space="preserve">. Whether these people born at preterm are then at more risk of developing COPD or asthma when they reach adulthood is a key question to be answered. To date evidence suggests that the effect of prematurity on long-term lung function can cause airway obstruction (reduced </w:t>
      </w:r>
      <w:r w:rsidR="00DF2511">
        <w:t>FEV</w:t>
      </w:r>
      <w:r w:rsidR="00DF2511">
        <w:rPr>
          <w:vertAlign w:val="subscript"/>
        </w:rPr>
        <w:t>1</w:t>
      </w:r>
      <w:r>
        <w:t xml:space="preserve"> and </w:t>
      </w:r>
      <w:r w:rsidR="005E6BBB">
        <w:t>FEF</w:t>
      </w:r>
      <w:r w:rsidR="005E6BBB">
        <w:rPr>
          <w:vertAlign w:val="subscript"/>
        </w:rPr>
        <w:t>25-75</w:t>
      </w:r>
      <w:r>
        <w:t xml:space="preserve">) </w:t>
      </w:r>
      <w:r>
        <w:fldChar w:fldCharType="begin">
          <w:fldData xml:space="preserve">PEVuZE5vdGU+PENpdGU+PEF1dGhvcj5IYWNraW5nPC9BdXRob3I+PFllYXI+MjAxMzwvWWVhcj48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GFiYnItMT5BbWVyaWNhbiBqb3VybmFsIG9mIHJlc3BpcmF0b3J5IGFuZCBjcml0aWNhbCBj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</w:fldData>
        </w:fldChar>
      </w:r>
      <w:r w:rsidR="00B86FC1">
        <w:instrText xml:space="preserve"> ADDIN EN.CITE </w:instrText>
      </w:r>
      <w:r w:rsidR="00B86FC1">
        <w:fldChar w:fldCharType="begin">
          <w:fldData xml:space="preserve">PEVuZE5vdGU+PENpdGU+PEF1dGhvcj5IYWNraW5nPC9BdXRob3I+PFllYXI+MjAxMzwvWWVhcj48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GFiYnItMT5BbWVyaWNhbiBqb3VybmFsIG9mIHJlc3BpcmF0b3J5IGFuZCBjcml0aWNhbCBj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</w:fldData>
        </w:fldChar>
      </w:r>
      <w:r w:rsidR="00B86FC1">
        <w:instrText xml:space="preserve"> ADDIN EN.CITE.DATA </w:instrText>
      </w:r>
      <w:r w:rsidR="00B86FC1">
        <w:fldChar w:fldCharType="end"/>
      </w:r>
      <w:r>
        <w:fldChar w:fldCharType="separate"/>
      </w:r>
      <w:r w:rsidR="00B86FC1">
        <w:rPr>
          <w:noProof/>
        </w:rPr>
        <w:t>[373, 374, 376]</w:t>
      </w:r>
      <w:r>
        <w:fldChar w:fldCharType="end"/>
      </w:r>
      <w:r>
        <w:t xml:space="preserve">, increased airways resistance </w:t>
      </w:r>
      <w:r>
        <w:fldChar w:fldCharType="begin">
          <w:fldData xml:space="preserve">PEVuZE5vdGU+PENpdGU+PEF1dGhvcj5Ccm9zdHJvbTwvQXV0aG9yPjxZZWFyPjIwMTA8L1llYXI+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</w:fldData>
        </w:fldChar>
      </w:r>
      <w:r w:rsidR="00B86FC1">
        <w:instrText xml:space="preserve"> ADDIN EN.CITE </w:instrText>
      </w:r>
      <w:r w:rsidR="00B86FC1">
        <w:fldChar w:fldCharType="begin">
          <w:fldData xml:space="preserve">PEVuZE5vdGU+PENpdGU+PEF1dGhvcj5Ccm9zdHJvbTwvQXV0aG9yPjxZZWFyPjIwMTA8L1llYXI+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</w:fldData>
        </w:fldChar>
      </w:r>
      <w:r w:rsidR="00B86FC1">
        <w:instrText xml:space="preserve"> ADDIN EN.CITE.DATA </w:instrText>
      </w:r>
      <w:r w:rsidR="00B86FC1">
        <w:fldChar w:fldCharType="end"/>
      </w:r>
      <w:r>
        <w:fldChar w:fldCharType="separate"/>
      </w:r>
      <w:r w:rsidR="00B86FC1">
        <w:rPr>
          <w:noProof/>
        </w:rPr>
        <w:t>[375]</w:t>
      </w:r>
      <w:r>
        <w:fldChar w:fldCharType="end"/>
      </w:r>
      <w:r>
        <w:t xml:space="preserve">, gas trapping (increased RV/TLC), reduced gas transfer (reduced TLco </w:t>
      </w:r>
      <w:r>
        <w:fldChar w:fldCharType="begin">
          <w:fldData xml:space="preserve">PEVuZE5vdGU+PENpdGU+PEF1dGhvcj5MdW08L0F1dGhvcj48WWVhcj4yMDExPC9ZZWFyPjxSZWNO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E5OS0yMDc8L3BhZ2VzPjx2b2x1bWU+Mzc8L3ZvbHVt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</w:fldData>
        </w:fldChar>
      </w:r>
      <w:r w:rsidR="00B86FC1">
        <w:instrText xml:space="preserve"> ADDIN EN.CITE </w:instrText>
      </w:r>
      <w:r w:rsidR="00B86FC1">
        <w:fldChar w:fldCharType="begin">
          <w:fldData xml:space="preserve">PEVuZE5vdGU+PENpdGU+PEF1dGhvcj5MdW08L0F1dGhvcj48WWVhcj4yMDExPC9ZZWFyPjxSZWNO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E5OS0yMDc8L3BhZ2VzPjx2b2x1bWU+Mzc8L3ZvbHVt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</w:fldData>
        </w:fldChar>
      </w:r>
      <w:r w:rsidR="00B86FC1">
        <w:instrText xml:space="preserve"> ADDIN EN.CITE.DATA </w:instrText>
      </w:r>
      <w:r w:rsidR="00B86FC1">
        <w:fldChar w:fldCharType="end"/>
      </w:r>
      <w:r>
        <w:fldChar w:fldCharType="separate"/>
      </w:r>
      <w:r w:rsidR="00B86FC1">
        <w:rPr>
          <w:noProof/>
        </w:rPr>
        <w:t>[372]</w:t>
      </w:r>
      <w:r>
        <w:fldChar w:fldCharType="end"/>
      </w:r>
      <w:r>
        <w:t xml:space="preserve">and TLno </w:t>
      </w:r>
      <w:r>
        <w:fldChar w:fldCharType="begin">
          <w:fldData xml:space="preserve">PEVuZE5vdGU+PENpdGU+PEF1dGhvcj5Tb3JlbnNlbjwvQXV0aG9yPjxZZWFyPjIwMTg8L1llYXI+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</w:fldData>
        </w:fldChar>
      </w:r>
      <w:r w:rsidR="00B86FC1">
        <w:instrText xml:space="preserve"> ADDIN EN.CITE </w:instrText>
      </w:r>
      <w:r w:rsidR="00B86FC1">
        <w:fldChar w:fldCharType="begin">
          <w:fldData xml:space="preserve">PEVuZE5vdGU+PENpdGU+PEF1dGhvcj5Tb3JlbnNlbjwvQXV0aG9yPjxZZWFyPjIwMTg8L1llYXI+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</w:fldData>
        </w:fldChar>
      </w:r>
      <w:r w:rsidR="00B86FC1">
        <w:instrText xml:space="preserve"> ADDIN EN.CITE.DATA </w:instrText>
      </w:r>
      <w:r w:rsidR="00B86FC1">
        <w:fldChar w:fldCharType="end"/>
      </w:r>
      <w:r>
        <w:fldChar w:fldCharType="separate"/>
      </w:r>
      <w:r w:rsidR="00B86FC1">
        <w:rPr>
          <w:noProof/>
        </w:rPr>
        <w:t>[379]</w:t>
      </w:r>
      <w:r>
        <w:fldChar w:fldCharType="end"/>
      </w:r>
      <w:r>
        <w:t>) predominantly caused by alterations to the alveolar-capillary membrane (reduced Dm</w:t>
      </w:r>
      <w:r w:rsidR="009A2062">
        <w:t xml:space="preserve"> component to </w:t>
      </w:r>
      <w:r w:rsidR="009A2062">
        <w:lastRenderedPageBreak/>
        <w:t>the gas transfer equation</w:t>
      </w:r>
      <w:r>
        <w:t xml:space="preserve">) </w:t>
      </w:r>
      <w:r>
        <w:fldChar w:fldCharType="begin">
          <w:fldData xml:space="preserve">PEVuZE5vdGU+PENpdGU+PEF1dGhvcj5Tb3JlbnNlbjwvQXV0aG9yPjxZZWFyPjIwMTg8L1llYXI+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</w:fldData>
        </w:fldChar>
      </w:r>
      <w:r w:rsidR="00B86FC1">
        <w:instrText xml:space="preserve"> ADDIN EN.CITE </w:instrText>
      </w:r>
      <w:r w:rsidR="00B86FC1">
        <w:fldChar w:fldCharType="begin">
          <w:fldData xml:space="preserve">PEVuZE5vdGU+PENpdGU+PEF1dGhvcj5Tb3JlbnNlbjwvQXV0aG9yPjxZZWFyPjIwMTg8L1llYXI+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</w:fldData>
        </w:fldChar>
      </w:r>
      <w:r w:rsidR="00B86FC1">
        <w:instrText xml:space="preserve"> ADDIN EN.CITE.DATA </w:instrText>
      </w:r>
      <w:r w:rsidR="00B86FC1">
        <w:fldChar w:fldCharType="end"/>
      </w:r>
      <w:r>
        <w:fldChar w:fldCharType="separate"/>
      </w:r>
      <w:r w:rsidR="00B86FC1">
        <w:rPr>
          <w:noProof/>
        </w:rPr>
        <w:t>[379]</w:t>
      </w:r>
      <w:r>
        <w:fldChar w:fldCharType="end"/>
      </w:r>
      <w:r>
        <w:t xml:space="preserve">.  </w:t>
      </w:r>
      <w:r w:rsidR="009A2062">
        <w:t>However</w:t>
      </w:r>
      <w:r>
        <w:t>, a</w:t>
      </w:r>
      <w:r w:rsidR="009A2062">
        <w:t xml:space="preserve"> different</w:t>
      </w:r>
      <w:r>
        <w:t xml:space="preserve"> study comparing preterm children to controls found no difference in gas transfer despite significant airflow obstruction in the preterm group </w:t>
      </w:r>
      <w:r>
        <w:fldChar w:fldCharType="begin">
          <w:fldData xml:space="preserve">PEVuZE5vdGU+PENpdGU+PEF1dGhvcj5TaW1wc29uPC9BdXRob3I+PFllYXI+MjAxNzwvWWVhcj48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cwMi03MTE8L3BhZ2VzPjx2b2x1bWU+NzI8L3ZvbHVtZT48bnVtYmVyPjg8L251bWJlcj48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=
</w:fldData>
        </w:fldChar>
      </w:r>
      <w:r w:rsidR="00B86FC1">
        <w:instrText xml:space="preserve"> ADDIN EN.CITE </w:instrText>
      </w:r>
      <w:r w:rsidR="00B86FC1">
        <w:fldChar w:fldCharType="begin">
          <w:fldData xml:space="preserve">PEVuZE5vdGU+PENpdGU+PEF1dGhvcj5TaW1wc29uPC9BdXRob3I+PFllYXI+MjAxNzwvWWVhcj48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cwMi03MTE8L3BhZ2VzPjx2b2x1bWU+NzI8L3ZvbHVtZT48bnVtYmVyPjg8L251bWJlcj48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=
</w:fldData>
        </w:fldChar>
      </w:r>
      <w:r w:rsidR="00B86FC1">
        <w:instrText xml:space="preserve"> ADDIN EN.CITE.DATA </w:instrText>
      </w:r>
      <w:r w:rsidR="00B86FC1">
        <w:fldChar w:fldCharType="end"/>
      </w:r>
      <w:r>
        <w:fldChar w:fldCharType="separate"/>
      </w:r>
      <w:r w:rsidR="00B86FC1">
        <w:rPr>
          <w:noProof/>
        </w:rPr>
        <w:t>[380]</w:t>
      </w:r>
      <w:r>
        <w:fldChar w:fldCharType="end"/>
      </w:r>
      <w:r>
        <w:t>.</w:t>
      </w:r>
    </w:p>
    <w:p w14:paraId="27351FEA" w14:textId="77777777" w:rsidR="006F1D29" w:rsidRDefault="006F1D29" w:rsidP="006717E0"/>
    <w:p w14:paraId="3C161678" w14:textId="6047FFFF" w:rsidR="006F1D29" w:rsidRDefault="006F1D29" w:rsidP="006717E0">
      <w:r>
        <w:t xml:space="preserve">Evidence of ventilation heterogeneity is not consistent and may depend on how premature the child was born. Studies in school aged children born at less than 25 weeks showed a raised LCI when compared to healthy controls </w:t>
      </w:r>
      <w:r>
        <w:fldChar w:fldCharType="begin">
          <w:fldData xml:space="preserve">PEVuZE5vdGU+PENpdGU+PEF1dGhvcj5MdW08L0F1dGhvcj48WWVhcj4yMDExPC9ZZWFyPjxSZWNO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E5OS0yMDc8L3BhZ2VzPjx2b2x1bWU+Mzc8L3ZvbHVt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</w:fldData>
        </w:fldChar>
      </w:r>
      <w:r w:rsidR="00B86FC1">
        <w:instrText xml:space="preserve"> ADDIN EN.CITE </w:instrText>
      </w:r>
      <w:r w:rsidR="00B86FC1">
        <w:fldChar w:fldCharType="begin">
          <w:fldData xml:space="preserve">PEVuZE5vdGU+PENpdGU+PEF1dGhvcj5MdW08L0F1dGhvcj48WWVhcj4yMDExPC9ZZWFyPjxSZWNO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E5OS0yMDc8L3BhZ2VzPjx2b2x1bWU+Mzc8L3ZvbHVt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</w:fldData>
        </w:fldChar>
      </w:r>
      <w:r w:rsidR="00B86FC1">
        <w:instrText xml:space="preserve"> ADDIN EN.CITE.DATA </w:instrText>
      </w:r>
      <w:r w:rsidR="00B86FC1">
        <w:fldChar w:fldCharType="end"/>
      </w:r>
      <w:r>
        <w:fldChar w:fldCharType="separate"/>
      </w:r>
      <w:r w:rsidR="00B86FC1">
        <w:rPr>
          <w:noProof/>
        </w:rPr>
        <w:t>[372]</w:t>
      </w:r>
      <w:r>
        <w:fldChar w:fldCharType="end"/>
      </w:r>
      <w:r>
        <w:t xml:space="preserve"> and this was also found in a study assessing children born at less than 28 weeks </w:t>
      </w:r>
      <w:r>
        <w:fldChar w:fldCharType="begin">
          <w:fldData xml:space="preserve">PEVuZE5vdGU+PENpdGU+PEF1dGhvcj5Tb3JlbnNlbjwvQXV0aG9yPjxZZWFyPjIwMTg8L1llYXI+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</w:fldData>
        </w:fldChar>
      </w:r>
      <w:r w:rsidR="00B86FC1">
        <w:instrText xml:space="preserve"> ADDIN EN.CITE </w:instrText>
      </w:r>
      <w:r w:rsidR="00B86FC1">
        <w:fldChar w:fldCharType="begin">
          <w:fldData xml:space="preserve">PEVuZE5vdGU+PENpdGU+PEF1dGhvcj5Tb3JlbnNlbjwvQXV0aG9yPjxZZWFyPjIwMTg8L1llYXI+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</w:fldData>
        </w:fldChar>
      </w:r>
      <w:r w:rsidR="00B86FC1">
        <w:instrText xml:space="preserve"> ADDIN EN.CITE.DATA </w:instrText>
      </w:r>
      <w:r w:rsidR="00B86FC1">
        <w:fldChar w:fldCharType="end"/>
      </w:r>
      <w:r>
        <w:fldChar w:fldCharType="separate"/>
      </w:r>
      <w:r w:rsidR="00B86FC1">
        <w:rPr>
          <w:noProof/>
        </w:rPr>
        <w:t>[379]</w:t>
      </w:r>
      <w:r>
        <w:fldChar w:fldCharType="end"/>
      </w:r>
      <w:r>
        <w:t xml:space="preserve">. Whilst these LCI values were significantly higher on average than the controls the LCI values were on the whole relatively small with considerable overlap with the control group. Evidence therefore of increased ventilation heterogeneity is still not clear, with three further studies finding that LCI was not abnormally raised and compared to healthy controls </w:t>
      </w:r>
      <w:r>
        <w:fldChar w:fldCharType="begin">
          <w:fldData xml:space="preserve">PEVuZE5vdGU+PENpdGU+PEF1dGhvcj5ZYW1taW5lPC9BdXRob3I+PFllYXI+MjAxNjwvWWVhcj48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</w:fldData>
        </w:fldChar>
      </w:r>
      <w:r w:rsidR="00B86FC1">
        <w:instrText xml:space="preserve"> ADDIN EN.CITE </w:instrText>
      </w:r>
      <w:r w:rsidR="00B86FC1">
        <w:fldChar w:fldCharType="begin">
          <w:fldData xml:space="preserve">PEVuZE5vdGU+PENpdGU+PEF1dGhvcj5ZYW1taW5lPC9BdXRob3I+PFllYXI+MjAxNjwvWWVhcj48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</w:fldData>
        </w:fldChar>
      </w:r>
      <w:r w:rsidR="00B86FC1">
        <w:instrText xml:space="preserve"> ADDIN EN.CITE.DATA </w:instrText>
      </w:r>
      <w:r w:rsidR="00B86FC1">
        <w:fldChar w:fldCharType="end"/>
      </w:r>
      <w:r>
        <w:fldChar w:fldCharType="separate"/>
      </w:r>
      <w:r w:rsidR="00B86FC1">
        <w:rPr>
          <w:noProof/>
        </w:rPr>
        <w:t>[380-382]</w:t>
      </w:r>
      <w:r>
        <w:fldChar w:fldCharType="end"/>
      </w:r>
      <w:r>
        <w:t xml:space="preserve">. </w:t>
      </w:r>
    </w:p>
    <w:p w14:paraId="3668D7DB" w14:textId="77777777" w:rsidR="006F1D29" w:rsidRDefault="006F1D29" w:rsidP="006717E0"/>
    <w:p w14:paraId="6F2DB35D" w14:textId="67E2D1D4" w:rsidR="006F1D29" w:rsidRDefault="006F1D29" w:rsidP="006717E0">
      <w:r>
        <w:t xml:space="preserve">To date there have been no studies examining hyperpolarised gas ventilation MRI in children born pre-term. The reports of increased LCI in preterm children infers that ventilation defects would be also evident in these children on MRI. Also, as is documented in this chapter and in the literature, children with other airways diseases that cause reduced </w:t>
      </w:r>
      <w:r w:rsidR="00DF2511">
        <w:t>FEV</w:t>
      </w:r>
      <w:r w:rsidR="00DF2511">
        <w:rPr>
          <w:vertAlign w:val="subscript"/>
        </w:rPr>
        <w:t>1</w:t>
      </w:r>
      <w:r>
        <w:t xml:space="preserve"> (CF, PCD, asthma), all have evidence of ventilation abnormalities on ventilation MRI. The Respiratory Health Outcomes in Neonates (RHINO) study was designed to assess the nature of obstructive lung disease in children born pre-term in comparison to healthy children born at term. </w:t>
      </w:r>
    </w:p>
    <w:p w14:paraId="4746E993" w14:textId="77777777" w:rsidR="006F1D29" w:rsidRDefault="006F1D29" w:rsidP="006717E0"/>
    <w:p w14:paraId="067B90BC" w14:textId="509F9DEB" w:rsidR="006F1D29" w:rsidRDefault="006F1D29" w:rsidP="006717E0">
      <w:r>
        <w:t xml:space="preserve">The RHINO study was designed and initiated by the University of Cardiff, with the University of Sheffield (POLARIS group) playing an integrated role in the study. The role of POLARIS was to utilise hyperpolarised gas MRI to assess ventilation MRI and lung microstructure and to perform LCI in these children. The aim of this was to assess whether the degree of abnormality in </w:t>
      </w:r>
      <w:r w:rsidR="00DF2511">
        <w:t>FEV</w:t>
      </w:r>
      <w:r w:rsidR="00DF2511">
        <w:rPr>
          <w:vertAlign w:val="subscript"/>
        </w:rPr>
        <w:t>1</w:t>
      </w:r>
      <w:r>
        <w:t xml:space="preserve"> was reflected by abnormal ventilation and to assess whether children born preterm without any known respiratory complications had evidence of any ventilation abnormalities.</w:t>
      </w:r>
    </w:p>
    <w:p w14:paraId="4D6C3817" w14:textId="77777777" w:rsidR="006F1D29" w:rsidRPr="00F11623" w:rsidRDefault="006F1D29" w:rsidP="006717E0"/>
    <w:p w14:paraId="4BB0A23F" w14:textId="28244000" w:rsidR="006F1D29" w:rsidRDefault="006F1D29" w:rsidP="006717E0">
      <w:pPr>
        <w:pStyle w:val="Heading3"/>
      </w:pPr>
      <w:bookmarkStart w:id="523" w:name="_Toc27382941"/>
      <w:r>
        <w:t>Methods</w:t>
      </w:r>
      <w:bookmarkEnd w:id="523"/>
    </w:p>
    <w:p w14:paraId="524D2733" w14:textId="77777777" w:rsidR="006F1D29" w:rsidRDefault="006F1D29" w:rsidP="006717E0"/>
    <w:p w14:paraId="74E5A0F9" w14:textId="09289FD1" w:rsidR="006F1D29" w:rsidRDefault="006F1D29" w:rsidP="006717E0">
      <w:r>
        <w:t>Children aged 7-12 years from South Wales were invited to participate in the RHINO study by post. This included sending out 7000 questionnaires to 4200 children born pre-term (</w:t>
      </w:r>
      <w:r w:rsidRPr="00EE7E4F">
        <w:rPr>
          <w:u w:val="single"/>
        </w:rPr>
        <w:t>&lt;</w:t>
      </w:r>
      <w:r>
        <w:t xml:space="preserve"> 34 weeks’ gestation) and 2800 children born at term (</w:t>
      </w:r>
      <w:r w:rsidRPr="00EE7E4F">
        <w:rPr>
          <w:u w:val="single"/>
        </w:rPr>
        <w:t>&gt;</w:t>
      </w:r>
      <w:r>
        <w:t>37 weeks’ gestation). Volunteers were excluded if they</w:t>
      </w:r>
      <w:r w:rsidR="00E96416">
        <w:t>:</w:t>
      </w:r>
      <w:r>
        <w:t xml:space="preserve"> had any congenital abnormalities, any severe cardiopulmonary defects, neuromuscular disease or severe neurodevelopmental impairment. </w:t>
      </w:r>
    </w:p>
    <w:p w14:paraId="285D5B4E" w14:textId="77777777" w:rsidR="006F1D29" w:rsidRDefault="006F1D29" w:rsidP="006717E0"/>
    <w:p w14:paraId="20849A14" w14:textId="0242F33D" w:rsidR="006F1D29" w:rsidRDefault="006F1D29" w:rsidP="006717E0">
      <w:r>
        <w:t xml:space="preserve">If the contacted family were keen to participate, then the protocol briefly comprised of three parts. Part one included a screening home visit where amongst other assessments spirometry was </w:t>
      </w:r>
      <w:r>
        <w:lastRenderedPageBreak/>
        <w:t xml:space="preserve">performed. If the </w:t>
      </w:r>
      <w:r w:rsidR="00DF2511">
        <w:t>FEV</w:t>
      </w:r>
      <w:r w:rsidR="00DF2511">
        <w:rPr>
          <w:vertAlign w:val="subscript"/>
        </w:rPr>
        <w:t>1</w:t>
      </w:r>
      <w:r>
        <w:t xml:space="preserve"> recorded from spirometry was &lt;85 % predicted, volunteers were invited to take part in part two. Part two included two visits to the pulmonary function laboratory in Cardiff where a wide range of pulmonary function and exercise testing was performed. The second visit was part of randomised double-blind trial of different inhalers followed by a repeat of the laboratory tests performed at visit one. If the screening </w:t>
      </w:r>
      <w:r w:rsidR="00DF2511">
        <w:t>FEV</w:t>
      </w:r>
      <w:r w:rsidR="00DF2511">
        <w:rPr>
          <w:vertAlign w:val="subscript"/>
        </w:rPr>
        <w:t>1</w:t>
      </w:r>
      <w:r>
        <w:t xml:space="preserve"> was &gt;85% or if the gestational age was &gt;37 weeks, then only one of the laboratory visits was performed, without inclusion into the randomised trial.</w:t>
      </w:r>
    </w:p>
    <w:p w14:paraId="1A17A378" w14:textId="77777777" w:rsidR="006F1D29" w:rsidRDefault="006F1D29" w:rsidP="006717E0"/>
    <w:p w14:paraId="17E700E6" w14:textId="4E07990E" w:rsidR="006F1D29" w:rsidRDefault="006F1D29" w:rsidP="006717E0">
      <w:r>
        <w:t xml:space="preserve">Part three involved an invitation to attend Sheffield for assessment with hyperpolarised gas MRI and multiple-breath washout (MBW). If the invitation was accepted patients travelled to Sheffield for assessment with </w:t>
      </w:r>
      <w:r w:rsidR="005E6BBB">
        <w:rPr>
          <w:vertAlign w:val="superscript"/>
        </w:rPr>
        <w:t>129</w:t>
      </w:r>
      <w:r w:rsidR="005E6BBB">
        <w:t>Xe</w:t>
      </w:r>
      <w:r>
        <w:t xml:space="preserve"> ventilation and </w:t>
      </w:r>
      <w:r w:rsidR="005E6BBB">
        <w:rPr>
          <w:vertAlign w:val="superscript"/>
        </w:rPr>
        <w:t>129</w:t>
      </w:r>
      <w:r w:rsidR="005E6BBB">
        <w:t>Xe</w:t>
      </w:r>
      <w:r>
        <w:t xml:space="preserve"> diffusion-weighted MRI (which assesses the lung microstructure), alongside </w:t>
      </w:r>
      <w:r w:rsidR="009F2E7D">
        <w:rPr>
          <w:vertAlign w:val="superscript"/>
        </w:rPr>
        <w:t>1</w:t>
      </w:r>
      <w:r w:rsidR="009F2E7D">
        <w:t>H</w:t>
      </w:r>
      <w:r>
        <w:t xml:space="preserve"> MRI for lung structure.</w:t>
      </w:r>
    </w:p>
    <w:p w14:paraId="141A23EA" w14:textId="77777777" w:rsidR="006F1D29" w:rsidRDefault="006F1D29" w:rsidP="006717E0"/>
    <w:p w14:paraId="49E08FDD" w14:textId="1A94641A" w:rsidR="006F1D29" w:rsidRDefault="006F1D29" w:rsidP="006717E0">
      <w:r>
        <w:t xml:space="preserve">The protocol divided volunteers into three groups. Group 1 involved volunteers born pre-term (&lt; 34 weeks) and with an </w:t>
      </w:r>
      <w:r w:rsidR="00DF2511">
        <w:t>FEV</w:t>
      </w:r>
      <w:r w:rsidR="00DF2511">
        <w:rPr>
          <w:vertAlign w:val="subscript"/>
        </w:rPr>
        <w:t>1</w:t>
      </w:r>
      <w:r>
        <w:t xml:space="preserve"> </w:t>
      </w:r>
      <w:r>
        <w:softHyphen/>
      </w:r>
      <w:r w:rsidRPr="00D8410B">
        <w:rPr>
          <w:u w:val="single"/>
        </w:rPr>
        <w:t>&lt;</w:t>
      </w:r>
      <w:r>
        <w:t xml:space="preserve">85% predicted. Group 2 involved volunteers born pre-term but with an </w:t>
      </w:r>
      <w:r w:rsidR="00DF2511">
        <w:t>FEV</w:t>
      </w:r>
      <w:r w:rsidR="00DF2511">
        <w:rPr>
          <w:vertAlign w:val="subscript"/>
        </w:rPr>
        <w:t>1</w:t>
      </w:r>
      <w:r>
        <w:t xml:space="preserve"> &gt;85% predicted. Group 3 included volunteers born at term without any medical history as described above in the exclusion criteria.</w:t>
      </w:r>
    </w:p>
    <w:p w14:paraId="46FBF28B" w14:textId="77777777" w:rsidR="006F1D29" w:rsidRDefault="006F1D29" w:rsidP="006717E0"/>
    <w:p w14:paraId="4A948F7E" w14:textId="77777777" w:rsidR="006F1D29" w:rsidRDefault="006F1D29" w:rsidP="006717E0">
      <w:r>
        <w:t xml:space="preserve">Invitation, screening and parts one and two were run by the sponsor - the University of Cardiff. For part three, Sheffield was blind to the volunteer’s medical background. During the preliminary analysis included in this chapter, Cardiff provided the gestational age of volunteers, alongside their birth weight and the spirometry values recorded during screening. </w:t>
      </w:r>
    </w:p>
    <w:p w14:paraId="4051BC2D" w14:textId="77777777" w:rsidR="006F1D29" w:rsidRDefault="006F1D29" w:rsidP="006717E0"/>
    <w:p w14:paraId="1AACD74D" w14:textId="1AE8FBB7" w:rsidR="006F1D29" w:rsidRDefault="006F1D29" w:rsidP="006717E0">
      <w:r>
        <w:t xml:space="preserve">For the purpose of this chapter, the </w:t>
      </w:r>
      <w:r w:rsidR="005E6BBB">
        <w:rPr>
          <w:vertAlign w:val="superscript"/>
        </w:rPr>
        <w:t>129</w:t>
      </w:r>
      <w:r w:rsidR="005E6BBB">
        <w:t>Xe</w:t>
      </w:r>
      <w:r>
        <w:t xml:space="preserve"> diffusion-weighted MRI was not analysed. At the time of this analysis </w:t>
      </w:r>
      <w:r w:rsidR="005E6BBB">
        <w:rPr>
          <w:vertAlign w:val="superscript"/>
        </w:rPr>
        <w:t>129</w:t>
      </w:r>
      <w:r w:rsidR="005E6BBB">
        <w:t>Xe</w:t>
      </w:r>
      <w:r>
        <w:t xml:space="preserve"> diffusion-weighted MRI was being assessed by Dr Fung Chang (POLARIS), an expert in this field of MRI. </w:t>
      </w:r>
      <w:r w:rsidR="005E6BBB">
        <w:rPr>
          <w:vertAlign w:val="superscript"/>
        </w:rPr>
        <w:t>129</w:t>
      </w:r>
      <w:r w:rsidR="005E6BBB">
        <w:t>Xe</w:t>
      </w:r>
      <w:r>
        <w:t xml:space="preserve"> ventilation MRI was segmented and analysed by Dr Alberto Biancardi (POLARIS) to calculate VDP and </w:t>
      </w:r>
      <w:r w:rsidR="005E6BBB">
        <w:t>VH</w:t>
      </w:r>
      <w:r w:rsidR="005E6BBB">
        <w:rPr>
          <w:vertAlign w:val="subscript"/>
        </w:rPr>
        <w:t>I</w:t>
      </w:r>
      <w:r w:rsidR="009A2062">
        <w:t xml:space="preserve"> as is described in C</w:t>
      </w:r>
      <w:r>
        <w:t xml:space="preserve">hapter </w:t>
      </w:r>
      <w:r w:rsidR="009A2062">
        <w:fldChar w:fldCharType="begin"/>
      </w:r>
      <w:r w:rsidR="009A2062">
        <w:instrText xml:space="preserve"> REF _Ref21861135 \r \h </w:instrText>
      </w:r>
      <w:r w:rsidR="009A2062">
        <w:fldChar w:fldCharType="separate"/>
      </w:r>
      <w:r w:rsidR="00140F11">
        <w:t>2.3</w:t>
      </w:r>
      <w:r w:rsidR="009A2062">
        <w:fldChar w:fldCharType="end"/>
      </w:r>
      <w:r w:rsidR="009A2062">
        <w:t xml:space="preserve"> (</w:t>
      </w:r>
      <w:r w:rsidR="009A2062">
        <w:fldChar w:fldCharType="begin"/>
      </w:r>
      <w:r w:rsidR="009A2062">
        <w:instrText xml:space="preserve"> REF _Ref21861160 \h </w:instrText>
      </w:r>
      <w:r w:rsidR="009A2062">
        <w:fldChar w:fldCharType="separate"/>
      </w:r>
      <w:r w:rsidR="00140F11" w:rsidRPr="00F25D59">
        <w:t>Image Segmentation</w:t>
      </w:r>
      <w:r w:rsidR="009A2062">
        <w:fldChar w:fldCharType="end"/>
      </w:r>
      <w:r w:rsidR="009A2062">
        <w:t>, p</w:t>
      </w:r>
      <w:r w:rsidR="009A2062">
        <w:fldChar w:fldCharType="begin"/>
      </w:r>
      <w:r w:rsidR="009A2062">
        <w:instrText xml:space="preserve"> PAGEREF _Ref21861160 \h </w:instrText>
      </w:r>
      <w:r w:rsidR="009A2062">
        <w:fldChar w:fldCharType="separate"/>
      </w:r>
      <w:r w:rsidR="00140F11">
        <w:rPr>
          <w:noProof/>
        </w:rPr>
        <w:t>85</w:t>
      </w:r>
      <w:r w:rsidR="009A2062">
        <w:fldChar w:fldCharType="end"/>
      </w:r>
      <w:r w:rsidR="009A2062">
        <w:t>)</w:t>
      </w:r>
      <w:r>
        <w:t xml:space="preserve"> for all volunteers. All children who attended for MRI in Sheffield were coached inside the scanner by myself and I also administered the instructions for the individual MRI scans. MBW was performed and anal</w:t>
      </w:r>
      <w:r w:rsidR="009A2062">
        <w:t>ysed by myself, as detailed in C</w:t>
      </w:r>
      <w:r>
        <w:t>hapter</w:t>
      </w:r>
      <w:r w:rsidR="009A2062">
        <w:t xml:space="preserve"> </w:t>
      </w:r>
      <w:r w:rsidR="009A2062">
        <w:fldChar w:fldCharType="begin"/>
      </w:r>
      <w:r w:rsidR="009A2062">
        <w:instrText xml:space="preserve"> REF _Ref21771161 \r \h </w:instrText>
      </w:r>
      <w:r w:rsidR="009A2062">
        <w:fldChar w:fldCharType="separate"/>
      </w:r>
      <w:r w:rsidR="00140F11">
        <w:t>2.2.3</w:t>
      </w:r>
      <w:r w:rsidR="009A2062">
        <w:fldChar w:fldCharType="end"/>
      </w:r>
      <w:r w:rsidR="009A2062">
        <w:t xml:space="preserve"> (</w:t>
      </w:r>
      <w:r w:rsidR="009A2062">
        <w:fldChar w:fldCharType="begin"/>
      </w:r>
      <w:r w:rsidR="009A2062">
        <w:instrText xml:space="preserve"> REF _Ref21771161 \h </w:instrText>
      </w:r>
      <w:r w:rsidR="009A2062">
        <w:fldChar w:fldCharType="separate"/>
      </w:r>
      <w:r w:rsidR="00140F11">
        <w:t>Multiple breath Washout</w:t>
      </w:r>
      <w:r w:rsidR="009A2062">
        <w:fldChar w:fldCharType="end"/>
      </w:r>
      <w:r w:rsidR="009A2062">
        <w:t>, p</w:t>
      </w:r>
      <w:r w:rsidR="009A2062">
        <w:fldChar w:fldCharType="begin"/>
      </w:r>
      <w:r w:rsidR="009A2062">
        <w:instrText xml:space="preserve"> PAGEREF _Ref21771161 \h </w:instrText>
      </w:r>
      <w:r w:rsidR="009A2062">
        <w:fldChar w:fldCharType="separate"/>
      </w:r>
      <w:r w:rsidR="00140F11">
        <w:rPr>
          <w:noProof/>
        </w:rPr>
        <w:t>73</w:t>
      </w:r>
      <w:r w:rsidR="009A2062">
        <w:fldChar w:fldCharType="end"/>
      </w:r>
      <w:r w:rsidR="009A2062">
        <w:t>)</w:t>
      </w:r>
      <w:r>
        <w:t xml:space="preserve">, in order to calculate the LCI, </w:t>
      </w:r>
      <w:r w:rsidR="005E6BBB">
        <w:t>S</w:t>
      </w:r>
      <w:r w:rsidR="005E6BBB">
        <w:rPr>
          <w:vertAlign w:val="subscript"/>
        </w:rPr>
        <w:t>cond</w:t>
      </w:r>
      <w:r>
        <w:t xml:space="preserve"> and </w:t>
      </w:r>
      <w:r w:rsidR="005E6BBB">
        <w:t>S</w:t>
      </w:r>
      <w:r w:rsidR="005E6BBB">
        <w:rPr>
          <w:vertAlign w:val="subscript"/>
        </w:rPr>
        <w:t>acin</w:t>
      </w:r>
      <w:r>
        <w:t xml:space="preserve">. Spirometry metrics were provided by Cardiff during the screening visit and adjusted by Cardiff to give the percentage predicted values using the Quanjer </w:t>
      </w:r>
      <w:r w:rsidR="00564288">
        <w:rPr>
          <w:i/>
        </w:rPr>
        <w:t>et al</w:t>
      </w:r>
      <w:r>
        <w:t xml:space="preserve"> (2012) Global Lung Initiative equations </w:t>
      </w:r>
      <w:r>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 </w:instrText>
      </w:r>
      <w:r w:rsidR="00B86FC1">
        <w:fldChar w:fldCharType="begin">
          <w:fldData xml:space="preserve">PEVuZE5vdGU+PENpdGU+PEF1dGhvcj5RdWFuamVyPC9BdXRob3I+PFllYXI+MjAxMjwvWWVhcj48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zI0LTQzPC9wYWdlcz48dm9sdW1lPjQwPC92
b2x1bWU+PG51bWJlcj42PC9udW1iZXI+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xMzk5LTMwMDMgKEVsZWN0cm9uaWMpJiN4RDswOTAzLTE5MzYgKExpbmtp
bmcpPC9pc2JuPjxhY2Nlc3Npb24tbnVtPjIyNzQzNjc1PC9hY2Nlc3Npb24tbnVtPjx1cmxzPjxy
ZWxhdGVkLXVybHM+PHVybD5odHRwczovL3d3dy5uY2JpLm5sbS5uaWguZ292L3B1Ym1lZC8yMjc0
MzY3NTwvdXJsPjwvcmVsYXRlZC11cmxzPjwvdXJscz48Y3VzdG9tMj5QTUMzNzg2NTgxPC9jdXN0
b20yPjxlbGVjdHJvbmljLXJlc291cmNlLW51bT4xMC4xMTgzLzA5MDMxOTM2LjAwMDgwMzEyPC9l
bGVjdHJvbmljLXJlc291cmNlLW51bT48L3JlY29yZD48L0NpdGU+PC9FbmROb3RlPgB=
</w:fldData>
        </w:fldChar>
      </w:r>
      <w:r w:rsidR="00B86FC1">
        <w:instrText xml:space="preserve"> ADDIN EN.CITE.DATA </w:instrText>
      </w:r>
      <w:r w:rsidR="00B86FC1">
        <w:fldChar w:fldCharType="end"/>
      </w:r>
      <w:r>
        <w:fldChar w:fldCharType="separate"/>
      </w:r>
      <w:r w:rsidR="00B86FC1">
        <w:rPr>
          <w:noProof/>
        </w:rPr>
        <w:t>[51]</w:t>
      </w:r>
      <w:r>
        <w:fldChar w:fldCharType="end"/>
      </w:r>
      <w:r w:rsidR="00D34C7C">
        <w:t>, this data could not be converted to z-scores as the full patient demographics were not avilable</w:t>
      </w:r>
      <w:r>
        <w:t xml:space="preserve">. This study is still ongoing at the time of </w:t>
      </w:r>
      <w:r w:rsidR="009A2062">
        <w:t>writing this thesis</w:t>
      </w:r>
      <w:r>
        <w:t>.</w:t>
      </w:r>
    </w:p>
    <w:p w14:paraId="73CC6D5A" w14:textId="77777777" w:rsidR="006F1D29" w:rsidRDefault="006F1D29" w:rsidP="006717E0"/>
    <w:p w14:paraId="5235BC27" w14:textId="77777777" w:rsidR="00101F71" w:rsidRDefault="00101F71">
      <w:pPr>
        <w:spacing w:line="240" w:lineRule="auto"/>
        <w:ind w:right="0"/>
        <w:jc w:val="left"/>
        <w:rPr>
          <w:rFonts w:asciiTheme="majorHAnsi" w:eastAsiaTheme="majorEastAsia" w:hAnsiTheme="majorHAnsi" w:cstheme="majorBidi"/>
          <w:b/>
          <w:bCs/>
          <w:i/>
          <w:iCs/>
          <w:color w:val="000000" w:themeColor="text1"/>
        </w:rPr>
      </w:pPr>
      <w:r>
        <w:br w:type="page"/>
      </w:r>
    </w:p>
    <w:p w14:paraId="048C015F" w14:textId="58A878F9" w:rsidR="006F1D29" w:rsidRDefault="006F1D29" w:rsidP="006717E0">
      <w:pPr>
        <w:pStyle w:val="Heading4"/>
      </w:pPr>
      <w:r>
        <w:lastRenderedPageBreak/>
        <w:t>Statistical analysis</w:t>
      </w:r>
    </w:p>
    <w:p w14:paraId="0A1D4DBE" w14:textId="77777777" w:rsidR="006F1D29" w:rsidRPr="00843BC2" w:rsidRDefault="006F1D29" w:rsidP="006717E0"/>
    <w:p w14:paraId="213C164A" w14:textId="57C5CADC" w:rsidR="006F1D29" w:rsidRDefault="006F1D29" w:rsidP="006717E0">
      <w:r>
        <w:t xml:space="preserve">All metrics were assessed for normality using the Shapiro-Wilks test. If the resulting data were normally distributed they </w:t>
      </w:r>
      <w:r w:rsidR="009A2062">
        <w:t>were</w:t>
      </w:r>
      <w:r>
        <w:t xml:space="preserve"> expressed as mean (SD) and if they were non-normally distributed they were expressed as the median (range). To assess whether metrics were different across the three pre-determined groups, either a one-way ANOVA (for normally distributed metrics) or a Kruskal-Wallis test (non-normally distributed data) was performed. A significance level was set at a p-value of p&lt;0.05.</w:t>
      </w:r>
    </w:p>
    <w:p w14:paraId="192FEB6D" w14:textId="77777777" w:rsidR="006F1D29" w:rsidRDefault="006F1D29" w:rsidP="006717E0"/>
    <w:p w14:paraId="5E678691" w14:textId="7687C58D" w:rsidR="006F1D29" w:rsidRDefault="006F1D29" w:rsidP="006717E0">
      <w:r>
        <w:t>To compare how one metric related to another, either Pearson or Spearman correlation analysis was performed on the following metrics</w:t>
      </w:r>
      <w:r w:rsidR="00E96416">
        <w:t>:</w:t>
      </w:r>
      <w:r>
        <w:t xml:space="preserve"> </w:t>
      </w:r>
      <w:r w:rsidR="00DF2511">
        <w:t>FEV</w:t>
      </w:r>
      <w:r w:rsidR="00DF2511">
        <w:rPr>
          <w:vertAlign w:val="subscript"/>
        </w:rPr>
        <w:t>1</w:t>
      </w:r>
      <w:r>
        <w:t xml:space="preserve"> and FVC %predicted, VDP, </w:t>
      </w:r>
      <w:r w:rsidR="005E6BBB">
        <w:t>VH</w:t>
      </w:r>
      <w:r w:rsidR="005E6BBB">
        <w:rPr>
          <w:vertAlign w:val="subscript"/>
        </w:rPr>
        <w:t>I</w:t>
      </w:r>
      <w:r>
        <w:t xml:space="preserve">, LCI, </w:t>
      </w:r>
      <w:r w:rsidR="005E6BBB">
        <w:t>S</w:t>
      </w:r>
      <w:r w:rsidR="005E6BBB">
        <w:rPr>
          <w:vertAlign w:val="subscript"/>
        </w:rPr>
        <w:t>cond</w:t>
      </w:r>
      <w:r>
        <w:t xml:space="preserve">, </w:t>
      </w:r>
      <w:r w:rsidR="005E6BBB">
        <w:t>S</w:t>
      </w:r>
      <w:r w:rsidR="005E6BBB">
        <w:rPr>
          <w:vertAlign w:val="subscript"/>
        </w:rPr>
        <w:t>acin</w:t>
      </w:r>
      <w:r>
        <w:t>, gestational age and birth weight. Due to this exploratory correlation analysis using nine metrics, the p-value deemed to be statistically significant was adjusted to be &lt;0.006. If the resultant correlation was &gt;0.006 but &lt;0.05 it was noted due to the preliminary nature of this analysis.</w:t>
      </w:r>
    </w:p>
    <w:p w14:paraId="23FAA44B" w14:textId="77777777" w:rsidR="006F1D29" w:rsidRPr="00A23170" w:rsidRDefault="006F1D29" w:rsidP="006717E0"/>
    <w:p w14:paraId="617D9E7F" w14:textId="735A825F" w:rsidR="006F1D29" w:rsidRDefault="006F1D29" w:rsidP="006717E0">
      <w:pPr>
        <w:pStyle w:val="Heading3"/>
      </w:pPr>
      <w:bookmarkStart w:id="524" w:name="_Toc27382942"/>
      <w:r>
        <w:t>Results</w:t>
      </w:r>
      <w:bookmarkEnd w:id="524"/>
    </w:p>
    <w:p w14:paraId="2B365264" w14:textId="77777777" w:rsidR="006F1D29" w:rsidRDefault="006F1D29" w:rsidP="006717E0"/>
    <w:p w14:paraId="5E03A184" w14:textId="51B2AE01" w:rsidR="006F1D29" w:rsidRDefault="006F1D29" w:rsidP="006717E0">
      <w:r>
        <w:t xml:space="preserve">The birth details, current age, height and weight of the first 40 volunteers are detailed in </w:t>
      </w:r>
      <w:r w:rsidR="000D7109">
        <w:fldChar w:fldCharType="begin"/>
      </w:r>
      <w:r w:rsidR="000D7109">
        <w:instrText xml:space="preserve"> REF _Ref21444718 \h </w:instrText>
      </w:r>
      <w:r w:rsidR="000D7109">
        <w:fldChar w:fldCharType="separate"/>
      </w:r>
      <w:r w:rsidR="00140F11">
        <w:t xml:space="preserve">Table </w:t>
      </w:r>
      <w:r w:rsidR="00140F11">
        <w:rPr>
          <w:noProof/>
        </w:rPr>
        <w:t>6</w:t>
      </w:r>
      <w:r w:rsidR="00140F11">
        <w:noBreakHyphen/>
      </w:r>
      <w:r w:rsidR="00140F11">
        <w:rPr>
          <w:noProof/>
        </w:rPr>
        <w:t>2</w:t>
      </w:r>
      <w:r w:rsidR="000D7109">
        <w:fldChar w:fldCharType="end"/>
      </w:r>
      <w:r w:rsidR="000D7109">
        <w:t xml:space="preserve">, </w:t>
      </w:r>
      <w:r>
        <w:t xml:space="preserve">for the whole cohort and separately for the volunteers in the three pre-determined groups. </w:t>
      </w:r>
      <w:r w:rsidR="006D676C">
        <w:t>Also,</w:t>
      </w:r>
      <w:r>
        <w:t xml:space="preserve"> detailed in </w:t>
      </w:r>
      <w:r w:rsidR="000D7109">
        <w:fldChar w:fldCharType="begin"/>
      </w:r>
      <w:r w:rsidR="000D7109">
        <w:instrText xml:space="preserve"> REF _Ref21444718 \h </w:instrText>
      </w:r>
      <w:r w:rsidR="000D7109">
        <w:fldChar w:fldCharType="separate"/>
      </w:r>
      <w:r w:rsidR="00140F11">
        <w:t xml:space="preserve">Table </w:t>
      </w:r>
      <w:r w:rsidR="00140F11">
        <w:rPr>
          <w:noProof/>
        </w:rPr>
        <w:t>6</w:t>
      </w:r>
      <w:r w:rsidR="00140F11">
        <w:noBreakHyphen/>
      </w:r>
      <w:r w:rsidR="00140F11">
        <w:rPr>
          <w:noProof/>
        </w:rPr>
        <w:t>2</w:t>
      </w:r>
      <w:r w:rsidR="000D7109">
        <w:fldChar w:fldCharType="end"/>
      </w:r>
      <w:r w:rsidR="000D7109">
        <w:t xml:space="preserve"> </w:t>
      </w:r>
      <w:r>
        <w:t>are the lung function and MRI metrics. At the time of analysis 12 volunteers from group 1 had been assessed in Sheffield for the part 3 of the RHINO protocol, along with 19 volunteers from group 2 and nine volunteers from group 3.</w:t>
      </w:r>
    </w:p>
    <w:p w14:paraId="4C5820F7" w14:textId="77777777" w:rsidR="006F1D29" w:rsidRDefault="006F1D29" w:rsidP="006717E0"/>
    <w:p w14:paraId="6BF57FAA" w14:textId="3EF5B5E8" w:rsidR="006F1D29" w:rsidRDefault="006F1D29" w:rsidP="006717E0">
      <w:r w:rsidRPr="00B7400F">
        <w:t xml:space="preserve">The age range of the whole cohort of children was narrow with the youngest of the 40 volunteers assessed being 9.9 years and the oldest was 13.5 years. As a </w:t>
      </w:r>
      <w:r w:rsidR="006D676C" w:rsidRPr="00B7400F">
        <w:t>result,</w:t>
      </w:r>
      <w:r w:rsidRPr="00B7400F">
        <w:t xml:space="preserve"> there was no significant difference between groups 1, 2 and 3 for age. </w:t>
      </w:r>
      <w:r w:rsidR="006D676C" w:rsidRPr="00B7400F">
        <w:t>Also,</w:t>
      </w:r>
      <w:r w:rsidRPr="00B7400F">
        <w:t xml:space="preserve"> there was no significant group differences for height and weight between groups (</w:t>
      </w:r>
      <w:r w:rsidRPr="00B7400F">
        <w:fldChar w:fldCharType="begin"/>
      </w:r>
      <w:r w:rsidRPr="00B7400F">
        <w:instrText xml:space="preserve"> REF _Ref13765287 \h </w:instrText>
      </w:r>
      <w:r w:rsidRPr="00B7400F">
        <w:fldChar w:fldCharType="separate"/>
      </w:r>
      <w:r w:rsidR="00140F11">
        <w:t xml:space="preserve">Figure </w:t>
      </w:r>
      <w:r w:rsidR="00140F11">
        <w:rPr>
          <w:noProof/>
        </w:rPr>
        <w:t>6</w:t>
      </w:r>
      <w:r w:rsidR="00140F11">
        <w:noBreakHyphen/>
      </w:r>
      <w:r w:rsidR="00140F11">
        <w:rPr>
          <w:noProof/>
        </w:rPr>
        <w:t>6</w:t>
      </w:r>
      <w:r w:rsidRPr="00B7400F">
        <w:fldChar w:fldCharType="end"/>
      </w:r>
      <w:r w:rsidRPr="00B7400F">
        <w:t>).</w:t>
      </w:r>
      <w:r>
        <w:t xml:space="preserve">  </w:t>
      </w:r>
    </w:p>
    <w:p w14:paraId="442F9817" w14:textId="77777777" w:rsidR="006F1D29" w:rsidRDefault="006F1D29" w:rsidP="006717E0">
      <w:pPr>
        <w:sectPr w:rsidR="006F1D29" w:rsidSect="00756F0E">
          <w:pgSz w:w="11900" w:h="16840"/>
          <w:pgMar w:top="1440" w:right="1134" w:bottom="1440" w:left="1134" w:header="964" w:footer="964" w:gutter="0"/>
          <w:cols w:space="708"/>
          <w:docGrid w:linePitch="360"/>
        </w:sectPr>
      </w:pPr>
    </w:p>
    <w:p w14:paraId="797CC21B" w14:textId="77777777" w:rsidR="00101F71" w:rsidRDefault="006F1D29" w:rsidP="006717E0">
      <w:pPr>
        <w:pStyle w:val="Caption"/>
      </w:pPr>
      <w:bookmarkStart w:id="525" w:name="_Ref21444718"/>
      <w:r>
        <w:lastRenderedPageBreak/>
        <w:t xml:space="preserve">Table </w:t>
      </w:r>
      <w:fldSimple w:instr=" STYLEREF 1 \s ">
        <w:r w:rsidR="00140F11">
          <w:rPr>
            <w:noProof/>
          </w:rPr>
          <w:t>6</w:t>
        </w:r>
      </w:fldSimple>
      <w:r w:rsidR="004B6530">
        <w:noBreakHyphen/>
      </w:r>
      <w:fldSimple w:instr=" SEQ Table \* ARABIC \s 1 ">
        <w:r w:rsidR="00140F11">
          <w:rPr>
            <w:noProof/>
          </w:rPr>
          <w:t>2</w:t>
        </w:r>
      </w:fldSimple>
      <w:bookmarkEnd w:id="525"/>
      <w:r>
        <w:t>:</w:t>
      </w:r>
      <w:r w:rsidRPr="0004465B">
        <w:t xml:space="preserve"> </w:t>
      </w:r>
      <w:r>
        <w:t xml:space="preserve">RHINO volunteer demographics, spirometry, MBW and ventilation MRI metrics. </w:t>
      </w:r>
    </w:p>
    <w:p w14:paraId="70EA8398" w14:textId="098FB5B4" w:rsidR="006F1D29" w:rsidRDefault="006F1D29" w:rsidP="00101F71">
      <w:pPr>
        <w:pStyle w:val="Subtitle"/>
      </w:pPr>
      <w:r>
        <w:t>Data are displayed as mean (SD), or median (range).</w:t>
      </w:r>
      <w:r w:rsidR="00D34C7C">
        <w:t xml:space="preserve"> Spirometry values are recorded in % predicted rather than z-scores as the data was provided externally from Cardiff with insufficient detail to convert.</w:t>
      </w:r>
    </w:p>
    <w:p w14:paraId="3041205C" w14:textId="77777777" w:rsidR="00101F71" w:rsidRPr="00101F71" w:rsidRDefault="00101F71" w:rsidP="00101F71"/>
    <w:tbl>
      <w:tblPr>
        <w:tblStyle w:val="PlainTable21"/>
        <w:tblW w:w="10299" w:type="dxa"/>
        <w:jc w:val="center"/>
        <w:tblLook w:val="06A0" w:firstRow="1" w:lastRow="0" w:firstColumn="1" w:lastColumn="0" w:noHBand="1" w:noVBand="1"/>
      </w:tblPr>
      <w:tblGrid>
        <w:gridCol w:w="2276"/>
        <w:gridCol w:w="2005"/>
        <w:gridCol w:w="2006"/>
        <w:gridCol w:w="2006"/>
        <w:gridCol w:w="2006"/>
      </w:tblGrid>
      <w:tr w:rsidR="004B6530" w:rsidRPr="004B6530" w14:paraId="7C0A4E92" w14:textId="77777777" w:rsidTr="004B6530">
        <w:trPr>
          <w:cnfStyle w:val="100000000000" w:firstRow="1" w:lastRow="0" w:firstColumn="0" w:lastColumn="0" w:oddVBand="0" w:evenVBand="0" w:oddHBand="0"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2276" w:type="dxa"/>
            <w:tcBorders>
              <w:top w:val="single" w:sz="4" w:space="0" w:color="auto"/>
              <w:left w:val="single" w:sz="4" w:space="0" w:color="auto"/>
            </w:tcBorders>
            <w:vAlign w:val="center"/>
          </w:tcPr>
          <w:p w14:paraId="6FC744DE" w14:textId="77777777" w:rsidR="006F1D29" w:rsidRPr="004B6530" w:rsidRDefault="006F1D29" w:rsidP="004B6530">
            <w:pPr>
              <w:spacing w:line="240" w:lineRule="auto"/>
              <w:jc w:val="center"/>
              <w:rPr>
                <w:sz w:val="18"/>
                <w:szCs w:val="18"/>
              </w:rPr>
            </w:pPr>
          </w:p>
        </w:tc>
        <w:tc>
          <w:tcPr>
            <w:tcW w:w="2005" w:type="dxa"/>
            <w:tcBorders>
              <w:top w:val="single" w:sz="4" w:space="0" w:color="auto"/>
            </w:tcBorders>
            <w:vAlign w:val="center"/>
          </w:tcPr>
          <w:p w14:paraId="4AA9F328" w14:textId="77777777" w:rsidR="006F1D29" w:rsidRPr="004B6530" w:rsidRDefault="006F1D29"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4B6530">
              <w:rPr>
                <w:sz w:val="18"/>
                <w:szCs w:val="18"/>
              </w:rPr>
              <w:t>Whole cohort</w:t>
            </w:r>
          </w:p>
        </w:tc>
        <w:tc>
          <w:tcPr>
            <w:tcW w:w="2006" w:type="dxa"/>
            <w:tcBorders>
              <w:top w:val="single" w:sz="4" w:space="0" w:color="auto"/>
            </w:tcBorders>
            <w:vAlign w:val="center"/>
          </w:tcPr>
          <w:p w14:paraId="74E21EC5" w14:textId="77777777" w:rsidR="006F1D29" w:rsidRPr="004B6530" w:rsidRDefault="006F1D29"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4B6530">
              <w:rPr>
                <w:sz w:val="18"/>
                <w:szCs w:val="18"/>
              </w:rPr>
              <w:t>Group 1</w:t>
            </w:r>
          </w:p>
        </w:tc>
        <w:tc>
          <w:tcPr>
            <w:tcW w:w="2006" w:type="dxa"/>
            <w:tcBorders>
              <w:top w:val="single" w:sz="4" w:space="0" w:color="auto"/>
            </w:tcBorders>
            <w:vAlign w:val="center"/>
          </w:tcPr>
          <w:p w14:paraId="21C35238" w14:textId="77777777" w:rsidR="006F1D29" w:rsidRPr="004B6530" w:rsidRDefault="006F1D29"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4B6530">
              <w:rPr>
                <w:sz w:val="18"/>
                <w:szCs w:val="18"/>
              </w:rPr>
              <w:t>Group 2</w:t>
            </w:r>
          </w:p>
        </w:tc>
        <w:tc>
          <w:tcPr>
            <w:tcW w:w="2006" w:type="dxa"/>
            <w:tcBorders>
              <w:top w:val="single" w:sz="4" w:space="0" w:color="auto"/>
              <w:right w:val="single" w:sz="4" w:space="0" w:color="auto"/>
            </w:tcBorders>
            <w:vAlign w:val="center"/>
          </w:tcPr>
          <w:p w14:paraId="5D36027D" w14:textId="77777777" w:rsidR="006F1D29" w:rsidRPr="004B6530" w:rsidRDefault="006F1D29" w:rsidP="004B6530">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4B6530">
              <w:rPr>
                <w:sz w:val="18"/>
                <w:szCs w:val="18"/>
              </w:rPr>
              <w:t>Group 3</w:t>
            </w:r>
          </w:p>
        </w:tc>
      </w:tr>
      <w:tr w:rsidR="004B6530" w:rsidRPr="004B6530" w14:paraId="085EDB7A" w14:textId="77777777" w:rsidTr="004B6530">
        <w:trPr>
          <w:trHeight w:val="376"/>
          <w:jc w:val="center"/>
        </w:trPr>
        <w:tc>
          <w:tcPr>
            <w:cnfStyle w:val="001000000000" w:firstRow="0" w:lastRow="0" w:firstColumn="1" w:lastColumn="0" w:oddVBand="0" w:evenVBand="0" w:oddHBand="0" w:evenHBand="0" w:firstRowFirstColumn="0" w:firstRowLastColumn="0" w:lastRowFirstColumn="0" w:lastRowLastColumn="0"/>
            <w:tcW w:w="2276" w:type="dxa"/>
            <w:tcBorders>
              <w:left w:val="single" w:sz="4" w:space="0" w:color="auto"/>
            </w:tcBorders>
            <w:vAlign w:val="center"/>
          </w:tcPr>
          <w:p w14:paraId="32753D16" w14:textId="77777777" w:rsidR="006F1D29" w:rsidRPr="004B6530" w:rsidRDefault="006F1D29" w:rsidP="004B6530">
            <w:pPr>
              <w:spacing w:line="240" w:lineRule="auto"/>
              <w:jc w:val="center"/>
              <w:rPr>
                <w:sz w:val="18"/>
                <w:szCs w:val="18"/>
              </w:rPr>
            </w:pPr>
            <w:r w:rsidRPr="004B6530">
              <w:rPr>
                <w:sz w:val="18"/>
                <w:szCs w:val="18"/>
              </w:rPr>
              <w:t>No. of volunteers</w:t>
            </w:r>
          </w:p>
        </w:tc>
        <w:tc>
          <w:tcPr>
            <w:tcW w:w="2005" w:type="dxa"/>
            <w:vAlign w:val="center"/>
          </w:tcPr>
          <w:p w14:paraId="56B54D2F"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40</w:t>
            </w:r>
          </w:p>
        </w:tc>
        <w:tc>
          <w:tcPr>
            <w:tcW w:w="2006" w:type="dxa"/>
            <w:vAlign w:val="center"/>
          </w:tcPr>
          <w:p w14:paraId="045ED5E6"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2</w:t>
            </w:r>
          </w:p>
        </w:tc>
        <w:tc>
          <w:tcPr>
            <w:tcW w:w="2006" w:type="dxa"/>
            <w:vAlign w:val="center"/>
          </w:tcPr>
          <w:p w14:paraId="45409984"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9</w:t>
            </w:r>
          </w:p>
        </w:tc>
        <w:tc>
          <w:tcPr>
            <w:tcW w:w="2006" w:type="dxa"/>
            <w:tcBorders>
              <w:right w:val="single" w:sz="4" w:space="0" w:color="auto"/>
            </w:tcBorders>
            <w:vAlign w:val="center"/>
          </w:tcPr>
          <w:p w14:paraId="5A4E494C"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9</w:t>
            </w:r>
          </w:p>
        </w:tc>
      </w:tr>
      <w:tr w:rsidR="004B6530" w:rsidRPr="004B6530" w14:paraId="39E608F0" w14:textId="77777777" w:rsidTr="004B6530">
        <w:trPr>
          <w:trHeight w:val="376"/>
          <w:jc w:val="center"/>
        </w:trPr>
        <w:tc>
          <w:tcPr>
            <w:cnfStyle w:val="001000000000" w:firstRow="0" w:lastRow="0" w:firstColumn="1" w:lastColumn="0" w:oddVBand="0" w:evenVBand="0" w:oddHBand="0" w:evenHBand="0" w:firstRowFirstColumn="0" w:firstRowLastColumn="0" w:lastRowFirstColumn="0" w:lastRowLastColumn="0"/>
            <w:tcW w:w="2276" w:type="dxa"/>
            <w:tcBorders>
              <w:left w:val="single" w:sz="4" w:space="0" w:color="auto"/>
            </w:tcBorders>
            <w:vAlign w:val="center"/>
          </w:tcPr>
          <w:p w14:paraId="3A169C41" w14:textId="77777777" w:rsidR="006F1D29" w:rsidRPr="004B6530" w:rsidRDefault="006F1D29" w:rsidP="004B6530">
            <w:pPr>
              <w:spacing w:line="240" w:lineRule="auto"/>
              <w:jc w:val="center"/>
              <w:rPr>
                <w:sz w:val="18"/>
                <w:szCs w:val="18"/>
              </w:rPr>
            </w:pPr>
            <w:r w:rsidRPr="004B6530">
              <w:rPr>
                <w:sz w:val="18"/>
                <w:szCs w:val="18"/>
              </w:rPr>
              <w:t>Age at visit (years)</w:t>
            </w:r>
          </w:p>
        </w:tc>
        <w:tc>
          <w:tcPr>
            <w:tcW w:w="2005" w:type="dxa"/>
            <w:vAlign w:val="center"/>
          </w:tcPr>
          <w:p w14:paraId="107547A7"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1.9 (0.8)</w:t>
            </w:r>
          </w:p>
        </w:tc>
        <w:tc>
          <w:tcPr>
            <w:tcW w:w="2006" w:type="dxa"/>
            <w:vAlign w:val="center"/>
          </w:tcPr>
          <w:p w14:paraId="7E4A8391"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2.1 (0.7)</w:t>
            </w:r>
          </w:p>
        </w:tc>
        <w:tc>
          <w:tcPr>
            <w:tcW w:w="2006" w:type="dxa"/>
            <w:vAlign w:val="center"/>
          </w:tcPr>
          <w:p w14:paraId="0BA650D5"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1.8 (0.9)</w:t>
            </w:r>
          </w:p>
        </w:tc>
        <w:tc>
          <w:tcPr>
            <w:tcW w:w="2006" w:type="dxa"/>
            <w:tcBorders>
              <w:right w:val="single" w:sz="4" w:space="0" w:color="auto"/>
            </w:tcBorders>
            <w:vAlign w:val="center"/>
          </w:tcPr>
          <w:p w14:paraId="0677B84D"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1.6 (0.6)</w:t>
            </w:r>
          </w:p>
        </w:tc>
      </w:tr>
      <w:tr w:rsidR="004B6530" w:rsidRPr="004B6530" w14:paraId="3134A093" w14:textId="77777777" w:rsidTr="004B6530">
        <w:trPr>
          <w:trHeight w:val="376"/>
          <w:jc w:val="center"/>
        </w:trPr>
        <w:tc>
          <w:tcPr>
            <w:cnfStyle w:val="001000000000" w:firstRow="0" w:lastRow="0" w:firstColumn="1" w:lastColumn="0" w:oddVBand="0" w:evenVBand="0" w:oddHBand="0" w:evenHBand="0" w:firstRowFirstColumn="0" w:firstRowLastColumn="0" w:lastRowFirstColumn="0" w:lastRowLastColumn="0"/>
            <w:tcW w:w="2276" w:type="dxa"/>
            <w:tcBorders>
              <w:left w:val="single" w:sz="4" w:space="0" w:color="auto"/>
            </w:tcBorders>
            <w:vAlign w:val="center"/>
          </w:tcPr>
          <w:p w14:paraId="48F1A40C" w14:textId="77777777" w:rsidR="006F1D29" w:rsidRPr="004B6530" w:rsidRDefault="006F1D29" w:rsidP="004B6530">
            <w:pPr>
              <w:spacing w:line="240" w:lineRule="auto"/>
              <w:jc w:val="center"/>
              <w:rPr>
                <w:sz w:val="18"/>
                <w:szCs w:val="18"/>
              </w:rPr>
            </w:pPr>
            <w:r w:rsidRPr="004B6530">
              <w:rPr>
                <w:sz w:val="18"/>
                <w:szCs w:val="18"/>
              </w:rPr>
              <w:t>Height (cm)</w:t>
            </w:r>
          </w:p>
        </w:tc>
        <w:tc>
          <w:tcPr>
            <w:tcW w:w="2005" w:type="dxa"/>
            <w:vAlign w:val="center"/>
          </w:tcPr>
          <w:p w14:paraId="792F376C"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51.4 (8.9)</w:t>
            </w:r>
          </w:p>
        </w:tc>
        <w:tc>
          <w:tcPr>
            <w:tcW w:w="2006" w:type="dxa"/>
            <w:vAlign w:val="center"/>
          </w:tcPr>
          <w:p w14:paraId="236E2CFC"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50.6 (8.8)</w:t>
            </w:r>
          </w:p>
        </w:tc>
        <w:tc>
          <w:tcPr>
            <w:tcW w:w="2006" w:type="dxa"/>
            <w:vAlign w:val="center"/>
          </w:tcPr>
          <w:p w14:paraId="54C09809"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52.3 (10.1)</w:t>
            </w:r>
          </w:p>
        </w:tc>
        <w:tc>
          <w:tcPr>
            <w:tcW w:w="2006" w:type="dxa"/>
            <w:tcBorders>
              <w:right w:val="single" w:sz="4" w:space="0" w:color="auto"/>
            </w:tcBorders>
            <w:vAlign w:val="center"/>
          </w:tcPr>
          <w:p w14:paraId="7B957EF6"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50.1 (6.9)</w:t>
            </w:r>
          </w:p>
        </w:tc>
      </w:tr>
      <w:tr w:rsidR="004B6530" w:rsidRPr="004B6530" w14:paraId="0D2927FF" w14:textId="77777777" w:rsidTr="004B6530">
        <w:trPr>
          <w:trHeight w:val="376"/>
          <w:jc w:val="center"/>
        </w:trPr>
        <w:tc>
          <w:tcPr>
            <w:cnfStyle w:val="001000000000" w:firstRow="0" w:lastRow="0" w:firstColumn="1" w:lastColumn="0" w:oddVBand="0" w:evenVBand="0" w:oddHBand="0" w:evenHBand="0" w:firstRowFirstColumn="0" w:firstRowLastColumn="0" w:lastRowFirstColumn="0" w:lastRowLastColumn="0"/>
            <w:tcW w:w="2276" w:type="dxa"/>
            <w:tcBorders>
              <w:left w:val="single" w:sz="4" w:space="0" w:color="auto"/>
            </w:tcBorders>
            <w:vAlign w:val="center"/>
          </w:tcPr>
          <w:p w14:paraId="4B00EEF5" w14:textId="77777777" w:rsidR="006F1D29" w:rsidRPr="004B6530" w:rsidRDefault="006F1D29" w:rsidP="004B6530">
            <w:pPr>
              <w:spacing w:line="240" w:lineRule="auto"/>
              <w:jc w:val="center"/>
              <w:rPr>
                <w:sz w:val="18"/>
                <w:szCs w:val="18"/>
              </w:rPr>
            </w:pPr>
            <w:r w:rsidRPr="004B6530">
              <w:rPr>
                <w:sz w:val="18"/>
                <w:szCs w:val="18"/>
              </w:rPr>
              <w:t>Weight (kg)</w:t>
            </w:r>
          </w:p>
        </w:tc>
        <w:tc>
          <w:tcPr>
            <w:tcW w:w="2005" w:type="dxa"/>
            <w:vAlign w:val="center"/>
          </w:tcPr>
          <w:p w14:paraId="7DDC18BF"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40.5 (28.5, 74.0)</w:t>
            </w:r>
          </w:p>
        </w:tc>
        <w:tc>
          <w:tcPr>
            <w:tcW w:w="2006" w:type="dxa"/>
            <w:vAlign w:val="center"/>
          </w:tcPr>
          <w:p w14:paraId="7FAE5F3A"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40.0 (28.5, 62.0)</w:t>
            </w:r>
          </w:p>
        </w:tc>
        <w:tc>
          <w:tcPr>
            <w:tcW w:w="2006" w:type="dxa"/>
            <w:vAlign w:val="center"/>
          </w:tcPr>
          <w:p w14:paraId="5F884069"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42.5 (29.5, 69.0)</w:t>
            </w:r>
          </w:p>
        </w:tc>
        <w:tc>
          <w:tcPr>
            <w:tcW w:w="2006" w:type="dxa"/>
            <w:tcBorders>
              <w:right w:val="single" w:sz="4" w:space="0" w:color="auto"/>
            </w:tcBorders>
            <w:vAlign w:val="center"/>
          </w:tcPr>
          <w:p w14:paraId="091BDE3B"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38.0 (31.9, 74.0)</w:t>
            </w:r>
          </w:p>
        </w:tc>
      </w:tr>
      <w:tr w:rsidR="004B6530" w:rsidRPr="004B6530" w14:paraId="519C2CC4" w14:textId="77777777" w:rsidTr="004B6530">
        <w:trPr>
          <w:trHeight w:val="376"/>
          <w:jc w:val="center"/>
        </w:trPr>
        <w:tc>
          <w:tcPr>
            <w:cnfStyle w:val="001000000000" w:firstRow="0" w:lastRow="0" w:firstColumn="1" w:lastColumn="0" w:oddVBand="0" w:evenVBand="0" w:oddHBand="0" w:evenHBand="0" w:firstRowFirstColumn="0" w:firstRowLastColumn="0" w:lastRowFirstColumn="0" w:lastRowLastColumn="0"/>
            <w:tcW w:w="2276" w:type="dxa"/>
            <w:tcBorders>
              <w:left w:val="single" w:sz="4" w:space="0" w:color="auto"/>
            </w:tcBorders>
            <w:vAlign w:val="center"/>
          </w:tcPr>
          <w:p w14:paraId="7EF01BB4" w14:textId="77777777" w:rsidR="006F1D29" w:rsidRPr="004B6530" w:rsidRDefault="006F1D29" w:rsidP="004B6530">
            <w:pPr>
              <w:spacing w:line="240" w:lineRule="auto"/>
              <w:jc w:val="center"/>
              <w:rPr>
                <w:sz w:val="18"/>
                <w:szCs w:val="18"/>
              </w:rPr>
            </w:pPr>
            <w:r w:rsidRPr="004B6530">
              <w:rPr>
                <w:sz w:val="18"/>
                <w:szCs w:val="18"/>
              </w:rPr>
              <w:t>Gestational age (weeks)</w:t>
            </w:r>
          </w:p>
        </w:tc>
        <w:tc>
          <w:tcPr>
            <w:tcW w:w="2005" w:type="dxa"/>
            <w:vAlign w:val="center"/>
          </w:tcPr>
          <w:p w14:paraId="5C63BFD3"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31.5 (25.0, 42.0)</w:t>
            </w:r>
          </w:p>
        </w:tc>
        <w:tc>
          <w:tcPr>
            <w:tcW w:w="2006" w:type="dxa"/>
            <w:vAlign w:val="center"/>
          </w:tcPr>
          <w:p w14:paraId="79C2F02B"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28.5 (26.0, 33.0)</w:t>
            </w:r>
          </w:p>
        </w:tc>
        <w:tc>
          <w:tcPr>
            <w:tcW w:w="2006" w:type="dxa"/>
            <w:vAlign w:val="center"/>
          </w:tcPr>
          <w:p w14:paraId="46849EC0"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31.0 (25.0, 34.0)</w:t>
            </w:r>
          </w:p>
        </w:tc>
        <w:tc>
          <w:tcPr>
            <w:tcW w:w="2006" w:type="dxa"/>
            <w:tcBorders>
              <w:right w:val="single" w:sz="4" w:space="0" w:color="auto"/>
            </w:tcBorders>
            <w:vAlign w:val="center"/>
          </w:tcPr>
          <w:p w14:paraId="68CB12C6"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41.0 (38.0, 42.0)</w:t>
            </w:r>
          </w:p>
        </w:tc>
      </w:tr>
      <w:tr w:rsidR="004B6530" w:rsidRPr="004B6530" w14:paraId="1CDE8827" w14:textId="77777777" w:rsidTr="004B6530">
        <w:trPr>
          <w:trHeight w:val="376"/>
          <w:jc w:val="center"/>
        </w:trPr>
        <w:tc>
          <w:tcPr>
            <w:cnfStyle w:val="001000000000" w:firstRow="0" w:lastRow="0" w:firstColumn="1" w:lastColumn="0" w:oddVBand="0" w:evenVBand="0" w:oddHBand="0" w:evenHBand="0" w:firstRowFirstColumn="0" w:firstRowLastColumn="0" w:lastRowFirstColumn="0" w:lastRowLastColumn="0"/>
            <w:tcW w:w="2276" w:type="dxa"/>
            <w:tcBorders>
              <w:left w:val="single" w:sz="4" w:space="0" w:color="auto"/>
            </w:tcBorders>
            <w:vAlign w:val="center"/>
          </w:tcPr>
          <w:p w14:paraId="6F6E3830" w14:textId="77777777" w:rsidR="006F1D29" w:rsidRPr="004B6530" w:rsidRDefault="006F1D29" w:rsidP="004B6530">
            <w:pPr>
              <w:spacing w:line="240" w:lineRule="auto"/>
              <w:jc w:val="center"/>
              <w:rPr>
                <w:sz w:val="18"/>
                <w:szCs w:val="18"/>
              </w:rPr>
            </w:pPr>
            <w:r w:rsidRPr="004B6530">
              <w:rPr>
                <w:sz w:val="18"/>
                <w:szCs w:val="18"/>
              </w:rPr>
              <w:t>Birth Weight (g)</w:t>
            </w:r>
          </w:p>
        </w:tc>
        <w:tc>
          <w:tcPr>
            <w:tcW w:w="2005" w:type="dxa"/>
            <w:vAlign w:val="center"/>
          </w:tcPr>
          <w:p w14:paraId="726E733C"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860.0 (765.0, 4900.0)</w:t>
            </w:r>
          </w:p>
        </w:tc>
        <w:tc>
          <w:tcPr>
            <w:tcW w:w="2006" w:type="dxa"/>
            <w:vAlign w:val="center"/>
          </w:tcPr>
          <w:p w14:paraId="1247B0EC"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932.5 (765.0, 2300.0)</w:t>
            </w:r>
          </w:p>
        </w:tc>
        <w:tc>
          <w:tcPr>
            <w:tcW w:w="2006" w:type="dxa"/>
            <w:vAlign w:val="center"/>
          </w:tcPr>
          <w:p w14:paraId="635B0567"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820 (775.0, 3405.0)</w:t>
            </w:r>
          </w:p>
        </w:tc>
        <w:tc>
          <w:tcPr>
            <w:tcW w:w="2006" w:type="dxa"/>
            <w:tcBorders>
              <w:right w:val="single" w:sz="4" w:space="0" w:color="auto"/>
            </w:tcBorders>
            <w:vAlign w:val="center"/>
          </w:tcPr>
          <w:p w14:paraId="35EB3F0C"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3742 (2580.0, 4900.0)</w:t>
            </w:r>
          </w:p>
        </w:tc>
      </w:tr>
      <w:tr w:rsidR="004B6530" w:rsidRPr="004B6530" w14:paraId="7D645C0F" w14:textId="77777777" w:rsidTr="004B6530">
        <w:trPr>
          <w:trHeight w:val="376"/>
          <w:jc w:val="center"/>
        </w:trPr>
        <w:tc>
          <w:tcPr>
            <w:cnfStyle w:val="001000000000" w:firstRow="0" w:lastRow="0" w:firstColumn="1" w:lastColumn="0" w:oddVBand="0" w:evenVBand="0" w:oddHBand="0" w:evenHBand="0" w:firstRowFirstColumn="0" w:firstRowLastColumn="0" w:lastRowFirstColumn="0" w:lastRowLastColumn="0"/>
            <w:tcW w:w="2276" w:type="dxa"/>
            <w:tcBorders>
              <w:left w:val="single" w:sz="4" w:space="0" w:color="auto"/>
            </w:tcBorders>
            <w:vAlign w:val="center"/>
          </w:tcPr>
          <w:p w14:paraId="2019FD03" w14:textId="0A0BD48C" w:rsidR="006F1D29" w:rsidRPr="004B6530" w:rsidRDefault="00DF2511" w:rsidP="004B6530">
            <w:pPr>
              <w:spacing w:line="240" w:lineRule="auto"/>
              <w:jc w:val="center"/>
              <w:rPr>
                <w:sz w:val="18"/>
                <w:szCs w:val="18"/>
              </w:rPr>
            </w:pPr>
            <w:r w:rsidRPr="004B6530">
              <w:rPr>
                <w:sz w:val="18"/>
                <w:szCs w:val="18"/>
              </w:rPr>
              <w:t>FEV</w:t>
            </w:r>
            <w:r w:rsidRPr="004B6530">
              <w:rPr>
                <w:sz w:val="18"/>
                <w:szCs w:val="18"/>
                <w:vertAlign w:val="subscript"/>
              </w:rPr>
              <w:t>1</w:t>
            </w:r>
            <w:r w:rsidR="006F1D29" w:rsidRPr="004B6530">
              <w:rPr>
                <w:sz w:val="18"/>
                <w:szCs w:val="18"/>
              </w:rPr>
              <w:t xml:space="preserve"> (%)</w:t>
            </w:r>
          </w:p>
        </w:tc>
        <w:tc>
          <w:tcPr>
            <w:tcW w:w="2005" w:type="dxa"/>
            <w:vAlign w:val="center"/>
          </w:tcPr>
          <w:p w14:paraId="200C2273"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92.0 (17.1)</w:t>
            </w:r>
          </w:p>
        </w:tc>
        <w:tc>
          <w:tcPr>
            <w:tcW w:w="2006" w:type="dxa"/>
            <w:vAlign w:val="center"/>
          </w:tcPr>
          <w:p w14:paraId="0C925EC3"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70.6 (11.1)</w:t>
            </w:r>
          </w:p>
        </w:tc>
        <w:tc>
          <w:tcPr>
            <w:tcW w:w="2006" w:type="dxa"/>
            <w:vAlign w:val="center"/>
          </w:tcPr>
          <w:p w14:paraId="664A0F2B"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99.2 (9.4)</w:t>
            </w:r>
          </w:p>
        </w:tc>
        <w:tc>
          <w:tcPr>
            <w:tcW w:w="2006" w:type="dxa"/>
            <w:tcBorders>
              <w:right w:val="single" w:sz="4" w:space="0" w:color="auto"/>
            </w:tcBorders>
            <w:vAlign w:val="center"/>
          </w:tcPr>
          <w:p w14:paraId="4234C488"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05.3 (6.7)</w:t>
            </w:r>
          </w:p>
        </w:tc>
      </w:tr>
      <w:tr w:rsidR="004B6530" w:rsidRPr="004B6530" w14:paraId="7D419C97" w14:textId="77777777" w:rsidTr="004B6530">
        <w:trPr>
          <w:trHeight w:val="376"/>
          <w:jc w:val="center"/>
        </w:trPr>
        <w:tc>
          <w:tcPr>
            <w:cnfStyle w:val="001000000000" w:firstRow="0" w:lastRow="0" w:firstColumn="1" w:lastColumn="0" w:oddVBand="0" w:evenVBand="0" w:oddHBand="0" w:evenHBand="0" w:firstRowFirstColumn="0" w:firstRowLastColumn="0" w:lastRowFirstColumn="0" w:lastRowLastColumn="0"/>
            <w:tcW w:w="2276" w:type="dxa"/>
            <w:tcBorders>
              <w:left w:val="single" w:sz="4" w:space="0" w:color="auto"/>
            </w:tcBorders>
            <w:vAlign w:val="center"/>
          </w:tcPr>
          <w:p w14:paraId="0E2CB6AB" w14:textId="77777777" w:rsidR="006F1D29" w:rsidRPr="004B6530" w:rsidRDefault="006F1D29" w:rsidP="004B6530">
            <w:pPr>
              <w:spacing w:line="240" w:lineRule="auto"/>
              <w:jc w:val="center"/>
              <w:rPr>
                <w:sz w:val="18"/>
                <w:szCs w:val="18"/>
              </w:rPr>
            </w:pPr>
            <w:r w:rsidRPr="004B6530">
              <w:rPr>
                <w:sz w:val="18"/>
                <w:szCs w:val="18"/>
              </w:rPr>
              <w:t>FVC (%)</w:t>
            </w:r>
          </w:p>
        </w:tc>
        <w:tc>
          <w:tcPr>
            <w:tcW w:w="2005" w:type="dxa"/>
            <w:vAlign w:val="center"/>
          </w:tcPr>
          <w:p w14:paraId="6468847A"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99.8 (12.1)</w:t>
            </w:r>
          </w:p>
        </w:tc>
        <w:tc>
          <w:tcPr>
            <w:tcW w:w="2006" w:type="dxa"/>
            <w:vAlign w:val="center"/>
          </w:tcPr>
          <w:p w14:paraId="18AF2BAB"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89.4 (7.7)</w:t>
            </w:r>
          </w:p>
        </w:tc>
        <w:tc>
          <w:tcPr>
            <w:tcW w:w="2006" w:type="dxa"/>
            <w:vAlign w:val="center"/>
          </w:tcPr>
          <w:p w14:paraId="132AEF74"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03.4 (11.2)</w:t>
            </w:r>
          </w:p>
        </w:tc>
        <w:tc>
          <w:tcPr>
            <w:tcW w:w="2006" w:type="dxa"/>
            <w:tcBorders>
              <w:right w:val="single" w:sz="4" w:space="0" w:color="auto"/>
            </w:tcBorders>
            <w:vAlign w:val="center"/>
          </w:tcPr>
          <w:p w14:paraId="7130EEAF"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105.8 (10.8)</w:t>
            </w:r>
          </w:p>
        </w:tc>
      </w:tr>
      <w:tr w:rsidR="004B6530" w:rsidRPr="004B6530" w14:paraId="43488911" w14:textId="77777777" w:rsidTr="004B6530">
        <w:trPr>
          <w:trHeight w:val="376"/>
          <w:jc w:val="center"/>
        </w:trPr>
        <w:tc>
          <w:tcPr>
            <w:cnfStyle w:val="001000000000" w:firstRow="0" w:lastRow="0" w:firstColumn="1" w:lastColumn="0" w:oddVBand="0" w:evenVBand="0" w:oddHBand="0" w:evenHBand="0" w:firstRowFirstColumn="0" w:firstRowLastColumn="0" w:lastRowFirstColumn="0" w:lastRowLastColumn="0"/>
            <w:tcW w:w="2276" w:type="dxa"/>
            <w:tcBorders>
              <w:left w:val="single" w:sz="4" w:space="0" w:color="auto"/>
            </w:tcBorders>
            <w:vAlign w:val="center"/>
          </w:tcPr>
          <w:p w14:paraId="59215825" w14:textId="77777777" w:rsidR="006F1D29" w:rsidRPr="004B6530" w:rsidRDefault="006F1D29" w:rsidP="004B6530">
            <w:pPr>
              <w:spacing w:line="240" w:lineRule="auto"/>
              <w:jc w:val="center"/>
              <w:rPr>
                <w:sz w:val="18"/>
                <w:szCs w:val="18"/>
              </w:rPr>
            </w:pPr>
            <w:r w:rsidRPr="004B6530">
              <w:rPr>
                <w:sz w:val="18"/>
                <w:szCs w:val="18"/>
              </w:rPr>
              <w:t>LCI</w:t>
            </w:r>
          </w:p>
        </w:tc>
        <w:tc>
          <w:tcPr>
            <w:tcW w:w="2005" w:type="dxa"/>
            <w:vAlign w:val="center"/>
          </w:tcPr>
          <w:p w14:paraId="6F3F770E"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6.0 (5.4, 8.7)</w:t>
            </w:r>
          </w:p>
        </w:tc>
        <w:tc>
          <w:tcPr>
            <w:tcW w:w="2006" w:type="dxa"/>
            <w:vAlign w:val="center"/>
          </w:tcPr>
          <w:p w14:paraId="70C73856"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6.1 (5.5, 8.7)</w:t>
            </w:r>
          </w:p>
        </w:tc>
        <w:tc>
          <w:tcPr>
            <w:tcW w:w="2006" w:type="dxa"/>
            <w:vAlign w:val="center"/>
          </w:tcPr>
          <w:p w14:paraId="25C93CF2"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6.0 (5.4, 7.5)</w:t>
            </w:r>
          </w:p>
        </w:tc>
        <w:tc>
          <w:tcPr>
            <w:tcW w:w="2006" w:type="dxa"/>
            <w:tcBorders>
              <w:right w:val="single" w:sz="4" w:space="0" w:color="auto"/>
            </w:tcBorders>
            <w:vAlign w:val="center"/>
          </w:tcPr>
          <w:p w14:paraId="3433D393"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6.0 (5.6, 7.6)</w:t>
            </w:r>
          </w:p>
        </w:tc>
      </w:tr>
      <w:tr w:rsidR="004B6530" w:rsidRPr="004B6530" w14:paraId="26B4F813" w14:textId="77777777" w:rsidTr="004B6530">
        <w:trPr>
          <w:trHeight w:val="376"/>
          <w:jc w:val="center"/>
        </w:trPr>
        <w:tc>
          <w:tcPr>
            <w:cnfStyle w:val="001000000000" w:firstRow="0" w:lastRow="0" w:firstColumn="1" w:lastColumn="0" w:oddVBand="0" w:evenVBand="0" w:oddHBand="0" w:evenHBand="0" w:firstRowFirstColumn="0" w:firstRowLastColumn="0" w:lastRowFirstColumn="0" w:lastRowLastColumn="0"/>
            <w:tcW w:w="2276" w:type="dxa"/>
            <w:tcBorders>
              <w:left w:val="single" w:sz="4" w:space="0" w:color="auto"/>
            </w:tcBorders>
            <w:vAlign w:val="center"/>
          </w:tcPr>
          <w:p w14:paraId="50BF22C6" w14:textId="60C88F57" w:rsidR="006F1D29" w:rsidRPr="004B6530" w:rsidRDefault="005E6BBB" w:rsidP="004B6530">
            <w:pPr>
              <w:spacing w:line="240" w:lineRule="auto"/>
              <w:jc w:val="center"/>
              <w:rPr>
                <w:sz w:val="18"/>
                <w:szCs w:val="18"/>
              </w:rPr>
            </w:pPr>
            <w:r w:rsidRPr="004B6530">
              <w:rPr>
                <w:sz w:val="18"/>
                <w:szCs w:val="18"/>
              </w:rPr>
              <w:t>S</w:t>
            </w:r>
            <w:r w:rsidRPr="004B6530">
              <w:rPr>
                <w:sz w:val="18"/>
                <w:szCs w:val="18"/>
                <w:vertAlign w:val="subscript"/>
              </w:rPr>
              <w:t>cond</w:t>
            </w:r>
          </w:p>
        </w:tc>
        <w:tc>
          <w:tcPr>
            <w:tcW w:w="2005" w:type="dxa"/>
            <w:vAlign w:val="center"/>
          </w:tcPr>
          <w:p w14:paraId="4FA5D85A"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0.02 (0.01, 0.07)</w:t>
            </w:r>
          </w:p>
        </w:tc>
        <w:tc>
          <w:tcPr>
            <w:tcW w:w="2006" w:type="dxa"/>
            <w:vAlign w:val="center"/>
          </w:tcPr>
          <w:p w14:paraId="2869C70B"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0.03 (0.02, 0.07)</w:t>
            </w:r>
          </w:p>
        </w:tc>
        <w:tc>
          <w:tcPr>
            <w:tcW w:w="2006" w:type="dxa"/>
            <w:vAlign w:val="center"/>
          </w:tcPr>
          <w:p w14:paraId="7D05BC5F"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0.02 (0.01, 0.06)</w:t>
            </w:r>
          </w:p>
        </w:tc>
        <w:tc>
          <w:tcPr>
            <w:tcW w:w="2006" w:type="dxa"/>
            <w:tcBorders>
              <w:right w:val="single" w:sz="4" w:space="0" w:color="auto"/>
            </w:tcBorders>
            <w:vAlign w:val="center"/>
          </w:tcPr>
          <w:p w14:paraId="60187E5F"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0.02 (0.01, 0.06)</w:t>
            </w:r>
          </w:p>
        </w:tc>
      </w:tr>
      <w:tr w:rsidR="004B6530" w:rsidRPr="004B6530" w14:paraId="7D48460D" w14:textId="77777777" w:rsidTr="004B6530">
        <w:trPr>
          <w:trHeight w:val="376"/>
          <w:jc w:val="center"/>
        </w:trPr>
        <w:tc>
          <w:tcPr>
            <w:cnfStyle w:val="001000000000" w:firstRow="0" w:lastRow="0" w:firstColumn="1" w:lastColumn="0" w:oddVBand="0" w:evenVBand="0" w:oddHBand="0" w:evenHBand="0" w:firstRowFirstColumn="0" w:firstRowLastColumn="0" w:lastRowFirstColumn="0" w:lastRowLastColumn="0"/>
            <w:tcW w:w="2276" w:type="dxa"/>
            <w:tcBorders>
              <w:left w:val="single" w:sz="4" w:space="0" w:color="auto"/>
            </w:tcBorders>
            <w:vAlign w:val="center"/>
          </w:tcPr>
          <w:p w14:paraId="079DCA85" w14:textId="75A48EFF" w:rsidR="006F1D29" w:rsidRPr="004B6530" w:rsidRDefault="005E6BBB" w:rsidP="004B6530">
            <w:pPr>
              <w:spacing w:line="240" w:lineRule="auto"/>
              <w:jc w:val="center"/>
              <w:rPr>
                <w:sz w:val="18"/>
                <w:szCs w:val="18"/>
              </w:rPr>
            </w:pPr>
            <w:r w:rsidRPr="004B6530">
              <w:rPr>
                <w:sz w:val="18"/>
                <w:szCs w:val="18"/>
              </w:rPr>
              <w:t>S</w:t>
            </w:r>
            <w:r w:rsidRPr="004B6530">
              <w:rPr>
                <w:sz w:val="18"/>
                <w:szCs w:val="18"/>
                <w:vertAlign w:val="subscript"/>
              </w:rPr>
              <w:t>acin</w:t>
            </w:r>
          </w:p>
        </w:tc>
        <w:tc>
          <w:tcPr>
            <w:tcW w:w="2005" w:type="dxa"/>
            <w:vAlign w:val="center"/>
          </w:tcPr>
          <w:p w14:paraId="4B6F0D15"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0.09 (0.04)</w:t>
            </w:r>
          </w:p>
        </w:tc>
        <w:tc>
          <w:tcPr>
            <w:tcW w:w="2006" w:type="dxa"/>
            <w:vAlign w:val="center"/>
          </w:tcPr>
          <w:p w14:paraId="7E55C461"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0.11 (0.04)</w:t>
            </w:r>
          </w:p>
        </w:tc>
        <w:tc>
          <w:tcPr>
            <w:tcW w:w="2006" w:type="dxa"/>
            <w:vAlign w:val="center"/>
          </w:tcPr>
          <w:p w14:paraId="3B5BB0B4"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0.08 (0.03)</w:t>
            </w:r>
          </w:p>
        </w:tc>
        <w:tc>
          <w:tcPr>
            <w:tcW w:w="2006" w:type="dxa"/>
            <w:tcBorders>
              <w:right w:val="single" w:sz="4" w:space="0" w:color="auto"/>
            </w:tcBorders>
            <w:vAlign w:val="center"/>
          </w:tcPr>
          <w:p w14:paraId="4796BFC8"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0.09 (0.04)</w:t>
            </w:r>
          </w:p>
        </w:tc>
      </w:tr>
      <w:tr w:rsidR="004B6530" w:rsidRPr="004B6530" w14:paraId="59DD2B27" w14:textId="77777777" w:rsidTr="004B6530">
        <w:trPr>
          <w:trHeight w:val="403"/>
          <w:jc w:val="center"/>
        </w:trPr>
        <w:tc>
          <w:tcPr>
            <w:cnfStyle w:val="001000000000" w:firstRow="0" w:lastRow="0" w:firstColumn="1" w:lastColumn="0" w:oddVBand="0" w:evenVBand="0" w:oddHBand="0" w:evenHBand="0" w:firstRowFirstColumn="0" w:firstRowLastColumn="0" w:lastRowFirstColumn="0" w:lastRowLastColumn="0"/>
            <w:tcW w:w="2276" w:type="dxa"/>
            <w:tcBorders>
              <w:left w:val="single" w:sz="4" w:space="0" w:color="auto"/>
            </w:tcBorders>
            <w:vAlign w:val="center"/>
          </w:tcPr>
          <w:p w14:paraId="58B45E3A" w14:textId="77777777" w:rsidR="006F1D29" w:rsidRPr="004B6530" w:rsidRDefault="006F1D29" w:rsidP="004B6530">
            <w:pPr>
              <w:spacing w:line="240" w:lineRule="auto"/>
              <w:jc w:val="center"/>
              <w:rPr>
                <w:sz w:val="18"/>
                <w:szCs w:val="18"/>
              </w:rPr>
            </w:pPr>
            <w:r w:rsidRPr="004B6530">
              <w:rPr>
                <w:sz w:val="18"/>
                <w:szCs w:val="18"/>
              </w:rPr>
              <w:t>VDP (%)</w:t>
            </w:r>
          </w:p>
        </w:tc>
        <w:tc>
          <w:tcPr>
            <w:tcW w:w="2005" w:type="dxa"/>
            <w:vAlign w:val="center"/>
          </w:tcPr>
          <w:p w14:paraId="1A8FBA81"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0.3 (0.01, 5.1)</w:t>
            </w:r>
          </w:p>
        </w:tc>
        <w:tc>
          <w:tcPr>
            <w:tcW w:w="2006" w:type="dxa"/>
            <w:vAlign w:val="center"/>
          </w:tcPr>
          <w:p w14:paraId="16F29BC4"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0.4 (0.04, 5.1)</w:t>
            </w:r>
          </w:p>
        </w:tc>
        <w:tc>
          <w:tcPr>
            <w:tcW w:w="2006" w:type="dxa"/>
            <w:vAlign w:val="center"/>
          </w:tcPr>
          <w:p w14:paraId="744E6AD1"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0.3 (0.01, 0.8)</w:t>
            </w:r>
          </w:p>
        </w:tc>
        <w:tc>
          <w:tcPr>
            <w:tcW w:w="2006" w:type="dxa"/>
            <w:tcBorders>
              <w:right w:val="single" w:sz="4" w:space="0" w:color="auto"/>
            </w:tcBorders>
            <w:vAlign w:val="center"/>
          </w:tcPr>
          <w:p w14:paraId="7F64D21A"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0.1 (0.01, 0.7)</w:t>
            </w:r>
          </w:p>
        </w:tc>
      </w:tr>
      <w:tr w:rsidR="004B6530" w:rsidRPr="004B6530" w14:paraId="21EAC919" w14:textId="77777777" w:rsidTr="004B6530">
        <w:trPr>
          <w:trHeight w:val="376"/>
          <w:jc w:val="center"/>
        </w:trPr>
        <w:tc>
          <w:tcPr>
            <w:cnfStyle w:val="001000000000" w:firstRow="0" w:lastRow="0" w:firstColumn="1" w:lastColumn="0" w:oddVBand="0" w:evenVBand="0" w:oddHBand="0" w:evenHBand="0" w:firstRowFirstColumn="0" w:firstRowLastColumn="0" w:lastRowFirstColumn="0" w:lastRowLastColumn="0"/>
            <w:tcW w:w="2276" w:type="dxa"/>
            <w:tcBorders>
              <w:left w:val="single" w:sz="4" w:space="0" w:color="auto"/>
              <w:bottom w:val="single" w:sz="4" w:space="0" w:color="auto"/>
            </w:tcBorders>
            <w:vAlign w:val="center"/>
          </w:tcPr>
          <w:p w14:paraId="14CD4CD0" w14:textId="74BE85FA" w:rsidR="006F1D29" w:rsidRPr="004B6530" w:rsidRDefault="005E6BBB" w:rsidP="004B6530">
            <w:pPr>
              <w:spacing w:line="240" w:lineRule="auto"/>
              <w:jc w:val="center"/>
              <w:rPr>
                <w:sz w:val="18"/>
                <w:szCs w:val="18"/>
              </w:rPr>
            </w:pPr>
            <w:r w:rsidRPr="004B6530">
              <w:rPr>
                <w:sz w:val="18"/>
                <w:szCs w:val="18"/>
              </w:rPr>
              <w:t>VH</w:t>
            </w:r>
            <w:r w:rsidRPr="004B6530">
              <w:rPr>
                <w:sz w:val="18"/>
                <w:szCs w:val="18"/>
                <w:vertAlign w:val="subscript"/>
              </w:rPr>
              <w:t>I</w:t>
            </w:r>
            <w:r w:rsidR="006F1D29" w:rsidRPr="004B6530">
              <w:rPr>
                <w:sz w:val="18"/>
                <w:szCs w:val="18"/>
              </w:rPr>
              <w:t xml:space="preserve"> (%)</w:t>
            </w:r>
          </w:p>
        </w:tc>
        <w:tc>
          <w:tcPr>
            <w:tcW w:w="2005" w:type="dxa"/>
            <w:tcBorders>
              <w:bottom w:val="single" w:sz="4" w:space="0" w:color="auto"/>
            </w:tcBorders>
            <w:vAlign w:val="center"/>
          </w:tcPr>
          <w:p w14:paraId="230892A5"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8.1 (1.6)</w:t>
            </w:r>
          </w:p>
        </w:tc>
        <w:tc>
          <w:tcPr>
            <w:tcW w:w="2006" w:type="dxa"/>
            <w:tcBorders>
              <w:bottom w:val="single" w:sz="4" w:space="0" w:color="auto"/>
            </w:tcBorders>
            <w:vAlign w:val="center"/>
          </w:tcPr>
          <w:p w14:paraId="1AEE7792"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9.1 (1.9)</w:t>
            </w:r>
          </w:p>
        </w:tc>
        <w:tc>
          <w:tcPr>
            <w:tcW w:w="2006" w:type="dxa"/>
            <w:tcBorders>
              <w:bottom w:val="single" w:sz="4" w:space="0" w:color="auto"/>
            </w:tcBorders>
            <w:vAlign w:val="center"/>
          </w:tcPr>
          <w:p w14:paraId="496DD549"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7.9 (1.3)</w:t>
            </w:r>
          </w:p>
        </w:tc>
        <w:tc>
          <w:tcPr>
            <w:tcW w:w="2006" w:type="dxa"/>
            <w:tcBorders>
              <w:bottom w:val="single" w:sz="4" w:space="0" w:color="auto"/>
              <w:right w:val="single" w:sz="4" w:space="0" w:color="auto"/>
            </w:tcBorders>
            <w:vAlign w:val="center"/>
          </w:tcPr>
          <w:p w14:paraId="159C22AB" w14:textId="77777777" w:rsidR="006F1D29" w:rsidRPr="004B6530" w:rsidRDefault="006F1D29" w:rsidP="004B6530">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4B6530">
              <w:rPr>
                <w:sz w:val="18"/>
                <w:szCs w:val="18"/>
              </w:rPr>
              <w:t>7.2 (1.0)</w:t>
            </w:r>
          </w:p>
        </w:tc>
      </w:tr>
    </w:tbl>
    <w:p w14:paraId="52599CE0" w14:textId="77777777" w:rsidR="006F1D29" w:rsidRPr="00B7400F" w:rsidRDefault="006F1D29" w:rsidP="006717E0"/>
    <w:p w14:paraId="52E42201" w14:textId="77777777" w:rsidR="006F1D29" w:rsidRDefault="006F1D29" w:rsidP="000A016E">
      <w:pPr>
        <w:jc w:val="center"/>
      </w:pPr>
      <w:r>
        <w:rPr>
          <w:noProof/>
          <w:lang w:val="en-US"/>
        </w:rPr>
        <w:drawing>
          <wp:inline distT="0" distB="0" distL="0" distR="0" wp14:anchorId="33090F2C" wp14:editId="7D97CA25">
            <wp:extent cx="6082597" cy="2140373"/>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e height weight.tiff"/>
                    <pic:cNvPicPr/>
                  </pic:nvPicPr>
                  <pic:blipFill>
                    <a:blip r:embed="rId193">
                      <a:extLst>
                        <a:ext uri="{28A0092B-C50C-407E-A947-70E740481C1C}">
                          <a14:useLocalDpi xmlns:a14="http://schemas.microsoft.com/office/drawing/2010/main" val="0"/>
                        </a:ext>
                      </a:extLst>
                    </a:blip>
                    <a:stretch>
                      <a:fillRect/>
                    </a:stretch>
                  </pic:blipFill>
                  <pic:spPr>
                    <a:xfrm>
                      <a:off x="0" y="0"/>
                      <a:ext cx="6096457" cy="2145250"/>
                    </a:xfrm>
                    <a:prstGeom prst="rect">
                      <a:avLst/>
                    </a:prstGeom>
                  </pic:spPr>
                </pic:pic>
              </a:graphicData>
            </a:graphic>
          </wp:inline>
        </w:drawing>
      </w:r>
    </w:p>
    <w:p w14:paraId="14F95808" w14:textId="7E57C46E" w:rsidR="006F1D29" w:rsidRDefault="006F1D29" w:rsidP="006717E0">
      <w:pPr>
        <w:pStyle w:val="Caption"/>
      </w:pPr>
      <w:bookmarkStart w:id="526" w:name="_Ref13765287"/>
      <w:bookmarkStart w:id="527" w:name="_Toc27383120"/>
      <w:r>
        <w:t xml:space="preserve">Figure </w:t>
      </w:r>
      <w:fldSimple w:instr=" STYLEREF 1 \s ">
        <w:r w:rsidR="00824FFE">
          <w:rPr>
            <w:noProof/>
          </w:rPr>
          <w:t>6</w:t>
        </w:r>
      </w:fldSimple>
      <w:r w:rsidR="00824FFE">
        <w:noBreakHyphen/>
      </w:r>
      <w:fldSimple w:instr=" SEQ Figure \* ARABIC \s 1 ">
        <w:r w:rsidR="00824FFE">
          <w:rPr>
            <w:noProof/>
          </w:rPr>
          <w:t>6</w:t>
        </w:r>
      </w:fldSimple>
      <w:bookmarkEnd w:id="526"/>
      <w:r>
        <w:t>: One-way ANOVA (age and height) and Kruskal-Wallis group comparison of age, height and weight.</w:t>
      </w:r>
      <w:bookmarkEnd w:id="527"/>
      <w:r>
        <w:t xml:space="preserve"> </w:t>
      </w:r>
    </w:p>
    <w:p w14:paraId="3CB2F250" w14:textId="77777777" w:rsidR="006F1D29" w:rsidRDefault="006F1D29" w:rsidP="006717E0"/>
    <w:p w14:paraId="3806C4E0" w14:textId="5531E46D" w:rsidR="006F1D29" w:rsidRDefault="006F1D29" w:rsidP="006717E0">
      <w:r>
        <w:t xml:space="preserve">Group 1 had a range of low </w:t>
      </w:r>
      <w:r w:rsidR="00DF2511">
        <w:t>FEV</w:t>
      </w:r>
      <w:r w:rsidR="00DF2511">
        <w:rPr>
          <w:vertAlign w:val="subscript"/>
        </w:rPr>
        <w:t>1</w:t>
      </w:r>
      <w:r>
        <w:t xml:space="preserve"> values, with the lowest value being 54% predicted. As expected, there was a significant group difference when comparing </w:t>
      </w:r>
      <w:r w:rsidR="00DF2511">
        <w:t>FEV</w:t>
      </w:r>
      <w:r w:rsidR="00DF2511">
        <w:rPr>
          <w:vertAlign w:val="subscript"/>
        </w:rPr>
        <w:t>1</w:t>
      </w:r>
      <w:r>
        <w:t xml:space="preserve"> and FVC between groups (p&lt;0.001). Group 1 had a significantly lower </w:t>
      </w:r>
      <w:r w:rsidR="00DF2511">
        <w:t>FEV</w:t>
      </w:r>
      <w:r w:rsidR="00DF2511">
        <w:rPr>
          <w:vertAlign w:val="subscript"/>
        </w:rPr>
        <w:t>1</w:t>
      </w:r>
      <w:r>
        <w:t xml:space="preserve"> and FVC than groups 2 and 3, but there was no significant difference between groups 2 and 3 (</w:t>
      </w:r>
      <w:r>
        <w:fldChar w:fldCharType="begin"/>
      </w:r>
      <w:r>
        <w:instrText xml:space="preserve"> REF _Ref13765750 \h </w:instrText>
      </w:r>
      <w:r>
        <w:fldChar w:fldCharType="separate"/>
      </w:r>
      <w:r w:rsidR="00140F11">
        <w:t xml:space="preserve">Figure </w:t>
      </w:r>
      <w:r w:rsidR="00140F11">
        <w:rPr>
          <w:noProof/>
        </w:rPr>
        <w:t>6</w:t>
      </w:r>
      <w:r w:rsidR="00140F11">
        <w:noBreakHyphen/>
      </w:r>
      <w:r w:rsidR="00140F11">
        <w:rPr>
          <w:noProof/>
        </w:rPr>
        <w:t>7</w:t>
      </w:r>
      <w:r>
        <w:fldChar w:fldCharType="end"/>
      </w:r>
      <w:r>
        <w:t>). Both gestational age and birth weight were lower in groups 1 and 2 when compared to 3, but there was no difference between groups 1 and 2 (</w:t>
      </w:r>
      <w:r>
        <w:fldChar w:fldCharType="begin"/>
      </w:r>
      <w:r>
        <w:instrText xml:space="preserve"> REF _Ref13765964 \h </w:instrText>
      </w:r>
      <w:r>
        <w:fldChar w:fldCharType="separate"/>
      </w:r>
      <w:r w:rsidR="00140F11">
        <w:t xml:space="preserve">Figure </w:t>
      </w:r>
      <w:r w:rsidR="00140F11">
        <w:rPr>
          <w:noProof/>
        </w:rPr>
        <w:t>6</w:t>
      </w:r>
      <w:r w:rsidR="00140F11">
        <w:noBreakHyphen/>
      </w:r>
      <w:r w:rsidR="00140F11">
        <w:rPr>
          <w:noProof/>
        </w:rPr>
        <w:t>8</w:t>
      </w:r>
      <w:r>
        <w:fldChar w:fldCharType="end"/>
      </w:r>
      <w:r>
        <w:t xml:space="preserve">). </w:t>
      </w:r>
    </w:p>
    <w:p w14:paraId="76BB88BC" w14:textId="77777777" w:rsidR="006F1D29" w:rsidRDefault="006F1D29" w:rsidP="006717E0"/>
    <w:p w14:paraId="13797974" w14:textId="18AEBD63" w:rsidR="006F1D29" w:rsidRDefault="006F1D29" w:rsidP="006717E0">
      <w:r>
        <w:lastRenderedPageBreak/>
        <w:t xml:space="preserve">For MBW, there was no significant group differences for LCI, </w:t>
      </w:r>
      <w:r w:rsidR="005E6BBB">
        <w:t>S</w:t>
      </w:r>
      <w:r w:rsidR="005E6BBB">
        <w:rPr>
          <w:vertAlign w:val="subscript"/>
        </w:rPr>
        <w:t>cond</w:t>
      </w:r>
      <w:r>
        <w:t xml:space="preserve"> and </w:t>
      </w:r>
      <w:r w:rsidR="005E6BBB">
        <w:t>S</w:t>
      </w:r>
      <w:r w:rsidR="005E6BBB">
        <w:rPr>
          <w:vertAlign w:val="subscript"/>
        </w:rPr>
        <w:t>acin</w:t>
      </w:r>
      <w:r>
        <w:t xml:space="preserve">, although there is a suggestion of higher </w:t>
      </w:r>
      <w:r w:rsidR="005E6BBB">
        <w:t>S</w:t>
      </w:r>
      <w:r w:rsidR="005E6BBB">
        <w:rPr>
          <w:vertAlign w:val="subscript"/>
        </w:rPr>
        <w:t>cond</w:t>
      </w:r>
      <w:r>
        <w:t xml:space="preserve"> values in group 1 (</w:t>
      </w:r>
      <w:r>
        <w:fldChar w:fldCharType="begin"/>
      </w:r>
      <w:r>
        <w:instrText xml:space="preserve"> REF _Ref13765750 \h </w:instrText>
      </w:r>
      <w:r>
        <w:fldChar w:fldCharType="separate"/>
      </w:r>
      <w:r w:rsidR="00140F11">
        <w:t xml:space="preserve">Figure </w:t>
      </w:r>
      <w:r w:rsidR="00140F11">
        <w:rPr>
          <w:noProof/>
        </w:rPr>
        <w:t>6</w:t>
      </w:r>
      <w:r w:rsidR="00140F11">
        <w:noBreakHyphen/>
      </w:r>
      <w:r w:rsidR="00140F11">
        <w:rPr>
          <w:noProof/>
        </w:rPr>
        <w:t>7</w:t>
      </w:r>
      <w:r>
        <w:fldChar w:fldCharType="end"/>
      </w:r>
      <w:r>
        <w:t xml:space="preserve">). For </w:t>
      </w:r>
      <w:r w:rsidR="005E6BBB">
        <w:rPr>
          <w:vertAlign w:val="superscript"/>
        </w:rPr>
        <w:t>129</w:t>
      </w:r>
      <w:r w:rsidR="005E6BBB">
        <w:t>Xe</w:t>
      </w:r>
      <w:r>
        <w:t xml:space="preserve"> MRI, again there was no significant difference between the groups for VDP, though all of the highest VDP values were in group 1. No volunteer in group 3 had a VDP greater than 0.7% and in group 2 the highest VDP was 0.8%, whilst in contrast 4/12 volunteers in group 1 had a VDP &gt;1%. This is evident when reviewing the ventilation MR images, where ventilation defects are present in some of the volunteers in group 1 and highlighted in </w:t>
      </w:r>
      <w:r>
        <w:fldChar w:fldCharType="begin"/>
      </w:r>
      <w:r>
        <w:instrText xml:space="preserve"> REF _Ref13767325 \h </w:instrText>
      </w:r>
      <w:r>
        <w:fldChar w:fldCharType="separate"/>
      </w:r>
      <w:r w:rsidR="00140F11">
        <w:t xml:space="preserve">Figure </w:t>
      </w:r>
      <w:r w:rsidR="00140F11">
        <w:rPr>
          <w:noProof/>
        </w:rPr>
        <w:t>6</w:t>
      </w:r>
      <w:r w:rsidR="00140F11">
        <w:noBreakHyphen/>
      </w:r>
      <w:r w:rsidR="00140F11">
        <w:rPr>
          <w:noProof/>
        </w:rPr>
        <w:t>9</w:t>
      </w:r>
      <w:r>
        <w:fldChar w:fldCharType="end"/>
      </w:r>
      <w:r>
        <w:t xml:space="preserve">. Whilst there were ventilation defects evident in some, there were also examples where there was discordance between low </w:t>
      </w:r>
      <w:r w:rsidR="00DF2511">
        <w:t>FEV</w:t>
      </w:r>
      <w:r w:rsidR="00DF2511">
        <w:rPr>
          <w:vertAlign w:val="subscript"/>
        </w:rPr>
        <w:t>1</w:t>
      </w:r>
      <w:r>
        <w:t xml:space="preserve"> values and normal VDP with no visible ventilation defects in many, as also highlighted in </w:t>
      </w:r>
      <w:r>
        <w:fldChar w:fldCharType="begin"/>
      </w:r>
      <w:r>
        <w:instrText xml:space="preserve"> REF _Ref13767325 \h </w:instrText>
      </w:r>
      <w:r>
        <w:fldChar w:fldCharType="separate"/>
      </w:r>
      <w:r w:rsidR="00140F11">
        <w:t xml:space="preserve">Figure </w:t>
      </w:r>
      <w:r w:rsidR="00140F11">
        <w:rPr>
          <w:noProof/>
        </w:rPr>
        <w:t>6</w:t>
      </w:r>
      <w:r w:rsidR="00140F11">
        <w:noBreakHyphen/>
      </w:r>
      <w:r w:rsidR="00140F11">
        <w:rPr>
          <w:noProof/>
        </w:rPr>
        <w:t>9</w:t>
      </w:r>
      <w:r>
        <w:fldChar w:fldCharType="end"/>
      </w:r>
      <w:r>
        <w:t xml:space="preserve">. An example of a solitary ventilation defect evident in a volunteer in group 2 is shown in </w:t>
      </w:r>
      <w:r>
        <w:fldChar w:fldCharType="begin"/>
      </w:r>
      <w:r>
        <w:instrText xml:space="preserve"> REF _Ref13768399 \h </w:instrText>
      </w:r>
      <w:r>
        <w:fldChar w:fldCharType="separate"/>
      </w:r>
      <w:r w:rsidR="00140F11">
        <w:t xml:space="preserve">Figure </w:t>
      </w:r>
      <w:r w:rsidR="00140F11">
        <w:rPr>
          <w:noProof/>
        </w:rPr>
        <w:t>6</w:t>
      </w:r>
      <w:r w:rsidR="00140F11">
        <w:noBreakHyphen/>
      </w:r>
      <w:r w:rsidR="00140F11">
        <w:rPr>
          <w:noProof/>
        </w:rPr>
        <w:t>10</w:t>
      </w:r>
      <w:r>
        <w:fldChar w:fldCharType="end"/>
      </w:r>
      <w:r>
        <w:t>, but otherwise volunteers in groups 2 and 3 (examples of group 3</w:t>
      </w:r>
      <w:r w:rsidR="009A2062">
        <w:t xml:space="preserve"> ventilation</w:t>
      </w:r>
      <w:r>
        <w:t xml:space="preserve"> images are shown in</w:t>
      </w:r>
      <w:r w:rsidR="005812A6">
        <w:t xml:space="preserve"> </w:t>
      </w:r>
      <w:r w:rsidR="005812A6">
        <w:fldChar w:fldCharType="begin"/>
      </w:r>
      <w:r w:rsidR="005812A6">
        <w:instrText xml:space="preserve"> REF _Ref421885743 \h </w:instrText>
      </w:r>
      <w:r w:rsidR="005812A6">
        <w:fldChar w:fldCharType="separate"/>
      </w:r>
      <w:r w:rsidR="00140F11">
        <w:t xml:space="preserve">Figure </w:t>
      </w:r>
      <w:r w:rsidR="00140F11">
        <w:rPr>
          <w:noProof/>
        </w:rPr>
        <w:t>3</w:t>
      </w:r>
      <w:r w:rsidR="00140F11">
        <w:noBreakHyphen/>
      </w:r>
      <w:r w:rsidR="00140F11">
        <w:rPr>
          <w:noProof/>
        </w:rPr>
        <w:t>20</w:t>
      </w:r>
      <w:r w:rsidR="005812A6">
        <w:fldChar w:fldCharType="end"/>
      </w:r>
      <w:r>
        <w:t>) had a homogeneous distribution of ventilation.</w:t>
      </w:r>
    </w:p>
    <w:p w14:paraId="36351302" w14:textId="77777777" w:rsidR="006F1D29" w:rsidRDefault="006F1D29" w:rsidP="006717E0"/>
    <w:p w14:paraId="2D271296" w14:textId="1CC2DC5B" w:rsidR="006F1D29" w:rsidRDefault="005E6BBB" w:rsidP="006717E0">
      <w:r>
        <w:t>VH</w:t>
      </w:r>
      <w:r>
        <w:rPr>
          <w:vertAlign w:val="subscript"/>
        </w:rPr>
        <w:t>I</w:t>
      </w:r>
      <w:r w:rsidR="006F1D29">
        <w:t xml:space="preserve"> however was significantly different between the groups with group 1 being significantly higher than group 3, but not group 2. There was no difference between groups 2 and 3 but there is a visible trend towards higher values in group 1 versus 2 versus 3. </w:t>
      </w:r>
    </w:p>
    <w:p w14:paraId="4F00DCAF" w14:textId="77777777" w:rsidR="006F1D29" w:rsidRDefault="006F1D29" w:rsidP="006717E0"/>
    <w:p w14:paraId="6F1EF765" w14:textId="77777777" w:rsidR="006F1D29" w:rsidRDefault="006F1D29" w:rsidP="00101F71">
      <w:pPr>
        <w:jc w:val="center"/>
      </w:pPr>
      <w:r>
        <w:rPr>
          <w:noProof/>
          <w:lang w:val="en-US"/>
        </w:rPr>
        <w:lastRenderedPageBreak/>
        <w:drawing>
          <wp:inline distT="0" distB="0" distL="0" distR="0" wp14:anchorId="4332F25D" wp14:editId="2B204047">
            <wp:extent cx="3778508" cy="5243857"/>
            <wp:effectExtent l="0" t="0" r="635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up analysis.tiff"/>
                    <pic:cNvPicPr/>
                  </pic:nvPicPr>
                  <pic:blipFill>
                    <a:blip r:embed="rId194">
                      <a:extLst>
                        <a:ext uri="{28A0092B-C50C-407E-A947-70E740481C1C}">
                          <a14:useLocalDpi xmlns:a14="http://schemas.microsoft.com/office/drawing/2010/main" val="0"/>
                        </a:ext>
                      </a:extLst>
                    </a:blip>
                    <a:stretch>
                      <a:fillRect/>
                    </a:stretch>
                  </pic:blipFill>
                  <pic:spPr>
                    <a:xfrm>
                      <a:off x="0" y="0"/>
                      <a:ext cx="3780389" cy="5246468"/>
                    </a:xfrm>
                    <a:prstGeom prst="rect">
                      <a:avLst/>
                    </a:prstGeom>
                  </pic:spPr>
                </pic:pic>
              </a:graphicData>
            </a:graphic>
          </wp:inline>
        </w:drawing>
      </w:r>
    </w:p>
    <w:p w14:paraId="0CB2DFA7" w14:textId="21BE46AB" w:rsidR="006F1D29" w:rsidRDefault="006F1D29" w:rsidP="00101F71">
      <w:pPr>
        <w:pStyle w:val="Caption"/>
      </w:pPr>
      <w:bookmarkStart w:id="528" w:name="_Ref13765750"/>
      <w:bookmarkStart w:id="529" w:name="_Toc27383121"/>
      <w:r>
        <w:t xml:space="preserve">Figure </w:t>
      </w:r>
      <w:fldSimple w:instr=" STYLEREF 1 \s ">
        <w:r w:rsidR="00824FFE">
          <w:rPr>
            <w:noProof/>
          </w:rPr>
          <w:t>6</w:t>
        </w:r>
      </w:fldSimple>
      <w:r w:rsidR="00824FFE">
        <w:noBreakHyphen/>
      </w:r>
      <w:fldSimple w:instr=" SEQ Figure \* ARABIC \s 1 ">
        <w:r w:rsidR="00824FFE">
          <w:rPr>
            <w:noProof/>
          </w:rPr>
          <w:t>7</w:t>
        </w:r>
      </w:fldSimple>
      <w:bookmarkEnd w:id="528"/>
      <w:r>
        <w:t xml:space="preserve">: Kruskal-Wallis group analysis of </w:t>
      </w:r>
      <w:r w:rsidR="00DF2511">
        <w:t>FEV</w:t>
      </w:r>
      <w:r w:rsidR="00DF2511">
        <w:rPr>
          <w:vertAlign w:val="subscript"/>
        </w:rPr>
        <w:t>1</w:t>
      </w:r>
      <w:r>
        <w:t xml:space="preserve">, FVC, LCI, </w:t>
      </w:r>
      <w:r w:rsidR="005E6BBB">
        <w:t>S</w:t>
      </w:r>
      <w:r w:rsidR="005E6BBB">
        <w:rPr>
          <w:vertAlign w:val="subscript"/>
        </w:rPr>
        <w:t>cond</w:t>
      </w:r>
      <w:r>
        <w:t xml:space="preserve">, VDP and </w:t>
      </w:r>
      <w:r w:rsidR="005E6BBB">
        <w:t>VH</w:t>
      </w:r>
      <w:r w:rsidR="005E6BBB">
        <w:rPr>
          <w:vertAlign w:val="subscript"/>
        </w:rPr>
        <w:t>I</w:t>
      </w:r>
      <w:r>
        <w:t>.</w:t>
      </w:r>
      <w:bookmarkEnd w:id="529"/>
      <w:r>
        <w:t xml:space="preserve"> </w:t>
      </w:r>
    </w:p>
    <w:p w14:paraId="50C69B7B" w14:textId="0C663EB4" w:rsidR="00D34C7C" w:rsidRPr="00D34C7C" w:rsidRDefault="00D34C7C" w:rsidP="000A016E">
      <w:pPr>
        <w:pStyle w:val="Subtitle"/>
      </w:pPr>
      <w:r>
        <w:t>Spirometry values are recorded in % predicted rather than z-scores as the data was provided externally from Cardiff with insufficient detail to convert.</w:t>
      </w:r>
    </w:p>
    <w:p w14:paraId="0CCF283F" w14:textId="77777777" w:rsidR="00101F71" w:rsidRPr="00101F71" w:rsidRDefault="00101F71" w:rsidP="00101F71"/>
    <w:p w14:paraId="453AB25B" w14:textId="77777777" w:rsidR="006F1D29" w:rsidRDefault="006F1D29" w:rsidP="00101F71">
      <w:pPr>
        <w:jc w:val="center"/>
      </w:pPr>
      <w:r>
        <w:rPr>
          <w:noProof/>
          <w:lang w:val="en-US"/>
        </w:rPr>
        <w:drawing>
          <wp:inline distT="0" distB="0" distL="0" distR="0" wp14:anchorId="5CB8C347" wp14:editId="5741D04F">
            <wp:extent cx="4611615" cy="2271553"/>
            <wp:effectExtent l="0" t="0" r="1143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rth age and weight.tiff"/>
                    <pic:cNvPicPr/>
                  </pic:nvPicPr>
                  <pic:blipFill>
                    <a:blip r:embed="rId195">
                      <a:extLst>
                        <a:ext uri="{28A0092B-C50C-407E-A947-70E740481C1C}">
                          <a14:useLocalDpi xmlns:a14="http://schemas.microsoft.com/office/drawing/2010/main" val="0"/>
                        </a:ext>
                      </a:extLst>
                    </a:blip>
                    <a:stretch>
                      <a:fillRect/>
                    </a:stretch>
                  </pic:blipFill>
                  <pic:spPr>
                    <a:xfrm>
                      <a:off x="0" y="0"/>
                      <a:ext cx="4623234" cy="2277276"/>
                    </a:xfrm>
                    <a:prstGeom prst="rect">
                      <a:avLst/>
                    </a:prstGeom>
                  </pic:spPr>
                </pic:pic>
              </a:graphicData>
            </a:graphic>
          </wp:inline>
        </w:drawing>
      </w:r>
    </w:p>
    <w:p w14:paraId="77D918BC" w14:textId="4C2680A9" w:rsidR="006F1D29" w:rsidRPr="00B7400F" w:rsidRDefault="006F1D29" w:rsidP="006717E0">
      <w:pPr>
        <w:pStyle w:val="Caption"/>
      </w:pPr>
      <w:bookmarkStart w:id="530" w:name="_Ref13765964"/>
      <w:bookmarkStart w:id="531" w:name="_Toc27383122"/>
      <w:r>
        <w:t xml:space="preserve">Figure </w:t>
      </w:r>
      <w:fldSimple w:instr=" STYLEREF 1 \s ">
        <w:r w:rsidR="00824FFE">
          <w:rPr>
            <w:noProof/>
          </w:rPr>
          <w:t>6</w:t>
        </w:r>
      </w:fldSimple>
      <w:r w:rsidR="00824FFE">
        <w:noBreakHyphen/>
      </w:r>
      <w:fldSimple w:instr=" SEQ Figure \* ARABIC \s 1 ">
        <w:r w:rsidR="00824FFE">
          <w:rPr>
            <w:noProof/>
          </w:rPr>
          <w:t>8</w:t>
        </w:r>
      </w:fldSimple>
      <w:bookmarkEnd w:id="530"/>
      <w:r>
        <w:t>: Kruskal-Wallis group analysis of gestational age and birth weight.</w:t>
      </w:r>
      <w:bookmarkEnd w:id="531"/>
    </w:p>
    <w:p w14:paraId="5E96CFAB" w14:textId="77777777" w:rsidR="006F1D29" w:rsidRDefault="006F1D29" w:rsidP="006717E0"/>
    <w:p w14:paraId="5AA9B833" w14:textId="77777777" w:rsidR="006F1D29" w:rsidRDefault="006F1D29" w:rsidP="00101F71">
      <w:pPr>
        <w:jc w:val="center"/>
      </w:pPr>
      <w:r>
        <w:rPr>
          <w:noProof/>
          <w:lang w:val="en-US"/>
        </w:rPr>
        <w:drawing>
          <wp:inline distT="0" distB="0" distL="0" distR="0" wp14:anchorId="21D3560F" wp14:editId="0A0A2D80">
            <wp:extent cx="4164097" cy="4814564"/>
            <wp:effectExtent l="0" t="0" r="1905" b="1206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HINO group 1.tiff"/>
                    <pic:cNvPicPr/>
                  </pic:nvPicPr>
                  <pic:blipFill>
                    <a:blip r:embed="rId196">
                      <a:extLst>
                        <a:ext uri="{28A0092B-C50C-407E-A947-70E740481C1C}">
                          <a14:useLocalDpi xmlns:a14="http://schemas.microsoft.com/office/drawing/2010/main" val="0"/>
                        </a:ext>
                      </a:extLst>
                    </a:blip>
                    <a:stretch>
                      <a:fillRect/>
                    </a:stretch>
                  </pic:blipFill>
                  <pic:spPr>
                    <a:xfrm>
                      <a:off x="0" y="0"/>
                      <a:ext cx="4189888" cy="4844384"/>
                    </a:xfrm>
                    <a:prstGeom prst="rect">
                      <a:avLst/>
                    </a:prstGeom>
                  </pic:spPr>
                </pic:pic>
              </a:graphicData>
            </a:graphic>
          </wp:inline>
        </w:drawing>
      </w:r>
    </w:p>
    <w:p w14:paraId="1A0496D6" w14:textId="79D9B44B" w:rsidR="005F0735" w:rsidRDefault="006F1D29" w:rsidP="006717E0">
      <w:pPr>
        <w:pStyle w:val="Caption"/>
      </w:pPr>
      <w:bookmarkStart w:id="532" w:name="_Ref13767325"/>
      <w:bookmarkStart w:id="533" w:name="_Toc27383123"/>
      <w:r>
        <w:t xml:space="preserve">Figure </w:t>
      </w:r>
      <w:fldSimple w:instr=" STYLEREF 1 \s ">
        <w:r w:rsidR="00824FFE">
          <w:rPr>
            <w:noProof/>
          </w:rPr>
          <w:t>6</w:t>
        </w:r>
      </w:fldSimple>
      <w:r w:rsidR="00824FFE">
        <w:noBreakHyphen/>
      </w:r>
      <w:fldSimple w:instr=" SEQ Figure \* ARABIC \s 1 ">
        <w:r w:rsidR="00824FFE">
          <w:rPr>
            <w:noProof/>
          </w:rPr>
          <w:t>9</w:t>
        </w:r>
      </w:fldSimple>
      <w:bookmarkEnd w:id="532"/>
      <w:r>
        <w:t xml:space="preserve">: </w:t>
      </w:r>
      <w:r w:rsidR="005E6BBB">
        <w:rPr>
          <w:vertAlign w:val="superscript"/>
        </w:rPr>
        <w:t>129</w:t>
      </w:r>
      <w:r w:rsidR="005E6BBB">
        <w:t>Xe</w:t>
      </w:r>
      <w:r>
        <w:t xml:space="preserve"> ventilation MRI in eight volunteers from group 1.</w:t>
      </w:r>
      <w:bookmarkEnd w:id="533"/>
      <w:r>
        <w:t xml:space="preserve"> </w:t>
      </w:r>
    </w:p>
    <w:p w14:paraId="3C0C57A4" w14:textId="3D1B6157" w:rsidR="006F1D29" w:rsidRDefault="006F1D29" w:rsidP="006717E0">
      <w:pPr>
        <w:pStyle w:val="Subtitle"/>
      </w:pPr>
      <w:r>
        <w:t xml:space="preserve">The four volunteers in the top half of the figure have visible ventilation defects, whereas the bottom four volunteers have no visible ventilation defects, despite low values for </w:t>
      </w:r>
      <w:r w:rsidR="00DF2511">
        <w:t>FEV</w:t>
      </w:r>
      <w:r w:rsidR="00DF2511">
        <w:rPr>
          <w:vertAlign w:val="subscript"/>
        </w:rPr>
        <w:t>1</w:t>
      </w:r>
      <w:r>
        <w:t>.</w:t>
      </w:r>
    </w:p>
    <w:p w14:paraId="408B039F" w14:textId="77777777" w:rsidR="006F1D29" w:rsidRDefault="006F1D29" w:rsidP="006717E0"/>
    <w:p w14:paraId="3016CAD2" w14:textId="77777777" w:rsidR="006F1D29" w:rsidRDefault="006F1D29" w:rsidP="00101F71">
      <w:pPr>
        <w:jc w:val="center"/>
      </w:pPr>
      <w:r>
        <w:rPr>
          <w:noProof/>
          <w:lang w:val="en-US"/>
        </w:rPr>
        <w:drawing>
          <wp:inline distT="0" distB="0" distL="0" distR="0" wp14:anchorId="6A831CE6" wp14:editId="0CF662F0">
            <wp:extent cx="4167999" cy="2158396"/>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HINO group 2.tiff"/>
                    <pic:cNvPicPr/>
                  </pic:nvPicPr>
                  <pic:blipFill>
                    <a:blip r:embed="rId197">
                      <a:extLst>
                        <a:ext uri="{28A0092B-C50C-407E-A947-70E740481C1C}">
                          <a14:useLocalDpi xmlns:a14="http://schemas.microsoft.com/office/drawing/2010/main" val="0"/>
                        </a:ext>
                      </a:extLst>
                    </a:blip>
                    <a:stretch>
                      <a:fillRect/>
                    </a:stretch>
                  </pic:blipFill>
                  <pic:spPr>
                    <a:xfrm>
                      <a:off x="0" y="0"/>
                      <a:ext cx="4174802" cy="2161919"/>
                    </a:xfrm>
                    <a:prstGeom prst="rect">
                      <a:avLst/>
                    </a:prstGeom>
                  </pic:spPr>
                </pic:pic>
              </a:graphicData>
            </a:graphic>
          </wp:inline>
        </w:drawing>
      </w:r>
    </w:p>
    <w:p w14:paraId="5E721906" w14:textId="6CAFFE1F" w:rsidR="005F0735" w:rsidRDefault="006F1D29" w:rsidP="006717E0">
      <w:pPr>
        <w:pStyle w:val="Caption"/>
      </w:pPr>
      <w:bookmarkStart w:id="534" w:name="_Ref13768399"/>
      <w:bookmarkStart w:id="535" w:name="_Toc27383124"/>
      <w:r>
        <w:t xml:space="preserve">Figure </w:t>
      </w:r>
      <w:fldSimple w:instr=" STYLEREF 1 \s ">
        <w:r w:rsidR="00824FFE">
          <w:rPr>
            <w:noProof/>
          </w:rPr>
          <w:t>6</w:t>
        </w:r>
      </w:fldSimple>
      <w:r w:rsidR="00824FFE">
        <w:noBreakHyphen/>
      </w:r>
      <w:fldSimple w:instr=" SEQ Figure \* ARABIC \s 1 ">
        <w:r w:rsidR="00824FFE">
          <w:rPr>
            <w:noProof/>
          </w:rPr>
          <w:t>10</w:t>
        </w:r>
      </w:fldSimple>
      <w:bookmarkEnd w:id="534"/>
      <w:r>
        <w:t xml:space="preserve">: </w:t>
      </w:r>
      <w:r w:rsidR="005E6BBB">
        <w:rPr>
          <w:vertAlign w:val="superscript"/>
        </w:rPr>
        <w:t>129</w:t>
      </w:r>
      <w:r w:rsidR="005E6BBB">
        <w:t>Xe</w:t>
      </w:r>
      <w:r>
        <w:t xml:space="preserve"> ventilation MRI from four volunteers in group 2.</w:t>
      </w:r>
      <w:bookmarkEnd w:id="535"/>
      <w:r>
        <w:t xml:space="preserve"> </w:t>
      </w:r>
    </w:p>
    <w:p w14:paraId="756FAEE1" w14:textId="5A36F3E3" w:rsidR="006F1D29" w:rsidRDefault="006F1D29" w:rsidP="006717E0">
      <w:pPr>
        <w:pStyle w:val="Subtitle"/>
      </w:pPr>
      <w:r>
        <w:lastRenderedPageBreak/>
        <w:t xml:space="preserve">The volunteer in the top left has a single ventilation defect evident, but with a VDP value below the level of healthy volunteers as measured in group 3. The other three volunteers have no evident ventilation defects, but the volunteer in the bottom left has a raised LCI (&gt;7.4). </w:t>
      </w:r>
    </w:p>
    <w:p w14:paraId="64E36370" w14:textId="754955EF" w:rsidR="006F1D29" w:rsidRDefault="006F1D29" w:rsidP="006717E0">
      <w:r>
        <w:t xml:space="preserve">As expected there was a significant correlation between both gestational age and birth weight with </w:t>
      </w:r>
      <w:r w:rsidR="00DF2511">
        <w:t>FEV</w:t>
      </w:r>
      <w:r w:rsidR="00DF2511">
        <w:rPr>
          <w:vertAlign w:val="subscript"/>
        </w:rPr>
        <w:t>1</w:t>
      </w:r>
      <w:r>
        <w:t xml:space="preserve"> % predicted (r=0.44, p=0.004 and r=0.51, p=0.001 respectively). But there were no correlations with </w:t>
      </w:r>
      <w:r w:rsidR="00DF2511">
        <w:t>FEV</w:t>
      </w:r>
      <w:r w:rsidR="00DF2511">
        <w:rPr>
          <w:vertAlign w:val="subscript"/>
        </w:rPr>
        <w:t>1</w:t>
      </w:r>
      <w:r>
        <w:t xml:space="preserve"> against, VDP, LCI, </w:t>
      </w:r>
      <w:r w:rsidR="005E6BBB">
        <w:t>S</w:t>
      </w:r>
      <w:r w:rsidR="005E6BBB">
        <w:rPr>
          <w:vertAlign w:val="subscript"/>
        </w:rPr>
        <w:t>cond</w:t>
      </w:r>
      <w:r>
        <w:t xml:space="preserve"> or </w:t>
      </w:r>
      <w:r w:rsidR="005E6BBB">
        <w:t>S</w:t>
      </w:r>
      <w:r w:rsidR="005E6BBB">
        <w:rPr>
          <w:vertAlign w:val="subscript"/>
        </w:rPr>
        <w:t>acin</w:t>
      </w:r>
      <w:r>
        <w:t xml:space="preserve">. There was a borderline significant correlation between </w:t>
      </w:r>
      <w:r w:rsidR="00DF2511">
        <w:t>FEV</w:t>
      </w:r>
      <w:r w:rsidR="00DF2511">
        <w:rPr>
          <w:vertAlign w:val="subscript"/>
        </w:rPr>
        <w:t>1</w:t>
      </w:r>
      <w:r>
        <w:t xml:space="preserve"> and </w:t>
      </w:r>
      <w:r w:rsidR="005E6BBB">
        <w:t>VH</w:t>
      </w:r>
      <w:r w:rsidR="005E6BBB">
        <w:rPr>
          <w:vertAlign w:val="subscript"/>
        </w:rPr>
        <w:t>I</w:t>
      </w:r>
      <w:r>
        <w:t xml:space="preserve"> however (r=0.42, p=0.008). There was also a weak correlation between VDP and birth weight (r=0.37, p=0.02), but a stronger correlation between VDP and </w:t>
      </w:r>
      <w:r w:rsidR="005E6BBB">
        <w:t>S</w:t>
      </w:r>
      <w:r w:rsidR="005E6BBB">
        <w:rPr>
          <w:vertAlign w:val="subscript"/>
        </w:rPr>
        <w:t>cond</w:t>
      </w:r>
      <w:r>
        <w:t xml:space="preserve"> (r=0.51, p=0.001), but not with LCI (</w:t>
      </w:r>
      <w:r>
        <w:fldChar w:fldCharType="begin"/>
      </w:r>
      <w:r>
        <w:instrText xml:space="preserve"> REF _Ref13770506 \h </w:instrText>
      </w:r>
      <w:r>
        <w:fldChar w:fldCharType="separate"/>
      </w:r>
      <w:r w:rsidR="00140F11">
        <w:t xml:space="preserve">Figure </w:t>
      </w:r>
      <w:r w:rsidR="00140F11">
        <w:rPr>
          <w:noProof/>
        </w:rPr>
        <w:t>6</w:t>
      </w:r>
      <w:r w:rsidR="00140F11">
        <w:noBreakHyphen/>
      </w:r>
      <w:r w:rsidR="00140F11">
        <w:rPr>
          <w:noProof/>
        </w:rPr>
        <w:t>11</w:t>
      </w:r>
      <w:r>
        <w:fldChar w:fldCharType="end"/>
      </w:r>
      <w:r>
        <w:t>).</w:t>
      </w:r>
    </w:p>
    <w:p w14:paraId="026A9A0E" w14:textId="77777777" w:rsidR="006F1D29" w:rsidRDefault="006F1D29" w:rsidP="00101F71">
      <w:pPr>
        <w:jc w:val="center"/>
      </w:pPr>
      <w:r>
        <w:rPr>
          <w:noProof/>
          <w:lang w:val="en-US"/>
        </w:rPr>
        <w:drawing>
          <wp:inline distT="0" distB="0" distL="0" distR="0" wp14:anchorId="57EE584D" wp14:editId="20528E72">
            <wp:extent cx="3697780" cy="6642125"/>
            <wp:effectExtent l="0" t="0" r="1079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rrelations.tiff"/>
                    <pic:cNvPicPr/>
                  </pic:nvPicPr>
                  <pic:blipFill>
                    <a:blip r:embed="rId198">
                      <a:extLst>
                        <a:ext uri="{28A0092B-C50C-407E-A947-70E740481C1C}">
                          <a14:useLocalDpi xmlns:a14="http://schemas.microsoft.com/office/drawing/2010/main" val="0"/>
                        </a:ext>
                      </a:extLst>
                    </a:blip>
                    <a:stretch>
                      <a:fillRect/>
                    </a:stretch>
                  </pic:blipFill>
                  <pic:spPr>
                    <a:xfrm>
                      <a:off x="0" y="0"/>
                      <a:ext cx="3715182" cy="6673383"/>
                    </a:xfrm>
                    <a:prstGeom prst="rect">
                      <a:avLst/>
                    </a:prstGeom>
                  </pic:spPr>
                </pic:pic>
              </a:graphicData>
            </a:graphic>
          </wp:inline>
        </w:drawing>
      </w:r>
    </w:p>
    <w:p w14:paraId="09373D36" w14:textId="13F525E5" w:rsidR="005F0735" w:rsidRDefault="006F1D29" w:rsidP="006717E0">
      <w:pPr>
        <w:pStyle w:val="Caption"/>
      </w:pPr>
      <w:bookmarkStart w:id="536" w:name="_Ref13770506"/>
      <w:bookmarkStart w:id="537" w:name="_Toc27383125"/>
      <w:r>
        <w:t xml:space="preserve">Figure </w:t>
      </w:r>
      <w:fldSimple w:instr=" STYLEREF 1 \s ">
        <w:r w:rsidR="00824FFE">
          <w:rPr>
            <w:noProof/>
          </w:rPr>
          <w:t>6</w:t>
        </w:r>
      </w:fldSimple>
      <w:r w:rsidR="00824FFE">
        <w:noBreakHyphen/>
      </w:r>
      <w:fldSimple w:instr=" SEQ Figure \* ARABIC \s 1 ">
        <w:r w:rsidR="00824FFE">
          <w:rPr>
            <w:noProof/>
          </w:rPr>
          <w:t>11</w:t>
        </w:r>
      </w:fldSimple>
      <w:bookmarkEnd w:id="536"/>
      <w:r>
        <w:t xml:space="preserve">: Scatter plots </w:t>
      </w:r>
      <w:r w:rsidR="00237549">
        <w:t>of</w:t>
      </w:r>
      <w:r>
        <w:t xml:space="preserve"> the relationship between lung function, MRI metrics and birth weight.</w:t>
      </w:r>
      <w:bookmarkEnd w:id="537"/>
      <w:r>
        <w:t xml:space="preserve"> </w:t>
      </w:r>
    </w:p>
    <w:p w14:paraId="4EA4C0CF" w14:textId="500EE5ED" w:rsidR="006F1D29" w:rsidRPr="00C22B6C" w:rsidRDefault="006F1D29" w:rsidP="006717E0">
      <w:pPr>
        <w:pStyle w:val="Subtitle"/>
      </w:pPr>
      <w:r>
        <w:lastRenderedPageBreak/>
        <w:t>Spearman</w:t>
      </w:r>
      <w:r w:rsidR="009A2062">
        <w:t xml:space="preserve"> </w:t>
      </w:r>
      <w:r w:rsidR="00101F71">
        <w:t>correlation values</w:t>
      </w:r>
      <w:r>
        <w:t xml:space="preserve"> are also reported.</w:t>
      </w:r>
      <w:r>
        <w:br w:type="page"/>
      </w:r>
    </w:p>
    <w:p w14:paraId="2185A81C" w14:textId="132C9F23" w:rsidR="006F1D29" w:rsidRPr="00A23170" w:rsidRDefault="006F1D29" w:rsidP="006717E0">
      <w:pPr>
        <w:pStyle w:val="Heading3"/>
      </w:pPr>
      <w:bookmarkStart w:id="538" w:name="_Toc27382943"/>
      <w:r>
        <w:lastRenderedPageBreak/>
        <w:t>Discussion</w:t>
      </w:r>
      <w:bookmarkEnd w:id="538"/>
    </w:p>
    <w:p w14:paraId="4B5952CB" w14:textId="77777777" w:rsidR="006F1D29" w:rsidRDefault="006F1D29" w:rsidP="006717E0"/>
    <w:p w14:paraId="3CCA0BC4" w14:textId="5397DFD7" w:rsidR="006F1D29" w:rsidRDefault="006F1D29" w:rsidP="006717E0">
      <w:r>
        <w:t xml:space="preserve">This is the first reported analysis of ventilation MRI in children born prematurely (&lt;34 weeks). In total 31 children born at &lt;34 weeks’ gestation were assessed and split into those with an </w:t>
      </w:r>
      <w:r w:rsidR="00DF2511">
        <w:t>FEV</w:t>
      </w:r>
      <w:r w:rsidR="00DF2511">
        <w:rPr>
          <w:vertAlign w:val="subscript"/>
        </w:rPr>
        <w:t>1</w:t>
      </w:r>
      <w:r w:rsidR="009A2062">
        <w:t xml:space="preserve"> &lt;85</w:t>
      </w:r>
      <w:r>
        <w:t>%</w:t>
      </w:r>
      <w:r w:rsidR="009A2062">
        <w:t xml:space="preserve"> predicted and those &gt;85% predicted</w:t>
      </w:r>
      <w:r>
        <w:t xml:space="preserve">. We have shown that in </w:t>
      </w:r>
      <w:r w:rsidR="009A2062">
        <w:t>those patients</w:t>
      </w:r>
      <w:r>
        <w:t xml:space="preserve"> who are born &lt;34 weeks and have an </w:t>
      </w:r>
      <w:r w:rsidR="00DF2511">
        <w:t>FEV</w:t>
      </w:r>
      <w:r w:rsidR="00DF2511">
        <w:rPr>
          <w:vertAlign w:val="subscript"/>
        </w:rPr>
        <w:t>1</w:t>
      </w:r>
      <w:r>
        <w:t xml:space="preserve">&gt;85%, there appears to be no significant ventilation abnormalities present, and have images resembling those of the healthy control children also assessed. Also, in those children born &lt;34 weeks and with a reduced </w:t>
      </w:r>
      <w:r w:rsidR="00DF2511">
        <w:t>FEV</w:t>
      </w:r>
      <w:r w:rsidR="00DF2511">
        <w:rPr>
          <w:vertAlign w:val="subscript"/>
        </w:rPr>
        <w:t>1</w:t>
      </w:r>
      <w:r>
        <w:t xml:space="preserve"> of &lt;85%, there is discordance in the degree of ventilation abnormalities seen and the degree of airflow obstruction as assessed with the </w:t>
      </w:r>
      <w:r w:rsidR="00DF2511">
        <w:t>FEV</w:t>
      </w:r>
      <w:r w:rsidR="00DF2511">
        <w:rPr>
          <w:vertAlign w:val="subscript"/>
        </w:rPr>
        <w:t>1</w:t>
      </w:r>
      <w:r>
        <w:t xml:space="preserve">. </w:t>
      </w:r>
    </w:p>
    <w:p w14:paraId="2E3225C3" w14:textId="77777777" w:rsidR="006F1D29" w:rsidRDefault="006F1D29" w:rsidP="006717E0"/>
    <w:p w14:paraId="54DF6F39" w14:textId="3EBB75F8" w:rsidR="006F1D29" w:rsidRDefault="006F1D29" w:rsidP="006717E0">
      <w:r>
        <w:t xml:space="preserve">Patients in group 1 often had </w:t>
      </w:r>
      <w:r w:rsidR="00DF2511">
        <w:t>FEV</w:t>
      </w:r>
      <w:r w:rsidR="00DF2511">
        <w:rPr>
          <w:vertAlign w:val="subscript"/>
        </w:rPr>
        <w:t>1</w:t>
      </w:r>
      <w:r>
        <w:t xml:space="preserve"> values as low as ~50% predicted, yet the maximum VDP value in this group was 5.1%. When compared to the MMAVIC </w:t>
      </w:r>
      <w:r w:rsidR="004008C2">
        <w:t xml:space="preserve">CF </w:t>
      </w:r>
      <w:r>
        <w:t xml:space="preserve">patients with similar </w:t>
      </w:r>
      <w:r w:rsidR="00DF2511">
        <w:t>FEV</w:t>
      </w:r>
      <w:r w:rsidR="00DF2511">
        <w:rPr>
          <w:vertAlign w:val="subscript"/>
        </w:rPr>
        <w:t>1</w:t>
      </w:r>
      <w:r>
        <w:t xml:space="preserve"> values</w:t>
      </w:r>
      <w:r w:rsidR="004008C2">
        <w:t xml:space="preserve"> the degree of VDP ranged from approximately </w:t>
      </w:r>
      <w:r>
        <w:t xml:space="preserve">20-40%. To emphasise this discordance further, only some of the volunteers within group 1 had ventilation defects, however as shown in </w:t>
      </w:r>
      <w:r>
        <w:fldChar w:fldCharType="begin"/>
      </w:r>
      <w:r>
        <w:instrText xml:space="preserve"> REF _Ref13767325 \h </w:instrText>
      </w:r>
      <w:r>
        <w:fldChar w:fldCharType="separate"/>
      </w:r>
      <w:r w:rsidR="00140F11">
        <w:t xml:space="preserve">Figure </w:t>
      </w:r>
      <w:r w:rsidR="00140F11">
        <w:rPr>
          <w:noProof/>
        </w:rPr>
        <w:t>6</w:t>
      </w:r>
      <w:r w:rsidR="00140F11">
        <w:noBreakHyphen/>
      </w:r>
      <w:r w:rsidR="00140F11">
        <w:rPr>
          <w:noProof/>
        </w:rPr>
        <w:t>9</w:t>
      </w:r>
      <w:r>
        <w:fldChar w:fldCharType="end"/>
      </w:r>
      <w:r>
        <w:t xml:space="preserve">, there were volunteers with an </w:t>
      </w:r>
      <w:r w:rsidR="00DF2511">
        <w:t>FEV</w:t>
      </w:r>
      <w:r w:rsidR="00DF2511">
        <w:rPr>
          <w:vertAlign w:val="subscript"/>
        </w:rPr>
        <w:t>1</w:t>
      </w:r>
      <w:r>
        <w:t xml:space="preserve"> of 59</w:t>
      </w:r>
      <w:r w:rsidR="004008C2">
        <w:t>%</w:t>
      </w:r>
      <w:r>
        <w:t xml:space="preserve"> and 62% predicted for example, where no ventilation defects were evident. </w:t>
      </w:r>
      <w:r w:rsidR="006D676C">
        <w:t>Therefore,</w:t>
      </w:r>
      <w:r>
        <w:t xml:space="preserve"> the relationship of the reduced </w:t>
      </w:r>
      <w:r w:rsidR="00DF2511">
        <w:t>FEV</w:t>
      </w:r>
      <w:r w:rsidR="00DF2511">
        <w:rPr>
          <w:vertAlign w:val="subscript"/>
        </w:rPr>
        <w:t>1</w:t>
      </w:r>
      <w:r>
        <w:t xml:space="preserve"> and ventilation abnormalities</w:t>
      </w:r>
      <w:r w:rsidR="004008C2">
        <w:t xml:space="preserve"> in preterm children</w:t>
      </w:r>
      <w:r>
        <w:t xml:space="preserve"> is different to the other airways diseases that are described in this thesis. This suggests that the pathology causing low </w:t>
      </w:r>
      <w:r w:rsidR="00DF2511">
        <w:t>FEV</w:t>
      </w:r>
      <w:r w:rsidR="00DF2511">
        <w:rPr>
          <w:vertAlign w:val="subscript"/>
        </w:rPr>
        <w:t>1</w:t>
      </w:r>
      <w:r>
        <w:t xml:space="preserve"> values in these children with a history of prematurity is very different to those with progressive conditions such as CF and PCD.</w:t>
      </w:r>
    </w:p>
    <w:p w14:paraId="1ABABF31" w14:textId="77777777" w:rsidR="006F1D29" w:rsidRDefault="006F1D29" w:rsidP="006717E0"/>
    <w:p w14:paraId="09457A58" w14:textId="59A21A34" w:rsidR="006F1D29" w:rsidRDefault="006F1D29" w:rsidP="006717E0">
      <w:r>
        <w:t xml:space="preserve">These findings are consistent when considering the MBW metrics calculated here. Despite some volunteers having a raised LCI value, suggesting a degree of ventilation heterogeneity, on the whole the majority of values recorded from all three groups were within the normal range, and there was no separation between groups. This is largely consistent with other results reported in the literature. Yammine </w:t>
      </w:r>
      <w:r w:rsidR="00564288">
        <w:rPr>
          <w:i/>
        </w:rPr>
        <w:t>et al</w:t>
      </w:r>
      <w:r>
        <w:t xml:space="preserve"> looked at a very similar population of individuals born between 24 and 35 weeks’ gestation and assessed them at the ages of 6-16 years old </w:t>
      </w:r>
      <w:r>
        <w:fldChar w:fldCharType="begin"/>
      </w:r>
      <w:r w:rsidR="00B86FC1">
        <w:instrText xml:space="preserve"> ADDIN EN.CITE &lt;EndNote&gt;&lt;Cite&gt;&lt;Author&gt;Yammine&lt;/Author&gt;&lt;Year&gt;2016&lt;/Year&gt;&lt;RecNum&gt;1661&lt;/RecNum&gt;&lt;DisplayText&gt;[381]&lt;/DisplayText&gt;&lt;record&gt;&lt;rec-number&gt;1661&lt;/rec-number&gt;&lt;foreign-keys&gt;&lt;key app="EN" db-id="pr5wspr9dw2dxne92x4v99s69xa59dv092es" timestamp="1456825796"&gt;1661&lt;/key&gt;&lt;/foreign-keys&gt;&lt;ref-type name="Journal Article"&gt;17&lt;/ref-type&gt;&lt;contributors&gt;&lt;authors&gt;&lt;author&gt;Yammine, Sophie&lt;/author&gt;&lt;author&gt;Schmidt, Anne&lt;/author&gt;&lt;author&gt;Sutter, Oliver&lt;/author&gt;&lt;author&gt;Fouzas, Sotirios&lt;/author&gt;&lt;author&gt;Singer, Florian&lt;/author&gt;&lt;author&gt;Frey, Urs&lt;/author&gt;&lt;author&gt;Latzin, Philipp&lt;/author&gt;&lt;/authors&gt;&lt;/contributors&gt;&lt;titles&gt;&lt;title&gt;Functional evidence for continued alveolarisation in former preterms at school age?&lt;/title&gt;&lt;secondary-title&gt;European Respiratory Journal&lt;/secondary-title&gt;&lt;/titles&gt;&lt;periodical&gt;&lt;full-title&gt;European Respiratory Journal&lt;/full-title&gt;&lt;/periodical&gt;&lt;pages&gt;147-155&lt;/pages&gt;&lt;volume&gt;47&lt;/volume&gt;&lt;number&gt;1&lt;/number&gt;&lt;dates&gt;&lt;year&gt;2016&lt;/year&gt;&lt;/dates&gt;&lt;work-type&gt;10.1183/13993003.00478-2015&lt;/work-type&gt;&lt;urls&gt;&lt;related-urls&gt;&lt;url&gt;http://erj.ersjournals.com/content/47/1/147.abstract&lt;/url&gt;&lt;/related-urls&gt;&lt;/urls&gt;&lt;/record&gt;&lt;/Cite&gt;&lt;/EndNote&gt;</w:instrText>
      </w:r>
      <w:r>
        <w:fldChar w:fldCharType="separate"/>
      </w:r>
      <w:r w:rsidR="00B86FC1">
        <w:rPr>
          <w:noProof/>
        </w:rPr>
        <w:t>[381]</w:t>
      </w:r>
      <w:r>
        <w:fldChar w:fldCharType="end"/>
      </w:r>
      <w:r>
        <w:t xml:space="preserve">. They also found no significant differences between preterm born children and controls for LCI and </w:t>
      </w:r>
      <w:r w:rsidR="005E6BBB">
        <w:t>S</w:t>
      </w:r>
      <w:r w:rsidR="005E6BBB">
        <w:rPr>
          <w:vertAlign w:val="subscript"/>
        </w:rPr>
        <w:t>acin</w:t>
      </w:r>
      <w:r>
        <w:t xml:space="preserve">, though they did note that the </w:t>
      </w:r>
      <w:r w:rsidR="005E6BBB">
        <w:t>S</w:t>
      </w:r>
      <w:r w:rsidR="005E6BBB">
        <w:rPr>
          <w:vertAlign w:val="subscript"/>
        </w:rPr>
        <w:t>cond</w:t>
      </w:r>
      <w:r>
        <w:t xml:space="preserve"> was increased when compared to controls. This finding is interesting because there appears to be visible increase in </w:t>
      </w:r>
      <w:r w:rsidR="005E6BBB">
        <w:t>S</w:t>
      </w:r>
      <w:r w:rsidR="005E6BBB">
        <w:rPr>
          <w:vertAlign w:val="subscript"/>
        </w:rPr>
        <w:t>cond</w:t>
      </w:r>
      <w:r>
        <w:t xml:space="preserve"> in Group 1 studied here, also </w:t>
      </w:r>
      <w:r w:rsidR="005E6BBB">
        <w:t>S</w:t>
      </w:r>
      <w:r w:rsidR="005E6BBB">
        <w:rPr>
          <w:vertAlign w:val="subscript"/>
        </w:rPr>
        <w:t>cond</w:t>
      </w:r>
      <w:r>
        <w:t xml:space="preserve"> demonstrated a weak correlation with VDP, in that those patients with increased VDP also had raised </w:t>
      </w:r>
      <w:r w:rsidR="005E6BBB">
        <w:t>S</w:t>
      </w:r>
      <w:r w:rsidR="005E6BBB">
        <w:rPr>
          <w:vertAlign w:val="subscript"/>
        </w:rPr>
        <w:t>cond</w:t>
      </w:r>
      <w:r>
        <w:t xml:space="preserve">. Bianu </w:t>
      </w:r>
      <w:r w:rsidR="00564288">
        <w:rPr>
          <w:i/>
        </w:rPr>
        <w:t>et al</w:t>
      </w:r>
      <w:r>
        <w:t xml:space="preserve"> also reported no difference in LCI between controls and preterm born children (aged 6-12 years), but these children were in the strict gestational age range of 34-36 weeks </w:t>
      </w:r>
      <w:r>
        <w:fldChar w:fldCharType="begin">
          <w:fldData xml:space="preserve">PEVuZE5vdGU+PENpdGU+PEF1dGhvcj5ZYWFjb2J5LUJpYW51PC9BdXRob3I+PFllYXI+MjAxOTwv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</w:fldData>
        </w:fldChar>
      </w:r>
      <w:r w:rsidR="00B86FC1">
        <w:instrText xml:space="preserve"> ADDIN EN.CITE </w:instrText>
      </w:r>
      <w:r w:rsidR="00B86FC1">
        <w:fldChar w:fldCharType="begin">
          <w:fldData xml:space="preserve">PEVuZE5vdGU+PENpdGU+PEF1dGhvcj5ZYWFjb2J5LUJpYW51PC9BdXRob3I+PFllYXI+MjAxOTwv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</w:fldData>
        </w:fldChar>
      </w:r>
      <w:r w:rsidR="00B86FC1">
        <w:instrText xml:space="preserve"> ADDIN EN.CITE.DATA </w:instrText>
      </w:r>
      <w:r w:rsidR="00B86FC1">
        <w:fldChar w:fldCharType="end"/>
      </w:r>
      <w:r>
        <w:fldChar w:fldCharType="separate"/>
      </w:r>
      <w:r w:rsidR="00B86FC1">
        <w:rPr>
          <w:noProof/>
        </w:rPr>
        <w:t>[383]</w:t>
      </w:r>
      <w:r>
        <w:fldChar w:fldCharType="end"/>
      </w:r>
      <w:r>
        <w:t xml:space="preserve">. Sorenson </w:t>
      </w:r>
      <w:r w:rsidR="00564288">
        <w:rPr>
          <w:i/>
        </w:rPr>
        <w:t>et al</w:t>
      </w:r>
      <w:r>
        <w:t xml:space="preserve"> report that those born pre-term with a diagnosis of bronchopulmonary dysplasia had a raised LCI when compared to controls, but noted that the children born preterm without BPD did not have raised LCI </w:t>
      </w:r>
      <w:r>
        <w:fldChar w:fldCharType="begin">
          <w:fldData xml:space="preserve">PEVuZE5vdGU+PENpdGU+PEF1dGhvcj5Tb3JlbnNlbjwvQXV0aG9yPjxZZWFyPjIwMTg8L1llYXI+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</w:fldData>
        </w:fldChar>
      </w:r>
      <w:r w:rsidR="00B86FC1">
        <w:instrText xml:space="preserve"> ADDIN EN.CITE </w:instrText>
      </w:r>
      <w:r w:rsidR="00B86FC1">
        <w:fldChar w:fldCharType="begin">
          <w:fldData xml:space="preserve">PEVuZE5vdGU+PENpdGU+PEF1dGhvcj5Tb3JlbnNlbjwvQXV0aG9yPjxZZWFyPjIwMTg8L1llYXI+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</w:fldData>
        </w:fldChar>
      </w:r>
      <w:r w:rsidR="00B86FC1">
        <w:instrText xml:space="preserve"> ADDIN EN.CITE.DATA </w:instrText>
      </w:r>
      <w:r w:rsidR="00B86FC1">
        <w:fldChar w:fldCharType="end"/>
      </w:r>
      <w:r>
        <w:fldChar w:fldCharType="separate"/>
      </w:r>
      <w:r w:rsidR="00B86FC1">
        <w:rPr>
          <w:noProof/>
        </w:rPr>
        <w:t>[379]</w:t>
      </w:r>
      <w:r>
        <w:fldChar w:fldCharType="end"/>
      </w:r>
      <w:r>
        <w:t xml:space="preserve">. The children reported by Sorenson </w:t>
      </w:r>
      <w:r w:rsidR="00564288">
        <w:rPr>
          <w:i/>
        </w:rPr>
        <w:t>et al</w:t>
      </w:r>
      <w:r>
        <w:t xml:space="preserve"> were only those born &lt;28 weeks’ gestation, which reflects an earlier born population than is recorded here on the whole. Lum </w:t>
      </w:r>
      <w:r w:rsidR="00564288">
        <w:rPr>
          <w:i/>
        </w:rPr>
        <w:t>et al</w:t>
      </w:r>
      <w:r>
        <w:t xml:space="preserve"> measured even more extremely preterm born children </w:t>
      </w:r>
      <w:r>
        <w:lastRenderedPageBreak/>
        <w:t xml:space="preserve">by only analysing those born &lt;25 weeks’ gestation at the age of 11 years. These children often had raised LCI and were higher than the healthy control children </w:t>
      </w:r>
      <w:r>
        <w:fldChar w:fldCharType="begin">
          <w:fldData xml:space="preserve">PEVuZE5vdGU+PENpdGU+PEF1dGhvcj5MdW08L0F1dGhvcj48WWVhcj4yMDExPC9ZZWFyPjxSZWNO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E5OS0yMDc8L3BhZ2VzPjx2b2x1bWU+Mzc8L3ZvbHVt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</w:fldData>
        </w:fldChar>
      </w:r>
      <w:r w:rsidR="00B86FC1">
        <w:instrText xml:space="preserve"> ADDIN EN.CITE </w:instrText>
      </w:r>
      <w:r w:rsidR="00B86FC1">
        <w:fldChar w:fldCharType="begin">
          <w:fldData xml:space="preserve">PEVuZE5vdGU+PENpdGU+PEF1dGhvcj5MdW08L0F1dGhvcj48WWVhcj4yMDExPC9ZZWFyPjxSZWNO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E5OS0yMDc8L3BhZ2VzPjx2b2x1bWU+Mzc8L3ZvbHVt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</w:fldData>
        </w:fldChar>
      </w:r>
      <w:r w:rsidR="00B86FC1">
        <w:instrText xml:space="preserve"> ADDIN EN.CITE.DATA </w:instrText>
      </w:r>
      <w:r w:rsidR="00B86FC1">
        <w:fldChar w:fldCharType="end"/>
      </w:r>
      <w:r>
        <w:fldChar w:fldCharType="separate"/>
      </w:r>
      <w:r w:rsidR="00B86FC1">
        <w:rPr>
          <w:noProof/>
        </w:rPr>
        <w:t>[372]</w:t>
      </w:r>
      <w:r>
        <w:fldChar w:fldCharType="end"/>
      </w:r>
      <w:r>
        <w:t xml:space="preserve">. But it must be noted that both the data reported by both Lum </w:t>
      </w:r>
      <w:r w:rsidR="00564288">
        <w:rPr>
          <w:i/>
        </w:rPr>
        <w:t>et al</w:t>
      </w:r>
      <w:r w:rsidR="004008C2">
        <w:t xml:space="preserve"> </w:t>
      </w:r>
      <w:r>
        <w:t>and Sorenson</w:t>
      </w:r>
      <w:r w:rsidR="004008C2">
        <w:t xml:space="preserve"> </w:t>
      </w:r>
      <w:r w:rsidR="00564288">
        <w:rPr>
          <w:i/>
        </w:rPr>
        <w:t>et al</w:t>
      </w:r>
      <w:r>
        <w:t xml:space="preserve">, the LCI values are only </w:t>
      </w:r>
      <w:r w:rsidR="004008C2">
        <w:t>slightly</w:t>
      </w:r>
      <w:r>
        <w:t xml:space="preserve"> abnormally raised</w:t>
      </w:r>
      <w:r w:rsidR="004008C2">
        <w:t xml:space="preserve"> above the upper limit of normal</w:t>
      </w:r>
      <w:r>
        <w:t>, with large overlap between groups.</w:t>
      </w:r>
    </w:p>
    <w:p w14:paraId="497336A5" w14:textId="77777777" w:rsidR="006F1D29" w:rsidRDefault="006F1D29" w:rsidP="006717E0"/>
    <w:p w14:paraId="64042604" w14:textId="38A97247" w:rsidR="006F1D29" w:rsidRDefault="006F1D29" w:rsidP="006717E0">
      <w:r>
        <w:t xml:space="preserve">There is a trend towards increasing values for </w:t>
      </w:r>
      <w:r w:rsidR="005E6BBB">
        <w:t>VH</w:t>
      </w:r>
      <w:r w:rsidR="005E6BBB">
        <w:rPr>
          <w:vertAlign w:val="subscript"/>
        </w:rPr>
        <w:t>I</w:t>
      </w:r>
      <w:r>
        <w:t xml:space="preserve"> when comparing values across the groups. At the present this finding is not statistically significant, but with more volunteers, combined with the fact that some patients in group 3 do have raised VDP, it may be possible to ascertain whether children born preterm do have ventilation abnormalities that persist throughout childhood. At present</w:t>
      </w:r>
      <w:r w:rsidR="006D676C">
        <w:t>,</w:t>
      </w:r>
      <w:r>
        <w:t xml:space="preserve"> there are very few extremely pre-term children in this cohort, but those children studied with the lowest recorded birth-weights are also the ones with raised values for VDP.</w:t>
      </w:r>
    </w:p>
    <w:p w14:paraId="0E334BA3" w14:textId="77777777" w:rsidR="006F1D29" w:rsidRDefault="006F1D29" w:rsidP="006717E0"/>
    <w:p w14:paraId="60E95A12" w14:textId="711A89C7" w:rsidR="006F1D29" w:rsidRDefault="006F1D29" w:rsidP="006717E0">
      <w:r>
        <w:t xml:space="preserve">This analysis has limitations at the present. It is currently only a preliminary analysis and recruitment is still on-going, therefore conclusions should not be formed until this point. As a </w:t>
      </w:r>
      <w:r w:rsidR="006D676C">
        <w:t>result,</w:t>
      </w:r>
      <w:r>
        <w:t xml:space="preserve"> there is also limited volunteer history on these individuals as this will be released only when the study is completed. </w:t>
      </w:r>
      <w:r w:rsidR="006D676C">
        <w:t>Despite</w:t>
      </w:r>
      <w:r>
        <w:t xml:space="preserve"> this</w:t>
      </w:r>
      <w:r w:rsidR="006D676C">
        <w:t>,</w:t>
      </w:r>
      <w:r>
        <w:t xml:space="preserve"> it appears that children born pre-term and have a preserved </w:t>
      </w:r>
      <w:r w:rsidR="00DF2511">
        <w:t>FEV</w:t>
      </w:r>
      <w:r w:rsidR="00DF2511">
        <w:rPr>
          <w:vertAlign w:val="subscript"/>
        </w:rPr>
        <w:t>1</w:t>
      </w:r>
      <w:r>
        <w:t xml:space="preserve"> value, do not have any underlying ventilation heterogeneity. Also, those with an abnormal </w:t>
      </w:r>
      <w:r w:rsidR="00DF2511">
        <w:t>FEV</w:t>
      </w:r>
      <w:r w:rsidR="00DF2511">
        <w:rPr>
          <w:vertAlign w:val="subscript"/>
        </w:rPr>
        <w:t>1</w:t>
      </w:r>
      <w:r>
        <w:t xml:space="preserve">, have significant discordance between the severity of </w:t>
      </w:r>
      <w:r w:rsidR="00DF2511">
        <w:t>FEV</w:t>
      </w:r>
      <w:r w:rsidR="00DF2511">
        <w:rPr>
          <w:vertAlign w:val="subscript"/>
        </w:rPr>
        <w:t>1</w:t>
      </w:r>
      <w:r>
        <w:t xml:space="preserve"> and any ventilation abnormalities present.</w:t>
      </w:r>
    </w:p>
    <w:p w14:paraId="733144AB" w14:textId="77777777" w:rsidR="006F1D29" w:rsidRDefault="006F1D29" w:rsidP="006717E0">
      <w:r>
        <w:br w:type="page"/>
      </w:r>
    </w:p>
    <w:p w14:paraId="4424560C" w14:textId="70BB40CA" w:rsidR="006F1D29" w:rsidRDefault="006F1D29" w:rsidP="006717E0">
      <w:pPr>
        <w:pStyle w:val="Heading2"/>
      </w:pPr>
      <w:bookmarkStart w:id="539" w:name="_Toc27382944"/>
      <w:r>
        <w:lastRenderedPageBreak/>
        <w:t>Paediatric clinical referrals</w:t>
      </w:r>
      <w:bookmarkEnd w:id="539"/>
    </w:p>
    <w:p w14:paraId="4105E300" w14:textId="77777777" w:rsidR="006F1D29" w:rsidRDefault="006F1D29" w:rsidP="006717E0"/>
    <w:p w14:paraId="19E24C45" w14:textId="5D8A9E09" w:rsidR="006F1D29" w:rsidRDefault="006F1D29" w:rsidP="006717E0">
      <w:pPr>
        <w:pStyle w:val="Heading3"/>
      </w:pPr>
      <w:bookmarkStart w:id="540" w:name="_Toc27382945"/>
      <w:r>
        <w:t>Introduction</w:t>
      </w:r>
      <w:bookmarkEnd w:id="540"/>
    </w:p>
    <w:p w14:paraId="1994C1AB" w14:textId="77777777" w:rsidR="006F1D29" w:rsidRDefault="006F1D29" w:rsidP="006717E0"/>
    <w:p w14:paraId="7AD68559" w14:textId="7171EFAF" w:rsidR="006F1D29" w:rsidRDefault="006F1D29" w:rsidP="006717E0">
      <w:r>
        <w:t xml:space="preserve">Since January 2016, the POLARIS lung imaging group at the University of Sheffield has been performing clinical hyperpolarised gas assessments using initially </w:t>
      </w:r>
      <w:r w:rsidR="005E6BBB">
        <w:rPr>
          <w:vertAlign w:val="superscript"/>
        </w:rPr>
        <w:t>3</w:t>
      </w:r>
      <w:r w:rsidR="005E6BBB">
        <w:t>He</w:t>
      </w:r>
      <w:r>
        <w:t xml:space="preserve"> and now </w:t>
      </w:r>
      <w:r w:rsidR="005E6BBB">
        <w:rPr>
          <w:vertAlign w:val="superscript"/>
        </w:rPr>
        <w:t>129</w:t>
      </w:r>
      <w:r w:rsidR="005E6BBB">
        <w:t>Xe</w:t>
      </w:r>
      <w:r>
        <w:t xml:space="preserve"> as the standard clinical gas imaging choice. As well as performing ventilation scans, patients also receive a variety of </w:t>
      </w:r>
      <w:r w:rsidR="009F2E7D">
        <w:rPr>
          <w:vertAlign w:val="superscript"/>
        </w:rPr>
        <w:t>1</w:t>
      </w:r>
      <w:r w:rsidR="009F2E7D">
        <w:t>H</w:t>
      </w:r>
      <w:r>
        <w:t xml:space="preserve"> MRI scans to assess structural abnormalities within the lungs. More recently the standard clinical referral protocol has settled to be to perform a </w:t>
      </w:r>
      <w:r w:rsidR="005E6BBB">
        <w:rPr>
          <w:vertAlign w:val="superscript"/>
        </w:rPr>
        <w:t>129</w:t>
      </w:r>
      <w:r w:rsidR="005E6BBB">
        <w:t>Xe</w:t>
      </w:r>
      <w:r>
        <w:t xml:space="preserve"> ventilation MRI at a lung volume of EIVt and also at TLC. </w:t>
      </w:r>
      <w:r w:rsidR="009F2E7D">
        <w:rPr>
          <w:vertAlign w:val="superscript"/>
        </w:rPr>
        <w:t>1</w:t>
      </w:r>
      <w:r w:rsidR="009F2E7D">
        <w:t>H</w:t>
      </w:r>
      <w:r>
        <w:t xml:space="preserve"> MRI sequences then include 3D SPGR images performed at approximately RV and TLC and also a UTE sequence. Additional sequences are added should the clinical question require further assessment. For </w:t>
      </w:r>
      <w:r w:rsidR="004008C2">
        <w:t>example,</w:t>
      </w:r>
      <w:r>
        <w:t xml:space="preserve"> a patient referred for asthma, will often have a second ventilation scan performed post bronchodilator.</w:t>
      </w:r>
    </w:p>
    <w:p w14:paraId="12C6AB6F" w14:textId="77777777" w:rsidR="006F1D29" w:rsidRDefault="006F1D29" w:rsidP="006717E0"/>
    <w:p w14:paraId="6AAB7DCA" w14:textId="222483F1" w:rsidR="006F1D29" w:rsidRDefault="006F1D29" w:rsidP="006717E0">
      <w:r>
        <w:t>Clinical referrals have primarily come</w:t>
      </w:r>
      <w:r w:rsidR="004008C2">
        <w:t xml:space="preserve"> from the adult and paediatric NHS T</w:t>
      </w:r>
      <w:r>
        <w:t xml:space="preserve">rusts in </w:t>
      </w:r>
      <w:r w:rsidR="006D676C">
        <w:t>Sheffield</w:t>
      </w:r>
      <w:r w:rsidR="00E96416">
        <w:t>,</w:t>
      </w:r>
      <w:r>
        <w:t xml:space="preserve"> however referrals have come from other centres from further afield, including Manchester, London and Leeds. For the purpose of this summary, details will only be provided as to the paediatric referrals to date, with this section mainly emphasising a few case reports where the ventilation images have guided clinical practice.</w:t>
      </w:r>
    </w:p>
    <w:p w14:paraId="50059EA0" w14:textId="77777777" w:rsidR="006F1D29" w:rsidRDefault="006F1D29" w:rsidP="006717E0"/>
    <w:p w14:paraId="02A33DB7" w14:textId="12339864" w:rsidR="006F1D29" w:rsidRDefault="006F1D29" w:rsidP="006717E0">
      <w:pPr>
        <w:pStyle w:val="Heading3"/>
      </w:pPr>
      <w:bookmarkStart w:id="541" w:name="_Toc27382946"/>
      <w:r>
        <w:t>Results</w:t>
      </w:r>
      <w:bookmarkEnd w:id="541"/>
    </w:p>
    <w:p w14:paraId="4B8343F0" w14:textId="77777777" w:rsidR="006F1D29" w:rsidRDefault="006F1D29" w:rsidP="006717E0"/>
    <w:p w14:paraId="05D21959" w14:textId="1A9D6DAA" w:rsidR="006F1D29" w:rsidRDefault="006F1D29" w:rsidP="006717E0">
      <w:r>
        <w:t>From January 2016 – July 2019 the unit has performed 49 paediatric clinical referrals, predominantly from Sheffield Children’s Hospital NHS Foundation Trust. Referrals have come from a variety of clinical backgrounds and for a variety of clinical questions being asked. The breakdown of the underlying diagnosis for the referrals is as follows: Out of the 49 referrals, 15 had a diagnosis of CF, 16 had a diagnosis of PCD, eight patients had non-CF bronchiectasis, three had asthma, two had Fanconi Anaemia, and then one patient each with the f</w:t>
      </w:r>
      <w:r w:rsidR="008126A5">
        <w:t>ollowing underlying diagnosis: o</w:t>
      </w:r>
      <w:r>
        <w:t xml:space="preserve">bliterative bronchiolitis, congenital diaphragmatic hernia, pulmonary vaso-occlusive disease, Ligase deficiency with poor lung function and one </w:t>
      </w:r>
      <w:r w:rsidR="008126A5">
        <w:t xml:space="preserve">patient with an </w:t>
      </w:r>
      <w:r>
        <w:t xml:space="preserve">unknown diagnosis (history of systemic immune deficiency with long standing respiratory illness). This last patient as well as three others were unable to be exposed to ionising radiation and therefore had no clinical imaging prior to referral. </w:t>
      </w:r>
      <w:r w:rsidR="009F2E7D">
        <w:rPr>
          <w:vertAlign w:val="superscript"/>
        </w:rPr>
        <w:t>1</w:t>
      </w:r>
      <w:r w:rsidR="009F2E7D">
        <w:t>H</w:t>
      </w:r>
      <w:r>
        <w:t xml:space="preserve"> and </w:t>
      </w:r>
      <w:r w:rsidR="005E6BBB">
        <w:rPr>
          <w:vertAlign w:val="superscript"/>
        </w:rPr>
        <w:t>129</w:t>
      </w:r>
      <w:r w:rsidR="005E6BBB">
        <w:t>Xe</w:t>
      </w:r>
      <w:r>
        <w:t xml:space="preserve"> MRI were </w:t>
      </w:r>
      <w:r w:rsidR="008126A5">
        <w:t xml:space="preserve">therefore </w:t>
      </w:r>
      <w:r>
        <w:t xml:space="preserve">the only imaging options available to these patients. The youngest referral performed was five years old, </w:t>
      </w:r>
      <w:r w:rsidR="008126A5">
        <w:t>and was well tolerated at this age, with</w:t>
      </w:r>
      <w:r>
        <w:t xml:space="preserve"> good image quality achieved. It would be difficult to perform successful imaging younger than this</w:t>
      </w:r>
      <w:r w:rsidR="008126A5">
        <w:t xml:space="preserve"> with the current protocols</w:t>
      </w:r>
      <w:r>
        <w:t xml:space="preserve">, however some </w:t>
      </w:r>
      <w:r>
        <w:lastRenderedPageBreak/>
        <w:t xml:space="preserve">four year olds would be able to perform successful ventilation imaging with suitable coaching. Despite this, there is a successful preliminary report from a centre in the United States in pre-school children </w:t>
      </w:r>
      <w:r>
        <w:fldChar w:fldCharType="begin">
          <w:fldData xml:space="preserve">PEVuZE5vdGU+PENpdGU+PEF1dGhvcj5BbHRlczwvQXV0aG9yPjxZZWFyPjIwMTc8L1llYXI+PFJl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==
</w:fldData>
        </w:fldChar>
      </w:r>
      <w:r w:rsidR="00B86FC1">
        <w:instrText xml:space="preserve"> ADDIN EN.CITE </w:instrText>
      </w:r>
      <w:r w:rsidR="00B86FC1">
        <w:fldChar w:fldCharType="begin">
          <w:fldData xml:space="preserve">PEVuZE5vdGU+PENpdGU+PEF1dGhvcj5BbHRlczwvQXV0aG9yPjxZZWFyPjIwMTc8L1llYXI+PFJl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==
</w:fldData>
        </w:fldChar>
      </w:r>
      <w:r w:rsidR="00B86FC1">
        <w:instrText xml:space="preserve"> ADDIN EN.CITE.DATA </w:instrText>
      </w:r>
      <w:r w:rsidR="00B86FC1">
        <w:fldChar w:fldCharType="end"/>
      </w:r>
      <w:r>
        <w:fldChar w:fldCharType="separate"/>
      </w:r>
      <w:r w:rsidR="00B86FC1">
        <w:rPr>
          <w:noProof/>
        </w:rPr>
        <w:t>[350]</w:t>
      </w:r>
      <w:r>
        <w:fldChar w:fldCharType="end"/>
      </w:r>
      <w:r>
        <w:t xml:space="preserve">. In the study by Altes </w:t>
      </w:r>
      <w:r w:rsidR="00564288">
        <w:rPr>
          <w:i/>
        </w:rPr>
        <w:t>et al</w:t>
      </w:r>
      <w:r>
        <w:t xml:space="preserve">, pre-school children performed successful ventilation imaging using a free-breathing protocol utilising </w:t>
      </w:r>
      <w:r w:rsidR="005E6BBB">
        <w:rPr>
          <w:vertAlign w:val="superscript"/>
        </w:rPr>
        <w:t>3</w:t>
      </w:r>
      <w:r w:rsidR="005E6BBB">
        <w:t>He</w:t>
      </w:r>
      <w:r>
        <w:t xml:space="preserve">. Further to this </w:t>
      </w:r>
      <w:r w:rsidR="009F2E7D">
        <w:rPr>
          <w:vertAlign w:val="superscript"/>
        </w:rPr>
        <w:t>1</w:t>
      </w:r>
      <w:r w:rsidR="009F2E7D">
        <w:t>H</w:t>
      </w:r>
      <w:r>
        <w:t xml:space="preserve"> free-breathing sequences such as UTE have recently been repeatedly performed in infants and pre-school children with great success </w:t>
      </w:r>
      <w:r>
        <w:fldChar w:fldCharType="begin">
          <w:fldData xml:space="preserve">PEVuZE5vdGU+PENpdGU+PEF1dGhvcj5XYWxrdXA8L0F1dGhvcj48WWVhcj4yMDE4PC9ZZWFyPjxS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YWJici0xPkFtZXJp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=
</w:fldData>
        </w:fldChar>
      </w:r>
      <w:r w:rsidR="00B86FC1">
        <w:instrText xml:space="preserve"> ADDIN EN.CITE </w:instrText>
      </w:r>
      <w:r w:rsidR="00B86FC1">
        <w:fldChar w:fldCharType="begin">
          <w:fldData xml:space="preserve">PEVuZE5vdGU+PENpdGU+PEF1dGhvcj5XYWxrdXA8L0F1dGhvcj48WWVhcj4yMDE4PC9ZZWFyPjxS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YWJici0xPkFtZXJp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=
</w:fldData>
        </w:fldChar>
      </w:r>
      <w:r w:rsidR="00B86FC1">
        <w:instrText xml:space="preserve"> ADDIN EN.CITE.DATA </w:instrText>
      </w:r>
      <w:r w:rsidR="00B86FC1">
        <w:fldChar w:fldCharType="end"/>
      </w:r>
      <w:r>
        <w:fldChar w:fldCharType="separate"/>
      </w:r>
      <w:r w:rsidR="00B86FC1">
        <w:rPr>
          <w:noProof/>
        </w:rPr>
        <w:t>[192, 193, 196, 199, 289]</w:t>
      </w:r>
      <w:r>
        <w:fldChar w:fldCharType="end"/>
      </w:r>
      <w:r>
        <w:t xml:space="preserve">. </w:t>
      </w:r>
    </w:p>
    <w:p w14:paraId="68231690" w14:textId="77777777" w:rsidR="006F1D29" w:rsidRDefault="006F1D29" w:rsidP="006717E0"/>
    <w:p w14:paraId="25258B19" w14:textId="6DE676B6" w:rsidR="006F1D29" w:rsidRDefault="006F1D29" w:rsidP="006717E0">
      <w:r>
        <w:t xml:space="preserve">The referrals for PCD have been largely summarised already in this chapter, but a further clinical example is detailed below. </w:t>
      </w:r>
      <w:r w:rsidR="006D676C">
        <w:t>Also,</w:t>
      </w:r>
      <w:r>
        <w:t xml:space="preserve"> detailed below are two children with CF, one with non-CF bronchiectasis, one case where MRI was the only safe imaging option for a symptomatic patient and one example of a patient referred for a query of non-CF bronchiectasis.</w:t>
      </w:r>
    </w:p>
    <w:p w14:paraId="2C56106E" w14:textId="77777777" w:rsidR="006F1D29" w:rsidRDefault="006F1D29" w:rsidP="006717E0"/>
    <w:p w14:paraId="7CC11756" w14:textId="77777777" w:rsidR="006F1D29" w:rsidRDefault="006F1D29" w:rsidP="006717E0">
      <w:pPr>
        <w:pStyle w:val="Heading4"/>
      </w:pPr>
      <w:r>
        <w:t>Patient A - PCD</w:t>
      </w:r>
    </w:p>
    <w:p w14:paraId="16A9341B" w14:textId="77777777" w:rsidR="006F1D29" w:rsidRDefault="006F1D29" w:rsidP="006717E0"/>
    <w:p w14:paraId="7440BF01" w14:textId="77777777" w:rsidR="006F1D29" w:rsidRDefault="006F1D29" w:rsidP="006717E0">
      <w:r>
        <w:t>Patient A was a 13 year old boy with a diagnosis of PCD. Patient A was referred due to a question as to the clinical effectiveness of his standard physiotherapy. The patient felt that they were not gaining much benefit from their standard regime and therefore a referral for ventilation imaging pre and post physiotherapy was received.</w:t>
      </w:r>
    </w:p>
    <w:p w14:paraId="72EC8957" w14:textId="77777777" w:rsidR="006F1D29" w:rsidRDefault="006F1D29" w:rsidP="006717E0"/>
    <w:p w14:paraId="775DB1BC" w14:textId="77777777" w:rsidR="006F1D29" w:rsidRDefault="006F1D29" w:rsidP="006717E0">
      <w:r>
        <w:t xml:space="preserve">At baseline, the spirometry pattern showed a mixed obstructive/restrictive defect, suggesting an obstructive pattern with a significant gas-trapping component causing the reduced FVC (Body plethysmography was not performed, but the spirometry pattern infers an increased RV). The pre and post physiotherapy ventilation images are shown in </w:t>
      </w:r>
      <w:r>
        <w:fldChar w:fldCharType="begin"/>
      </w:r>
      <w:r>
        <w:instrText xml:space="preserve"> REF _Ref425418542 \h </w:instrText>
      </w:r>
      <w:r>
        <w:fldChar w:fldCharType="separate"/>
      </w:r>
      <w:r w:rsidR="00140F11">
        <w:t xml:space="preserve">Figure </w:t>
      </w:r>
      <w:r w:rsidR="00140F11">
        <w:rPr>
          <w:noProof/>
        </w:rPr>
        <w:t>6</w:t>
      </w:r>
      <w:r w:rsidR="00140F11">
        <w:noBreakHyphen/>
      </w:r>
      <w:r w:rsidR="00140F11">
        <w:rPr>
          <w:noProof/>
        </w:rPr>
        <w:t>12</w:t>
      </w:r>
      <w:r>
        <w:fldChar w:fldCharType="end"/>
      </w:r>
      <w:r>
        <w:t xml:space="preserve">. The physiotherapy performed was using a PEP device (positive end expiratory pressure) in different postural positions under the guidance of the patient’s physiotherapist. The initial ventilation image shows clear evidence of ventilation defects in the bases of the both lungs. </w:t>
      </w:r>
    </w:p>
    <w:p w14:paraId="60785F1F" w14:textId="77777777" w:rsidR="006F1D29" w:rsidRDefault="006F1D29" w:rsidP="006717E0"/>
    <w:p w14:paraId="04E622C6" w14:textId="77777777" w:rsidR="006F1D29" w:rsidRDefault="006F1D29" w:rsidP="00101F71">
      <w:pPr>
        <w:jc w:val="center"/>
      </w:pPr>
      <w:r>
        <w:rPr>
          <w:noProof/>
          <w:lang w:val="en-US"/>
        </w:rPr>
        <w:lastRenderedPageBreak/>
        <w:drawing>
          <wp:inline distT="0" distB="0" distL="0" distR="0" wp14:anchorId="3E6CE2DA" wp14:editId="2435E13A">
            <wp:extent cx="5853881" cy="259334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_Post_Physio_PCD.tiff"/>
                    <pic:cNvPicPr/>
                  </pic:nvPicPr>
                  <pic:blipFill>
                    <a:blip r:embed="rId199">
                      <a:extLst>
                        <a:ext uri="{28A0092B-C50C-407E-A947-70E740481C1C}">
                          <a14:useLocalDpi xmlns:a14="http://schemas.microsoft.com/office/drawing/2010/main" val="0"/>
                        </a:ext>
                      </a:extLst>
                    </a:blip>
                    <a:stretch>
                      <a:fillRect/>
                    </a:stretch>
                  </pic:blipFill>
                  <pic:spPr>
                    <a:xfrm>
                      <a:off x="0" y="0"/>
                      <a:ext cx="5856847" cy="2594654"/>
                    </a:xfrm>
                    <a:prstGeom prst="rect">
                      <a:avLst/>
                    </a:prstGeom>
                  </pic:spPr>
                </pic:pic>
              </a:graphicData>
            </a:graphic>
          </wp:inline>
        </w:drawing>
      </w:r>
    </w:p>
    <w:p w14:paraId="0D9B603E" w14:textId="152AE339" w:rsidR="005F0735" w:rsidRDefault="006F1D29" w:rsidP="006717E0">
      <w:pPr>
        <w:pStyle w:val="Caption"/>
      </w:pPr>
      <w:bookmarkStart w:id="542" w:name="_Ref425418542"/>
      <w:bookmarkStart w:id="543" w:name="_Toc27383126"/>
      <w:r>
        <w:t xml:space="preserve">Figure </w:t>
      </w:r>
      <w:fldSimple w:instr=" STYLEREF 1 \s ">
        <w:r w:rsidR="00824FFE">
          <w:rPr>
            <w:noProof/>
          </w:rPr>
          <w:t>6</w:t>
        </w:r>
      </w:fldSimple>
      <w:r w:rsidR="00824FFE">
        <w:noBreakHyphen/>
      </w:r>
      <w:fldSimple w:instr=" SEQ Figure \* ARABIC \s 1 ">
        <w:r w:rsidR="00824FFE">
          <w:rPr>
            <w:noProof/>
          </w:rPr>
          <w:t>12</w:t>
        </w:r>
      </w:fldSimple>
      <w:bookmarkEnd w:id="542"/>
      <w:r>
        <w:t xml:space="preserve">: Pre and post physiotherapy </w:t>
      </w:r>
      <w:r w:rsidR="005E6BBB">
        <w:rPr>
          <w:vertAlign w:val="superscript"/>
        </w:rPr>
        <w:t>129</w:t>
      </w:r>
      <w:r w:rsidR="005E6BBB">
        <w:t>Xe</w:t>
      </w:r>
      <w:r>
        <w:t xml:space="preserve"> ventilation MRI.</w:t>
      </w:r>
      <w:bookmarkEnd w:id="543"/>
      <w:r>
        <w:t xml:space="preserve"> </w:t>
      </w:r>
    </w:p>
    <w:p w14:paraId="0BD0B8BC" w14:textId="1CC7D6CF" w:rsidR="006F1D29" w:rsidRDefault="006F1D29" w:rsidP="006717E0">
      <w:pPr>
        <w:pStyle w:val="Subtitle"/>
      </w:pPr>
      <w:r>
        <w:t xml:space="preserve">Four comparative slices are shown highlighting the heterogeneity of ventilation abnormalities from posterior to anterior. </w:t>
      </w:r>
    </w:p>
    <w:p w14:paraId="39888416" w14:textId="77777777" w:rsidR="005F0735" w:rsidRPr="005F0735" w:rsidRDefault="005F0735" w:rsidP="006717E0"/>
    <w:p w14:paraId="614BBD9E" w14:textId="25A445B6" w:rsidR="006F1D29" w:rsidRDefault="006F1D29" w:rsidP="006717E0">
      <w:r>
        <w:t xml:space="preserve">Post physiotherapy there was a marked improvement in the degree of ventilation defects, although ventilation defects were still evident. VDP decreased from 9.0 to 3.5%, but there was no obvious change in </w:t>
      </w:r>
      <w:r w:rsidR="005E6BBB">
        <w:t>VH</w:t>
      </w:r>
      <w:r w:rsidR="005E6BBB">
        <w:rPr>
          <w:vertAlign w:val="subscript"/>
        </w:rPr>
        <w:t>I</w:t>
      </w:r>
      <w:r>
        <w:t xml:space="preserve">. Spirometry performed post physiotherapy and post repeated-MRI showed an increase in </w:t>
      </w:r>
      <w:r w:rsidR="00DF2511">
        <w:t>FEV</w:t>
      </w:r>
      <w:r w:rsidR="00DF2511">
        <w:rPr>
          <w:vertAlign w:val="subscript"/>
        </w:rPr>
        <w:t>1</w:t>
      </w:r>
      <w:r>
        <w:t xml:space="preserve"> of 8.4% from 1.48 L to 1.6 L, but no change in FVC. The spirometry values suggest that because FVC is unchanged there may still be significant gas trapping. </w:t>
      </w:r>
      <w:r>
        <w:fldChar w:fldCharType="begin"/>
      </w:r>
      <w:r>
        <w:instrText xml:space="preserve"> REF _Ref425418548 \h </w:instrText>
      </w:r>
      <w:r>
        <w:fldChar w:fldCharType="separate"/>
      </w:r>
      <w:r w:rsidR="00140F11">
        <w:t xml:space="preserve">Figure </w:t>
      </w:r>
      <w:r w:rsidR="00140F11">
        <w:rPr>
          <w:noProof/>
        </w:rPr>
        <w:t>6</w:t>
      </w:r>
      <w:r w:rsidR="00140F11">
        <w:noBreakHyphen/>
      </w:r>
      <w:r w:rsidR="00140F11">
        <w:rPr>
          <w:noProof/>
        </w:rPr>
        <w:t>13</w:t>
      </w:r>
      <w:r>
        <w:fldChar w:fldCharType="end"/>
      </w:r>
      <w:r>
        <w:t xml:space="preserve"> however demonstrates that at RV there was a visible decrease in gas-trapping in the locations where ventilation defects improved.</w:t>
      </w:r>
    </w:p>
    <w:p w14:paraId="31B62E84" w14:textId="464D64ED" w:rsidR="005F0735" w:rsidRDefault="005F0735" w:rsidP="006717E0"/>
    <w:p w14:paraId="352348CF" w14:textId="77777777" w:rsidR="006F1D29" w:rsidRDefault="006F1D29" w:rsidP="00101F71">
      <w:pPr>
        <w:jc w:val="center"/>
      </w:pPr>
      <w:r>
        <w:rPr>
          <w:noProof/>
          <w:lang w:val="en-US"/>
        </w:rPr>
        <w:drawing>
          <wp:inline distT="0" distB="0" distL="0" distR="0" wp14:anchorId="3E79874A" wp14:editId="5E42DE0C">
            <wp:extent cx="4458712" cy="2208406"/>
            <wp:effectExtent l="0" t="0" r="0" b="190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_Post_Physio_SPGR_PCD.tiff"/>
                    <pic:cNvPicPr/>
                  </pic:nvPicPr>
                  <pic:blipFill>
                    <a:blip r:embed="rId200">
                      <a:extLst>
                        <a:ext uri="{28A0092B-C50C-407E-A947-70E740481C1C}">
                          <a14:useLocalDpi xmlns:a14="http://schemas.microsoft.com/office/drawing/2010/main" val="0"/>
                        </a:ext>
                      </a:extLst>
                    </a:blip>
                    <a:stretch>
                      <a:fillRect/>
                    </a:stretch>
                  </pic:blipFill>
                  <pic:spPr>
                    <a:xfrm>
                      <a:off x="0" y="0"/>
                      <a:ext cx="4472101" cy="2215038"/>
                    </a:xfrm>
                    <a:prstGeom prst="rect">
                      <a:avLst/>
                    </a:prstGeom>
                  </pic:spPr>
                </pic:pic>
              </a:graphicData>
            </a:graphic>
          </wp:inline>
        </w:drawing>
      </w:r>
    </w:p>
    <w:p w14:paraId="4540255F" w14:textId="04A0ADF2" w:rsidR="005F0735" w:rsidRDefault="006F1D29" w:rsidP="006717E0">
      <w:pPr>
        <w:pStyle w:val="Caption"/>
      </w:pPr>
      <w:bookmarkStart w:id="544" w:name="_Ref425418548"/>
      <w:bookmarkStart w:id="545" w:name="_Toc27383127"/>
      <w:r>
        <w:t xml:space="preserve">Figure </w:t>
      </w:r>
      <w:fldSimple w:instr=" STYLEREF 1 \s ">
        <w:r w:rsidR="00824FFE">
          <w:rPr>
            <w:noProof/>
          </w:rPr>
          <w:t>6</w:t>
        </w:r>
      </w:fldSimple>
      <w:r w:rsidR="00824FFE">
        <w:noBreakHyphen/>
      </w:r>
      <w:fldSimple w:instr=" SEQ Figure \* ARABIC \s 1 ">
        <w:r w:rsidR="00824FFE">
          <w:rPr>
            <w:noProof/>
          </w:rPr>
          <w:t>13</w:t>
        </w:r>
      </w:fldSimple>
      <w:bookmarkEnd w:id="544"/>
      <w:r>
        <w:t xml:space="preserve">: 3D SPGR </w:t>
      </w:r>
      <w:r w:rsidR="009F2E7D">
        <w:rPr>
          <w:vertAlign w:val="superscript"/>
        </w:rPr>
        <w:t>1</w:t>
      </w:r>
      <w:r w:rsidR="009F2E7D">
        <w:t>H</w:t>
      </w:r>
      <w:r>
        <w:t xml:space="preserve"> MRI performed at approximately RV pre and post physiotherapy.</w:t>
      </w:r>
      <w:bookmarkEnd w:id="545"/>
      <w:r>
        <w:t xml:space="preserve"> </w:t>
      </w:r>
    </w:p>
    <w:p w14:paraId="25ACF249" w14:textId="48E67E22" w:rsidR="006F1D29" w:rsidRDefault="006F1D29" w:rsidP="006717E0">
      <w:pPr>
        <w:pStyle w:val="Subtitle"/>
      </w:pPr>
      <w:r>
        <w:t>Pre-physiotherapy, gas trapping is evident in the bases of both lungs. Post-physiotherapy the gas trapping appears to have visibly improved in the left lung, but the gas trapping in the right lung is still evident.</w:t>
      </w:r>
    </w:p>
    <w:p w14:paraId="76D7A020" w14:textId="77777777" w:rsidR="006F1D29" w:rsidRDefault="006F1D29" w:rsidP="006717E0"/>
    <w:p w14:paraId="4926E203" w14:textId="02B4BEB1" w:rsidR="006F1D29" w:rsidRDefault="006F1D29" w:rsidP="006717E0">
      <w:r>
        <w:lastRenderedPageBreak/>
        <w:t xml:space="preserve">The images </w:t>
      </w:r>
      <w:r w:rsidR="008126A5">
        <w:t>demonstrate</w:t>
      </w:r>
      <w:r>
        <w:t xml:space="preserve"> </w:t>
      </w:r>
      <w:r w:rsidR="008126A5">
        <w:t>the benefits of performing the</w:t>
      </w:r>
      <w:r>
        <w:t xml:space="preserve"> physiotherapy regime</w:t>
      </w:r>
      <w:r w:rsidR="008126A5">
        <w:t xml:space="preserve"> in this patient</w:t>
      </w:r>
      <w:r>
        <w:t xml:space="preserve">. Despite only small improvements in </w:t>
      </w:r>
      <w:r w:rsidR="00DF2511">
        <w:t>FEV</w:t>
      </w:r>
      <w:r w:rsidR="00DF2511">
        <w:rPr>
          <w:vertAlign w:val="subscript"/>
        </w:rPr>
        <w:t>1</w:t>
      </w:r>
      <w:r>
        <w:t xml:space="preserve">, ventilation abnormalities have clearly improved on </w:t>
      </w:r>
      <w:r w:rsidR="005E6BBB">
        <w:rPr>
          <w:vertAlign w:val="superscript"/>
        </w:rPr>
        <w:t>129</w:t>
      </w:r>
      <w:r w:rsidR="005E6BBB">
        <w:t>Xe</w:t>
      </w:r>
      <w:r>
        <w:t xml:space="preserve"> MRI and a significant reduction VDP was observed.</w:t>
      </w:r>
    </w:p>
    <w:p w14:paraId="73B966A0" w14:textId="77777777" w:rsidR="006F1D29" w:rsidRDefault="006F1D29" w:rsidP="006717E0"/>
    <w:p w14:paraId="2AA30AA7" w14:textId="77777777" w:rsidR="006F1D29" w:rsidRDefault="006F1D29" w:rsidP="006717E0">
      <w:pPr>
        <w:pStyle w:val="Heading4"/>
      </w:pPr>
      <w:r>
        <w:t>Patient B - CF</w:t>
      </w:r>
    </w:p>
    <w:p w14:paraId="4BDC6C54" w14:textId="77777777" w:rsidR="006F1D29" w:rsidRDefault="006F1D29" w:rsidP="006717E0"/>
    <w:p w14:paraId="6234AD2D" w14:textId="507160C3" w:rsidR="006F1D29" w:rsidRDefault="006F1D29" w:rsidP="006717E0">
      <w:r>
        <w:t>Patient B has a diagnosis of CF and has been involved in the original longitudinal s</w:t>
      </w:r>
      <w:r w:rsidR="005F6CAE">
        <w:t>tudy published and detailed in C</w:t>
      </w:r>
      <w:r>
        <w:t xml:space="preserve">hapter </w:t>
      </w:r>
      <w:r w:rsidR="005F6CAE">
        <w:fldChar w:fldCharType="begin"/>
      </w:r>
      <w:r w:rsidR="005F6CAE">
        <w:instrText xml:space="preserve"> REF _Ref21785044 \r \h </w:instrText>
      </w:r>
      <w:r w:rsidR="005F6CAE">
        <w:fldChar w:fldCharType="separate"/>
      </w:r>
      <w:r w:rsidR="00140F11">
        <w:t>5</w:t>
      </w:r>
      <w:r w:rsidR="005F6CAE">
        <w:fldChar w:fldCharType="end"/>
      </w:r>
      <w:r w:rsidR="005F6CAE">
        <w:t xml:space="preserve"> (</w:t>
      </w:r>
      <w:r w:rsidR="005F6CAE">
        <w:fldChar w:fldCharType="begin"/>
      </w:r>
      <w:r w:rsidR="005F6CAE">
        <w:instrText xml:space="preserve"> REF _Ref21772584 \h </w:instrText>
      </w:r>
      <w:r w:rsidR="005F6CAE">
        <w:fldChar w:fldCharType="separate"/>
      </w:r>
      <w:r w:rsidR="00140F11">
        <w:t>Two year follow up analysis of children with CF and normal FEV</w:t>
      </w:r>
      <w:r w:rsidR="00140F11">
        <w:rPr>
          <w:vertAlign w:val="subscript"/>
        </w:rPr>
        <w:t>1</w:t>
      </w:r>
      <w:r w:rsidR="005F6CAE">
        <w:fldChar w:fldCharType="end"/>
      </w:r>
      <w:r w:rsidR="005F6CAE">
        <w:t>, p</w:t>
      </w:r>
      <w:r w:rsidR="005F6CAE">
        <w:fldChar w:fldCharType="begin"/>
      </w:r>
      <w:r w:rsidR="005F6CAE">
        <w:instrText xml:space="preserve"> PAGEREF _Ref21772584 \h </w:instrText>
      </w:r>
      <w:r w:rsidR="005F6CAE">
        <w:fldChar w:fldCharType="separate"/>
      </w:r>
      <w:r w:rsidR="00140F11">
        <w:rPr>
          <w:noProof/>
        </w:rPr>
        <w:t>202</w:t>
      </w:r>
      <w:r w:rsidR="005F6CAE">
        <w:fldChar w:fldCharType="end"/>
      </w:r>
      <w:r w:rsidR="005F6CAE">
        <w:t>)</w:t>
      </w:r>
      <w:r>
        <w:t xml:space="preserve"> </w:t>
      </w:r>
      <w:r>
        <w:fldChar w:fldCharType="begin">
          <w:fldData xml:space="preserve">PEVuZE5vdGU+PENpdGU+PEF1dGhvcj5NYXJzaGFsbDwvQXV0aG9yPjxZZWFyPjIwMTc8L1llYXI+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UsIDI0OV08L0Rpc3BsYXlUZXh0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</w:fldData>
        </w:fldChar>
      </w:r>
      <w:r w:rsidR="00B86FC1">
        <w:instrText xml:space="preserve"> ADDIN EN.CITE.DATA </w:instrText>
      </w:r>
      <w:r w:rsidR="00B86FC1">
        <w:fldChar w:fldCharType="end"/>
      </w:r>
      <w:r>
        <w:fldChar w:fldCharType="separate"/>
      </w:r>
      <w:r w:rsidR="00B86FC1">
        <w:rPr>
          <w:noProof/>
        </w:rPr>
        <w:t>[105, 249]</w:t>
      </w:r>
      <w:r>
        <w:fldChar w:fldCharType="end"/>
      </w:r>
      <w:r>
        <w:t xml:space="preserve">. This original study is independent from the MMAVIC study and the patient </w:t>
      </w:r>
      <w:r w:rsidR="008126A5">
        <w:t>came back for the</w:t>
      </w:r>
      <w:r>
        <w:t xml:space="preserve"> final visit recently. The patient’s serial ventilation and </w:t>
      </w:r>
      <w:r w:rsidR="009F2E7D">
        <w:rPr>
          <w:vertAlign w:val="superscript"/>
        </w:rPr>
        <w:t>1</w:t>
      </w:r>
      <w:r w:rsidR="009F2E7D">
        <w:t>H</w:t>
      </w:r>
      <w:r>
        <w:t xml:space="preserve"> MR images can be seen in </w:t>
      </w:r>
      <w:r>
        <w:fldChar w:fldCharType="begin"/>
      </w:r>
      <w:r>
        <w:instrText xml:space="preserve"> REF _Ref425430304 \h </w:instrText>
      </w:r>
      <w:r>
        <w:fldChar w:fldCharType="separate"/>
      </w:r>
      <w:r w:rsidR="00140F11">
        <w:t xml:space="preserve">Figure </w:t>
      </w:r>
      <w:r w:rsidR="00140F11">
        <w:rPr>
          <w:noProof/>
        </w:rPr>
        <w:t>6</w:t>
      </w:r>
      <w:r w:rsidR="00140F11">
        <w:noBreakHyphen/>
      </w:r>
      <w:r w:rsidR="00140F11">
        <w:rPr>
          <w:noProof/>
        </w:rPr>
        <w:t>14</w:t>
      </w:r>
      <w:r>
        <w:fldChar w:fldCharType="end"/>
      </w:r>
      <w:r>
        <w:t xml:space="preserve">. The time course between visit 1 and 3 was approximately four years. At visit 1 and visit 3, the patient (as part of the protocol) also had a CT scan performed. </w:t>
      </w:r>
    </w:p>
    <w:p w14:paraId="19E48F4F" w14:textId="77777777" w:rsidR="006F1D29" w:rsidRDefault="006F1D29" w:rsidP="006717E0"/>
    <w:p w14:paraId="705A9C1E" w14:textId="233DC9B9" w:rsidR="006F1D29" w:rsidRDefault="006F1D29" w:rsidP="006717E0">
      <w:r>
        <w:t xml:space="preserve">In the summer-autumn of 2018 the patient had multiple clinical events. Firstly, at the annual review, a chest x-ray was performed which showed a right upper lobe collapse and also at the same period of time was diagnosed with ABPA. During the summer, the patient then had a chest CT performed which confirmed the right upper lobe collapse and as a result the patient was admitted for two weeks of intra-venous antibiotics and had a bronchoscopy performed. The report from the bronchoscopy was that a considerable amount of mucus was removed from the right upper-lobe which was consistent with ABPA. The patient later had a repeat x-ray which was inconclusive as to whether there was significant change. At this </w:t>
      </w:r>
      <w:r w:rsidR="006D676C">
        <w:t>stage,</w:t>
      </w:r>
      <w:r>
        <w:t xml:space="preserve"> the clinical team knew that the patient had never reported any clinical symptoms and repeat measures of </w:t>
      </w:r>
      <w:r w:rsidR="00DF2511">
        <w:t>FEV</w:t>
      </w:r>
      <w:r w:rsidR="00DF2511">
        <w:rPr>
          <w:vertAlign w:val="subscript"/>
        </w:rPr>
        <w:t>1</w:t>
      </w:r>
      <w:r>
        <w:t xml:space="preserve"> showed no deviation from the patient’s baseline (all </w:t>
      </w:r>
      <w:r w:rsidR="00DF2511">
        <w:t>FEV</w:t>
      </w:r>
      <w:r w:rsidR="00DF2511">
        <w:rPr>
          <w:vertAlign w:val="subscript"/>
        </w:rPr>
        <w:t>1</w:t>
      </w:r>
      <w:r>
        <w:t xml:space="preserve"> measures were reportedly between 100-105% predicted). The clinical team decided to wait for </w:t>
      </w:r>
      <w:r w:rsidR="008126A5">
        <w:t>the</w:t>
      </w:r>
      <w:r>
        <w:t xml:space="preserve"> third study visit, knowing a repeat CT </w:t>
      </w:r>
      <w:r w:rsidR="008126A5">
        <w:t>would be performed as</w:t>
      </w:r>
      <w:r>
        <w:t xml:space="preserve"> part of the protocol. This was in January 2019, where upon reviewing the CT images the report still showed the right upper-lobe collapse. </w:t>
      </w:r>
    </w:p>
    <w:p w14:paraId="53F41917" w14:textId="77777777" w:rsidR="006F1D29" w:rsidRDefault="006F1D29" w:rsidP="006717E0"/>
    <w:p w14:paraId="567378B9" w14:textId="77777777" w:rsidR="006F1D29" w:rsidRDefault="006F1D29" w:rsidP="00101F71">
      <w:pPr>
        <w:jc w:val="center"/>
      </w:pPr>
      <w:r>
        <w:rPr>
          <w:noProof/>
          <w:lang w:val="en-US"/>
        </w:rPr>
        <w:lastRenderedPageBreak/>
        <w:drawing>
          <wp:inline distT="0" distB="0" distL="0" distR="0" wp14:anchorId="7FD5B6C5" wp14:editId="0F3BDA11">
            <wp:extent cx="5664835" cy="547032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_historical images.tiff"/>
                    <pic:cNvPicPr/>
                  </pic:nvPicPr>
                  <pic:blipFill>
                    <a:blip r:embed="rId201">
                      <a:extLst>
                        <a:ext uri="{28A0092B-C50C-407E-A947-70E740481C1C}">
                          <a14:useLocalDpi xmlns:a14="http://schemas.microsoft.com/office/drawing/2010/main" val="0"/>
                        </a:ext>
                      </a:extLst>
                    </a:blip>
                    <a:stretch>
                      <a:fillRect/>
                    </a:stretch>
                  </pic:blipFill>
                  <pic:spPr>
                    <a:xfrm>
                      <a:off x="0" y="0"/>
                      <a:ext cx="5669766" cy="5475081"/>
                    </a:xfrm>
                    <a:prstGeom prst="rect">
                      <a:avLst/>
                    </a:prstGeom>
                  </pic:spPr>
                </pic:pic>
              </a:graphicData>
            </a:graphic>
          </wp:inline>
        </w:drawing>
      </w:r>
    </w:p>
    <w:p w14:paraId="0DEFA76C" w14:textId="1E148B82" w:rsidR="005F0735" w:rsidRDefault="006F1D29" w:rsidP="006717E0">
      <w:pPr>
        <w:pStyle w:val="Caption"/>
        <w:rPr>
          <w:noProof/>
        </w:rPr>
      </w:pPr>
      <w:bookmarkStart w:id="546" w:name="_Ref425430304"/>
      <w:bookmarkStart w:id="547" w:name="_Toc27383128"/>
      <w:r>
        <w:t xml:space="preserve">Figure </w:t>
      </w:r>
      <w:fldSimple w:instr=" STYLEREF 1 \s ">
        <w:r w:rsidR="00824FFE">
          <w:rPr>
            <w:noProof/>
          </w:rPr>
          <w:t>6</w:t>
        </w:r>
      </w:fldSimple>
      <w:r w:rsidR="00824FFE">
        <w:noBreakHyphen/>
      </w:r>
      <w:fldSimple w:instr=" SEQ Figure \* ARABIC \s 1 ">
        <w:r w:rsidR="00824FFE">
          <w:rPr>
            <w:noProof/>
          </w:rPr>
          <w:t>14</w:t>
        </w:r>
      </w:fldSimple>
      <w:bookmarkEnd w:id="546"/>
      <w:r>
        <w:rPr>
          <w:noProof/>
        </w:rPr>
        <w:t xml:space="preserve">: Longitudinal </w:t>
      </w:r>
      <w:r w:rsidR="005E6BBB">
        <w:rPr>
          <w:vertAlign w:val="superscript"/>
        </w:rPr>
        <w:t>3</w:t>
      </w:r>
      <w:r w:rsidR="005E6BBB">
        <w:t>He</w:t>
      </w:r>
      <w:r>
        <w:rPr>
          <w:noProof/>
        </w:rPr>
        <w:t xml:space="preserve"> ventilation MRI from patient B alongside </w:t>
      </w:r>
      <w:r w:rsidR="009F2E7D">
        <w:rPr>
          <w:vertAlign w:val="superscript"/>
        </w:rPr>
        <w:t>1</w:t>
      </w:r>
      <w:r w:rsidR="009F2E7D">
        <w:t>H</w:t>
      </w:r>
      <w:r>
        <w:rPr>
          <w:noProof/>
        </w:rPr>
        <w:t xml:space="preserve"> SSFP MRI.</w:t>
      </w:r>
      <w:bookmarkEnd w:id="547"/>
      <w:r>
        <w:rPr>
          <w:noProof/>
        </w:rPr>
        <w:t xml:space="preserve"> </w:t>
      </w:r>
    </w:p>
    <w:p w14:paraId="26EB243B" w14:textId="61831C55" w:rsidR="006F1D29" w:rsidRDefault="006F1D29" w:rsidP="006717E0">
      <w:pPr>
        <w:pStyle w:val="Subtitle"/>
        <w:rPr>
          <w:noProof/>
        </w:rPr>
      </w:pPr>
      <w:r>
        <w:rPr>
          <w:noProof/>
        </w:rPr>
        <w:t>The images were collected as part of the original CF longitudinal study performed by the POLARIS group at the University of Sheffield</w:t>
      </w:r>
      <w:r w:rsidR="005F0735">
        <w:rPr>
          <w:noProof/>
        </w:rPr>
        <w:t xml:space="preserve"> and described in Chapter </w:t>
      </w:r>
      <w:r w:rsidR="005F0735">
        <w:rPr>
          <w:noProof/>
        </w:rPr>
        <w:fldChar w:fldCharType="begin"/>
      </w:r>
      <w:r w:rsidR="005F0735">
        <w:rPr>
          <w:noProof/>
        </w:rPr>
        <w:instrText xml:space="preserve"> REF _Ref21785044 \r \h </w:instrText>
      </w:r>
      <w:r w:rsidR="005F0735">
        <w:rPr>
          <w:noProof/>
        </w:rPr>
      </w:r>
      <w:r w:rsidR="005F0735">
        <w:rPr>
          <w:noProof/>
        </w:rPr>
        <w:fldChar w:fldCharType="separate"/>
      </w:r>
      <w:r w:rsidR="00140F11">
        <w:rPr>
          <w:noProof/>
        </w:rPr>
        <w:t>5</w:t>
      </w:r>
      <w:r w:rsidR="005F0735">
        <w:rPr>
          <w:noProof/>
        </w:rPr>
        <w:fldChar w:fldCharType="end"/>
      </w:r>
      <w:r w:rsidR="005F0735">
        <w:rPr>
          <w:noProof/>
        </w:rPr>
        <w:t xml:space="preserve"> (</w:t>
      </w:r>
      <w:r w:rsidR="005F0735">
        <w:rPr>
          <w:noProof/>
        </w:rPr>
        <w:fldChar w:fldCharType="begin"/>
      </w:r>
      <w:r w:rsidR="005F0735">
        <w:rPr>
          <w:noProof/>
        </w:rPr>
        <w:instrText xml:space="preserve"> REF _Ref21772584 \h </w:instrText>
      </w:r>
      <w:r w:rsidR="005F0735">
        <w:rPr>
          <w:noProof/>
        </w:rPr>
      </w:r>
      <w:r w:rsidR="005F0735">
        <w:rPr>
          <w:noProof/>
        </w:rPr>
        <w:fldChar w:fldCharType="separate"/>
      </w:r>
      <w:r w:rsidR="00140F11">
        <w:t>Two year follow up analysis of children with CF and normal FEV</w:t>
      </w:r>
      <w:r w:rsidR="00140F11">
        <w:rPr>
          <w:vertAlign w:val="subscript"/>
        </w:rPr>
        <w:t>1</w:t>
      </w:r>
      <w:r w:rsidR="005F0735">
        <w:rPr>
          <w:noProof/>
        </w:rPr>
        <w:fldChar w:fldCharType="end"/>
      </w:r>
      <w:r w:rsidR="005F0735">
        <w:rPr>
          <w:noProof/>
        </w:rPr>
        <w:t>, p</w:t>
      </w:r>
      <w:r w:rsidR="005F0735">
        <w:rPr>
          <w:noProof/>
        </w:rPr>
        <w:fldChar w:fldCharType="begin"/>
      </w:r>
      <w:r w:rsidR="005F0735">
        <w:rPr>
          <w:noProof/>
        </w:rPr>
        <w:instrText xml:space="preserve"> PAGEREF _Ref21772584 \h </w:instrText>
      </w:r>
      <w:r w:rsidR="005F0735">
        <w:rPr>
          <w:noProof/>
        </w:rPr>
      </w:r>
      <w:r w:rsidR="005F0735">
        <w:rPr>
          <w:noProof/>
        </w:rPr>
        <w:fldChar w:fldCharType="separate"/>
      </w:r>
      <w:r w:rsidR="00140F11">
        <w:rPr>
          <w:noProof/>
        </w:rPr>
        <w:t>202</w:t>
      </w:r>
      <w:r w:rsidR="005F0735">
        <w:rPr>
          <w:noProof/>
        </w:rPr>
        <w:fldChar w:fldCharType="end"/>
      </w:r>
      <w:r w:rsidR="005F0735">
        <w:rPr>
          <w:noProof/>
        </w:rPr>
        <w:t>)</w:t>
      </w:r>
      <w:r>
        <w:rPr>
          <w:noProof/>
        </w:rPr>
        <w:t xml:space="preserve">. </w:t>
      </w:r>
    </w:p>
    <w:p w14:paraId="2225A786" w14:textId="77777777" w:rsidR="00101F71" w:rsidRPr="00101F71" w:rsidRDefault="00101F71" w:rsidP="00101F71"/>
    <w:p w14:paraId="2A2D913F" w14:textId="7FEAD443" w:rsidR="006F1D29" w:rsidRDefault="006F1D29" w:rsidP="006717E0">
      <w:r>
        <w:t xml:space="preserve">At this </w:t>
      </w:r>
      <w:r w:rsidR="006D676C">
        <w:t>stage,</w:t>
      </w:r>
      <w:r>
        <w:t xml:space="preserve"> the CF team referred the patient back for an MRI assessment of both ventilation and structure after deciding to perform another bronchoscopy. The reason for this referral was because the team were un-willing to perform another CT scan, </w:t>
      </w:r>
      <w:r w:rsidR="00DF2511">
        <w:t>FEV</w:t>
      </w:r>
      <w:r w:rsidR="00DF2511">
        <w:rPr>
          <w:vertAlign w:val="subscript"/>
        </w:rPr>
        <w:t>1</w:t>
      </w:r>
      <w:r>
        <w:t xml:space="preserve"> was always unchanged and the patient never reported symptoms. As the patient had serial MRI scans and the service was available to the team, the question was </w:t>
      </w:r>
      <w:r w:rsidR="00E96416">
        <w:t>‘C</w:t>
      </w:r>
      <w:r>
        <w:t>ould MRI detect whether the bronchoscopy was a success?</w:t>
      </w:r>
      <w:r w:rsidR="00E96416">
        <w:t>’.</w:t>
      </w:r>
      <w:r>
        <w:t xml:space="preserve">  The MRI scans were then performed approximately six weeks after the third study visit in February 2019, a few weeks after the bronchoscopy, which had again been successful in removing significant mucus. The resulting images are shown in </w:t>
      </w:r>
      <w:r>
        <w:fldChar w:fldCharType="begin"/>
      </w:r>
      <w:r>
        <w:instrText xml:space="preserve"> REF _Ref425432207 \h </w:instrText>
      </w:r>
      <w:r>
        <w:fldChar w:fldCharType="separate"/>
      </w:r>
      <w:r w:rsidR="00140F11">
        <w:t xml:space="preserve">Figure </w:t>
      </w:r>
      <w:r w:rsidR="00140F11">
        <w:rPr>
          <w:noProof/>
        </w:rPr>
        <w:t>6</w:t>
      </w:r>
      <w:r w:rsidR="00140F11">
        <w:noBreakHyphen/>
      </w:r>
      <w:r w:rsidR="00140F11">
        <w:rPr>
          <w:noProof/>
        </w:rPr>
        <w:t>15</w:t>
      </w:r>
      <w:r>
        <w:fldChar w:fldCharType="end"/>
      </w:r>
      <w:r>
        <w:t>.</w:t>
      </w:r>
    </w:p>
    <w:p w14:paraId="3129F062" w14:textId="77777777" w:rsidR="006F1D29" w:rsidRDefault="006F1D29" w:rsidP="006717E0"/>
    <w:p w14:paraId="30F7B8EB" w14:textId="4461B2F9" w:rsidR="006F1D29" w:rsidRDefault="005E6BBB" w:rsidP="006717E0">
      <w:r>
        <w:rPr>
          <w:vertAlign w:val="superscript"/>
        </w:rPr>
        <w:lastRenderedPageBreak/>
        <w:t>129</w:t>
      </w:r>
      <w:r>
        <w:t>Xe</w:t>
      </w:r>
      <w:r w:rsidR="006F1D29">
        <w:t xml:space="preserve"> ventilation MRI showed a large ventilation defect present in the right upper lobe, which does not ventilate at TLC, suggesting a complete obstruction. The </w:t>
      </w:r>
      <w:r w:rsidR="009F2E7D">
        <w:rPr>
          <w:vertAlign w:val="superscript"/>
        </w:rPr>
        <w:t>1</w:t>
      </w:r>
      <w:r w:rsidR="009F2E7D">
        <w:t>H</w:t>
      </w:r>
      <w:r w:rsidR="006F1D29">
        <w:t xml:space="preserve"> UTE and SPGR images clearly show the cause of the ventilation defect, with a large mass of mucus-filled airways present in the right upper lobe. Both the </w:t>
      </w:r>
      <w:r w:rsidR="009F2E7D">
        <w:rPr>
          <w:vertAlign w:val="superscript"/>
        </w:rPr>
        <w:t>1</w:t>
      </w:r>
      <w:r w:rsidR="009F2E7D">
        <w:t>H</w:t>
      </w:r>
      <w:r w:rsidR="006F1D29">
        <w:t xml:space="preserve"> UTE and SPGR MR images show the gas trapped in this lung region also. Upon reviewing these images, the clinical team decided that another bronchoscopy was warranted, as was a repeat MRI referral post bronchoscopy. </w:t>
      </w:r>
    </w:p>
    <w:p w14:paraId="2A7DD6A1" w14:textId="77777777" w:rsidR="006F1D29" w:rsidRDefault="006F1D29" w:rsidP="006717E0"/>
    <w:p w14:paraId="389FAE5D" w14:textId="0D446FDD" w:rsidR="006F1D29" w:rsidRDefault="008126A5" w:rsidP="006717E0">
      <w:r>
        <w:t>The</w:t>
      </w:r>
      <w:r w:rsidR="006F1D29">
        <w:t xml:space="preserve"> post-bronchoscopy images are shown in </w:t>
      </w:r>
      <w:r w:rsidR="006F1D29">
        <w:fldChar w:fldCharType="begin"/>
      </w:r>
      <w:r w:rsidR="006F1D29">
        <w:instrText xml:space="preserve"> REF _Ref425432466 \h </w:instrText>
      </w:r>
      <w:r w:rsidR="006F1D29">
        <w:fldChar w:fldCharType="separate"/>
      </w:r>
      <w:r w:rsidR="00140F11">
        <w:t xml:space="preserve">Figure </w:t>
      </w:r>
      <w:r w:rsidR="00140F11">
        <w:rPr>
          <w:noProof/>
        </w:rPr>
        <w:t>6</w:t>
      </w:r>
      <w:r w:rsidR="00140F11">
        <w:noBreakHyphen/>
      </w:r>
      <w:r w:rsidR="00140F11">
        <w:rPr>
          <w:noProof/>
        </w:rPr>
        <w:t>16</w:t>
      </w:r>
      <w:r w:rsidR="006F1D29">
        <w:fldChar w:fldCharType="end"/>
      </w:r>
      <w:r w:rsidR="006F1D29">
        <w:t xml:space="preserve"> and were performed approximately six weeks later </w:t>
      </w:r>
      <w:r>
        <w:t>(</w:t>
      </w:r>
      <w:r w:rsidR="006F1D29">
        <w:t>in April 2019</w:t>
      </w:r>
      <w:r>
        <w:t>),</w:t>
      </w:r>
      <w:r w:rsidR="006F1D29">
        <w:t xml:space="preserve"> approximately two weeks post bronchoscopy. The images firstly show that there is still a large ventilation defect present at EIVt, but that there is some increased ventilation compared to the pre-bronchoscopy visit, especially so at TLC. The </w:t>
      </w:r>
      <w:r w:rsidR="009F2E7D">
        <w:rPr>
          <w:vertAlign w:val="superscript"/>
        </w:rPr>
        <w:t>1</w:t>
      </w:r>
      <w:r w:rsidR="009F2E7D">
        <w:t>H</w:t>
      </w:r>
      <w:r w:rsidR="006F1D29">
        <w:t xml:space="preserve"> MR images however clearly demonstrate the immediate results of the bronchoscopy. Where a large mass of mucus was pre-bronchoscopy, now the airways are </w:t>
      </w:r>
      <w:r>
        <w:t>clear</w:t>
      </w:r>
      <w:r w:rsidR="006F1D29">
        <w:t xml:space="preserve"> and appear mucus-free, </w:t>
      </w:r>
      <w:r>
        <w:t>however</w:t>
      </w:r>
      <w:r w:rsidR="006F1D29">
        <w:t xml:space="preserve"> the resultant airways are clearly damaged and remain functionally impaired. </w:t>
      </w:r>
    </w:p>
    <w:p w14:paraId="60F0F163" w14:textId="77777777" w:rsidR="006F1D29" w:rsidRDefault="006F1D29" w:rsidP="006717E0"/>
    <w:p w14:paraId="1669475F" w14:textId="56374F62" w:rsidR="006F1D29" w:rsidRDefault="006F1D29" w:rsidP="006717E0">
      <w:r>
        <w:t>This clinical case is interesting because MRI has played the key role in dictating this patient’s clinical management. Standard monitoring methods were either insensitive (</w:t>
      </w:r>
      <w:r w:rsidR="00DF2511">
        <w:t>FEV</w:t>
      </w:r>
      <w:r w:rsidR="00DF2511">
        <w:rPr>
          <w:vertAlign w:val="subscript"/>
        </w:rPr>
        <w:t>1</w:t>
      </w:r>
      <w:r>
        <w:t xml:space="preserve"> and symptom perception) or involved too much ionising radiation for this patient. The history of this patient shows that a ventilation defect has been evident in the right upper lobe for over 4 years and has progressively grown over this time course. In this </w:t>
      </w:r>
      <w:r w:rsidR="006D676C">
        <w:t>case,</w:t>
      </w:r>
      <w:r>
        <w:t xml:space="preserve"> the ventilation abnormality was present prior to any structural abnormality (the original CT for this patient was normal). This generates the question of whether the ventilation defect was a result of undiagnosed ABPA, or whether the ventilation abnormality was a result of normal CF lung disease which then provided t</w:t>
      </w:r>
      <w:r w:rsidR="008126A5">
        <w:t>he location for ABPA to develop.</w:t>
      </w:r>
      <w:r>
        <w:t xml:space="preserve"> The post-bronchoscopy </w:t>
      </w:r>
      <w:r w:rsidR="009F2E7D">
        <w:rPr>
          <w:vertAlign w:val="superscript"/>
        </w:rPr>
        <w:t>1</w:t>
      </w:r>
      <w:r w:rsidR="009F2E7D">
        <w:t>H</w:t>
      </w:r>
      <w:r>
        <w:t xml:space="preserve"> MR images clearly show the effect of the successful </w:t>
      </w:r>
      <w:r w:rsidR="006D676C">
        <w:t>bronchoscopy</w:t>
      </w:r>
      <w:r w:rsidR="00E96416">
        <w:t>,</w:t>
      </w:r>
      <w:r>
        <w:t xml:space="preserve"> however the ventilation abnormality remains, which highlights that functional abnormalities still persist.</w:t>
      </w:r>
    </w:p>
    <w:p w14:paraId="5FE3CA45" w14:textId="77777777" w:rsidR="006F1D29" w:rsidRDefault="006F1D29" w:rsidP="006717E0"/>
    <w:p w14:paraId="40D3B333" w14:textId="77777777" w:rsidR="006F1D29" w:rsidRDefault="006F1D29" w:rsidP="006717E0"/>
    <w:p w14:paraId="148E8837" w14:textId="77777777" w:rsidR="006F1D29" w:rsidRDefault="006F1D29" w:rsidP="006717E0">
      <w:pPr>
        <w:sectPr w:rsidR="006F1D29" w:rsidSect="00756F0E">
          <w:pgSz w:w="11900" w:h="16840"/>
          <w:pgMar w:top="1440" w:right="1134" w:bottom="1440" w:left="1134" w:header="964" w:footer="964" w:gutter="0"/>
          <w:cols w:space="708"/>
          <w:docGrid w:linePitch="360"/>
        </w:sectPr>
      </w:pPr>
    </w:p>
    <w:p w14:paraId="3B0C73E8" w14:textId="77777777" w:rsidR="006F1D29" w:rsidRDefault="006F1D29" w:rsidP="00101F71">
      <w:pPr>
        <w:jc w:val="center"/>
      </w:pPr>
      <w:r>
        <w:rPr>
          <w:noProof/>
          <w:lang w:val="en-US"/>
        </w:rPr>
        <w:lastRenderedPageBreak/>
        <w:drawing>
          <wp:inline distT="0" distB="0" distL="0" distR="0" wp14:anchorId="3BE03328" wp14:editId="4A6EA318">
            <wp:extent cx="9136273" cy="2072723"/>
            <wp:effectExtent l="0" t="0" r="8255" b="1016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_bronchoscopy_CF.tiff"/>
                    <pic:cNvPicPr/>
                  </pic:nvPicPr>
                  <pic:blipFill>
                    <a:blip r:embed="rId202">
                      <a:extLst>
                        <a:ext uri="{28A0092B-C50C-407E-A947-70E740481C1C}">
                          <a14:useLocalDpi xmlns:a14="http://schemas.microsoft.com/office/drawing/2010/main" val="0"/>
                        </a:ext>
                      </a:extLst>
                    </a:blip>
                    <a:stretch>
                      <a:fillRect/>
                    </a:stretch>
                  </pic:blipFill>
                  <pic:spPr>
                    <a:xfrm>
                      <a:off x="0" y="0"/>
                      <a:ext cx="9146408" cy="2075022"/>
                    </a:xfrm>
                    <a:prstGeom prst="rect">
                      <a:avLst/>
                    </a:prstGeom>
                  </pic:spPr>
                </pic:pic>
              </a:graphicData>
            </a:graphic>
          </wp:inline>
        </w:drawing>
      </w:r>
    </w:p>
    <w:p w14:paraId="0615A6E0" w14:textId="36EE52A9" w:rsidR="00043543" w:rsidRDefault="006F1D29" w:rsidP="006717E0">
      <w:pPr>
        <w:pStyle w:val="Caption"/>
      </w:pPr>
      <w:bookmarkStart w:id="548" w:name="_Ref425432207"/>
      <w:bookmarkStart w:id="549" w:name="_Toc27383129"/>
      <w:r>
        <w:t xml:space="preserve">Figure </w:t>
      </w:r>
      <w:fldSimple w:instr=" STYLEREF 1 \s ">
        <w:r w:rsidR="00824FFE">
          <w:rPr>
            <w:noProof/>
          </w:rPr>
          <w:t>6</w:t>
        </w:r>
      </w:fldSimple>
      <w:r w:rsidR="00824FFE">
        <w:noBreakHyphen/>
      </w:r>
      <w:fldSimple w:instr=" SEQ Figure \* ARABIC \s 1 ">
        <w:r w:rsidR="00824FFE">
          <w:rPr>
            <w:noProof/>
          </w:rPr>
          <w:t>15</w:t>
        </w:r>
      </w:fldSimple>
      <w:bookmarkEnd w:id="548"/>
      <w:r>
        <w:t>: Baseline MR images performed in February 2019 to review the effects of bronchoscopy.</w:t>
      </w:r>
      <w:bookmarkEnd w:id="549"/>
      <w:r>
        <w:t xml:space="preserve"> </w:t>
      </w:r>
    </w:p>
    <w:p w14:paraId="7722B589" w14:textId="77777777" w:rsidR="00043543" w:rsidRDefault="006F1D29" w:rsidP="006717E0">
      <w:pPr>
        <w:pStyle w:val="Subtitle"/>
      </w:pPr>
      <w:r>
        <w:t xml:space="preserve">MR image A = </w:t>
      </w:r>
      <w:r w:rsidR="005E6BBB">
        <w:rPr>
          <w:vertAlign w:val="superscript"/>
        </w:rPr>
        <w:t>129</w:t>
      </w:r>
      <w:r w:rsidR="005E6BBB">
        <w:t>Xe</w:t>
      </w:r>
      <w:r>
        <w:t xml:space="preserve"> ventilation MRI at EIVt, B = </w:t>
      </w:r>
      <w:r w:rsidR="005E6BBB">
        <w:rPr>
          <w:vertAlign w:val="superscript"/>
        </w:rPr>
        <w:t>129</w:t>
      </w:r>
      <w:r w:rsidR="005E6BBB">
        <w:t>Xe</w:t>
      </w:r>
      <w:r>
        <w:t xml:space="preserve"> MRI at TLC, C = </w:t>
      </w:r>
      <w:r w:rsidR="009F2E7D">
        <w:rPr>
          <w:vertAlign w:val="superscript"/>
        </w:rPr>
        <w:t>1</w:t>
      </w:r>
      <w:r w:rsidR="009F2E7D">
        <w:t>H</w:t>
      </w:r>
      <w:r>
        <w:t xml:space="preserve"> UTE MRI, D </w:t>
      </w:r>
      <w:r w:rsidR="009F2E7D">
        <w:rPr>
          <w:vertAlign w:val="superscript"/>
        </w:rPr>
        <w:t>1</w:t>
      </w:r>
      <w:r w:rsidR="009F2E7D">
        <w:t>H</w:t>
      </w:r>
      <w:r>
        <w:t xml:space="preserve"> SPGR MRI at TLC, E = </w:t>
      </w:r>
      <w:r w:rsidR="009F2E7D">
        <w:rPr>
          <w:vertAlign w:val="superscript"/>
        </w:rPr>
        <w:t>1</w:t>
      </w:r>
      <w:r w:rsidR="009F2E7D">
        <w:t>H</w:t>
      </w:r>
      <w:r>
        <w:t xml:space="preserve"> SPGR MRI at RV.</w:t>
      </w:r>
    </w:p>
    <w:p w14:paraId="67C76186" w14:textId="099B3964" w:rsidR="006F1D29" w:rsidRDefault="006F1D29" w:rsidP="006717E0">
      <w:pPr>
        <w:pStyle w:val="Subtitle"/>
      </w:pPr>
      <w:r>
        <w:t xml:space="preserve"> </w:t>
      </w:r>
    </w:p>
    <w:p w14:paraId="66F52E24" w14:textId="77777777" w:rsidR="006F1D29" w:rsidRDefault="006F1D29" w:rsidP="00101F71">
      <w:pPr>
        <w:jc w:val="center"/>
      </w:pPr>
      <w:r>
        <w:rPr>
          <w:noProof/>
          <w:lang w:val="en-US"/>
        </w:rPr>
        <w:drawing>
          <wp:inline distT="0" distB="0" distL="0" distR="0" wp14:anchorId="50768AEB" wp14:editId="3DF90F15">
            <wp:extent cx="9048316" cy="2112447"/>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_bronchoscopy_CF.tiff"/>
                    <pic:cNvPicPr/>
                  </pic:nvPicPr>
                  <pic:blipFill>
                    <a:blip r:embed="rId203">
                      <a:extLst>
                        <a:ext uri="{28A0092B-C50C-407E-A947-70E740481C1C}">
                          <a14:useLocalDpi xmlns:a14="http://schemas.microsoft.com/office/drawing/2010/main" val="0"/>
                        </a:ext>
                      </a:extLst>
                    </a:blip>
                    <a:stretch>
                      <a:fillRect/>
                    </a:stretch>
                  </pic:blipFill>
                  <pic:spPr>
                    <a:xfrm>
                      <a:off x="0" y="0"/>
                      <a:ext cx="9070620" cy="2117654"/>
                    </a:xfrm>
                    <a:prstGeom prst="rect">
                      <a:avLst/>
                    </a:prstGeom>
                  </pic:spPr>
                </pic:pic>
              </a:graphicData>
            </a:graphic>
          </wp:inline>
        </w:drawing>
      </w:r>
    </w:p>
    <w:p w14:paraId="22F5651B" w14:textId="6301C6B2" w:rsidR="00043543" w:rsidRDefault="006F1D29" w:rsidP="006717E0">
      <w:pPr>
        <w:pStyle w:val="Caption"/>
      </w:pPr>
      <w:bookmarkStart w:id="550" w:name="_Ref425432466"/>
      <w:bookmarkStart w:id="551" w:name="_Toc27383130"/>
      <w:r>
        <w:t xml:space="preserve">Figure </w:t>
      </w:r>
      <w:fldSimple w:instr=" STYLEREF 1 \s ">
        <w:r w:rsidR="00824FFE">
          <w:rPr>
            <w:noProof/>
          </w:rPr>
          <w:t>6</w:t>
        </w:r>
      </w:fldSimple>
      <w:r w:rsidR="00824FFE">
        <w:noBreakHyphen/>
      </w:r>
      <w:fldSimple w:instr=" SEQ Figure \* ARABIC \s 1 ">
        <w:r w:rsidR="00824FFE">
          <w:rPr>
            <w:noProof/>
          </w:rPr>
          <w:t>16</w:t>
        </w:r>
      </w:fldSimple>
      <w:bookmarkEnd w:id="550"/>
      <w:r>
        <w:t>: Post-bronchoscopy MR</w:t>
      </w:r>
      <w:r w:rsidR="00C11AC4">
        <w:t>I</w:t>
      </w:r>
      <w:r>
        <w:t xml:space="preserve"> performed in April 2019 to assess the effect of a repeated bronchoscopy.</w:t>
      </w:r>
      <w:bookmarkEnd w:id="551"/>
      <w:r>
        <w:t xml:space="preserve"> </w:t>
      </w:r>
    </w:p>
    <w:p w14:paraId="66F7FA76" w14:textId="3B3483FE" w:rsidR="006F1D29" w:rsidRDefault="006F1D29" w:rsidP="006717E0">
      <w:pPr>
        <w:pStyle w:val="Subtitle"/>
      </w:pPr>
      <w:r>
        <w:t xml:space="preserve">MR image A = </w:t>
      </w:r>
      <w:r w:rsidR="005E6BBB">
        <w:rPr>
          <w:vertAlign w:val="superscript"/>
        </w:rPr>
        <w:t>129</w:t>
      </w:r>
      <w:r w:rsidR="005E6BBB">
        <w:t>Xe</w:t>
      </w:r>
      <w:r>
        <w:t xml:space="preserve"> ventilation MRI at EIVt, B = </w:t>
      </w:r>
      <w:r w:rsidR="005E6BBB">
        <w:rPr>
          <w:vertAlign w:val="superscript"/>
        </w:rPr>
        <w:t>129</w:t>
      </w:r>
      <w:r w:rsidR="005E6BBB">
        <w:t>Xe</w:t>
      </w:r>
      <w:r>
        <w:t xml:space="preserve"> MRI at TLC, C = </w:t>
      </w:r>
      <w:r w:rsidR="009F2E7D">
        <w:rPr>
          <w:vertAlign w:val="superscript"/>
        </w:rPr>
        <w:t>1</w:t>
      </w:r>
      <w:r w:rsidR="009F2E7D">
        <w:t>H</w:t>
      </w:r>
      <w:r>
        <w:t xml:space="preserve"> UTE MRI, D </w:t>
      </w:r>
      <w:r w:rsidR="009F2E7D">
        <w:rPr>
          <w:vertAlign w:val="superscript"/>
        </w:rPr>
        <w:t>1</w:t>
      </w:r>
      <w:r w:rsidR="009F2E7D">
        <w:t>H</w:t>
      </w:r>
      <w:r>
        <w:t xml:space="preserve"> SPGR MRI at TLC, E = </w:t>
      </w:r>
      <w:r w:rsidR="009F2E7D">
        <w:rPr>
          <w:vertAlign w:val="superscript"/>
        </w:rPr>
        <w:t>1</w:t>
      </w:r>
      <w:r w:rsidR="009F2E7D">
        <w:t>H</w:t>
      </w:r>
      <w:r>
        <w:t xml:space="preserve"> SPGR MRI at RV.</w:t>
      </w:r>
    </w:p>
    <w:p w14:paraId="52506379" w14:textId="77777777" w:rsidR="006F1D29" w:rsidRDefault="006F1D29" w:rsidP="006717E0">
      <w:pPr>
        <w:pStyle w:val="Subtitle"/>
        <w:sectPr w:rsidR="006F1D29" w:rsidSect="00756F0E">
          <w:headerReference w:type="default" r:id="rId204"/>
          <w:pgSz w:w="16840" w:h="11900" w:orient="landscape"/>
          <w:pgMar w:top="1440" w:right="1134" w:bottom="1440" w:left="1134" w:header="964" w:footer="964" w:gutter="0"/>
          <w:cols w:space="708"/>
          <w:docGrid w:linePitch="360"/>
        </w:sectPr>
      </w:pPr>
    </w:p>
    <w:p w14:paraId="7104F44B" w14:textId="77777777" w:rsidR="006F1D29" w:rsidRDefault="006F1D29" w:rsidP="006717E0">
      <w:pPr>
        <w:pStyle w:val="Heading4"/>
      </w:pPr>
      <w:r>
        <w:lastRenderedPageBreak/>
        <w:t>Patient C - CF</w:t>
      </w:r>
    </w:p>
    <w:p w14:paraId="661CCB31" w14:textId="77777777" w:rsidR="006F1D29" w:rsidRDefault="006F1D29" w:rsidP="006717E0"/>
    <w:p w14:paraId="79AC1101" w14:textId="610AC764" w:rsidR="006F1D29" w:rsidRDefault="006F1D29" w:rsidP="006717E0">
      <w:r>
        <w:t xml:space="preserve">Patient C also has a diagnosis of CF and was also in the original CF longitudinal study. The patient is a highly competitive semi-elite sprinter (and other track and field events) and basketball player. Who also regularly performs many other sports. This patient always has an </w:t>
      </w:r>
      <w:r w:rsidR="00DF2511">
        <w:t>FEV</w:t>
      </w:r>
      <w:r w:rsidR="00DF2511">
        <w:rPr>
          <w:vertAlign w:val="subscript"/>
        </w:rPr>
        <w:t>1</w:t>
      </w:r>
      <w:r>
        <w:t xml:space="preserve"> of approximately 110% </w:t>
      </w:r>
      <w:r w:rsidR="008126A5">
        <w:t xml:space="preserve">predicted </w:t>
      </w:r>
      <w:r>
        <w:t xml:space="preserve">without significant variation. The images achieved are shown in </w:t>
      </w:r>
      <w:r>
        <w:fldChar w:fldCharType="begin"/>
      </w:r>
      <w:r>
        <w:instrText xml:space="preserve"> REF _Ref14791216 \h </w:instrText>
      </w:r>
      <w:r>
        <w:fldChar w:fldCharType="separate"/>
      </w:r>
      <w:r w:rsidR="00140F11">
        <w:t xml:space="preserve">Figure </w:t>
      </w:r>
      <w:r w:rsidR="00140F11">
        <w:rPr>
          <w:noProof/>
        </w:rPr>
        <w:t>6</w:t>
      </w:r>
      <w:r w:rsidR="00140F11">
        <w:noBreakHyphen/>
      </w:r>
      <w:r w:rsidR="00140F11">
        <w:rPr>
          <w:noProof/>
        </w:rPr>
        <w:t>17</w:t>
      </w:r>
      <w:r>
        <w:fldChar w:fldCharType="end"/>
      </w:r>
      <w:r>
        <w:t>. The baseline image shows a relatively homogeneous pattern to the distribution of ventilation with a small ventilation defect evident in the lower left portion of the image. The second image is performed approximately 2 years later and shows a significantly more heterogeneous pattern of ventilation. Upon highlighting this to the clinical team (as per protocol) it was highlighted that approximately 2 months prior to the second image the patient had broken his pelvis in a sporting accident. This had resulted in a normally highly active individual being wheel-chair bound for two months.</w:t>
      </w:r>
    </w:p>
    <w:p w14:paraId="59155D61" w14:textId="77777777" w:rsidR="006F1D29" w:rsidRDefault="006F1D29" w:rsidP="006717E0"/>
    <w:p w14:paraId="23AC428F" w14:textId="75901FBE" w:rsidR="006F1D29" w:rsidRDefault="006F1D29" w:rsidP="006717E0">
      <w:r>
        <w:t xml:space="preserve">The clinical team decided not to intervene with any new therapies because he was due to start exercising again. Instead a repeated </w:t>
      </w:r>
      <w:r w:rsidR="005E6BBB">
        <w:rPr>
          <w:vertAlign w:val="superscript"/>
        </w:rPr>
        <w:t>3</w:t>
      </w:r>
      <w:r w:rsidR="005E6BBB">
        <w:t>He</w:t>
      </w:r>
      <w:r>
        <w:t xml:space="preserve"> MRI was requested in a clinical referral capacity. The third MRI shown in </w:t>
      </w:r>
      <w:r>
        <w:fldChar w:fldCharType="begin"/>
      </w:r>
      <w:r>
        <w:instrText xml:space="preserve"> REF _Ref14791216 \h </w:instrText>
      </w:r>
      <w:r>
        <w:fldChar w:fldCharType="separate"/>
      </w:r>
      <w:r w:rsidR="00140F11">
        <w:t xml:space="preserve">Figure </w:t>
      </w:r>
      <w:r w:rsidR="00140F11">
        <w:rPr>
          <w:noProof/>
        </w:rPr>
        <w:t>6</w:t>
      </w:r>
      <w:r w:rsidR="00140F11">
        <w:noBreakHyphen/>
      </w:r>
      <w:r w:rsidR="00140F11">
        <w:rPr>
          <w:noProof/>
        </w:rPr>
        <w:t>17</w:t>
      </w:r>
      <w:r>
        <w:fldChar w:fldCharType="end"/>
      </w:r>
      <w:r>
        <w:t xml:space="preserve"> shows the resulting ventilation image acquired approximately one month after starting exercise again without any new therapies. There is a visible improvement in the distribution of ventilation although a few small ventilation defects persist. Throughout </w:t>
      </w:r>
      <w:r w:rsidR="00DF2511">
        <w:t>FEV</w:t>
      </w:r>
      <w:r w:rsidR="00DF2511">
        <w:rPr>
          <w:vertAlign w:val="subscript"/>
        </w:rPr>
        <w:t>1</w:t>
      </w:r>
      <w:r>
        <w:t xml:space="preserve"> did not significantly alter from approximately 110% predicted.</w:t>
      </w:r>
    </w:p>
    <w:p w14:paraId="22822624" w14:textId="16C47E3C" w:rsidR="00043543" w:rsidRDefault="00043543" w:rsidP="006717E0"/>
    <w:p w14:paraId="75FE03C6" w14:textId="77777777" w:rsidR="006F1D29" w:rsidRDefault="006F1D29" w:rsidP="00101F71">
      <w:pPr>
        <w:jc w:val="center"/>
      </w:pPr>
      <w:r>
        <w:rPr>
          <w:noProof/>
          <w:lang w:val="en-US"/>
        </w:rPr>
        <w:drawing>
          <wp:inline distT="0" distB="0" distL="0" distR="0" wp14:anchorId="471EF81B" wp14:editId="20090B6C">
            <wp:extent cx="5727620" cy="2402840"/>
            <wp:effectExtent l="0" t="0" r="0" b="1016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F_exercise example.png"/>
                    <pic:cNvPicPr/>
                  </pic:nvPicPr>
                  <pic:blipFill>
                    <a:blip r:embed="rId205">
                      <a:extLst>
                        <a:ext uri="{28A0092B-C50C-407E-A947-70E740481C1C}">
                          <a14:useLocalDpi xmlns:a14="http://schemas.microsoft.com/office/drawing/2010/main" val="0"/>
                        </a:ext>
                      </a:extLst>
                    </a:blip>
                    <a:stretch>
                      <a:fillRect/>
                    </a:stretch>
                  </pic:blipFill>
                  <pic:spPr>
                    <a:xfrm>
                      <a:off x="0" y="0"/>
                      <a:ext cx="5738132" cy="2407250"/>
                    </a:xfrm>
                    <a:prstGeom prst="rect">
                      <a:avLst/>
                    </a:prstGeom>
                  </pic:spPr>
                </pic:pic>
              </a:graphicData>
            </a:graphic>
          </wp:inline>
        </w:drawing>
      </w:r>
    </w:p>
    <w:p w14:paraId="68B8702D" w14:textId="291156E7" w:rsidR="00043543" w:rsidRDefault="006F1D29" w:rsidP="006717E0">
      <w:pPr>
        <w:pStyle w:val="Caption"/>
      </w:pPr>
      <w:bookmarkStart w:id="552" w:name="_Ref14791216"/>
      <w:bookmarkStart w:id="553" w:name="_Toc27383131"/>
      <w:r>
        <w:t xml:space="preserve">Figure </w:t>
      </w:r>
      <w:fldSimple w:instr=" STYLEREF 1 \s ">
        <w:r w:rsidR="00824FFE">
          <w:rPr>
            <w:noProof/>
          </w:rPr>
          <w:t>6</w:t>
        </w:r>
      </w:fldSimple>
      <w:r w:rsidR="00824FFE">
        <w:noBreakHyphen/>
      </w:r>
      <w:fldSimple w:instr=" SEQ Figure \* ARABIC \s 1 ">
        <w:r w:rsidR="00824FFE">
          <w:rPr>
            <w:noProof/>
          </w:rPr>
          <w:t>17</w:t>
        </w:r>
      </w:fldSimple>
      <w:bookmarkEnd w:id="552"/>
      <w:r>
        <w:t xml:space="preserve">: Baseline and follow-up </w:t>
      </w:r>
      <w:r w:rsidR="005E6BBB">
        <w:rPr>
          <w:vertAlign w:val="superscript"/>
        </w:rPr>
        <w:t>3</w:t>
      </w:r>
      <w:r w:rsidR="005E6BBB">
        <w:t>He</w:t>
      </w:r>
      <w:r>
        <w:t xml:space="preserve"> MRI from a patient in the original longitudinal study.</w:t>
      </w:r>
      <w:bookmarkEnd w:id="553"/>
      <w:r>
        <w:t xml:space="preserve"> </w:t>
      </w:r>
    </w:p>
    <w:p w14:paraId="2CE3B4D2" w14:textId="06B46470" w:rsidR="006F1D29" w:rsidRDefault="006F1D29" w:rsidP="006717E0">
      <w:pPr>
        <w:pStyle w:val="Subtitle"/>
      </w:pPr>
      <w:r>
        <w:t>The third MRI was performed as the clinical referral post injury recovery.</w:t>
      </w:r>
    </w:p>
    <w:p w14:paraId="369CB9BA" w14:textId="77777777" w:rsidR="006F1D29" w:rsidRDefault="006F1D29" w:rsidP="006717E0"/>
    <w:p w14:paraId="358DDB74" w14:textId="190B8F12" w:rsidR="006F1D29" w:rsidRDefault="006F1D29" w:rsidP="006717E0">
      <w:r>
        <w:t>This case, as well as the exercise interve</w:t>
      </w:r>
      <w:r w:rsidR="00DF3227">
        <w:t>ntion sub-analysis reported in C</w:t>
      </w:r>
      <w:r>
        <w:t>hapter</w:t>
      </w:r>
      <w:r w:rsidR="00DF3227">
        <w:t xml:space="preserve"> </w:t>
      </w:r>
      <w:r w:rsidR="00DF3227">
        <w:fldChar w:fldCharType="begin"/>
      </w:r>
      <w:r w:rsidR="00DF3227">
        <w:instrText xml:space="preserve"> REF _Ref21782242 \r \h </w:instrText>
      </w:r>
      <w:r w:rsidR="00DF3227">
        <w:fldChar w:fldCharType="separate"/>
      </w:r>
      <w:r w:rsidR="00140F11">
        <w:t>4.3</w:t>
      </w:r>
      <w:r w:rsidR="00DF3227">
        <w:fldChar w:fldCharType="end"/>
      </w:r>
      <w:r w:rsidR="00DF3227">
        <w:t xml:space="preserve"> (</w:t>
      </w:r>
      <w:r w:rsidR="00DF3227">
        <w:fldChar w:fldCharType="begin"/>
      </w:r>
      <w:r w:rsidR="00DF3227">
        <w:instrText xml:space="preserve"> REF _Ref21782242 \h </w:instrText>
      </w:r>
      <w:r w:rsidR="00DF3227">
        <w:fldChar w:fldCharType="separate"/>
      </w:r>
      <w:r w:rsidR="00140F11">
        <w:t>The effect of acute maximal exercise on ventilation distribution</w:t>
      </w:r>
      <w:r w:rsidR="00DF3227">
        <w:fldChar w:fldCharType="end"/>
      </w:r>
      <w:r w:rsidR="00DF3227">
        <w:t>, p</w:t>
      </w:r>
      <w:r w:rsidR="00DF3227">
        <w:fldChar w:fldCharType="begin"/>
      </w:r>
      <w:r w:rsidR="00DF3227">
        <w:instrText xml:space="preserve"> PAGEREF _Ref21782242 \h </w:instrText>
      </w:r>
      <w:r w:rsidR="00DF3227">
        <w:fldChar w:fldCharType="separate"/>
      </w:r>
      <w:r w:rsidR="00140F11">
        <w:rPr>
          <w:noProof/>
        </w:rPr>
        <w:t>181</w:t>
      </w:r>
      <w:r w:rsidR="00DF3227">
        <w:fldChar w:fldCharType="end"/>
      </w:r>
      <w:r w:rsidR="00DF3227">
        <w:t>)</w:t>
      </w:r>
      <w:r>
        <w:t xml:space="preserve">, highlight the positive role exercise can play as a </w:t>
      </w:r>
      <w:r>
        <w:lastRenderedPageBreak/>
        <w:t>method for maintaining and improving lung function.</w:t>
      </w:r>
      <w:r w:rsidR="00DF3227">
        <w:t xml:space="preserve"> The images also helped the clinical team to choose a more conservative management approach, rather than administering new therapies.</w:t>
      </w:r>
    </w:p>
    <w:p w14:paraId="1E28C48A" w14:textId="77777777" w:rsidR="006F1D29" w:rsidRDefault="006F1D29" w:rsidP="006717E0"/>
    <w:p w14:paraId="1D089BFB" w14:textId="77777777" w:rsidR="006F1D29" w:rsidRDefault="006F1D29" w:rsidP="006717E0">
      <w:pPr>
        <w:pStyle w:val="Heading4"/>
      </w:pPr>
      <w:r>
        <w:t>Patients D and E</w:t>
      </w:r>
    </w:p>
    <w:p w14:paraId="6E54A859" w14:textId="77777777" w:rsidR="006F1D29" w:rsidRDefault="006F1D29" w:rsidP="006717E0"/>
    <w:p w14:paraId="40CB5911" w14:textId="0820B561" w:rsidR="006F1D29" w:rsidRDefault="006F1D29" w:rsidP="006717E0">
      <w:r>
        <w:t xml:space="preserve">Patients D and E both had a similar clinical course in that they both had a diagnosis of Fanconi Anaemia and had received a bone-marrow transplant. Due to the underlying diagnosis </w:t>
      </w:r>
      <w:r w:rsidR="00DF3227">
        <w:t xml:space="preserve">and the additional risks posed to these specific patients from ionising radiation, </w:t>
      </w:r>
      <w:r>
        <w:t xml:space="preserve">the transplant team were reluctant to perform CT scans. Both patients </w:t>
      </w:r>
      <w:r w:rsidR="00DF3227">
        <w:t>reported</w:t>
      </w:r>
      <w:r>
        <w:t xml:space="preserve"> respiratory symptoms and had been referred to the respiratory consultants. Patient D unfortunately had not been able to perform good-quality spirometry (aged 5 years) and patient E had normal spirometry and gas transfer (TLco).  The two patient’s images are shown in </w:t>
      </w:r>
      <w:r>
        <w:fldChar w:fldCharType="begin"/>
      </w:r>
      <w:r>
        <w:instrText xml:space="preserve"> REF _Ref14794571 \h </w:instrText>
      </w:r>
      <w:r>
        <w:fldChar w:fldCharType="separate"/>
      </w:r>
      <w:r w:rsidR="00140F11">
        <w:t xml:space="preserve">Figure </w:t>
      </w:r>
      <w:r w:rsidR="00140F11">
        <w:rPr>
          <w:noProof/>
        </w:rPr>
        <w:t>6</w:t>
      </w:r>
      <w:r w:rsidR="00140F11">
        <w:noBreakHyphen/>
      </w:r>
      <w:r w:rsidR="00140F11">
        <w:rPr>
          <w:noProof/>
        </w:rPr>
        <w:t>18</w:t>
      </w:r>
      <w:r>
        <w:fldChar w:fldCharType="end"/>
      </w:r>
      <w:r>
        <w:t>. As can be seen the two different patients had very different patterns of under</w:t>
      </w:r>
      <w:r w:rsidR="00875FE4">
        <w:t>lying ventilation. Patient D had</w:t>
      </w:r>
      <w:r>
        <w:t xml:space="preserve"> significant ventilation defects present throughout</w:t>
      </w:r>
      <w:r w:rsidR="00875FE4">
        <w:t xml:space="preserve"> the lungs, whilst patient E had</w:t>
      </w:r>
      <w:r>
        <w:t xml:space="preserve"> a clear, homogeneous ventilation pattern. Both patients had similar presenting histories and the MR images in both cases </w:t>
      </w:r>
      <w:r w:rsidR="00875FE4">
        <w:t>facilitated</w:t>
      </w:r>
      <w:r>
        <w:t xml:space="preserve"> a management p</w:t>
      </w:r>
      <w:r w:rsidR="00875FE4">
        <w:t>lan to be created. Patient D had</w:t>
      </w:r>
      <w:r>
        <w:t xml:space="preserve"> underlying respiratory pathology matching the documente</w:t>
      </w:r>
      <w:r w:rsidR="00875FE4">
        <w:t>d symptoms, whilst patient E had</w:t>
      </w:r>
      <w:r>
        <w:t xml:space="preserve"> normal spirometry, TLco and </w:t>
      </w:r>
      <w:r w:rsidR="005E6BBB">
        <w:rPr>
          <w:vertAlign w:val="superscript"/>
        </w:rPr>
        <w:t>129</w:t>
      </w:r>
      <w:r w:rsidR="005E6BBB">
        <w:t>Xe</w:t>
      </w:r>
      <w:r>
        <w:t xml:space="preserve"> ventilation MRI. Without MRI, these two patients may not have had any imaging performed and therefore the underlying pathology of their respective symptoms may not have been </w:t>
      </w:r>
      <w:r w:rsidR="00DF3227">
        <w:t>identified</w:t>
      </w:r>
      <w:r>
        <w:t>.</w:t>
      </w:r>
    </w:p>
    <w:p w14:paraId="5424A908" w14:textId="77777777" w:rsidR="006F1D29" w:rsidRDefault="006F1D29" w:rsidP="006717E0"/>
    <w:p w14:paraId="1D75792A" w14:textId="77777777" w:rsidR="006F1D29" w:rsidRDefault="006F1D29" w:rsidP="00101F71">
      <w:pPr>
        <w:jc w:val="center"/>
      </w:pPr>
      <w:r>
        <w:rPr>
          <w:noProof/>
          <w:lang w:val="en-US"/>
        </w:rPr>
        <w:drawing>
          <wp:inline distT="0" distB="0" distL="0" distR="0" wp14:anchorId="2E1FE172" wp14:editId="393DD1EC">
            <wp:extent cx="5652668" cy="2517140"/>
            <wp:effectExtent l="0" t="0" r="1206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anconi Anaemia.png"/>
                    <pic:cNvPicPr/>
                  </pic:nvPicPr>
                  <pic:blipFill>
                    <a:blip r:embed="rId206">
                      <a:extLst>
                        <a:ext uri="{28A0092B-C50C-407E-A947-70E740481C1C}">
                          <a14:useLocalDpi xmlns:a14="http://schemas.microsoft.com/office/drawing/2010/main" val="0"/>
                        </a:ext>
                      </a:extLst>
                    </a:blip>
                    <a:stretch>
                      <a:fillRect/>
                    </a:stretch>
                  </pic:blipFill>
                  <pic:spPr>
                    <a:xfrm>
                      <a:off x="0" y="0"/>
                      <a:ext cx="5657513" cy="2519298"/>
                    </a:xfrm>
                    <a:prstGeom prst="rect">
                      <a:avLst/>
                    </a:prstGeom>
                  </pic:spPr>
                </pic:pic>
              </a:graphicData>
            </a:graphic>
          </wp:inline>
        </w:drawing>
      </w:r>
    </w:p>
    <w:p w14:paraId="6B0A40FA" w14:textId="692A31CE" w:rsidR="00043543" w:rsidRDefault="006F1D29" w:rsidP="006717E0">
      <w:pPr>
        <w:pStyle w:val="Caption"/>
      </w:pPr>
      <w:bookmarkStart w:id="554" w:name="_Ref14794571"/>
      <w:bookmarkStart w:id="555" w:name="_Toc27383132"/>
      <w:r>
        <w:t xml:space="preserve">Figure </w:t>
      </w:r>
      <w:fldSimple w:instr=" STYLEREF 1 \s ">
        <w:r w:rsidR="00824FFE">
          <w:rPr>
            <w:noProof/>
          </w:rPr>
          <w:t>6</w:t>
        </w:r>
      </w:fldSimple>
      <w:r w:rsidR="00824FFE">
        <w:noBreakHyphen/>
      </w:r>
      <w:fldSimple w:instr=" SEQ Figure \* ARABIC \s 1 ">
        <w:r w:rsidR="00824FFE">
          <w:rPr>
            <w:noProof/>
          </w:rPr>
          <w:t>18</w:t>
        </w:r>
      </w:fldSimple>
      <w:bookmarkEnd w:id="554"/>
      <w:r>
        <w:t xml:space="preserve">: </w:t>
      </w:r>
      <w:r w:rsidR="005E6BBB">
        <w:rPr>
          <w:vertAlign w:val="superscript"/>
        </w:rPr>
        <w:t>129</w:t>
      </w:r>
      <w:r w:rsidR="005E6BBB">
        <w:t>Xe</w:t>
      </w:r>
      <w:r>
        <w:t xml:space="preserve"> MRI of two patients (D and E) </w:t>
      </w:r>
      <w:r w:rsidR="00A82918">
        <w:t>with</w:t>
      </w:r>
      <w:r>
        <w:t xml:space="preserve"> a diagnosis of Fanconi anaemia</w:t>
      </w:r>
      <w:r w:rsidR="00DA116C">
        <w:t>.</w:t>
      </w:r>
      <w:bookmarkEnd w:id="555"/>
      <w:r>
        <w:t xml:space="preserve"> </w:t>
      </w:r>
    </w:p>
    <w:p w14:paraId="3EB61141" w14:textId="7F0071D0" w:rsidR="006F1D29" w:rsidRDefault="00A82918" w:rsidP="006717E0">
      <w:pPr>
        <w:pStyle w:val="Subtitle"/>
      </w:pPr>
      <w:r>
        <w:t xml:space="preserve">Both patients had previously received a bone-marrow transplant. </w:t>
      </w:r>
      <w:r w:rsidR="006F1D29">
        <w:t xml:space="preserve">For both </w:t>
      </w:r>
      <w:r>
        <w:t>patients,</w:t>
      </w:r>
      <w:r w:rsidR="006F1D29">
        <w:t xml:space="preserve"> a central slice is shown alongside a more posterior (left) and more anterior slice (right).</w:t>
      </w:r>
    </w:p>
    <w:p w14:paraId="69C0D203" w14:textId="77777777" w:rsidR="006F1D29" w:rsidRDefault="006F1D29" w:rsidP="006717E0"/>
    <w:p w14:paraId="2545B068" w14:textId="77777777" w:rsidR="006F1D29" w:rsidRDefault="006F1D29" w:rsidP="006717E0">
      <w:pPr>
        <w:pStyle w:val="Heading4"/>
      </w:pPr>
      <w:r>
        <w:lastRenderedPageBreak/>
        <w:t>Patient F</w:t>
      </w:r>
    </w:p>
    <w:p w14:paraId="7D8D4E29" w14:textId="40975925" w:rsidR="006F1D29" w:rsidRDefault="006F1D29" w:rsidP="006717E0">
      <w:r>
        <w:t xml:space="preserve">Patient F had a diagnosis of non-CF bronchiectasis in the year leading into the clinical referral. The patient was a keen athlete and competed at a county level in athletics. The patient developed a chronic productive cough and amongst other treatments had a </w:t>
      </w:r>
      <w:r w:rsidR="006D676C">
        <w:t>two-week</w:t>
      </w:r>
      <w:r>
        <w:t xml:space="preserve"> course of IV antibiotics</w:t>
      </w:r>
      <w:r w:rsidR="00875FE4">
        <w:t>,</w:t>
      </w:r>
      <w:r>
        <w:t xml:space="preserve"> approximately </w:t>
      </w:r>
      <w:r w:rsidR="000018E6">
        <w:t>three</w:t>
      </w:r>
      <w:r>
        <w:t xml:space="preserve"> months prior to the referral. The patient’s </w:t>
      </w:r>
      <w:r w:rsidR="00DF2511">
        <w:t>FEV</w:t>
      </w:r>
      <w:r w:rsidR="00DF2511">
        <w:rPr>
          <w:vertAlign w:val="subscript"/>
        </w:rPr>
        <w:t>1</w:t>
      </w:r>
      <w:r>
        <w:t xml:space="preserve"> was always &gt;90% </w:t>
      </w:r>
      <w:r w:rsidR="00875FE4">
        <w:t xml:space="preserve">predicted </w:t>
      </w:r>
      <w:r>
        <w:t>with little evidence as to the efficacy of any therapies given. As the patient was due another course of two-weeks of IV antibiotics, the referral requested that a ventilation MRI be performed before and after the therapy</w:t>
      </w:r>
      <w:r w:rsidR="00875FE4">
        <w:t>.</w:t>
      </w:r>
      <w:r>
        <w:t xml:space="preserve"> </w:t>
      </w:r>
      <w:r w:rsidR="00875FE4">
        <w:t>T</w:t>
      </w:r>
      <w:r>
        <w:t xml:space="preserve">he images can be seen in </w:t>
      </w:r>
      <w:r>
        <w:fldChar w:fldCharType="begin"/>
      </w:r>
      <w:r>
        <w:instrText xml:space="preserve"> REF _Ref14896878 \h </w:instrText>
      </w:r>
      <w:r>
        <w:fldChar w:fldCharType="separate"/>
      </w:r>
      <w:r w:rsidR="00140F11">
        <w:t xml:space="preserve">Figure </w:t>
      </w:r>
      <w:r w:rsidR="00140F11">
        <w:rPr>
          <w:noProof/>
        </w:rPr>
        <w:t>6</w:t>
      </w:r>
      <w:r w:rsidR="00140F11">
        <w:noBreakHyphen/>
      </w:r>
      <w:r w:rsidR="00140F11">
        <w:rPr>
          <w:noProof/>
        </w:rPr>
        <w:t>19</w:t>
      </w:r>
      <w:r>
        <w:fldChar w:fldCharType="end"/>
      </w:r>
      <w:r>
        <w:t xml:space="preserve">.  At baseline the patient’s </w:t>
      </w:r>
      <w:r w:rsidR="00DF2511">
        <w:t>FEV</w:t>
      </w:r>
      <w:r w:rsidR="00DF2511">
        <w:rPr>
          <w:vertAlign w:val="subscript"/>
        </w:rPr>
        <w:t>1</w:t>
      </w:r>
      <w:r>
        <w:t xml:space="preserve"> was 94%</w:t>
      </w:r>
      <w:r w:rsidR="00D24CDB">
        <w:t xml:space="preserve"> predicted</w:t>
      </w:r>
      <w:r>
        <w:t xml:space="preserve">, </w:t>
      </w:r>
      <w:r w:rsidR="00D24CDB">
        <w:t>however</w:t>
      </w:r>
      <w:r>
        <w:t xml:space="preserve"> there are large ventilation defects evident in the baseline </w:t>
      </w:r>
      <w:r w:rsidR="005E6BBB">
        <w:rPr>
          <w:vertAlign w:val="superscript"/>
        </w:rPr>
        <w:t>3</w:t>
      </w:r>
      <w:r w:rsidR="005E6BBB">
        <w:t>He</w:t>
      </w:r>
      <w:r>
        <w:t xml:space="preserve"> MRI, in both lungs. Post therapy, the patient’s </w:t>
      </w:r>
      <w:r w:rsidR="00DF2511">
        <w:t>FEV</w:t>
      </w:r>
      <w:r w:rsidR="00DF2511">
        <w:rPr>
          <w:vertAlign w:val="subscript"/>
        </w:rPr>
        <w:t>1</w:t>
      </w:r>
      <w:r>
        <w:t xml:space="preserve"> had decreased to 89% predicted, which contrasts with what the </w:t>
      </w:r>
      <w:r w:rsidR="005E6BBB">
        <w:rPr>
          <w:vertAlign w:val="superscript"/>
        </w:rPr>
        <w:t>3</w:t>
      </w:r>
      <w:r w:rsidR="005E6BBB">
        <w:t>He</w:t>
      </w:r>
      <w:r>
        <w:t xml:space="preserve"> image shows. Post therapy the </w:t>
      </w:r>
      <w:r w:rsidR="005E6BBB">
        <w:rPr>
          <w:vertAlign w:val="superscript"/>
        </w:rPr>
        <w:t>3</w:t>
      </w:r>
      <w:r w:rsidR="005E6BBB">
        <w:t>He</w:t>
      </w:r>
      <w:r>
        <w:t xml:space="preserve"> MRI shows a resolution of the significant ventilation defects that were present at baseline, although a new ventilation defect has appeared in the right lung. This case highlights the benefit of having regional lung function assessment in children being treated for therapies and further highlights the insensitivity of </w:t>
      </w:r>
      <w:r w:rsidR="00DF2511">
        <w:t>FEV</w:t>
      </w:r>
      <w:r w:rsidR="00DF2511">
        <w:rPr>
          <w:vertAlign w:val="subscript"/>
        </w:rPr>
        <w:t>1</w:t>
      </w:r>
      <w:r>
        <w:t xml:space="preserve"> to detect these changes.</w:t>
      </w:r>
    </w:p>
    <w:p w14:paraId="30FC6691" w14:textId="77777777" w:rsidR="006F1D29" w:rsidRPr="00F152EB" w:rsidRDefault="006F1D29" w:rsidP="006717E0"/>
    <w:p w14:paraId="5DF7A343" w14:textId="77777777" w:rsidR="006F1D29" w:rsidRDefault="006F1D29" w:rsidP="00101F71">
      <w:pPr>
        <w:jc w:val="center"/>
      </w:pPr>
      <w:r>
        <w:rPr>
          <w:noProof/>
          <w:lang w:val="en-US"/>
        </w:rPr>
        <w:drawing>
          <wp:inline distT="0" distB="0" distL="0" distR="0" wp14:anchorId="01E635B5" wp14:editId="77A71CC5">
            <wp:extent cx="5575935" cy="3335020"/>
            <wp:effectExtent l="0" t="0" r="1206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e_post IV.png"/>
                    <pic:cNvPicPr/>
                  </pic:nvPicPr>
                  <pic:blipFill>
                    <a:blip r:embed="rId207">
                      <a:extLst>
                        <a:ext uri="{28A0092B-C50C-407E-A947-70E740481C1C}">
                          <a14:useLocalDpi xmlns:a14="http://schemas.microsoft.com/office/drawing/2010/main" val="0"/>
                        </a:ext>
                      </a:extLst>
                    </a:blip>
                    <a:stretch>
                      <a:fillRect/>
                    </a:stretch>
                  </pic:blipFill>
                  <pic:spPr>
                    <a:xfrm>
                      <a:off x="0" y="0"/>
                      <a:ext cx="5575935" cy="3335020"/>
                    </a:xfrm>
                    <a:prstGeom prst="rect">
                      <a:avLst/>
                    </a:prstGeom>
                  </pic:spPr>
                </pic:pic>
              </a:graphicData>
            </a:graphic>
          </wp:inline>
        </w:drawing>
      </w:r>
    </w:p>
    <w:p w14:paraId="003F3256" w14:textId="2B3096C6" w:rsidR="006F1D29" w:rsidRDefault="006F1D29" w:rsidP="006717E0">
      <w:pPr>
        <w:pStyle w:val="Caption"/>
      </w:pPr>
      <w:bookmarkStart w:id="556" w:name="_Ref14896878"/>
      <w:bookmarkStart w:id="557" w:name="_Toc27383133"/>
      <w:r>
        <w:t xml:space="preserve">Figure </w:t>
      </w:r>
      <w:fldSimple w:instr=" STYLEREF 1 \s ">
        <w:r w:rsidR="00824FFE">
          <w:rPr>
            <w:noProof/>
          </w:rPr>
          <w:t>6</w:t>
        </w:r>
      </w:fldSimple>
      <w:r w:rsidR="00824FFE">
        <w:noBreakHyphen/>
      </w:r>
      <w:fldSimple w:instr=" SEQ Figure \* ARABIC \s 1 ">
        <w:r w:rsidR="00824FFE">
          <w:rPr>
            <w:noProof/>
          </w:rPr>
          <w:t>19</w:t>
        </w:r>
      </w:fldSimple>
      <w:bookmarkEnd w:id="556"/>
      <w:r>
        <w:rPr>
          <w:noProof/>
        </w:rPr>
        <w:t xml:space="preserve">: Baseline and post </w:t>
      </w:r>
      <w:r w:rsidR="00101F71">
        <w:rPr>
          <w:noProof/>
        </w:rPr>
        <w:t>two</w:t>
      </w:r>
      <w:r>
        <w:rPr>
          <w:noProof/>
        </w:rPr>
        <w:t xml:space="preserve"> weeks of IV antibiotics </w:t>
      </w:r>
      <w:r w:rsidR="005E6BBB">
        <w:rPr>
          <w:vertAlign w:val="superscript"/>
        </w:rPr>
        <w:t>3</w:t>
      </w:r>
      <w:r w:rsidR="005E6BBB">
        <w:t>He</w:t>
      </w:r>
      <w:r w:rsidR="00D24CDB">
        <w:rPr>
          <w:noProof/>
        </w:rPr>
        <w:t xml:space="preserve"> MR</w:t>
      </w:r>
      <w:r w:rsidR="00A82918">
        <w:rPr>
          <w:noProof/>
        </w:rPr>
        <w:t>I</w:t>
      </w:r>
      <w:r w:rsidR="00D24CDB">
        <w:rPr>
          <w:noProof/>
        </w:rPr>
        <w:t xml:space="preserve"> in</w:t>
      </w:r>
      <w:r>
        <w:rPr>
          <w:noProof/>
        </w:rPr>
        <w:t xml:space="preserve"> patient </w:t>
      </w:r>
      <w:r w:rsidR="00D24CDB">
        <w:rPr>
          <w:noProof/>
        </w:rPr>
        <w:t xml:space="preserve">F </w:t>
      </w:r>
      <w:r w:rsidR="000D4665">
        <w:rPr>
          <w:noProof/>
        </w:rPr>
        <w:t>(</w:t>
      </w:r>
      <w:r>
        <w:rPr>
          <w:noProof/>
        </w:rPr>
        <w:t>non-CF bronchiectasis</w:t>
      </w:r>
      <w:r w:rsidR="000D4665">
        <w:rPr>
          <w:noProof/>
        </w:rPr>
        <w:t>)</w:t>
      </w:r>
      <w:r>
        <w:rPr>
          <w:noProof/>
        </w:rPr>
        <w:t>.</w:t>
      </w:r>
      <w:bookmarkEnd w:id="557"/>
      <w:r>
        <w:rPr>
          <w:noProof/>
        </w:rPr>
        <w:t xml:space="preserve"> </w:t>
      </w:r>
    </w:p>
    <w:p w14:paraId="137ABD6D" w14:textId="77777777" w:rsidR="006F1D29" w:rsidRDefault="006F1D29" w:rsidP="006717E0"/>
    <w:p w14:paraId="50940F2A" w14:textId="77777777" w:rsidR="00043543" w:rsidRDefault="00043543" w:rsidP="006717E0">
      <w:pPr>
        <w:rPr>
          <w:rFonts w:asciiTheme="majorHAnsi" w:eastAsiaTheme="majorEastAsia" w:hAnsiTheme="majorHAnsi" w:cstheme="majorBidi"/>
          <w:color w:val="000000" w:themeColor="text1"/>
          <w:sz w:val="28"/>
          <w:szCs w:val="26"/>
          <w:u w:val="single"/>
        </w:rPr>
      </w:pPr>
      <w:r>
        <w:br w:type="page"/>
      </w:r>
    </w:p>
    <w:p w14:paraId="66C1AA35" w14:textId="56BF47A8" w:rsidR="006F1D29" w:rsidRDefault="006F1D29" w:rsidP="006717E0">
      <w:pPr>
        <w:pStyle w:val="Heading2"/>
      </w:pPr>
      <w:bookmarkStart w:id="558" w:name="_Toc27382947"/>
      <w:r>
        <w:lastRenderedPageBreak/>
        <w:t>Summary</w:t>
      </w:r>
      <w:bookmarkEnd w:id="558"/>
    </w:p>
    <w:p w14:paraId="2EAB9086" w14:textId="77777777" w:rsidR="006F1D29" w:rsidRDefault="006F1D29" w:rsidP="006717E0"/>
    <w:p w14:paraId="06D4257F" w14:textId="02A9FA44" w:rsidR="006F1D29" w:rsidRPr="00041E17" w:rsidRDefault="006F1D29" w:rsidP="006717E0">
      <w:r>
        <w:t xml:space="preserve">The evidence generated from the MMAVIC study and the other paediatric studies documented in the literature suggest that ventilation MRI has a significant role to play in the monitoring of paediatric lung disease. The evidence detailed in this chapter suggests that this role can be extended from CF and asthma to respiratory conditions with an on-going airway pathology. PCD has significant clinical overlap with that of CF and the data here suggests that ventilation MRI may have the same clinical utility to that documented for CF. Similarly, the experience gained from a heterogeneous group of children referred through our centre, suggests that ventilation MRI can detect significant abnormalities in children with non-CF bronchiectasis and in children at risk of developing respiratory complications post-transplant. </w:t>
      </w:r>
      <w:r w:rsidR="00D24CDB">
        <w:t xml:space="preserve">Ventilation and </w:t>
      </w:r>
      <w:r w:rsidR="00D24CDB" w:rsidRPr="00D24CDB">
        <w:rPr>
          <w:vertAlign w:val="superscript"/>
        </w:rPr>
        <w:t>1</w:t>
      </w:r>
      <w:r w:rsidR="00D24CDB">
        <w:t>H MRI can be useful in guiding treatment decisions and monitoring the response to treatment.</w:t>
      </w:r>
    </w:p>
    <w:p w14:paraId="61911668" w14:textId="77777777" w:rsidR="00101F71" w:rsidRDefault="00101F71" w:rsidP="006717E0">
      <w:pPr>
        <w:sectPr w:rsidR="00101F71" w:rsidSect="00756F0E">
          <w:headerReference w:type="default" r:id="rId208"/>
          <w:pgSz w:w="11900" w:h="16840"/>
          <w:pgMar w:top="1440" w:right="1134" w:bottom="1440" w:left="1134" w:header="964" w:footer="964" w:gutter="0"/>
          <w:cols w:space="708"/>
          <w:docGrid w:linePitch="360"/>
        </w:sectPr>
      </w:pPr>
    </w:p>
    <w:p w14:paraId="243889D7" w14:textId="77777777" w:rsidR="00043543" w:rsidRDefault="00043543" w:rsidP="006717E0"/>
    <w:p w14:paraId="280CD2E6" w14:textId="77777777" w:rsidR="00043543" w:rsidRDefault="00043543" w:rsidP="006717E0"/>
    <w:p w14:paraId="0F039A93" w14:textId="77777777" w:rsidR="00043543" w:rsidRDefault="00043543" w:rsidP="006717E0"/>
    <w:p w14:paraId="184DA4CA" w14:textId="77777777" w:rsidR="00043543" w:rsidRDefault="00043543" w:rsidP="006717E0"/>
    <w:p w14:paraId="4B82ECBE" w14:textId="77777777" w:rsidR="00E31BAC" w:rsidRDefault="00E31BAC" w:rsidP="00101F71">
      <w:pPr>
        <w:jc w:val="center"/>
        <w:rPr>
          <w:b/>
          <w:i/>
          <w:sz w:val="40"/>
          <w:szCs w:val="40"/>
        </w:rPr>
        <w:sectPr w:rsidR="00E31BAC" w:rsidSect="00756F0E">
          <w:headerReference w:type="default" r:id="rId209"/>
          <w:footerReference w:type="default" r:id="rId210"/>
          <w:pgSz w:w="11900" w:h="16840"/>
          <w:pgMar w:top="1440" w:right="1134" w:bottom="1440" w:left="1134" w:header="964" w:footer="964" w:gutter="0"/>
          <w:cols w:space="708"/>
          <w:docGrid w:linePitch="360"/>
        </w:sectPr>
      </w:pPr>
    </w:p>
    <w:p w14:paraId="3C0D944F" w14:textId="77777777" w:rsidR="00E31BAC" w:rsidRDefault="00E31BAC" w:rsidP="000A016E"/>
    <w:p w14:paraId="6E64337B" w14:textId="77777777" w:rsidR="00E31BAC" w:rsidRDefault="00E31BAC" w:rsidP="000A016E"/>
    <w:p w14:paraId="6FFF701D" w14:textId="77777777" w:rsidR="00E31BAC" w:rsidRDefault="00E31BAC" w:rsidP="000A016E"/>
    <w:p w14:paraId="357D0B70" w14:textId="77777777" w:rsidR="00E31BAC" w:rsidRDefault="00E31BAC" w:rsidP="000A016E"/>
    <w:p w14:paraId="44DCF027" w14:textId="6EA1AD51" w:rsidR="00101F71" w:rsidRDefault="00101F71" w:rsidP="00101F71">
      <w:pPr>
        <w:jc w:val="center"/>
        <w:rPr>
          <w:b/>
          <w:i/>
          <w:sz w:val="40"/>
          <w:szCs w:val="40"/>
        </w:rPr>
      </w:pPr>
      <w:r>
        <w:rPr>
          <w:b/>
          <w:i/>
          <w:sz w:val="40"/>
          <w:szCs w:val="40"/>
        </w:rPr>
        <w:t>Chapter 7:</w:t>
      </w:r>
    </w:p>
    <w:p w14:paraId="13AF3130" w14:textId="6AF5DFE8" w:rsidR="006F1D29" w:rsidRPr="00101F71" w:rsidRDefault="00043543" w:rsidP="00101F71">
      <w:pPr>
        <w:jc w:val="center"/>
        <w:rPr>
          <w:b/>
          <w:i/>
          <w:sz w:val="40"/>
          <w:szCs w:val="40"/>
        </w:rPr>
      </w:pPr>
      <w:r w:rsidRPr="00101F71">
        <w:rPr>
          <w:b/>
          <w:i/>
          <w:sz w:val="40"/>
          <w:szCs w:val="40"/>
        </w:rPr>
        <w:t>Conclusions, limitations and future work</w:t>
      </w:r>
    </w:p>
    <w:p w14:paraId="42FEACD1" w14:textId="77777777" w:rsidR="006F1D29" w:rsidRDefault="006F1D29" w:rsidP="006717E0"/>
    <w:p w14:paraId="3F38B879" w14:textId="77777777" w:rsidR="006F1D29" w:rsidRPr="00F50776" w:rsidRDefault="006F1D29" w:rsidP="006717E0"/>
    <w:p w14:paraId="73DB172E" w14:textId="77777777" w:rsidR="00364287" w:rsidRDefault="00364287" w:rsidP="006717E0">
      <w:pPr>
        <w:sectPr w:rsidR="00364287" w:rsidSect="00756F0E">
          <w:pgSz w:w="11900" w:h="16840"/>
          <w:pgMar w:top="1440" w:right="1134" w:bottom="1440" w:left="1134" w:header="964" w:footer="964" w:gutter="0"/>
          <w:cols w:space="708"/>
          <w:docGrid w:linePitch="360"/>
        </w:sectPr>
      </w:pPr>
    </w:p>
    <w:p w14:paraId="1E9873A3" w14:textId="1D7EB2AF" w:rsidR="00115CE1" w:rsidRDefault="00115CE1" w:rsidP="006717E0">
      <w:pPr>
        <w:pStyle w:val="Heading1"/>
      </w:pPr>
      <w:bookmarkStart w:id="559" w:name="_Toc27382948"/>
      <w:r>
        <w:lastRenderedPageBreak/>
        <w:t>Conclusions, Limitations and Future Work</w:t>
      </w:r>
      <w:bookmarkEnd w:id="559"/>
    </w:p>
    <w:p w14:paraId="59990583" w14:textId="77777777" w:rsidR="00115CE1" w:rsidRDefault="00115CE1" w:rsidP="006717E0"/>
    <w:p w14:paraId="5E754F80" w14:textId="6368C8FB" w:rsidR="00115CE1" w:rsidRDefault="00115CE1" w:rsidP="006717E0">
      <w:pPr>
        <w:pStyle w:val="Heading2"/>
      </w:pPr>
      <w:bookmarkStart w:id="560" w:name="_Toc27382949"/>
      <w:r>
        <w:t>Conclusions</w:t>
      </w:r>
      <w:bookmarkEnd w:id="560"/>
    </w:p>
    <w:p w14:paraId="5577C454" w14:textId="77777777" w:rsidR="00115CE1" w:rsidRDefault="00115CE1" w:rsidP="006717E0"/>
    <w:p w14:paraId="6EB3BAC1" w14:textId="3A8A3D69" w:rsidR="00115CE1" w:rsidRDefault="00115CE1" w:rsidP="006717E0">
      <w:pPr>
        <w:pStyle w:val="Heading3"/>
      </w:pPr>
      <w:bookmarkStart w:id="561" w:name="_Toc27382950"/>
      <w:r>
        <w:t>Cross sectional comparisons of MRI and lung function from the MMAVIC cohort</w:t>
      </w:r>
      <w:bookmarkEnd w:id="561"/>
    </w:p>
    <w:p w14:paraId="00108211" w14:textId="77777777" w:rsidR="00115CE1" w:rsidRDefault="00115CE1" w:rsidP="006717E0"/>
    <w:p w14:paraId="145A74B6" w14:textId="7D728055" w:rsidR="00115CE1" w:rsidRDefault="00115CE1" w:rsidP="006717E0">
      <w:r>
        <w:t xml:space="preserve">It is important to understand how ventilation MRI compares to more widely utilised clinical metrics of lung disease. In this study patients were recruited with a broad range of both age and underlying lung disease in order to see how quantitative ventilation MRI related to lung function metrics. Both VDP and </w:t>
      </w:r>
      <w:r w:rsidR="005E6BBB">
        <w:t>VH</w:t>
      </w:r>
      <w:r w:rsidR="005E6BBB">
        <w:rPr>
          <w:vertAlign w:val="subscript"/>
        </w:rPr>
        <w:t>I</w:t>
      </w:r>
      <w:r>
        <w:rPr>
          <w:rFonts w:ascii="Times" w:hAnsi="Times"/>
          <w:sz w:val="20"/>
          <w:szCs w:val="20"/>
        </w:rPr>
        <w:t xml:space="preserve">, </w:t>
      </w:r>
      <w:r>
        <w:t xml:space="preserve">for both </w:t>
      </w:r>
      <w:r w:rsidR="005E6BBB">
        <w:rPr>
          <w:vertAlign w:val="superscript"/>
        </w:rPr>
        <w:t>3</w:t>
      </w:r>
      <w:r w:rsidR="005E6BBB">
        <w:t>He</w:t>
      </w:r>
      <w:r>
        <w:rPr>
          <w:rFonts w:ascii="Times" w:hAnsi="Times"/>
          <w:sz w:val="20"/>
          <w:szCs w:val="20"/>
        </w:rPr>
        <w:t xml:space="preserve"> </w:t>
      </w:r>
      <w:r>
        <w:t xml:space="preserve">and </w:t>
      </w:r>
      <w:r w:rsidR="005E6BBB">
        <w:rPr>
          <w:vertAlign w:val="superscript"/>
        </w:rPr>
        <w:t>129</w:t>
      </w:r>
      <w:r w:rsidR="005E6BBB">
        <w:t>Xe</w:t>
      </w:r>
      <w:r>
        <w:t>,</w:t>
      </w:r>
      <w:r>
        <w:rPr>
          <w:rFonts w:ascii="Times" w:hAnsi="Times"/>
          <w:sz w:val="20"/>
          <w:szCs w:val="20"/>
        </w:rPr>
        <w:t xml:space="preserve"> </w:t>
      </w:r>
      <w:r>
        <w:t xml:space="preserve">correlated strongly </w:t>
      </w:r>
      <w:r w:rsidR="006A1FAA">
        <w:t>with</w:t>
      </w:r>
      <w:r>
        <w:t xml:space="preserve"> </w:t>
      </w:r>
      <w:r w:rsidR="00DF2511">
        <w:t>FEV</w:t>
      </w:r>
      <w:r w:rsidR="00DF2511">
        <w:rPr>
          <w:vertAlign w:val="subscript"/>
        </w:rPr>
        <w:t>1</w:t>
      </w:r>
      <w:r>
        <w:rPr>
          <w:rFonts w:ascii="Times" w:hAnsi="Times"/>
          <w:sz w:val="20"/>
          <w:szCs w:val="20"/>
        </w:rPr>
        <w:t xml:space="preserve"> </w:t>
      </w:r>
      <w:r>
        <w:t xml:space="preserve">and LCI. This shows that in addition to being highly sensitive to early lung disease (as shown in previous studies </w:t>
      </w:r>
      <w:r>
        <w:fldChar w:fldCharType="begin">
          <w:fldData xml:space="preserve">PEVuZE5vdGU+PENpdGU+PEF1dGhvcj5NYXJzaGFsbDwvQXV0aG9yPjxZZWFyPjIwMTc8L1llYXI+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</w:fldData>
        </w:fldChar>
      </w:r>
      <w:r w:rsidR="00B86FC1">
        <w:instrText xml:space="preserve"> ADDIN EN.CITE </w:instrText>
      </w:r>
      <w:r w:rsidR="00B86FC1">
        <w:fldChar w:fldCharType="begin">
          <w:fldData xml:space="preserve">PEVuZE5vdGU+PENpdGU+PEF1dGhvcj5NYXJzaGFsbDwvQXV0aG9yPjxZZWFyPjIwMTc8L1llYXI+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</w:fldData>
        </w:fldChar>
      </w:r>
      <w:r w:rsidR="00B86FC1">
        <w:instrText xml:space="preserve"> ADDIN EN.CITE.DATA </w:instrText>
      </w:r>
      <w:r w:rsidR="00B86FC1">
        <w:fldChar w:fldCharType="end"/>
      </w:r>
      <w:r>
        <w:fldChar w:fldCharType="separate"/>
      </w:r>
      <w:r w:rsidR="00B86FC1">
        <w:rPr>
          <w:noProof/>
        </w:rPr>
        <w:t>[105, 247]</w:t>
      </w:r>
      <w:r>
        <w:fldChar w:fldCharType="end"/>
      </w:r>
      <w:r>
        <w:t xml:space="preserve">), VDP and </w:t>
      </w:r>
      <w:r w:rsidR="005E6BBB">
        <w:t>VH</w:t>
      </w:r>
      <w:r w:rsidR="005E6BBB">
        <w:rPr>
          <w:vertAlign w:val="subscript"/>
        </w:rPr>
        <w:t>I</w:t>
      </w:r>
      <w:r>
        <w:rPr>
          <w:rFonts w:ascii="Times" w:hAnsi="Times"/>
          <w:sz w:val="20"/>
          <w:szCs w:val="20"/>
        </w:rPr>
        <w:t xml:space="preserve"> </w:t>
      </w:r>
      <w:r>
        <w:t xml:space="preserve">are related to the level of underlying lung disease in people with CF. Further to this, patterns of lung disease on ventilation MRI are evident </w:t>
      </w:r>
      <w:r w:rsidR="006A1FAA">
        <w:t xml:space="preserve">and these patterns </w:t>
      </w:r>
      <w:r>
        <w:t xml:space="preserve">are dependent on the underlying lung disease severity. Patients with normal </w:t>
      </w:r>
      <w:r w:rsidR="00DF2511">
        <w:t>FEV</w:t>
      </w:r>
      <w:r w:rsidR="00DF2511">
        <w:rPr>
          <w:vertAlign w:val="subscript"/>
        </w:rPr>
        <w:t>1</w:t>
      </w:r>
      <w:r>
        <w:rPr>
          <w:rFonts w:ascii="Times" w:hAnsi="Times"/>
          <w:sz w:val="20"/>
          <w:szCs w:val="20"/>
        </w:rPr>
        <w:t xml:space="preserve"> </w:t>
      </w:r>
      <w:r>
        <w:t xml:space="preserve">in MMAVIC showed a VDP &lt;10%, which consists invariably of numerous small volume defects, scattered throughout the lung. In contrast patients with abnormal </w:t>
      </w:r>
      <w:r w:rsidR="00DF2511">
        <w:t>FEV</w:t>
      </w:r>
      <w:r w:rsidR="00DF2511">
        <w:rPr>
          <w:vertAlign w:val="subscript"/>
        </w:rPr>
        <w:t>1</w:t>
      </w:r>
      <w:r>
        <w:rPr>
          <w:rFonts w:ascii="Times" w:hAnsi="Times"/>
          <w:sz w:val="20"/>
          <w:szCs w:val="20"/>
        </w:rPr>
        <w:t xml:space="preserve"> </w:t>
      </w:r>
      <w:r>
        <w:t>invariably have a VDP &gt;10%, which consists of only few large volume defects, with the posterior and lung apexes particularly affected. In further work with other centres it will be interesting to see if this threshold remains consistent.</w:t>
      </w:r>
    </w:p>
    <w:p w14:paraId="6D3C15E0" w14:textId="77777777" w:rsidR="00115CE1" w:rsidRDefault="00115CE1" w:rsidP="006717E0"/>
    <w:p w14:paraId="20C47751" w14:textId="58D6C7F7" w:rsidR="000E6868" w:rsidRDefault="00115CE1" w:rsidP="006717E0">
      <w:r>
        <w:t xml:space="preserve">It is important to understand how </w:t>
      </w:r>
      <w:r w:rsidR="005E6BBB">
        <w:rPr>
          <w:vertAlign w:val="superscript"/>
        </w:rPr>
        <w:t>3</w:t>
      </w:r>
      <w:r w:rsidR="005E6BBB">
        <w:t>He</w:t>
      </w:r>
      <w:r>
        <w:rPr>
          <w:rFonts w:ascii="Times" w:hAnsi="Times"/>
          <w:sz w:val="20"/>
          <w:szCs w:val="20"/>
        </w:rPr>
        <w:t xml:space="preserve"> </w:t>
      </w:r>
      <w:r>
        <w:t xml:space="preserve">and </w:t>
      </w:r>
      <w:r w:rsidR="005E6BBB">
        <w:rPr>
          <w:vertAlign w:val="superscript"/>
        </w:rPr>
        <w:t>129</w:t>
      </w:r>
      <w:r w:rsidR="005E6BBB">
        <w:t>Xe</w:t>
      </w:r>
      <w:r>
        <w:rPr>
          <w:rFonts w:ascii="Times" w:hAnsi="Times"/>
          <w:sz w:val="20"/>
          <w:szCs w:val="20"/>
        </w:rPr>
        <w:t xml:space="preserve"> </w:t>
      </w:r>
      <w:r>
        <w:t xml:space="preserve">ventilation MRI compare. </w:t>
      </w:r>
      <w:r w:rsidR="005E6BBB">
        <w:rPr>
          <w:vertAlign w:val="superscript"/>
        </w:rPr>
        <w:t>129</w:t>
      </w:r>
      <w:r w:rsidR="005E6BBB">
        <w:t>Xe</w:t>
      </w:r>
      <w:r>
        <w:rPr>
          <w:rFonts w:ascii="Times" w:hAnsi="Times"/>
          <w:sz w:val="20"/>
          <w:szCs w:val="20"/>
        </w:rPr>
        <w:t xml:space="preserve"> </w:t>
      </w:r>
      <w:r>
        <w:t xml:space="preserve">MRI is likely to be employed for future studies due its cheaper cost and greater availability. In CF, when comparing the two gases, unlike in COPD </w:t>
      </w:r>
      <w:r>
        <w:fldChar w:fldCharType="begin">
          <w:fldData xml:space="preserve">PEVuZE5vdGU+PENpdGU+PEF1dGhvcj5TdGV3YXJ0PC9BdXRob3I+PFllYXI+MjAxODwvWWVhcj48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</w:fldData>
        </w:fldChar>
      </w:r>
      <w:r w:rsidR="00B86FC1">
        <w:instrText xml:space="preserve"> ADDIN EN.CITE </w:instrText>
      </w:r>
      <w:r w:rsidR="00B86FC1">
        <w:fldChar w:fldCharType="begin">
          <w:fldData xml:space="preserve">PEVuZE5vdGU+PENpdGU+PEF1dGhvcj5TdGV3YXJ0PC9BdXRob3I+PFllYXI+MjAxODwvWWVhcj48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</w:fldData>
        </w:fldChar>
      </w:r>
      <w:r w:rsidR="00B86FC1">
        <w:instrText xml:space="preserve"> ADDIN EN.CITE.DATA </w:instrText>
      </w:r>
      <w:r w:rsidR="00B86FC1">
        <w:fldChar w:fldCharType="end"/>
      </w:r>
      <w:r>
        <w:fldChar w:fldCharType="separate"/>
      </w:r>
      <w:r w:rsidR="00B86FC1">
        <w:rPr>
          <w:noProof/>
        </w:rPr>
        <w:t>[243]</w:t>
      </w:r>
      <w:r>
        <w:fldChar w:fldCharType="end"/>
      </w:r>
      <w:r>
        <w:t xml:space="preserve"> and asthma </w:t>
      </w:r>
      <w:r>
        <w:fldChar w:fldCharType="begin">
          <w:fldData xml:space="preserve">PEVuZE5vdGU+PENpdGU+PEF1dGhvcj5TdmVubmluZ3NlbjwvQXV0aG9yPjxZZWFyPjIwMTM8L1ll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</w:fldData>
        </w:fldChar>
      </w:r>
      <w:r w:rsidR="00B86FC1">
        <w:instrText xml:space="preserve"> ADDIN EN.CITE </w:instrText>
      </w:r>
      <w:r w:rsidR="00B86FC1">
        <w:fldChar w:fldCharType="begin">
          <w:fldData xml:space="preserve">PEVuZE5vdGU+PENpdGU+PEF1dGhvcj5TdmVubmluZ3NlbjwvQXV0aG9yPjxZZWFyPjIwMTM8L1ll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</w:fldData>
        </w:fldChar>
      </w:r>
      <w:r w:rsidR="00B86FC1">
        <w:instrText xml:space="preserve"> ADDIN EN.CITE.DATA </w:instrText>
      </w:r>
      <w:r w:rsidR="00B86FC1">
        <w:fldChar w:fldCharType="end"/>
      </w:r>
      <w:r>
        <w:fldChar w:fldCharType="separate"/>
      </w:r>
      <w:r w:rsidR="00B86FC1">
        <w:rPr>
          <w:noProof/>
        </w:rPr>
        <w:t>[245]</w:t>
      </w:r>
      <w:r>
        <w:fldChar w:fldCharType="end"/>
      </w:r>
      <w:r>
        <w:t xml:space="preserve">, there was no systematic offset in VDP and the bias was close to zero. The limits of agreement for VDP however highlighted that the two gases do not always quantitatively compare, despite general qualitative agreement in the regional distribution of ventilation. This analysis suggested that </w:t>
      </w:r>
      <w:r w:rsidR="005E6BBB">
        <w:rPr>
          <w:vertAlign w:val="superscript"/>
        </w:rPr>
        <w:t>3</w:t>
      </w:r>
      <w:r w:rsidR="005E6BBB">
        <w:t>He</w:t>
      </w:r>
      <w:r>
        <w:rPr>
          <w:rFonts w:ascii="Times" w:hAnsi="Times"/>
          <w:sz w:val="20"/>
          <w:szCs w:val="20"/>
        </w:rPr>
        <w:t xml:space="preserve"> </w:t>
      </w:r>
      <w:r>
        <w:t xml:space="preserve">VDP might be more sensitive than </w:t>
      </w:r>
      <w:r w:rsidR="005E6BBB">
        <w:rPr>
          <w:vertAlign w:val="superscript"/>
        </w:rPr>
        <w:t>129</w:t>
      </w:r>
      <w:r w:rsidR="005E6BBB">
        <w:t>Xe</w:t>
      </w:r>
      <w:r>
        <w:rPr>
          <w:rFonts w:ascii="Times" w:hAnsi="Times"/>
          <w:sz w:val="20"/>
          <w:szCs w:val="20"/>
        </w:rPr>
        <w:t xml:space="preserve"> </w:t>
      </w:r>
      <w:r>
        <w:t xml:space="preserve">VDP at detecting lung disease in patients with normal </w:t>
      </w:r>
      <w:r w:rsidR="00DF2511">
        <w:t>FEV</w:t>
      </w:r>
      <w:r w:rsidR="00DF2511">
        <w:rPr>
          <w:vertAlign w:val="subscript"/>
        </w:rPr>
        <w:t>1</w:t>
      </w:r>
      <w:r>
        <w:t xml:space="preserve">. However, when compared to healthy controls, patients with CF and normal </w:t>
      </w:r>
      <w:r w:rsidR="00DF2511">
        <w:t>FEV</w:t>
      </w:r>
      <w:r w:rsidR="00DF2511">
        <w:rPr>
          <w:vertAlign w:val="subscript"/>
        </w:rPr>
        <w:t>1</w:t>
      </w:r>
      <w:r>
        <w:rPr>
          <w:rFonts w:ascii="Times" w:hAnsi="Times"/>
          <w:sz w:val="20"/>
          <w:szCs w:val="20"/>
        </w:rPr>
        <w:t xml:space="preserve"> </w:t>
      </w:r>
      <w:r>
        <w:t xml:space="preserve">have raised </w:t>
      </w:r>
      <w:r w:rsidR="005E6BBB">
        <w:rPr>
          <w:vertAlign w:val="superscript"/>
        </w:rPr>
        <w:t>129</w:t>
      </w:r>
      <w:r w:rsidR="005E6BBB">
        <w:t>Xe</w:t>
      </w:r>
      <w:r>
        <w:rPr>
          <w:rFonts w:ascii="Times" w:hAnsi="Times"/>
          <w:sz w:val="20"/>
          <w:szCs w:val="20"/>
        </w:rPr>
        <w:t xml:space="preserve"> </w:t>
      </w:r>
      <w:r>
        <w:t xml:space="preserve">VDP. These same patients also had prevalent structural abnormalities on </w:t>
      </w:r>
      <w:r w:rsidR="009F2E7D">
        <w:rPr>
          <w:vertAlign w:val="superscript"/>
        </w:rPr>
        <w:t>1</w:t>
      </w:r>
      <w:r w:rsidR="009F2E7D">
        <w:t>H</w:t>
      </w:r>
      <w:r>
        <w:rPr>
          <w:rFonts w:ascii="Times" w:hAnsi="Times"/>
          <w:sz w:val="20"/>
          <w:szCs w:val="20"/>
        </w:rPr>
        <w:t xml:space="preserve"> </w:t>
      </w:r>
      <w:r>
        <w:t>MRI, which provides further evidence for MRI in the routine management of patients with CF.</w:t>
      </w:r>
    </w:p>
    <w:p w14:paraId="2C00470B" w14:textId="2C22155A" w:rsidR="00115CE1" w:rsidRDefault="00115CE1" w:rsidP="006717E0">
      <w:r>
        <w:t xml:space="preserve">    </w:t>
      </w:r>
    </w:p>
    <w:p w14:paraId="52CC2D37" w14:textId="77777777" w:rsidR="000E6868" w:rsidRDefault="000E6868">
      <w:pPr>
        <w:spacing w:line="240" w:lineRule="auto"/>
        <w:ind w:right="0"/>
        <w:jc w:val="left"/>
        <w:rPr>
          <w:rFonts w:asciiTheme="majorHAnsi" w:eastAsiaTheme="majorEastAsia" w:hAnsiTheme="majorHAnsi" w:cstheme="majorBidi"/>
          <w:b/>
          <w:bCs/>
          <w:color w:val="000000" w:themeColor="text1"/>
        </w:rPr>
      </w:pPr>
      <w:r>
        <w:br w:type="page"/>
      </w:r>
    </w:p>
    <w:p w14:paraId="21B23508" w14:textId="3299D6A4" w:rsidR="00115CE1" w:rsidRDefault="00115CE1" w:rsidP="006717E0">
      <w:pPr>
        <w:pStyle w:val="Heading3"/>
      </w:pPr>
      <w:bookmarkStart w:id="562" w:name="_Toc27382951"/>
      <w:r>
        <w:lastRenderedPageBreak/>
        <w:t>Physiological Interventions and the effect on ventilation</w:t>
      </w:r>
      <w:bookmarkEnd w:id="562"/>
    </w:p>
    <w:p w14:paraId="4CA94B0C" w14:textId="77777777" w:rsidR="00115CE1" w:rsidRDefault="00115CE1" w:rsidP="006717E0"/>
    <w:p w14:paraId="15B0EEB8" w14:textId="694997A8" w:rsidR="00115CE1" w:rsidRDefault="00115CE1" w:rsidP="006717E0">
      <w:r>
        <w:t xml:space="preserve">Clinical respiratory physiology </w:t>
      </w:r>
      <w:r w:rsidR="006A1FAA">
        <w:t>measurements are</w:t>
      </w:r>
      <w:r>
        <w:t xml:space="preserve"> dependent on good quality control and ensuring protocols are adhered to. This is to combat the effect of a variety of factors that will affect the measurement outcomes, such as </w:t>
      </w:r>
      <w:r w:rsidR="00DF2511">
        <w:t>FEV</w:t>
      </w:r>
      <w:r w:rsidR="00DF2511">
        <w:rPr>
          <w:vertAlign w:val="subscript"/>
        </w:rPr>
        <w:t>1</w:t>
      </w:r>
      <w:r>
        <w:rPr>
          <w:rFonts w:ascii="Times" w:hAnsi="Times"/>
          <w:sz w:val="20"/>
          <w:szCs w:val="20"/>
        </w:rPr>
        <w:t xml:space="preserve"> </w:t>
      </w:r>
      <w:r>
        <w:t>being reduced in the event of a sub-maximal effort for example. Ventilation MRI manoeuvres have much in common with lung physiology measures and therefore the same degree of standardisation should be considered. MBW metrics have been shown to differ when measured in different postures, likely due to the effects of gravity on the diaphragm and the distribution of ventilation. In the supine posture when compared to sitting, FRC is decreased and LCI is increased in both healthy subjects and in patients with CF. The impact of moving from sitting to supine on LCI is more heterogeneous in CF than in healthy controls and these differences appear to increase with increasing disease severity. It is therefore important to consider posture when comparing lung function and parallel imaging studies of ventilation in patients and healthy subjects.</w:t>
      </w:r>
    </w:p>
    <w:p w14:paraId="3FC2B6C6" w14:textId="77777777" w:rsidR="00115CE1" w:rsidRDefault="00115CE1" w:rsidP="006717E0"/>
    <w:p w14:paraId="2BEAB108" w14:textId="18B4DE2F" w:rsidR="00115CE1" w:rsidRPr="00A73915" w:rsidRDefault="00115CE1" w:rsidP="006717E0">
      <w:r>
        <w:t xml:space="preserve">From the data collected during the MMAVIC study, it can be concluded that the lung volume that patients are imaged at has an effect on the distribution of the resultant ventilation image. Increasing lung volumes from EIVt to TLC significantly reduces both VDP and </w:t>
      </w:r>
      <w:r w:rsidR="005E6BBB">
        <w:t>VH</w:t>
      </w:r>
      <w:r w:rsidR="005E6BBB">
        <w:rPr>
          <w:vertAlign w:val="subscript"/>
        </w:rPr>
        <w:t>I</w:t>
      </w:r>
      <w:r>
        <w:t xml:space="preserve">, and therefore care should be taken to report the lung volume imaged and to standardise in cohort studies. This </w:t>
      </w:r>
      <w:r w:rsidR="006A1FAA">
        <w:t>work</w:t>
      </w:r>
      <w:r>
        <w:t xml:space="preserve"> also highlights that maximal exercise in the form of a CPET, can have a significant effect on the distribution of ventilation seen on MRI. From the patients assessed it is not clear whether this effect is always positive </w:t>
      </w:r>
      <w:r w:rsidR="0055785F">
        <w:t>as for some patients, VDP increased</w:t>
      </w:r>
      <w:r>
        <w:t>. These data add to the growing body of evidence showing the impact of exercise in CF and show that interventions aimed at moving mucus throughout the lung can have a significant effect on the distribution of ventilation.</w:t>
      </w:r>
    </w:p>
    <w:p w14:paraId="65965758" w14:textId="77777777" w:rsidR="00115CE1" w:rsidRDefault="00115CE1" w:rsidP="006717E0"/>
    <w:p w14:paraId="53A1CA32" w14:textId="77777777" w:rsidR="00115CE1" w:rsidRDefault="00115CE1" w:rsidP="001D70B4">
      <w:r>
        <w:br w:type="page"/>
      </w:r>
    </w:p>
    <w:p w14:paraId="00D6CA57" w14:textId="2D9E8BD1" w:rsidR="00115CE1" w:rsidRDefault="00115CE1" w:rsidP="006717E0">
      <w:pPr>
        <w:pStyle w:val="Heading3"/>
      </w:pPr>
      <w:bookmarkStart w:id="563" w:name="_Toc27382952"/>
      <w:r>
        <w:lastRenderedPageBreak/>
        <w:t>The longitudinal relationship between ventilation imaging and lung function</w:t>
      </w:r>
      <w:bookmarkEnd w:id="563"/>
    </w:p>
    <w:p w14:paraId="4B1D2DD7" w14:textId="77777777" w:rsidR="00115CE1" w:rsidRDefault="00115CE1" w:rsidP="006717E0"/>
    <w:p w14:paraId="397480D3" w14:textId="5C90866F" w:rsidR="00115CE1" w:rsidRDefault="00115CE1" w:rsidP="006717E0">
      <w:r>
        <w:t xml:space="preserve">The data collected during this study on the longitudinal change in MRI and lung function showed multiple findings. Using both </w:t>
      </w:r>
      <w:r w:rsidR="005E6BBB">
        <w:rPr>
          <w:vertAlign w:val="superscript"/>
        </w:rPr>
        <w:t>3</w:t>
      </w:r>
      <w:r w:rsidR="005E6BBB">
        <w:t>He</w:t>
      </w:r>
      <w:r>
        <w:rPr>
          <w:rFonts w:ascii="Times" w:hAnsi="Times"/>
          <w:sz w:val="20"/>
          <w:szCs w:val="20"/>
        </w:rPr>
        <w:t xml:space="preserve"> </w:t>
      </w:r>
      <w:r>
        <w:t xml:space="preserve">and </w:t>
      </w:r>
      <w:r w:rsidR="005E6BBB">
        <w:rPr>
          <w:vertAlign w:val="superscript"/>
        </w:rPr>
        <w:t>129</w:t>
      </w:r>
      <w:r w:rsidR="005E6BBB">
        <w:t>Xe</w:t>
      </w:r>
      <w:r>
        <w:rPr>
          <w:rFonts w:ascii="Times" w:hAnsi="Times"/>
          <w:sz w:val="20"/>
          <w:szCs w:val="20"/>
        </w:rPr>
        <w:t xml:space="preserve"> </w:t>
      </w:r>
      <w:r>
        <w:t xml:space="preserve">VDP, the intra-class correlation coefficient between any time point showed excellent repeatability, which was greater than both LCI and </w:t>
      </w:r>
      <w:r w:rsidR="00DF2511">
        <w:t>FEV</w:t>
      </w:r>
      <w:r w:rsidR="00DF2511">
        <w:rPr>
          <w:vertAlign w:val="subscript"/>
        </w:rPr>
        <w:t>1</w:t>
      </w:r>
      <w:r>
        <w:rPr>
          <w:rFonts w:ascii="Times" w:hAnsi="Times"/>
          <w:sz w:val="20"/>
          <w:szCs w:val="20"/>
        </w:rPr>
        <w:t xml:space="preserve">. </w:t>
      </w:r>
      <w:r>
        <w:t xml:space="preserve">Unlike our earlier study in a cohort of patients with mild lung disease published in the </w:t>
      </w:r>
      <w:r w:rsidRPr="0055785F">
        <w:t>AJRCCM</w:t>
      </w:r>
      <w:r>
        <w:t xml:space="preserve"> </w:t>
      </w:r>
      <w:r>
        <w:fldChar w:fldCharType="begin">
          <w:fldData xml:space="preserve">PEVuZE5vdGU+PENpdGU+PEF1dGhvcj5TbWl0aDwvQXV0aG9yPjxZZWFyPjIwMTg8L1llYXI+PFJl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</w:fldData>
        </w:fldChar>
      </w:r>
      <w:r w:rsidR="00B86FC1">
        <w:instrText xml:space="preserve"> ADDIN EN.CITE </w:instrText>
      </w:r>
      <w:r w:rsidR="00B86FC1">
        <w:fldChar w:fldCharType="begin">
          <w:fldData xml:space="preserve">PEVuZE5vdGU+PENpdGU+PEF1dGhvcj5TbWl0aDwvQXV0aG9yPjxZZWFyPjIwMTg8L1llYXI+PFJl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</w:fldData>
        </w:fldChar>
      </w:r>
      <w:r w:rsidR="00B86FC1">
        <w:instrText xml:space="preserve"> ADDIN EN.CITE.DATA </w:instrText>
      </w:r>
      <w:r w:rsidR="00B86FC1">
        <w:fldChar w:fldCharType="end"/>
      </w:r>
      <w:r>
        <w:fldChar w:fldCharType="separate"/>
      </w:r>
      <w:r w:rsidR="00B86FC1">
        <w:rPr>
          <w:noProof/>
        </w:rPr>
        <w:t>[249]</w:t>
      </w:r>
      <w:r>
        <w:fldChar w:fldCharType="end"/>
      </w:r>
      <w:r>
        <w:t xml:space="preserve">, there wasn’t a clear trend of lung disease progression in the MMAVIC patients. The interval of follow up (1.2-2 years) may be too short a time frame to see consistent changes in lung disease for the whole cohort. Despite this, there were many examples of patients where both </w:t>
      </w:r>
      <w:r w:rsidR="005E6BBB">
        <w:rPr>
          <w:vertAlign w:val="superscript"/>
        </w:rPr>
        <w:t>3</w:t>
      </w:r>
      <w:r w:rsidR="005E6BBB">
        <w:t>He</w:t>
      </w:r>
      <w:r>
        <w:rPr>
          <w:rFonts w:ascii="Times" w:hAnsi="Times"/>
          <w:sz w:val="20"/>
          <w:szCs w:val="20"/>
        </w:rPr>
        <w:t xml:space="preserve"> </w:t>
      </w:r>
      <w:r>
        <w:t xml:space="preserve">and </w:t>
      </w:r>
      <w:r w:rsidR="005E6BBB">
        <w:rPr>
          <w:vertAlign w:val="superscript"/>
        </w:rPr>
        <w:t>129</w:t>
      </w:r>
      <w:r w:rsidR="005E6BBB">
        <w:t>Xe</w:t>
      </w:r>
      <w:r>
        <w:rPr>
          <w:rFonts w:ascii="Times" w:hAnsi="Times"/>
          <w:sz w:val="20"/>
          <w:szCs w:val="20"/>
        </w:rPr>
        <w:t xml:space="preserve"> </w:t>
      </w:r>
      <w:r>
        <w:t xml:space="preserve">ventilation MRI had either significantly worsened or improved. These changes in ventilation were often associated with a concordant change in LCI, but the changes in LCI were usually small. The change in </w:t>
      </w:r>
      <w:r w:rsidR="00DF2511">
        <w:t>FEV</w:t>
      </w:r>
      <w:r w:rsidR="00DF2511">
        <w:rPr>
          <w:vertAlign w:val="subscript"/>
        </w:rPr>
        <w:t>1</w:t>
      </w:r>
      <w:r>
        <w:rPr>
          <w:rFonts w:ascii="Times" w:hAnsi="Times"/>
          <w:sz w:val="20"/>
          <w:szCs w:val="20"/>
        </w:rPr>
        <w:t xml:space="preserve"> </w:t>
      </w:r>
      <w:r>
        <w:t xml:space="preserve">was not related to the change in ventilation on MRI. </w:t>
      </w:r>
    </w:p>
    <w:p w14:paraId="457EFD49" w14:textId="77777777" w:rsidR="00115CE1" w:rsidRDefault="00115CE1" w:rsidP="006717E0"/>
    <w:p w14:paraId="33C7C32B" w14:textId="501A44A7" w:rsidR="00115CE1" w:rsidRDefault="00115CE1" w:rsidP="006717E0">
      <w:r>
        <w:t>Th</w:t>
      </w:r>
      <w:r w:rsidR="0055785F">
        <w:t>ese</w:t>
      </w:r>
      <w:r>
        <w:t xml:space="preserve"> </w:t>
      </w:r>
      <w:r w:rsidR="0055785F">
        <w:t>are</w:t>
      </w:r>
      <w:r>
        <w:t xml:space="preserve"> the first data to report significant improvements (and worsening) in lung function (as measured by VDP from MRI), which </w:t>
      </w:r>
      <w:r w:rsidR="0055785F">
        <w:t>were</w:t>
      </w:r>
      <w:r>
        <w:t xml:space="preserve"> un-detected by LCI and </w:t>
      </w:r>
      <w:r w:rsidR="00DF2511">
        <w:t>FEV</w:t>
      </w:r>
      <w:r w:rsidR="00DF2511">
        <w:rPr>
          <w:vertAlign w:val="subscript"/>
        </w:rPr>
        <w:t>1</w:t>
      </w:r>
      <w:r>
        <w:rPr>
          <w:rFonts w:ascii="Times" w:hAnsi="Times"/>
          <w:sz w:val="20"/>
          <w:szCs w:val="20"/>
        </w:rPr>
        <w:t xml:space="preserve">. </w:t>
      </w:r>
      <w:r>
        <w:t xml:space="preserve">This latter point is important because often this improvement in VDP occurred in patients with normal </w:t>
      </w:r>
      <w:r w:rsidR="00DF2511">
        <w:t>FEV</w:t>
      </w:r>
      <w:r w:rsidR="00DF2511">
        <w:rPr>
          <w:vertAlign w:val="subscript"/>
        </w:rPr>
        <w:t>1</w:t>
      </w:r>
      <w:r>
        <w:rPr>
          <w:rFonts w:ascii="Times" w:hAnsi="Times"/>
          <w:sz w:val="20"/>
          <w:szCs w:val="20"/>
        </w:rPr>
        <w:t>. S</w:t>
      </w:r>
      <w:r>
        <w:t xml:space="preserve">ensitive metrics of change in lung function are required in order to assess the efficacy of new therapies, which are increasingly targeted at these patients with normal </w:t>
      </w:r>
      <w:r w:rsidR="00DF2511">
        <w:t>FEV</w:t>
      </w:r>
      <w:r w:rsidR="00DF2511">
        <w:rPr>
          <w:vertAlign w:val="subscript"/>
        </w:rPr>
        <w:t>1</w:t>
      </w:r>
      <w:r>
        <w:t xml:space="preserve"> in clinical trials. </w:t>
      </w:r>
      <w:r w:rsidR="005E6BBB">
        <w:rPr>
          <w:vertAlign w:val="superscript"/>
        </w:rPr>
        <w:t>129</w:t>
      </w:r>
      <w:r w:rsidR="005E6BBB">
        <w:t>Xe</w:t>
      </w:r>
      <w:r>
        <w:rPr>
          <w:rFonts w:ascii="Times" w:hAnsi="Times"/>
          <w:sz w:val="20"/>
          <w:szCs w:val="20"/>
        </w:rPr>
        <w:t xml:space="preserve"> </w:t>
      </w:r>
      <w:r>
        <w:t xml:space="preserve">ventilation MRI is an attractive methodology to use in this context in clinical trials. From the data collected during MMAVIC, power calculations show that relatively small sample sizes can be used to assess changes in VDP, especially in those patients with normal </w:t>
      </w:r>
      <w:r w:rsidR="00DF2511">
        <w:t>FEV</w:t>
      </w:r>
      <w:r w:rsidR="00DF2511">
        <w:rPr>
          <w:vertAlign w:val="subscript"/>
        </w:rPr>
        <w:t>1</w:t>
      </w:r>
      <w:r>
        <w:rPr>
          <w:rFonts w:ascii="Times" w:hAnsi="Times"/>
          <w:sz w:val="20"/>
          <w:szCs w:val="20"/>
        </w:rPr>
        <w:t>.</w:t>
      </w:r>
    </w:p>
    <w:p w14:paraId="119726CF" w14:textId="77777777" w:rsidR="00115CE1" w:rsidRDefault="00115CE1" w:rsidP="006717E0"/>
    <w:p w14:paraId="6EB89309" w14:textId="5547F60C" w:rsidR="00115CE1" w:rsidRDefault="00115CE1" w:rsidP="006717E0">
      <w:r>
        <w:t xml:space="preserve">Finally, </w:t>
      </w:r>
      <w:r w:rsidR="0055785F">
        <w:t xml:space="preserve">Chapter </w:t>
      </w:r>
      <w:r w:rsidR="00AD4E56">
        <w:fldChar w:fldCharType="begin"/>
      </w:r>
      <w:r w:rsidR="00AD4E56">
        <w:instrText xml:space="preserve"> REF _Ref21869847 \r \h </w:instrText>
      </w:r>
      <w:r w:rsidR="00AD4E56">
        <w:fldChar w:fldCharType="separate"/>
      </w:r>
      <w:r w:rsidR="00140F11">
        <w:t>5.3.1</w:t>
      </w:r>
      <w:r w:rsidR="00AD4E56">
        <w:fldChar w:fldCharType="end"/>
      </w:r>
      <w:r w:rsidR="00AD4E56">
        <w:t xml:space="preserve"> (</w:t>
      </w:r>
      <w:r w:rsidR="00AD4E56">
        <w:fldChar w:fldCharType="begin"/>
      </w:r>
      <w:r w:rsidR="00AD4E56">
        <w:instrText xml:space="preserve"> REF _Ref21869861 \h </w:instrText>
      </w:r>
      <w:r w:rsidR="00AD4E56">
        <w:fldChar w:fldCharType="separate"/>
      </w:r>
      <w:r w:rsidR="00140F11">
        <w:t>Tracking individual ventilation defects with time</w:t>
      </w:r>
      <w:r w:rsidR="00AD4E56">
        <w:fldChar w:fldCharType="end"/>
      </w:r>
      <w:r w:rsidR="00AD4E56">
        <w:t>, p</w:t>
      </w:r>
      <w:r w:rsidR="00AD4E56">
        <w:fldChar w:fldCharType="begin"/>
      </w:r>
      <w:r w:rsidR="00AD4E56">
        <w:instrText xml:space="preserve"> PAGEREF _Ref21869861 \h </w:instrText>
      </w:r>
      <w:r w:rsidR="00AD4E56">
        <w:fldChar w:fldCharType="separate"/>
      </w:r>
      <w:r w:rsidR="00140F11">
        <w:rPr>
          <w:noProof/>
        </w:rPr>
        <w:t>231</w:t>
      </w:r>
      <w:r w:rsidR="00AD4E56">
        <w:fldChar w:fldCharType="end"/>
      </w:r>
      <w:r w:rsidR="00AD4E56">
        <w:t>)</w:t>
      </w:r>
      <w:r>
        <w:t xml:space="preserve"> documents the first study to track ventilation defects in 3D </w:t>
      </w:r>
      <w:r w:rsidR="0055785F">
        <w:t>over</w:t>
      </w:r>
      <w:r>
        <w:t xml:space="preserve"> time. The location of these ventilation defects in all patients is largely consistent over time, showing that regardless of whether the ventilation image is improving or worsening, ventilation defects persist with time. These defects are quantifiable and the change in the size of individual contiguous defects can be calculated. The result of this analysis demonstrates the importance of considering regional abnormalities in 3D, as the change in size of individual defects was often larger than the net change in global VDP.</w:t>
      </w:r>
      <w:r w:rsidRPr="00A8631C">
        <w:t xml:space="preserve"> </w:t>
      </w:r>
      <w:r>
        <w:t>Previous studies have considered ventilation defects in 2D analysis only, which results in the overestimation of the number and an underestimation in the size of ventilation defects.</w:t>
      </w:r>
    </w:p>
    <w:p w14:paraId="398B3991" w14:textId="77777777" w:rsidR="00367DBD" w:rsidRDefault="00367DBD" w:rsidP="006717E0"/>
    <w:p w14:paraId="669F9042" w14:textId="77777777" w:rsidR="000E6868" w:rsidRDefault="000E6868">
      <w:pPr>
        <w:spacing w:line="240" w:lineRule="auto"/>
        <w:ind w:right="0"/>
        <w:jc w:val="left"/>
        <w:rPr>
          <w:rFonts w:asciiTheme="majorHAnsi" w:eastAsiaTheme="majorEastAsia" w:hAnsiTheme="majorHAnsi" w:cstheme="majorBidi"/>
          <w:b/>
          <w:bCs/>
          <w:color w:val="000000" w:themeColor="text1"/>
        </w:rPr>
      </w:pPr>
      <w:r>
        <w:br w:type="page"/>
      </w:r>
    </w:p>
    <w:p w14:paraId="39EDB72E" w14:textId="7DEF7670" w:rsidR="00115CE1" w:rsidRDefault="00115CE1" w:rsidP="006717E0">
      <w:pPr>
        <w:pStyle w:val="Heading3"/>
      </w:pPr>
      <w:bookmarkStart w:id="564" w:name="_Toc27382953"/>
      <w:r>
        <w:lastRenderedPageBreak/>
        <w:t>The utility of ventilation MRI in other paediatric disorders</w:t>
      </w:r>
      <w:bookmarkEnd w:id="564"/>
    </w:p>
    <w:p w14:paraId="6F9943BD" w14:textId="77777777" w:rsidR="00115CE1" w:rsidRDefault="00115CE1" w:rsidP="006717E0"/>
    <w:p w14:paraId="65C8964E" w14:textId="46D039A9" w:rsidR="00115CE1" w:rsidRDefault="00500690" w:rsidP="006717E0">
      <w:r>
        <w:t>These</w:t>
      </w:r>
      <w:r w:rsidR="00115CE1">
        <w:t xml:space="preserve"> </w:t>
      </w:r>
      <w:r>
        <w:t>are</w:t>
      </w:r>
      <w:r w:rsidR="00115CE1">
        <w:t xml:space="preserve"> the first data on ventilation MRI in children and adolescents with PCD, a condition that has significant clinical overlap with CF. As with patients with CF, ventilation MRI in PCD invariably showed ventilation defects in the patients referred for clinical assessment. Many of the patients referred had both normal </w:t>
      </w:r>
      <w:r w:rsidR="00DF2511">
        <w:t>FEV</w:t>
      </w:r>
      <w:r w:rsidR="00DF2511">
        <w:rPr>
          <w:vertAlign w:val="subscript"/>
        </w:rPr>
        <w:t>1</w:t>
      </w:r>
      <w:r w:rsidR="00115CE1">
        <w:rPr>
          <w:rFonts w:ascii="Times" w:hAnsi="Times"/>
          <w:sz w:val="20"/>
          <w:szCs w:val="20"/>
        </w:rPr>
        <w:t xml:space="preserve"> </w:t>
      </w:r>
      <w:r w:rsidR="00115CE1">
        <w:t xml:space="preserve">and normal LCI, which therefore demonstrates similar sensitivity to early lung disease as is seen in CF. The relationship between ventilation MRI, </w:t>
      </w:r>
      <w:r w:rsidR="00DF2511">
        <w:t>FEV</w:t>
      </w:r>
      <w:r w:rsidR="00DF2511">
        <w:rPr>
          <w:vertAlign w:val="subscript"/>
        </w:rPr>
        <w:t>1</w:t>
      </w:r>
      <w:r w:rsidR="00115CE1">
        <w:rPr>
          <w:rFonts w:ascii="Times" w:hAnsi="Times"/>
          <w:sz w:val="20"/>
          <w:szCs w:val="20"/>
        </w:rPr>
        <w:t xml:space="preserve"> </w:t>
      </w:r>
      <w:r w:rsidR="00115CE1">
        <w:t xml:space="preserve">and LCI </w:t>
      </w:r>
      <w:r>
        <w:t xml:space="preserve">however, </w:t>
      </w:r>
      <w:r w:rsidR="00115CE1">
        <w:t xml:space="preserve">may not be the same as in CF. In these children with PCD, there were examples where </w:t>
      </w:r>
      <w:r w:rsidR="00DF2511">
        <w:t>FEV</w:t>
      </w:r>
      <w:r w:rsidR="00DF2511">
        <w:rPr>
          <w:vertAlign w:val="subscript"/>
        </w:rPr>
        <w:t>1</w:t>
      </w:r>
      <w:r w:rsidR="00115CE1">
        <w:rPr>
          <w:rFonts w:ascii="Times" w:hAnsi="Times"/>
          <w:sz w:val="20"/>
          <w:szCs w:val="20"/>
        </w:rPr>
        <w:t xml:space="preserve"> </w:t>
      </w:r>
      <w:r w:rsidR="00115CE1">
        <w:t xml:space="preserve">was abnormal but VDP was much lower than </w:t>
      </w:r>
      <w:r>
        <w:t>an</w:t>
      </w:r>
      <w:r w:rsidR="00115CE1">
        <w:t xml:space="preserve"> equivalent </w:t>
      </w:r>
      <w:r w:rsidR="00DF2511">
        <w:t>FEV</w:t>
      </w:r>
      <w:r w:rsidR="00DF2511">
        <w:rPr>
          <w:vertAlign w:val="subscript"/>
        </w:rPr>
        <w:t>1</w:t>
      </w:r>
      <w:r w:rsidR="00115CE1">
        <w:rPr>
          <w:rFonts w:ascii="Times" w:hAnsi="Times"/>
          <w:sz w:val="20"/>
          <w:szCs w:val="20"/>
        </w:rPr>
        <w:t xml:space="preserve"> </w:t>
      </w:r>
      <w:r w:rsidR="00115CE1">
        <w:t xml:space="preserve">in CF. Conversely there was an example of a patient with normal </w:t>
      </w:r>
      <w:r w:rsidR="00DF2511">
        <w:t>FEV</w:t>
      </w:r>
      <w:r w:rsidR="00DF2511">
        <w:rPr>
          <w:vertAlign w:val="subscript"/>
        </w:rPr>
        <w:t>1</w:t>
      </w:r>
      <w:r w:rsidR="00115CE1">
        <w:rPr>
          <w:rFonts w:ascii="Times" w:hAnsi="Times"/>
          <w:sz w:val="20"/>
          <w:szCs w:val="20"/>
        </w:rPr>
        <w:t xml:space="preserve"> </w:t>
      </w:r>
      <w:r w:rsidR="00115CE1">
        <w:t xml:space="preserve">and VDP values equivalent to those with </w:t>
      </w:r>
      <w:r w:rsidR="00DF2511">
        <w:t>FEV</w:t>
      </w:r>
      <w:r w:rsidR="00DF2511">
        <w:rPr>
          <w:vertAlign w:val="subscript"/>
        </w:rPr>
        <w:t>1</w:t>
      </w:r>
      <w:r w:rsidR="00115CE1">
        <w:rPr>
          <w:rFonts w:ascii="Times" w:hAnsi="Times"/>
          <w:sz w:val="20"/>
          <w:szCs w:val="20"/>
        </w:rPr>
        <w:t xml:space="preserve"> </w:t>
      </w:r>
      <w:r w:rsidR="00115CE1">
        <w:t>z-scores of -3.0 in the MMAVIC CF cohort. Ventilation MRI therefore is a sensitive method for the detection of early PCD lung disease, but may not reflect disease severity in the same way that it does in CF lung disease.</w:t>
      </w:r>
    </w:p>
    <w:p w14:paraId="5B3B16DC" w14:textId="77777777" w:rsidR="00115CE1" w:rsidRDefault="00115CE1" w:rsidP="006717E0"/>
    <w:p w14:paraId="04E8DEAD" w14:textId="79A080DC" w:rsidR="00115CE1" w:rsidRDefault="00500690" w:rsidP="006717E0">
      <w:r>
        <w:t>This wa</w:t>
      </w:r>
      <w:r w:rsidR="00115CE1">
        <w:t xml:space="preserve">s also the first time </w:t>
      </w:r>
      <w:r w:rsidR="006D676C">
        <w:t xml:space="preserve">that </w:t>
      </w:r>
      <w:r w:rsidR="00115CE1">
        <w:t xml:space="preserve">ventilation MRI has been performed to investigate the effects of prematurity on lung function. Children born &lt;34 </w:t>
      </w:r>
      <w:r w:rsidR="006D676C">
        <w:t>weeks’</w:t>
      </w:r>
      <w:r w:rsidR="00115CE1">
        <w:t xml:space="preserve"> gestation with reduced </w:t>
      </w:r>
      <w:r w:rsidR="00DF2511">
        <w:t>FEV</w:t>
      </w:r>
      <w:r w:rsidR="00DF2511">
        <w:rPr>
          <w:vertAlign w:val="subscript"/>
        </w:rPr>
        <w:t>1</w:t>
      </w:r>
      <w:r w:rsidR="00115CE1">
        <w:rPr>
          <w:rFonts w:ascii="Times" w:hAnsi="Times"/>
          <w:sz w:val="20"/>
          <w:szCs w:val="20"/>
        </w:rPr>
        <w:t xml:space="preserve"> </w:t>
      </w:r>
      <w:r w:rsidR="00115CE1">
        <w:t xml:space="preserve">were compared to children born at the same gestational age but with a normal </w:t>
      </w:r>
      <w:r w:rsidR="00DF2511">
        <w:t>FEV</w:t>
      </w:r>
      <w:r w:rsidR="00DF2511">
        <w:rPr>
          <w:vertAlign w:val="subscript"/>
        </w:rPr>
        <w:t>1</w:t>
      </w:r>
      <w:r w:rsidR="00115CE1">
        <w:rPr>
          <w:rFonts w:ascii="Times" w:hAnsi="Times"/>
          <w:sz w:val="20"/>
          <w:szCs w:val="20"/>
        </w:rPr>
        <w:t xml:space="preserve"> </w:t>
      </w:r>
      <w:r w:rsidR="00115CE1">
        <w:t xml:space="preserve">and also to children born at term. Pre-term children with a low </w:t>
      </w:r>
      <w:r w:rsidR="00DF2511">
        <w:t>FEV</w:t>
      </w:r>
      <w:r w:rsidR="00DF2511">
        <w:rPr>
          <w:vertAlign w:val="subscript"/>
        </w:rPr>
        <w:t>1</w:t>
      </w:r>
      <w:r w:rsidR="00115CE1">
        <w:rPr>
          <w:rFonts w:ascii="Times" w:hAnsi="Times"/>
          <w:sz w:val="20"/>
          <w:szCs w:val="20"/>
        </w:rPr>
        <w:t xml:space="preserve"> </w:t>
      </w:r>
      <w:r>
        <w:t>value sometimes had</w:t>
      </w:r>
      <w:r w:rsidR="00115CE1">
        <w:t xml:space="preserve"> significant ventilation abnormalities present. However, perhaps more significantly, there was mostly discordance between low </w:t>
      </w:r>
      <w:r w:rsidR="00DF2511">
        <w:t>FEV</w:t>
      </w:r>
      <w:r w:rsidR="00DF2511">
        <w:rPr>
          <w:vertAlign w:val="subscript"/>
        </w:rPr>
        <w:t>1</w:t>
      </w:r>
      <w:r w:rsidR="00115CE1">
        <w:rPr>
          <w:rFonts w:ascii="Times" w:hAnsi="Times"/>
          <w:sz w:val="20"/>
          <w:szCs w:val="20"/>
        </w:rPr>
        <w:t xml:space="preserve"> </w:t>
      </w:r>
      <w:r w:rsidR="00115CE1">
        <w:t xml:space="preserve">values and homogeneously distributed ventilation images in children born </w:t>
      </w:r>
      <w:r w:rsidR="006D676C">
        <w:t>pre-term</w:t>
      </w:r>
      <w:r w:rsidR="00115CE1">
        <w:t xml:space="preserve">. This suggests that the low </w:t>
      </w:r>
      <w:r w:rsidR="00DF2511">
        <w:t>FEV</w:t>
      </w:r>
      <w:r w:rsidR="00DF2511">
        <w:rPr>
          <w:vertAlign w:val="subscript"/>
        </w:rPr>
        <w:t>1</w:t>
      </w:r>
      <w:r w:rsidR="00115CE1">
        <w:rPr>
          <w:rFonts w:ascii="Times" w:hAnsi="Times"/>
          <w:sz w:val="20"/>
          <w:szCs w:val="20"/>
        </w:rPr>
        <w:t xml:space="preserve"> </w:t>
      </w:r>
      <w:r w:rsidR="00115CE1">
        <w:t xml:space="preserve">observed is not necessarily causing any on-going functional impairment in ventilation for these children. The reduction in </w:t>
      </w:r>
      <w:r w:rsidR="00DF2511">
        <w:t>FEV</w:t>
      </w:r>
      <w:r w:rsidR="00DF2511">
        <w:rPr>
          <w:vertAlign w:val="subscript"/>
        </w:rPr>
        <w:t>1</w:t>
      </w:r>
      <w:r w:rsidR="00115CE1">
        <w:rPr>
          <w:rFonts w:ascii="Times" w:hAnsi="Times"/>
          <w:sz w:val="20"/>
          <w:szCs w:val="20"/>
        </w:rPr>
        <w:t xml:space="preserve"> </w:t>
      </w:r>
      <w:r w:rsidR="00115CE1">
        <w:t>may therefore be primarily due to the early-life insult and not an active on-going disease process. The few children with significant ventilation defects may be the children who do still have an active on-going process in relation to their prematurity. Future work analysing the alveolar microstructure using diffusion-weighted hyperpolarised gas MRI may provide further insights into the underlying lung function of these children.</w:t>
      </w:r>
    </w:p>
    <w:p w14:paraId="74B343C6" w14:textId="77777777" w:rsidR="00115CE1" w:rsidRDefault="00115CE1" w:rsidP="006717E0"/>
    <w:p w14:paraId="1C3BF439" w14:textId="151104FC" w:rsidR="00115CE1" w:rsidRDefault="00115CE1" w:rsidP="006717E0">
      <w:r>
        <w:t xml:space="preserve">Finally, paediatric clinical referrals for </w:t>
      </w:r>
      <w:r w:rsidR="005E6BBB">
        <w:rPr>
          <w:vertAlign w:val="superscript"/>
        </w:rPr>
        <w:t>129</w:t>
      </w:r>
      <w:r w:rsidR="005E6BBB">
        <w:t>Xe</w:t>
      </w:r>
      <w:r>
        <w:rPr>
          <w:rFonts w:ascii="Times" w:hAnsi="Times"/>
          <w:sz w:val="20"/>
          <w:szCs w:val="20"/>
        </w:rPr>
        <w:t xml:space="preserve"> </w:t>
      </w:r>
      <w:r>
        <w:t xml:space="preserve">and </w:t>
      </w:r>
      <w:r w:rsidR="009F2E7D">
        <w:rPr>
          <w:vertAlign w:val="superscript"/>
        </w:rPr>
        <w:t>1</w:t>
      </w:r>
      <w:r w:rsidR="009F2E7D">
        <w:t>H</w:t>
      </w:r>
      <w:r>
        <w:rPr>
          <w:rFonts w:ascii="Times" w:hAnsi="Times"/>
          <w:sz w:val="20"/>
          <w:szCs w:val="20"/>
        </w:rPr>
        <w:t xml:space="preserve"> </w:t>
      </w:r>
      <w:r>
        <w:t>MRI are being routinely taken at our centre, which is the only centre worldwide to do this. The cases presented demonstrate how these images have played a key role in the management of lung disease in a variety of different lung diseases.</w:t>
      </w:r>
      <w:r>
        <w:br w:type="page"/>
      </w:r>
    </w:p>
    <w:p w14:paraId="4314FAC2" w14:textId="301A0332" w:rsidR="00115CE1" w:rsidRDefault="00115CE1" w:rsidP="006717E0">
      <w:pPr>
        <w:pStyle w:val="Heading2"/>
      </w:pPr>
      <w:bookmarkStart w:id="565" w:name="_Toc27382954"/>
      <w:r>
        <w:lastRenderedPageBreak/>
        <w:t>Limitations</w:t>
      </w:r>
      <w:bookmarkEnd w:id="565"/>
    </w:p>
    <w:p w14:paraId="16E4CC54" w14:textId="77777777" w:rsidR="00115CE1" w:rsidRDefault="00115CE1" w:rsidP="00B05D1D"/>
    <w:p w14:paraId="627F82E9" w14:textId="77777777" w:rsidR="00115CE1" w:rsidRDefault="00115CE1" w:rsidP="006717E0">
      <w:pPr>
        <w:pStyle w:val="Heading4"/>
      </w:pPr>
      <w:r>
        <w:t>MMAVIC Study design limitations</w:t>
      </w:r>
    </w:p>
    <w:p w14:paraId="50CE2106" w14:textId="77777777" w:rsidR="00115CE1" w:rsidRPr="00DE424B" w:rsidRDefault="00115CE1" w:rsidP="006717E0"/>
    <w:p w14:paraId="0ED5D11A" w14:textId="77777777" w:rsidR="00115CE1" w:rsidRDefault="00115CE1" w:rsidP="006717E0">
      <w:r>
        <w:t xml:space="preserve">One limitation from the MMAVIC study is that it was not possible to complete all three visits, for all recruits, in the time frame prior to the writing of this thesis. There were two main factors contributing to this. Firstly, the final two MMAVIC patients to be recruited were assessed at their baseline visit, 14 and 18 months after the first MMAVIC subject was assessed. This was due to these two patients agreeing to take part in clinic and then requiring a delayed baseline visit due to illness. These two patients had already verbally agreed to take-part and therefore their study number remained reserved for them, as opposed to trying to recruit any more patients. The second reason was due to cancelled visits for various patients during the study. Patients occasionally cancelled at short notice due to illness, or had to be cancelled due to technical faults with the scanner. Allocating time slots on the MRI scanner often was complicated due to the volume of studies and clinical referrals occurring. The result of this was that repeated visits often had to be delayed by weeks and or months. </w:t>
      </w:r>
    </w:p>
    <w:p w14:paraId="3BC397D4" w14:textId="77777777" w:rsidR="00115CE1" w:rsidRDefault="00115CE1" w:rsidP="006717E0"/>
    <w:p w14:paraId="59A4817F" w14:textId="1D7C634D" w:rsidR="00115CE1" w:rsidRDefault="00115CE1" w:rsidP="006717E0">
      <w:r>
        <w:t xml:space="preserve">In total four patients dropped out of the study. One patient died after visit one, two patients were too unwell during the follow up windows and therefore only completed the first visit. The final patient developed mycobacterium abscessus after their second visit, which was a contra-indication to the study. </w:t>
      </w:r>
      <w:r w:rsidR="006D676C">
        <w:t>Therefore,</w:t>
      </w:r>
      <w:r>
        <w:t xml:space="preserve"> at the time of analysis 93 study visits out of 105 possible visits were completed. It is encouraging for this methodology in the future that no patients voluntarily withdrew from the study. Study visits were lengthy, patients were in the department for a minimum of five hours, with an extra couple of hours added for any technical issues, or if the CPET visit was performed. Despite this, all patients when asked if they would consider taking part in an extension or future studies said that they would, with many volunteering their time to help inform future studies and be involved in ‘patient and public involvement’ work.</w:t>
      </w:r>
    </w:p>
    <w:p w14:paraId="1708CB0B" w14:textId="77777777" w:rsidR="00115CE1" w:rsidRDefault="00115CE1" w:rsidP="006717E0"/>
    <w:p w14:paraId="476219AC" w14:textId="4CE16A31" w:rsidR="00115CE1" w:rsidRDefault="00115CE1" w:rsidP="006717E0">
      <w:r>
        <w:t xml:space="preserve">The study duration of measuring patients within two years was practical and allowed the study to be mostly completed during the course of this PhD. The results generated from the longitudinal analysis show that in this time frame there was a large degree of heterogeneity to disease progression/improvement. A longer time frame would therefore be required to see more systematic changes in the cohort as a whole. A recent REC/HRA extension to the study has therefore been approved for the MMAVIC patients, enabling five more visits to be performed for each patient, one per year. </w:t>
      </w:r>
      <w:r w:rsidR="00444D94">
        <w:t>Unfortunately,</w:t>
      </w:r>
      <w:r>
        <w:t xml:space="preserve"> routine clinical data was not collected during the study, which may help to better understand the heterogeneity of change in the study patients. This is something that can be retrospectively captured and will be prospectively captured during the extension</w:t>
      </w:r>
      <w:r w:rsidR="00500690">
        <w:t xml:space="preserve"> study</w:t>
      </w:r>
      <w:r>
        <w:t>.</w:t>
      </w:r>
    </w:p>
    <w:p w14:paraId="197FA990" w14:textId="77777777" w:rsidR="00115CE1" w:rsidRDefault="00115CE1" w:rsidP="006717E0"/>
    <w:p w14:paraId="5198B721" w14:textId="0A9DB3AA" w:rsidR="00115CE1" w:rsidRDefault="00115CE1" w:rsidP="006717E0">
      <w:r>
        <w:t xml:space="preserve">One final limitation, is that relatively few young children were recruited into the study. This was not due to any specific factor other than the random chance in the order in which patients were approached. Only one patient in the cohort had a normal ventilation image, </w:t>
      </w:r>
      <w:r w:rsidR="00500690">
        <w:t>this patient</w:t>
      </w:r>
      <w:r>
        <w:t xml:space="preserve"> happened to be the youngest in the study. A larger sample of young children aged five to ten years may help to better understand the very earliest changes in lung function seen in CF using the techniques in this thesis. A future objective would be to perform MRI in pre-school aged children with CF to try to measure the very earliest changes in measurable lung disease. Pilot studies using ventilation MRI </w:t>
      </w:r>
      <w:r>
        <w:fldChar w:fldCharType="begin">
          <w:fldData xml:space="preserve">PEVuZE5vdGU+PENpdGU+PEF1dGhvcj5BbHRlczwvQXV0aG9yPjxZZWFyPjIwMTc8L1llYXI+PFJl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==
</w:fldData>
        </w:fldChar>
      </w:r>
      <w:r w:rsidR="00B86FC1">
        <w:instrText xml:space="preserve"> ADDIN EN.CITE </w:instrText>
      </w:r>
      <w:r w:rsidR="00B86FC1">
        <w:fldChar w:fldCharType="begin">
          <w:fldData xml:space="preserve">PEVuZE5vdGU+PENpdGU+PEF1dGhvcj5BbHRlczwvQXV0aG9yPjxZZWFyPjIwMTc8L1llYXI+PFJl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==
</w:fldData>
        </w:fldChar>
      </w:r>
      <w:r w:rsidR="00B86FC1">
        <w:instrText xml:space="preserve"> ADDIN EN.CITE.DATA </w:instrText>
      </w:r>
      <w:r w:rsidR="00B86FC1">
        <w:fldChar w:fldCharType="end"/>
      </w:r>
      <w:r>
        <w:fldChar w:fldCharType="separate"/>
      </w:r>
      <w:r w:rsidR="00B86FC1">
        <w:rPr>
          <w:noProof/>
        </w:rPr>
        <w:t>[350]</w:t>
      </w:r>
      <w:r>
        <w:fldChar w:fldCharType="end"/>
      </w:r>
      <w:r>
        <w:t xml:space="preserve"> and </w:t>
      </w:r>
      <w:r w:rsidR="009F2E7D">
        <w:rPr>
          <w:vertAlign w:val="superscript"/>
        </w:rPr>
        <w:t>1</w:t>
      </w:r>
      <w:r w:rsidR="009F2E7D">
        <w:t>H</w:t>
      </w:r>
      <w:r>
        <w:rPr>
          <w:rFonts w:ascii="Times" w:hAnsi="Times"/>
          <w:sz w:val="20"/>
          <w:szCs w:val="20"/>
        </w:rPr>
        <w:t xml:space="preserve"> </w:t>
      </w:r>
      <w:r>
        <w:t xml:space="preserve">MRI </w:t>
      </w:r>
      <w:r>
        <w:fldChar w:fldCharType="begin">
          <w:fldData xml:space="preserve">PEVuZE5vdGU+PENpdGU+PEF1dGhvcj5Sb2FjaDwvQXV0aG9yPjxZZWFyPjIwMTY8L1llYXI+PFJl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</w:fldData>
        </w:fldChar>
      </w:r>
      <w:r w:rsidR="00B86FC1">
        <w:instrText xml:space="preserve"> ADDIN EN.CITE </w:instrText>
      </w:r>
      <w:r w:rsidR="00B86FC1">
        <w:fldChar w:fldCharType="begin">
          <w:fldData xml:space="preserve">PEVuZE5vdGU+PENpdGU+PEF1dGhvcj5Sb2FjaDwvQXV0aG9yPjxZZWFyPjIwMTY8L1llYXI+PFJl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</w:fldData>
        </w:fldChar>
      </w:r>
      <w:r w:rsidR="00B86FC1">
        <w:instrText xml:space="preserve"> ADDIN EN.CITE.DATA </w:instrText>
      </w:r>
      <w:r w:rsidR="00B86FC1">
        <w:fldChar w:fldCharType="end"/>
      </w:r>
      <w:r>
        <w:fldChar w:fldCharType="separate"/>
      </w:r>
      <w:r w:rsidR="00B86FC1">
        <w:rPr>
          <w:noProof/>
        </w:rPr>
        <w:t>[196]</w:t>
      </w:r>
      <w:r>
        <w:fldChar w:fldCharType="end"/>
      </w:r>
      <w:r>
        <w:t xml:space="preserve"> in this age range have been performed in CF with success.</w:t>
      </w:r>
    </w:p>
    <w:p w14:paraId="6AB64135" w14:textId="77777777" w:rsidR="00115CE1" w:rsidRDefault="00115CE1" w:rsidP="006717E0"/>
    <w:p w14:paraId="6CF06E62" w14:textId="77777777" w:rsidR="00115CE1" w:rsidRDefault="00115CE1" w:rsidP="006717E0">
      <w:pPr>
        <w:pStyle w:val="Heading4"/>
      </w:pPr>
      <w:r>
        <w:t>Technical limitations</w:t>
      </w:r>
    </w:p>
    <w:p w14:paraId="5EC7A787" w14:textId="77777777" w:rsidR="00115CE1" w:rsidRDefault="00115CE1" w:rsidP="006717E0"/>
    <w:p w14:paraId="2C72BEAF" w14:textId="50F5F66D" w:rsidR="00115CE1" w:rsidRDefault="00115CE1" w:rsidP="006717E0">
      <w:r>
        <w:t xml:space="preserve">A large volume of time during this study was spent segmenting and analysing ventilation images. Each image took between 1.5-2.5 hours depending on the underlying disease severity, to calculate VDP and </w:t>
      </w:r>
      <w:r w:rsidR="005E6BBB">
        <w:t>VH</w:t>
      </w:r>
      <w:r w:rsidR="005E6BBB">
        <w:rPr>
          <w:vertAlign w:val="subscript"/>
        </w:rPr>
        <w:t>I</w:t>
      </w:r>
      <w:r>
        <w:rPr>
          <w:vertAlign w:val="subscript"/>
        </w:rPr>
        <w:t xml:space="preserve"> </w:t>
      </w:r>
      <w:r>
        <w:t>(over 300 images were segmented in total)</w:t>
      </w:r>
      <w:r>
        <w:rPr>
          <w:rFonts w:ascii="Times" w:hAnsi="Times"/>
          <w:sz w:val="20"/>
          <w:szCs w:val="20"/>
        </w:rPr>
        <w:t xml:space="preserve">. </w:t>
      </w:r>
      <w:r>
        <w:t xml:space="preserve">Ventilation defect analysis then took a further 20-30 minutes.  Despite computational advances that enabled this process to be semi-automated </w:t>
      </w:r>
      <w:r>
        <w:fldChar w:fldCharType="begin"/>
      </w:r>
      <w:r w:rsidR="00B86FC1">
        <w:instrText xml:space="preserve"> ADDIN EN.CITE &lt;EndNote&gt;&lt;Cite&gt;&lt;Author&gt;Hughes&lt;/Author&gt;&lt;Year&gt;2018&lt;/Year&gt;&lt;RecNum&gt;3171&lt;/RecNum&gt;&lt;DisplayText&gt;[263]&lt;/DisplayText&gt;&lt;record&gt;&lt;rec-number&gt;3171&lt;/rec-number&gt;&lt;foreign-keys&gt;&lt;key app="EN" db-id="pr5wspr9dw2dxne92x4v99s69xa59dv092es" timestamp="1504257926"&gt;3171&lt;/key&gt;&lt;/foreign-keys&gt;&lt;ref-type name="Journal Article"&gt;17&lt;/ref-type&gt;&lt;contributors&gt;&lt;authors&gt;&lt;author&gt;Hughes, P. J. C.&lt;/author&gt;&lt;author&gt;Horn, F. C.&lt;/author&gt;&lt;author&gt;Collier, G. J.&lt;/author&gt;&lt;author&gt;Biancardi, A.&lt;/author&gt;&lt;author&gt;Marshall, H.&lt;/author&gt;&lt;author&gt;Wild, J. M.&lt;/author&gt;&lt;/authors&gt;&lt;/contributors&gt;&lt;auth-address&gt;Academic Unit of Radiology, University of Sheffield, Sheffield, South Yorkshire, UK.&amp;#xD;Insigneo Institute for in silico Medicine, Sheffield, South Yorkshire, UK.&lt;/auth-address&gt;&lt;titles&gt;&lt;title&gt;Spatial fuzzy c-means thresholding for semiautomated calculation of percentage lung ventilated volume from hyperpolarized gas and (1) H MRI&lt;/title&gt;&lt;secondary-title&gt;J Magn Reson Imaging&lt;/secondary-title&gt;&lt;alt-title&gt;Journal of magnetic resonance imaging : JMRI&lt;/alt-title&gt;&lt;/titles&gt;&lt;periodical&gt;&lt;full-title&gt;Journal of Magnetic Resonance Imaging&lt;/full-title&gt;&lt;abbr-1&gt;J. Magn. Reson. Imaging&lt;/abbr-1&gt;&lt;abbr-2&gt;J Magn Reson Imaging&lt;/abbr-2&gt;&lt;/periodical&gt;&lt;pages&gt;640-646&lt;/pages&gt;&lt;volume&gt;47&lt;/volume&gt;&lt;number&gt;3&lt;/number&gt;&lt;edition&gt;2017/07/07&lt;/edition&gt;&lt;keywords&gt;&lt;keyword&gt;Fuzzy C-means&lt;/keyword&gt;&lt;keyword&gt;hyperpolarized gas&lt;/keyword&gt;&lt;keyword&gt;lung&lt;/keyword&gt;&lt;keyword&gt;segmentation&lt;/keyword&gt;&lt;/keywords&gt;&lt;dates&gt;&lt;year&gt;2018&lt;/year&gt;&lt;pub-dates&gt;&lt;date&gt;Mar&lt;/date&gt;&lt;/pub-dates&gt;&lt;/dates&gt;&lt;isbn&gt;1522-2586 (Electronic)&amp;#xD;1053-1807 (Linking)&lt;/isbn&gt;&lt;accession-num&gt;28681470&lt;/accession-num&gt;&lt;urls&gt;&lt;related-urls&gt;&lt;url&gt;https://www.ncbi.nlm.nih.gov/pubmed/28681470&lt;/url&gt;&lt;/related-urls&gt;&lt;/urls&gt;&lt;electronic-resource-num&gt;10.1002/jmri.25804&lt;/electronic-resource-num&gt;&lt;remote-database-provider&gt;NLM&lt;/remote-database-provider&gt;&lt;language&gt;eng&lt;/language&gt;&lt;/record&gt;&lt;/Cite&gt;&lt;/EndNote&gt;</w:instrText>
      </w:r>
      <w:r>
        <w:fldChar w:fldCharType="separate"/>
      </w:r>
      <w:r w:rsidR="00B86FC1">
        <w:rPr>
          <w:noProof/>
        </w:rPr>
        <w:t>[263]</w:t>
      </w:r>
      <w:r>
        <w:fldChar w:fldCharType="end"/>
      </w:r>
      <w:r>
        <w:t>, manual editing was still required for accuracy of the recorded metrics. For routine assessment, this process could benefit from updated image processing</w:t>
      </w:r>
      <w:r w:rsidR="00500690">
        <w:t>,</w:t>
      </w:r>
      <w:r>
        <w:t xml:space="preserve"> which is current work in progress within the POLARIS group. It is possible that machine learning may be helpful in the future </w:t>
      </w:r>
      <w:r>
        <w:fldChar w:fldCharType="begin"/>
      </w:r>
      <w:r w:rsidR="00B86FC1">
        <w:instrText xml:space="preserve"> ADDIN EN.CITE &lt;EndNote&gt;&lt;Cite&gt;&lt;Author&gt;Retson&lt;/Author&gt;&lt;Year&gt;2019&lt;/Year&gt;&lt;RecNum&gt;3541&lt;/RecNum&gt;&lt;DisplayText&gt;[384]&lt;/DisplayText&gt;&lt;record&gt;&lt;rec-number&gt;3541&lt;/rec-number&gt;&lt;foreign-keys&gt;&lt;key app="EN" db-id="pr5wspr9dw2dxne92x4v99s69xa59dv092es" timestamp="1570099881"&gt;3541&lt;/key&gt;&lt;/foreign-keys&gt;&lt;ref-type name="Journal Article"&gt;17&lt;/ref-type&gt;&lt;contributors&gt;&lt;authors&gt;&lt;author&gt;Retson, T. A.&lt;/author&gt;&lt;author&gt;Besser, A. H.&lt;/author&gt;&lt;author&gt;Sall, S.&lt;/author&gt;&lt;author&gt;Golden, D.&lt;/author&gt;&lt;author&gt;Hsiao, A.&lt;/author&gt;&lt;/authors&gt;&lt;/contributors&gt;&lt;auth-address&gt;Department of Radiology, University of California San Diego.&amp;#xD;Arterys Inc., San Francisco, CA.&lt;/auth-address&gt;&lt;titles&gt;&lt;title&gt;Machine Learning and Deep Neural Networks in Thoracic and Cardiovascular Imaging&lt;/title&gt;&lt;secondary-title&gt;J Thorac Imaging&lt;/secondary-title&gt;&lt;alt-title&gt;Journal of thoracic imaging&lt;/alt-title&gt;&lt;/titles&gt;&lt;periodical&gt;&lt;full-title&gt;Journal of Thoracic Imaging&lt;/full-title&gt;&lt;abbr-1&gt;J. Thorac. Imaging&lt;/abbr-1&gt;&lt;abbr-2&gt;J Thorac Imaging&lt;/abbr-2&gt;&lt;/periodical&gt;&lt;alt-periodical&gt;&lt;full-title&gt;Journal of Thoracic Imaging&lt;/full-title&gt;&lt;abbr-1&gt;J. Thorac. Imaging&lt;/abbr-1&gt;&lt;abbr-2&gt;J Thorac Imaging&lt;/abbr-2&gt;&lt;/alt-periodical&gt;&lt;pages&gt;192-201&lt;/pages&gt;&lt;volume&gt;34&lt;/volume&gt;&lt;number&gt;3&lt;/number&gt;&lt;edition&gt;2019/04/23&lt;/edition&gt;&lt;dates&gt;&lt;year&gt;2019&lt;/year&gt;&lt;pub-dates&gt;&lt;date&gt;May&lt;/date&gt;&lt;/pub-dates&gt;&lt;/dates&gt;&lt;isbn&gt;0883-5993&lt;/isbn&gt;&lt;accession-num&gt;31009397&lt;/accession-num&gt;&lt;urls&gt;&lt;related-urls&gt;&lt;url&gt;https://escholarship.org/content/qt6kb012qf/qt6kb012qf.pdf?t=psxhy8&lt;/url&gt;&lt;/related-urls&gt;&lt;/urls&gt;&lt;electronic-resource-num&gt;10.1097/rti.0000000000000385&lt;/electronic-resource-num&gt;&lt;remote-database-provider&gt;NLM&lt;/remote-database-provider&gt;&lt;language&gt;eng&lt;/language&gt;&lt;/record&gt;&lt;/Cite&gt;&lt;/EndNote&gt;</w:instrText>
      </w:r>
      <w:r>
        <w:fldChar w:fldCharType="separate"/>
      </w:r>
      <w:r w:rsidR="00B86FC1">
        <w:rPr>
          <w:noProof/>
        </w:rPr>
        <w:t>[384]</w:t>
      </w:r>
      <w:r>
        <w:fldChar w:fldCharType="end"/>
      </w:r>
      <w:r>
        <w:t xml:space="preserve">. Another solution that is viable is the method by which the low ventilation was calculated in Chapter </w:t>
      </w:r>
      <w:r w:rsidR="00362B83">
        <w:fldChar w:fldCharType="begin"/>
      </w:r>
      <w:r w:rsidR="00362B83">
        <w:instrText xml:space="preserve"> REF _Ref21869912 \r \h </w:instrText>
      </w:r>
      <w:r w:rsidR="00362B83">
        <w:fldChar w:fldCharType="separate"/>
      </w:r>
      <w:r w:rsidR="00140F11">
        <w:t>3.3</w:t>
      </w:r>
      <w:r w:rsidR="00362B83">
        <w:fldChar w:fldCharType="end"/>
      </w:r>
      <w:r w:rsidR="00362B83">
        <w:t xml:space="preserve"> (</w:t>
      </w:r>
      <w:r w:rsidR="00362B83">
        <w:fldChar w:fldCharType="begin"/>
      </w:r>
      <w:r w:rsidR="00362B83">
        <w:instrText xml:space="preserve"> REF _Ref21869919 \h </w:instrText>
      </w:r>
      <w:r w:rsidR="00362B83">
        <w:fldChar w:fldCharType="separate"/>
      </w:r>
      <w:r w:rsidR="00140F11">
        <w:t>Methods</w:t>
      </w:r>
      <w:r w:rsidR="00362B83">
        <w:fldChar w:fldCharType="end"/>
      </w:r>
      <w:r w:rsidR="00362B83">
        <w:t>, p</w:t>
      </w:r>
      <w:r w:rsidR="00362B83">
        <w:fldChar w:fldCharType="begin"/>
      </w:r>
      <w:r w:rsidR="00362B83">
        <w:instrText xml:space="preserve"> PAGEREF _Ref21869922 \h </w:instrText>
      </w:r>
      <w:r w:rsidR="00362B83">
        <w:fldChar w:fldCharType="separate"/>
      </w:r>
      <w:r w:rsidR="00140F11">
        <w:rPr>
          <w:noProof/>
        </w:rPr>
        <w:t>112</w:t>
      </w:r>
      <w:r w:rsidR="00362B83">
        <w:fldChar w:fldCharType="end"/>
      </w:r>
      <w:r w:rsidR="00362B83">
        <w:t>)</w:t>
      </w:r>
      <w:r>
        <w:t xml:space="preserve"> </w:t>
      </w:r>
      <w:r>
        <w:fldChar w:fldCharType="begin"/>
      </w:r>
      <w:r w:rsidR="00B86FC1">
        <w:instrText xml:space="preserve"> ADDIN EN.CITE &lt;EndNote&gt;&lt;Cite&gt;&lt;Author&gt;Guilhem Collier&lt;/Author&gt;&lt;Year&gt;2018&lt;/Year&gt;&lt;RecNum&gt;3510&lt;/RecNum&gt;&lt;DisplayText&gt;[385]&lt;/DisplayText&gt;&lt;record&gt;&lt;rec-number&gt;3510&lt;/rec-number&gt;&lt;foreign-keys&gt;&lt;key app="EN" db-id="pr5wspr9dw2dxne92x4v99s69xa59dv092es" timestamp="1565108074"&gt;3510&lt;/key&gt;&lt;/foreign-keys&gt;&lt;ref-type name="Journal Article"&gt;17&lt;/ref-type&gt;&lt;contributors&gt;&lt;authors&gt;&lt;author&gt;Guilhem Collier, Laure Acunzo, Helen Marshall, Laurie Smith, Alberto Biancardi and Jim Wild&lt;/author&gt;&lt;/authors&gt;&lt;/contributors&gt;&lt;titles&gt;&lt;title&gt;Linear binning maps for image analysis of pulmonary ventilation with hyperpolarized gas MRI: transferability and clinical applications&lt;/title&gt;&lt;secondary-title&gt;ISMRM international conference 2018&lt;/secondary-title&gt;&lt;/titles&gt;&lt;periodical&gt;&lt;full-title&gt;ISMRM international conference 2018&lt;/full-title&gt;&lt;/periodical&gt;&lt;number&gt;&amp;#xD;&lt;/number&gt;&lt;dates&gt;&lt;year&gt;2018&lt;/year&gt;&lt;/dates&gt;&lt;urls&gt;&lt;/urls&gt;&lt;/record&gt;&lt;/Cite&gt;&lt;/EndNote&gt;</w:instrText>
      </w:r>
      <w:r>
        <w:fldChar w:fldCharType="separate"/>
      </w:r>
      <w:r w:rsidR="00B86FC1">
        <w:rPr>
          <w:noProof/>
        </w:rPr>
        <w:t>[385]</w:t>
      </w:r>
      <w:r>
        <w:fldChar w:fldCharType="end"/>
      </w:r>
      <w:r>
        <w:t xml:space="preserve">. This approach utilises a ‘binning’ approach to the analysis, where by the signal intensity of ventilated and non-ventilated voxels are categorised into equal bins. This is an automated approach and is currently being implemented in-house. It will reduce segmentation time and the need for manual adjustment. This is important as it allows for the standardisation of the metric VDP. Despite being the most widely reported of ventilation MRI metrics, each research centre utilises a different approach to calculating VDP. In order for adoption in multi-centre standardisation a unified approach is needed. The recent study by Rayment </w:t>
      </w:r>
      <w:r w:rsidR="00564288">
        <w:rPr>
          <w:i/>
        </w:rPr>
        <w:t>et al</w:t>
      </w:r>
      <w:r>
        <w:t xml:space="preserve"> </w:t>
      </w:r>
      <w:r>
        <w:fldChar w:fldCharType="begin"/>
      </w:r>
      <w:r w:rsidR="00B86FC1">
        <w:instrText xml:space="preserve"> ADDIN EN.CITE &lt;EndNote&gt;&lt;Cite&gt;&lt;Author&gt;Rayment&lt;/Author&gt;&lt;Year&gt;2019&lt;/Year&gt;&lt;RecNum&gt;3435&lt;/RecNum&gt;&lt;DisplayText&gt;[239]&lt;/DisplayText&gt;&lt;record&gt;&lt;rec-number&gt;3435&lt;/rec-number&gt;&lt;foreign-keys&gt;&lt;key app="EN" db-id="pr5wspr9dw2dxne92x4v99s69xa59dv092es" timestamp="1551951221"&gt;3435&lt;/key&gt;&lt;/foreign-keys&gt;&lt;ref-type name="Journal Article"&gt;17&lt;/ref-type&gt;&lt;contributors&gt;&lt;authors&gt;&lt;author&gt;Rayment, J. H.&lt;/author&gt;&lt;author&gt;Couch, M. J.&lt;/author&gt;&lt;author&gt;McDonald, N.&lt;/author&gt;&lt;author&gt;Kanhere, N.&lt;/author&gt;&lt;author&gt;Manson, D.&lt;/author&gt;&lt;author&gt;Santyr, G.&lt;/author&gt;&lt;author&gt;Ratjen, F.&lt;/author&gt;&lt;/authors&gt;&lt;/contributors&gt;&lt;auth-address&gt;Division of Respiratory Medicine, Department of Paediatrics, Hospital for Sick Children, Toronto, ON Canada.&amp;#xD;Department of Paediatrics, University of Toronto, Toronto, ON, Canada.&amp;#xD;Translational Medicine Program, SickKids Research Institute, Toronto, ON, Canada.&amp;#xD;Department of Medical Biophysics, University of Toronto, Toronto, ON, Canada.&amp;#xD;Department of Diagnostic Imaging, Hospital for Sick Children, Toronto, ON, Canada.&lt;/auth-address&gt;&lt;titles&gt;&lt;title&gt;Hyperpolarised (129)Xe MRI to monitor treatment response in children with cystic fibrosis&lt;/title&gt;&lt;secondary-title&gt;Eur Respir J&lt;/secondary-title&gt;&lt;/titles&gt;&lt;periodical&gt;&lt;full-title&gt;Eur Respir J&lt;/full-title&gt;&lt;abbr-1&gt;The European respiratory journal&lt;/abbr-1&gt;&lt;/periodical&gt;&lt;pages&gt;1802188&lt;/pages&gt;&lt;dates&gt;&lt;year&gt;2019&lt;/year&gt;&lt;pub-dates&gt;&lt;date&gt;Feb 28&lt;/date&gt;&lt;/pub-dates&gt;&lt;/dates&gt;&lt;isbn&gt;1399-3003 (Electronic)&amp;#xD;0903-1936 (Linking)&lt;/isbn&gt;&lt;accession-num&gt;30819815&lt;/accession-num&gt;&lt;urls&gt;&lt;related-urls&gt;&lt;url&gt;https://www.ncbi.nlm.nih.gov/pubmed/30819815&lt;/url&gt;&lt;/related-urls&gt;&lt;/urls&gt;&lt;electronic-resource-num&gt;10.1183/13993003.02188-2018&lt;/electronic-resource-num&gt;&lt;/record&gt;&lt;/Cite&gt;&lt;/EndNote&gt;</w:instrText>
      </w:r>
      <w:r>
        <w:fldChar w:fldCharType="separate"/>
      </w:r>
      <w:r w:rsidR="00B86FC1">
        <w:rPr>
          <w:noProof/>
        </w:rPr>
        <w:t>[239]</w:t>
      </w:r>
      <w:r>
        <w:fldChar w:fldCharType="end"/>
      </w:r>
      <w:r>
        <w:t xml:space="preserve">, utilised this same binning method and the same centre also performed inter-observer analysis of VDP with a different research centre </w:t>
      </w:r>
      <w:r>
        <w:fldChar w:fldCharType="begin">
          <w:fldData xml:space="preserve">PEVuZE5vdGU+PENpdGU+PEF1dGhvcj5Db3VjaDwvQXV0aG9yPjxZZWFyPjIwMTk8L1llYXI+PFJl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</w:fldData>
        </w:fldChar>
      </w:r>
      <w:r w:rsidR="00B86FC1">
        <w:instrText xml:space="preserve"> ADDIN EN.CITE </w:instrText>
      </w:r>
      <w:r w:rsidR="00B86FC1">
        <w:fldChar w:fldCharType="begin">
          <w:fldData xml:space="preserve">PEVuZE5vdGU+PENpdGU+PEF1dGhvcj5Db3VjaDwvQXV0aG9yPjxZZWFyPjIwMTk8L1llYXI+PFJl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</w:fldData>
        </w:fldChar>
      </w:r>
      <w:r w:rsidR="00B86FC1">
        <w:instrText xml:space="preserve"> ADDIN EN.CITE.DATA </w:instrText>
      </w:r>
      <w:r w:rsidR="00B86FC1">
        <w:fldChar w:fldCharType="end"/>
      </w:r>
      <w:r>
        <w:fldChar w:fldCharType="separate"/>
      </w:r>
      <w:r w:rsidR="00B86FC1">
        <w:rPr>
          <w:noProof/>
        </w:rPr>
        <w:t>[386]</w:t>
      </w:r>
      <w:r>
        <w:fldChar w:fldCharType="end"/>
      </w:r>
      <w:r>
        <w:t xml:space="preserve">. This standardisation is </w:t>
      </w:r>
      <w:r w:rsidR="00500690">
        <w:t>currently being developed.</w:t>
      </w:r>
    </w:p>
    <w:p w14:paraId="490A14D8" w14:textId="77777777" w:rsidR="00115CE1" w:rsidRDefault="00115CE1" w:rsidP="006717E0"/>
    <w:p w14:paraId="22CE7112" w14:textId="77777777" w:rsidR="00115CE1" w:rsidRPr="000A0233" w:rsidRDefault="00115CE1" w:rsidP="006717E0"/>
    <w:p w14:paraId="64D487C5" w14:textId="77777777" w:rsidR="00115CE1" w:rsidRDefault="00115CE1" w:rsidP="006717E0">
      <w:r>
        <w:br w:type="page"/>
      </w:r>
    </w:p>
    <w:p w14:paraId="48696E4D" w14:textId="458420D3" w:rsidR="00115CE1" w:rsidRDefault="00115CE1" w:rsidP="006717E0">
      <w:pPr>
        <w:pStyle w:val="Heading2"/>
      </w:pPr>
      <w:bookmarkStart w:id="566" w:name="_Ref21867879"/>
      <w:bookmarkStart w:id="567" w:name="_Ref21867880"/>
      <w:bookmarkStart w:id="568" w:name="_Ref21867881"/>
      <w:bookmarkStart w:id="569" w:name="_Toc27382955"/>
      <w:r>
        <w:lastRenderedPageBreak/>
        <w:t>Future Work</w:t>
      </w:r>
      <w:bookmarkEnd w:id="566"/>
      <w:bookmarkEnd w:id="567"/>
      <w:bookmarkEnd w:id="568"/>
      <w:bookmarkEnd w:id="569"/>
    </w:p>
    <w:p w14:paraId="0FB962BB" w14:textId="77777777" w:rsidR="00115CE1" w:rsidRDefault="00115CE1" w:rsidP="006717E0"/>
    <w:p w14:paraId="560D62D8" w14:textId="77777777" w:rsidR="00115CE1" w:rsidRDefault="00115CE1" w:rsidP="006717E0">
      <w:r>
        <w:t xml:space="preserve">The original aim of the MMAVIC project and the HEE/NIHR doctoral fellowship was to assess 35 children and adults with CF at three time points over the course of two years. At the time of analysis, five patients were still due back for a third visit and therefore the immediate work to be performed in the future is to complete the original protocol and analyse these remaining five patients. </w:t>
      </w:r>
    </w:p>
    <w:p w14:paraId="5A95DA2D" w14:textId="77777777" w:rsidR="00115CE1" w:rsidRDefault="00115CE1" w:rsidP="006717E0"/>
    <w:p w14:paraId="41DFC4CB" w14:textId="77777777" w:rsidR="00115CE1" w:rsidRDefault="00115CE1" w:rsidP="006717E0">
      <w:r>
        <w:t>Once the analysis is complete for these five extra individuals alongside the data presented in this thesis, the plan is to publish the relevant results, which have not yet been submitted. Papers will be written on the following:</w:t>
      </w:r>
    </w:p>
    <w:p w14:paraId="408D6E6C" w14:textId="77777777" w:rsidR="00115CE1" w:rsidRDefault="00115CE1" w:rsidP="006717E0"/>
    <w:p w14:paraId="0CD1F470" w14:textId="77777777" w:rsidR="00115CE1" w:rsidRDefault="00115CE1" w:rsidP="006717E0">
      <w:pPr>
        <w:pStyle w:val="ListParagraph"/>
        <w:numPr>
          <w:ilvl w:val="0"/>
          <w:numId w:val="17"/>
        </w:numPr>
      </w:pPr>
      <w:r>
        <w:t>The effect of maximal exercise on ventilation MRI and LCI in CF</w:t>
      </w:r>
    </w:p>
    <w:p w14:paraId="6D9B1FF0" w14:textId="2B88BABA" w:rsidR="00115CE1" w:rsidRDefault="00115CE1" w:rsidP="006717E0">
      <w:pPr>
        <w:pStyle w:val="ListParagraph"/>
        <w:numPr>
          <w:ilvl w:val="0"/>
          <w:numId w:val="17"/>
        </w:numPr>
      </w:pPr>
      <w:r>
        <w:t xml:space="preserve">A comparison of </w:t>
      </w:r>
      <w:r w:rsidR="005E6BBB">
        <w:rPr>
          <w:vertAlign w:val="superscript"/>
        </w:rPr>
        <w:t>3</w:t>
      </w:r>
      <w:r w:rsidR="005E6BBB">
        <w:t>He</w:t>
      </w:r>
      <w:r>
        <w:rPr>
          <w:rFonts w:ascii="Times" w:hAnsi="Times"/>
          <w:szCs w:val="20"/>
        </w:rPr>
        <w:t xml:space="preserve"> </w:t>
      </w:r>
      <w:r>
        <w:t xml:space="preserve">and </w:t>
      </w:r>
      <w:r w:rsidR="005E6BBB">
        <w:rPr>
          <w:vertAlign w:val="superscript"/>
        </w:rPr>
        <w:t>129</w:t>
      </w:r>
      <w:r w:rsidR="005E6BBB">
        <w:t>Xe</w:t>
      </w:r>
      <w:r>
        <w:rPr>
          <w:rFonts w:ascii="Times" w:hAnsi="Times"/>
          <w:szCs w:val="20"/>
        </w:rPr>
        <w:t xml:space="preserve"> </w:t>
      </w:r>
      <w:r>
        <w:t xml:space="preserve">ventilation MRI in CF and the clinical utility of </w:t>
      </w:r>
      <w:r w:rsidR="005E6BBB">
        <w:rPr>
          <w:vertAlign w:val="superscript"/>
        </w:rPr>
        <w:t>129</w:t>
      </w:r>
      <w:r w:rsidR="005E6BBB">
        <w:t>Xe</w:t>
      </w:r>
      <w:r>
        <w:rPr>
          <w:rFonts w:ascii="Times" w:hAnsi="Times"/>
          <w:szCs w:val="20"/>
        </w:rPr>
        <w:t xml:space="preserve"> </w:t>
      </w:r>
      <w:r>
        <w:t>including repeatability and power calculations</w:t>
      </w:r>
    </w:p>
    <w:p w14:paraId="73251D51" w14:textId="77777777" w:rsidR="00115CE1" w:rsidRDefault="00115CE1" w:rsidP="006717E0">
      <w:pPr>
        <w:pStyle w:val="ListParagraph"/>
        <w:numPr>
          <w:ilvl w:val="0"/>
          <w:numId w:val="17"/>
        </w:numPr>
      </w:pPr>
      <w:r>
        <w:t>The longitudinal findings of ventilation MRI compared to MBW and spirometry, with relation to repeatability, change in metrics over time and tracking ventilation defects</w:t>
      </w:r>
    </w:p>
    <w:p w14:paraId="71E29240" w14:textId="2BCD65C8" w:rsidR="00115CE1" w:rsidRPr="00B6568B" w:rsidRDefault="00115CE1" w:rsidP="006717E0">
      <w:pPr>
        <w:pStyle w:val="ListParagraph"/>
        <w:numPr>
          <w:ilvl w:val="0"/>
          <w:numId w:val="17"/>
        </w:numPr>
      </w:pPr>
      <w:r>
        <w:t xml:space="preserve">The sensitivity of </w:t>
      </w:r>
      <w:r w:rsidR="005E6BBB">
        <w:rPr>
          <w:vertAlign w:val="superscript"/>
        </w:rPr>
        <w:t>129</w:t>
      </w:r>
      <w:r w:rsidR="005E6BBB">
        <w:t>Xe</w:t>
      </w:r>
      <w:r>
        <w:rPr>
          <w:rFonts w:ascii="Times" w:hAnsi="Times"/>
          <w:szCs w:val="20"/>
        </w:rPr>
        <w:t xml:space="preserve"> </w:t>
      </w:r>
      <w:r>
        <w:t xml:space="preserve">and </w:t>
      </w:r>
      <w:r w:rsidR="009F2E7D">
        <w:rPr>
          <w:vertAlign w:val="superscript"/>
        </w:rPr>
        <w:t>1</w:t>
      </w:r>
      <w:r w:rsidR="009F2E7D">
        <w:t>H</w:t>
      </w:r>
      <w:r>
        <w:rPr>
          <w:rFonts w:ascii="Times" w:hAnsi="Times"/>
          <w:szCs w:val="20"/>
        </w:rPr>
        <w:t xml:space="preserve"> </w:t>
      </w:r>
      <w:r>
        <w:t xml:space="preserve">MRI to detect CF abnormalities in patients with normal </w:t>
      </w:r>
      <w:r w:rsidR="00DF2511">
        <w:t>FEV</w:t>
      </w:r>
      <w:r w:rsidR="00DF2511">
        <w:rPr>
          <w:vertAlign w:val="subscript"/>
        </w:rPr>
        <w:t>1</w:t>
      </w:r>
      <w:r>
        <w:rPr>
          <w:rFonts w:ascii="Times" w:hAnsi="Times"/>
          <w:szCs w:val="20"/>
        </w:rPr>
        <w:t xml:space="preserve"> </w:t>
      </w:r>
    </w:p>
    <w:p w14:paraId="1C119BC3" w14:textId="77777777" w:rsidR="00115CE1" w:rsidRPr="00B6568B" w:rsidRDefault="00115CE1" w:rsidP="006717E0"/>
    <w:p w14:paraId="6A913AB7" w14:textId="47FA3041" w:rsidR="00444D94" w:rsidRDefault="00115CE1" w:rsidP="006717E0">
      <w:r>
        <w:t>One of the major findings from this study is that the time frame patients have been within the study has</w:t>
      </w:r>
      <w:r w:rsidR="00DF475C">
        <w:t xml:space="preserve"> potentially</w:t>
      </w:r>
      <w:r>
        <w:t xml:space="preserve"> been too short to see longitudinal disease progression, highlighted by the fact that no patient within the study had a change in </w:t>
      </w:r>
      <w:r w:rsidR="00DF2511">
        <w:t>FEV</w:t>
      </w:r>
      <w:r w:rsidR="00DF2511">
        <w:rPr>
          <w:vertAlign w:val="subscript"/>
        </w:rPr>
        <w:t>1</w:t>
      </w:r>
      <w:r>
        <w:rPr>
          <w:rFonts w:ascii="Times" w:hAnsi="Times"/>
          <w:sz w:val="20"/>
          <w:szCs w:val="20"/>
        </w:rPr>
        <w:t xml:space="preserve"> </w:t>
      </w:r>
      <w:r>
        <w:t xml:space="preserve">larger than a z-score of </w:t>
      </w:r>
      <w:r w:rsidRPr="005874A7">
        <w:t>±</w:t>
      </w:r>
      <w:r>
        <w:t xml:space="preserve">1.0. As a </w:t>
      </w:r>
      <w:r w:rsidR="006D676C">
        <w:t>result,</w:t>
      </w:r>
      <w:r>
        <w:t xml:space="preserve"> we recently received REC and HRA approval to extend MMAVIC so that patients have the option to attend at an annual visit over the course of a further five years, to be primarily assessed with </w:t>
      </w:r>
      <w:r w:rsidR="005E6BBB">
        <w:rPr>
          <w:vertAlign w:val="superscript"/>
        </w:rPr>
        <w:t>129</w:t>
      </w:r>
      <w:r w:rsidR="005E6BBB">
        <w:t>Xe</w:t>
      </w:r>
      <w:r>
        <w:rPr>
          <w:rFonts w:ascii="Times" w:hAnsi="Times"/>
          <w:sz w:val="20"/>
          <w:szCs w:val="20"/>
        </w:rPr>
        <w:t xml:space="preserve"> </w:t>
      </w:r>
      <w:r>
        <w:t>ventilation MRI, MBW and spirometry. As part of this extension, data will be collected as to the clinical status of patients in order to work out the prognostic ability of ventilation MRI to predict exacerbations and hospitalisations. This will also make it possible to establish the effects of CFTR modulator therapies as they become more established within the CF community, as well as when patients start any new therapy.</w:t>
      </w:r>
    </w:p>
    <w:p w14:paraId="4011F256" w14:textId="77777777" w:rsidR="00444D94" w:rsidRDefault="00444D94">
      <w:pPr>
        <w:spacing w:line="240" w:lineRule="auto"/>
        <w:ind w:right="0"/>
        <w:jc w:val="left"/>
      </w:pPr>
      <w:r>
        <w:br w:type="page"/>
      </w:r>
    </w:p>
    <w:p w14:paraId="60866521" w14:textId="51474881" w:rsidR="00115CE1" w:rsidRDefault="00115CE1" w:rsidP="006717E0">
      <w:pPr>
        <w:pStyle w:val="Heading3"/>
      </w:pPr>
      <w:bookmarkStart w:id="570" w:name="_Toc27382956"/>
      <w:r>
        <w:lastRenderedPageBreak/>
        <w:t>On-going work</w:t>
      </w:r>
      <w:bookmarkEnd w:id="570"/>
      <w:r>
        <w:t xml:space="preserve"> </w:t>
      </w:r>
    </w:p>
    <w:p w14:paraId="1EE29D59" w14:textId="77777777" w:rsidR="00115CE1" w:rsidRDefault="00115CE1" w:rsidP="006717E0"/>
    <w:p w14:paraId="76BB2A8F" w14:textId="77777777" w:rsidR="00115CE1" w:rsidRDefault="00115CE1" w:rsidP="006717E0">
      <w:r>
        <w:t>The methods detailed within this thesis generated data that could not be analysed as part of the scope of this PhD but will be addressed moving forward. These data refer to novel imaging techniques that were implemented at various time points during the study but were not part of the primary aims of the project. The following are brief descriptions of some of the questions generated that will be assessed further.</w:t>
      </w:r>
    </w:p>
    <w:p w14:paraId="055C97E1" w14:textId="77777777" w:rsidR="00115CE1" w:rsidRDefault="00115CE1" w:rsidP="006717E0"/>
    <w:p w14:paraId="4C3B43D1" w14:textId="779A80A9" w:rsidR="00115CE1" w:rsidRDefault="00115CE1" w:rsidP="006717E0">
      <w:pPr>
        <w:pStyle w:val="Heading3"/>
      </w:pPr>
      <w:bookmarkStart w:id="571" w:name="_Toc27382957"/>
      <w:r>
        <w:t xml:space="preserve">Can </w:t>
      </w:r>
      <w:r w:rsidR="009F2E7D">
        <w:rPr>
          <w:vertAlign w:val="superscript"/>
        </w:rPr>
        <w:t>1</w:t>
      </w:r>
      <w:r w:rsidR="009F2E7D">
        <w:t>H</w:t>
      </w:r>
      <w:r>
        <w:rPr>
          <w:rFonts w:ascii="Times" w:hAnsi="Times"/>
          <w:sz w:val="20"/>
          <w:szCs w:val="20"/>
        </w:rPr>
        <w:t xml:space="preserve"> </w:t>
      </w:r>
      <w:r>
        <w:t>MRI replace CT as the standard structural imaging choice?</w:t>
      </w:r>
      <w:bookmarkEnd w:id="571"/>
      <w:r>
        <w:t xml:space="preserve"> </w:t>
      </w:r>
    </w:p>
    <w:p w14:paraId="18A581CB" w14:textId="77777777" w:rsidR="00115CE1" w:rsidRDefault="00115CE1" w:rsidP="006717E0"/>
    <w:p w14:paraId="20710C8F" w14:textId="04E36B77" w:rsidR="00115CE1" w:rsidRDefault="00115CE1" w:rsidP="0088438D">
      <w:r>
        <w:t xml:space="preserve">Chapter </w:t>
      </w:r>
      <w:r w:rsidR="0088438D">
        <w:fldChar w:fldCharType="begin"/>
      </w:r>
      <w:r w:rsidR="0088438D">
        <w:instrText xml:space="preserve"> REF _Ref21784042 \r \h  \* MERGEFORMAT </w:instrText>
      </w:r>
      <w:r w:rsidR="0088438D">
        <w:fldChar w:fldCharType="separate"/>
      </w:r>
      <w:r w:rsidR="00140F11">
        <w:t>3.4.4</w:t>
      </w:r>
      <w:r w:rsidR="0088438D">
        <w:fldChar w:fldCharType="end"/>
      </w:r>
      <w:r w:rsidR="0088438D">
        <w:t xml:space="preserve"> (</w:t>
      </w:r>
      <w:r w:rsidR="0088438D">
        <w:fldChar w:fldCharType="begin"/>
      </w:r>
      <w:r w:rsidR="0088438D">
        <w:instrText xml:space="preserve"> REF _Ref21784042 \h  \* MERGEFORMAT </w:instrText>
      </w:r>
      <w:r w:rsidR="0088438D">
        <w:fldChar w:fldCharType="separate"/>
      </w:r>
      <w:r w:rsidR="00140F11">
        <w:rPr>
          <w:vertAlign w:val="superscript"/>
        </w:rPr>
        <w:t>129</w:t>
      </w:r>
      <w:r w:rsidR="00140F11" w:rsidRPr="00140F11">
        <w:rPr>
          <w:vertAlign w:val="superscript"/>
        </w:rPr>
        <w:t>Xe</w:t>
      </w:r>
      <w:r w:rsidR="00140F11">
        <w:t xml:space="preserve"> and </w:t>
      </w:r>
      <w:r w:rsidR="00140F11">
        <w:rPr>
          <w:vertAlign w:val="superscript"/>
        </w:rPr>
        <w:t>1</w:t>
      </w:r>
      <w:r w:rsidR="00140F11" w:rsidRPr="00140F11">
        <w:rPr>
          <w:vertAlign w:val="superscript"/>
        </w:rPr>
        <w:t>H</w:t>
      </w:r>
      <w:r w:rsidR="00140F11">
        <w:t xml:space="preserve"> MRI in patients with normal FEV</w:t>
      </w:r>
      <w:r w:rsidR="00140F11" w:rsidRPr="00140F11">
        <w:t>1</w:t>
      </w:r>
      <w:r w:rsidR="0088438D">
        <w:fldChar w:fldCharType="end"/>
      </w:r>
      <w:r w:rsidR="0088438D">
        <w:t>, p</w:t>
      </w:r>
      <w:r w:rsidR="0088438D">
        <w:fldChar w:fldCharType="begin"/>
      </w:r>
      <w:r w:rsidR="0088438D">
        <w:instrText xml:space="preserve"> PAGEREF _Ref21784042 \h </w:instrText>
      </w:r>
      <w:r w:rsidR="0088438D">
        <w:fldChar w:fldCharType="separate"/>
      </w:r>
      <w:r w:rsidR="00140F11">
        <w:rPr>
          <w:noProof/>
        </w:rPr>
        <w:t>135</w:t>
      </w:r>
      <w:r w:rsidR="0088438D">
        <w:fldChar w:fldCharType="end"/>
      </w:r>
      <w:r w:rsidR="0088438D">
        <w:t xml:space="preserve">) </w:t>
      </w:r>
      <w:r w:rsidR="00F57ADE">
        <w:t>documents</w:t>
      </w:r>
      <w:r>
        <w:t xml:space="preserve"> a sub-analysis of the sensitivity of </w:t>
      </w:r>
      <w:r w:rsidR="009F2E7D">
        <w:rPr>
          <w:vertAlign w:val="superscript"/>
        </w:rPr>
        <w:t>1</w:t>
      </w:r>
      <w:r w:rsidR="009F2E7D">
        <w:t>H</w:t>
      </w:r>
      <w:r>
        <w:rPr>
          <w:rFonts w:ascii="Times" w:hAnsi="Times"/>
          <w:sz w:val="20"/>
          <w:szCs w:val="20"/>
        </w:rPr>
        <w:t xml:space="preserve"> </w:t>
      </w:r>
      <w:r>
        <w:t xml:space="preserve">MRI to detect CF related abnormalities and showed good sensitivity. CT imaging was not performed and therefore a direct comparison could not be performed. </w:t>
      </w:r>
      <w:r>
        <w:fldChar w:fldCharType="begin"/>
      </w:r>
      <w:r>
        <w:instrText xml:space="preserve"> REF _Ref16101035 \h </w:instrText>
      </w:r>
      <w:r w:rsidR="0088438D">
        <w:instrText xml:space="preserve"> \* MERGEFORMAT </w:instrText>
      </w:r>
      <w:r>
        <w:fldChar w:fldCharType="separate"/>
      </w:r>
      <w:r w:rsidR="00140F11">
        <w:t xml:space="preserve">Figure </w:t>
      </w:r>
      <w:r w:rsidR="00140F11">
        <w:rPr>
          <w:noProof/>
        </w:rPr>
        <w:t>7</w:t>
      </w:r>
      <w:r w:rsidR="00140F11">
        <w:rPr>
          <w:noProof/>
        </w:rPr>
        <w:noBreakHyphen/>
        <w:t>1</w:t>
      </w:r>
      <w:r>
        <w:fldChar w:fldCharType="end"/>
      </w:r>
      <w:r>
        <w:t xml:space="preserve"> however shows a comparison of a UTE image (a) taken approximately two years after the CT scan (b), which demonstrates good visual comparability.</w:t>
      </w:r>
    </w:p>
    <w:p w14:paraId="2BFB8C30" w14:textId="77777777" w:rsidR="00115CE1" w:rsidRDefault="00115CE1" w:rsidP="006717E0"/>
    <w:p w14:paraId="6C3DD6CA" w14:textId="578EB405" w:rsidR="00115CE1" w:rsidRDefault="00115CE1" w:rsidP="00444D94">
      <w:pPr>
        <w:jc w:val="center"/>
      </w:pPr>
      <w:r>
        <w:rPr>
          <w:noProof/>
          <w:lang w:val="en-US"/>
        </w:rPr>
        <w:drawing>
          <wp:inline distT="0" distB="0" distL="0" distR="0" wp14:anchorId="55608644" wp14:editId="730BB8FD">
            <wp:extent cx="5270500" cy="1845310"/>
            <wp:effectExtent l="0" t="0" r="12700" b="889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TE vs CT.tiff"/>
                    <pic:cNvPicPr/>
                  </pic:nvPicPr>
                  <pic:blipFill>
                    <a:blip r:embed="rId211">
                      <a:extLst>
                        <a:ext uri="{28A0092B-C50C-407E-A947-70E740481C1C}">
                          <a14:useLocalDpi xmlns:a14="http://schemas.microsoft.com/office/drawing/2010/main" val="0"/>
                        </a:ext>
                      </a:extLst>
                    </a:blip>
                    <a:stretch>
                      <a:fillRect/>
                    </a:stretch>
                  </pic:blipFill>
                  <pic:spPr>
                    <a:xfrm>
                      <a:off x="0" y="0"/>
                      <a:ext cx="5270500" cy="1845310"/>
                    </a:xfrm>
                    <a:prstGeom prst="rect">
                      <a:avLst/>
                    </a:prstGeom>
                  </pic:spPr>
                </pic:pic>
              </a:graphicData>
            </a:graphic>
          </wp:inline>
        </w:drawing>
      </w:r>
    </w:p>
    <w:p w14:paraId="189D072D" w14:textId="1D218E7E" w:rsidR="00E5643F" w:rsidRDefault="00115CE1" w:rsidP="006717E0">
      <w:pPr>
        <w:pStyle w:val="Caption"/>
      </w:pPr>
      <w:bookmarkStart w:id="572" w:name="_Ref16101035"/>
      <w:bookmarkStart w:id="573" w:name="_Toc27383134"/>
      <w:r>
        <w:t xml:space="preserve">Figure </w:t>
      </w:r>
      <w:fldSimple w:instr=" STYLEREF 1 \s ">
        <w:r w:rsidR="00824FFE">
          <w:rPr>
            <w:noProof/>
          </w:rPr>
          <w:t>7</w:t>
        </w:r>
      </w:fldSimple>
      <w:r w:rsidR="00824FFE">
        <w:noBreakHyphen/>
      </w:r>
      <w:fldSimple w:instr=" SEQ Figure \* ARABIC \s 1 ">
        <w:r w:rsidR="00824FFE">
          <w:rPr>
            <w:noProof/>
          </w:rPr>
          <w:t>1</w:t>
        </w:r>
      </w:fldSimple>
      <w:bookmarkEnd w:id="572"/>
      <w:r>
        <w:t xml:space="preserve">: A visual comparison of </w:t>
      </w:r>
      <w:r w:rsidR="009F2E7D">
        <w:rPr>
          <w:vertAlign w:val="superscript"/>
        </w:rPr>
        <w:t>1</w:t>
      </w:r>
      <w:r w:rsidR="009F2E7D">
        <w:t>H</w:t>
      </w:r>
      <w:r>
        <w:rPr>
          <w:rFonts w:ascii="Times" w:hAnsi="Times"/>
        </w:rPr>
        <w:t xml:space="preserve"> </w:t>
      </w:r>
      <w:r>
        <w:t>UTE MRI and CT in a CF patient.</w:t>
      </w:r>
      <w:bookmarkEnd w:id="573"/>
      <w:r>
        <w:t xml:space="preserve"> </w:t>
      </w:r>
    </w:p>
    <w:p w14:paraId="1B65FCEB" w14:textId="5C4965AE" w:rsidR="00115CE1" w:rsidRDefault="00115CE1" w:rsidP="006717E0">
      <w:pPr>
        <w:pStyle w:val="Subtitle"/>
      </w:pPr>
      <w:r>
        <w:t xml:space="preserve">Image a, is a UTE image acquired prospectively as part of the study. Image b is a CT image acquired approximately 2 years previous to the UTE image (and was acquired as part of the pilot study </w:t>
      </w:r>
      <w:r>
        <w:fldChar w:fldCharType="begin">
          <w:fldData xml:space="preserve">PEVuZE5vdGU+PENpdGU+PEF1dGhvcj5TbWl0aDwvQXV0aG9yPjxZZWFyPjIwMTg8L1llYXI+PFJl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</w:fldData>
        </w:fldChar>
      </w:r>
      <w:r w:rsidR="00B86FC1">
        <w:instrText xml:space="preserve"> ADDIN EN.CITE </w:instrText>
      </w:r>
      <w:r w:rsidR="00B86FC1">
        <w:fldChar w:fldCharType="begin">
          <w:fldData xml:space="preserve">PEVuZE5vdGU+PENpdGU+PEF1dGhvcj5TbWl0aDwvQXV0aG9yPjxZZWFyPjIwMTg8L1llYXI+PFJl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</w:fldData>
        </w:fldChar>
      </w:r>
      <w:r w:rsidR="00B86FC1">
        <w:instrText xml:space="preserve"> ADDIN EN.CITE.DATA </w:instrText>
      </w:r>
      <w:r w:rsidR="00B86FC1">
        <w:fldChar w:fldCharType="end"/>
      </w:r>
      <w:r>
        <w:fldChar w:fldCharType="separate"/>
      </w:r>
      <w:r w:rsidR="00B86FC1">
        <w:rPr>
          <w:noProof/>
        </w:rPr>
        <w:t>[105, 249]</w:t>
      </w:r>
      <w:r>
        <w:fldChar w:fldCharType="end"/>
      </w:r>
      <w:r>
        <w:t>. Cystic bronchiectasis is evident in both images in the left lung in particular. Evidence of bronchiectasis is also evident in the right lung.</w:t>
      </w:r>
    </w:p>
    <w:p w14:paraId="32A48ED3" w14:textId="77777777" w:rsidR="00115CE1" w:rsidRDefault="00115CE1" w:rsidP="006717E0"/>
    <w:p w14:paraId="6E080B1E" w14:textId="77777777" w:rsidR="00115CE1" w:rsidRDefault="00115CE1" w:rsidP="006717E0">
      <w:r>
        <w:t xml:space="preserve">In order to perform a more direct comparison more CT images are needed, which the extension to the MMAVIC study will enable moving forward. For UTE to be utilised effectively, a PRAGMA style scoring system may be required to grade disease severity. UTE imaging was performed on all patients in the study once the sequence was initiated (approximately half way through the study), the images presented in </w:t>
      </w:r>
      <w:r>
        <w:fldChar w:fldCharType="begin"/>
      </w:r>
      <w:r>
        <w:instrText xml:space="preserve"> REF _Ref16101354 \h </w:instrText>
      </w:r>
      <w:r>
        <w:fldChar w:fldCharType="separate"/>
      </w:r>
      <w:r w:rsidR="00140F11">
        <w:t xml:space="preserve">Figure </w:t>
      </w:r>
      <w:r w:rsidR="00140F11">
        <w:rPr>
          <w:noProof/>
        </w:rPr>
        <w:t>7</w:t>
      </w:r>
      <w:r w:rsidR="00140F11">
        <w:noBreakHyphen/>
      </w:r>
      <w:r w:rsidR="00140F11">
        <w:rPr>
          <w:noProof/>
        </w:rPr>
        <w:t>2</w:t>
      </w:r>
      <w:r>
        <w:fldChar w:fldCharType="end"/>
      </w:r>
      <w:r>
        <w:t xml:space="preserve"> are taken from the spectrum of patients studied during MMAVIC and show the range of CF pathologies that would be expected to be found on equivalent CT images.</w:t>
      </w:r>
    </w:p>
    <w:p w14:paraId="459F6F44" w14:textId="77777777" w:rsidR="00115CE1" w:rsidRDefault="00115CE1" w:rsidP="006717E0"/>
    <w:p w14:paraId="107C56CD" w14:textId="77777777" w:rsidR="00115CE1" w:rsidRDefault="00115CE1" w:rsidP="00444D94">
      <w:pPr>
        <w:jc w:val="center"/>
      </w:pPr>
      <w:r>
        <w:rPr>
          <w:noProof/>
          <w:lang w:val="en-US"/>
        </w:rPr>
        <w:lastRenderedPageBreak/>
        <w:drawing>
          <wp:inline distT="0" distB="0" distL="0" distR="0" wp14:anchorId="23C4BD65" wp14:editId="4DA28C5B">
            <wp:extent cx="5270500" cy="3478530"/>
            <wp:effectExtent l="0" t="0" r="1270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TE examples.tiff"/>
                    <pic:cNvPicPr/>
                  </pic:nvPicPr>
                  <pic:blipFill>
                    <a:blip r:embed="rId212">
                      <a:extLst>
                        <a:ext uri="{28A0092B-C50C-407E-A947-70E740481C1C}">
                          <a14:useLocalDpi xmlns:a14="http://schemas.microsoft.com/office/drawing/2010/main" val="0"/>
                        </a:ext>
                      </a:extLst>
                    </a:blip>
                    <a:stretch>
                      <a:fillRect/>
                    </a:stretch>
                  </pic:blipFill>
                  <pic:spPr>
                    <a:xfrm>
                      <a:off x="0" y="0"/>
                      <a:ext cx="5270500" cy="3478530"/>
                    </a:xfrm>
                    <a:prstGeom prst="rect">
                      <a:avLst/>
                    </a:prstGeom>
                  </pic:spPr>
                </pic:pic>
              </a:graphicData>
            </a:graphic>
          </wp:inline>
        </w:drawing>
      </w:r>
    </w:p>
    <w:p w14:paraId="4DA345E5" w14:textId="75148ED3" w:rsidR="00E5643F" w:rsidRDefault="00115CE1" w:rsidP="006717E0">
      <w:pPr>
        <w:pStyle w:val="Caption"/>
      </w:pPr>
      <w:bookmarkStart w:id="574" w:name="_Ref16101354"/>
      <w:bookmarkStart w:id="575" w:name="_Toc27383135"/>
      <w:r>
        <w:t xml:space="preserve">Figure </w:t>
      </w:r>
      <w:fldSimple w:instr=" STYLEREF 1 \s ">
        <w:r w:rsidR="00824FFE">
          <w:rPr>
            <w:noProof/>
          </w:rPr>
          <w:t>7</w:t>
        </w:r>
      </w:fldSimple>
      <w:r w:rsidR="00824FFE">
        <w:noBreakHyphen/>
      </w:r>
      <w:fldSimple w:instr=" SEQ Figure \* ARABIC \s 1 ">
        <w:r w:rsidR="00824FFE">
          <w:rPr>
            <w:noProof/>
          </w:rPr>
          <w:t>2</w:t>
        </w:r>
      </w:fldSimple>
      <w:bookmarkEnd w:id="574"/>
      <w:r>
        <w:t xml:space="preserve">: A selection of </w:t>
      </w:r>
      <w:r w:rsidR="009F2E7D">
        <w:rPr>
          <w:vertAlign w:val="superscript"/>
        </w:rPr>
        <w:t>1</w:t>
      </w:r>
      <w:r w:rsidR="009F2E7D">
        <w:t>H</w:t>
      </w:r>
      <w:r>
        <w:rPr>
          <w:rFonts w:ascii="Times" w:hAnsi="Times"/>
        </w:rPr>
        <w:t xml:space="preserve"> </w:t>
      </w:r>
      <w:r>
        <w:t>UTE MR images taken from patients with CF and with a range of disease severity.</w:t>
      </w:r>
      <w:bookmarkEnd w:id="575"/>
      <w:r>
        <w:t xml:space="preserve"> </w:t>
      </w:r>
    </w:p>
    <w:p w14:paraId="0D1ABAD0" w14:textId="0BBD39A3" w:rsidR="00115CE1" w:rsidRDefault="00115CE1" w:rsidP="006717E0">
      <w:pPr>
        <w:pStyle w:val="Subtitle"/>
      </w:pPr>
      <w:r>
        <w:t>Each image is from a different patient, with a range of different CF related pathophysiology visible.</w:t>
      </w:r>
    </w:p>
    <w:p w14:paraId="557D63DA" w14:textId="77777777" w:rsidR="00115CE1" w:rsidRDefault="00115CE1" w:rsidP="006717E0"/>
    <w:p w14:paraId="466C7511" w14:textId="4D9C5261" w:rsidR="00115CE1" w:rsidRDefault="00192C0F" w:rsidP="006717E0">
      <w:r>
        <w:t>The data presented in C</w:t>
      </w:r>
      <w:r w:rsidR="00115CE1">
        <w:t xml:space="preserve">hapter </w:t>
      </w:r>
      <w:r>
        <w:fldChar w:fldCharType="begin"/>
      </w:r>
      <w:r>
        <w:instrText xml:space="preserve"> REF _Ref21784042 \r \h </w:instrText>
      </w:r>
      <w:r>
        <w:fldChar w:fldCharType="separate"/>
      </w:r>
      <w:r w:rsidR="00140F11">
        <w:t>3.4.4</w:t>
      </w:r>
      <w:r>
        <w:fldChar w:fldCharType="end"/>
      </w:r>
      <w:r>
        <w:t xml:space="preserve"> </w:t>
      </w:r>
      <w:r>
        <w:fldChar w:fldCharType="begin"/>
      </w:r>
      <w:r>
        <w:instrText xml:space="preserve"> REF _Ref21784042 \h </w:instrText>
      </w:r>
      <w:r>
        <w:fldChar w:fldCharType="separate"/>
      </w:r>
      <w:r w:rsidR="00140F11">
        <w:rPr>
          <w:vertAlign w:val="superscript"/>
        </w:rPr>
        <w:t>129</w:t>
      </w:r>
      <w:r w:rsidR="00140F11">
        <w:t xml:space="preserve">Xe and </w:t>
      </w:r>
      <w:r w:rsidR="00140F11">
        <w:rPr>
          <w:vertAlign w:val="superscript"/>
        </w:rPr>
        <w:t>1</w:t>
      </w:r>
      <w:r w:rsidR="00140F11">
        <w:t>H MRI in patients with normal FEV</w:t>
      </w:r>
      <w:r w:rsidR="00140F11">
        <w:rPr>
          <w:vertAlign w:val="subscript"/>
        </w:rPr>
        <w:t>1</w:t>
      </w:r>
      <w:r>
        <w:fldChar w:fldCharType="end"/>
      </w:r>
      <w:r>
        <w:t>, p</w:t>
      </w:r>
      <w:r>
        <w:fldChar w:fldCharType="begin"/>
      </w:r>
      <w:r>
        <w:instrText xml:space="preserve"> PAGEREF _Ref21784042 \h </w:instrText>
      </w:r>
      <w:r>
        <w:fldChar w:fldCharType="separate"/>
      </w:r>
      <w:r w:rsidR="00140F11">
        <w:rPr>
          <w:noProof/>
        </w:rPr>
        <w:t>135</w:t>
      </w:r>
      <w:r>
        <w:fldChar w:fldCharType="end"/>
      </w:r>
      <w:r>
        <w:t>)</w:t>
      </w:r>
      <w:r w:rsidR="00115CE1">
        <w:t xml:space="preserve"> and these images in </w:t>
      </w:r>
      <w:r w:rsidR="00115CE1">
        <w:fldChar w:fldCharType="begin"/>
      </w:r>
      <w:r w:rsidR="00115CE1">
        <w:instrText xml:space="preserve"> REF _Ref16101035 \h </w:instrText>
      </w:r>
      <w:r w:rsidR="00115CE1">
        <w:fldChar w:fldCharType="separate"/>
      </w:r>
      <w:r w:rsidR="00140F11">
        <w:t xml:space="preserve">Figure </w:t>
      </w:r>
      <w:r w:rsidR="00140F11">
        <w:rPr>
          <w:noProof/>
        </w:rPr>
        <w:t>7</w:t>
      </w:r>
      <w:r w:rsidR="00140F11">
        <w:noBreakHyphen/>
      </w:r>
      <w:r w:rsidR="00140F11">
        <w:rPr>
          <w:noProof/>
        </w:rPr>
        <w:t>1</w:t>
      </w:r>
      <w:r w:rsidR="00115CE1">
        <w:fldChar w:fldCharType="end"/>
      </w:r>
      <w:r w:rsidR="00115CE1">
        <w:t xml:space="preserve"> and </w:t>
      </w:r>
      <w:r w:rsidR="00115CE1">
        <w:fldChar w:fldCharType="begin"/>
      </w:r>
      <w:r w:rsidR="00115CE1">
        <w:instrText xml:space="preserve"> REF _Ref16101354 \h </w:instrText>
      </w:r>
      <w:r w:rsidR="00115CE1">
        <w:fldChar w:fldCharType="separate"/>
      </w:r>
      <w:r w:rsidR="00140F11">
        <w:t xml:space="preserve">Figure </w:t>
      </w:r>
      <w:r w:rsidR="00140F11">
        <w:rPr>
          <w:noProof/>
        </w:rPr>
        <w:t>7</w:t>
      </w:r>
      <w:r w:rsidR="00140F11">
        <w:noBreakHyphen/>
      </w:r>
      <w:r w:rsidR="00140F11">
        <w:rPr>
          <w:noProof/>
        </w:rPr>
        <w:t>2</w:t>
      </w:r>
      <w:r w:rsidR="00115CE1">
        <w:fldChar w:fldCharType="end"/>
      </w:r>
      <w:r w:rsidR="00115CE1">
        <w:t xml:space="preserve"> suggest that a range of </w:t>
      </w:r>
      <w:r w:rsidR="009F2E7D">
        <w:rPr>
          <w:vertAlign w:val="superscript"/>
        </w:rPr>
        <w:t>1</w:t>
      </w:r>
      <w:r w:rsidR="009F2E7D">
        <w:t>H</w:t>
      </w:r>
      <w:r w:rsidR="00115CE1">
        <w:rPr>
          <w:rFonts w:ascii="Times" w:hAnsi="Times"/>
          <w:sz w:val="20"/>
          <w:szCs w:val="20"/>
        </w:rPr>
        <w:t xml:space="preserve"> </w:t>
      </w:r>
      <w:r w:rsidR="00115CE1">
        <w:t>MRI sequences may be deployed routinely in CF patient management.</w:t>
      </w:r>
    </w:p>
    <w:p w14:paraId="49D3E2F8" w14:textId="77777777" w:rsidR="00115CE1" w:rsidRDefault="00115CE1" w:rsidP="006717E0"/>
    <w:p w14:paraId="60B71D1B" w14:textId="65E01D65" w:rsidR="00115CE1" w:rsidRDefault="00115CE1" w:rsidP="006717E0">
      <w:pPr>
        <w:pStyle w:val="Heading3"/>
      </w:pPr>
      <w:bookmarkStart w:id="576" w:name="_Toc27382958"/>
      <w:r>
        <w:t>Linking structure to function</w:t>
      </w:r>
      <w:bookmarkEnd w:id="576"/>
    </w:p>
    <w:p w14:paraId="6BE48CEB" w14:textId="77777777" w:rsidR="00115CE1" w:rsidRDefault="00115CE1" w:rsidP="006717E0"/>
    <w:p w14:paraId="39FEF3BB" w14:textId="77777777" w:rsidR="00115CE1" w:rsidRDefault="00115CE1" w:rsidP="006717E0">
      <w:r>
        <w:t xml:space="preserve">In further work, the assessment of whether functional or structural abnormalities develop first and whether certain structural abnormalities are related to certain ventilation patterns will be assessed. </w:t>
      </w:r>
      <w:r>
        <w:fldChar w:fldCharType="begin"/>
      </w:r>
      <w:r>
        <w:instrText xml:space="preserve"> REF _Ref16101759 \h </w:instrText>
      </w:r>
      <w:r>
        <w:fldChar w:fldCharType="separate"/>
      </w:r>
      <w:r w:rsidR="00140F11">
        <w:t xml:space="preserve">Figure </w:t>
      </w:r>
      <w:r w:rsidR="00140F11">
        <w:rPr>
          <w:noProof/>
        </w:rPr>
        <w:t>7</w:t>
      </w:r>
      <w:r w:rsidR="00140F11">
        <w:noBreakHyphen/>
      </w:r>
      <w:r w:rsidR="00140F11">
        <w:rPr>
          <w:noProof/>
        </w:rPr>
        <w:t>3</w:t>
      </w:r>
      <w:r>
        <w:fldChar w:fldCharType="end"/>
      </w:r>
      <w:r>
        <w:t xml:space="preserve"> and </w:t>
      </w:r>
      <w:r>
        <w:fldChar w:fldCharType="begin"/>
      </w:r>
      <w:r>
        <w:instrText xml:space="preserve"> REF _Ref16101763 \h </w:instrText>
      </w:r>
      <w:r>
        <w:fldChar w:fldCharType="separate"/>
      </w:r>
      <w:r w:rsidR="00140F11">
        <w:t xml:space="preserve">Figure </w:t>
      </w:r>
      <w:r w:rsidR="00140F11">
        <w:rPr>
          <w:noProof/>
        </w:rPr>
        <w:t>7</w:t>
      </w:r>
      <w:r w:rsidR="00140F11">
        <w:noBreakHyphen/>
      </w:r>
      <w:r w:rsidR="00140F11">
        <w:rPr>
          <w:noProof/>
        </w:rPr>
        <w:t>4</w:t>
      </w:r>
      <w:r>
        <w:fldChar w:fldCharType="end"/>
      </w:r>
      <w:r>
        <w:t xml:space="preserve"> show examples of patients where the relationship between structural abnormalities and ventilation abnormalities are visually correlated. A more detailed approach may allow for the prediction of ventilation or structural abnormalities to be predicted over time depending on the abnormality present.</w:t>
      </w:r>
    </w:p>
    <w:p w14:paraId="10A42B00" w14:textId="77777777" w:rsidR="0092562E" w:rsidRPr="008521AD" w:rsidRDefault="0092562E" w:rsidP="006717E0"/>
    <w:p w14:paraId="04D91731" w14:textId="77777777" w:rsidR="00115CE1" w:rsidRDefault="00115CE1" w:rsidP="00444D94">
      <w:pPr>
        <w:jc w:val="center"/>
      </w:pPr>
      <w:r>
        <w:rPr>
          <w:noProof/>
          <w:lang w:val="en-US"/>
        </w:rPr>
        <w:lastRenderedPageBreak/>
        <w:drawing>
          <wp:inline distT="0" distB="0" distL="0" distR="0" wp14:anchorId="6FEF4F87" wp14:editId="4ACAF164">
            <wp:extent cx="5270500" cy="3665220"/>
            <wp:effectExtent l="0" t="0" r="1270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MAVIC_31_UTE_He.tiff"/>
                    <pic:cNvPicPr/>
                  </pic:nvPicPr>
                  <pic:blipFill>
                    <a:blip r:embed="rId213">
                      <a:extLst>
                        <a:ext uri="{28A0092B-C50C-407E-A947-70E740481C1C}">
                          <a14:useLocalDpi xmlns:a14="http://schemas.microsoft.com/office/drawing/2010/main" val="0"/>
                        </a:ext>
                      </a:extLst>
                    </a:blip>
                    <a:stretch>
                      <a:fillRect/>
                    </a:stretch>
                  </pic:blipFill>
                  <pic:spPr>
                    <a:xfrm>
                      <a:off x="0" y="0"/>
                      <a:ext cx="5270500" cy="3665220"/>
                    </a:xfrm>
                    <a:prstGeom prst="rect">
                      <a:avLst/>
                    </a:prstGeom>
                  </pic:spPr>
                </pic:pic>
              </a:graphicData>
            </a:graphic>
          </wp:inline>
        </w:drawing>
      </w:r>
    </w:p>
    <w:p w14:paraId="7558D4B7" w14:textId="3C8A7E35" w:rsidR="00E5643F" w:rsidRDefault="00115CE1" w:rsidP="006717E0">
      <w:pPr>
        <w:pStyle w:val="Caption"/>
      </w:pPr>
      <w:bookmarkStart w:id="577" w:name="_Ref16101759"/>
      <w:bookmarkStart w:id="578" w:name="_Toc27383136"/>
      <w:r>
        <w:t xml:space="preserve">Figure </w:t>
      </w:r>
      <w:fldSimple w:instr=" STYLEREF 1 \s ">
        <w:r w:rsidR="00824FFE">
          <w:rPr>
            <w:noProof/>
          </w:rPr>
          <w:t>7</w:t>
        </w:r>
      </w:fldSimple>
      <w:r w:rsidR="00824FFE">
        <w:noBreakHyphen/>
      </w:r>
      <w:fldSimple w:instr=" SEQ Figure \* ARABIC \s 1 ">
        <w:r w:rsidR="00824FFE">
          <w:rPr>
            <w:noProof/>
          </w:rPr>
          <w:t>3</w:t>
        </w:r>
      </w:fldSimple>
      <w:bookmarkEnd w:id="577"/>
      <w:r>
        <w:t xml:space="preserve">: A comparison of </w:t>
      </w:r>
      <w:r w:rsidR="009F2E7D">
        <w:rPr>
          <w:vertAlign w:val="superscript"/>
        </w:rPr>
        <w:t>1</w:t>
      </w:r>
      <w:r w:rsidR="009F2E7D">
        <w:t>H</w:t>
      </w:r>
      <w:r>
        <w:rPr>
          <w:rFonts w:ascii="Times" w:hAnsi="Times"/>
        </w:rPr>
        <w:t xml:space="preserve"> </w:t>
      </w:r>
      <w:r>
        <w:t xml:space="preserve">UTE and </w:t>
      </w:r>
      <w:r w:rsidR="005E6BBB">
        <w:rPr>
          <w:vertAlign w:val="superscript"/>
        </w:rPr>
        <w:t>3</w:t>
      </w:r>
      <w:r w:rsidR="005E6BBB">
        <w:t>He</w:t>
      </w:r>
      <w:r>
        <w:rPr>
          <w:rFonts w:ascii="Times" w:hAnsi="Times"/>
        </w:rPr>
        <w:t xml:space="preserve"> </w:t>
      </w:r>
      <w:r>
        <w:t>ventilation MRI in a CF patient.</w:t>
      </w:r>
      <w:bookmarkEnd w:id="578"/>
      <w:r>
        <w:t xml:space="preserve"> </w:t>
      </w:r>
    </w:p>
    <w:p w14:paraId="175B6681" w14:textId="6BE55AA7" w:rsidR="00115CE1" w:rsidRDefault="00115CE1" w:rsidP="006717E0">
      <w:pPr>
        <w:pStyle w:val="Subtitle"/>
      </w:pPr>
      <w:r>
        <w:t xml:space="preserve">Comparable slices are depicted in the axial (i), coronal (ii) and sagittal (iii) planes. There is a visible correlation between the ventilation defects and areas of structural disease. </w:t>
      </w:r>
    </w:p>
    <w:p w14:paraId="00CC9FF3" w14:textId="0B8AB6F8" w:rsidR="0092562E" w:rsidRDefault="0092562E" w:rsidP="006717E0"/>
    <w:p w14:paraId="23E6834B" w14:textId="77777777" w:rsidR="00115CE1" w:rsidRDefault="00115CE1" w:rsidP="00444D94">
      <w:pPr>
        <w:jc w:val="center"/>
      </w:pPr>
      <w:r>
        <w:rPr>
          <w:noProof/>
          <w:lang w:val="en-US"/>
        </w:rPr>
        <w:drawing>
          <wp:inline distT="0" distB="0" distL="0" distR="0" wp14:anchorId="669B7333" wp14:editId="749F5E9D">
            <wp:extent cx="5270500" cy="2894330"/>
            <wp:effectExtent l="0" t="0" r="1270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SFP vs He.tiff"/>
                    <pic:cNvPicPr/>
                  </pic:nvPicPr>
                  <pic:blipFill>
                    <a:blip r:embed="rId214">
                      <a:extLst>
                        <a:ext uri="{28A0092B-C50C-407E-A947-70E740481C1C}">
                          <a14:useLocalDpi xmlns:a14="http://schemas.microsoft.com/office/drawing/2010/main" val="0"/>
                        </a:ext>
                      </a:extLst>
                    </a:blip>
                    <a:stretch>
                      <a:fillRect/>
                    </a:stretch>
                  </pic:blipFill>
                  <pic:spPr>
                    <a:xfrm>
                      <a:off x="0" y="0"/>
                      <a:ext cx="5270500" cy="2894330"/>
                    </a:xfrm>
                    <a:prstGeom prst="rect">
                      <a:avLst/>
                    </a:prstGeom>
                  </pic:spPr>
                </pic:pic>
              </a:graphicData>
            </a:graphic>
          </wp:inline>
        </w:drawing>
      </w:r>
    </w:p>
    <w:p w14:paraId="58D3A157" w14:textId="357B6F9E" w:rsidR="00E5643F" w:rsidRDefault="00115CE1" w:rsidP="006717E0">
      <w:pPr>
        <w:pStyle w:val="Caption"/>
      </w:pPr>
      <w:bookmarkStart w:id="579" w:name="_Ref16101763"/>
      <w:bookmarkStart w:id="580" w:name="_Toc27383137"/>
      <w:r>
        <w:t xml:space="preserve">Figure </w:t>
      </w:r>
      <w:fldSimple w:instr=" STYLEREF 1 \s ">
        <w:r w:rsidR="00824FFE">
          <w:rPr>
            <w:noProof/>
          </w:rPr>
          <w:t>7</w:t>
        </w:r>
      </w:fldSimple>
      <w:r w:rsidR="00824FFE">
        <w:noBreakHyphen/>
      </w:r>
      <w:fldSimple w:instr=" SEQ Figure \* ARABIC \s 1 ">
        <w:r w:rsidR="00824FFE">
          <w:rPr>
            <w:noProof/>
          </w:rPr>
          <w:t>4</w:t>
        </w:r>
      </w:fldSimple>
      <w:bookmarkEnd w:id="579"/>
      <w:r>
        <w:t xml:space="preserve">: A comparison of </w:t>
      </w:r>
      <w:r w:rsidR="009F2E7D">
        <w:rPr>
          <w:vertAlign w:val="superscript"/>
        </w:rPr>
        <w:t>1</w:t>
      </w:r>
      <w:r w:rsidR="009F2E7D">
        <w:t>H</w:t>
      </w:r>
      <w:r>
        <w:rPr>
          <w:rFonts w:ascii="Times" w:hAnsi="Times"/>
        </w:rPr>
        <w:t xml:space="preserve"> </w:t>
      </w:r>
      <w:r>
        <w:t xml:space="preserve">SSFP and </w:t>
      </w:r>
      <w:r w:rsidR="005E6BBB">
        <w:rPr>
          <w:vertAlign w:val="superscript"/>
        </w:rPr>
        <w:t>3</w:t>
      </w:r>
      <w:r w:rsidR="005E6BBB">
        <w:t>He</w:t>
      </w:r>
      <w:r>
        <w:rPr>
          <w:rFonts w:ascii="Times" w:hAnsi="Times"/>
        </w:rPr>
        <w:t xml:space="preserve"> </w:t>
      </w:r>
      <w:r>
        <w:t>ventilation MRI in two patients with CF (a and b).</w:t>
      </w:r>
      <w:bookmarkEnd w:id="580"/>
      <w:r>
        <w:t xml:space="preserve"> </w:t>
      </w:r>
    </w:p>
    <w:p w14:paraId="5D47A398" w14:textId="49E17D5E" w:rsidR="00115CE1" w:rsidRDefault="00115CE1" w:rsidP="006717E0">
      <w:pPr>
        <w:pStyle w:val="Subtitle"/>
      </w:pPr>
      <w:r>
        <w:t>Comparable slices are depicted in the coronal plane. There is a visible correlation between the ventilation defects and areas of structural disease.</w:t>
      </w:r>
    </w:p>
    <w:p w14:paraId="008A9175" w14:textId="77777777" w:rsidR="00115CE1" w:rsidRDefault="00115CE1" w:rsidP="006717E0"/>
    <w:p w14:paraId="2706EE2F" w14:textId="77777777" w:rsidR="00444D94" w:rsidRDefault="00444D94">
      <w:pPr>
        <w:spacing w:line="240" w:lineRule="auto"/>
        <w:ind w:right="0"/>
        <w:jc w:val="left"/>
        <w:rPr>
          <w:rFonts w:asciiTheme="majorHAnsi" w:eastAsiaTheme="majorEastAsia" w:hAnsiTheme="majorHAnsi" w:cstheme="majorBidi"/>
          <w:b/>
          <w:bCs/>
          <w:color w:val="000000" w:themeColor="text1"/>
        </w:rPr>
      </w:pPr>
      <w:r>
        <w:br w:type="page"/>
      </w:r>
    </w:p>
    <w:p w14:paraId="5EFAF5A4" w14:textId="639A06E2" w:rsidR="00115CE1" w:rsidRDefault="00115CE1" w:rsidP="006717E0">
      <w:pPr>
        <w:pStyle w:val="Heading3"/>
      </w:pPr>
      <w:bookmarkStart w:id="581" w:name="_Toc27382959"/>
      <w:r>
        <w:lastRenderedPageBreak/>
        <w:t>Ventilation compared to perfusion</w:t>
      </w:r>
      <w:bookmarkEnd w:id="581"/>
    </w:p>
    <w:p w14:paraId="5CAE8100" w14:textId="77777777" w:rsidR="00115CE1" w:rsidRDefault="00115CE1" w:rsidP="006717E0"/>
    <w:p w14:paraId="2D97BBF0" w14:textId="5B75BF30" w:rsidR="00115CE1" w:rsidRDefault="00115CE1" w:rsidP="006717E0">
      <w:r>
        <w:t xml:space="preserve">A </w:t>
      </w:r>
      <w:r w:rsidR="009F2E7D">
        <w:rPr>
          <w:vertAlign w:val="superscript"/>
        </w:rPr>
        <w:t>1</w:t>
      </w:r>
      <w:r w:rsidR="009F2E7D">
        <w:t>H</w:t>
      </w:r>
      <w:r>
        <w:rPr>
          <w:rFonts w:ascii="Times" w:hAnsi="Times"/>
          <w:sz w:val="20"/>
          <w:szCs w:val="20"/>
        </w:rPr>
        <w:t xml:space="preserve"> </w:t>
      </w:r>
      <w:r>
        <w:t xml:space="preserve">perfusion MRI was an optional extra on the MMAVIC consent form. It was optional due to the need for a cannula to be inserted and a bolus of gadolinium to be injected (to act as the perfusion contrast agent). As a </w:t>
      </w:r>
      <w:r w:rsidR="006D676C">
        <w:t>result,</w:t>
      </w:r>
      <w:r>
        <w:t xml:space="preserve"> only a small sub-group of patients had this type of image performed. Moving forward with long term follow up of patients originally assessed in MMAVIC, will allow this sub-group of patients to have longitudinal perfusion imaging to be performed. This may allow for the assessment of whether ventilation or perfusion defects are present first, and whether one then precedes the other. </w:t>
      </w:r>
      <w:r>
        <w:fldChar w:fldCharType="begin"/>
      </w:r>
      <w:r>
        <w:instrText xml:space="preserve"> REF _Ref16102081 \h </w:instrText>
      </w:r>
      <w:r>
        <w:fldChar w:fldCharType="separate"/>
      </w:r>
      <w:r w:rsidR="00140F11">
        <w:t xml:space="preserve">Figure </w:t>
      </w:r>
      <w:r w:rsidR="00140F11">
        <w:rPr>
          <w:noProof/>
        </w:rPr>
        <w:t>7</w:t>
      </w:r>
      <w:r w:rsidR="00140F11">
        <w:noBreakHyphen/>
      </w:r>
      <w:r w:rsidR="00140F11">
        <w:rPr>
          <w:noProof/>
        </w:rPr>
        <w:t>5</w:t>
      </w:r>
      <w:r>
        <w:fldChar w:fldCharType="end"/>
      </w:r>
      <w:r>
        <w:t xml:space="preserve"> </w:t>
      </w:r>
      <w:r w:rsidR="004675A5">
        <w:t>compares</w:t>
      </w:r>
      <w:r>
        <w:t xml:space="preserve"> the ventilation MRI (ii) and the MIP (maximal intensity projection (i)) of the perfusion image</w:t>
      </w:r>
      <w:r w:rsidR="004675A5" w:rsidRPr="004675A5">
        <w:t xml:space="preserve"> </w:t>
      </w:r>
      <w:r w:rsidR="004675A5">
        <w:t>in a patient with CF and with normal FEV</w:t>
      </w:r>
      <w:r w:rsidR="004675A5">
        <w:rPr>
          <w:vertAlign w:val="subscript"/>
        </w:rPr>
        <w:t>1</w:t>
      </w:r>
      <w:r>
        <w:t>. Comparing these two images shows a visual correlation between the ventilation and perfusion defects present in the right lung.</w:t>
      </w:r>
    </w:p>
    <w:p w14:paraId="31119EFC" w14:textId="77777777" w:rsidR="00115CE1" w:rsidRDefault="00115CE1" w:rsidP="006717E0"/>
    <w:p w14:paraId="0C0CF740" w14:textId="77777777" w:rsidR="00115CE1" w:rsidRDefault="00115CE1" w:rsidP="00444D94">
      <w:pPr>
        <w:jc w:val="center"/>
      </w:pPr>
      <w:r>
        <w:rPr>
          <w:noProof/>
          <w:lang w:val="en-US"/>
        </w:rPr>
        <w:drawing>
          <wp:inline distT="0" distB="0" distL="0" distR="0" wp14:anchorId="20FDAD3D" wp14:editId="3EEBCEE8">
            <wp:extent cx="5270500" cy="2799715"/>
            <wp:effectExtent l="0" t="0" r="1270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MAVIC_33_VQ.tiff"/>
                    <pic:cNvPicPr/>
                  </pic:nvPicPr>
                  <pic:blipFill>
                    <a:blip r:embed="rId215">
                      <a:extLst>
                        <a:ext uri="{28A0092B-C50C-407E-A947-70E740481C1C}">
                          <a14:useLocalDpi xmlns:a14="http://schemas.microsoft.com/office/drawing/2010/main" val="0"/>
                        </a:ext>
                      </a:extLst>
                    </a:blip>
                    <a:stretch>
                      <a:fillRect/>
                    </a:stretch>
                  </pic:blipFill>
                  <pic:spPr>
                    <a:xfrm>
                      <a:off x="0" y="0"/>
                      <a:ext cx="5270500" cy="2799715"/>
                    </a:xfrm>
                    <a:prstGeom prst="rect">
                      <a:avLst/>
                    </a:prstGeom>
                  </pic:spPr>
                </pic:pic>
              </a:graphicData>
            </a:graphic>
          </wp:inline>
        </w:drawing>
      </w:r>
    </w:p>
    <w:p w14:paraId="6A93552A" w14:textId="47A40D98" w:rsidR="00E5643F" w:rsidRDefault="00115CE1" w:rsidP="006717E0">
      <w:pPr>
        <w:pStyle w:val="Caption"/>
      </w:pPr>
      <w:bookmarkStart w:id="582" w:name="_Ref16102081"/>
      <w:bookmarkStart w:id="583" w:name="_Toc27383138"/>
      <w:r>
        <w:t xml:space="preserve">Figure </w:t>
      </w:r>
      <w:fldSimple w:instr=" STYLEREF 1 \s ">
        <w:r w:rsidR="00824FFE">
          <w:rPr>
            <w:noProof/>
          </w:rPr>
          <w:t>7</w:t>
        </w:r>
      </w:fldSimple>
      <w:r w:rsidR="00824FFE">
        <w:noBreakHyphen/>
      </w:r>
      <w:fldSimple w:instr=" SEQ Figure \* ARABIC \s 1 ">
        <w:r w:rsidR="00824FFE">
          <w:rPr>
            <w:noProof/>
          </w:rPr>
          <w:t>5</w:t>
        </w:r>
      </w:fldSimple>
      <w:bookmarkEnd w:id="582"/>
      <w:r>
        <w:t xml:space="preserve">: A comparison of contrast enhanced perfusion (i) and </w:t>
      </w:r>
      <w:r w:rsidR="005E6BBB">
        <w:rPr>
          <w:vertAlign w:val="superscript"/>
        </w:rPr>
        <w:t>3</w:t>
      </w:r>
      <w:r w:rsidR="005E6BBB">
        <w:t>He</w:t>
      </w:r>
      <w:r>
        <w:rPr>
          <w:rFonts w:ascii="Times" w:hAnsi="Times"/>
        </w:rPr>
        <w:t xml:space="preserve"> </w:t>
      </w:r>
      <w:r>
        <w:t>ventilation MRI (ii) in a MMAVIC patient.</w:t>
      </w:r>
      <w:bookmarkEnd w:id="583"/>
      <w:r>
        <w:t xml:space="preserve"> </w:t>
      </w:r>
    </w:p>
    <w:p w14:paraId="68761396" w14:textId="31371A2E" w:rsidR="00115CE1" w:rsidRDefault="00115CE1" w:rsidP="006717E0">
      <w:pPr>
        <w:pStyle w:val="Subtitle"/>
      </w:pPr>
      <w:r>
        <w:t>Areas of both ventilation and perfusion defect are evident in a similar location in the right lung of the patient.</w:t>
      </w:r>
    </w:p>
    <w:p w14:paraId="14DA4A52" w14:textId="1DFB0F36" w:rsidR="0092562E" w:rsidRDefault="0092562E" w:rsidP="006717E0"/>
    <w:p w14:paraId="1561E3B0" w14:textId="547537F1" w:rsidR="00115CE1" w:rsidRDefault="00115CE1" w:rsidP="006717E0">
      <w:pPr>
        <w:pStyle w:val="Heading3"/>
      </w:pPr>
      <w:bookmarkStart w:id="584" w:name="_Toc27382960"/>
      <w:r>
        <w:t xml:space="preserve">Hyperpolarised gas versus </w:t>
      </w:r>
      <w:r w:rsidR="009F2E7D">
        <w:rPr>
          <w:vertAlign w:val="superscript"/>
        </w:rPr>
        <w:t>1</w:t>
      </w:r>
      <w:r w:rsidR="009F2E7D">
        <w:t>H</w:t>
      </w:r>
      <w:r>
        <w:rPr>
          <w:rFonts w:ascii="Times" w:hAnsi="Times"/>
          <w:sz w:val="20"/>
          <w:szCs w:val="20"/>
        </w:rPr>
        <w:t xml:space="preserve"> </w:t>
      </w:r>
      <w:r>
        <w:t>ventilation MRI</w:t>
      </w:r>
      <w:bookmarkEnd w:id="584"/>
    </w:p>
    <w:p w14:paraId="67689DBE" w14:textId="77777777" w:rsidR="00115CE1" w:rsidRDefault="00115CE1" w:rsidP="006717E0"/>
    <w:p w14:paraId="38D465F9" w14:textId="34364FA1" w:rsidR="004D55BF" w:rsidRDefault="00115CE1" w:rsidP="006717E0">
      <w:r>
        <w:t xml:space="preserve">It is possible to create images from </w:t>
      </w:r>
      <w:r w:rsidR="009F2E7D">
        <w:rPr>
          <w:vertAlign w:val="superscript"/>
        </w:rPr>
        <w:t>1</w:t>
      </w:r>
      <w:r w:rsidR="009F2E7D">
        <w:t>H</w:t>
      </w:r>
      <w:r>
        <w:rPr>
          <w:rFonts w:ascii="Times" w:hAnsi="Times"/>
          <w:sz w:val="20"/>
          <w:szCs w:val="20"/>
        </w:rPr>
        <w:t xml:space="preserve"> </w:t>
      </w:r>
      <w:r>
        <w:t xml:space="preserve">MRI, during free-breathing to create surrogates of ventilation. Using a Fourier decomposition approach, two methods have been proposed to obtain both ventilation and perfusion maps during free breathing and using a standard </w:t>
      </w:r>
      <w:r w:rsidR="009F2E7D">
        <w:rPr>
          <w:vertAlign w:val="superscript"/>
        </w:rPr>
        <w:t>1</w:t>
      </w:r>
      <w:r w:rsidR="009F2E7D">
        <w:t>H</w:t>
      </w:r>
      <w:r>
        <w:rPr>
          <w:rFonts w:ascii="Times" w:hAnsi="Times"/>
          <w:sz w:val="20"/>
          <w:szCs w:val="20"/>
        </w:rPr>
        <w:t xml:space="preserve"> </w:t>
      </w:r>
      <w:r>
        <w:t xml:space="preserve">sequence </w:t>
      </w:r>
      <w:r>
        <w:fldChar w:fldCharType="begin">
          <w:fldData xml:space="preserve">PEVuZE5vdGU+PENpdGU+PEF1dGhvcj5Wb3NrcmViZW56ZXY8L0F1dGhvcj48WWVhcj4yMDE3PC9Z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2b2x1bWU+NTA8L3ZvbHVtZT48bnVtYmVyPjY8L251bWJlcj48ZWRpdGlv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</w:fldData>
        </w:fldChar>
      </w:r>
      <w:r w:rsidR="00B86FC1">
        <w:instrText xml:space="preserve"> ADDIN EN.CITE </w:instrText>
      </w:r>
      <w:r w:rsidR="00B86FC1">
        <w:fldChar w:fldCharType="begin">
          <w:fldData xml:space="preserve">PEVuZE5vdGU+PENpdGU+PEF1dGhvcj5Wb3NrcmViZW56ZXY8L0F1dGhvcj48WWVhcj4yMDE3PC9Z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2b2x1bWU+NTA8L3ZvbHVtZT48bnVtYmVyPjY8L251bWJlcj48ZWRpdGlv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</w:fldData>
        </w:fldChar>
      </w:r>
      <w:r w:rsidR="00B86FC1">
        <w:instrText xml:space="preserve"> ADDIN EN.CITE.DATA </w:instrText>
      </w:r>
      <w:r w:rsidR="00B86FC1">
        <w:fldChar w:fldCharType="end"/>
      </w:r>
      <w:r>
        <w:fldChar w:fldCharType="separate"/>
      </w:r>
      <w:r w:rsidR="00B86FC1">
        <w:rPr>
          <w:noProof/>
        </w:rPr>
        <w:t>[207, 266]</w:t>
      </w:r>
      <w:r>
        <w:fldChar w:fldCharType="end"/>
      </w:r>
      <w:r>
        <w:t xml:space="preserve">. Both methods compute a ventilation map from the change in signal intensity within a voxel over the course of the respiratory cycle to give a surrogate of fractional ventilation. These techniques have the potential to be used widely as they require no special hardware aside from the standard MRI scanner and coils. </w:t>
      </w:r>
      <w:r>
        <w:lastRenderedPageBreak/>
        <w:t xml:space="preserve">During this study, a number of patients performed the PREFUL </w:t>
      </w:r>
      <w:r w:rsidR="009F2E7D">
        <w:rPr>
          <w:vertAlign w:val="superscript"/>
        </w:rPr>
        <w:t>1</w:t>
      </w:r>
      <w:r w:rsidR="009F2E7D">
        <w:t>H</w:t>
      </w:r>
      <w:r>
        <w:rPr>
          <w:rFonts w:ascii="Times" w:hAnsi="Times"/>
          <w:sz w:val="20"/>
          <w:szCs w:val="20"/>
        </w:rPr>
        <w:t xml:space="preserve"> </w:t>
      </w:r>
      <w:r>
        <w:t xml:space="preserve">MRI sequence </w:t>
      </w:r>
      <w:r w:rsidR="004675A5">
        <w:t>developed</w:t>
      </w:r>
      <w:r>
        <w:t xml:space="preserve"> by the research group from Hannover </w:t>
      </w:r>
      <w:r>
        <w:fldChar w:fldCharType="begin">
          <w:fldData xml:space="preserve">PEVuZE5vdGU+PENpdGU+PEF1dGhvcj5Wb3NrcmViZW56ZXY8L0F1dGhvcj48WWVhcj4yMDE3PC9Z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</w:fldData>
        </w:fldChar>
      </w:r>
      <w:r w:rsidR="00B86FC1">
        <w:instrText xml:space="preserve"> ADDIN EN.CITE </w:instrText>
      </w:r>
      <w:r w:rsidR="00B86FC1">
        <w:fldChar w:fldCharType="begin">
          <w:fldData xml:space="preserve">PEVuZE5vdGU+PENpdGU+PEF1dGhvcj5Wb3NrcmViZW56ZXY8L0F1dGhvcj48WWVhcj4yMDE3PC9Z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</w:fldData>
        </w:fldChar>
      </w:r>
      <w:r w:rsidR="00B86FC1">
        <w:instrText xml:space="preserve"> ADDIN EN.CITE.DATA </w:instrText>
      </w:r>
      <w:r w:rsidR="00B86FC1">
        <w:fldChar w:fldCharType="end"/>
      </w:r>
      <w:r>
        <w:fldChar w:fldCharType="separate"/>
      </w:r>
      <w:r w:rsidR="00B86FC1">
        <w:rPr>
          <w:noProof/>
        </w:rPr>
        <w:t>[266]</w:t>
      </w:r>
      <w:r>
        <w:fldChar w:fldCharType="end"/>
      </w:r>
      <w:r>
        <w:t xml:space="preserve"> and a preliminary analysis was presented in abstract form at the ERS congress in 2018 </w:t>
      </w:r>
      <w:r>
        <w:fldChar w:fldCharType="begin"/>
      </w:r>
      <w:r w:rsidR="00B86FC1">
        <w:instrText xml:space="preserve"> ADDIN EN.CITE &lt;EndNote&gt;&lt;Cite&gt;&lt;Author&gt;Marshall&lt;/Author&gt;&lt;Year&gt;2018&lt;/Year&gt;&lt;RecNum&gt;3491&lt;/RecNum&gt;&lt;DisplayText&gt;[387]&lt;/DisplayText&gt;&lt;record&gt;&lt;rec-number&gt;3491&lt;/rec-number&gt;&lt;foreign-keys&gt;&lt;key app="EN" db-id="pr5wspr9dw2dxne92x4v99s69xa59dv092es" timestamp="1565211101"&gt;3491&lt;/key&gt;&lt;/foreign-keys&gt;&lt;ref-type name="Journal Article"&gt;17&lt;/ref-type&gt;&lt;contributors&gt;&lt;authors&gt;&lt;author&gt;Marshall, Helen&lt;/author&gt;&lt;author&gt;Voskrebenzev, Andreas&lt;/author&gt;&lt;author&gt;Biancardi, Alberto&lt;/author&gt;&lt;author&gt;Smith, Laurie&lt;/author&gt;&lt;author&gt;Tahir, Bilal&lt;/author&gt;&lt;author&gt;Wild, Jim&lt;/author&gt;&lt;author&gt;Vogel-Claussen, Jens&lt;/author&gt;&lt;/authors&gt;&lt;/contributors&gt;&lt;titles&gt;&lt;title&gt;Comparison of 1H MRI and 3He MRI ventilation images in patients with cystic fibrosis and patients with lung cancer&lt;/title&gt;&lt;secondary-title&gt;European Respiratory Journal&lt;/secondary-title&gt;&lt;/titles&gt;&lt;periodical&gt;&lt;full-title&gt;European Respiratory Journal&lt;/full-title&gt;&lt;/periodical&gt;&lt;pages&gt;PA387&lt;/pages&gt;&lt;volume&gt;52&lt;/volume&gt;&lt;number&gt;suppl 62&lt;/number&gt;&lt;dates&gt;&lt;year&gt;2018&lt;/year&gt;&lt;/dates&gt;&lt;urls&gt;&lt;related-urls&gt;&lt;url&gt;http://erj.ersjournals.com/content/52/suppl_62/PA387.abstract&lt;/url&gt;&lt;/related-urls&gt;&lt;/urls&gt;&lt;electronic-resource-num&gt;10.1183/13993003.congress-2018.PA387&lt;/electronic-resource-num&gt;&lt;/record&gt;&lt;/Cite&gt;&lt;/EndNote&gt;</w:instrText>
      </w:r>
      <w:r>
        <w:fldChar w:fldCharType="separate"/>
      </w:r>
      <w:r w:rsidR="00B86FC1">
        <w:rPr>
          <w:noProof/>
        </w:rPr>
        <w:t>[387]</w:t>
      </w:r>
      <w:r>
        <w:fldChar w:fldCharType="end"/>
      </w:r>
      <w:r>
        <w:t xml:space="preserve">. The initial qualitative results were mixed when comparing the PREFUL technique to </w:t>
      </w:r>
      <w:r w:rsidR="005E6BBB">
        <w:rPr>
          <w:vertAlign w:val="superscript"/>
        </w:rPr>
        <w:t>3</w:t>
      </w:r>
      <w:r w:rsidR="005E6BBB">
        <w:t>He</w:t>
      </w:r>
      <w:r>
        <w:rPr>
          <w:rFonts w:ascii="Times" w:hAnsi="Times"/>
          <w:sz w:val="20"/>
          <w:szCs w:val="20"/>
        </w:rPr>
        <w:t xml:space="preserve"> </w:t>
      </w:r>
      <w:r>
        <w:t xml:space="preserve">MRI, with some patients demonstrating good comparability of ventilation abnormalities </w:t>
      </w:r>
      <w:r w:rsidR="004D55BF">
        <w:t>whilst</w:t>
      </w:r>
      <w:r>
        <w:t xml:space="preserve"> others </w:t>
      </w:r>
      <w:r w:rsidR="004D55BF">
        <w:t>showed discordance</w:t>
      </w:r>
      <w:r>
        <w:t xml:space="preserve">. </w:t>
      </w:r>
    </w:p>
    <w:p w14:paraId="37FE577B" w14:textId="77777777" w:rsidR="004D55BF" w:rsidRDefault="004D55BF" w:rsidP="006717E0"/>
    <w:p w14:paraId="337874D1" w14:textId="3C63E829" w:rsidR="00115CE1" w:rsidRDefault="00115CE1" w:rsidP="006717E0">
      <w:r>
        <w:t xml:space="preserve">A more detailed comparison of </w:t>
      </w:r>
      <w:r w:rsidR="005E6BBB">
        <w:rPr>
          <w:vertAlign w:val="superscript"/>
        </w:rPr>
        <w:t>129</w:t>
      </w:r>
      <w:r w:rsidR="005E6BBB">
        <w:t>Xe</w:t>
      </w:r>
      <w:r>
        <w:rPr>
          <w:rFonts w:ascii="Times" w:hAnsi="Times"/>
          <w:sz w:val="20"/>
          <w:szCs w:val="20"/>
        </w:rPr>
        <w:t xml:space="preserve"> </w:t>
      </w:r>
      <w:r>
        <w:t>and PREFUL is required to assess any differences in these two potential clinical methods. An initial exploration of the</w:t>
      </w:r>
      <w:r w:rsidR="004D55BF">
        <w:t>se</w:t>
      </w:r>
      <w:r>
        <w:t xml:space="preserve"> two methods suggests that the conclusions may be similar. In patients with normal </w:t>
      </w:r>
      <w:r w:rsidR="00DF2511">
        <w:t>FEV</w:t>
      </w:r>
      <w:r w:rsidR="00DF2511">
        <w:rPr>
          <w:vertAlign w:val="subscript"/>
        </w:rPr>
        <w:t>1</w:t>
      </w:r>
      <w:r>
        <w:rPr>
          <w:rFonts w:ascii="Times" w:hAnsi="Times"/>
          <w:sz w:val="20"/>
          <w:szCs w:val="20"/>
        </w:rPr>
        <w:t xml:space="preserve"> </w:t>
      </w:r>
      <w:r>
        <w:t>where ventilation defects are larger, there is some concordance (</w:t>
      </w:r>
      <w:r>
        <w:fldChar w:fldCharType="begin"/>
      </w:r>
      <w:r>
        <w:instrText xml:space="preserve"> REF _Ref16107430 \h </w:instrText>
      </w:r>
      <w:r>
        <w:fldChar w:fldCharType="separate"/>
      </w:r>
      <w:r w:rsidR="00140F11">
        <w:t xml:space="preserve">Figure </w:t>
      </w:r>
      <w:r w:rsidR="00140F11">
        <w:rPr>
          <w:noProof/>
        </w:rPr>
        <w:t>7</w:t>
      </w:r>
      <w:r w:rsidR="00140F11">
        <w:noBreakHyphen/>
      </w:r>
      <w:r w:rsidR="00140F11">
        <w:rPr>
          <w:noProof/>
        </w:rPr>
        <w:t>6</w:t>
      </w:r>
      <w:r>
        <w:fldChar w:fldCharType="end"/>
      </w:r>
      <w:r>
        <w:t>), but in other mild patients with less distinct ventilation defects the concordance is poorer.</w:t>
      </w:r>
    </w:p>
    <w:p w14:paraId="2F2633E5" w14:textId="77777777" w:rsidR="00115CE1" w:rsidRDefault="00115CE1" w:rsidP="006717E0"/>
    <w:p w14:paraId="67A193FB" w14:textId="77777777" w:rsidR="00115CE1" w:rsidRDefault="00115CE1" w:rsidP="00444D94">
      <w:pPr>
        <w:jc w:val="center"/>
      </w:pPr>
      <w:r>
        <w:rPr>
          <w:noProof/>
          <w:lang w:val="en-US"/>
        </w:rPr>
        <w:drawing>
          <wp:inline distT="0" distB="0" distL="0" distR="0" wp14:anchorId="776D7AA3" wp14:editId="3E06AFAF">
            <wp:extent cx="5270500" cy="4688205"/>
            <wp:effectExtent l="0" t="0" r="12700" b="1079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FUL concordance normal FEV1.tiff"/>
                    <pic:cNvPicPr/>
                  </pic:nvPicPr>
                  <pic:blipFill>
                    <a:blip r:embed="rId216">
                      <a:extLst>
                        <a:ext uri="{28A0092B-C50C-407E-A947-70E740481C1C}">
                          <a14:useLocalDpi xmlns:a14="http://schemas.microsoft.com/office/drawing/2010/main" val="0"/>
                        </a:ext>
                      </a:extLst>
                    </a:blip>
                    <a:stretch>
                      <a:fillRect/>
                    </a:stretch>
                  </pic:blipFill>
                  <pic:spPr>
                    <a:xfrm>
                      <a:off x="0" y="0"/>
                      <a:ext cx="5270500" cy="4688205"/>
                    </a:xfrm>
                    <a:prstGeom prst="rect">
                      <a:avLst/>
                    </a:prstGeom>
                  </pic:spPr>
                </pic:pic>
              </a:graphicData>
            </a:graphic>
          </wp:inline>
        </w:drawing>
      </w:r>
    </w:p>
    <w:p w14:paraId="52492F69" w14:textId="4914F085" w:rsidR="00F70C27" w:rsidRDefault="00115CE1" w:rsidP="006717E0">
      <w:pPr>
        <w:pStyle w:val="Caption"/>
      </w:pPr>
      <w:bookmarkStart w:id="585" w:name="_Ref16107430"/>
      <w:bookmarkStart w:id="586" w:name="_Toc27383139"/>
      <w:r>
        <w:t xml:space="preserve">Figure </w:t>
      </w:r>
      <w:fldSimple w:instr=" STYLEREF 1 \s ">
        <w:r w:rsidR="00824FFE">
          <w:rPr>
            <w:noProof/>
          </w:rPr>
          <w:t>7</w:t>
        </w:r>
      </w:fldSimple>
      <w:r w:rsidR="00824FFE">
        <w:noBreakHyphen/>
      </w:r>
      <w:fldSimple w:instr=" SEQ Figure \* ARABIC \s 1 ">
        <w:r w:rsidR="00824FFE">
          <w:rPr>
            <w:noProof/>
          </w:rPr>
          <w:t>6</w:t>
        </w:r>
      </w:fldSimple>
      <w:bookmarkEnd w:id="585"/>
      <w:r>
        <w:t xml:space="preserve">: A comparison of ventilation MRI using </w:t>
      </w:r>
      <w:r w:rsidR="004D55BF">
        <w:t xml:space="preserve">PREFUL (a) and </w:t>
      </w:r>
      <w:r w:rsidR="005E6BBB">
        <w:rPr>
          <w:vertAlign w:val="superscript"/>
        </w:rPr>
        <w:t>129</w:t>
      </w:r>
      <w:r w:rsidR="005E6BBB">
        <w:t>Xe</w:t>
      </w:r>
      <w:r>
        <w:rPr>
          <w:rFonts w:ascii="Times" w:hAnsi="Times"/>
        </w:rPr>
        <w:t xml:space="preserve"> </w:t>
      </w:r>
      <w:r>
        <w:t>MRI (b) techniques</w:t>
      </w:r>
      <w:r w:rsidR="000D4665">
        <w:t>.</w:t>
      </w:r>
      <w:bookmarkEnd w:id="586"/>
      <w:r>
        <w:t xml:space="preserve"> </w:t>
      </w:r>
    </w:p>
    <w:p w14:paraId="3CB70270" w14:textId="50222449" w:rsidR="00115CE1" w:rsidRDefault="000D4665" w:rsidP="006717E0">
      <w:pPr>
        <w:pStyle w:val="Subtitle"/>
      </w:pPr>
      <w:r>
        <w:t>The comparison is made for two patients with CF (patients 1 and 2) and normal FEV</w:t>
      </w:r>
      <w:r>
        <w:rPr>
          <w:vertAlign w:val="subscript"/>
        </w:rPr>
        <w:t>1</w:t>
      </w:r>
      <w:r>
        <w:t xml:space="preserve">. </w:t>
      </w:r>
      <w:r w:rsidR="00115CE1">
        <w:t xml:space="preserve">For both </w:t>
      </w:r>
      <w:r>
        <w:t>patients,</w:t>
      </w:r>
      <w:r w:rsidR="00115CE1">
        <w:t xml:space="preserve"> there is a degree of visible concordance in the location of ventilation abnormalities.</w:t>
      </w:r>
    </w:p>
    <w:p w14:paraId="67431890" w14:textId="77777777" w:rsidR="00F70C27" w:rsidRPr="00F70C27" w:rsidRDefault="00F70C27" w:rsidP="006717E0"/>
    <w:p w14:paraId="53E55F00" w14:textId="77777777" w:rsidR="00115CE1" w:rsidRDefault="00115CE1" w:rsidP="006717E0">
      <w:r>
        <w:lastRenderedPageBreak/>
        <w:t>Patients with more severe disease, who have more distinct ventilation abnormalities may have better agreement (</w:t>
      </w:r>
      <w:r>
        <w:fldChar w:fldCharType="begin"/>
      </w:r>
      <w:r>
        <w:instrText xml:space="preserve"> REF _Ref16107597 \h </w:instrText>
      </w:r>
      <w:r>
        <w:fldChar w:fldCharType="separate"/>
      </w:r>
      <w:r w:rsidR="00140F11">
        <w:t xml:space="preserve">Figure </w:t>
      </w:r>
      <w:r w:rsidR="00140F11">
        <w:rPr>
          <w:noProof/>
        </w:rPr>
        <w:t>7</w:t>
      </w:r>
      <w:r w:rsidR="00140F11">
        <w:noBreakHyphen/>
      </w:r>
      <w:r w:rsidR="00140F11">
        <w:rPr>
          <w:noProof/>
        </w:rPr>
        <w:t>7</w:t>
      </w:r>
      <w:r>
        <w:fldChar w:fldCharType="end"/>
      </w:r>
      <w:r>
        <w:t>). A more detailed qualitative and quantitative comparison is required to better understand the applicability of both methods.</w:t>
      </w:r>
    </w:p>
    <w:p w14:paraId="217A5473" w14:textId="77777777" w:rsidR="00115CE1" w:rsidRDefault="00115CE1" w:rsidP="006717E0"/>
    <w:p w14:paraId="6D068442" w14:textId="77777777" w:rsidR="00115CE1" w:rsidRDefault="00115CE1" w:rsidP="00444D94">
      <w:pPr>
        <w:jc w:val="center"/>
      </w:pPr>
      <w:r>
        <w:rPr>
          <w:noProof/>
          <w:lang w:val="en-US"/>
        </w:rPr>
        <w:drawing>
          <wp:inline distT="0" distB="0" distL="0" distR="0" wp14:anchorId="218E98C7" wp14:editId="1F74359E">
            <wp:extent cx="4477008" cy="4882636"/>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EFUL abnormal FEV1.tiff"/>
                    <pic:cNvPicPr/>
                  </pic:nvPicPr>
                  <pic:blipFill>
                    <a:blip r:embed="rId217">
                      <a:extLst>
                        <a:ext uri="{28A0092B-C50C-407E-A947-70E740481C1C}">
                          <a14:useLocalDpi xmlns:a14="http://schemas.microsoft.com/office/drawing/2010/main" val="0"/>
                        </a:ext>
                      </a:extLst>
                    </a:blip>
                    <a:stretch>
                      <a:fillRect/>
                    </a:stretch>
                  </pic:blipFill>
                  <pic:spPr>
                    <a:xfrm>
                      <a:off x="0" y="0"/>
                      <a:ext cx="4479453" cy="4885303"/>
                    </a:xfrm>
                    <a:prstGeom prst="rect">
                      <a:avLst/>
                    </a:prstGeom>
                  </pic:spPr>
                </pic:pic>
              </a:graphicData>
            </a:graphic>
          </wp:inline>
        </w:drawing>
      </w:r>
    </w:p>
    <w:p w14:paraId="1800AFD3" w14:textId="65F6150A" w:rsidR="00F70C27" w:rsidRDefault="00115CE1" w:rsidP="006717E0">
      <w:pPr>
        <w:pStyle w:val="Caption"/>
      </w:pPr>
      <w:bookmarkStart w:id="587" w:name="_Ref16107597"/>
      <w:bookmarkStart w:id="588" w:name="_Toc27383140"/>
      <w:r>
        <w:t xml:space="preserve">Figure </w:t>
      </w:r>
      <w:fldSimple w:instr=" STYLEREF 1 \s ">
        <w:r w:rsidR="00824FFE">
          <w:rPr>
            <w:noProof/>
          </w:rPr>
          <w:t>7</w:t>
        </w:r>
      </w:fldSimple>
      <w:r w:rsidR="00824FFE">
        <w:noBreakHyphen/>
      </w:r>
      <w:fldSimple w:instr=" SEQ Figure \* ARABIC \s 1 ">
        <w:r w:rsidR="00824FFE">
          <w:rPr>
            <w:noProof/>
          </w:rPr>
          <w:t>7</w:t>
        </w:r>
      </w:fldSimple>
      <w:bookmarkEnd w:id="587"/>
      <w:r>
        <w:t xml:space="preserve">: A comparison of ventilation MRI using </w:t>
      </w:r>
      <w:r w:rsidR="004D55BF">
        <w:t xml:space="preserve">PREFUL (a) and </w:t>
      </w:r>
      <w:r w:rsidR="005E6BBB">
        <w:rPr>
          <w:vertAlign w:val="superscript"/>
        </w:rPr>
        <w:t>129</w:t>
      </w:r>
      <w:r w:rsidR="005E6BBB">
        <w:t>Xe</w:t>
      </w:r>
      <w:r>
        <w:rPr>
          <w:rFonts w:ascii="Times" w:hAnsi="Times"/>
        </w:rPr>
        <w:t xml:space="preserve"> </w:t>
      </w:r>
      <w:r>
        <w:t>MRI (b) techniques</w:t>
      </w:r>
      <w:r w:rsidR="000D4665">
        <w:t>.</w:t>
      </w:r>
      <w:bookmarkEnd w:id="588"/>
      <w:r>
        <w:t xml:space="preserve"> </w:t>
      </w:r>
    </w:p>
    <w:p w14:paraId="2E0CD8EE" w14:textId="67854025" w:rsidR="00115CE1" w:rsidRDefault="000D4665" w:rsidP="006717E0">
      <w:pPr>
        <w:pStyle w:val="Subtitle"/>
      </w:pPr>
      <w:r>
        <w:t>The comparison is made for two patients with CF (patients 1 and 2) and abnormal FEV</w:t>
      </w:r>
      <w:r>
        <w:rPr>
          <w:vertAlign w:val="subscript"/>
        </w:rPr>
        <w:t>1</w:t>
      </w:r>
      <w:r>
        <w:t>.</w:t>
      </w:r>
      <w:r w:rsidR="00115CE1">
        <w:t>For both patients there is a degree of visible concordance in the location of ventilation abnormalities.</w:t>
      </w:r>
    </w:p>
    <w:p w14:paraId="3DEAED2A" w14:textId="77777777" w:rsidR="00115CE1" w:rsidRDefault="00115CE1" w:rsidP="006717E0"/>
    <w:p w14:paraId="789941C4" w14:textId="77777777" w:rsidR="00115CE1" w:rsidRDefault="00115CE1" w:rsidP="006717E0">
      <w:pPr>
        <w:pStyle w:val="Heading3"/>
      </w:pPr>
      <w:r>
        <w:br w:type="page"/>
      </w:r>
    </w:p>
    <w:p w14:paraId="2A7CF06B" w14:textId="0463FF8E" w:rsidR="00115CE1" w:rsidRDefault="00115CE1" w:rsidP="006717E0">
      <w:pPr>
        <w:pStyle w:val="Heading2"/>
      </w:pPr>
      <w:bookmarkStart w:id="589" w:name="_Toc27382961"/>
      <w:r>
        <w:lastRenderedPageBreak/>
        <w:t>Summary</w:t>
      </w:r>
      <w:bookmarkEnd w:id="589"/>
    </w:p>
    <w:p w14:paraId="16200839" w14:textId="77777777" w:rsidR="00115CE1" w:rsidRDefault="00115CE1" w:rsidP="006717E0"/>
    <w:p w14:paraId="65E833E5" w14:textId="5EDA1AA3" w:rsidR="00115CE1" w:rsidRDefault="00115CE1" w:rsidP="006717E0">
      <w:r>
        <w:t xml:space="preserve">The role of MRI is yet to be fully determined in assessing CF lung disease. The degree of functional and structural information that can be generated in a short period of time (30-45 minutes) </w:t>
      </w:r>
      <w:r w:rsidR="00B77CB9">
        <w:t>is substantial.</w:t>
      </w:r>
      <w:r>
        <w:t xml:space="preserve"> </w:t>
      </w:r>
      <w:r w:rsidR="00FE3292">
        <w:t xml:space="preserve">By </w:t>
      </w:r>
      <w:r w:rsidR="00B77CB9">
        <w:t>utilising a variety of MRI sequences</w:t>
      </w:r>
      <w:r w:rsidR="00FE3292">
        <w:t>,</w:t>
      </w:r>
      <w:r w:rsidR="00B77CB9">
        <w:t xml:space="preserve"> MRI has a significant role to play in the future management of patients with CF of all ages and disease severities. </w:t>
      </w:r>
    </w:p>
    <w:p w14:paraId="181BB315" w14:textId="77777777" w:rsidR="00115CE1" w:rsidRDefault="00115CE1" w:rsidP="006717E0"/>
    <w:p w14:paraId="79B1ECC4" w14:textId="0642D879" w:rsidR="00115CE1" w:rsidRDefault="00254014" w:rsidP="006717E0">
      <w:r>
        <w:t>The data presented in this study represents the largest known study of ventilation MRI in CF to date.</w:t>
      </w:r>
      <w:r w:rsidR="00B77CB9">
        <w:t xml:space="preserve"> There are several key findings from this thesis that help to better understand the underlying nature of lung disease in CF. These key findings include:</w:t>
      </w:r>
    </w:p>
    <w:p w14:paraId="3299102D" w14:textId="77777777" w:rsidR="00B77CB9" w:rsidRDefault="00B77CB9" w:rsidP="006717E0"/>
    <w:p w14:paraId="5BB20738" w14:textId="77777777" w:rsidR="00B77CB9" w:rsidRDefault="00B77CB9" w:rsidP="006717E0">
      <w:pPr>
        <w:pStyle w:val="ListParagraph"/>
        <w:numPr>
          <w:ilvl w:val="0"/>
          <w:numId w:val="30"/>
        </w:numPr>
      </w:pPr>
      <w:r>
        <w:t xml:space="preserve">Ventilation MRI and lung function metrics are highly correlated. </w:t>
      </w:r>
    </w:p>
    <w:p w14:paraId="32224CE3" w14:textId="6C7107B3" w:rsidR="00B77CB9" w:rsidRDefault="00B77CB9" w:rsidP="006717E0">
      <w:pPr>
        <w:pStyle w:val="ListParagraph"/>
        <w:numPr>
          <w:ilvl w:val="0"/>
          <w:numId w:val="30"/>
        </w:numPr>
      </w:pPr>
      <w:r>
        <w:t xml:space="preserve">Patients </w:t>
      </w:r>
      <w:r w:rsidR="004A147F">
        <w:t xml:space="preserve">in this cohort, </w:t>
      </w:r>
      <w:r>
        <w:t>with normal spirometry</w:t>
      </w:r>
      <w:r w:rsidR="004A147F">
        <w:t>,</w:t>
      </w:r>
      <w:r>
        <w:t xml:space="preserve"> had numerous small volume ventilation defects on MRI, whilst patients with abnormal spirometry had fewer large volume ventilation defects. </w:t>
      </w:r>
    </w:p>
    <w:p w14:paraId="41DD6BA2" w14:textId="65C07FD8" w:rsidR="00B77CB9" w:rsidRDefault="00B77CB9" w:rsidP="006717E0">
      <w:pPr>
        <w:pStyle w:val="ListParagraph"/>
        <w:numPr>
          <w:ilvl w:val="0"/>
          <w:numId w:val="30"/>
        </w:numPr>
      </w:pPr>
      <w:r>
        <w:t xml:space="preserve">A VDP of 10% </w:t>
      </w:r>
      <w:r w:rsidR="008D3C9B">
        <w:t>was found</w:t>
      </w:r>
      <w:r>
        <w:t xml:space="preserve"> to be a threshold for detecting abnormal spirometry. </w:t>
      </w:r>
    </w:p>
    <w:p w14:paraId="7C0B7430" w14:textId="77777777" w:rsidR="00B77CB9" w:rsidRDefault="00B77CB9" w:rsidP="006717E0">
      <w:pPr>
        <w:pStyle w:val="ListParagraph"/>
        <w:numPr>
          <w:ilvl w:val="0"/>
          <w:numId w:val="30"/>
        </w:numPr>
      </w:pPr>
      <w:r>
        <w:t xml:space="preserve">When lying supine, LCI increased in CF and controls when compared to sitting. </w:t>
      </w:r>
    </w:p>
    <w:p w14:paraId="56046AAB" w14:textId="77777777" w:rsidR="00B77CB9" w:rsidRDefault="00B77CB9" w:rsidP="006717E0">
      <w:pPr>
        <w:pStyle w:val="ListParagraph"/>
        <w:numPr>
          <w:ilvl w:val="0"/>
          <w:numId w:val="30"/>
        </w:numPr>
      </w:pPr>
      <w:r>
        <w:t xml:space="preserve">Ventilation defects on MRI are sometimes reversible during deep inhalation inferring partial and complete airway obstruction. </w:t>
      </w:r>
    </w:p>
    <w:p w14:paraId="0F4284E6" w14:textId="796581A7" w:rsidR="00B77CB9" w:rsidRDefault="00B77CB9" w:rsidP="006717E0">
      <w:pPr>
        <w:pStyle w:val="ListParagraph"/>
        <w:numPr>
          <w:ilvl w:val="0"/>
          <w:numId w:val="30"/>
        </w:numPr>
      </w:pPr>
      <w:r>
        <w:t>Maximal exercise causes changes to the distribution of ventilation on MRI</w:t>
      </w:r>
      <w:r w:rsidR="008D3C9B">
        <w:t xml:space="preserve"> in CF</w:t>
      </w:r>
      <w:r>
        <w:t xml:space="preserve">. </w:t>
      </w:r>
    </w:p>
    <w:p w14:paraId="0C6BD3AA" w14:textId="77777777" w:rsidR="00B77CB9" w:rsidRDefault="00B77CB9" w:rsidP="006717E0">
      <w:pPr>
        <w:pStyle w:val="ListParagraph"/>
        <w:numPr>
          <w:ilvl w:val="0"/>
          <w:numId w:val="30"/>
        </w:numPr>
      </w:pPr>
      <w:r>
        <w:t xml:space="preserve">Over time ventilation MRI is highly repeatable. </w:t>
      </w:r>
    </w:p>
    <w:p w14:paraId="6C930223" w14:textId="1ABDEBC3" w:rsidR="00B77CB9" w:rsidRDefault="00B77CB9" w:rsidP="006717E0">
      <w:pPr>
        <w:pStyle w:val="ListParagraph"/>
        <w:numPr>
          <w:ilvl w:val="0"/>
          <w:numId w:val="30"/>
        </w:numPr>
      </w:pPr>
      <w:r>
        <w:t>There was no single trend of disease progress</w:t>
      </w:r>
      <w:r w:rsidR="008D3C9B">
        <w:t>ion</w:t>
      </w:r>
      <w:r>
        <w:t xml:space="preserve"> as measured by any method. </w:t>
      </w:r>
    </w:p>
    <w:p w14:paraId="69953C04" w14:textId="221B847B" w:rsidR="00B77CB9" w:rsidRDefault="00B77CB9" w:rsidP="006717E0">
      <w:pPr>
        <w:pStyle w:val="ListParagraph"/>
        <w:numPr>
          <w:ilvl w:val="0"/>
          <w:numId w:val="30"/>
        </w:numPr>
      </w:pPr>
      <w:r>
        <w:t xml:space="preserve">Large changes in ventilation on MRI were </w:t>
      </w:r>
      <w:r w:rsidR="008D3C9B">
        <w:t xml:space="preserve">often </w:t>
      </w:r>
      <w:r>
        <w:t xml:space="preserve">observed </w:t>
      </w:r>
      <w:r w:rsidR="008D3C9B">
        <w:t>without</w:t>
      </w:r>
      <w:r>
        <w:t xml:space="preserve"> change in other lung function methods. </w:t>
      </w:r>
    </w:p>
    <w:p w14:paraId="4878EFE8" w14:textId="77777777" w:rsidR="00B77CB9" w:rsidRDefault="00B77CB9" w:rsidP="006717E0">
      <w:pPr>
        <w:pStyle w:val="ListParagraph"/>
        <w:numPr>
          <w:ilvl w:val="0"/>
          <w:numId w:val="30"/>
        </w:numPr>
      </w:pPr>
      <w:r>
        <w:t xml:space="preserve">Ventilation defects can be tracked in 3D and often provide additional regional lung function detail. </w:t>
      </w:r>
    </w:p>
    <w:p w14:paraId="3ACC8879" w14:textId="5E23B0BB" w:rsidR="00B77CB9" w:rsidRDefault="00B77CB9" w:rsidP="006717E0">
      <w:pPr>
        <w:pStyle w:val="ListParagraph"/>
        <w:numPr>
          <w:ilvl w:val="0"/>
          <w:numId w:val="30"/>
        </w:numPr>
      </w:pPr>
      <w:r>
        <w:t xml:space="preserve">In addition to CF, ventilation MRI is a valuable method for assessing lung </w:t>
      </w:r>
      <w:r w:rsidR="00AB65F8">
        <w:t>function</w:t>
      </w:r>
      <w:r>
        <w:t xml:space="preserve"> in children with other lung diseases.</w:t>
      </w:r>
    </w:p>
    <w:p w14:paraId="4C236E14" w14:textId="77777777" w:rsidR="00B77CB9" w:rsidRDefault="00B77CB9" w:rsidP="006717E0"/>
    <w:p w14:paraId="1A3FE80D" w14:textId="0FCE6303" w:rsidR="00AB65F8" w:rsidRDefault="00CA419B" w:rsidP="006717E0">
      <w:r>
        <w:t>E</w:t>
      </w:r>
      <w:r w:rsidR="00FE3292">
        <w:t>xtensions to this study have been granted</w:t>
      </w:r>
      <w:r w:rsidR="00D740ED">
        <w:t>, which allows for</w:t>
      </w:r>
      <w:r w:rsidR="00FE3292">
        <w:t xml:space="preserve"> a greater exploration of the role of MRI in assessing CF lung disease and other </w:t>
      </w:r>
      <w:r w:rsidR="00D740ED">
        <w:t xml:space="preserve">respiratory </w:t>
      </w:r>
      <w:r w:rsidR="00FE3292">
        <w:t>disorders</w:t>
      </w:r>
      <w:r w:rsidR="00D740ED">
        <w:t xml:space="preserve"> in the future</w:t>
      </w:r>
      <w:r w:rsidR="00FE3292">
        <w:t>.</w:t>
      </w:r>
    </w:p>
    <w:p w14:paraId="39D507A0" w14:textId="77777777" w:rsidR="00115CE1" w:rsidRDefault="00115CE1" w:rsidP="00444D94">
      <w:pPr>
        <w:jc w:val="center"/>
      </w:pPr>
      <w:r>
        <w:rPr>
          <w:noProof/>
          <w:lang w:val="en-US"/>
        </w:rPr>
        <w:lastRenderedPageBreak/>
        <w:drawing>
          <wp:inline distT="0" distB="0" distL="0" distR="0" wp14:anchorId="54B83000" wp14:editId="3E15B560">
            <wp:extent cx="5326574" cy="7660640"/>
            <wp:effectExtent l="0" t="0" r="7620" b="1016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MAVIC_30_allMRI.tiff"/>
                    <pic:cNvPicPr/>
                  </pic:nvPicPr>
                  <pic:blipFill>
                    <a:blip r:embed="rId218">
                      <a:extLst>
                        <a:ext uri="{28A0092B-C50C-407E-A947-70E740481C1C}">
                          <a14:useLocalDpi xmlns:a14="http://schemas.microsoft.com/office/drawing/2010/main" val="0"/>
                        </a:ext>
                      </a:extLst>
                    </a:blip>
                    <a:stretch>
                      <a:fillRect/>
                    </a:stretch>
                  </pic:blipFill>
                  <pic:spPr>
                    <a:xfrm>
                      <a:off x="0" y="0"/>
                      <a:ext cx="5334243" cy="7671670"/>
                    </a:xfrm>
                    <a:prstGeom prst="rect">
                      <a:avLst/>
                    </a:prstGeom>
                  </pic:spPr>
                </pic:pic>
              </a:graphicData>
            </a:graphic>
          </wp:inline>
        </w:drawing>
      </w:r>
    </w:p>
    <w:p w14:paraId="7AF6DEEE" w14:textId="6900C9AA" w:rsidR="00F70C27" w:rsidRDefault="00115CE1" w:rsidP="006717E0">
      <w:pPr>
        <w:pStyle w:val="Caption"/>
      </w:pPr>
      <w:bookmarkStart w:id="590" w:name="_Ref16107872"/>
      <w:bookmarkStart w:id="591" w:name="_Toc27383141"/>
      <w:r>
        <w:t xml:space="preserve">Figure </w:t>
      </w:r>
      <w:fldSimple w:instr=" STYLEREF 1 \s ">
        <w:r w:rsidR="00824FFE">
          <w:rPr>
            <w:noProof/>
          </w:rPr>
          <w:t>7</w:t>
        </w:r>
      </w:fldSimple>
      <w:r w:rsidR="00824FFE">
        <w:noBreakHyphen/>
      </w:r>
      <w:fldSimple w:instr=" SEQ Figure \* ARABIC \s 1 ">
        <w:r w:rsidR="00824FFE">
          <w:rPr>
            <w:noProof/>
          </w:rPr>
          <w:t>8</w:t>
        </w:r>
      </w:fldSimple>
      <w:bookmarkEnd w:id="590"/>
      <w:r>
        <w:t xml:space="preserve">: </w:t>
      </w:r>
      <w:r w:rsidR="00C11AC4">
        <w:t>F</w:t>
      </w:r>
      <w:r>
        <w:t xml:space="preserve">unctional and structural </w:t>
      </w:r>
      <w:r w:rsidR="00C11AC4">
        <w:t xml:space="preserve">MRI </w:t>
      </w:r>
      <w:r>
        <w:t>acquired from different sequences for one patient with CF.</w:t>
      </w:r>
      <w:bookmarkEnd w:id="591"/>
      <w:r>
        <w:t xml:space="preserve"> </w:t>
      </w:r>
    </w:p>
    <w:p w14:paraId="15E28304" w14:textId="77777777" w:rsidR="000E6673" w:rsidRDefault="00115CE1" w:rsidP="006717E0">
      <w:pPr>
        <w:pStyle w:val="Subtitle"/>
      </w:pPr>
      <w:r>
        <w:t xml:space="preserve">The range of images shows the large degree of clinical information that can be gathered safely in a relatively short time-frame. Each row shows a different MRI sequence with each column depicting a similar anatomical slice. a) </w:t>
      </w:r>
      <w:r w:rsidR="005E6BBB">
        <w:rPr>
          <w:vertAlign w:val="superscript"/>
        </w:rPr>
        <w:t>3</w:t>
      </w:r>
      <w:r w:rsidR="005E6BBB">
        <w:t>He</w:t>
      </w:r>
      <w:r>
        <w:rPr>
          <w:rFonts w:ascii="Times" w:hAnsi="Times"/>
        </w:rPr>
        <w:t xml:space="preserve"> </w:t>
      </w:r>
      <w:r>
        <w:t xml:space="preserve">ventilation at EIVt, b) </w:t>
      </w:r>
      <w:r w:rsidR="005E6BBB">
        <w:rPr>
          <w:vertAlign w:val="superscript"/>
        </w:rPr>
        <w:t>3</w:t>
      </w:r>
      <w:r w:rsidR="005E6BBB">
        <w:t>He</w:t>
      </w:r>
      <w:r>
        <w:rPr>
          <w:rFonts w:ascii="Times" w:hAnsi="Times"/>
        </w:rPr>
        <w:t xml:space="preserve"> </w:t>
      </w:r>
      <w:r>
        <w:t xml:space="preserve">ventilation at TLC, c) </w:t>
      </w:r>
      <w:r w:rsidR="009F2E7D">
        <w:rPr>
          <w:vertAlign w:val="superscript"/>
        </w:rPr>
        <w:t>1</w:t>
      </w:r>
      <w:r w:rsidR="009F2E7D">
        <w:t>H</w:t>
      </w:r>
      <w:r>
        <w:rPr>
          <w:rFonts w:ascii="Times" w:hAnsi="Times"/>
        </w:rPr>
        <w:t xml:space="preserve"> </w:t>
      </w:r>
      <w:r>
        <w:t xml:space="preserve">PREFUL, d) </w:t>
      </w:r>
      <w:r w:rsidR="009F2E7D">
        <w:rPr>
          <w:vertAlign w:val="superscript"/>
        </w:rPr>
        <w:t>1</w:t>
      </w:r>
      <w:r w:rsidR="009F2E7D">
        <w:t>H</w:t>
      </w:r>
      <w:r>
        <w:rPr>
          <w:rFonts w:ascii="Times" w:hAnsi="Times"/>
        </w:rPr>
        <w:t xml:space="preserve"> </w:t>
      </w:r>
      <w:r>
        <w:t xml:space="preserve">perfusion (gadolinium), e) </w:t>
      </w:r>
      <w:r w:rsidR="009F2E7D">
        <w:rPr>
          <w:vertAlign w:val="superscript"/>
        </w:rPr>
        <w:t>1</w:t>
      </w:r>
      <w:r w:rsidR="009F2E7D">
        <w:t>H</w:t>
      </w:r>
      <w:r>
        <w:rPr>
          <w:rFonts w:ascii="Times" w:hAnsi="Times"/>
        </w:rPr>
        <w:t xml:space="preserve"> </w:t>
      </w:r>
      <w:r>
        <w:t xml:space="preserve">UTE, f) </w:t>
      </w:r>
      <w:r w:rsidR="009F2E7D">
        <w:rPr>
          <w:vertAlign w:val="superscript"/>
        </w:rPr>
        <w:t>1</w:t>
      </w:r>
      <w:r w:rsidR="009F2E7D">
        <w:t>H</w:t>
      </w:r>
      <w:r>
        <w:rPr>
          <w:rFonts w:ascii="Times" w:hAnsi="Times"/>
        </w:rPr>
        <w:t xml:space="preserve"> </w:t>
      </w:r>
      <w:r>
        <w:t xml:space="preserve">3D SPGR at TLC, g) </w:t>
      </w:r>
      <w:r w:rsidR="009F2E7D">
        <w:rPr>
          <w:vertAlign w:val="superscript"/>
        </w:rPr>
        <w:t>1</w:t>
      </w:r>
      <w:r w:rsidR="009F2E7D">
        <w:t>H</w:t>
      </w:r>
      <w:r>
        <w:rPr>
          <w:rFonts w:ascii="Times" w:hAnsi="Times"/>
        </w:rPr>
        <w:t xml:space="preserve"> </w:t>
      </w:r>
      <w:r>
        <w:t>3D SPGR at RV.</w:t>
      </w:r>
    </w:p>
    <w:p w14:paraId="3481FF55" w14:textId="61DBF492" w:rsidR="00364287" w:rsidRDefault="00364287" w:rsidP="006717E0">
      <w:pPr>
        <w:pStyle w:val="Subtitle"/>
        <w:sectPr w:rsidR="00364287" w:rsidSect="00756F0E">
          <w:headerReference w:type="default" r:id="rId219"/>
          <w:footerReference w:type="default" r:id="rId220"/>
          <w:pgSz w:w="11900" w:h="16840"/>
          <w:pgMar w:top="1440" w:right="1134" w:bottom="1440" w:left="1134" w:header="964" w:footer="964" w:gutter="0"/>
          <w:cols w:space="708"/>
          <w:docGrid w:linePitch="360"/>
        </w:sectPr>
      </w:pPr>
    </w:p>
    <w:p w14:paraId="3C9258AC" w14:textId="70D4F32D" w:rsidR="00115CE1" w:rsidRDefault="00115CE1" w:rsidP="006717E0">
      <w:pPr>
        <w:pStyle w:val="Subtitle"/>
      </w:pPr>
    </w:p>
    <w:p w14:paraId="7B8A1051" w14:textId="77777777" w:rsidR="00F70C27" w:rsidRDefault="00F70C27" w:rsidP="006717E0"/>
    <w:p w14:paraId="7AA0F293" w14:textId="77777777" w:rsidR="00F70C27" w:rsidRDefault="00F70C27" w:rsidP="006717E0"/>
    <w:p w14:paraId="5459C8C2" w14:textId="77777777" w:rsidR="00F70C27" w:rsidRDefault="00F70C27" w:rsidP="006717E0"/>
    <w:p w14:paraId="5C4F7D98" w14:textId="3F88BB66" w:rsidR="006F1D29" w:rsidRPr="00444D94" w:rsidRDefault="00F70C27" w:rsidP="00444D94">
      <w:pPr>
        <w:jc w:val="center"/>
        <w:rPr>
          <w:b/>
          <w:i/>
          <w:sz w:val="40"/>
          <w:szCs w:val="40"/>
        </w:rPr>
      </w:pPr>
      <w:r w:rsidRPr="00444D94">
        <w:rPr>
          <w:b/>
          <w:i/>
          <w:sz w:val="40"/>
          <w:szCs w:val="40"/>
        </w:rPr>
        <w:t>Bibliography</w:t>
      </w:r>
    </w:p>
    <w:p w14:paraId="6E39C9F2" w14:textId="025A9587" w:rsidR="006F1D29" w:rsidRPr="00802970" w:rsidRDefault="006F1D29" w:rsidP="006717E0">
      <w:pPr>
        <w:pStyle w:val="EndNoteBibliography"/>
        <w:rPr>
          <w:noProof/>
        </w:rPr>
      </w:pPr>
      <w:r>
        <w:fldChar w:fldCharType="begin"/>
      </w:r>
      <w:r>
        <w:instrText xml:space="preserve"> ADDIN EN.REFLIST </w:instrText>
      </w:r>
      <w:r>
        <w:fldChar w:fldCharType="separate"/>
      </w:r>
    </w:p>
    <w:p w14:paraId="3A052A2C" w14:textId="77777777" w:rsidR="006F1D29" w:rsidRPr="007951EB" w:rsidRDefault="006F1D29" w:rsidP="006717E0">
      <w:r>
        <w:fldChar w:fldCharType="end"/>
      </w:r>
    </w:p>
    <w:p w14:paraId="69642B29" w14:textId="5346DA5E" w:rsidR="008553F0" w:rsidRPr="006103CF" w:rsidRDefault="008553F0" w:rsidP="006717E0">
      <w:pPr>
        <w:pStyle w:val="EndNoteBibliography"/>
      </w:pPr>
    </w:p>
    <w:p w14:paraId="7BD5C715" w14:textId="536CD7DB" w:rsidR="00772EA5" w:rsidRDefault="00772EA5" w:rsidP="006717E0"/>
    <w:p w14:paraId="526E43D7" w14:textId="77777777" w:rsidR="008553F0" w:rsidRDefault="008553F0" w:rsidP="006717E0"/>
    <w:p w14:paraId="6B2D63EC" w14:textId="77777777" w:rsidR="008553F0" w:rsidRDefault="008553F0" w:rsidP="006717E0"/>
    <w:p w14:paraId="53436A89" w14:textId="77777777" w:rsidR="00772EA5" w:rsidRDefault="00772EA5" w:rsidP="006717E0"/>
    <w:p w14:paraId="5C5AF7FD" w14:textId="7B6FF09E" w:rsidR="00772EA5" w:rsidRDefault="00772EA5" w:rsidP="006717E0">
      <w:pPr>
        <w:sectPr w:rsidR="00772EA5" w:rsidSect="00756F0E">
          <w:headerReference w:type="default" r:id="rId221"/>
          <w:footerReference w:type="default" r:id="rId222"/>
          <w:pgSz w:w="11900" w:h="16840"/>
          <w:pgMar w:top="1440" w:right="1134" w:bottom="1440" w:left="1134" w:header="964" w:footer="964" w:gutter="0"/>
          <w:cols w:space="708"/>
          <w:docGrid w:linePitch="360"/>
        </w:sectPr>
      </w:pPr>
    </w:p>
    <w:p w14:paraId="51E5756C" w14:textId="085B2D66" w:rsidR="007D0C31" w:rsidRDefault="007D0C31" w:rsidP="006717E0">
      <w:pPr>
        <w:pStyle w:val="Heading1"/>
      </w:pPr>
      <w:bookmarkStart w:id="592" w:name="_Toc27382962"/>
      <w:r>
        <w:lastRenderedPageBreak/>
        <w:t>Bibliography</w:t>
      </w:r>
      <w:bookmarkEnd w:id="592"/>
    </w:p>
    <w:p w14:paraId="6AD6850D" w14:textId="77777777" w:rsidR="007D0C31" w:rsidRDefault="007D0C31" w:rsidP="006717E0">
      <w:pPr>
        <w:pStyle w:val="EndNoteBibliography"/>
      </w:pPr>
    </w:p>
    <w:p w14:paraId="3A1F04F3" w14:textId="77777777" w:rsidR="00B86FC1" w:rsidRPr="00B86FC1" w:rsidRDefault="007D0C31" w:rsidP="00B86FC1">
      <w:pPr>
        <w:pStyle w:val="EndNoteBibliography"/>
        <w:spacing w:after="240"/>
        <w:rPr>
          <w:noProof/>
        </w:rPr>
      </w:pPr>
      <w:r>
        <w:fldChar w:fldCharType="begin"/>
      </w:r>
      <w:r>
        <w:instrText xml:space="preserve"> ADDIN EN.REFLIST </w:instrText>
      </w:r>
      <w:r>
        <w:fldChar w:fldCharType="separate"/>
      </w:r>
      <w:r w:rsidR="00B86FC1" w:rsidRPr="00B86FC1">
        <w:rPr>
          <w:noProof/>
        </w:rPr>
        <w:t>1.</w:t>
      </w:r>
      <w:r w:rsidR="00B86FC1" w:rsidRPr="00B86FC1">
        <w:rPr>
          <w:noProof/>
        </w:rPr>
        <w:tab/>
        <w:t>Cohen-Cymberknoh M, Shoseyov D, Kerem E. Managing cystic fibrosis: strategies that increase life expectancy and improve quality of life. American Journal of Respiratory and Critical Care Medicine. 2011;183(11):1463-71.</w:t>
      </w:r>
    </w:p>
    <w:p w14:paraId="625A28E3" w14:textId="77777777" w:rsidR="00B86FC1" w:rsidRPr="00B86FC1" w:rsidRDefault="00B86FC1" w:rsidP="00B86FC1">
      <w:pPr>
        <w:pStyle w:val="EndNoteBibliography"/>
        <w:spacing w:after="240"/>
        <w:rPr>
          <w:noProof/>
        </w:rPr>
      </w:pPr>
      <w:r w:rsidRPr="00B86FC1">
        <w:rPr>
          <w:noProof/>
        </w:rPr>
        <w:t>2.</w:t>
      </w:r>
      <w:r w:rsidRPr="00B86FC1">
        <w:rPr>
          <w:noProof/>
        </w:rPr>
        <w:tab/>
        <w:t>Kerem B, Rommens JM, Buchanan JA, Markiewicz D, Cox TK, Chakravarti A, Buchwald M, Tsui LC. Identification of the cystic fibrosis gene: genetic analysis. Science. 1989;245(4922):1073-80.</w:t>
      </w:r>
    </w:p>
    <w:p w14:paraId="25FE316C" w14:textId="77777777" w:rsidR="00B86FC1" w:rsidRPr="00B86FC1" w:rsidRDefault="00B86FC1" w:rsidP="00B86FC1">
      <w:pPr>
        <w:pStyle w:val="EndNoteBibliography"/>
        <w:spacing w:after="240"/>
        <w:rPr>
          <w:noProof/>
        </w:rPr>
      </w:pPr>
      <w:r w:rsidRPr="00B86FC1">
        <w:rPr>
          <w:noProof/>
        </w:rPr>
        <w:t>3.</w:t>
      </w:r>
      <w:r w:rsidRPr="00B86FC1">
        <w:rPr>
          <w:noProof/>
        </w:rPr>
        <w:tab/>
        <w:t>Riordan JR, Rommens JM, Kerem B, Alon N, Rozmahel R, Grzelczak Z, Zielenski J, Lok S, Plavsic N, Chou JL, et al. Identification of the cystic fibrosis gene: cloning and characterization of complementary DNA. Science. 1989;245(4922):1066-73.</w:t>
      </w:r>
    </w:p>
    <w:p w14:paraId="59A1A437" w14:textId="77777777" w:rsidR="00B86FC1" w:rsidRPr="00B86FC1" w:rsidRDefault="00B86FC1" w:rsidP="00B86FC1">
      <w:pPr>
        <w:pStyle w:val="EndNoteBibliography"/>
        <w:spacing w:after="240"/>
        <w:rPr>
          <w:noProof/>
        </w:rPr>
      </w:pPr>
      <w:r w:rsidRPr="00B86FC1">
        <w:rPr>
          <w:noProof/>
        </w:rPr>
        <w:t>4.</w:t>
      </w:r>
      <w:r w:rsidRPr="00B86FC1">
        <w:rPr>
          <w:noProof/>
        </w:rPr>
        <w:tab/>
        <w:t>Rommens JM, Iannuzzi MC, Kerem B, Drumm ML, Melmer G, Dean M, Rozmahel R, Cole JL, Kennedy D, Hidaka N, et al. Identification of the cystic fibrosis gene: chromosome walking and jumping. Science. 1989;245(4922):1059-65.</w:t>
      </w:r>
    </w:p>
    <w:p w14:paraId="284E25A8" w14:textId="77777777" w:rsidR="00B86FC1" w:rsidRPr="00B86FC1" w:rsidRDefault="00B86FC1" w:rsidP="00B86FC1">
      <w:pPr>
        <w:pStyle w:val="EndNoteBibliography"/>
        <w:spacing w:after="240"/>
        <w:rPr>
          <w:noProof/>
        </w:rPr>
      </w:pPr>
      <w:r w:rsidRPr="00B86FC1">
        <w:rPr>
          <w:noProof/>
        </w:rPr>
        <w:t>5.</w:t>
      </w:r>
      <w:r w:rsidRPr="00B86FC1">
        <w:rPr>
          <w:noProof/>
        </w:rPr>
        <w:tab/>
        <w:t>Davis PB. Cystic fibrosis since 1938. American Journal of Respiratory and Critical Care Medicine. 2006;173(5):475-82.</w:t>
      </w:r>
    </w:p>
    <w:p w14:paraId="04FCBEE2" w14:textId="77777777" w:rsidR="00B86FC1" w:rsidRPr="00B86FC1" w:rsidRDefault="00B86FC1" w:rsidP="00B86FC1">
      <w:pPr>
        <w:pStyle w:val="EndNoteBibliography"/>
        <w:spacing w:after="240"/>
        <w:rPr>
          <w:noProof/>
        </w:rPr>
      </w:pPr>
      <w:r w:rsidRPr="00B86FC1">
        <w:rPr>
          <w:noProof/>
        </w:rPr>
        <w:t>6.</w:t>
      </w:r>
      <w:r w:rsidRPr="00B86FC1">
        <w:rPr>
          <w:noProof/>
        </w:rPr>
        <w:tab/>
        <w:t>Keogh RH, Szczesniak R, Taylor-Robinson D, Bilton D. Up-to-date and projected estimates of survival for people with cystic fibrosis using baseline characteristics: A longitudinal study using UK patient registry data. J Cyst Fibros. 2018;17(2):218-27.</w:t>
      </w:r>
    </w:p>
    <w:p w14:paraId="70C47BC9" w14:textId="77777777" w:rsidR="00B86FC1" w:rsidRPr="00B86FC1" w:rsidRDefault="00B86FC1" w:rsidP="00B86FC1">
      <w:pPr>
        <w:pStyle w:val="EndNoteBibliography"/>
        <w:spacing w:after="240"/>
        <w:rPr>
          <w:noProof/>
        </w:rPr>
      </w:pPr>
      <w:r w:rsidRPr="00B86FC1">
        <w:rPr>
          <w:noProof/>
        </w:rPr>
        <w:t>7.</w:t>
      </w:r>
      <w:r w:rsidRPr="00B86FC1">
        <w:rPr>
          <w:noProof/>
        </w:rPr>
        <w:tab/>
        <w:t>Dodge JA, Lewis PA, Stanton M, Wilsher J. Cystic fibrosis mortality and survival in the UK: 1947-2003. European Respiratory Journal. 2007;29(3):522-6.</w:t>
      </w:r>
    </w:p>
    <w:p w14:paraId="763F64CA" w14:textId="77777777" w:rsidR="00B86FC1" w:rsidRPr="00B86FC1" w:rsidRDefault="00B86FC1" w:rsidP="00B86FC1">
      <w:pPr>
        <w:pStyle w:val="EndNoteBibliography"/>
        <w:spacing w:after="240"/>
        <w:rPr>
          <w:noProof/>
        </w:rPr>
      </w:pPr>
      <w:r w:rsidRPr="00B86FC1">
        <w:rPr>
          <w:noProof/>
        </w:rPr>
        <w:t>8.</w:t>
      </w:r>
      <w:r w:rsidRPr="00B86FC1">
        <w:rPr>
          <w:noProof/>
        </w:rPr>
        <w:tab/>
        <w:t>Gibson RL, Burns JL, Ramsey BW. Pathophysiology and management of pulmonary infections in cystic fibrosis. American Journal of Respiratory and Critical Care Medicine. 2003;168(8):918-51.</w:t>
      </w:r>
    </w:p>
    <w:p w14:paraId="68B79EAF" w14:textId="77777777" w:rsidR="00B86FC1" w:rsidRPr="00B86FC1" w:rsidRDefault="00B86FC1" w:rsidP="00B86FC1">
      <w:pPr>
        <w:pStyle w:val="EndNoteBibliography"/>
        <w:spacing w:after="240"/>
        <w:rPr>
          <w:noProof/>
        </w:rPr>
      </w:pPr>
      <w:r w:rsidRPr="00B86FC1">
        <w:rPr>
          <w:noProof/>
        </w:rPr>
        <w:t>9.</w:t>
      </w:r>
      <w:r w:rsidRPr="00B86FC1">
        <w:rPr>
          <w:noProof/>
        </w:rPr>
        <w:tab/>
        <w:t>Kerem E, Kalman YM, Yahav Y, Shoshani T, Abeliovich D, Szeinberg A, Rivlin J, Blau H, Tal A, Ben-Tur L, et al. Highly variable incidence of cystic fibrosis and different mutation distribution among different Jewish ethnic groups in Israel. Human Genetics. 1995;96(2):193-7.</w:t>
      </w:r>
    </w:p>
    <w:p w14:paraId="64D8D761" w14:textId="77777777" w:rsidR="00B86FC1" w:rsidRPr="00B86FC1" w:rsidRDefault="00B86FC1" w:rsidP="00B86FC1">
      <w:pPr>
        <w:pStyle w:val="EndNoteBibliography"/>
        <w:spacing w:after="240"/>
        <w:rPr>
          <w:noProof/>
        </w:rPr>
      </w:pPr>
      <w:r w:rsidRPr="00B86FC1">
        <w:rPr>
          <w:noProof/>
        </w:rPr>
        <w:t>10.</w:t>
      </w:r>
      <w:r w:rsidRPr="00B86FC1">
        <w:rPr>
          <w:noProof/>
        </w:rPr>
        <w:tab/>
        <w:t>Rozen R, Schwartz RH, Hilman BC, Stanislovitis P, Horn GT, Klinger K, Daigneault J, De Braekeleer M, Kerem B, Tsui L, et al. Cystic fibrosis mutations in North American populations of French ancestry: analysis of Quebec French-Canadian and Louisiana Acadian families. American Journal of Human Genetics. 1990;47(4):606-10.</w:t>
      </w:r>
    </w:p>
    <w:p w14:paraId="3D8232CB" w14:textId="77777777" w:rsidR="00B86FC1" w:rsidRPr="00B86FC1" w:rsidRDefault="00B86FC1" w:rsidP="00B86FC1">
      <w:pPr>
        <w:pStyle w:val="EndNoteBibliography"/>
        <w:spacing w:after="240"/>
        <w:rPr>
          <w:noProof/>
        </w:rPr>
      </w:pPr>
      <w:r w:rsidRPr="00B86FC1">
        <w:rPr>
          <w:noProof/>
        </w:rPr>
        <w:t>11.</w:t>
      </w:r>
      <w:r w:rsidRPr="00B86FC1">
        <w:rPr>
          <w:noProof/>
        </w:rPr>
        <w:tab/>
        <w:t>de Gracia J, Mata F, Alvarez A, Casals T, Gatner S, Vendrell M, de la Rosa D, Guarner L, Hermosilla E. Genotype-phenotype correlation for pulmonary function in cystic fibrosis. Thorax. 2005;60(7):558-63.</w:t>
      </w:r>
    </w:p>
    <w:p w14:paraId="6DE8668E" w14:textId="77777777" w:rsidR="00B86FC1" w:rsidRPr="00B86FC1" w:rsidRDefault="00B86FC1" w:rsidP="00B86FC1">
      <w:pPr>
        <w:pStyle w:val="EndNoteBibliography"/>
        <w:spacing w:after="240"/>
        <w:rPr>
          <w:noProof/>
        </w:rPr>
      </w:pPr>
      <w:r w:rsidRPr="00B86FC1">
        <w:rPr>
          <w:noProof/>
        </w:rPr>
        <w:t>12.</w:t>
      </w:r>
      <w:r w:rsidRPr="00B86FC1">
        <w:rPr>
          <w:noProof/>
        </w:rPr>
        <w:tab/>
        <w:t>Plant B, Parkins M. Extrapulmonary manifestations of cystic fibrosis. European Respiratory Society Monograph. 2014;Cystic Fibrosis:219 - 35.</w:t>
      </w:r>
    </w:p>
    <w:p w14:paraId="048A882C" w14:textId="77777777" w:rsidR="00B86FC1" w:rsidRPr="00B86FC1" w:rsidRDefault="00B86FC1" w:rsidP="00B86FC1">
      <w:pPr>
        <w:pStyle w:val="EndNoteBibliography"/>
        <w:spacing w:after="240"/>
        <w:rPr>
          <w:noProof/>
        </w:rPr>
      </w:pPr>
      <w:r w:rsidRPr="00B86FC1">
        <w:rPr>
          <w:noProof/>
        </w:rPr>
        <w:t>13.</w:t>
      </w:r>
      <w:r w:rsidRPr="00B86FC1">
        <w:rPr>
          <w:noProof/>
        </w:rPr>
        <w:tab/>
        <w:t>Quon BS, Aitken ML. Cystic fibrosis: what to expect now in the early adult years. Paediatric Respiratory Reviews. 2012;13(4):206-14.</w:t>
      </w:r>
    </w:p>
    <w:p w14:paraId="6CE59D0F" w14:textId="77777777" w:rsidR="00B86FC1" w:rsidRPr="00B86FC1" w:rsidRDefault="00B86FC1" w:rsidP="00B86FC1">
      <w:pPr>
        <w:pStyle w:val="EndNoteBibliography"/>
        <w:spacing w:after="240"/>
        <w:rPr>
          <w:noProof/>
        </w:rPr>
      </w:pPr>
      <w:r w:rsidRPr="00B86FC1">
        <w:rPr>
          <w:noProof/>
        </w:rPr>
        <w:t>14.</w:t>
      </w:r>
      <w:r w:rsidRPr="00B86FC1">
        <w:rPr>
          <w:noProof/>
        </w:rPr>
        <w:tab/>
        <w:t>Donaldson SH, Boucher RC. Update on pathogenesis of cystic fibrosis lung disease. Current Opinion in Pulmonary Medicine. 2003;9(6):486-91.</w:t>
      </w:r>
    </w:p>
    <w:p w14:paraId="5655B8CD" w14:textId="77777777" w:rsidR="00B86FC1" w:rsidRPr="00B86FC1" w:rsidRDefault="00B86FC1" w:rsidP="00B86FC1">
      <w:pPr>
        <w:pStyle w:val="EndNoteBibliography"/>
        <w:spacing w:after="240"/>
        <w:rPr>
          <w:noProof/>
        </w:rPr>
      </w:pPr>
      <w:r w:rsidRPr="00B86FC1">
        <w:rPr>
          <w:noProof/>
        </w:rPr>
        <w:t>15.</w:t>
      </w:r>
      <w:r w:rsidRPr="00B86FC1">
        <w:rPr>
          <w:noProof/>
        </w:rPr>
        <w:tab/>
        <w:t>Mall MA, Boucher RC. Cystic Fibrosis. Mall MAEJS, editor: European Respiratory Society; 2014 2014-05-31 17:00:00. 332 p.</w:t>
      </w:r>
    </w:p>
    <w:p w14:paraId="29FF535C" w14:textId="77777777" w:rsidR="00B86FC1" w:rsidRPr="00B86FC1" w:rsidRDefault="00B86FC1" w:rsidP="00B86FC1">
      <w:pPr>
        <w:pStyle w:val="EndNoteBibliography"/>
        <w:spacing w:after="240"/>
        <w:rPr>
          <w:noProof/>
        </w:rPr>
      </w:pPr>
      <w:r w:rsidRPr="00B86FC1">
        <w:rPr>
          <w:noProof/>
        </w:rPr>
        <w:t>16.</w:t>
      </w:r>
      <w:r w:rsidRPr="00B86FC1">
        <w:rPr>
          <w:noProof/>
        </w:rPr>
        <w:tab/>
        <w:t>Reilly CC, Ward K, Jolley CJ, Lunt AC, Steier J, Elston C, Polkey MI, Rafferty GF, Moxham J. Neural respiratory drive, pulmonary mechanics and breathlessness in patients with cystic fibrosis. Thorax. 2011;66(3):240-6.</w:t>
      </w:r>
    </w:p>
    <w:p w14:paraId="4B96E9C9" w14:textId="77777777" w:rsidR="00B86FC1" w:rsidRPr="00B86FC1" w:rsidRDefault="00B86FC1" w:rsidP="00B86FC1">
      <w:pPr>
        <w:pStyle w:val="EndNoteBibliography"/>
        <w:spacing w:after="240"/>
        <w:rPr>
          <w:noProof/>
        </w:rPr>
      </w:pPr>
      <w:r w:rsidRPr="00B86FC1">
        <w:rPr>
          <w:noProof/>
        </w:rPr>
        <w:lastRenderedPageBreak/>
        <w:t>17.</w:t>
      </w:r>
      <w:r w:rsidRPr="00B86FC1">
        <w:rPr>
          <w:noProof/>
        </w:rPr>
        <w:tab/>
        <w:t>Kerem E, Conway S, Elborn S, Heijerman H. Standards of care for patients with cystic fibrosis: a European consensus. Journal of Cystic Fibrosis. 2005;4(1):7-26.</w:t>
      </w:r>
    </w:p>
    <w:p w14:paraId="77019CBC" w14:textId="77777777" w:rsidR="00B86FC1" w:rsidRPr="00B86FC1" w:rsidRDefault="00B86FC1" w:rsidP="00B86FC1">
      <w:pPr>
        <w:pStyle w:val="EndNoteBibliography"/>
        <w:spacing w:after="240"/>
        <w:rPr>
          <w:noProof/>
        </w:rPr>
      </w:pPr>
      <w:r w:rsidRPr="00B86FC1">
        <w:rPr>
          <w:noProof/>
        </w:rPr>
        <w:t>18.</w:t>
      </w:r>
      <w:r w:rsidRPr="00B86FC1">
        <w:rPr>
          <w:noProof/>
        </w:rPr>
        <w:tab/>
        <w:t>Horsley A, Cunningham S, Innes JA. Cystic Fibrosis. Second ed. Oxford: Oxford University Press; 2015.</w:t>
      </w:r>
    </w:p>
    <w:p w14:paraId="3C532A6E" w14:textId="77777777" w:rsidR="00B86FC1" w:rsidRPr="00B86FC1" w:rsidRDefault="00B86FC1" w:rsidP="00B86FC1">
      <w:pPr>
        <w:pStyle w:val="EndNoteBibliography"/>
        <w:spacing w:after="240"/>
        <w:rPr>
          <w:noProof/>
        </w:rPr>
      </w:pPr>
      <w:r w:rsidRPr="00B86FC1">
        <w:rPr>
          <w:noProof/>
        </w:rPr>
        <w:t>19.</w:t>
      </w:r>
      <w:r w:rsidRPr="00B86FC1">
        <w:rPr>
          <w:noProof/>
        </w:rPr>
        <w:tab/>
        <w:t>Tiddens HAWM, Donaldson SH, Rosenfeld M, Paré PD. Cystic fibrosis lung disease starts in the small airways: Can we treat it more effectively? Pediatr Pulmonol. 2010;45.</w:t>
      </w:r>
    </w:p>
    <w:p w14:paraId="676C3467" w14:textId="77777777" w:rsidR="00B86FC1" w:rsidRPr="00B86FC1" w:rsidRDefault="00B86FC1" w:rsidP="00B86FC1">
      <w:pPr>
        <w:pStyle w:val="EndNoteBibliography"/>
        <w:spacing w:after="240"/>
        <w:rPr>
          <w:noProof/>
        </w:rPr>
      </w:pPr>
      <w:r w:rsidRPr="00B86FC1">
        <w:rPr>
          <w:noProof/>
        </w:rPr>
        <w:t>20.</w:t>
      </w:r>
      <w:r w:rsidRPr="00B86FC1">
        <w:rPr>
          <w:noProof/>
        </w:rPr>
        <w:tab/>
        <w:t>Macklem PT. The physiology of small airways. Am J Respir Crit Care Med. 1998;157(5 Pt 2):S181-3.</w:t>
      </w:r>
    </w:p>
    <w:p w14:paraId="529F7285" w14:textId="77777777" w:rsidR="00B86FC1" w:rsidRPr="00B86FC1" w:rsidRDefault="00B86FC1" w:rsidP="00B86FC1">
      <w:pPr>
        <w:pStyle w:val="EndNoteBibliography"/>
        <w:spacing w:after="240"/>
        <w:rPr>
          <w:noProof/>
        </w:rPr>
      </w:pPr>
      <w:r w:rsidRPr="00B86FC1">
        <w:rPr>
          <w:noProof/>
        </w:rPr>
        <w:t>21.</w:t>
      </w:r>
      <w:r w:rsidRPr="00B86FC1">
        <w:rPr>
          <w:noProof/>
        </w:rPr>
        <w:tab/>
        <w:t>Weibel ER, Sapoval B, Filoche M. Design of peripheral airways for efficient gas exchange. Respir Physiol Neurobiol. 2005;148(1-2):3-21.</w:t>
      </w:r>
    </w:p>
    <w:p w14:paraId="781FD909" w14:textId="77777777" w:rsidR="00B86FC1" w:rsidRPr="00B86FC1" w:rsidRDefault="00B86FC1" w:rsidP="00B86FC1">
      <w:pPr>
        <w:pStyle w:val="EndNoteBibliography"/>
        <w:spacing w:after="240"/>
        <w:rPr>
          <w:noProof/>
        </w:rPr>
      </w:pPr>
      <w:r w:rsidRPr="00B86FC1">
        <w:rPr>
          <w:noProof/>
        </w:rPr>
        <w:t>22.</w:t>
      </w:r>
      <w:r w:rsidRPr="00B86FC1">
        <w:rPr>
          <w:noProof/>
        </w:rPr>
        <w:tab/>
        <w:t>Rafeeq MM, Murad HAS. Cystic fibrosis: current therapeutic targets and future approaches. Journal of Translational Medicine. 2017;15(1):84.</w:t>
      </w:r>
    </w:p>
    <w:p w14:paraId="1CA1AB7E" w14:textId="77777777" w:rsidR="00B86FC1" w:rsidRPr="00B86FC1" w:rsidRDefault="00B86FC1" w:rsidP="00B86FC1">
      <w:pPr>
        <w:pStyle w:val="EndNoteBibliography"/>
        <w:spacing w:after="240"/>
        <w:rPr>
          <w:noProof/>
        </w:rPr>
      </w:pPr>
      <w:r w:rsidRPr="00B86FC1">
        <w:rPr>
          <w:noProof/>
        </w:rPr>
        <w:t>23.</w:t>
      </w:r>
      <w:r w:rsidRPr="00B86FC1">
        <w:rPr>
          <w:noProof/>
        </w:rPr>
        <w:tab/>
        <w:t>Ratjen F, Doring G, Nikolaizik WH. Effect of inhaled tobramycin on early Pseudomonas aeruginosa colonisation in patients with cystic fibrosis. Lancet. 2001;358(9286):983-4.</w:t>
      </w:r>
    </w:p>
    <w:p w14:paraId="01F6B5F1" w14:textId="77777777" w:rsidR="00B86FC1" w:rsidRPr="00B86FC1" w:rsidRDefault="00B86FC1" w:rsidP="00B86FC1">
      <w:pPr>
        <w:pStyle w:val="EndNoteBibliography"/>
        <w:spacing w:after="240"/>
        <w:rPr>
          <w:noProof/>
        </w:rPr>
      </w:pPr>
      <w:r w:rsidRPr="00B86FC1">
        <w:rPr>
          <w:noProof/>
        </w:rPr>
        <w:t>24.</w:t>
      </w:r>
      <w:r w:rsidRPr="00B86FC1">
        <w:rPr>
          <w:noProof/>
        </w:rPr>
        <w:tab/>
        <w:t>Flume PA, O'Sullivan BP, Robinson KA, Goss CH, Mogayzel PJ, Jr., Willey-Courand DB, Bujan J, Finder J, Lester M, Quittell L, Rosenblatt R, Vender RL, Hazle L, Sabadosa K, Marshall B. Cystic fibrosis pulmonary guidelines: chronic medications for maintenance of lung health. Am J Respir Crit Care Med. 2007;176(10):957-69.</w:t>
      </w:r>
    </w:p>
    <w:p w14:paraId="6931FECE" w14:textId="77777777" w:rsidR="00B86FC1" w:rsidRPr="00B86FC1" w:rsidRDefault="00B86FC1" w:rsidP="00B86FC1">
      <w:pPr>
        <w:pStyle w:val="EndNoteBibliography"/>
        <w:spacing w:after="240"/>
        <w:rPr>
          <w:noProof/>
        </w:rPr>
      </w:pPr>
      <w:r w:rsidRPr="00B86FC1">
        <w:rPr>
          <w:noProof/>
        </w:rPr>
        <w:t>25.</w:t>
      </w:r>
      <w:r w:rsidRPr="00B86FC1">
        <w:rPr>
          <w:noProof/>
        </w:rPr>
        <w:tab/>
        <w:t>Fuchs HJ, Borowitz DS, Christiansen DH, Morris EM, Nash ML, Ramsey BW, Rosenstein BJ, Smith AL, Wohl ME. Effect of aerosolized recombinant human DNase on exacerbations of respiratory symptoms and on pulmonary function in patients with cystic fibrosis. The Pulmozyme Study Group. New England Journal of Medicine. 1994;331(10):637-42.</w:t>
      </w:r>
    </w:p>
    <w:p w14:paraId="7FF2E165" w14:textId="77777777" w:rsidR="00B86FC1" w:rsidRPr="00B86FC1" w:rsidRDefault="00B86FC1" w:rsidP="00B86FC1">
      <w:pPr>
        <w:pStyle w:val="EndNoteBibliography"/>
        <w:spacing w:after="240"/>
        <w:rPr>
          <w:noProof/>
        </w:rPr>
      </w:pPr>
      <w:r w:rsidRPr="00B86FC1">
        <w:rPr>
          <w:noProof/>
        </w:rPr>
        <w:t>26.</w:t>
      </w:r>
      <w:r w:rsidRPr="00B86FC1">
        <w:rPr>
          <w:noProof/>
        </w:rPr>
        <w:tab/>
        <w:t>Elkins MR, Robinson M, Rose BR, Harbour C, Moriarty CP, Marks GB, Belousova EG, Xuan W, Bye PT. A controlled trial of long-term inhaled hypertonic saline in patients with cystic fibrosis. New England Journal of Medicine. 2006;354(3):229-40.</w:t>
      </w:r>
    </w:p>
    <w:p w14:paraId="349E6B9C" w14:textId="77777777" w:rsidR="00B86FC1" w:rsidRPr="00B86FC1" w:rsidRDefault="00B86FC1" w:rsidP="00B86FC1">
      <w:pPr>
        <w:pStyle w:val="EndNoteBibliography"/>
        <w:spacing w:after="240"/>
        <w:rPr>
          <w:noProof/>
        </w:rPr>
      </w:pPr>
      <w:r w:rsidRPr="00B86FC1">
        <w:rPr>
          <w:noProof/>
        </w:rPr>
        <w:t>27.</w:t>
      </w:r>
      <w:r w:rsidRPr="00B86FC1">
        <w:rPr>
          <w:noProof/>
        </w:rPr>
        <w:tab/>
        <w:t>Saiman L, Anstead M, Mayer-Hamblett N, Lands LC, Kloster M, Hocevar-Trnka J, Goss CH, Rose LM, Burns JL, Marshall BC, Ratjen F. Effect of azithromycin on pulmonary function in patients with cystic fibrosis uninfected with Pseudomonas aeruginosa: a randomized controlled trial. JAMA. 2010;303(17):1707-15.</w:t>
      </w:r>
    </w:p>
    <w:p w14:paraId="6A0FC84C" w14:textId="77777777" w:rsidR="00B86FC1" w:rsidRPr="00B86FC1" w:rsidRDefault="00B86FC1" w:rsidP="00B86FC1">
      <w:pPr>
        <w:pStyle w:val="EndNoteBibliography"/>
        <w:spacing w:after="240"/>
        <w:rPr>
          <w:noProof/>
        </w:rPr>
      </w:pPr>
      <w:r w:rsidRPr="00B86FC1">
        <w:rPr>
          <w:noProof/>
        </w:rPr>
        <w:t>28.</w:t>
      </w:r>
      <w:r w:rsidRPr="00B86FC1">
        <w:rPr>
          <w:noProof/>
        </w:rPr>
        <w:tab/>
        <w:t>Saiman L, Marshall BC, Mayer-Hamblett N, Burns JL, Quittner AL, Cibene DA, Coquillette S, Fieberg AY, Accurso FJ, Campbell PW, 3rd. Azithromycin in patients with cystic fibrosis chronically infected with Pseudomonas aeruginosa: a randomized controlled trial. JAMA. 2003;290(13):1749-56.</w:t>
      </w:r>
    </w:p>
    <w:p w14:paraId="35CC18F3" w14:textId="77777777" w:rsidR="00B86FC1" w:rsidRPr="00B86FC1" w:rsidRDefault="00B86FC1" w:rsidP="00B86FC1">
      <w:pPr>
        <w:pStyle w:val="EndNoteBibliography"/>
        <w:spacing w:after="240"/>
        <w:rPr>
          <w:noProof/>
        </w:rPr>
      </w:pPr>
      <w:r w:rsidRPr="00B86FC1">
        <w:rPr>
          <w:noProof/>
        </w:rPr>
        <w:t>29.</w:t>
      </w:r>
      <w:r w:rsidRPr="00B86FC1">
        <w:rPr>
          <w:noProof/>
        </w:rPr>
        <w:tab/>
        <w:t>Wolter J, Seeney S, Bell S, Bowler S, Masel P, McCormack J. Effect of long term treatment with azithromycin on disease parameters in cystic fibrosis: a randomised trial. Thorax. 2002;57(3):212-6.</w:t>
      </w:r>
    </w:p>
    <w:p w14:paraId="1D4E105C" w14:textId="77777777" w:rsidR="00B86FC1" w:rsidRPr="00B86FC1" w:rsidRDefault="00B86FC1" w:rsidP="00B86FC1">
      <w:pPr>
        <w:pStyle w:val="EndNoteBibliography"/>
        <w:spacing w:after="240"/>
        <w:rPr>
          <w:noProof/>
        </w:rPr>
      </w:pPr>
      <w:r w:rsidRPr="00B86FC1">
        <w:rPr>
          <w:noProof/>
        </w:rPr>
        <w:t>30.</w:t>
      </w:r>
      <w:r w:rsidRPr="00B86FC1">
        <w:rPr>
          <w:noProof/>
        </w:rPr>
        <w:tab/>
        <w:t>Cohen-Cymberknoh M, Shoseyov D, Kerem E. Standards of Care for Patients with Cystic Fibrosis: European Respiratory Society; 2014.</w:t>
      </w:r>
    </w:p>
    <w:p w14:paraId="006CE7A1" w14:textId="77777777" w:rsidR="00B86FC1" w:rsidRPr="00B86FC1" w:rsidRDefault="00B86FC1" w:rsidP="00B86FC1">
      <w:pPr>
        <w:pStyle w:val="EndNoteBibliography"/>
        <w:spacing w:after="240"/>
        <w:rPr>
          <w:noProof/>
        </w:rPr>
      </w:pPr>
      <w:r w:rsidRPr="00B86FC1">
        <w:rPr>
          <w:noProof/>
        </w:rPr>
        <w:t>31.</w:t>
      </w:r>
      <w:r w:rsidRPr="00B86FC1">
        <w:rPr>
          <w:noProof/>
        </w:rPr>
        <w:tab/>
        <w:t>Main E. Airway clearance research in CF: the 'perfect storm' of strong preference and effortful participation in long-term, non-blinded studies. Thorax. 2013;68(8):701-2.</w:t>
      </w:r>
    </w:p>
    <w:p w14:paraId="61E97CF7" w14:textId="77777777" w:rsidR="00B86FC1" w:rsidRPr="00B86FC1" w:rsidRDefault="00B86FC1" w:rsidP="00B86FC1">
      <w:pPr>
        <w:pStyle w:val="EndNoteBibliography"/>
        <w:spacing w:after="240"/>
        <w:rPr>
          <w:noProof/>
        </w:rPr>
      </w:pPr>
      <w:r w:rsidRPr="00B86FC1">
        <w:rPr>
          <w:noProof/>
        </w:rPr>
        <w:t>32.</w:t>
      </w:r>
      <w:r w:rsidRPr="00B86FC1">
        <w:rPr>
          <w:noProof/>
        </w:rPr>
        <w:tab/>
        <w:t>Stahl M, Wielputz MO, Ricklefs I, Dopfer C, Barth S, Schlegtendal A, Graeber SY, Sommerburg O, Diekmann G, Husing J, Koerner-Rettberg C, Nahrlich L, Dittrich AM, Kopp MV, Mall MA. Preventive Inhalation of Hypertonic Saline in Infants with Cystic Fibrosis (PRESIS). A Randomized, Double-Blind, Controlled Study. Am J Respir Crit Care Med. 2019;199(10):1238-48.</w:t>
      </w:r>
    </w:p>
    <w:p w14:paraId="423FDC09" w14:textId="77777777" w:rsidR="00B86FC1" w:rsidRPr="00B86FC1" w:rsidRDefault="00B86FC1" w:rsidP="00B86FC1">
      <w:pPr>
        <w:pStyle w:val="EndNoteBibliography"/>
        <w:spacing w:after="240"/>
        <w:rPr>
          <w:noProof/>
        </w:rPr>
      </w:pPr>
      <w:r w:rsidRPr="00B86FC1">
        <w:rPr>
          <w:noProof/>
        </w:rPr>
        <w:t>33.</w:t>
      </w:r>
      <w:r w:rsidRPr="00B86FC1">
        <w:rPr>
          <w:noProof/>
        </w:rPr>
        <w:tab/>
        <w:t>Rowe SM, Heltshe SL, Gonska T, Donaldson SH, Borowitz D, Gelfond D, Sagel SD, Khan U, Mayer-Hamblett N, Van Dalfsen JM, Joseloff E, Ramsey BW. Clinical mechanism of the cystic fibrosis transmembrane conductance regulator potentiator ivacaftor in G551D-mediated cystic fibrosis. Am J Respir Crit Care Med. 2014;190(2):175-84.</w:t>
      </w:r>
    </w:p>
    <w:p w14:paraId="17D007AA" w14:textId="77777777" w:rsidR="00B86FC1" w:rsidRPr="00B86FC1" w:rsidRDefault="00B86FC1" w:rsidP="00B86FC1">
      <w:pPr>
        <w:pStyle w:val="EndNoteBibliography"/>
        <w:spacing w:after="240"/>
        <w:rPr>
          <w:noProof/>
        </w:rPr>
      </w:pPr>
      <w:r w:rsidRPr="00B86FC1">
        <w:rPr>
          <w:noProof/>
        </w:rPr>
        <w:lastRenderedPageBreak/>
        <w:t>34.</w:t>
      </w:r>
      <w:r w:rsidRPr="00B86FC1">
        <w:rPr>
          <w:noProof/>
        </w:rPr>
        <w:tab/>
        <w:t>Davies JC, Wainwright CE, Canny GJ, Chilvers MA, Howenstine MS, Munck A, Mainz JG, Rodriguez S, Li H, Yen K, Ordonez CL, Ahrens R. Efficacy and safety of ivacaftor in patients aged 6 to 11 years with cystic fibrosis with a G551D mutation. Am J Respir Crit Care Med. 2013;187(11):1219-25.</w:t>
      </w:r>
    </w:p>
    <w:p w14:paraId="18C8A402" w14:textId="77777777" w:rsidR="00B86FC1" w:rsidRPr="00B86FC1" w:rsidRDefault="00B86FC1" w:rsidP="00B86FC1">
      <w:pPr>
        <w:pStyle w:val="EndNoteBibliography"/>
        <w:spacing w:after="240"/>
        <w:rPr>
          <w:noProof/>
        </w:rPr>
      </w:pPr>
      <w:r w:rsidRPr="00B86FC1">
        <w:rPr>
          <w:noProof/>
        </w:rPr>
        <w:t>35.</w:t>
      </w:r>
      <w:r w:rsidRPr="00B86FC1">
        <w:rPr>
          <w:noProof/>
        </w:rPr>
        <w:tab/>
        <w:t>Rosenfeld M, Cunningham S, Harris WT, Lapey A, Regelmann WE, Sawicki GS, Southern KW, Chilvers M, Higgins M, Tian S, Cooke J, Davies JC. An open-label extension study of ivacaftor in children with CF and a CFTR gating mutation initiating treatment at age 2-5years (KLIMB). J Cyst Fibros. 2019.</w:t>
      </w:r>
    </w:p>
    <w:p w14:paraId="70FEA526" w14:textId="77777777" w:rsidR="00B86FC1" w:rsidRPr="00B86FC1" w:rsidRDefault="00B86FC1" w:rsidP="00B86FC1">
      <w:pPr>
        <w:pStyle w:val="EndNoteBibliography"/>
        <w:spacing w:after="240"/>
        <w:rPr>
          <w:noProof/>
        </w:rPr>
      </w:pPr>
      <w:r w:rsidRPr="00B86FC1">
        <w:rPr>
          <w:noProof/>
        </w:rPr>
        <w:t>36.</w:t>
      </w:r>
      <w:r w:rsidRPr="00B86FC1">
        <w:rPr>
          <w:noProof/>
        </w:rPr>
        <w:tab/>
        <w:t>Clancy JP, Rowe SM, Accurso FJ, Aitken ML, Amin RS, Ashlock MA, Ballmann M, Boyle MP, Bronsveld I, Campbell PW, De Boeck K, Donaldson SH, Dorkin HL, Dunitz JM, Durie PR, Jain M, Leonard A, McCoy KS, Moss RB, Pilewski JM, Rosenbluth DB, Rubenstein RC, Schechter MS, Botfield M, Ordonez CL, Spencer-Green GT, Vernillet L, Wisseh S, Yen K, Konstan MW. Results of a phase IIa study of VX-809, an investigational CFTR corrector compound, in subjects with cystic fibrosis homozygous for the F508del-CFTR mutation. Thorax. 2012;67(1):12-8.</w:t>
      </w:r>
    </w:p>
    <w:p w14:paraId="5FC05579" w14:textId="77777777" w:rsidR="00B86FC1" w:rsidRPr="00B86FC1" w:rsidRDefault="00B86FC1" w:rsidP="00B86FC1">
      <w:pPr>
        <w:pStyle w:val="EndNoteBibliography"/>
        <w:spacing w:after="240"/>
        <w:rPr>
          <w:noProof/>
        </w:rPr>
      </w:pPr>
      <w:r w:rsidRPr="00B86FC1">
        <w:rPr>
          <w:noProof/>
        </w:rPr>
        <w:t>37.</w:t>
      </w:r>
      <w:r w:rsidRPr="00B86FC1">
        <w:rPr>
          <w:noProof/>
        </w:rPr>
        <w:tab/>
        <w:t>Wainwright CE, Elborn JS, Ramsey BW, Marigowda G, Huang X, Cipolli M, Colombo C, Davies JC, De Boeck K, Flume PA, Konstan MW, McColley SA, McCoy K, McKone EF, Munck A, Ratjen F, Rowe SM, Waltz D, Boyle MP. Lumacaftor-Ivacaftor in Patients with Cystic Fibrosis Homozygous for Phe508del CFTR. New England Journal of Medicine. 2015;373(3):220-31.</w:t>
      </w:r>
    </w:p>
    <w:p w14:paraId="38EAB267" w14:textId="77777777" w:rsidR="00B86FC1" w:rsidRPr="00B86FC1" w:rsidRDefault="00B86FC1" w:rsidP="00B86FC1">
      <w:pPr>
        <w:pStyle w:val="EndNoteBibliography"/>
        <w:spacing w:after="240"/>
        <w:rPr>
          <w:noProof/>
        </w:rPr>
      </w:pPr>
      <w:r w:rsidRPr="00B86FC1">
        <w:rPr>
          <w:noProof/>
        </w:rPr>
        <w:t>38.</w:t>
      </w:r>
      <w:r w:rsidRPr="00B86FC1">
        <w:rPr>
          <w:noProof/>
        </w:rPr>
        <w:tab/>
        <w:t>Taylor-Cousar JL, Munck A, McKone EF, van der Ent CK, Moeller A, Simard C, Wang LT, Ingenito EP, McKee C, Lu Y, Lekstrom-Himes J, Elborn JS. Tezacaftor-Ivacaftor in Patients with Cystic Fibrosis Homozygous for Phe508del. New England Journal of Medicine. 2017;377(21):2013-23.</w:t>
      </w:r>
    </w:p>
    <w:p w14:paraId="3F352EB6" w14:textId="77777777" w:rsidR="00B86FC1" w:rsidRPr="00B86FC1" w:rsidRDefault="00B86FC1" w:rsidP="00B86FC1">
      <w:pPr>
        <w:pStyle w:val="EndNoteBibliography"/>
        <w:spacing w:after="240"/>
        <w:rPr>
          <w:noProof/>
        </w:rPr>
      </w:pPr>
      <w:r w:rsidRPr="00B86FC1">
        <w:rPr>
          <w:noProof/>
        </w:rPr>
        <w:t>39.</w:t>
      </w:r>
      <w:r w:rsidRPr="00B86FC1">
        <w:rPr>
          <w:noProof/>
        </w:rPr>
        <w:tab/>
        <w:t>Rowe SM, Daines C, Ringshausen FC, Kerem E, Wilson J, Tullis E, Nair N, Simard C, Han L, Ingenito EP, McKee C, Lekstrom-Himes J, Davies JC. Tezacaftor-Ivacaftor in Residual-Function Heterozygotes with Cystic Fibrosis. New England Journal of Medicine. 2017;377(21):2024-35.</w:t>
      </w:r>
    </w:p>
    <w:p w14:paraId="4C4F9FBA" w14:textId="77777777" w:rsidR="00B86FC1" w:rsidRPr="00B86FC1" w:rsidRDefault="00B86FC1" w:rsidP="00B86FC1">
      <w:pPr>
        <w:pStyle w:val="EndNoteBibliography"/>
        <w:spacing w:after="240"/>
        <w:rPr>
          <w:noProof/>
        </w:rPr>
      </w:pPr>
      <w:r w:rsidRPr="00B86FC1">
        <w:rPr>
          <w:noProof/>
        </w:rPr>
        <w:t>40.</w:t>
      </w:r>
      <w:r w:rsidRPr="00B86FC1">
        <w:rPr>
          <w:noProof/>
        </w:rPr>
        <w:tab/>
        <w:t>Davies JC, Moskowitz SM, Brown C, Horsley A, Mall MA, McKone EF, Plant BJ, Prais D, Ramsey BW, Taylor-Cousar JL, Tullis E, Uluer A, McKee CM, Robertson S, Shilling RA, Simard C, Van Goor F, Waltz D, Xuan F, Young T, Rowe SM. VX-659-Tezacaftor-Ivacaftor in Patients with Cystic Fibrosis and One or Two Phe508del Alleles. New England Journal of Medicine. 2018;379(17):1599-611.</w:t>
      </w:r>
    </w:p>
    <w:p w14:paraId="3779B134" w14:textId="77777777" w:rsidR="00B86FC1" w:rsidRPr="00B86FC1" w:rsidRDefault="00B86FC1" w:rsidP="00B86FC1">
      <w:pPr>
        <w:pStyle w:val="EndNoteBibliography"/>
        <w:spacing w:after="240"/>
        <w:rPr>
          <w:noProof/>
        </w:rPr>
      </w:pPr>
      <w:r w:rsidRPr="00B86FC1">
        <w:rPr>
          <w:noProof/>
        </w:rPr>
        <w:t>41.</w:t>
      </w:r>
      <w:r w:rsidRPr="00B86FC1">
        <w:rPr>
          <w:noProof/>
        </w:rPr>
        <w:tab/>
        <w:t>Keating D, Marigowda G, Burr L, Daines C, Mall MA, McKone EF, Ramsey BW, Rowe SM, Sass LA, Tullis E, McKee CM, Moskowitz SM, Robertson S, Savage J, Simard C, Van Goor F, Waltz D, Xuan F, Young T, Taylor-Cousar JL. VX-445–Tezacaftor–Ivacaftor in Patients with Cystic Fibrosis and One or Two Phe508del Alleles. New England Journal of Medicine. 2018;379(17):1612-20.</w:t>
      </w:r>
    </w:p>
    <w:p w14:paraId="737D34D7" w14:textId="77777777" w:rsidR="00B86FC1" w:rsidRPr="00B86FC1" w:rsidRDefault="00B86FC1" w:rsidP="00B86FC1">
      <w:pPr>
        <w:pStyle w:val="EndNoteBibliography"/>
        <w:spacing w:after="240"/>
        <w:rPr>
          <w:noProof/>
        </w:rPr>
      </w:pPr>
      <w:r w:rsidRPr="00B86FC1">
        <w:rPr>
          <w:noProof/>
        </w:rPr>
        <w:t>42.</w:t>
      </w:r>
      <w:r w:rsidRPr="00B86FC1">
        <w:rPr>
          <w:noProof/>
        </w:rPr>
        <w:tab/>
        <w:t>Heijerman HGM, McKone EF, Downey DG, Van Braeckel E, Rowe SM, Tullis E, Mall MA, Welter JJ, Ramsey BW, McKee CM, Marigowda G, Moskowitz SM, Waltz D, Sosnay PR, Simard C, Ahluwalia N, Xuan F, Zhang Y, Taylor-Cousar JL, McCoy KS. Efficacy and safety of the elexacaftor plus tezacaftor plus ivacaftor combination regimen in people with cystic fibrosis homozygous for the F508del mutation: a double-blind, randomised, phase 3 trial. Lancet. 2019;394(10212):1940-8.</w:t>
      </w:r>
    </w:p>
    <w:p w14:paraId="0F97C0AB" w14:textId="77777777" w:rsidR="00B86FC1" w:rsidRPr="00B86FC1" w:rsidRDefault="00B86FC1" w:rsidP="00B86FC1">
      <w:pPr>
        <w:pStyle w:val="EndNoteBibliography"/>
        <w:spacing w:after="240"/>
        <w:rPr>
          <w:noProof/>
        </w:rPr>
      </w:pPr>
      <w:r w:rsidRPr="00B86FC1">
        <w:rPr>
          <w:noProof/>
        </w:rPr>
        <w:t>43.</w:t>
      </w:r>
      <w:r w:rsidRPr="00B86FC1">
        <w:rPr>
          <w:noProof/>
        </w:rPr>
        <w:tab/>
        <w:t>Middleton PG, Mall MA, Drevinek P, Lands LC, McKone EF, Polineni D, Ramsey BW, Taylor-Cousar JL, Tullis E, Vermeulen F, Marigowda G, McKee CM, Moskowitz SM, Nair N, Savage J, Simard C, Tian S, Waltz D, Xuan F, Rowe SM, Jain R. Elexacaftor-Tezacaftor-Ivacaftor for Cystic Fibrosis with a Single Phe508del Allele. New England Journal of Medicine. 2019;381(19):1809-19.</w:t>
      </w:r>
    </w:p>
    <w:p w14:paraId="32A03FB7" w14:textId="77777777" w:rsidR="00B86FC1" w:rsidRPr="00B86FC1" w:rsidRDefault="00B86FC1" w:rsidP="00B86FC1">
      <w:pPr>
        <w:pStyle w:val="EndNoteBibliography"/>
        <w:spacing w:after="240"/>
        <w:rPr>
          <w:noProof/>
        </w:rPr>
      </w:pPr>
      <w:r w:rsidRPr="00B86FC1">
        <w:rPr>
          <w:noProof/>
        </w:rPr>
        <w:t>44.</w:t>
      </w:r>
      <w:r w:rsidRPr="00B86FC1">
        <w:rPr>
          <w:noProof/>
        </w:rPr>
        <w:tab/>
        <w:t>Hogg JC. Pathophysiology of airflow limitation in chronic obstructive pulmonary disease. Lancet. 2004;364(9435):709-21.</w:t>
      </w:r>
    </w:p>
    <w:p w14:paraId="65989191" w14:textId="77777777" w:rsidR="00B86FC1" w:rsidRPr="00B86FC1" w:rsidRDefault="00B86FC1" w:rsidP="00B86FC1">
      <w:pPr>
        <w:pStyle w:val="EndNoteBibliography"/>
        <w:spacing w:after="240"/>
        <w:rPr>
          <w:noProof/>
        </w:rPr>
      </w:pPr>
      <w:r w:rsidRPr="00B86FC1">
        <w:rPr>
          <w:noProof/>
        </w:rPr>
        <w:t>45.</w:t>
      </w:r>
      <w:r w:rsidRPr="00B86FC1">
        <w:rPr>
          <w:noProof/>
        </w:rPr>
        <w:tab/>
        <w:t>Miller MR, Hankinson J, Brusasco V, Burgos F, Casaburi R, Coates A, Crapo R, Enright P, van der Grinten CP, Gustafsson P, Jensen R, Johnson DC, MacIntyre N, McKay R, Navajas D, Pedersen OF, Pellegrino R, Viegi G, Wanger J, Force AET. Standardisation of spirometry. Eur Respir J. 2005;26(2):319-38.</w:t>
      </w:r>
    </w:p>
    <w:p w14:paraId="3182C357" w14:textId="77777777" w:rsidR="00B86FC1" w:rsidRPr="00B86FC1" w:rsidRDefault="00B86FC1" w:rsidP="00B86FC1">
      <w:pPr>
        <w:pStyle w:val="EndNoteBibliography"/>
        <w:spacing w:after="240"/>
        <w:rPr>
          <w:noProof/>
        </w:rPr>
      </w:pPr>
      <w:r w:rsidRPr="00B86FC1">
        <w:rPr>
          <w:noProof/>
        </w:rPr>
        <w:t>46.</w:t>
      </w:r>
      <w:r w:rsidRPr="00B86FC1">
        <w:rPr>
          <w:noProof/>
        </w:rPr>
        <w:tab/>
        <w:t>BTS. Guidelines for the measurement of respiratory function. Recommendations of the British Thoracic Society and the Association of Respiratory Technicians and Physiologists. Respiratory Medicine. 1994;88(3):165-94.</w:t>
      </w:r>
    </w:p>
    <w:p w14:paraId="7F6471B3" w14:textId="77777777" w:rsidR="00B86FC1" w:rsidRPr="00B86FC1" w:rsidRDefault="00B86FC1" w:rsidP="00B86FC1">
      <w:pPr>
        <w:pStyle w:val="EndNoteBibliography"/>
        <w:spacing w:after="240"/>
        <w:rPr>
          <w:noProof/>
        </w:rPr>
      </w:pPr>
      <w:r w:rsidRPr="00B86FC1">
        <w:rPr>
          <w:noProof/>
        </w:rPr>
        <w:lastRenderedPageBreak/>
        <w:t>47.</w:t>
      </w:r>
      <w:r w:rsidRPr="00B86FC1">
        <w:rPr>
          <w:noProof/>
        </w:rPr>
        <w:tab/>
        <w:t>Quanjer PH, Pretto JJ, Brazzale DJ, Boros PW. Grading the severity of airways obstruction: new wine in new bottles. European Respiratory Journal. 2014;43(2):505-12.</w:t>
      </w:r>
    </w:p>
    <w:p w14:paraId="5EB19313" w14:textId="77777777" w:rsidR="00B86FC1" w:rsidRPr="00B86FC1" w:rsidRDefault="00B86FC1" w:rsidP="00B86FC1">
      <w:pPr>
        <w:pStyle w:val="EndNoteBibliography"/>
        <w:spacing w:after="240"/>
        <w:rPr>
          <w:noProof/>
        </w:rPr>
      </w:pPr>
      <w:r w:rsidRPr="00B86FC1">
        <w:rPr>
          <w:noProof/>
        </w:rPr>
        <w:t>48.</w:t>
      </w:r>
      <w:r w:rsidRPr="00B86FC1">
        <w:rPr>
          <w:noProof/>
        </w:rPr>
        <w:tab/>
        <w:t>Quanjer PH, Bush A, Aurora P. Flow-to-volume "dysanapsis" in cystic fibrosis. Am J Respir Crit Care Med. 2013;187(8):891.</w:t>
      </w:r>
    </w:p>
    <w:p w14:paraId="07FD8CBD" w14:textId="77777777" w:rsidR="00B86FC1" w:rsidRPr="00B86FC1" w:rsidRDefault="00B86FC1" w:rsidP="00B86FC1">
      <w:pPr>
        <w:pStyle w:val="EndNoteBibliography"/>
        <w:spacing w:after="240"/>
        <w:rPr>
          <w:noProof/>
        </w:rPr>
      </w:pPr>
      <w:r w:rsidRPr="00B86FC1">
        <w:rPr>
          <w:noProof/>
        </w:rPr>
        <w:t>49.</w:t>
      </w:r>
      <w:r w:rsidRPr="00B86FC1">
        <w:rPr>
          <w:noProof/>
        </w:rPr>
        <w:tab/>
        <w:t>Pellegrino R, Viegi G, Brusasco V, Crapo RO, Burgos F, Casaburi R, Coates A, van der Grinten CP, Gustafsson P, Hankinson J, Jensen R, Johnson DC, MacIntyre N, McKay R, Miller MR, Navajas D, Pedersen OF, Wanger J. Interpretative strategies for lung function tests. European Respiratory Journal. 2005;26(5):948-68.</w:t>
      </w:r>
    </w:p>
    <w:p w14:paraId="7B6E7D52" w14:textId="77777777" w:rsidR="00B86FC1" w:rsidRPr="00B86FC1" w:rsidRDefault="00B86FC1" w:rsidP="00B86FC1">
      <w:pPr>
        <w:pStyle w:val="EndNoteBibliography"/>
        <w:spacing w:after="240"/>
        <w:rPr>
          <w:noProof/>
        </w:rPr>
      </w:pPr>
      <w:r w:rsidRPr="00B86FC1">
        <w:rPr>
          <w:noProof/>
        </w:rPr>
        <w:t>50.</w:t>
      </w:r>
      <w:r w:rsidRPr="00B86FC1">
        <w:rPr>
          <w:noProof/>
        </w:rPr>
        <w:tab/>
        <w:t>Stocks J, Thia LP, Sonnappa S. Evaluation and use of childhood lung function tests in cystic fibrosis. Current Opinion in Pulmonary Medicine. 2012;18(6):602-8.</w:t>
      </w:r>
    </w:p>
    <w:p w14:paraId="4A2FBA48" w14:textId="77777777" w:rsidR="00B86FC1" w:rsidRPr="00B86FC1" w:rsidRDefault="00B86FC1" w:rsidP="00B86FC1">
      <w:pPr>
        <w:pStyle w:val="EndNoteBibliography"/>
        <w:spacing w:after="240"/>
        <w:rPr>
          <w:noProof/>
        </w:rPr>
      </w:pPr>
      <w:r w:rsidRPr="00B86FC1">
        <w:rPr>
          <w:noProof/>
        </w:rPr>
        <w:t>51.</w:t>
      </w:r>
      <w:r w:rsidRPr="00B86FC1">
        <w:rPr>
          <w:noProof/>
        </w:rPr>
        <w:tab/>
        <w:t>Quanjer PH, Stanojevic S, Cole TJ, Baur X, Hall GL, Culver BH, Enright PL, Hankinson JL, Ip MS, Zheng J, Stocks J, Initiative ERSGLF. Multi-ethnic reference values for spirometry for the 3-95-yr age range: the global lung function 2012 equations. Eur Respir J. 2012;40(6):1324-43.</w:t>
      </w:r>
    </w:p>
    <w:p w14:paraId="11454308" w14:textId="77777777" w:rsidR="00B86FC1" w:rsidRPr="00B86FC1" w:rsidRDefault="00B86FC1" w:rsidP="00B86FC1">
      <w:pPr>
        <w:pStyle w:val="EndNoteBibliography"/>
        <w:spacing w:after="240"/>
        <w:rPr>
          <w:noProof/>
        </w:rPr>
      </w:pPr>
      <w:r w:rsidRPr="00B86FC1">
        <w:rPr>
          <w:noProof/>
        </w:rPr>
        <w:t>52.</w:t>
      </w:r>
      <w:r w:rsidRPr="00B86FC1">
        <w:rPr>
          <w:noProof/>
        </w:rPr>
        <w:tab/>
        <w:t>Aurora P, Gustafsson P, Bush A, Lindblad A, Oliver C, Wallis CE, Stocks J. Multiple breath inert gas washout as a measure of ventilation distribution in children with cystic fibrosis. Thorax. 2004;59(12):1068-73.</w:t>
      </w:r>
    </w:p>
    <w:p w14:paraId="31894179" w14:textId="77777777" w:rsidR="00B86FC1" w:rsidRPr="00B86FC1" w:rsidRDefault="00B86FC1" w:rsidP="00B86FC1">
      <w:pPr>
        <w:pStyle w:val="EndNoteBibliography"/>
        <w:spacing w:after="240"/>
        <w:rPr>
          <w:noProof/>
        </w:rPr>
      </w:pPr>
      <w:r w:rsidRPr="00B86FC1">
        <w:rPr>
          <w:noProof/>
        </w:rPr>
        <w:t>53.</w:t>
      </w:r>
      <w:r w:rsidRPr="00B86FC1">
        <w:rPr>
          <w:noProof/>
        </w:rPr>
        <w:tab/>
        <w:t>Brody AS, Klein JS, Molina PL, Quan J, Bean JA, Wilmott RW. High-resolution computed tomography in young patients with cystic fibrosis: distribution of abnormalities and correlation with pulmonary function tests. The Journal of Pediatrics. 2004;145(1):32-8.</w:t>
      </w:r>
    </w:p>
    <w:p w14:paraId="1E0F7733" w14:textId="77777777" w:rsidR="00B86FC1" w:rsidRPr="00B86FC1" w:rsidRDefault="00B86FC1" w:rsidP="00B86FC1">
      <w:pPr>
        <w:pStyle w:val="EndNoteBibliography"/>
        <w:spacing w:after="240"/>
        <w:rPr>
          <w:noProof/>
        </w:rPr>
      </w:pPr>
      <w:r w:rsidRPr="00B86FC1">
        <w:rPr>
          <w:noProof/>
        </w:rPr>
        <w:t>54.</w:t>
      </w:r>
      <w:r w:rsidRPr="00B86FC1">
        <w:rPr>
          <w:noProof/>
        </w:rPr>
        <w:tab/>
        <w:t>Que C, Cullinan P, Geddes D. Improving rate of decline of FEV1 in young adults with cystic fibrosis. Thorax. 2006;61(2):155-7.</w:t>
      </w:r>
    </w:p>
    <w:p w14:paraId="44F079FE" w14:textId="77777777" w:rsidR="00B86FC1" w:rsidRPr="00B86FC1" w:rsidRDefault="00B86FC1" w:rsidP="00B86FC1">
      <w:pPr>
        <w:pStyle w:val="EndNoteBibliography"/>
        <w:spacing w:after="240"/>
        <w:rPr>
          <w:noProof/>
        </w:rPr>
      </w:pPr>
      <w:r w:rsidRPr="00B86FC1">
        <w:rPr>
          <w:noProof/>
        </w:rPr>
        <w:t>55.</w:t>
      </w:r>
      <w:r w:rsidRPr="00B86FC1">
        <w:rPr>
          <w:noProof/>
        </w:rPr>
        <w:tab/>
        <w:t>Davies JC, Alton EW. Monitoring respiratory disease severity in cystic fibrosis. Respiratory Care. 2009;54(5):606-17.</w:t>
      </w:r>
    </w:p>
    <w:p w14:paraId="182E88E8" w14:textId="77777777" w:rsidR="00B86FC1" w:rsidRPr="00B86FC1" w:rsidRDefault="00B86FC1" w:rsidP="00B86FC1">
      <w:pPr>
        <w:pStyle w:val="EndNoteBibliography"/>
        <w:spacing w:after="240"/>
        <w:rPr>
          <w:noProof/>
        </w:rPr>
      </w:pPr>
      <w:r w:rsidRPr="00B86FC1">
        <w:rPr>
          <w:noProof/>
        </w:rPr>
        <w:t>56.</w:t>
      </w:r>
      <w:r w:rsidRPr="00B86FC1">
        <w:rPr>
          <w:noProof/>
        </w:rPr>
        <w:tab/>
        <w:t>EMA. European Medicines Agency: Report of the workshop on endpoints for cystic fibrosis clinical trials. London; 2012.</w:t>
      </w:r>
    </w:p>
    <w:p w14:paraId="2255B746" w14:textId="77777777" w:rsidR="00B86FC1" w:rsidRPr="00B86FC1" w:rsidRDefault="00B86FC1" w:rsidP="00B86FC1">
      <w:pPr>
        <w:pStyle w:val="EndNoteBibliography"/>
        <w:spacing w:after="240"/>
        <w:rPr>
          <w:noProof/>
        </w:rPr>
      </w:pPr>
      <w:r w:rsidRPr="00B86FC1">
        <w:rPr>
          <w:noProof/>
        </w:rPr>
        <w:t>57.</w:t>
      </w:r>
      <w:r w:rsidRPr="00B86FC1">
        <w:rPr>
          <w:noProof/>
        </w:rPr>
        <w:tab/>
        <w:t>Wanger J, Clausen JL, Coates A, Pedersen OF, Brusasco V, Burgos F, Casaburi R, Crapo R, Enright P, van der Grinten CP, Gustafsson P, Hankinson J, Jensen R, Johnson D, Macintyre N, McKay R, Miller MR, Navajas D, Pellegrino R, Viegi G. Standardisation of the measurement of lung volumes. Eur Respir J. 2005;26(3):511-22.</w:t>
      </w:r>
    </w:p>
    <w:p w14:paraId="0D5C9E4D" w14:textId="77777777" w:rsidR="00B86FC1" w:rsidRPr="00B86FC1" w:rsidRDefault="00B86FC1" w:rsidP="00B86FC1">
      <w:pPr>
        <w:pStyle w:val="EndNoteBibliography"/>
        <w:spacing w:after="240"/>
        <w:rPr>
          <w:noProof/>
        </w:rPr>
      </w:pPr>
      <w:r w:rsidRPr="00B86FC1">
        <w:rPr>
          <w:noProof/>
        </w:rPr>
        <w:t>58.</w:t>
      </w:r>
      <w:r w:rsidRPr="00B86FC1">
        <w:rPr>
          <w:noProof/>
        </w:rPr>
        <w:tab/>
        <w:t>Smith L, Reilly CC, MacBean V, Jolley CJ, Elston C, Moxham J, Rafferty GF. Physiological markers of exercise capacity and lung disease severity in cystic fibrosis. Respirology. 2017;22(4):714-20.</w:t>
      </w:r>
    </w:p>
    <w:p w14:paraId="4F99DEF2" w14:textId="77777777" w:rsidR="00B86FC1" w:rsidRPr="00B86FC1" w:rsidRDefault="00B86FC1" w:rsidP="00B86FC1">
      <w:pPr>
        <w:pStyle w:val="EndNoteBibliography"/>
        <w:spacing w:after="240"/>
        <w:rPr>
          <w:noProof/>
        </w:rPr>
      </w:pPr>
      <w:r w:rsidRPr="00B86FC1">
        <w:rPr>
          <w:noProof/>
        </w:rPr>
        <w:t>59.</w:t>
      </w:r>
      <w:r w:rsidRPr="00B86FC1">
        <w:rPr>
          <w:noProof/>
        </w:rPr>
        <w:tab/>
        <w:t>Reilly CC, Ward K, Jolley C, Lunt A, Elston C, Rafferty GF, Moxham J. Breathlessness during exercise in cystic fibrosis. J Cyst Fibros. 2010;9:S68.</w:t>
      </w:r>
    </w:p>
    <w:p w14:paraId="78B1FD97" w14:textId="77777777" w:rsidR="00B86FC1" w:rsidRPr="00B86FC1" w:rsidRDefault="00B86FC1" w:rsidP="00B86FC1">
      <w:pPr>
        <w:pStyle w:val="EndNoteBibliography"/>
        <w:spacing w:after="240"/>
        <w:rPr>
          <w:noProof/>
        </w:rPr>
      </w:pPr>
      <w:r w:rsidRPr="00B86FC1">
        <w:rPr>
          <w:noProof/>
        </w:rPr>
        <w:t>60.</w:t>
      </w:r>
      <w:r w:rsidRPr="00B86FC1">
        <w:rPr>
          <w:noProof/>
        </w:rPr>
        <w:tab/>
        <w:t>Reilly CC, Ward K, Jolley CJ, Frank LA, Elston C, Moxham J, Rafferty GF. Effect of endurance exercise on respiratory muscle function in patients with cystic fibrosis. Respir Physiol Neurobiol. 2012;180(2-3):316-22.</w:t>
      </w:r>
    </w:p>
    <w:p w14:paraId="36C5DEBF" w14:textId="77777777" w:rsidR="00B86FC1" w:rsidRPr="00B86FC1" w:rsidRDefault="00B86FC1" w:rsidP="00B86FC1">
      <w:pPr>
        <w:pStyle w:val="EndNoteBibliography"/>
        <w:spacing w:after="240"/>
        <w:rPr>
          <w:noProof/>
        </w:rPr>
      </w:pPr>
      <w:r w:rsidRPr="00B86FC1">
        <w:rPr>
          <w:noProof/>
        </w:rPr>
        <w:t>61.</w:t>
      </w:r>
      <w:r w:rsidRPr="00B86FC1">
        <w:rPr>
          <w:noProof/>
        </w:rPr>
        <w:tab/>
        <w:t>Rosenthal M. Annual assessment spirometry, plethysmography, and gas transfer in cystic fibrosis: do they predict death or transplantation. Pediatric Pulmonology. 2008;43(10):945-52.</w:t>
      </w:r>
    </w:p>
    <w:p w14:paraId="39331DAE" w14:textId="77777777" w:rsidR="00B86FC1" w:rsidRPr="00B86FC1" w:rsidRDefault="00B86FC1" w:rsidP="00B86FC1">
      <w:pPr>
        <w:pStyle w:val="EndNoteBibliography"/>
        <w:spacing w:after="240"/>
        <w:rPr>
          <w:noProof/>
        </w:rPr>
      </w:pPr>
      <w:r w:rsidRPr="00B86FC1">
        <w:rPr>
          <w:noProof/>
        </w:rPr>
        <w:t>62.</w:t>
      </w:r>
      <w:r w:rsidRPr="00B86FC1">
        <w:rPr>
          <w:noProof/>
        </w:rPr>
        <w:tab/>
        <w:t>Rosenthal M. Prognostication in cystic fibrosis: another futile pastime? Archives of Disease in Childhood. 2014;99(1):2-3.</w:t>
      </w:r>
    </w:p>
    <w:p w14:paraId="0986AFE8" w14:textId="77777777" w:rsidR="00B86FC1" w:rsidRPr="00B86FC1" w:rsidRDefault="00B86FC1" w:rsidP="00B86FC1">
      <w:pPr>
        <w:pStyle w:val="EndNoteBibliography"/>
        <w:spacing w:after="240"/>
        <w:rPr>
          <w:noProof/>
        </w:rPr>
      </w:pPr>
      <w:r w:rsidRPr="00B86FC1">
        <w:rPr>
          <w:noProof/>
        </w:rPr>
        <w:t>63.</w:t>
      </w:r>
      <w:r w:rsidRPr="00B86FC1">
        <w:rPr>
          <w:noProof/>
        </w:rPr>
        <w:tab/>
        <w:t>Graham BL, Brusasco V, Burgos F, Cooper BG, Jensen R, Kendrick A, MacIntyre NR, Thompson BR, Wanger J. 2017 ERS/ATS standards for single-breath carbon monoxide uptake in the lung. European Respiratory Journal. 2017;49(1).</w:t>
      </w:r>
    </w:p>
    <w:p w14:paraId="2A58A1F8" w14:textId="77777777" w:rsidR="00B86FC1" w:rsidRPr="00B86FC1" w:rsidRDefault="00B86FC1" w:rsidP="00B86FC1">
      <w:pPr>
        <w:pStyle w:val="EndNoteBibliography"/>
        <w:spacing w:after="240"/>
        <w:rPr>
          <w:noProof/>
        </w:rPr>
      </w:pPr>
      <w:r w:rsidRPr="00B86FC1">
        <w:rPr>
          <w:noProof/>
        </w:rPr>
        <w:t>64.</w:t>
      </w:r>
      <w:r w:rsidRPr="00B86FC1">
        <w:rPr>
          <w:noProof/>
        </w:rPr>
        <w:tab/>
        <w:t>Espiritu JD, Ruppel G, Shrestha Y, Kleinhenz ME. The diffusing capacity in adult cystic fibrosis. Respiratory Medicine. 2003;97(6):606-11.</w:t>
      </w:r>
    </w:p>
    <w:p w14:paraId="05D42447" w14:textId="77777777" w:rsidR="00B86FC1" w:rsidRPr="00B86FC1" w:rsidRDefault="00B86FC1" w:rsidP="00B86FC1">
      <w:pPr>
        <w:pStyle w:val="EndNoteBibliography"/>
        <w:spacing w:after="240"/>
        <w:rPr>
          <w:noProof/>
        </w:rPr>
      </w:pPr>
      <w:r w:rsidRPr="00B86FC1">
        <w:rPr>
          <w:noProof/>
        </w:rPr>
        <w:lastRenderedPageBreak/>
        <w:t>65.</w:t>
      </w:r>
      <w:r w:rsidRPr="00B86FC1">
        <w:rPr>
          <w:noProof/>
        </w:rPr>
        <w:tab/>
        <w:t>Oostveen E, MacLeod D, Lorino H, Farre R, Hantos Z, Desager K, Marchal F. The forced oscillation technique in clinical practice: methodology, recommendations and future developments. European Respiratory Journal. 2003;22(6):1026-41.</w:t>
      </w:r>
    </w:p>
    <w:p w14:paraId="4B81EDC0" w14:textId="77777777" w:rsidR="00B86FC1" w:rsidRPr="00B86FC1" w:rsidRDefault="00B86FC1" w:rsidP="00B86FC1">
      <w:pPr>
        <w:pStyle w:val="EndNoteBibliography"/>
        <w:spacing w:after="240"/>
        <w:rPr>
          <w:noProof/>
        </w:rPr>
      </w:pPr>
      <w:r w:rsidRPr="00B86FC1">
        <w:rPr>
          <w:noProof/>
        </w:rPr>
        <w:t>66.</w:t>
      </w:r>
      <w:r w:rsidRPr="00B86FC1">
        <w:rPr>
          <w:noProof/>
        </w:rPr>
        <w:tab/>
        <w:t>Gangell CL, Horak F, Jr., Patterson HJ, Sly PD, Stick SM, Hall GL. Respiratory impedance in children with cystic fibrosis using forced oscillations in clinic. Eur Respir J. 2007;30(5):892-7.</w:t>
      </w:r>
    </w:p>
    <w:p w14:paraId="424B86B0" w14:textId="77777777" w:rsidR="00B86FC1" w:rsidRPr="00B86FC1" w:rsidRDefault="00B86FC1" w:rsidP="00B86FC1">
      <w:pPr>
        <w:pStyle w:val="EndNoteBibliography"/>
        <w:spacing w:after="240"/>
        <w:rPr>
          <w:noProof/>
        </w:rPr>
      </w:pPr>
      <w:r w:rsidRPr="00B86FC1">
        <w:rPr>
          <w:noProof/>
        </w:rPr>
        <w:t>67.</w:t>
      </w:r>
      <w:r w:rsidRPr="00B86FC1">
        <w:rPr>
          <w:noProof/>
        </w:rPr>
        <w:tab/>
        <w:t>Sakarya A, Uyan ZS, Baydemir C, Anik Y, Erdem E, Gokdemir Y, Karadag B, Karakoc F, Ersu R. Evaluation of children with cystic fibrosis by impulse oscillometry when stable and at exacerbation. Pediatr Pulmonol. 2016;51(11):1151-8.</w:t>
      </w:r>
    </w:p>
    <w:p w14:paraId="14B2E81D" w14:textId="77777777" w:rsidR="00B86FC1" w:rsidRPr="00B86FC1" w:rsidRDefault="00B86FC1" w:rsidP="00B86FC1">
      <w:pPr>
        <w:pStyle w:val="EndNoteBibliography"/>
        <w:spacing w:after="240"/>
        <w:rPr>
          <w:noProof/>
        </w:rPr>
      </w:pPr>
      <w:r w:rsidRPr="00B86FC1">
        <w:rPr>
          <w:noProof/>
        </w:rPr>
        <w:t>68.</w:t>
      </w:r>
      <w:r w:rsidRPr="00B86FC1">
        <w:rPr>
          <w:noProof/>
        </w:rPr>
        <w:tab/>
        <w:t>Horsley A, Siddiqui S. Putting lung function and physiology into perspective: cystic fibrosis in adults. Respirology. 2015;20(1):33-45.</w:t>
      </w:r>
    </w:p>
    <w:p w14:paraId="21992FB9" w14:textId="77777777" w:rsidR="00B86FC1" w:rsidRPr="00B86FC1" w:rsidRDefault="00B86FC1" w:rsidP="00B86FC1">
      <w:pPr>
        <w:pStyle w:val="EndNoteBibliography"/>
        <w:spacing w:after="240"/>
        <w:rPr>
          <w:noProof/>
        </w:rPr>
      </w:pPr>
      <w:r w:rsidRPr="00B86FC1">
        <w:rPr>
          <w:noProof/>
        </w:rPr>
        <w:t>69.</w:t>
      </w:r>
      <w:r w:rsidRPr="00B86FC1">
        <w:rPr>
          <w:noProof/>
        </w:rPr>
        <w:tab/>
        <w:t>Brennan S, Hall GL, Horak F, Moeller A, Pitrez PM, Franzmann A, Turner S, de Klerk N, Franklin P, Winfield KR, Balding E, Stick SM, Sly PD. Correlation of forced oscillation technique in preschool children with cystic fibrosis with pulmonary inflammation. Thorax. 2005;60(2):159-63.</w:t>
      </w:r>
    </w:p>
    <w:p w14:paraId="7C4A66A7" w14:textId="77777777" w:rsidR="00B86FC1" w:rsidRPr="00B86FC1" w:rsidRDefault="00B86FC1" w:rsidP="00B86FC1">
      <w:pPr>
        <w:pStyle w:val="EndNoteBibliography"/>
        <w:spacing w:after="240"/>
        <w:rPr>
          <w:noProof/>
        </w:rPr>
      </w:pPr>
      <w:r w:rsidRPr="00B86FC1">
        <w:rPr>
          <w:noProof/>
        </w:rPr>
        <w:t>70.</w:t>
      </w:r>
      <w:r w:rsidRPr="00B86FC1">
        <w:rPr>
          <w:noProof/>
        </w:rPr>
        <w:tab/>
        <w:t>Lebecque P, Stanescu D. Respiratory resistance by the forced oscillation technique in asthmatic children and cystic fibrosis patients. Eur Respir J. 1997;10(4):891-5.</w:t>
      </w:r>
    </w:p>
    <w:p w14:paraId="0BD7ADC9" w14:textId="77777777" w:rsidR="00B86FC1" w:rsidRPr="00B86FC1" w:rsidRDefault="00B86FC1" w:rsidP="00B86FC1">
      <w:pPr>
        <w:pStyle w:val="EndNoteBibliography"/>
        <w:spacing w:after="240"/>
        <w:rPr>
          <w:noProof/>
        </w:rPr>
      </w:pPr>
      <w:r w:rsidRPr="00B86FC1">
        <w:rPr>
          <w:noProof/>
        </w:rPr>
        <w:t>71.</w:t>
      </w:r>
      <w:r w:rsidRPr="00B86FC1">
        <w:rPr>
          <w:noProof/>
        </w:rPr>
        <w:tab/>
        <w:t>Skylogianni E, Douros K, Anthracopoulos MB, Fouzas S. The Forced Oscillation Technique in Paediatric Respiratory Practice. Paediatric Respiratory Reviews. 2016;18:46-51.</w:t>
      </w:r>
    </w:p>
    <w:p w14:paraId="71AD18FE" w14:textId="77777777" w:rsidR="00B86FC1" w:rsidRPr="00B86FC1" w:rsidRDefault="00B86FC1" w:rsidP="00B86FC1">
      <w:pPr>
        <w:pStyle w:val="EndNoteBibliography"/>
        <w:spacing w:after="240"/>
        <w:rPr>
          <w:noProof/>
        </w:rPr>
      </w:pPr>
      <w:r w:rsidRPr="00B86FC1">
        <w:rPr>
          <w:noProof/>
        </w:rPr>
        <w:t>72.</w:t>
      </w:r>
      <w:r w:rsidRPr="00B86FC1">
        <w:rPr>
          <w:noProof/>
        </w:rPr>
        <w:tab/>
        <w:t>Solymar L, Aronsson PH, Sixt R. The forced oscillation technique in children with respiratory disease. Pediatr Pulmonol. 1985;1(5):256-61.</w:t>
      </w:r>
    </w:p>
    <w:p w14:paraId="4EA43F06" w14:textId="77777777" w:rsidR="00B86FC1" w:rsidRPr="00B86FC1" w:rsidRDefault="00B86FC1" w:rsidP="00B86FC1">
      <w:pPr>
        <w:pStyle w:val="EndNoteBibliography"/>
        <w:spacing w:after="240"/>
        <w:rPr>
          <w:noProof/>
        </w:rPr>
      </w:pPr>
      <w:r w:rsidRPr="00B86FC1">
        <w:rPr>
          <w:noProof/>
        </w:rPr>
        <w:t>73.</w:t>
      </w:r>
      <w:r w:rsidRPr="00B86FC1">
        <w:rPr>
          <w:noProof/>
        </w:rPr>
        <w:tab/>
        <w:t>Nielsen KG, Pressler T, Klug B, Koch C, Bisgaard H. Serial lung function and responsiveness in cystic fibrosis during early childhood. Am J Respir Crit Care Med. 2004;169(11):1209-16.</w:t>
      </w:r>
    </w:p>
    <w:p w14:paraId="1EA7EA93" w14:textId="77777777" w:rsidR="00B86FC1" w:rsidRPr="00B86FC1" w:rsidRDefault="00B86FC1" w:rsidP="00B86FC1">
      <w:pPr>
        <w:pStyle w:val="EndNoteBibliography"/>
        <w:spacing w:after="240"/>
        <w:rPr>
          <w:noProof/>
        </w:rPr>
      </w:pPr>
      <w:r w:rsidRPr="00B86FC1">
        <w:rPr>
          <w:noProof/>
        </w:rPr>
        <w:t>74.</w:t>
      </w:r>
      <w:r w:rsidRPr="00B86FC1">
        <w:rPr>
          <w:noProof/>
        </w:rPr>
        <w:tab/>
        <w:t>Ramsey KA, Ranganathan SC, Gangell CL, Turkovic L, Park J, Skoric B, Stick SM, Sly PD, Hall GL. Impact of lung disease on respiratory impedance in young children with cystic fibrosis. European Respiratory Journal. 2015;46(6):1672-9.</w:t>
      </w:r>
    </w:p>
    <w:p w14:paraId="38737D6D" w14:textId="77777777" w:rsidR="00B86FC1" w:rsidRPr="00B86FC1" w:rsidRDefault="00B86FC1" w:rsidP="00B86FC1">
      <w:pPr>
        <w:pStyle w:val="EndNoteBibliography"/>
        <w:spacing w:after="240"/>
        <w:rPr>
          <w:noProof/>
        </w:rPr>
      </w:pPr>
      <w:r w:rsidRPr="00B86FC1">
        <w:rPr>
          <w:noProof/>
        </w:rPr>
        <w:t>75.</w:t>
      </w:r>
      <w:r w:rsidRPr="00B86FC1">
        <w:rPr>
          <w:noProof/>
        </w:rPr>
        <w:tab/>
        <w:t>Nixon PA, Orenstein DM, Kelsey SF, Doershuk CF. The prognostic value of exercise testing in patients with cystic fibrosis. The New England Journal of Medicine. 1992;327(25):1785-8.</w:t>
      </w:r>
    </w:p>
    <w:p w14:paraId="1F075C22" w14:textId="77777777" w:rsidR="00B86FC1" w:rsidRPr="00B86FC1" w:rsidRDefault="00B86FC1" w:rsidP="00B86FC1">
      <w:pPr>
        <w:pStyle w:val="EndNoteBibliography"/>
        <w:spacing w:after="240"/>
        <w:rPr>
          <w:noProof/>
        </w:rPr>
      </w:pPr>
      <w:r w:rsidRPr="00B86FC1">
        <w:rPr>
          <w:noProof/>
        </w:rPr>
        <w:t>76.</w:t>
      </w:r>
      <w:r w:rsidRPr="00B86FC1">
        <w:rPr>
          <w:noProof/>
        </w:rPr>
        <w:tab/>
        <w:t>Pianosi P, Leblanc J, Almudevar A. Peak oxygen uptake and mortality in children with cystic fibrosis. Thorax. 2005;60(1):50-4.</w:t>
      </w:r>
    </w:p>
    <w:p w14:paraId="052AC9C9" w14:textId="77777777" w:rsidR="00B86FC1" w:rsidRPr="00B86FC1" w:rsidRDefault="00B86FC1" w:rsidP="00B86FC1">
      <w:pPr>
        <w:pStyle w:val="EndNoteBibliography"/>
        <w:spacing w:after="240"/>
        <w:rPr>
          <w:noProof/>
        </w:rPr>
      </w:pPr>
      <w:r w:rsidRPr="00B86FC1">
        <w:rPr>
          <w:noProof/>
        </w:rPr>
        <w:t>77.</w:t>
      </w:r>
      <w:r w:rsidRPr="00B86FC1">
        <w:rPr>
          <w:noProof/>
        </w:rPr>
        <w:tab/>
        <w:t>Hebestreit H, Hulzebos EHJ, Schneiderman JE, Karila C, Boas SR, Kriemler S, Dwyer T, Sahlberg M, Urquhart DS, Lands LC, Ratjen F, Takken T, Varanistkaya L, Rücker V, Hebestreit A, Usemann J, Radtke T. Cardiopulmonary Exercise Testing Provides Additional Prognostic Information in Cystic Fibrosis. American Journal of Respiratory and Critical Care Medicine. 2019;199(8):987-95.</w:t>
      </w:r>
    </w:p>
    <w:p w14:paraId="729760A2" w14:textId="77777777" w:rsidR="00B86FC1" w:rsidRPr="00B86FC1" w:rsidRDefault="00B86FC1" w:rsidP="00B86FC1">
      <w:pPr>
        <w:pStyle w:val="EndNoteBibliography"/>
        <w:spacing w:after="240"/>
        <w:rPr>
          <w:noProof/>
        </w:rPr>
      </w:pPr>
      <w:r w:rsidRPr="00B86FC1">
        <w:rPr>
          <w:noProof/>
        </w:rPr>
        <w:t>78.</w:t>
      </w:r>
      <w:r w:rsidRPr="00B86FC1">
        <w:rPr>
          <w:noProof/>
        </w:rPr>
        <w:tab/>
        <w:t>Moorcroft AJ, Dodd ME, Webb AK. Exercise testing and prognosis in adult cystic fibrosis. Thorax. 1997;52(3):291-3.</w:t>
      </w:r>
    </w:p>
    <w:p w14:paraId="5C9973D0" w14:textId="77777777" w:rsidR="00B86FC1" w:rsidRPr="00B86FC1" w:rsidRDefault="00B86FC1" w:rsidP="00B86FC1">
      <w:pPr>
        <w:pStyle w:val="EndNoteBibliography"/>
        <w:spacing w:after="240"/>
        <w:rPr>
          <w:noProof/>
        </w:rPr>
      </w:pPr>
      <w:r w:rsidRPr="00B86FC1">
        <w:rPr>
          <w:noProof/>
        </w:rPr>
        <w:t>79.</w:t>
      </w:r>
      <w:r w:rsidRPr="00B86FC1">
        <w:rPr>
          <w:noProof/>
        </w:rPr>
        <w:tab/>
        <w:t>Villanueva G, Marceniuk G, Murphy MS, Walshaw M, Cosulich R. Diagnosis and management of cystic fibrosis: summary of NICE guidance. BMJ. 2017;359:j4574.</w:t>
      </w:r>
    </w:p>
    <w:p w14:paraId="60974332" w14:textId="77777777" w:rsidR="00B86FC1" w:rsidRPr="00B86FC1" w:rsidRDefault="00B86FC1" w:rsidP="00B86FC1">
      <w:pPr>
        <w:pStyle w:val="EndNoteBibliography"/>
        <w:spacing w:after="240"/>
        <w:rPr>
          <w:noProof/>
        </w:rPr>
      </w:pPr>
      <w:r w:rsidRPr="00B86FC1">
        <w:rPr>
          <w:noProof/>
        </w:rPr>
        <w:t>80.</w:t>
      </w:r>
      <w:r w:rsidRPr="00B86FC1">
        <w:rPr>
          <w:noProof/>
        </w:rPr>
        <w:tab/>
        <w:t>Perez M, Groeneveld IF, Santana-Sosa E, Fiuza-Luces C, Gonzalez-Saiz L, Villa-Asensi JR, Lopez-Mojares LM, Rubio M, Lucia A. Aerobic fitness is associated with lower risk of hospitalization in children with cystic fibrosis. Pediatric Pulmonology. 2014;49(7):641-9.</w:t>
      </w:r>
    </w:p>
    <w:p w14:paraId="1B4E24CF" w14:textId="77777777" w:rsidR="00B86FC1" w:rsidRPr="00B86FC1" w:rsidRDefault="00B86FC1" w:rsidP="00B86FC1">
      <w:pPr>
        <w:pStyle w:val="EndNoteBibliography"/>
        <w:spacing w:after="240"/>
        <w:rPr>
          <w:noProof/>
        </w:rPr>
      </w:pPr>
      <w:r w:rsidRPr="00B86FC1">
        <w:rPr>
          <w:noProof/>
        </w:rPr>
        <w:t>81.</w:t>
      </w:r>
      <w:r w:rsidRPr="00B86FC1">
        <w:rPr>
          <w:noProof/>
        </w:rPr>
        <w:tab/>
        <w:t>Hebestreit H, Lands LC, Alarie N, Schaeff J, Karila C, Orenstein DM, Urquhart DS, Hulzebos EHJ, Stein L, Schindler C, Kriemler S, Radtke T. Effects of a partially supervised conditioning programme in cystic fibrosis: an international multi-centre randomised controlled trial (ACTIVATE-CF): study protocol. BMC Pulmonary Medicine. 2018;18(1):31.</w:t>
      </w:r>
    </w:p>
    <w:p w14:paraId="0DBF2829" w14:textId="77777777" w:rsidR="00B86FC1" w:rsidRPr="00B86FC1" w:rsidRDefault="00B86FC1" w:rsidP="00B86FC1">
      <w:pPr>
        <w:pStyle w:val="EndNoteBibliography"/>
        <w:spacing w:after="240"/>
        <w:rPr>
          <w:noProof/>
        </w:rPr>
      </w:pPr>
      <w:r w:rsidRPr="00B86FC1">
        <w:rPr>
          <w:noProof/>
        </w:rPr>
        <w:lastRenderedPageBreak/>
        <w:t>82.</w:t>
      </w:r>
      <w:r w:rsidRPr="00B86FC1">
        <w:rPr>
          <w:noProof/>
        </w:rPr>
        <w:tab/>
        <w:t>Hulzebos EH, Bomhof-Roordink H, van de Weert-van Leeuwen PB, Twisk JW, Arets HG, van der Ent CK, Takken T. Prediction of Mortality in Adolescents with Cystic Fibrosis. Medicine and Science in Sports and Exercise. 2014.</w:t>
      </w:r>
    </w:p>
    <w:p w14:paraId="54FE3781" w14:textId="77777777" w:rsidR="00B86FC1" w:rsidRPr="00B86FC1" w:rsidRDefault="00B86FC1" w:rsidP="00B86FC1">
      <w:pPr>
        <w:pStyle w:val="EndNoteBibliography"/>
        <w:spacing w:after="240"/>
        <w:rPr>
          <w:noProof/>
        </w:rPr>
      </w:pPr>
      <w:r w:rsidRPr="00B86FC1">
        <w:rPr>
          <w:noProof/>
        </w:rPr>
        <w:t>83.</w:t>
      </w:r>
      <w:r w:rsidRPr="00B86FC1">
        <w:rPr>
          <w:noProof/>
        </w:rPr>
        <w:tab/>
        <w:t>Almajed A, Lands LC. The evolution of exercise capacity and its limiting factors in cystic fibrosis. Paediatric Respiratory Reviews. 2012;13(4):195-9.</w:t>
      </w:r>
    </w:p>
    <w:p w14:paraId="2E6DF7C0" w14:textId="77777777" w:rsidR="00B86FC1" w:rsidRPr="00B86FC1" w:rsidRDefault="00B86FC1" w:rsidP="00B86FC1">
      <w:pPr>
        <w:pStyle w:val="EndNoteBibliography"/>
        <w:spacing w:after="240"/>
        <w:rPr>
          <w:noProof/>
        </w:rPr>
      </w:pPr>
      <w:r w:rsidRPr="00B86FC1">
        <w:rPr>
          <w:noProof/>
        </w:rPr>
        <w:t>84.</w:t>
      </w:r>
      <w:r w:rsidRPr="00B86FC1">
        <w:rPr>
          <w:noProof/>
        </w:rPr>
        <w:tab/>
        <w:t>Urquhart DS, Saynor ZL. Exercise testing in cystic fibrosis: Who and why? Paediatric Respiratory Reviews. 2018;27:28-32.</w:t>
      </w:r>
    </w:p>
    <w:p w14:paraId="28196E4D" w14:textId="77777777" w:rsidR="00B86FC1" w:rsidRPr="00B86FC1" w:rsidRDefault="00B86FC1" w:rsidP="00B86FC1">
      <w:pPr>
        <w:pStyle w:val="EndNoteBibliography"/>
        <w:spacing w:after="240"/>
        <w:rPr>
          <w:noProof/>
        </w:rPr>
      </w:pPr>
      <w:r w:rsidRPr="00B86FC1">
        <w:rPr>
          <w:noProof/>
        </w:rPr>
        <w:t>85.</w:t>
      </w:r>
      <w:r w:rsidRPr="00B86FC1">
        <w:rPr>
          <w:noProof/>
        </w:rPr>
        <w:tab/>
        <w:t>Singh SJ, Morgan MD, Scott S, Walters D, Hardman AE. Development of a shuttle walking test of disability in patients with chronic airways obstruction. Thorax. 1992;47(12):1019-24.</w:t>
      </w:r>
    </w:p>
    <w:p w14:paraId="646EC32D" w14:textId="77777777" w:rsidR="00B86FC1" w:rsidRPr="00B86FC1" w:rsidRDefault="00B86FC1" w:rsidP="00B86FC1">
      <w:pPr>
        <w:pStyle w:val="EndNoteBibliography"/>
        <w:spacing w:after="240"/>
        <w:rPr>
          <w:noProof/>
        </w:rPr>
      </w:pPr>
      <w:r w:rsidRPr="00B86FC1">
        <w:rPr>
          <w:noProof/>
        </w:rPr>
        <w:t>86.</w:t>
      </w:r>
      <w:r w:rsidRPr="00B86FC1">
        <w:rPr>
          <w:noProof/>
        </w:rPr>
        <w:tab/>
        <w:t>Bradley J, Howard J, Wallace E, Elborn S. Validity of a modified shuttle test in adult cystic fibrosis. Thorax. 1999;54(5):437-9.</w:t>
      </w:r>
    </w:p>
    <w:p w14:paraId="0BB18611" w14:textId="77777777" w:rsidR="00B86FC1" w:rsidRPr="00B86FC1" w:rsidRDefault="00B86FC1" w:rsidP="00B86FC1">
      <w:pPr>
        <w:pStyle w:val="EndNoteBibliography"/>
        <w:spacing w:after="240"/>
        <w:rPr>
          <w:noProof/>
        </w:rPr>
      </w:pPr>
      <w:r w:rsidRPr="00B86FC1">
        <w:rPr>
          <w:noProof/>
        </w:rPr>
        <w:t>87.</w:t>
      </w:r>
      <w:r w:rsidRPr="00B86FC1">
        <w:rPr>
          <w:noProof/>
        </w:rPr>
        <w:tab/>
        <w:t>Bradley J, Howard J, Wallace E, Elborn S. Reliability, repeatability, and sensitivity of the modified shuttle test in adult cystic fibrosis. Chest. 2000;117(6):1666-71.</w:t>
      </w:r>
    </w:p>
    <w:p w14:paraId="0A32EB58" w14:textId="77777777" w:rsidR="00B86FC1" w:rsidRPr="00B86FC1" w:rsidRDefault="00B86FC1" w:rsidP="00B86FC1">
      <w:pPr>
        <w:pStyle w:val="EndNoteBibliography"/>
        <w:spacing w:after="240"/>
        <w:rPr>
          <w:noProof/>
        </w:rPr>
      </w:pPr>
      <w:r w:rsidRPr="00B86FC1">
        <w:rPr>
          <w:noProof/>
        </w:rPr>
        <w:t>88.</w:t>
      </w:r>
      <w:r w:rsidRPr="00B86FC1">
        <w:rPr>
          <w:noProof/>
        </w:rPr>
        <w:tab/>
        <w:t>Singh SJ, Morgan MD, Hardman AE, Rowe C, Bardsley PA. Comparison of oxygen uptake during a conventional treadmill test and the shuttle walking test in chronic airflow limitation. European Respiratory Journal. 1994;7(11):2016-20.</w:t>
      </w:r>
    </w:p>
    <w:p w14:paraId="384C7120" w14:textId="77777777" w:rsidR="00B86FC1" w:rsidRPr="00B86FC1" w:rsidRDefault="00B86FC1" w:rsidP="00B86FC1">
      <w:pPr>
        <w:pStyle w:val="EndNoteBibliography"/>
        <w:spacing w:after="240"/>
        <w:rPr>
          <w:noProof/>
        </w:rPr>
      </w:pPr>
      <w:r w:rsidRPr="00B86FC1">
        <w:rPr>
          <w:noProof/>
        </w:rPr>
        <w:t>89.</w:t>
      </w:r>
      <w:r w:rsidRPr="00B86FC1">
        <w:rPr>
          <w:noProof/>
        </w:rPr>
        <w:tab/>
        <w:t>Urquhart D. Exercise testing in cystic fibrosis: why (and how)? Journal of the Royal Society of Medicine. 2011;104(suppl 1):S6-S14.</w:t>
      </w:r>
    </w:p>
    <w:p w14:paraId="6437C838" w14:textId="77777777" w:rsidR="00B86FC1" w:rsidRPr="00B86FC1" w:rsidRDefault="00B86FC1" w:rsidP="00B86FC1">
      <w:pPr>
        <w:pStyle w:val="EndNoteBibliography"/>
        <w:spacing w:after="240"/>
        <w:rPr>
          <w:noProof/>
        </w:rPr>
      </w:pPr>
      <w:r w:rsidRPr="00B86FC1">
        <w:rPr>
          <w:noProof/>
        </w:rPr>
        <w:t>90.</w:t>
      </w:r>
      <w:r w:rsidRPr="00B86FC1">
        <w:rPr>
          <w:noProof/>
        </w:rPr>
        <w:tab/>
        <w:t>Rowbotham NJ, Smith S, Leighton PA, Rayner OC, Gathercole K, Elliott ZC, Nash EF, Daniels T, Duff AJA, Collins S, Chandran S, Peaple U, Hurley MN, Brownlee K, Smyth AR. The top 10 research priorities in cystic fibrosis developed by a partnership between people with CF and healthcare providers. Thorax. 2018;73(4):388-90.</w:t>
      </w:r>
    </w:p>
    <w:p w14:paraId="778EBF63" w14:textId="77777777" w:rsidR="00B86FC1" w:rsidRPr="00B86FC1" w:rsidRDefault="00B86FC1" w:rsidP="00B86FC1">
      <w:pPr>
        <w:pStyle w:val="EndNoteBibliography"/>
        <w:spacing w:after="240"/>
        <w:rPr>
          <w:noProof/>
        </w:rPr>
      </w:pPr>
      <w:r w:rsidRPr="00B86FC1">
        <w:rPr>
          <w:noProof/>
        </w:rPr>
        <w:t>91.</w:t>
      </w:r>
      <w:r w:rsidRPr="00B86FC1">
        <w:rPr>
          <w:noProof/>
        </w:rPr>
        <w:tab/>
        <w:t>Dwyer TJ, Daviskas E, Zainuldin R, Verschuer J, Eberl S, Bye PTP, Alison JA. Effects of exercise and airway clearance (PEP) on mucus clearance in cystic fibrosis: a randomised cross-over trial. European Respiratory Journal. 2019:1801793.</w:t>
      </w:r>
    </w:p>
    <w:p w14:paraId="381C0083" w14:textId="77777777" w:rsidR="00B86FC1" w:rsidRPr="00B86FC1" w:rsidRDefault="00B86FC1" w:rsidP="00B86FC1">
      <w:pPr>
        <w:pStyle w:val="EndNoteBibliography"/>
        <w:spacing w:after="240"/>
        <w:rPr>
          <w:noProof/>
        </w:rPr>
      </w:pPr>
      <w:r w:rsidRPr="00B86FC1">
        <w:rPr>
          <w:noProof/>
        </w:rPr>
        <w:t>92.</w:t>
      </w:r>
      <w:r w:rsidRPr="00B86FC1">
        <w:rPr>
          <w:noProof/>
        </w:rPr>
        <w:tab/>
        <w:t>Tucker MA, Crandall R, Seigler N, Rodriguez-Miguelez P, McKie KT, Forseen C, Thomas J, Harris RA. A single bout of maximal exercise improves lung function in patients with cystic fibrosis. J Cyst Fibros. 2017;16(6):752-8.</w:t>
      </w:r>
    </w:p>
    <w:p w14:paraId="013C473E" w14:textId="77777777" w:rsidR="00B86FC1" w:rsidRPr="00B86FC1" w:rsidRDefault="00B86FC1" w:rsidP="00B86FC1">
      <w:pPr>
        <w:pStyle w:val="EndNoteBibliography"/>
        <w:spacing w:after="240"/>
        <w:rPr>
          <w:noProof/>
        </w:rPr>
      </w:pPr>
      <w:r w:rsidRPr="00B86FC1">
        <w:rPr>
          <w:noProof/>
        </w:rPr>
        <w:t>93.</w:t>
      </w:r>
      <w:r w:rsidRPr="00B86FC1">
        <w:rPr>
          <w:noProof/>
        </w:rPr>
        <w:tab/>
        <w:t>Ward N, Stiller K, Rowe H, Morrow S, Morton J, Greville H, Holland AE. Airway clearance by exercising in mild cystic fibrosis (ACE-CF): A feasibility study. Respiratory Medicine. 2018;142:23-8.</w:t>
      </w:r>
    </w:p>
    <w:p w14:paraId="2EA964BF" w14:textId="77777777" w:rsidR="00B86FC1" w:rsidRPr="00B86FC1" w:rsidRDefault="00B86FC1" w:rsidP="00B86FC1">
      <w:pPr>
        <w:pStyle w:val="EndNoteBibliography"/>
        <w:spacing w:after="240"/>
        <w:rPr>
          <w:noProof/>
        </w:rPr>
      </w:pPr>
      <w:r w:rsidRPr="00B86FC1">
        <w:rPr>
          <w:noProof/>
        </w:rPr>
        <w:t>94.</w:t>
      </w:r>
      <w:r w:rsidRPr="00B86FC1">
        <w:rPr>
          <w:noProof/>
        </w:rPr>
        <w:tab/>
        <w:t>Gruber W, Orenstein DM, Braumann KM, Beneke R. Interval exercise training in cystic fibrosis - Effects on exercise capacity in severely affected adults. Journal of Cystic Fibrosis. 2013.</w:t>
      </w:r>
    </w:p>
    <w:p w14:paraId="4918F66D" w14:textId="77777777" w:rsidR="00B86FC1" w:rsidRPr="00B86FC1" w:rsidRDefault="00B86FC1" w:rsidP="00B86FC1">
      <w:pPr>
        <w:pStyle w:val="EndNoteBibliography"/>
        <w:spacing w:after="240"/>
        <w:rPr>
          <w:noProof/>
        </w:rPr>
      </w:pPr>
      <w:r w:rsidRPr="00B86FC1">
        <w:rPr>
          <w:noProof/>
        </w:rPr>
        <w:t>95.</w:t>
      </w:r>
      <w:r w:rsidRPr="00B86FC1">
        <w:rPr>
          <w:noProof/>
        </w:rPr>
        <w:tab/>
        <w:t>Kriemler S, Kieser S, Junge S, Ballmann M, Hebestreit A, Schindler C, Stussi C, Hebestreit H. Effect of supervised training on FEV in cystic fibrosis: A randomised controlled trial. Journal of Cystic Fibrosis. 2013.</w:t>
      </w:r>
    </w:p>
    <w:p w14:paraId="3EC16CB8" w14:textId="77777777" w:rsidR="00B86FC1" w:rsidRPr="00B86FC1" w:rsidRDefault="00B86FC1" w:rsidP="00B86FC1">
      <w:pPr>
        <w:pStyle w:val="EndNoteBibliography"/>
        <w:spacing w:after="240"/>
        <w:rPr>
          <w:noProof/>
        </w:rPr>
      </w:pPr>
      <w:r w:rsidRPr="00B86FC1">
        <w:rPr>
          <w:noProof/>
        </w:rPr>
        <w:t>96.</w:t>
      </w:r>
      <w:r w:rsidRPr="00B86FC1">
        <w:rPr>
          <w:noProof/>
        </w:rPr>
        <w:tab/>
        <w:t>Horsley A, Wild JM. Ventilation heterogeneity and the benefits and challenges of multiple breath washout testing in patients with cystic fibrosis. Paediatric Respiratory Reviews. 2015;16 Suppl 1:15-8.</w:t>
      </w:r>
    </w:p>
    <w:p w14:paraId="1E4A40D4" w14:textId="77777777" w:rsidR="00B86FC1" w:rsidRPr="00B86FC1" w:rsidRDefault="00B86FC1" w:rsidP="00B86FC1">
      <w:pPr>
        <w:pStyle w:val="EndNoteBibliography"/>
        <w:spacing w:after="240"/>
        <w:rPr>
          <w:noProof/>
        </w:rPr>
      </w:pPr>
      <w:r w:rsidRPr="00B86FC1">
        <w:rPr>
          <w:noProof/>
        </w:rPr>
        <w:t>97.</w:t>
      </w:r>
      <w:r w:rsidRPr="00B86FC1">
        <w:rPr>
          <w:noProof/>
        </w:rPr>
        <w:tab/>
        <w:t>Verbanck S, Paiva M. Gas mixing in the airways and airspaces. Compr Physiol. 2011;1(2):809-34.</w:t>
      </w:r>
    </w:p>
    <w:p w14:paraId="39D818D3" w14:textId="77777777" w:rsidR="00B86FC1" w:rsidRPr="00B86FC1" w:rsidRDefault="00B86FC1" w:rsidP="00B86FC1">
      <w:pPr>
        <w:pStyle w:val="EndNoteBibliography"/>
        <w:spacing w:after="240"/>
        <w:rPr>
          <w:noProof/>
        </w:rPr>
      </w:pPr>
      <w:r w:rsidRPr="00B86FC1">
        <w:rPr>
          <w:noProof/>
        </w:rPr>
        <w:t>98.</w:t>
      </w:r>
      <w:r w:rsidRPr="00B86FC1">
        <w:rPr>
          <w:noProof/>
        </w:rPr>
        <w:tab/>
        <w:t>Robinson PD, Latzin P, Gustafsson PM. Multiple-breath washout. European Respiratory Monograph. 2010:87-104.</w:t>
      </w:r>
    </w:p>
    <w:p w14:paraId="362EEB9E" w14:textId="77777777" w:rsidR="00B86FC1" w:rsidRPr="00B86FC1" w:rsidRDefault="00B86FC1" w:rsidP="00B86FC1">
      <w:pPr>
        <w:pStyle w:val="EndNoteBibliography"/>
        <w:spacing w:after="240"/>
        <w:rPr>
          <w:noProof/>
        </w:rPr>
      </w:pPr>
      <w:r w:rsidRPr="00B86FC1">
        <w:rPr>
          <w:noProof/>
        </w:rPr>
        <w:t>99.</w:t>
      </w:r>
      <w:r w:rsidRPr="00B86FC1">
        <w:rPr>
          <w:noProof/>
        </w:rPr>
        <w:tab/>
        <w:t xml:space="preserve">Robinson PD, Latzin P, Verbanck S, Hall GL, Horsley A, Gappa M, Thamrin C, Arets HG, Aurora P, Fuchs SI, King GG, Lum S, Macleod K, Paiva M, Pillow JJ, Ranganathan S, Ratjen F, Singer F, Sonnappa S, Stocks J, Subbarao </w:t>
      </w:r>
      <w:r w:rsidRPr="00B86FC1">
        <w:rPr>
          <w:noProof/>
        </w:rPr>
        <w:lastRenderedPageBreak/>
        <w:t>P, Thompson BR, Gustafsson PM. Consensus statement for inert gas washout measurement using multiple- and single- breath tests. Eur Respir J. 2013;41(3):507-22.</w:t>
      </w:r>
    </w:p>
    <w:p w14:paraId="598605AC" w14:textId="77777777" w:rsidR="00B86FC1" w:rsidRPr="00B86FC1" w:rsidRDefault="00B86FC1" w:rsidP="00B86FC1">
      <w:pPr>
        <w:pStyle w:val="EndNoteBibliography"/>
        <w:spacing w:after="240"/>
        <w:rPr>
          <w:noProof/>
        </w:rPr>
      </w:pPr>
      <w:r w:rsidRPr="00B86FC1">
        <w:rPr>
          <w:noProof/>
        </w:rPr>
        <w:t>100.</w:t>
      </w:r>
      <w:r w:rsidRPr="00B86FC1">
        <w:rPr>
          <w:noProof/>
        </w:rPr>
        <w:tab/>
        <w:t>Gustafsson PM, Aurora P, Lindblad A. Evaluation of ventilation maldistribution as an early indicator of lung disease in children with cystic fibrosis. European Respiratory Journal. 2003;22(6):972-9.</w:t>
      </w:r>
    </w:p>
    <w:p w14:paraId="74E6CA87" w14:textId="77777777" w:rsidR="00B86FC1" w:rsidRPr="00B86FC1" w:rsidRDefault="00B86FC1" w:rsidP="00B86FC1">
      <w:pPr>
        <w:pStyle w:val="EndNoteBibliography"/>
        <w:spacing w:after="240"/>
        <w:rPr>
          <w:noProof/>
        </w:rPr>
      </w:pPr>
      <w:r w:rsidRPr="00B86FC1">
        <w:rPr>
          <w:noProof/>
        </w:rPr>
        <w:t>101.</w:t>
      </w:r>
      <w:r w:rsidRPr="00B86FC1">
        <w:rPr>
          <w:noProof/>
        </w:rPr>
        <w:tab/>
        <w:t>Horsley AR, Gustafsson PM, Macleod KA, Saunders C, Greening AP, Porteous DJ, Davies JC, Cunningham S, Alton EW, Innes JA. Lung clearance index is a sensitive, repeatable and practical measure of airways disease in adults with cystic fibrosis. Thorax. 2008;63(2):135-40.</w:t>
      </w:r>
    </w:p>
    <w:p w14:paraId="3F2F6F93" w14:textId="77777777" w:rsidR="00B86FC1" w:rsidRPr="00B86FC1" w:rsidRDefault="00B86FC1" w:rsidP="00B86FC1">
      <w:pPr>
        <w:pStyle w:val="EndNoteBibliography"/>
        <w:spacing w:after="240"/>
        <w:rPr>
          <w:noProof/>
        </w:rPr>
      </w:pPr>
      <w:r w:rsidRPr="00B86FC1">
        <w:rPr>
          <w:noProof/>
        </w:rPr>
        <w:t>102.</w:t>
      </w:r>
      <w:r w:rsidRPr="00B86FC1">
        <w:rPr>
          <w:noProof/>
        </w:rPr>
        <w:tab/>
        <w:t>Gustafsson PM, De Jong PA, Tiddens HA, Lindblad A. Multiple-breath inert gas washout and spirometry versus structural lung disease in cystic fibrosis. Thorax. 2008;63(2):129-34.</w:t>
      </w:r>
    </w:p>
    <w:p w14:paraId="18362ABB" w14:textId="77777777" w:rsidR="00B86FC1" w:rsidRPr="00B86FC1" w:rsidRDefault="00B86FC1" w:rsidP="00B86FC1">
      <w:pPr>
        <w:pStyle w:val="EndNoteBibliography"/>
        <w:spacing w:after="240"/>
        <w:rPr>
          <w:noProof/>
        </w:rPr>
      </w:pPr>
      <w:r w:rsidRPr="00B86FC1">
        <w:rPr>
          <w:noProof/>
        </w:rPr>
        <w:t>103.</w:t>
      </w:r>
      <w:r w:rsidRPr="00B86FC1">
        <w:rPr>
          <w:noProof/>
        </w:rPr>
        <w:tab/>
        <w:t>Horsley AR, Gustafsson PM, Macleod K, Saunders C, Greening AP, Porteous D. Lung clearance index is a sensitive, repeatable and practical measure of airways disease in adults with cystic fibrosis. Thorax. 2008;63.</w:t>
      </w:r>
    </w:p>
    <w:p w14:paraId="79E78EB7" w14:textId="77777777" w:rsidR="00B86FC1" w:rsidRPr="00B86FC1" w:rsidRDefault="00B86FC1" w:rsidP="00B86FC1">
      <w:pPr>
        <w:pStyle w:val="EndNoteBibliography"/>
        <w:spacing w:after="240"/>
        <w:rPr>
          <w:noProof/>
        </w:rPr>
      </w:pPr>
      <w:r w:rsidRPr="00B86FC1">
        <w:rPr>
          <w:noProof/>
        </w:rPr>
        <w:t>104.</w:t>
      </w:r>
      <w:r w:rsidRPr="00B86FC1">
        <w:rPr>
          <w:noProof/>
        </w:rPr>
        <w:tab/>
        <w:t>Smith LJ, Macleod KA, Collier GJ, Horn FC, Sheridan H, Aldag I, Taylor CJ, Cunningham S, Wild JM, Horsley A. Supine posture changes lung volumes and increases ventilation heterogeneity in cystic fibrosis. PloS One. 2017;12(11):e0188275.</w:t>
      </w:r>
    </w:p>
    <w:p w14:paraId="7CB1745F" w14:textId="77777777" w:rsidR="00B86FC1" w:rsidRPr="00B86FC1" w:rsidRDefault="00B86FC1" w:rsidP="00B86FC1">
      <w:pPr>
        <w:pStyle w:val="EndNoteBibliography"/>
        <w:spacing w:after="240"/>
        <w:rPr>
          <w:noProof/>
        </w:rPr>
      </w:pPr>
      <w:r w:rsidRPr="00B86FC1">
        <w:rPr>
          <w:noProof/>
        </w:rPr>
        <w:t>105.</w:t>
      </w:r>
      <w:r w:rsidRPr="00B86FC1">
        <w:rPr>
          <w:noProof/>
        </w:rPr>
        <w:tab/>
        <w:t>Marshall H, Horsley A, Taylor CJ, Smith L, Hughes D, Horn FC, Swift AJ, Parra-Robles J, Hughes PJ, Norquay G, Stewart NJ, Collier GJ, Teare D, Cunningham S, Aldag I, Wild JM. Detection of early subclinical lung disease in children with cystic fibrosis by lung ventilation imaging with hyperpolarised gas MRI. Thorax. 2017;72(8):760-2.</w:t>
      </w:r>
    </w:p>
    <w:p w14:paraId="18547E67" w14:textId="77777777" w:rsidR="00B86FC1" w:rsidRPr="00B86FC1" w:rsidRDefault="00B86FC1" w:rsidP="00B86FC1">
      <w:pPr>
        <w:pStyle w:val="EndNoteBibliography"/>
        <w:spacing w:after="240"/>
        <w:rPr>
          <w:noProof/>
        </w:rPr>
      </w:pPr>
      <w:r w:rsidRPr="00B86FC1">
        <w:rPr>
          <w:noProof/>
        </w:rPr>
        <w:t>106.</w:t>
      </w:r>
      <w:r w:rsidRPr="00B86FC1">
        <w:rPr>
          <w:noProof/>
        </w:rPr>
        <w:tab/>
        <w:t>O'Neill K, Tunney MM, Johnston E, Rowan S, Downey DG, Rendall J, Reid A, Bradbury I, Elborn JS, Bradley JM. Lung Clearance Index in Adults and Children With Cystic Fibrosis. Chest. 2016;150(6):1323-32.</w:t>
      </w:r>
    </w:p>
    <w:p w14:paraId="1F09E847" w14:textId="77777777" w:rsidR="00B86FC1" w:rsidRPr="00B86FC1" w:rsidRDefault="00B86FC1" w:rsidP="00B86FC1">
      <w:pPr>
        <w:pStyle w:val="EndNoteBibliography"/>
        <w:spacing w:after="240"/>
        <w:rPr>
          <w:noProof/>
        </w:rPr>
      </w:pPr>
      <w:r w:rsidRPr="00B86FC1">
        <w:rPr>
          <w:noProof/>
        </w:rPr>
        <w:t>107.</w:t>
      </w:r>
      <w:r w:rsidRPr="00B86FC1">
        <w:rPr>
          <w:noProof/>
        </w:rPr>
        <w:tab/>
        <w:t>Horsley AR, O'Neill K, Downey DG, Elborn JS, Bell NJ, Smith J, Owers-Bradley J. Closed circuit rebreathing to achieve inert gas wash-in for multiple breath wash-out. ERJ Open Research. 2016;2(1).</w:t>
      </w:r>
    </w:p>
    <w:p w14:paraId="73553BD0" w14:textId="77777777" w:rsidR="00B86FC1" w:rsidRPr="00B86FC1" w:rsidRDefault="00B86FC1" w:rsidP="00B86FC1">
      <w:pPr>
        <w:pStyle w:val="EndNoteBibliography"/>
        <w:spacing w:after="240"/>
        <w:rPr>
          <w:noProof/>
        </w:rPr>
      </w:pPr>
      <w:r w:rsidRPr="00B86FC1">
        <w:rPr>
          <w:noProof/>
        </w:rPr>
        <w:t>108.</w:t>
      </w:r>
      <w:r w:rsidRPr="00B86FC1">
        <w:rPr>
          <w:noProof/>
        </w:rPr>
        <w:tab/>
        <w:t>Downing B, Irving S, Bingham Y, Fleming L, Bush A, Saglani S. Feasibility of lung clearance index in a clinical setting in pre-school children. European Respiratory Journal. 2016.</w:t>
      </w:r>
    </w:p>
    <w:p w14:paraId="34FCFB78" w14:textId="77777777" w:rsidR="00B86FC1" w:rsidRPr="00B86FC1" w:rsidRDefault="00B86FC1" w:rsidP="00B86FC1">
      <w:pPr>
        <w:pStyle w:val="EndNoteBibliography"/>
        <w:spacing w:after="240"/>
        <w:rPr>
          <w:noProof/>
        </w:rPr>
      </w:pPr>
      <w:r w:rsidRPr="00B86FC1">
        <w:rPr>
          <w:noProof/>
        </w:rPr>
        <w:t>109.</w:t>
      </w:r>
      <w:r w:rsidRPr="00B86FC1">
        <w:rPr>
          <w:noProof/>
        </w:rPr>
        <w:tab/>
        <w:t>Grillo L, Irving S, Hansell DM, Nair A, Annan B, Ward S, Bilton D, Main E, Davies J, Bush A, Wilson R, Loebinger MR. The reproducibility and responsiveness of the lung clearance index in bronchiectasis. Eur Respir J. 2015.</w:t>
      </w:r>
    </w:p>
    <w:p w14:paraId="79B1EF7A" w14:textId="77777777" w:rsidR="00B86FC1" w:rsidRPr="00B86FC1" w:rsidRDefault="00B86FC1" w:rsidP="00B86FC1">
      <w:pPr>
        <w:pStyle w:val="EndNoteBibliography"/>
        <w:spacing w:after="240"/>
        <w:rPr>
          <w:noProof/>
        </w:rPr>
      </w:pPr>
      <w:r w:rsidRPr="00B86FC1">
        <w:rPr>
          <w:noProof/>
        </w:rPr>
        <w:t>110.</w:t>
      </w:r>
      <w:r w:rsidRPr="00B86FC1">
        <w:rPr>
          <w:noProof/>
        </w:rPr>
        <w:tab/>
        <w:t>Gonem S, Singer F, Corkill S, Singapuri A, Siddiqui S, Gustafsson P. Validation of a photoacoustic gas analyser for the measurement of functional residual capacity using multiple-breath inert gas washout. Respiration. 2014;87(6):462-8.</w:t>
      </w:r>
    </w:p>
    <w:p w14:paraId="59F4A020" w14:textId="77777777" w:rsidR="00B86FC1" w:rsidRPr="00B86FC1" w:rsidRDefault="00B86FC1" w:rsidP="00B86FC1">
      <w:pPr>
        <w:pStyle w:val="EndNoteBibliography"/>
        <w:spacing w:after="240"/>
        <w:rPr>
          <w:noProof/>
        </w:rPr>
      </w:pPr>
      <w:r w:rsidRPr="00B86FC1">
        <w:rPr>
          <w:noProof/>
        </w:rPr>
        <w:t>111.</w:t>
      </w:r>
      <w:r w:rsidRPr="00B86FC1">
        <w:rPr>
          <w:noProof/>
        </w:rPr>
        <w:tab/>
        <w:t>Gonem S, Scadding A, Soares M, Singapuri A, Gustafsson P, Ohri C, Range S, Brightling CE, Pavord I, Horsley A, Siddiqui S. Lung clearance index in adults with non-cystic fibrosis bronchiectasis. Respir Res. 2014;15:59.</w:t>
      </w:r>
    </w:p>
    <w:p w14:paraId="19A7C3C7" w14:textId="77777777" w:rsidR="00B86FC1" w:rsidRPr="00B86FC1" w:rsidRDefault="00B86FC1" w:rsidP="00B86FC1">
      <w:pPr>
        <w:pStyle w:val="EndNoteBibliography"/>
        <w:spacing w:after="240"/>
        <w:rPr>
          <w:noProof/>
        </w:rPr>
      </w:pPr>
      <w:r w:rsidRPr="00B86FC1">
        <w:rPr>
          <w:noProof/>
        </w:rPr>
        <w:t>112.</w:t>
      </w:r>
      <w:r w:rsidRPr="00B86FC1">
        <w:rPr>
          <w:noProof/>
        </w:rPr>
        <w:tab/>
        <w:t>Irving SJ, Ives A, Davies G, Donovan J, Edey AJ, Gill SS, Nair A, Saunders C, Wijesekera NT, Alton EW, Hansell D, Hogg C, Davies JC, Bush A. Lung clearance index and high-resolution computed tomography scores in primary ciliary dyskinesia. Am J Respir Crit Care Med. 2013;188(5):545-9.</w:t>
      </w:r>
    </w:p>
    <w:p w14:paraId="46337925" w14:textId="77777777" w:rsidR="00B86FC1" w:rsidRPr="00B86FC1" w:rsidRDefault="00B86FC1" w:rsidP="00B86FC1">
      <w:pPr>
        <w:pStyle w:val="EndNoteBibliography"/>
        <w:spacing w:after="240"/>
        <w:rPr>
          <w:noProof/>
        </w:rPr>
      </w:pPr>
      <w:r w:rsidRPr="00B86FC1">
        <w:rPr>
          <w:noProof/>
        </w:rPr>
        <w:t>113.</w:t>
      </w:r>
      <w:r w:rsidRPr="00B86FC1">
        <w:rPr>
          <w:noProof/>
        </w:rPr>
        <w:tab/>
        <w:t>Horsley AR, Davies JC, Gray RD, Macleod KA, Donovan J, Aziz ZA, Bell NJ, Rainer M, Mt-Isa S, Voase N, Dewar MH, Saunders C, Gibson JS, Parra-Leiton J, Larsen MD, Jeswiet S, Soussi S, Bakar Y, Meister MG, Tyler P, Doherty A, Hansell DM, Ashby D, Hyde SC, Gill DR, Greening AP, Porteous DJ, Innes JA, Boyd AC, Griesenbach U, Cunningham S, Alton EW. Changes in physiological, functional and structural markers of cystic fibrosis lung disease with treatment of a pulmonary exacerbation. Thorax. 2013;68(6):532-9.</w:t>
      </w:r>
    </w:p>
    <w:p w14:paraId="2C9F7803" w14:textId="77777777" w:rsidR="00B86FC1" w:rsidRPr="00B86FC1" w:rsidRDefault="00B86FC1" w:rsidP="00B86FC1">
      <w:pPr>
        <w:pStyle w:val="EndNoteBibliography"/>
        <w:spacing w:after="240"/>
        <w:rPr>
          <w:noProof/>
        </w:rPr>
      </w:pPr>
      <w:r w:rsidRPr="00B86FC1">
        <w:rPr>
          <w:noProof/>
        </w:rPr>
        <w:t>114.</w:t>
      </w:r>
      <w:r w:rsidRPr="00B86FC1">
        <w:rPr>
          <w:noProof/>
        </w:rPr>
        <w:tab/>
        <w:t xml:space="preserve">Davies J, Sheridan H, Bell N, Cunningham S, Davis SD, Elborn JS, Milla CE, Starner TD, Weiner DJ, Lee PS, Ratjen F. Assessment of clinical response to ivacaftor with lung clearance index in cystic fibrosis patients with a </w:t>
      </w:r>
      <w:r w:rsidRPr="00B86FC1">
        <w:rPr>
          <w:noProof/>
        </w:rPr>
        <w:lastRenderedPageBreak/>
        <w:t>G551D-CFTR mutation and preserved spirometry: a randomised controlled trial. Lancet Respir Med. 2013;1(8):630-8.</w:t>
      </w:r>
    </w:p>
    <w:p w14:paraId="2A4C0FE3" w14:textId="77777777" w:rsidR="00B86FC1" w:rsidRPr="00B86FC1" w:rsidRDefault="00B86FC1" w:rsidP="00B86FC1">
      <w:pPr>
        <w:pStyle w:val="EndNoteBibliography"/>
        <w:spacing w:after="240"/>
        <w:rPr>
          <w:noProof/>
        </w:rPr>
      </w:pPr>
      <w:r w:rsidRPr="00B86FC1">
        <w:rPr>
          <w:noProof/>
        </w:rPr>
        <w:t>115.</w:t>
      </w:r>
      <w:r w:rsidRPr="00B86FC1">
        <w:rPr>
          <w:noProof/>
        </w:rPr>
        <w:tab/>
        <w:t>Macleod KA, Horsley AR, Bell NJ, Greening AP, Innes JA, Cunningham S. Ventilation heterogeneity in children with well controlled asthma with normal spirometry indicates residual airways disease. Thorax. 2009;64(1):33-7.</w:t>
      </w:r>
    </w:p>
    <w:p w14:paraId="7D78D9B8" w14:textId="77777777" w:rsidR="00B86FC1" w:rsidRPr="00B86FC1" w:rsidRDefault="00B86FC1" w:rsidP="00B86FC1">
      <w:pPr>
        <w:pStyle w:val="EndNoteBibliography"/>
        <w:spacing w:after="240"/>
        <w:rPr>
          <w:noProof/>
        </w:rPr>
      </w:pPr>
      <w:r w:rsidRPr="00B86FC1">
        <w:rPr>
          <w:noProof/>
        </w:rPr>
        <w:t>116.</w:t>
      </w:r>
      <w:r w:rsidRPr="00B86FC1">
        <w:rPr>
          <w:noProof/>
        </w:rPr>
        <w:tab/>
        <w:t>Horsley A. Lung clearance index in the assessment of airways disease. Respiratory Medicine. 2009;103(6):793-9.</w:t>
      </w:r>
    </w:p>
    <w:p w14:paraId="23E6082A" w14:textId="77777777" w:rsidR="00B86FC1" w:rsidRPr="00B86FC1" w:rsidRDefault="00B86FC1" w:rsidP="00B86FC1">
      <w:pPr>
        <w:pStyle w:val="EndNoteBibliography"/>
        <w:spacing w:after="240"/>
        <w:rPr>
          <w:noProof/>
        </w:rPr>
      </w:pPr>
      <w:r w:rsidRPr="00B86FC1">
        <w:rPr>
          <w:noProof/>
        </w:rPr>
        <w:t>117.</w:t>
      </w:r>
      <w:r w:rsidRPr="00B86FC1">
        <w:rPr>
          <w:noProof/>
        </w:rPr>
        <w:tab/>
        <w:t>Horsley AR, Macleod KA, Robson AG, Lenney J, Bell NJ, Cunningham S, Greening AP, Gustafsson PM, Innes JA. Effects of cystic fibrosis lung disease on gas mixing indices derived from alveolar slope analysis. Respir Physiol Neurobiol. 2008;162(3):197-203.</w:t>
      </w:r>
    </w:p>
    <w:p w14:paraId="403BB577" w14:textId="77777777" w:rsidR="00B86FC1" w:rsidRPr="00B86FC1" w:rsidRDefault="00B86FC1" w:rsidP="00B86FC1">
      <w:pPr>
        <w:pStyle w:val="EndNoteBibliography"/>
        <w:spacing w:after="240"/>
        <w:rPr>
          <w:noProof/>
        </w:rPr>
      </w:pPr>
      <w:r w:rsidRPr="00B86FC1">
        <w:rPr>
          <w:noProof/>
        </w:rPr>
        <w:t>118.</w:t>
      </w:r>
      <w:r w:rsidRPr="00B86FC1">
        <w:rPr>
          <w:noProof/>
        </w:rPr>
        <w:tab/>
        <w:t>Couriel JM, Schier M, Hutchison AA, Phelan PD, Landau LI. Distribution of ventilation in young children with cystic fibrosis. Pediatr Pulmonol. 1985;1(6):314-8.</w:t>
      </w:r>
    </w:p>
    <w:p w14:paraId="4FFBB463" w14:textId="77777777" w:rsidR="00B86FC1" w:rsidRPr="00B86FC1" w:rsidRDefault="00B86FC1" w:rsidP="00B86FC1">
      <w:pPr>
        <w:pStyle w:val="EndNoteBibliography"/>
        <w:spacing w:after="240"/>
        <w:rPr>
          <w:noProof/>
        </w:rPr>
      </w:pPr>
      <w:r w:rsidRPr="00B86FC1">
        <w:rPr>
          <w:noProof/>
        </w:rPr>
        <w:t>119.</w:t>
      </w:r>
      <w:r w:rsidRPr="00B86FC1">
        <w:rPr>
          <w:noProof/>
        </w:rPr>
        <w:tab/>
        <w:t>Bouhuys A, Lichtneckert S, Lundgren C, Lundin G. Voluntary changes in breathing pattern and N2 clearance from lungs. Journal of Applied Physiology. 1961;16:1039-42.</w:t>
      </w:r>
    </w:p>
    <w:p w14:paraId="602DA772" w14:textId="77777777" w:rsidR="00B86FC1" w:rsidRPr="00B86FC1" w:rsidRDefault="00B86FC1" w:rsidP="00B86FC1">
      <w:pPr>
        <w:pStyle w:val="EndNoteBibliography"/>
        <w:spacing w:after="240"/>
        <w:rPr>
          <w:noProof/>
        </w:rPr>
      </w:pPr>
      <w:r w:rsidRPr="00B86FC1">
        <w:rPr>
          <w:noProof/>
        </w:rPr>
        <w:t>120.</w:t>
      </w:r>
      <w:r w:rsidRPr="00B86FC1">
        <w:rPr>
          <w:noProof/>
        </w:rPr>
        <w:tab/>
        <w:t>Fuchs SI, Buess C, Lum S, Kozlowska W, Stocks J, Gappa M. Multiple breath washout with a sidestream ultrasonic flow sensor and mass spectrometry: a comparative study. Pediatr Pulmonol. 2006;41(12):1218-25.</w:t>
      </w:r>
    </w:p>
    <w:p w14:paraId="3B1458F0" w14:textId="77777777" w:rsidR="00B86FC1" w:rsidRPr="00B86FC1" w:rsidRDefault="00B86FC1" w:rsidP="00B86FC1">
      <w:pPr>
        <w:pStyle w:val="EndNoteBibliography"/>
        <w:spacing w:after="240"/>
        <w:rPr>
          <w:noProof/>
        </w:rPr>
      </w:pPr>
      <w:r w:rsidRPr="00B86FC1">
        <w:rPr>
          <w:noProof/>
        </w:rPr>
        <w:t>121.</w:t>
      </w:r>
      <w:r w:rsidRPr="00B86FC1">
        <w:rPr>
          <w:noProof/>
        </w:rPr>
        <w:tab/>
        <w:t>Poncin W, Singer F, Aubriot A-S, Lebecque P. Agreement between multiple-breath nitrogen washout systems in children and adults. Journal of Cystic Fibrosis. 2016.</w:t>
      </w:r>
    </w:p>
    <w:p w14:paraId="1695DFE5" w14:textId="77777777" w:rsidR="00B86FC1" w:rsidRPr="00B86FC1" w:rsidRDefault="00B86FC1" w:rsidP="00B86FC1">
      <w:pPr>
        <w:pStyle w:val="EndNoteBibliography"/>
        <w:spacing w:after="240"/>
        <w:rPr>
          <w:noProof/>
        </w:rPr>
      </w:pPr>
      <w:r w:rsidRPr="00B86FC1">
        <w:rPr>
          <w:noProof/>
        </w:rPr>
        <w:t>122.</w:t>
      </w:r>
      <w:r w:rsidRPr="00B86FC1">
        <w:rPr>
          <w:noProof/>
        </w:rPr>
        <w:tab/>
        <w:t>Kraemer R, Meister B. Fast real-time moment-ratio analysis of multibreath nitrogen washout in children. J Appl Physiol (1985). 1985;59(4):1137-44.</w:t>
      </w:r>
    </w:p>
    <w:p w14:paraId="6572A3BF" w14:textId="77777777" w:rsidR="00B86FC1" w:rsidRPr="00B86FC1" w:rsidRDefault="00B86FC1" w:rsidP="00B86FC1">
      <w:pPr>
        <w:pStyle w:val="EndNoteBibliography"/>
        <w:spacing w:after="240"/>
        <w:rPr>
          <w:noProof/>
        </w:rPr>
      </w:pPr>
      <w:r w:rsidRPr="00B86FC1">
        <w:rPr>
          <w:noProof/>
        </w:rPr>
        <w:t>123.</w:t>
      </w:r>
      <w:r w:rsidRPr="00B86FC1">
        <w:rPr>
          <w:noProof/>
        </w:rPr>
        <w:tab/>
        <w:t>Lutchen KR, Habib RH, Dorkin HL, Wall MA. Respiratory impedance and multibreath N2 washout in healthy, asthmatic, and cystic fibrosis subjects. J Appl Physiol (1985). 1990;68(5):2139-49.</w:t>
      </w:r>
    </w:p>
    <w:p w14:paraId="3FBFBC90" w14:textId="77777777" w:rsidR="00B86FC1" w:rsidRPr="00B86FC1" w:rsidRDefault="00B86FC1" w:rsidP="00B86FC1">
      <w:pPr>
        <w:pStyle w:val="EndNoteBibliography"/>
        <w:spacing w:after="240"/>
        <w:rPr>
          <w:noProof/>
        </w:rPr>
      </w:pPr>
      <w:r w:rsidRPr="00B86FC1">
        <w:rPr>
          <w:noProof/>
        </w:rPr>
        <w:t>124.</w:t>
      </w:r>
      <w:r w:rsidRPr="00B86FC1">
        <w:rPr>
          <w:noProof/>
        </w:rPr>
        <w:tab/>
        <w:t>Habib RH, Lutchen KR. Moment analysis of a multibreath nitrogen washout based on an alveolar gas dilution number. American Review of Respiratory Disease. 1991;144(3 Pt 1):513-9.</w:t>
      </w:r>
    </w:p>
    <w:p w14:paraId="729857D4" w14:textId="77777777" w:rsidR="00B86FC1" w:rsidRPr="00B86FC1" w:rsidRDefault="00B86FC1" w:rsidP="00B86FC1">
      <w:pPr>
        <w:pStyle w:val="EndNoteBibliography"/>
        <w:spacing w:after="240"/>
        <w:rPr>
          <w:noProof/>
        </w:rPr>
      </w:pPr>
      <w:r w:rsidRPr="00B86FC1">
        <w:rPr>
          <w:noProof/>
        </w:rPr>
        <w:t>125.</w:t>
      </w:r>
      <w:r w:rsidRPr="00B86FC1">
        <w:rPr>
          <w:noProof/>
        </w:rPr>
        <w:tab/>
        <w:t>Aurora P, Kozlowska W, Stocks J. Gas mixing efficiency from birth to adulthood measured by multiple-breath washout. Respir Physiol Neurobiol. 2005;148(1-2):125-39.</w:t>
      </w:r>
    </w:p>
    <w:p w14:paraId="0A2D0DFB" w14:textId="77777777" w:rsidR="00B86FC1" w:rsidRPr="00B86FC1" w:rsidRDefault="00B86FC1" w:rsidP="00B86FC1">
      <w:pPr>
        <w:pStyle w:val="EndNoteBibliography"/>
        <w:spacing w:after="240"/>
        <w:rPr>
          <w:noProof/>
        </w:rPr>
      </w:pPr>
      <w:r w:rsidRPr="00B86FC1">
        <w:rPr>
          <w:noProof/>
        </w:rPr>
        <w:t>126.</w:t>
      </w:r>
      <w:r w:rsidRPr="00B86FC1">
        <w:rPr>
          <w:noProof/>
        </w:rPr>
        <w:tab/>
        <w:t>Lum S, Gustafsson P, Ljungberg H, Hulskamp G, Bush A, Carr SB, Castle R, Hoo AF, Price J, Ranganathan S, Stroobant J, Wade A, Wallis C, Wyatt H, Stocks J. Early detection of cystic fibrosis lung disease: multiple-breath washout versus raised volume tests. Thorax. 2007;62(4):341-7.</w:t>
      </w:r>
    </w:p>
    <w:p w14:paraId="33E94027" w14:textId="77777777" w:rsidR="00B86FC1" w:rsidRPr="00B86FC1" w:rsidRDefault="00B86FC1" w:rsidP="00B86FC1">
      <w:pPr>
        <w:pStyle w:val="EndNoteBibliography"/>
        <w:spacing w:after="240"/>
        <w:rPr>
          <w:noProof/>
        </w:rPr>
      </w:pPr>
      <w:r w:rsidRPr="00B86FC1">
        <w:rPr>
          <w:noProof/>
        </w:rPr>
        <w:t>127.</w:t>
      </w:r>
      <w:r w:rsidRPr="00B86FC1">
        <w:rPr>
          <w:noProof/>
        </w:rPr>
        <w:tab/>
        <w:t>Belessis Y, Dixon B, Hawkins G, Pereira J, Peat J, MacDonald R, Field P, Numa A, Morton J, Lui K, Jaffe A. Early cystic fibrosis lung disease detected by bronchoalveolar lavage and lung clearance index. Am J Respir Crit Care Med. 2012;185(8):862-73.</w:t>
      </w:r>
    </w:p>
    <w:p w14:paraId="7900973D" w14:textId="77777777" w:rsidR="00B86FC1" w:rsidRPr="00B86FC1" w:rsidRDefault="00B86FC1" w:rsidP="00B86FC1">
      <w:pPr>
        <w:pStyle w:val="EndNoteBibliography"/>
        <w:spacing w:after="240"/>
        <w:rPr>
          <w:noProof/>
        </w:rPr>
      </w:pPr>
      <w:r w:rsidRPr="00B86FC1">
        <w:rPr>
          <w:noProof/>
        </w:rPr>
        <w:t>128.</w:t>
      </w:r>
      <w:r w:rsidRPr="00B86FC1">
        <w:rPr>
          <w:noProof/>
        </w:rPr>
        <w:tab/>
        <w:t>Duncan JA, Aurora P. Monitoring early lung disease in cystic fibrosis: where are we now? Breathe. 2014;10(1):34-47.</w:t>
      </w:r>
    </w:p>
    <w:p w14:paraId="19EF38B3" w14:textId="77777777" w:rsidR="00B86FC1" w:rsidRPr="00B86FC1" w:rsidRDefault="00B86FC1" w:rsidP="00B86FC1">
      <w:pPr>
        <w:pStyle w:val="EndNoteBibliography"/>
        <w:spacing w:after="240"/>
        <w:rPr>
          <w:noProof/>
        </w:rPr>
      </w:pPr>
      <w:r w:rsidRPr="00B86FC1">
        <w:rPr>
          <w:noProof/>
        </w:rPr>
        <w:t>129.</w:t>
      </w:r>
      <w:r w:rsidRPr="00B86FC1">
        <w:rPr>
          <w:noProof/>
        </w:rPr>
        <w:tab/>
        <w:t>Aurora P, Bush A, Gustafsson P, Oliver C, Wallis C, Price J, Stroobant J, Carr S, Stocks J. Multiple-breath washout as a marker of lung disease in preschool children with cystic fibrosis. Am J Respir Crit Care Med. 2005;171(3):249-56.</w:t>
      </w:r>
    </w:p>
    <w:p w14:paraId="05335ED5" w14:textId="77777777" w:rsidR="00B86FC1" w:rsidRPr="00B86FC1" w:rsidRDefault="00B86FC1" w:rsidP="00B86FC1">
      <w:pPr>
        <w:pStyle w:val="EndNoteBibliography"/>
        <w:spacing w:after="240"/>
        <w:rPr>
          <w:noProof/>
        </w:rPr>
      </w:pPr>
      <w:r w:rsidRPr="00B86FC1">
        <w:rPr>
          <w:noProof/>
        </w:rPr>
        <w:t>130.</w:t>
      </w:r>
      <w:r w:rsidRPr="00B86FC1">
        <w:rPr>
          <w:noProof/>
        </w:rPr>
        <w:tab/>
        <w:t>Amin R, Subbarao P, Jabar A, Balkovec S, Jensen R, Kerrigan S, Gustafsson P, Ratjen F. Hypertonic saline improves the LCI in paediatric patients with CF with normal lung function. Thorax. 2010;65(5):379-83.</w:t>
      </w:r>
    </w:p>
    <w:p w14:paraId="3C3606E1" w14:textId="77777777" w:rsidR="00B86FC1" w:rsidRPr="00B86FC1" w:rsidRDefault="00B86FC1" w:rsidP="00B86FC1">
      <w:pPr>
        <w:pStyle w:val="EndNoteBibliography"/>
        <w:spacing w:after="240"/>
        <w:rPr>
          <w:noProof/>
        </w:rPr>
      </w:pPr>
      <w:r w:rsidRPr="00B86FC1">
        <w:rPr>
          <w:noProof/>
        </w:rPr>
        <w:t>131.</w:t>
      </w:r>
      <w:r w:rsidRPr="00B86FC1">
        <w:rPr>
          <w:noProof/>
        </w:rPr>
        <w:tab/>
        <w:t>Ellemunter H, Eder J, Fuchs S, Gappa M, Steinkamp G. Long-term improvement of lung clearance index in patients with mild cystic fibrosis lung disease: Does hypertonic saline play a role? J Cyst Fibros. 2015.</w:t>
      </w:r>
    </w:p>
    <w:p w14:paraId="601C56EA" w14:textId="77777777" w:rsidR="00B86FC1" w:rsidRPr="00B86FC1" w:rsidRDefault="00B86FC1" w:rsidP="00B86FC1">
      <w:pPr>
        <w:pStyle w:val="EndNoteBibliography"/>
        <w:spacing w:after="240"/>
        <w:rPr>
          <w:noProof/>
        </w:rPr>
      </w:pPr>
      <w:r w:rsidRPr="00B86FC1">
        <w:rPr>
          <w:noProof/>
        </w:rPr>
        <w:lastRenderedPageBreak/>
        <w:t>132.</w:t>
      </w:r>
      <w:r w:rsidRPr="00B86FC1">
        <w:rPr>
          <w:noProof/>
        </w:rPr>
        <w:tab/>
        <w:t>Amin R, Subbarao P, Lou W, Jabar A, Balkovec S, Jensen R, Kerrigan S, Gustafsson P, Ratjen F. The effect of dornase alfa on ventilation inhomogeneity in patients with cystic fibrosis. Eur Respir J. 2011;37(4):806-12.</w:t>
      </w:r>
    </w:p>
    <w:p w14:paraId="2DA07CE1" w14:textId="77777777" w:rsidR="00B86FC1" w:rsidRPr="00B86FC1" w:rsidRDefault="00B86FC1" w:rsidP="00B86FC1">
      <w:pPr>
        <w:pStyle w:val="EndNoteBibliography"/>
        <w:spacing w:after="240"/>
        <w:rPr>
          <w:noProof/>
        </w:rPr>
      </w:pPr>
      <w:r w:rsidRPr="00B86FC1">
        <w:rPr>
          <w:noProof/>
        </w:rPr>
        <w:t>133.</w:t>
      </w:r>
      <w:r w:rsidRPr="00B86FC1">
        <w:rPr>
          <w:noProof/>
        </w:rPr>
        <w:tab/>
        <w:t>Robinson PD, Cooper P, Van Asperen P, Fitzgerald D, Selvadurai H. Using index of ventilation to assess response to treatment for acute pulmonary exacerbation in children with cystic fibrosis. Pediatr Pulmonol. 2009;44(8):733-42.</w:t>
      </w:r>
    </w:p>
    <w:p w14:paraId="66189812" w14:textId="77777777" w:rsidR="00B86FC1" w:rsidRPr="00B86FC1" w:rsidRDefault="00B86FC1" w:rsidP="00B86FC1">
      <w:pPr>
        <w:pStyle w:val="EndNoteBibliography"/>
        <w:spacing w:after="240"/>
        <w:rPr>
          <w:noProof/>
        </w:rPr>
      </w:pPr>
      <w:r w:rsidRPr="00B86FC1">
        <w:rPr>
          <w:noProof/>
        </w:rPr>
        <w:t>134.</w:t>
      </w:r>
      <w:r w:rsidRPr="00B86FC1">
        <w:rPr>
          <w:noProof/>
        </w:rPr>
        <w:tab/>
        <w:t>Welsh L, Nesci C, Tran H, Tomai M, Ranganathan S. Lung clearance index during hospital admission in school-age children with cystic fibrosis. J Cyst Fibros. 2014;13(6):687-91.</w:t>
      </w:r>
    </w:p>
    <w:p w14:paraId="3B595C45" w14:textId="77777777" w:rsidR="00B86FC1" w:rsidRPr="00B86FC1" w:rsidRDefault="00B86FC1" w:rsidP="00B86FC1">
      <w:pPr>
        <w:pStyle w:val="EndNoteBibliography"/>
        <w:spacing w:after="240"/>
        <w:rPr>
          <w:noProof/>
        </w:rPr>
      </w:pPr>
      <w:r w:rsidRPr="00B86FC1">
        <w:rPr>
          <w:noProof/>
        </w:rPr>
        <w:t>135.</w:t>
      </w:r>
      <w:r w:rsidRPr="00B86FC1">
        <w:rPr>
          <w:noProof/>
        </w:rPr>
        <w:tab/>
        <w:t>Pfleger A, Steinbacher M, Schwantzer G, Weinhandl E, Wagner M, Eber E. Short-term effects of physiotherapy on ventilation inhomogeneity in cystic fibrosis patients with a wide range of lung disease severity. J Cyst Fibros. 2015;14(5):627-31.</w:t>
      </w:r>
    </w:p>
    <w:p w14:paraId="438B3F1B" w14:textId="77777777" w:rsidR="00B86FC1" w:rsidRPr="00B86FC1" w:rsidRDefault="00B86FC1" w:rsidP="00B86FC1">
      <w:pPr>
        <w:pStyle w:val="EndNoteBibliography"/>
        <w:spacing w:after="240"/>
        <w:rPr>
          <w:noProof/>
        </w:rPr>
      </w:pPr>
      <w:r w:rsidRPr="00B86FC1">
        <w:rPr>
          <w:noProof/>
        </w:rPr>
        <w:t>136.</w:t>
      </w:r>
      <w:r w:rsidRPr="00B86FC1">
        <w:rPr>
          <w:noProof/>
        </w:rPr>
        <w:tab/>
        <w:t>Hatziagorou E, Avramidou V, Kirvassilis F, Tsanakas J. Use of lung clearance index to assess the response to intravenous treatment in cystic fibrosis. Hippokratia. 2015;19(1):47-52.</w:t>
      </w:r>
    </w:p>
    <w:p w14:paraId="4A51EC23" w14:textId="77777777" w:rsidR="00B86FC1" w:rsidRPr="00B86FC1" w:rsidRDefault="00B86FC1" w:rsidP="00B86FC1">
      <w:pPr>
        <w:pStyle w:val="EndNoteBibliography"/>
        <w:spacing w:after="240"/>
        <w:rPr>
          <w:noProof/>
        </w:rPr>
      </w:pPr>
      <w:r w:rsidRPr="00B86FC1">
        <w:rPr>
          <w:noProof/>
        </w:rPr>
        <w:t>137.</w:t>
      </w:r>
      <w:r w:rsidRPr="00B86FC1">
        <w:rPr>
          <w:noProof/>
        </w:rPr>
        <w:tab/>
        <w:t>Vanderhelst E, De Meirleir L, Schuermans D, Malfroot A, Vincken W, Verbanck S. The Lung Clearance Index as a probe for the effectiveness of short-term therapies in cystic fibrosis lung disease. J Cyst Fibros. 2015.</w:t>
      </w:r>
    </w:p>
    <w:p w14:paraId="7EACECB3" w14:textId="77777777" w:rsidR="00B86FC1" w:rsidRPr="00B86FC1" w:rsidRDefault="00B86FC1" w:rsidP="00B86FC1">
      <w:pPr>
        <w:pStyle w:val="EndNoteBibliography"/>
        <w:spacing w:after="240"/>
        <w:rPr>
          <w:noProof/>
        </w:rPr>
      </w:pPr>
      <w:r w:rsidRPr="00B86FC1">
        <w:rPr>
          <w:noProof/>
        </w:rPr>
        <w:t>138.</w:t>
      </w:r>
      <w:r w:rsidRPr="00B86FC1">
        <w:rPr>
          <w:noProof/>
        </w:rPr>
        <w:tab/>
        <w:t>Hall GL, Stocks J. Intervention trials and ventilation distribution in mild cystic fibrosis lung disease: will it all come out in the wash? Eur Respir J. 2011;37(4):757-9.</w:t>
      </w:r>
    </w:p>
    <w:p w14:paraId="60A57B14" w14:textId="77777777" w:rsidR="00B86FC1" w:rsidRPr="00B86FC1" w:rsidRDefault="00B86FC1" w:rsidP="00B86FC1">
      <w:pPr>
        <w:pStyle w:val="EndNoteBibliography"/>
        <w:spacing w:after="240"/>
        <w:rPr>
          <w:noProof/>
        </w:rPr>
      </w:pPr>
      <w:r w:rsidRPr="00B86FC1">
        <w:rPr>
          <w:noProof/>
        </w:rPr>
        <w:t>139.</w:t>
      </w:r>
      <w:r w:rsidRPr="00B86FC1">
        <w:rPr>
          <w:noProof/>
        </w:rPr>
        <w:tab/>
        <w:t>Subbarao P, Milla C, Aurora P, Davies JC, Davis SD, Hall GL, Heltshe S, Latzin P, Lindblad A, Pittman JE, Robinson PD, Rosenfeld M, Singer F, Starner TD, Ratjen F, Morgan W. Multiple-Breath Washout as a Lung Function Test in Cystic Fibrosis. A Cystic Fibrosis Foundation Workshop Report. Annals of the American Thoracic Society. 2015;12(6):932-9.</w:t>
      </w:r>
    </w:p>
    <w:p w14:paraId="211513D2" w14:textId="77777777" w:rsidR="00B86FC1" w:rsidRPr="00B86FC1" w:rsidRDefault="00B86FC1" w:rsidP="00B86FC1">
      <w:pPr>
        <w:pStyle w:val="EndNoteBibliography"/>
        <w:spacing w:after="240"/>
        <w:rPr>
          <w:noProof/>
        </w:rPr>
      </w:pPr>
      <w:r w:rsidRPr="00B86FC1">
        <w:rPr>
          <w:noProof/>
        </w:rPr>
        <w:t>140.</w:t>
      </w:r>
      <w:r w:rsidRPr="00B86FC1">
        <w:rPr>
          <w:noProof/>
        </w:rPr>
        <w:tab/>
        <w:t>Ratjen F, Salazar J, Gibney K, Jensen R, Gustafsson P, Subbarao P, Stanojevic S. Validation of multiple breath washout technology in healthy children and children with CF. European Respiratory Journal. 2012;40(Suppl 56).</w:t>
      </w:r>
    </w:p>
    <w:p w14:paraId="5C48576F" w14:textId="77777777" w:rsidR="00B86FC1" w:rsidRPr="00B86FC1" w:rsidRDefault="00B86FC1" w:rsidP="00B86FC1">
      <w:pPr>
        <w:pStyle w:val="EndNoteBibliography"/>
        <w:spacing w:after="240"/>
        <w:rPr>
          <w:noProof/>
        </w:rPr>
      </w:pPr>
      <w:r w:rsidRPr="00B86FC1">
        <w:rPr>
          <w:noProof/>
        </w:rPr>
        <w:t>141.</w:t>
      </w:r>
      <w:r w:rsidRPr="00B86FC1">
        <w:rPr>
          <w:noProof/>
        </w:rPr>
        <w:tab/>
        <w:t>Nielsen N, Nielsen JG, Horsley AR. Evaluation of the impact of alveolar nitrogen excretion on indices derived from multiple breath nitrogen washout. PloS One. 2013;8(9):e73335.</w:t>
      </w:r>
    </w:p>
    <w:p w14:paraId="191A0F18" w14:textId="77777777" w:rsidR="00B86FC1" w:rsidRPr="00B86FC1" w:rsidRDefault="00B86FC1" w:rsidP="00B86FC1">
      <w:pPr>
        <w:pStyle w:val="EndNoteBibliography"/>
        <w:spacing w:after="240"/>
        <w:rPr>
          <w:noProof/>
        </w:rPr>
      </w:pPr>
      <w:r w:rsidRPr="00B86FC1">
        <w:rPr>
          <w:noProof/>
        </w:rPr>
        <w:t>142.</w:t>
      </w:r>
      <w:r w:rsidRPr="00B86FC1">
        <w:rPr>
          <w:noProof/>
        </w:rPr>
        <w:tab/>
        <w:t>Jensen R, Stanojevic S, Gibney K, Salazar JG, Gustafsson P, Subbarao P, Ratjen F. Multiple Breath Nitrogen Washout: A Feasible Alternative to Mass Spectrometry. PloS One. 2013;8(2):e56868.</w:t>
      </w:r>
    </w:p>
    <w:p w14:paraId="71A14144" w14:textId="77777777" w:rsidR="00B86FC1" w:rsidRPr="00B86FC1" w:rsidRDefault="00B86FC1" w:rsidP="00B86FC1">
      <w:pPr>
        <w:pStyle w:val="EndNoteBibliography"/>
        <w:spacing w:after="240"/>
        <w:rPr>
          <w:noProof/>
        </w:rPr>
      </w:pPr>
      <w:r w:rsidRPr="00B86FC1">
        <w:rPr>
          <w:noProof/>
        </w:rPr>
        <w:t>143.</w:t>
      </w:r>
      <w:r w:rsidRPr="00B86FC1">
        <w:rPr>
          <w:noProof/>
        </w:rPr>
        <w:tab/>
        <w:t>Crawford AB, Makowska M, Paiva M, Engel LA. Convection- and diffusion-dependent ventilation maldistribution in normal subjects. Journal of Applied Physiology. 1985;59(3):838-46.</w:t>
      </w:r>
    </w:p>
    <w:p w14:paraId="26C28CA1" w14:textId="77777777" w:rsidR="00B86FC1" w:rsidRPr="00B86FC1" w:rsidRDefault="00B86FC1" w:rsidP="00B86FC1">
      <w:pPr>
        <w:pStyle w:val="EndNoteBibliography"/>
        <w:spacing w:after="240"/>
        <w:rPr>
          <w:noProof/>
        </w:rPr>
      </w:pPr>
      <w:r w:rsidRPr="00B86FC1">
        <w:rPr>
          <w:noProof/>
        </w:rPr>
        <w:t>144.</w:t>
      </w:r>
      <w:r w:rsidRPr="00B86FC1">
        <w:rPr>
          <w:noProof/>
        </w:rPr>
        <w:tab/>
        <w:t>Verbanck S, Paiva M, Schuermans D, Hanon S, Vincken W, Van Muylem A. Relationships between the lung clearance index and conductive and acinar ventilation heterogeneity. J Appl Physiol (1985). 2012;112(5):782-90.</w:t>
      </w:r>
    </w:p>
    <w:p w14:paraId="55BB57BD" w14:textId="77777777" w:rsidR="00B86FC1" w:rsidRPr="00B86FC1" w:rsidRDefault="00B86FC1" w:rsidP="00B86FC1">
      <w:pPr>
        <w:pStyle w:val="EndNoteBibliography"/>
        <w:spacing w:after="240"/>
        <w:rPr>
          <w:noProof/>
        </w:rPr>
      </w:pPr>
      <w:r w:rsidRPr="00B86FC1">
        <w:rPr>
          <w:noProof/>
        </w:rPr>
        <w:t>145.</w:t>
      </w:r>
      <w:r w:rsidRPr="00B86FC1">
        <w:rPr>
          <w:noProof/>
        </w:rPr>
        <w:tab/>
        <w:t>Tiddens HA, de Jong PA. Imaging and clinical trials in cystic fibrosis. Proc Am Thorac Soc. 2007;4(4):343-6.</w:t>
      </w:r>
    </w:p>
    <w:p w14:paraId="160865EF" w14:textId="77777777" w:rsidR="00B86FC1" w:rsidRPr="00B86FC1" w:rsidRDefault="00B86FC1" w:rsidP="00B86FC1">
      <w:pPr>
        <w:pStyle w:val="EndNoteBibliography"/>
        <w:spacing w:after="240"/>
        <w:rPr>
          <w:noProof/>
        </w:rPr>
      </w:pPr>
      <w:r w:rsidRPr="00B86FC1">
        <w:rPr>
          <w:noProof/>
        </w:rPr>
        <w:t>146.</w:t>
      </w:r>
      <w:r w:rsidRPr="00B86FC1">
        <w:rPr>
          <w:noProof/>
        </w:rPr>
        <w:tab/>
        <w:t>Smyth AR, Bell SC, Bojcin S, Bryon M, Duff A, Flume P, Kashirskaya N, Munck A, Ratjen F, Schwarzenberg SJ, Sermet-Gaudelus I, Southern KW, Taccetti G, Ullrich G, Wolfe S. European Cystic Fibrosis Society Standards of Care: Best Practice guidelines. J Cyst Fibros. 2014;13 Suppl 1:S23-42.</w:t>
      </w:r>
    </w:p>
    <w:p w14:paraId="359B3E1B" w14:textId="77777777" w:rsidR="00B86FC1" w:rsidRPr="00B86FC1" w:rsidRDefault="00B86FC1" w:rsidP="00B86FC1">
      <w:pPr>
        <w:pStyle w:val="EndNoteBibliography"/>
        <w:spacing w:after="240"/>
        <w:rPr>
          <w:noProof/>
        </w:rPr>
      </w:pPr>
      <w:r w:rsidRPr="00B86FC1">
        <w:rPr>
          <w:noProof/>
        </w:rPr>
        <w:t>147.</w:t>
      </w:r>
      <w:r w:rsidRPr="00B86FC1">
        <w:rPr>
          <w:noProof/>
        </w:rPr>
        <w:tab/>
        <w:t>Attwood CJ, Sargent WH. Cystic Fibrosis of the Pancreas with Observations on the Roentgen Appearance of the Associated Pulmonary Lesions. Radiology. 1942;39(4):417-25.</w:t>
      </w:r>
    </w:p>
    <w:p w14:paraId="68AE4870" w14:textId="77777777" w:rsidR="00B86FC1" w:rsidRPr="00B86FC1" w:rsidRDefault="00B86FC1" w:rsidP="00B86FC1">
      <w:pPr>
        <w:pStyle w:val="EndNoteBibliography"/>
        <w:spacing w:after="240"/>
        <w:rPr>
          <w:noProof/>
        </w:rPr>
      </w:pPr>
      <w:r w:rsidRPr="00B86FC1">
        <w:rPr>
          <w:noProof/>
        </w:rPr>
        <w:t>148.</w:t>
      </w:r>
      <w:r w:rsidRPr="00B86FC1">
        <w:rPr>
          <w:noProof/>
        </w:rPr>
        <w:tab/>
        <w:t>Chrispin AR, Norman AP. The systematic evaluation of the chest radiograph in cystic fibrosis. Pediatric Radiology. 1974;2(2):101-5.</w:t>
      </w:r>
    </w:p>
    <w:p w14:paraId="18FD8194" w14:textId="77777777" w:rsidR="00B86FC1" w:rsidRPr="00B86FC1" w:rsidRDefault="00B86FC1" w:rsidP="00B86FC1">
      <w:pPr>
        <w:pStyle w:val="EndNoteBibliography"/>
        <w:spacing w:after="240"/>
        <w:rPr>
          <w:noProof/>
        </w:rPr>
      </w:pPr>
      <w:r w:rsidRPr="00B86FC1">
        <w:rPr>
          <w:noProof/>
        </w:rPr>
        <w:t>149.</w:t>
      </w:r>
      <w:r w:rsidRPr="00B86FC1">
        <w:rPr>
          <w:noProof/>
        </w:rPr>
        <w:tab/>
        <w:t>Shwachman H, Kulczycki LL. Long-term study of one hundred five patients with cystic fibrosis; studies made over a five- to fourteen-year period. AMA Journal of Diseases of Children. 1958;96(1):6-15.</w:t>
      </w:r>
    </w:p>
    <w:p w14:paraId="11CFEE01" w14:textId="77777777" w:rsidR="00B86FC1" w:rsidRPr="00B86FC1" w:rsidRDefault="00B86FC1" w:rsidP="00B86FC1">
      <w:pPr>
        <w:pStyle w:val="EndNoteBibliography"/>
        <w:spacing w:after="240"/>
        <w:rPr>
          <w:noProof/>
        </w:rPr>
      </w:pPr>
      <w:r w:rsidRPr="00B86FC1">
        <w:rPr>
          <w:noProof/>
        </w:rPr>
        <w:lastRenderedPageBreak/>
        <w:t>150.</w:t>
      </w:r>
      <w:r w:rsidRPr="00B86FC1">
        <w:rPr>
          <w:noProof/>
        </w:rPr>
        <w:tab/>
        <w:t>van der Put JM, Meradji M, Danoesastro D, Kerrebijn KF. Chest radiographs in cystic fibrosis. A follow-up study with application of a quantitative system. Pediatric Radiology. 1982;12(2):57-61.</w:t>
      </w:r>
    </w:p>
    <w:p w14:paraId="236F78E7" w14:textId="77777777" w:rsidR="00B86FC1" w:rsidRPr="00B86FC1" w:rsidRDefault="00B86FC1" w:rsidP="00B86FC1">
      <w:pPr>
        <w:pStyle w:val="EndNoteBibliography"/>
        <w:spacing w:after="240"/>
        <w:rPr>
          <w:noProof/>
        </w:rPr>
      </w:pPr>
      <w:r w:rsidRPr="00B86FC1">
        <w:rPr>
          <w:noProof/>
        </w:rPr>
        <w:t>151.</w:t>
      </w:r>
      <w:r w:rsidRPr="00B86FC1">
        <w:rPr>
          <w:noProof/>
        </w:rPr>
        <w:tab/>
        <w:t>Rosenfeld M, Farrell PM, Kloster M, Swanson JO, Vu T, Brumback L, Acton JD, Castile RG, Colin AA, Conrad CK, Hart MA, Kerby GS, Hiatt PW, Mogayzel PJ, Johnson RC, Davis SD. Association of lung function, chest radiographs and clinical features in infants with cystic fibrosis. Eur Respir J. 2013;42(6):1545-52.</w:t>
      </w:r>
    </w:p>
    <w:p w14:paraId="3FB33EAC" w14:textId="77777777" w:rsidR="00B86FC1" w:rsidRPr="00B86FC1" w:rsidRDefault="00B86FC1" w:rsidP="00B86FC1">
      <w:pPr>
        <w:pStyle w:val="EndNoteBibliography"/>
        <w:spacing w:after="240"/>
        <w:rPr>
          <w:noProof/>
        </w:rPr>
      </w:pPr>
      <w:r w:rsidRPr="00B86FC1">
        <w:rPr>
          <w:noProof/>
        </w:rPr>
        <w:t>152.</w:t>
      </w:r>
      <w:r w:rsidRPr="00B86FC1">
        <w:rPr>
          <w:noProof/>
        </w:rPr>
        <w:tab/>
        <w:t>Wielputz MO, Eichinger M, Biederer J, Wege S, Stahl M, Sommerburg O, Mall MA, Kauczor HU, Puderbach M. Imaging of Cystic Fibrosis Lung Disease and Clinical Interpretation. RoFo : Fortschritte auf dem Gebiete der Röntgenstrahlen und der Nuklearmedizin. 2016.</w:t>
      </w:r>
    </w:p>
    <w:p w14:paraId="1FFCD86C" w14:textId="77777777" w:rsidR="00B86FC1" w:rsidRPr="00B86FC1" w:rsidRDefault="00B86FC1" w:rsidP="00B86FC1">
      <w:pPr>
        <w:pStyle w:val="EndNoteBibliography"/>
        <w:spacing w:after="240"/>
        <w:rPr>
          <w:noProof/>
        </w:rPr>
      </w:pPr>
      <w:r w:rsidRPr="00B86FC1">
        <w:rPr>
          <w:noProof/>
        </w:rPr>
        <w:t>153.</w:t>
      </w:r>
      <w:r w:rsidRPr="00B86FC1">
        <w:rPr>
          <w:noProof/>
        </w:rPr>
        <w:tab/>
        <w:t>Helbich TH, Heinz-Peer G, Eichler I, Wunderbaldinger P, Gotz M, Wojnarowski C, Brasch RC, Herold CJ. Cystic fibrosis: CT assessment of lung involvement in children and adults. Radiology. 1999;213(2):537-44.</w:t>
      </w:r>
    </w:p>
    <w:p w14:paraId="43BCA999" w14:textId="77777777" w:rsidR="00B86FC1" w:rsidRPr="00B86FC1" w:rsidRDefault="00B86FC1" w:rsidP="00B86FC1">
      <w:pPr>
        <w:pStyle w:val="EndNoteBibliography"/>
        <w:spacing w:after="240"/>
        <w:rPr>
          <w:noProof/>
        </w:rPr>
      </w:pPr>
      <w:r w:rsidRPr="00B86FC1">
        <w:rPr>
          <w:noProof/>
        </w:rPr>
        <w:t>154.</w:t>
      </w:r>
      <w:r w:rsidRPr="00B86FC1">
        <w:rPr>
          <w:noProof/>
        </w:rPr>
        <w:tab/>
        <w:t>Ranganathan SC, Hall GL, Sly PD, Stick SM, Douglas TA. Early Lung Disease in Infants and Preschool Children with Cystic Fibrosis. What Have We Learned and What Should We Do about It? Am J Respir Crit Care Med. 2017;195(12):1567-75.</w:t>
      </w:r>
    </w:p>
    <w:p w14:paraId="5C8171C5" w14:textId="77777777" w:rsidR="00B86FC1" w:rsidRPr="00B86FC1" w:rsidRDefault="00B86FC1" w:rsidP="00B86FC1">
      <w:pPr>
        <w:pStyle w:val="EndNoteBibliography"/>
        <w:spacing w:after="240"/>
        <w:rPr>
          <w:noProof/>
        </w:rPr>
      </w:pPr>
      <w:r w:rsidRPr="00B86FC1">
        <w:rPr>
          <w:noProof/>
        </w:rPr>
        <w:t>155.</w:t>
      </w:r>
      <w:r w:rsidRPr="00B86FC1">
        <w:rPr>
          <w:noProof/>
        </w:rPr>
        <w:tab/>
        <w:t>Kang EY, Miller RR, Muller NL. Bronchiectasis: comparison of preoperative thin-section CT and pathologic findings in resected specimens. Radiology. 1995;195(3):649-54.</w:t>
      </w:r>
    </w:p>
    <w:p w14:paraId="67C6F609" w14:textId="77777777" w:rsidR="00B86FC1" w:rsidRPr="00B86FC1" w:rsidRDefault="00B86FC1" w:rsidP="00B86FC1">
      <w:pPr>
        <w:pStyle w:val="EndNoteBibliography"/>
        <w:spacing w:after="240"/>
        <w:rPr>
          <w:noProof/>
        </w:rPr>
      </w:pPr>
      <w:r w:rsidRPr="00B86FC1">
        <w:rPr>
          <w:noProof/>
        </w:rPr>
        <w:t>156.</w:t>
      </w:r>
      <w:r w:rsidRPr="00B86FC1">
        <w:rPr>
          <w:noProof/>
        </w:rPr>
        <w:tab/>
        <w:t>Mott LS, Park J, Murray CP, Gangell CL, de Klerk NH, Robinson PJ, Robertson CF, Ranganathan SC, Sly PD, Stick SM. Progression of early structural lung disease in young children with cystic fibrosis assessed using CT. Thorax. 2012;67(6):509-16.</w:t>
      </w:r>
    </w:p>
    <w:p w14:paraId="082883C2" w14:textId="77777777" w:rsidR="00B86FC1" w:rsidRPr="00B86FC1" w:rsidRDefault="00B86FC1" w:rsidP="00B86FC1">
      <w:pPr>
        <w:pStyle w:val="EndNoteBibliography"/>
        <w:spacing w:after="240"/>
        <w:rPr>
          <w:noProof/>
        </w:rPr>
      </w:pPr>
      <w:r w:rsidRPr="00B86FC1">
        <w:rPr>
          <w:noProof/>
        </w:rPr>
        <w:t>157.</w:t>
      </w:r>
      <w:r w:rsidRPr="00B86FC1">
        <w:rPr>
          <w:noProof/>
        </w:rPr>
        <w:tab/>
        <w:t>de Jong PA, Ottink MD, Robben SG, Lequin MH, Hop WC, Hendriks JJ, Pare PD, Tiddens HA. Pulmonary disease assessment in cystic fibrosis: comparison of CT scoring systems and value of bronchial and arterial dimension measurements. Radiology. 2004;231(2):434-9.</w:t>
      </w:r>
    </w:p>
    <w:p w14:paraId="207466A4" w14:textId="77777777" w:rsidR="00B86FC1" w:rsidRPr="00B86FC1" w:rsidRDefault="00B86FC1" w:rsidP="00B86FC1">
      <w:pPr>
        <w:pStyle w:val="EndNoteBibliography"/>
        <w:spacing w:after="240"/>
        <w:rPr>
          <w:noProof/>
        </w:rPr>
      </w:pPr>
      <w:r w:rsidRPr="00B86FC1">
        <w:rPr>
          <w:noProof/>
        </w:rPr>
        <w:t>158.</w:t>
      </w:r>
      <w:r w:rsidRPr="00B86FC1">
        <w:rPr>
          <w:noProof/>
        </w:rPr>
        <w:tab/>
        <w:t>Brody AS, Tiddens HA, Castile RG, Coxson HO, de Jong PA, Goldin J, Huda W, Long FR, McNitt-Gray M, Rock M, Robinson TE, Sagel SD. Computed tomography in the evaluation of cystic fibrosis lung disease. Am J Respir Crit Care Med. 2005;172(10):1246-52.</w:t>
      </w:r>
    </w:p>
    <w:p w14:paraId="07B88A86" w14:textId="77777777" w:rsidR="00B86FC1" w:rsidRPr="00B86FC1" w:rsidRDefault="00B86FC1" w:rsidP="00B86FC1">
      <w:pPr>
        <w:pStyle w:val="EndNoteBibliography"/>
        <w:spacing w:after="240"/>
        <w:rPr>
          <w:noProof/>
        </w:rPr>
      </w:pPr>
      <w:r w:rsidRPr="00B86FC1">
        <w:rPr>
          <w:noProof/>
        </w:rPr>
        <w:t>159.</w:t>
      </w:r>
      <w:r w:rsidRPr="00B86FC1">
        <w:rPr>
          <w:noProof/>
        </w:rPr>
        <w:tab/>
        <w:t>de Jong PA, Nakano Y, Hop WC, Long FR, Coxson HO, Pare PD, Tiddens HA. Changes in airway dimensions on computed tomography scans of children with cystic fibrosis. Am J Respir Crit Care Med. 2005;172(2):218-24.</w:t>
      </w:r>
    </w:p>
    <w:p w14:paraId="043C96F7" w14:textId="77777777" w:rsidR="00B86FC1" w:rsidRPr="00B86FC1" w:rsidRDefault="00B86FC1" w:rsidP="00B86FC1">
      <w:pPr>
        <w:pStyle w:val="EndNoteBibliography"/>
        <w:spacing w:after="240"/>
        <w:rPr>
          <w:noProof/>
        </w:rPr>
      </w:pPr>
      <w:r w:rsidRPr="00B86FC1">
        <w:rPr>
          <w:noProof/>
        </w:rPr>
        <w:t>160.</w:t>
      </w:r>
      <w:r w:rsidRPr="00B86FC1">
        <w:rPr>
          <w:noProof/>
        </w:rPr>
        <w:tab/>
        <w:t>Sly PD, Brennan S, Gangell C, de Klerk N, Murray C, Mott L, Stick SM, Robinson PJ, Robertson CF, Ranganathan SC. Lung disease at diagnosis in infants with cystic fibrosis detected by newborn screening. Am J Respir Crit Care Med. 2009;180(2):146-52.</w:t>
      </w:r>
    </w:p>
    <w:p w14:paraId="26F6C446" w14:textId="77777777" w:rsidR="00B86FC1" w:rsidRPr="00B86FC1" w:rsidRDefault="00B86FC1" w:rsidP="00B86FC1">
      <w:pPr>
        <w:pStyle w:val="EndNoteBibliography"/>
        <w:spacing w:after="240"/>
        <w:rPr>
          <w:noProof/>
        </w:rPr>
      </w:pPr>
      <w:r w:rsidRPr="00B86FC1">
        <w:rPr>
          <w:noProof/>
        </w:rPr>
        <w:t>161.</w:t>
      </w:r>
      <w:r w:rsidRPr="00B86FC1">
        <w:rPr>
          <w:noProof/>
        </w:rPr>
        <w:tab/>
        <w:t>Stick SM, Brennan S, Murray C, Douglas T, von Ungern-Sternberg BS, Garratt LW, Gangell CL, De Klerk N, Linnane B, Ranganathan S, Robinson P, Robertson C, Sly PD. Bronchiectasis in infants and preschool children diagnosed with cystic fibrosis after newborn screening. Journal of Pediatrics. 2009;155(5):623-8.e1.</w:t>
      </w:r>
    </w:p>
    <w:p w14:paraId="19CB2AEA" w14:textId="77777777" w:rsidR="00B86FC1" w:rsidRPr="00B86FC1" w:rsidRDefault="00B86FC1" w:rsidP="00B86FC1">
      <w:pPr>
        <w:pStyle w:val="EndNoteBibliography"/>
        <w:spacing w:after="240"/>
        <w:rPr>
          <w:noProof/>
        </w:rPr>
      </w:pPr>
      <w:r w:rsidRPr="00B86FC1">
        <w:rPr>
          <w:noProof/>
        </w:rPr>
        <w:t>162.</w:t>
      </w:r>
      <w:r w:rsidRPr="00B86FC1">
        <w:rPr>
          <w:noProof/>
        </w:rPr>
        <w:tab/>
        <w:t>Rosenow T, Mok LC, Turkovic L, Berry LJ, Sly PD, Ranganathan S, Tiddens H, Stick SM. The cumulative effect of inflammation and infection on structural lung disease in early cystic fibrosis. Eur Respir J. 2019;54(1).</w:t>
      </w:r>
    </w:p>
    <w:p w14:paraId="4A47D692" w14:textId="77777777" w:rsidR="00B86FC1" w:rsidRPr="00B86FC1" w:rsidRDefault="00B86FC1" w:rsidP="00B86FC1">
      <w:pPr>
        <w:pStyle w:val="EndNoteBibliography"/>
        <w:spacing w:after="240"/>
        <w:rPr>
          <w:noProof/>
        </w:rPr>
      </w:pPr>
      <w:r w:rsidRPr="00B86FC1">
        <w:rPr>
          <w:noProof/>
        </w:rPr>
        <w:t>163.</w:t>
      </w:r>
      <w:r w:rsidRPr="00B86FC1">
        <w:rPr>
          <w:noProof/>
        </w:rPr>
        <w:tab/>
        <w:t>Ramsey KA, Rosenow T, Turkovic L, Skoric B, Banton G, Adams AM, Simpson SJ, Murray C, Ranganathan SC, Stick SM, Hall GL, Arest CF. Lung Clearance Index and Structural Lung Disease on Computed Tomography in Early Cystic Fibrosis. Am J Respir Crit Care Med. 2016;193(1):60-7.</w:t>
      </w:r>
    </w:p>
    <w:p w14:paraId="1B2F2522" w14:textId="77777777" w:rsidR="00B86FC1" w:rsidRPr="00B86FC1" w:rsidRDefault="00B86FC1" w:rsidP="00B86FC1">
      <w:pPr>
        <w:pStyle w:val="EndNoteBibliography"/>
        <w:spacing w:after="240"/>
        <w:rPr>
          <w:noProof/>
        </w:rPr>
      </w:pPr>
      <w:r w:rsidRPr="00B86FC1">
        <w:rPr>
          <w:noProof/>
        </w:rPr>
        <w:t>164.</w:t>
      </w:r>
      <w:r w:rsidRPr="00B86FC1">
        <w:rPr>
          <w:noProof/>
        </w:rPr>
        <w:tab/>
        <w:t>Ramsey KA, Rosenow T, Turkovic L, Skoric B, Banton G, Adams A-M, Simpson SJ, Murray C, Ranganathan SC, Stick SM, Hall GL. Lung Clearance Index and Structural Lung Disease on Computed Tomography in Early Cystic Fibrosis. American Journal of Respiratory and Critical Care Medicine. 2015.</w:t>
      </w:r>
    </w:p>
    <w:p w14:paraId="42EC9356" w14:textId="77777777" w:rsidR="00B86FC1" w:rsidRPr="00B86FC1" w:rsidRDefault="00B86FC1" w:rsidP="00B86FC1">
      <w:pPr>
        <w:pStyle w:val="EndNoteBibliography"/>
        <w:spacing w:after="240"/>
        <w:rPr>
          <w:noProof/>
        </w:rPr>
      </w:pPr>
      <w:r w:rsidRPr="00B86FC1">
        <w:rPr>
          <w:noProof/>
        </w:rPr>
        <w:t>165.</w:t>
      </w:r>
      <w:r w:rsidRPr="00B86FC1">
        <w:rPr>
          <w:noProof/>
        </w:rPr>
        <w:tab/>
        <w:t>Owens CM, Aurora P, Stanojevic S, Bush A, Wade A, Oliver C, Calder A, Price J, Carr SB, Shankar A, Stocks J, London Cystic Fibrosis C. Lung Clearance Index and HRCT are complementary markers of lung abnormalities in young children with CF. Thorax. 2011;66(6):481-8.</w:t>
      </w:r>
    </w:p>
    <w:p w14:paraId="546E24BE" w14:textId="77777777" w:rsidR="00B86FC1" w:rsidRPr="00B86FC1" w:rsidRDefault="00B86FC1" w:rsidP="00B86FC1">
      <w:pPr>
        <w:pStyle w:val="EndNoteBibliography"/>
        <w:spacing w:after="240"/>
        <w:rPr>
          <w:noProof/>
        </w:rPr>
      </w:pPr>
      <w:r w:rsidRPr="00B86FC1">
        <w:rPr>
          <w:noProof/>
        </w:rPr>
        <w:lastRenderedPageBreak/>
        <w:t>166.</w:t>
      </w:r>
      <w:r w:rsidRPr="00B86FC1">
        <w:rPr>
          <w:noProof/>
        </w:rPr>
        <w:tab/>
        <w:t>Fuchs SI, Gappa M, Eder J, Unsinn KM, Steinkamp G, Ellemunter H. Tracking Lung Clearance Index and chest CT in mild cystic fibrosis lung disease over a period of three years. Respiratory Medicine. 2014;108(6):865-74.</w:t>
      </w:r>
    </w:p>
    <w:p w14:paraId="42C7804F" w14:textId="77777777" w:rsidR="00B86FC1" w:rsidRPr="00B86FC1" w:rsidRDefault="00B86FC1" w:rsidP="00B86FC1">
      <w:pPr>
        <w:pStyle w:val="EndNoteBibliography"/>
        <w:spacing w:after="240"/>
        <w:rPr>
          <w:noProof/>
        </w:rPr>
      </w:pPr>
      <w:r w:rsidRPr="00B86FC1">
        <w:rPr>
          <w:noProof/>
        </w:rPr>
        <w:t>167.</w:t>
      </w:r>
      <w:r w:rsidRPr="00B86FC1">
        <w:rPr>
          <w:noProof/>
        </w:rPr>
        <w:tab/>
        <w:t>de Jong PA, Lindblad A, Rubin L, Hop WC, de Jongste JC, Brink M, Tiddens HA. Progression of lung disease on computed tomography and pulmonary function tests in children and adults with cystic fibrosis. Thorax. 2006;61(1):80-5.</w:t>
      </w:r>
    </w:p>
    <w:p w14:paraId="74F100CA" w14:textId="77777777" w:rsidR="00B86FC1" w:rsidRPr="00B86FC1" w:rsidRDefault="00B86FC1" w:rsidP="00B86FC1">
      <w:pPr>
        <w:pStyle w:val="EndNoteBibliography"/>
        <w:spacing w:after="240"/>
        <w:rPr>
          <w:noProof/>
        </w:rPr>
      </w:pPr>
      <w:r w:rsidRPr="00B86FC1">
        <w:rPr>
          <w:noProof/>
        </w:rPr>
        <w:t>168.</w:t>
      </w:r>
      <w:r w:rsidRPr="00B86FC1">
        <w:rPr>
          <w:noProof/>
        </w:rPr>
        <w:tab/>
        <w:t>Sly PD, Brennan S, Gangell C, de Klerk N, Murray C, Mott L, Stick SM, Robinson PJ, Robertson CF, Ranganathan SC. Lung disease at diagnosis in infants with cystic fibrosis detected by newborn screening. American Journal of Respiratory and Critical Care Medicine. 2009;180(2):146-52.</w:t>
      </w:r>
    </w:p>
    <w:p w14:paraId="71C203D6" w14:textId="77777777" w:rsidR="00B86FC1" w:rsidRPr="00B86FC1" w:rsidRDefault="00B86FC1" w:rsidP="00B86FC1">
      <w:pPr>
        <w:pStyle w:val="EndNoteBibliography"/>
        <w:spacing w:after="240"/>
        <w:rPr>
          <w:noProof/>
        </w:rPr>
      </w:pPr>
      <w:r w:rsidRPr="00B86FC1">
        <w:rPr>
          <w:noProof/>
        </w:rPr>
        <w:t>169.</w:t>
      </w:r>
      <w:r w:rsidRPr="00B86FC1">
        <w:rPr>
          <w:noProof/>
        </w:rPr>
        <w:tab/>
        <w:t>Loeve M, Krestin GP, Rosenfeld M, de Bruijne M, Stick SM, Tiddens HA. Chest computed tomography: a validated surrogate endpoint of cystic fibrosis lung disease? European Respiratory Journal. 2013;42(3):844-57.</w:t>
      </w:r>
    </w:p>
    <w:p w14:paraId="728E0118" w14:textId="77777777" w:rsidR="00B86FC1" w:rsidRPr="00B86FC1" w:rsidRDefault="00B86FC1" w:rsidP="00B86FC1">
      <w:pPr>
        <w:pStyle w:val="EndNoteBibliography"/>
        <w:spacing w:after="240"/>
        <w:rPr>
          <w:noProof/>
        </w:rPr>
      </w:pPr>
      <w:r w:rsidRPr="00B86FC1">
        <w:rPr>
          <w:noProof/>
        </w:rPr>
        <w:t>170.</w:t>
      </w:r>
      <w:r w:rsidRPr="00B86FC1">
        <w:rPr>
          <w:noProof/>
        </w:rPr>
        <w:tab/>
        <w:t>Calder AD, Bush A, Brody AS, Owens CM. Scoring of chest CT in children with cystic fibrosis: state of the art. Pediatric Radiology. 2014;44(12):1496-506.</w:t>
      </w:r>
    </w:p>
    <w:p w14:paraId="198EE75E" w14:textId="77777777" w:rsidR="00B86FC1" w:rsidRPr="00B86FC1" w:rsidRDefault="00B86FC1" w:rsidP="00B86FC1">
      <w:pPr>
        <w:pStyle w:val="EndNoteBibliography"/>
        <w:spacing w:after="240"/>
        <w:rPr>
          <w:noProof/>
        </w:rPr>
      </w:pPr>
      <w:r w:rsidRPr="00B86FC1">
        <w:rPr>
          <w:noProof/>
        </w:rPr>
        <w:t>171.</w:t>
      </w:r>
      <w:r w:rsidRPr="00B86FC1">
        <w:rPr>
          <w:noProof/>
        </w:rPr>
        <w:tab/>
        <w:t>Rosenow T, Oudraad MC, Murray CP, Turkovic L, Kuo W, de Bruijne M, Ranganathan SC, Tiddens HA, Stick SM. PRAGMA-CF. A Quantitative Structural Lung Disease Computed Tomography Outcome in Young Children with Cystic Fibrosis. Am J Respir Crit Care Med. 2015;191(10):1158-65.</w:t>
      </w:r>
    </w:p>
    <w:p w14:paraId="0192B644" w14:textId="77777777" w:rsidR="00B86FC1" w:rsidRPr="00B86FC1" w:rsidRDefault="00B86FC1" w:rsidP="00B86FC1">
      <w:pPr>
        <w:pStyle w:val="EndNoteBibliography"/>
        <w:spacing w:after="240"/>
        <w:rPr>
          <w:noProof/>
        </w:rPr>
      </w:pPr>
      <w:r w:rsidRPr="00B86FC1">
        <w:rPr>
          <w:noProof/>
        </w:rPr>
        <w:t>172.</w:t>
      </w:r>
      <w:r w:rsidRPr="00B86FC1">
        <w:rPr>
          <w:noProof/>
        </w:rPr>
        <w:tab/>
        <w:t>Tepper LA, Utens EM, Caudri D, Bos AC, Gonzalez-Graniel K, Duivenvoorden HJ, van der Wiel EC, Quittner AL, Tiddens HA. Impact of bronchiectasis and trapped air on quality of life and exacerbations in cystic fibrosis. Eur Respir J. 2013;42(2):371-9.</w:t>
      </w:r>
    </w:p>
    <w:p w14:paraId="7C9EE64F" w14:textId="77777777" w:rsidR="00B86FC1" w:rsidRPr="00B86FC1" w:rsidRDefault="00B86FC1" w:rsidP="00B86FC1">
      <w:pPr>
        <w:pStyle w:val="EndNoteBibliography"/>
        <w:spacing w:after="240"/>
        <w:rPr>
          <w:noProof/>
        </w:rPr>
      </w:pPr>
      <w:r w:rsidRPr="00B86FC1">
        <w:rPr>
          <w:noProof/>
        </w:rPr>
        <w:t>173.</w:t>
      </w:r>
      <w:r w:rsidRPr="00B86FC1">
        <w:rPr>
          <w:noProof/>
        </w:rPr>
        <w:tab/>
        <w:t>Newell Jr JD, Tschirren J, Peterson S, Beinlich M, Sieren J. Quantitative CT of Interstitial Lung Disease. Seminars in Roentgenology. 2019;54(1):73-9.</w:t>
      </w:r>
    </w:p>
    <w:p w14:paraId="12504228" w14:textId="77777777" w:rsidR="00B86FC1" w:rsidRPr="00B86FC1" w:rsidRDefault="00B86FC1" w:rsidP="00B86FC1">
      <w:pPr>
        <w:pStyle w:val="EndNoteBibliography"/>
        <w:spacing w:after="240"/>
        <w:rPr>
          <w:noProof/>
        </w:rPr>
      </w:pPr>
      <w:r w:rsidRPr="00B86FC1">
        <w:rPr>
          <w:noProof/>
        </w:rPr>
        <w:t>174.</w:t>
      </w:r>
      <w:r w:rsidRPr="00B86FC1">
        <w:rPr>
          <w:noProof/>
        </w:rPr>
        <w:tab/>
        <w:t>Lee C, Pearce MS, Salotti JA, Harbron RW, Little MP, McHugh K, Chapple CL, Berrington de Gonzalez A. Reduction in radiation doses from paediatric CT scans in Great Britain. British Journal of Radiology. 2016;89(1060):20150305.</w:t>
      </w:r>
    </w:p>
    <w:p w14:paraId="19601F1D" w14:textId="77777777" w:rsidR="00B86FC1" w:rsidRPr="00B86FC1" w:rsidRDefault="00B86FC1" w:rsidP="00B86FC1">
      <w:pPr>
        <w:pStyle w:val="EndNoteBibliography"/>
        <w:spacing w:after="240"/>
        <w:rPr>
          <w:noProof/>
        </w:rPr>
      </w:pPr>
      <w:r w:rsidRPr="00B86FC1">
        <w:rPr>
          <w:noProof/>
        </w:rPr>
        <w:t>175.</w:t>
      </w:r>
      <w:r w:rsidRPr="00B86FC1">
        <w:rPr>
          <w:noProof/>
        </w:rPr>
        <w:tab/>
        <w:t>Sawicki GS, Tiddens H. Managing treatment complexity in cystic fibrosis: challenges and opportunities. Pediatr Pulmonol. 2012;47(6):523-33.</w:t>
      </w:r>
    </w:p>
    <w:p w14:paraId="68CD0D30" w14:textId="77777777" w:rsidR="00B86FC1" w:rsidRPr="00B86FC1" w:rsidRDefault="00B86FC1" w:rsidP="00B86FC1">
      <w:pPr>
        <w:pStyle w:val="EndNoteBibliography"/>
        <w:spacing w:after="240"/>
        <w:rPr>
          <w:noProof/>
        </w:rPr>
      </w:pPr>
      <w:r w:rsidRPr="00B86FC1">
        <w:rPr>
          <w:noProof/>
        </w:rPr>
        <w:t>176.</w:t>
      </w:r>
      <w:r w:rsidRPr="00B86FC1">
        <w:rPr>
          <w:noProof/>
        </w:rPr>
        <w:tab/>
        <w:t>Wielputz MO, Eichinger M, Puderbach M. Magnetic resonance imaging of cystic fibrosis lung disease. Journal of Thoracic Imaging. 2013;28(3):151-9.</w:t>
      </w:r>
    </w:p>
    <w:p w14:paraId="13094221" w14:textId="77777777" w:rsidR="00B86FC1" w:rsidRPr="00B86FC1" w:rsidRDefault="00B86FC1" w:rsidP="00B86FC1">
      <w:pPr>
        <w:pStyle w:val="EndNoteBibliography"/>
        <w:spacing w:after="240"/>
        <w:rPr>
          <w:noProof/>
        </w:rPr>
      </w:pPr>
      <w:r w:rsidRPr="00B86FC1">
        <w:rPr>
          <w:noProof/>
        </w:rPr>
        <w:t>177.</w:t>
      </w:r>
      <w:r w:rsidRPr="00B86FC1">
        <w:rPr>
          <w:noProof/>
        </w:rPr>
        <w:tab/>
        <w:t>Tiddens HAWM, Kuo W, van Straten M, Ciet P. Paediatric lung imaging: the times they are a-changin. European Respiratory Review. 2018;27(147).</w:t>
      </w:r>
    </w:p>
    <w:p w14:paraId="1682B8B4" w14:textId="77777777" w:rsidR="00B86FC1" w:rsidRPr="00B86FC1" w:rsidRDefault="00B86FC1" w:rsidP="00B86FC1">
      <w:pPr>
        <w:pStyle w:val="EndNoteBibliography"/>
        <w:spacing w:after="240"/>
        <w:rPr>
          <w:noProof/>
        </w:rPr>
      </w:pPr>
      <w:r w:rsidRPr="00B86FC1">
        <w:rPr>
          <w:noProof/>
        </w:rPr>
        <w:t>178.</w:t>
      </w:r>
      <w:r w:rsidRPr="00B86FC1">
        <w:rPr>
          <w:noProof/>
        </w:rPr>
        <w:tab/>
        <w:t>Leutz-Schmidt P, Eichinger M, Stahl M, Sommerburg O, Biederer J, Kauczor HU, Puderbach MU, Mall MA, Wielputz MO. Ten years of chest MRI for patients with cystic fibrosis : Translation from the bench to clinical routine. Radiologe. 2019.</w:t>
      </w:r>
    </w:p>
    <w:p w14:paraId="1F4943EE" w14:textId="77777777" w:rsidR="00B86FC1" w:rsidRPr="00B86FC1" w:rsidRDefault="00B86FC1" w:rsidP="00B86FC1">
      <w:pPr>
        <w:pStyle w:val="EndNoteBibliography"/>
        <w:spacing w:after="240"/>
        <w:rPr>
          <w:noProof/>
        </w:rPr>
      </w:pPr>
      <w:r w:rsidRPr="00B86FC1">
        <w:rPr>
          <w:noProof/>
        </w:rPr>
        <w:t>179.</w:t>
      </w:r>
      <w:r w:rsidRPr="00B86FC1">
        <w:rPr>
          <w:noProof/>
        </w:rPr>
        <w:tab/>
        <w:t>Wild JM, Marshall H, Bock M, Schad LR, Jakob PM, Puderbach M, Molinari F, Van Beek EJ, Biederer J. MRI of the lung (1/3): methods. Insights Imaging. 2012;3(4):345-53.</w:t>
      </w:r>
    </w:p>
    <w:p w14:paraId="0899D1F2" w14:textId="77777777" w:rsidR="00B86FC1" w:rsidRPr="00B86FC1" w:rsidRDefault="00B86FC1" w:rsidP="00B86FC1">
      <w:pPr>
        <w:pStyle w:val="EndNoteBibliography"/>
        <w:spacing w:after="240"/>
        <w:rPr>
          <w:noProof/>
        </w:rPr>
      </w:pPr>
      <w:r w:rsidRPr="00B86FC1">
        <w:rPr>
          <w:noProof/>
        </w:rPr>
        <w:t>180.</w:t>
      </w:r>
      <w:r w:rsidRPr="00B86FC1">
        <w:rPr>
          <w:noProof/>
        </w:rPr>
        <w:tab/>
        <w:t>Fiel SB, Friedman AC, Caroline DF, Radecki PD, Faerber E, Grumbach K. Magnetic resonance imaging in young adults with cystic fibrosis. Chest. 1987;91(2):181-4.</w:t>
      </w:r>
    </w:p>
    <w:p w14:paraId="2461E577" w14:textId="77777777" w:rsidR="00B86FC1" w:rsidRPr="00B86FC1" w:rsidRDefault="00B86FC1" w:rsidP="00B86FC1">
      <w:pPr>
        <w:pStyle w:val="EndNoteBibliography"/>
        <w:spacing w:after="240"/>
        <w:rPr>
          <w:noProof/>
        </w:rPr>
      </w:pPr>
      <w:r w:rsidRPr="00B86FC1">
        <w:rPr>
          <w:noProof/>
        </w:rPr>
        <w:t>181.</w:t>
      </w:r>
      <w:r w:rsidRPr="00B86FC1">
        <w:rPr>
          <w:noProof/>
        </w:rPr>
        <w:tab/>
        <w:t>Carr DH, Oades P, Trotman-Dickenson B, Mohiaddin R, Wells AU, Bush A. Magnetic resonance scanning in cystic fibrosis: comparison with computed tomography. Clinical Radiology. 1995;50(2):84-9.</w:t>
      </w:r>
    </w:p>
    <w:p w14:paraId="30E414D7" w14:textId="77777777" w:rsidR="00B86FC1" w:rsidRPr="00B86FC1" w:rsidRDefault="00B86FC1" w:rsidP="00B86FC1">
      <w:pPr>
        <w:pStyle w:val="EndNoteBibliography"/>
        <w:spacing w:after="240"/>
        <w:rPr>
          <w:noProof/>
        </w:rPr>
      </w:pPr>
      <w:r w:rsidRPr="00B86FC1">
        <w:rPr>
          <w:noProof/>
        </w:rPr>
        <w:t>182.</w:t>
      </w:r>
      <w:r w:rsidRPr="00B86FC1">
        <w:rPr>
          <w:noProof/>
        </w:rPr>
        <w:tab/>
        <w:t>Puderbach M, Hintze C, Ley S, Eichinger M, Kauczor HU, Biederer J. MR imaging of the chest: a practical approach at 1.5T. European Journal of Radiology. 2007;64(3):345-55.</w:t>
      </w:r>
    </w:p>
    <w:p w14:paraId="34A228A7" w14:textId="77777777" w:rsidR="00B86FC1" w:rsidRPr="00B86FC1" w:rsidRDefault="00B86FC1" w:rsidP="00B86FC1">
      <w:pPr>
        <w:pStyle w:val="EndNoteBibliography"/>
        <w:spacing w:after="240"/>
        <w:rPr>
          <w:noProof/>
        </w:rPr>
      </w:pPr>
      <w:r w:rsidRPr="00B86FC1">
        <w:rPr>
          <w:noProof/>
        </w:rPr>
        <w:lastRenderedPageBreak/>
        <w:t>183.</w:t>
      </w:r>
      <w:r w:rsidRPr="00B86FC1">
        <w:rPr>
          <w:noProof/>
        </w:rPr>
        <w:tab/>
        <w:t>Puderbach M, Eichinger M, Gahr J, Ley S, Tuengerthal S, Schmahl A, Fink C, Plathow C, Wiebel M, Muller FM, Kauczor HU. Proton MRI appearance of cystic fibrosis: comparison to CT. European Radiology. 2007;17(3):716-24.</w:t>
      </w:r>
    </w:p>
    <w:p w14:paraId="4F3E21CC" w14:textId="77777777" w:rsidR="00B86FC1" w:rsidRPr="00B86FC1" w:rsidRDefault="00B86FC1" w:rsidP="00B86FC1">
      <w:pPr>
        <w:pStyle w:val="EndNoteBibliography"/>
        <w:spacing w:after="240"/>
        <w:rPr>
          <w:noProof/>
        </w:rPr>
      </w:pPr>
      <w:r w:rsidRPr="00B86FC1">
        <w:rPr>
          <w:noProof/>
        </w:rPr>
        <w:t>184.</w:t>
      </w:r>
      <w:r w:rsidRPr="00B86FC1">
        <w:rPr>
          <w:noProof/>
        </w:rPr>
        <w:tab/>
        <w:t>Puderbach M, Eichinger M, Haeselbarth J, Ley S, Kopp-Schneider A, Tuengerthal S, Schmaehl A, Fink C, Plathow C, Wiebel M, Demirakca S, Muller FM, Kauczor HU. Assessment of morphological MRI for pulmonary changes in cystic fibrosis (CF) patients: comparison to thin-section CT and chest x-ray. Investigative Radiology. 2007;42(10):715-25.</w:t>
      </w:r>
    </w:p>
    <w:p w14:paraId="342DFCA9" w14:textId="77777777" w:rsidR="00B86FC1" w:rsidRPr="00B86FC1" w:rsidRDefault="00B86FC1" w:rsidP="00B86FC1">
      <w:pPr>
        <w:pStyle w:val="EndNoteBibliography"/>
        <w:spacing w:after="240"/>
        <w:rPr>
          <w:noProof/>
        </w:rPr>
      </w:pPr>
      <w:r w:rsidRPr="00B86FC1">
        <w:rPr>
          <w:noProof/>
        </w:rPr>
        <w:t>185.</w:t>
      </w:r>
      <w:r w:rsidRPr="00B86FC1">
        <w:rPr>
          <w:noProof/>
        </w:rPr>
        <w:tab/>
        <w:t>Failo R, Wielopolski PA, Tiddens HA, Hop WC, Mucelli RP, Lequin MH. Lung morphology assessment using MRI: a robust ultra-short TR/TE 2D steady state free precession sequence used in cystic fibrosis patients. Magnetic Resonance in Medicine. 2009;61(2):299-306.</w:t>
      </w:r>
    </w:p>
    <w:p w14:paraId="10929270" w14:textId="77777777" w:rsidR="00B86FC1" w:rsidRPr="00B86FC1" w:rsidRDefault="00B86FC1" w:rsidP="00B86FC1">
      <w:pPr>
        <w:pStyle w:val="EndNoteBibliography"/>
        <w:spacing w:after="240"/>
        <w:rPr>
          <w:noProof/>
        </w:rPr>
      </w:pPr>
      <w:r w:rsidRPr="00B86FC1">
        <w:rPr>
          <w:noProof/>
        </w:rPr>
        <w:t>186.</w:t>
      </w:r>
      <w:r w:rsidRPr="00B86FC1">
        <w:rPr>
          <w:noProof/>
        </w:rPr>
        <w:tab/>
        <w:t>Eichinger M, Heussel CP, Kauczor HU, Tiddens H, Puderbach M. Computed tomography and magnetic resonance imaging in cystic fibrosis lung disease. Journal of Magnetic Resonance Imaging. 2010;32(6):1370-8.</w:t>
      </w:r>
    </w:p>
    <w:p w14:paraId="1BF9D0D5" w14:textId="77777777" w:rsidR="00B86FC1" w:rsidRPr="00B86FC1" w:rsidRDefault="00B86FC1" w:rsidP="00B86FC1">
      <w:pPr>
        <w:pStyle w:val="EndNoteBibliography"/>
        <w:spacing w:after="240"/>
        <w:rPr>
          <w:noProof/>
        </w:rPr>
      </w:pPr>
      <w:r w:rsidRPr="00B86FC1">
        <w:rPr>
          <w:noProof/>
        </w:rPr>
        <w:t>187.</w:t>
      </w:r>
      <w:r w:rsidRPr="00B86FC1">
        <w:rPr>
          <w:noProof/>
        </w:rPr>
        <w:tab/>
        <w:t>Puderbach M, Eichinger M. The role of advanced imaging techniques in cystic fibrosis follow-up: is there a place for MRI? Pediatric Radiology. 2010;40(6):844-9.</w:t>
      </w:r>
    </w:p>
    <w:p w14:paraId="133C5987" w14:textId="77777777" w:rsidR="00B86FC1" w:rsidRPr="00B86FC1" w:rsidRDefault="00B86FC1" w:rsidP="00B86FC1">
      <w:pPr>
        <w:pStyle w:val="EndNoteBibliography"/>
        <w:spacing w:after="240"/>
        <w:rPr>
          <w:noProof/>
        </w:rPr>
      </w:pPr>
      <w:r w:rsidRPr="00B86FC1">
        <w:rPr>
          <w:noProof/>
        </w:rPr>
        <w:t>188.</w:t>
      </w:r>
      <w:r w:rsidRPr="00B86FC1">
        <w:rPr>
          <w:noProof/>
        </w:rPr>
        <w:tab/>
        <w:t>Eichinger M, Optazaite DE, Kopp-Schneider A, Hintze C, Biederer J, Niemann A, Mall MA, Wielputz MO, Kauczor HU, Puderbach M. Morphologic and functional scoring of cystic fibrosis lung disease using MRI. European Journal of Radiology. 2012;81(6):1321-9.</w:t>
      </w:r>
    </w:p>
    <w:p w14:paraId="0731EEB1" w14:textId="77777777" w:rsidR="00B86FC1" w:rsidRPr="00B86FC1" w:rsidRDefault="00B86FC1" w:rsidP="00B86FC1">
      <w:pPr>
        <w:pStyle w:val="EndNoteBibliography"/>
        <w:spacing w:after="240"/>
        <w:rPr>
          <w:noProof/>
        </w:rPr>
      </w:pPr>
      <w:r w:rsidRPr="00B86FC1">
        <w:rPr>
          <w:noProof/>
        </w:rPr>
        <w:t>189.</w:t>
      </w:r>
      <w:r w:rsidRPr="00B86FC1">
        <w:rPr>
          <w:noProof/>
        </w:rPr>
        <w:tab/>
        <w:t>Eichinger M, Puderbach M, Fink C, Gahr J, Ley S, Plathow C, Tuengerthal S, Zuna I, Muller FM, Kauczor HU. Contrast-enhanced 3D MRI of lung perfusion in children with cystic fibrosis--initial results. European Radiology. 2006;16(10):2147-52.</w:t>
      </w:r>
    </w:p>
    <w:p w14:paraId="6F3B0908" w14:textId="77777777" w:rsidR="00B86FC1" w:rsidRPr="00B86FC1" w:rsidRDefault="00B86FC1" w:rsidP="00B86FC1">
      <w:pPr>
        <w:pStyle w:val="EndNoteBibliography"/>
        <w:spacing w:after="240"/>
        <w:rPr>
          <w:noProof/>
        </w:rPr>
      </w:pPr>
      <w:r w:rsidRPr="00B86FC1">
        <w:rPr>
          <w:noProof/>
        </w:rPr>
        <w:t>190.</w:t>
      </w:r>
      <w:r w:rsidRPr="00B86FC1">
        <w:rPr>
          <w:noProof/>
        </w:rPr>
        <w:tab/>
        <w:t>Wielputz MO, von Stackelberg O, Stahl M, Jobst BJ, Eichinger M, Puderbach MU, Nahrlich L, Barth S, Schneider C, Kopp MV, Ricklefs I, Buchholz M, Tummler B, Dopfer C, Vogel-Claussen J, Kauczor HU, Mall MA. Multicentre standardisation of chest MRI as radiation-free outcome measure of lung disease in young children with cystic fibrosis. J Cyst Fibros. 2018;17(4):518-27.</w:t>
      </w:r>
    </w:p>
    <w:p w14:paraId="447355A9" w14:textId="77777777" w:rsidR="00B86FC1" w:rsidRPr="00B86FC1" w:rsidRDefault="00B86FC1" w:rsidP="00B86FC1">
      <w:pPr>
        <w:pStyle w:val="EndNoteBibliography"/>
        <w:spacing w:after="240"/>
        <w:rPr>
          <w:noProof/>
        </w:rPr>
      </w:pPr>
      <w:r w:rsidRPr="00B86FC1">
        <w:rPr>
          <w:noProof/>
        </w:rPr>
        <w:t>191.</w:t>
      </w:r>
      <w:r w:rsidRPr="00B86FC1">
        <w:rPr>
          <w:noProof/>
        </w:rPr>
        <w:tab/>
        <w:t>Stahl M, Wielputz MO, Ricklefs I, Dopfer C, Barth S, Schlegtendal A, Graeber SY, Sommerburg O, Diekmann G, Husing J, Koerner-Rettberg C, Nahrlich L, Dittrich AM, Kopp MV, Mall MA. Preventive Inhalation of Hypertonic Saline in Infants with Cystic Fibrosis (PRESIS): A Randomized, Double-Blind, Controlled Study. Am J Respir Crit Care Med. 2018.</w:t>
      </w:r>
    </w:p>
    <w:p w14:paraId="5F012EB0" w14:textId="77777777" w:rsidR="00B86FC1" w:rsidRPr="00B86FC1" w:rsidRDefault="00B86FC1" w:rsidP="00B86FC1">
      <w:pPr>
        <w:pStyle w:val="EndNoteBibliography"/>
        <w:spacing w:after="240"/>
        <w:rPr>
          <w:noProof/>
        </w:rPr>
      </w:pPr>
      <w:r w:rsidRPr="00B86FC1">
        <w:rPr>
          <w:noProof/>
        </w:rPr>
        <w:t>192.</w:t>
      </w:r>
      <w:r w:rsidRPr="00B86FC1">
        <w:rPr>
          <w:noProof/>
        </w:rPr>
        <w:tab/>
        <w:t>Wielputz MO, Puderbach M, Kopp-Schneider A, Stahl M, Fritzsching E, Sommerburg O, Ley S, Sumkauskaite M, Biederer J, Kauczor HU, Eichinger M, Mall MA. Magnetic resonance imaging detects changes in structure and perfusion, and response to therapy in early cystic fibrosis lung disease. Am J Respir Crit Care Med. 2014;189(8):956-65.</w:t>
      </w:r>
    </w:p>
    <w:p w14:paraId="77883D61" w14:textId="77777777" w:rsidR="00B86FC1" w:rsidRPr="00B86FC1" w:rsidRDefault="00B86FC1" w:rsidP="00B86FC1">
      <w:pPr>
        <w:pStyle w:val="EndNoteBibliography"/>
        <w:spacing w:after="240"/>
        <w:rPr>
          <w:noProof/>
        </w:rPr>
      </w:pPr>
      <w:r w:rsidRPr="00B86FC1">
        <w:rPr>
          <w:noProof/>
        </w:rPr>
        <w:t>193.</w:t>
      </w:r>
      <w:r w:rsidRPr="00B86FC1">
        <w:rPr>
          <w:noProof/>
        </w:rPr>
        <w:tab/>
        <w:t>Stahl M, Wielputz MO, Graeber SY, Joachim C, Sommerburg O, Kauczor HU, Puderbach M, Eichinger M, Mall MA. Comparison of Lung Clearance Index and Magnetic Resonance Imaging for Assessment of Lung Disease in Children with Cystic Fibrosis. Am J Respir Crit Care Med. 2017;195(3):349-59.</w:t>
      </w:r>
    </w:p>
    <w:p w14:paraId="2A812ACA" w14:textId="77777777" w:rsidR="00B86FC1" w:rsidRPr="00B86FC1" w:rsidRDefault="00B86FC1" w:rsidP="00B86FC1">
      <w:pPr>
        <w:pStyle w:val="EndNoteBibliography"/>
        <w:spacing w:after="240"/>
        <w:rPr>
          <w:noProof/>
        </w:rPr>
      </w:pPr>
      <w:r w:rsidRPr="00B86FC1">
        <w:rPr>
          <w:noProof/>
        </w:rPr>
        <w:t>194.</w:t>
      </w:r>
      <w:r w:rsidRPr="00B86FC1">
        <w:rPr>
          <w:noProof/>
        </w:rPr>
        <w:tab/>
        <w:t>Johnson KM, Fain SB, Schiebler ML, Nagle S. Optimized 3D ultrashort echo time pulmonary MRI. Magnetic Resonance in Medicine. 2013;70(5):1241-50.</w:t>
      </w:r>
    </w:p>
    <w:p w14:paraId="19C9755F" w14:textId="77777777" w:rsidR="00B86FC1" w:rsidRPr="00B86FC1" w:rsidRDefault="00B86FC1" w:rsidP="00B86FC1">
      <w:pPr>
        <w:pStyle w:val="EndNoteBibliography"/>
        <w:spacing w:after="240"/>
        <w:rPr>
          <w:noProof/>
        </w:rPr>
      </w:pPr>
      <w:r w:rsidRPr="00B86FC1">
        <w:rPr>
          <w:noProof/>
        </w:rPr>
        <w:t>195.</w:t>
      </w:r>
      <w:r w:rsidRPr="00B86FC1">
        <w:rPr>
          <w:noProof/>
        </w:rPr>
        <w:tab/>
        <w:t>Dournes G, Menut F, Macey J, Fayon M, Chateil JF, Salel M, Corneloup O, Montaudon M, Berger P, Laurent F. Lung morphology assessment of cystic fibrosis using MRI with ultra-short echo time at submillimeter spatial resolution. European Radiology. 2016;26(11):3811-20.</w:t>
      </w:r>
    </w:p>
    <w:p w14:paraId="4D50261D" w14:textId="77777777" w:rsidR="00B86FC1" w:rsidRPr="00B86FC1" w:rsidRDefault="00B86FC1" w:rsidP="00B86FC1">
      <w:pPr>
        <w:pStyle w:val="EndNoteBibliography"/>
        <w:spacing w:after="240"/>
        <w:rPr>
          <w:noProof/>
        </w:rPr>
      </w:pPr>
      <w:r w:rsidRPr="00B86FC1">
        <w:rPr>
          <w:noProof/>
        </w:rPr>
        <w:t>196.</w:t>
      </w:r>
      <w:r w:rsidRPr="00B86FC1">
        <w:rPr>
          <w:noProof/>
        </w:rPr>
        <w:tab/>
        <w:t>Roach DJ, Cremillieux Y, Fleck RJ, Brody AS, Serai SD, Szczesniak RD, Kerlakian S, Clancy JP, Woods JC. Ultrashort Echo-Time Magnetic Resonance Imaging Is a Sensitive Method for the Evaluation of Early Cystic Fibrosis Lung Disease. Ann Am Thorac Soc. 2016;13(11):1923-31.</w:t>
      </w:r>
    </w:p>
    <w:p w14:paraId="4E061B2B" w14:textId="77777777" w:rsidR="00B86FC1" w:rsidRPr="00B86FC1" w:rsidRDefault="00B86FC1" w:rsidP="00B86FC1">
      <w:pPr>
        <w:pStyle w:val="EndNoteBibliography"/>
        <w:spacing w:after="240"/>
        <w:rPr>
          <w:noProof/>
        </w:rPr>
      </w:pPr>
      <w:r w:rsidRPr="00B86FC1">
        <w:rPr>
          <w:noProof/>
        </w:rPr>
        <w:lastRenderedPageBreak/>
        <w:t>197.</w:t>
      </w:r>
      <w:r w:rsidRPr="00B86FC1">
        <w:rPr>
          <w:noProof/>
        </w:rPr>
        <w:tab/>
        <w:t>Delacoste J, Chaptinel J, Beigelman-Aubry C, Piccini D, Sauty A, Stuber M. A double echo ultra short echo time (UTE) acquisition for respiratory motion-suppressed high resolution imaging of the lung. Magnetic Resonance in Medicine. 2017.</w:t>
      </w:r>
    </w:p>
    <w:p w14:paraId="5A400B17" w14:textId="77777777" w:rsidR="00B86FC1" w:rsidRPr="00B86FC1" w:rsidRDefault="00B86FC1" w:rsidP="00B86FC1">
      <w:pPr>
        <w:pStyle w:val="EndNoteBibliography"/>
        <w:spacing w:after="240"/>
        <w:rPr>
          <w:noProof/>
        </w:rPr>
      </w:pPr>
      <w:r w:rsidRPr="00B86FC1">
        <w:rPr>
          <w:noProof/>
        </w:rPr>
        <w:t>198.</w:t>
      </w:r>
      <w:r w:rsidRPr="00B86FC1">
        <w:rPr>
          <w:noProof/>
        </w:rPr>
        <w:tab/>
        <w:t>Dournes G, Berger P, Refait J, Macey J, Bui S, Delhaes L, Montaudon M, Corneloup O, Chateil JF, Marthan R, Fayon M, Laurent F. Allergic Bronchopulmonary Aspergillosis in Cystic Fibrosis: MR Imaging of Airway Mucus Contrasts as a Tool for Diagnosis. Radiology. 2017:162350.</w:t>
      </w:r>
    </w:p>
    <w:p w14:paraId="4A1A9BE6" w14:textId="77777777" w:rsidR="00B86FC1" w:rsidRPr="00B86FC1" w:rsidRDefault="00B86FC1" w:rsidP="00B86FC1">
      <w:pPr>
        <w:pStyle w:val="EndNoteBibliography"/>
        <w:spacing w:after="240"/>
        <w:rPr>
          <w:noProof/>
        </w:rPr>
      </w:pPr>
      <w:r w:rsidRPr="00B86FC1">
        <w:rPr>
          <w:noProof/>
        </w:rPr>
        <w:t>199.</w:t>
      </w:r>
      <w:r w:rsidRPr="00B86FC1">
        <w:rPr>
          <w:noProof/>
        </w:rPr>
        <w:tab/>
        <w:t>Walkup LL, Higano NS, Woods JC. Structural and Functional Pulmonary Magnetic Resonance Imaging in Pediatrics-From the Neonate to the Young Adult. Academic Radiology. 2018.</w:t>
      </w:r>
    </w:p>
    <w:p w14:paraId="7782ECEF" w14:textId="77777777" w:rsidR="00B86FC1" w:rsidRPr="00B86FC1" w:rsidRDefault="00B86FC1" w:rsidP="00B86FC1">
      <w:pPr>
        <w:pStyle w:val="EndNoteBibliography"/>
        <w:spacing w:after="240"/>
        <w:rPr>
          <w:noProof/>
        </w:rPr>
      </w:pPr>
      <w:r w:rsidRPr="00B86FC1">
        <w:rPr>
          <w:noProof/>
        </w:rPr>
        <w:t>200.</w:t>
      </w:r>
      <w:r w:rsidRPr="00B86FC1">
        <w:rPr>
          <w:noProof/>
        </w:rPr>
        <w:tab/>
        <w:t>Willmering MM, Robison RK, Wang H, Pipe JG, Woods JC. Implementation of the FLORET UTE sequence for lung imaging. Magnetic Resonance in Medicine. 2019;82(3):1091-100.</w:t>
      </w:r>
    </w:p>
    <w:p w14:paraId="5383400C" w14:textId="77777777" w:rsidR="00B86FC1" w:rsidRPr="00B86FC1" w:rsidRDefault="00B86FC1" w:rsidP="00B86FC1">
      <w:pPr>
        <w:pStyle w:val="EndNoteBibliography"/>
        <w:spacing w:after="240"/>
        <w:rPr>
          <w:noProof/>
        </w:rPr>
      </w:pPr>
      <w:r w:rsidRPr="00B86FC1">
        <w:rPr>
          <w:noProof/>
        </w:rPr>
        <w:t>201.</w:t>
      </w:r>
      <w:r w:rsidRPr="00B86FC1">
        <w:rPr>
          <w:noProof/>
        </w:rPr>
        <w:tab/>
        <w:t>Ohno Y, Koyama H, Yoshikawa T, Seki S, Takenaka D, Yui M, Lu A, Miyazaki M, Sugimura K. Pulmonary high-resolution ultrashort TE MR imaging: Comparison with thin-section standard- and low-dose computed tomography for the assessment of pulmonary parenchyma diseases. Journal of Magnetic Resonance Imaging. 2016;43(2):512-32.</w:t>
      </w:r>
    </w:p>
    <w:p w14:paraId="533E50DF" w14:textId="77777777" w:rsidR="00B86FC1" w:rsidRPr="00B86FC1" w:rsidRDefault="00B86FC1" w:rsidP="00B86FC1">
      <w:pPr>
        <w:pStyle w:val="EndNoteBibliography"/>
        <w:spacing w:after="240"/>
        <w:rPr>
          <w:noProof/>
        </w:rPr>
      </w:pPr>
      <w:r w:rsidRPr="00B86FC1">
        <w:rPr>
          <w:noProof/>
        </w:rPr>
        <w:t>202.</w:t>
      </w:r>
      <w:r w:rsidRPr="00B86FC1">
        <w:rPr>
          <w:noProof/>
        </w:rPr>
        <w:tab/>
        <w:t>Luna A, Sanchez-Gonzalez J, Caro P. Diffusion-weighted imaging of the chest. Magnetic Resonance Imaging Clinics of North America. 2011;19(1):69-94.</w:t>
      </w:r>
    </w:p>
    <w:p w14:paraId="6DF8512C" w14:textId="77777777" w:rsidR="00B86FC1" w:rsidRPr="00B86FC1" w:rsidRDefault="00B86FC1" w:rsidP="00B86FC1">
      <w:pPr>
        <w:pStyle w:val="EndNoteBibliography"/>
        <w:spacing w:after="240"/>
        <w:rPr>
          <w:noProof/>
        </w:rPr>
      </w:pPr>
      <w:r w:rsidRPr="00B86FC1">
        <w:rPr>
          <w:noProof/>
        </w:rPr>
        <w:t>203.</w:t>
      </w:r>
      <w:r w:rsidRPr="00B86FC1">
        <w:rPr>
          <w:noProof/>
        </w:rPr>
        <w:tab/>
        <w:t>Ciet P, Serra G, Andrinopoulou ER, Bertolo S, Ros M, Catalano C, Colagrande S, Tiddens HA, Morana G. Diffusion weighted imaging in cystic fibrosis disease: beyond morphological imaging. European Radiology. 2016;26(11):3830-9.</w:t>
      </w:r>
    </w:p>
    <w:p w14:paraId="23789A21" w14:textId="77777777" w:rsidR="00B86FC1" w:rsidRPr="00B86FC1" w:rsidRDefault="00B86FC1" w:rsidP="00B86FC1">
      <w:pPr>
        <w:pStyle w:val="EndNoteBibliography"/>
        <w:spacing w:after="240"/>
        <w:rPr>
          <w:noProof/>
        </w:rPr>
      </w:pPr>
      <w:r w:rsidRPr="00B86FC1">
        <w:rPr>
          <w:noProof/>
        </w:rPr>
        <w:t>204.</w:t>
      </w:r>
      <w:r w:rsidRPr="00B86FC1">
        <w:rPr>
          <w:noProof/>
        </w:rPr>
        <w:tab/>
        <w:t>Ciet P, Bertolo S, Ros M, Andrinopoulou ER, Tavano V, Lucca F, Feiweier T, Krestin GP, Tiddens H, Morana G. Detection and monitoring of lung inflammation in cystic fibrosis during respiratory tract exacerbation using diffusion-weighted magnetic resonance imaging. Eur Respir J. 2017;50(1).</w:t>
      </w:r>
    </w:p>
    <w:p w14:paraId="5B37B109" w14:textId="77777777" w:rsidR="00B86FC1" w:rsidRPr="00B86FC1" w:rsidRDefault="00B86FC1" w:rsidP="00B86FC1">
      <w:pPr>
        <w:pStyle w:val="EndNoteBibliography"/>
        <w:spacing w:after="240"/>
        <w:rPr>
          <w:noProof/>
        </w:rPr>
      </w:pPr>
      <w:r w:rsidRPr="00B86FC1">
        <w:rPr>
          <w:noProof/>
        </w:rPr>
        <w:t>205.</w:t>
      </w:r>
      <w:r w:rsidRPr="00B86FC1">
        <w:rPr>
          <w:noProof/>
        </w:rPr>
        <w:tab/>
        <w:t>Bauman G, Puderbach M, Heimann T, Kopp-Schneider A, Fritzsching E, Mall MA, Eichinger M. Validation of Fourier decomposition MRI with dynamic contrast-enhanced MRI using visual and automated scoring of pulmonary perfusion in young cystic fibrosis patients. European Journal of Radiology. 2013;82(12):2371-7.</w:t>
      </w:r>
    </w:p>
    <w:p w14:paraId="4D78890C" w14:textId="77777777" w:rsidR="00B86FC1" w:rsidRPr="00B86FC1" w:rsidRDefault="00B86FC1" w:rsidP="00B86FC1">
      <w:pPr>
        <w:pStyle w:val="EndNoteBibliography"/>
        <w:spacing w:after="240"/>
        <w:rPr>
          <w:noProof/>
        </w:rPr>
      </w:pPr>
      <w:r w:rsidRPr="00B86FC1">
        <w:rPr>
          <w:noProof/>
        </w:rPr>
        <w:t>206.</w:t>
      </w:r>
      <w:r w:rsidRPr="00B86FC1">
        <w:rPr>
          <w:noProof/>
        </w:rPr>
        <w:tab/>
        <w:t>Kaireit TF, Sorrentino SA, Renne J, Schoenfeld C, Voskrebenzev A, Gutberlet M, Schulz A, Jakob PM, Hansen G, Wacker F, Welte T, Tümmler B, Vogel-Claussen J. Functional lung MRI for regional monitoring of patients with cystic fibrosis. PloS One. 2017;12(12):e0187483.</w:t>
      </w:r>
    </w:p>
    <w:p w14:paraId="63C5E13B" w14:textId="77777777" w:rsidR="00B86FC1" w:rsidRPr="00B86FC1" w:rsidRDefault="00B86FC1" w:rsidP="00B86FC1">
      <w:pPr>
        <w:pStyle w:val="EndNoteBibliography"/>
        <w:spacing w:after="240"/>
        <w:rPr>
          <w:noProof/>
        </w:rPr>
      </w:pPr>
      <w:r w:rsidRPr="00B86FC1">
        <w:rPr>
          <w:noProof/>
        </w:rPr>
        <w:t>207.</w:t>
      </w:r>
      <w:r w:rsidRPr="00B86FC1">
        <w:rPr>
          <w:noProof/>
        </w:rPr>
        <w:tab/>
        <w:t>Nyilas S, Bauman G, Sommer G, Stranzinger E, Pusterla O, Frey U, Korten I, Singer F, Casaulta C, Bieri O, Latzin P. Novel magnetic resonance technique for functional imaging of cystic fibrosis lung disease. Eur Respir J. 2017;50(6).</w:t>
      </w:r>
    </w:p>
    <w:p w14:paraId="777E3E5A" w14:textId="77777777" w:rsidR="00B86FC1" w:rsidRPr="00B86FC1" w:rsidRDefault="00B86FC1" w:rsidP="00B86FC1">
      <w:pPr>
        <w:pStyle w:val="EndNoteBibliography"/>
        <w:spacing w:after="240"/>
        <w:rPr>
          <w:noProof/>
        </w:rPr>
      </w:pPr>
      <w:r w:rsidRPr="00B86FC1">
        <w:rPr>
          <w:rFonts w:hint="eastAsia"/>
          <w:noProof/>
        </w:rPr>
        <w:t>208.</w:t>
      </w:r>
      <w:r w:rsidRPr="00B86FC1">
        <w:rPr>
          <w:rFonts w:hint="eastAsia"/>
          <w:noProof/>
        </w:rPr>
        <w:tab/>
        <w:t>Andreas V, Marcel G, Filip K, F. KT, Christian S, Alexander R, Frank W, Jens VC. Feasibility of quantitative regional ventilation and perfusion mapping with phase</w:t>
      </w:r>
      <w:r w:rsidRPr="00B86FC1">
        <w:rPr>
          <w:rFonts w:hint="eastAsia"/>
          <w:noProof/>
        </w:rPr>
        <w:t>‐</w:t>
      </w:r>
      <w:r w:rsidRPr="00B86FC1">
        <w:rPr>
          <w:rFonts w:hint="eastAsia"/>
          <w:noProof/>
        </w:rPr>
        <w:t xml:space="preserve">resolved functional lung (PREFUL) MRI in healthy volunteers and </w:t>
      </w:r>
      <w:r w:rsidRPr="00B86FC1">
        <w:rPr>
          <w:noProof/>
        </w:rPr>
        <w:t>COPD, CTEPH, and CF patients. Magnetic Resonance in Medicine. 2018;79(4):2306-14.</w:t>
      </w:r>
    </w:p>
    <w:p w14:paraId="1AD898A4" w14:textId="77777777" w:rsidR="00B86FC1" w:rsidRPr="00B86FC1" w:rsidRDefault="00B86FC1" w:rsidP="00B86FC1">
      <w:pPr>
        <w:pStyle w:val="EndNoteBibliography"/>
        <w:spacing w:after="240"/>
        <w:rPr>
          <w:noProof/>
        </w:rPr>
      </w:pPr>
      <w:r w:rsidRPr="00B86FC1">
        <w:rPr>
          <w:noProof/>
        </w:rPr>
        <w:t>209.</w:t>
      </w:r>
      <w:r w:rsidRPr="00B86FC1">
        <w:rPr>
          <w:noProof/>
        </w:rPr>
        <w:tab/>
        <w:t>Nyilas S, Bauman G, Pusterla O, Ramsey K, Singer F, Stranzinger E, Yammine S, Casaulta C, Bieri O, Latzin P. Ventilation and perfusion assessed by functional MRI in children with CF: reproducibility in comparison to lung function. J Cyst Fibros. 2019;18(4):543-50.</w:t>
      </w:r>
    </w:p>
    <w:p w14:paraId="1556CC68" w14:textId="77777777" w:rsidR="00B86FC1" w:rsidRPr="00B86FC1" w:rsidRDefault="00B86FC1" w:rsidP="00B86FC1">
      <w:pPr>
        <w:pStyle w:val="EndNoteBibliography"/>
        <w:spacing w:after="240"/>
        <w:rPr>
          <w:noProof/>
        </w:rPr>
      </w:pPr>
      <w:r w:rsidRPr="00B86FC1">
        <w:rPr>
          <w:noProof/>
        </w:rPr>
        <w:t>210.</w:t>
      </w:r>
      <w:r w:rsidRPr="00B86FC1">
        <w:rPr>
          <w:noProof/>
        </w:rPr>
        <w:tab/>
        <w:t>Altes TA, de Lange EE. Applications of hyperpolarized helium-3 gas magnetic resonance imaging in pediatric lung disease. Topics in Magnetic Resonance Imaging. 2003;14(3):231-6.</w:t>
      </w:r>
    </w:p>
    <w:p w14:paraId="4732A4BC" w14:textId="77777777" w:rsidR="00B86FC1" w:rsidRPr="00B86FC1" w:rsidRDefault="00B86FC1" w:rsidP="00B86FC1">
      <w:pPr>
        <w:pStyle w:val="EndNoteBibliography"/>
        <w:spacing w:after="240"/>
        <w:rPr>
          <w:noProof/>
        </w:rPr>
      </w:pPr>
      <w:r w:rsidRPr="00B86FC1">
        <w:rPr>
          <w:noProof/>
        </w:rPr>
        <w:t>211.</w:t>
      </w:r>
      <w:r w:rsidRPr="00B86FC1">
        <w:rPr>
          <w:noProof/>
        </w:rPr>
        <w:tab/>
        <w:t>Wild JM, Schmiedeskamp J, Paley MN, Filbir F, Fichele S, Kasuboski L, Knitz F, Woodhouse N, Swift A, Heil W, Mill GH, Wolf M, Griffiths PD, Otten E, van Beek EJ. MR imaging of the lungs with hyperpolarized helium-3 gas transported by air. Physics in Medicine and Biology. 2002;47(13):N185-90.</w:t>
      </w:r>
    </w:p>
    <w:p w14:paraId="44510D89" w14:textId="77777777" w:rsidR="00B86FC1" w:rsidRPr="00B86FC1" w:rsidRDefault="00B86FC1" w:rsidP="00B86FC1">
      <w:pPr>
        <w:pStyle w:val="EndNoteBibliography"/>
        <w:spacing w:after="240"/>
        <w:rPr>
          <w:noProof/>
        </w:rPr>
      </w:pPr>
      <w:r w:rsidRPr="00B86FC1">
        <w:rPr>
          <w:noProof/>
        </w:rPr>
        <w:lastRenderedPageBreak/>
        <w:t>212.</w:t>
      </w:r>
      <w:r w:rsidRPr="00B86FC1">
        <w:rPr>
          <w:noProof/>
        </w:rPr>
        <w:tab/>
        <w:t>Horn FC, Tahir BA, Stewart NJ, Collier GJ, Norquay G, Leung G, Ireland RH, Parra-Robles J, Marshall H, Wild JM. Lung ventilation volumetry with same-breath acquisition of hyperpolarized gas and proton MRI. NMR in Biomedicine. 2014;27(12):1461-7.</w:t>
      </w:r>
    </w:p>
    <w:p w14:paraId="0698F4C2" w14:textId="77777777" w:rsidR="00B86FC1" w:rsidRPr="00B86FC1" w:rsidRDefault="00B86FC1" w:rsidP="00B86FC1">
      <w:pPr>
        <w:pStyle w:val="EndNoteBibliography"/>
        <w:spacing w:after="240"/>
        <w:rPr>
          <w:noProof/>
        </w:rPr>
      </w:pPr>
      <w:r w:rsidRPr="00B86FC1">
        <w:rPr>
          <w:noProof/>
        </w:rPr>
        <w:t>213.</w:t>
      </w:r>
      <w:r w:rsidRPr="00B86FC1">
        <w:rPr>
          <w:noProof/>
        </w:rPr>
        <w:tab/>
        <w:t>Deppe MH, Parra-Robles J, Ajraoui S, Parnell SR, Clemence M, Schulte RF, Wild JM. Susceptibility effects in hyperpolarized (3)He lung MRI at 1.5T and 3T. Journal of Magnetic Resonance Imaging. 2009;30(2):418-23.</w:t>
      </w:r>
    </w:p>
    <w:p w14:paraId="52B228FE" w14:textId="77777777" w:rsidR="00B86FC1" w:rsidRPr="00B86FC1" w:rsidRDefault="00B86FC1" w:rsidP="00B86FC1">
      <w:pPr>
        <w:pStyle w:val="EndNoteBibliography"/>
        <w:spacing w:after="240"/>
        <w:rPr>
          <w:noProof/>
        </w:rPr>
      </w:pPr>
      <w:r w:rsidRPr="00B86FC1">
        <w:rPr>
          <w:noProof/>
        </w:rPr>
        <w:t>214.</w:t>
      </w:r>
      <w:r w:rsidRPr="00B86FC1">
        <w:rPr>
          <w:noProof/>
        </w:rPr>
        <w:tab/>
        <w:t>Kruger SJ, Nagle SK, Couch MJ, Ohno Y, Albert M, Fain SB. Functional imaging of the lungs with gas agents. Journal of Magnetic Resonance Imaging. 2016;43(2):295-315.</w:t>
      </w:r>
    </w:p>
    <w:p w14:paraId="25330B1B" w14:textId="77777777" w:rsidR="00B86FC1" w:rsidRPr="00B86FC1" w:rsidRDefault="00B86FC1" w:rsidP="00B86FC1">
      <w:pPr>
        <w:pStyle w:val="EndNoteBibliography"/>
        <w:spacing w:after="240"/>
        <w:rPr>
          <w:noProof/>
        </w:rPr>
      </w:pPr>
      <w:r w:rsidRPr="00B86FC1">
        <w:rPr>
          <w:noProof/>
        </w:rPr>
        <w:t>215.</w:t>
      </w:r>
      <w:r w:rsidRPr="00B86FC1">
        <w:rPr>
          <w:noProof/>
        </w:rPr>
        <w:tab/>
        <w:t>Biederer J, Mirsadraee S, Beer M, Molinari F, Hintze C, Bauman G, Both M, Van Beek EJ, Wild J, Puderbach M. MRI of the lung (3/3)-current applications and future perspectives. Insights Imaging. 2012;3(4):373-86.</w:t>
      </w:r>
    </w:p>
    <w:p w14:paraId="3EB9626C" w14:textId="77777777" w:rsidR="00B86FC1" w:rsidRPr="00B86FC1" w:rsidRDefault="00B86FC1" w:rsidP="00B86FC1">
      <w:pPr>
        <w:pStyle w:val="EndNoteBibliography"/>
        <w:spacing w:after="240"/>
        <w:rPr>
          <w:noProof/>
        </w:rPr>
      </w:pPr>
      <w:r w:rsidRPr="00B86FC1">
        <w:rPr>
          <w:noProof/>
        </w:rPr>
        <w:t>216.</w:t>
      </w:r>
      <w:r w:rsidRPr="00B86FC1">
        <w:rPr>
          <w:noProof/>
        </w:rPr>
        <w:tab/>
        <w:t>Biederer J, Beer M, Hirsch W, Wild J, Fabel M, Puderbach M, Van Beek EJ. MRI of the lung (2/3). Why ... when ... how? Insights Imaging. 2012;3(4):355-71.</w:t>
      </w:r>
    </w:p>
    <w:p w14:paraId="05E7D6D7" w14:textId="77777777" w:rsidR="00B86FC1" w:rsidRPr="00B86FC1" w:rsidRDefault="00B86FC1" w:rsidP="00B86FC1">
      <w:pPr>
        <w:pStyle w:val="EndNoteBibliography"/>
        <w:spacing w:after="240"/>
        <w:rPr>
          <w:noProof/>
        </w:rPr>
      </w:pPr>
      <w:r w:rsidRPr="00B86FC1">
        <w:rPr>
          <w:noProof/>
        </w:rPr>
        <w:t>217.</w:t>
      </w:r>
      <w:r w:rsidRPr="00B86FC1">
        <w:rPr>
          <w:noProof/>
        </w:rPr>
        <w:tab/>
        <w:t>Fain S, Schiebler ML, McCormack DG, Parraga G. Imaging of lung function using hyperpolarized helium-3 magnetic resonance imaging: Review of current and emerging translational methods and applications. Journal of Magnetic Resonance Imaging. 2010;32(6):1398-408.</w:t>
      </w:r>
    </w:p>
    <w:p w14:paraId="19B21DF2" w14:textId="77777777" w:rsidR="00B86FC1" w:rsidRPr="00B86FC1" w:rsidRDefault="00B86FC1" w:rsidP="00B86FC1">
      <w:pPr>
        <w:pStyle w:val="EndNoteBibliography"/>
        <w:spacing w:after="240"/>
        <w:rPr>
          <w:noProof/>
        </w:rPr>
      </w:pPr>
      <w:r w:rsidRPr="00B86FC1">
        <w:rPr>
          <w:noProof/>
        </w:rPr>
        <w:t>218.</w:t>
      </w:r>
      <w:r w:rsidRPr="00B86FC1">
        <w:rPr>
          <w:noProof/>
        </w:rPr>
        <w:tab/>
        <w:t>Wild J, Marshall H, Bock M, Schad L, Jakob P, Puderbach M. MRI of the lung (1/3): methods. Insights Imaging. 2012;3.</w:t>
      </w:r>
    </w:p>
    <w:p w14:paraId="6FB631BA" w14:textId="77777777" w:rsidR="00B86FC1" w:rsidRPr="00B86FC1" w:rsidRDefault="00B86FC1" w:rsidP="00B86FC1">
      <w:pPr>
        <w:pStyle w:val="EndNoteBibliography"/>
        <w:spacing w:after="240"/>
        <w:rPr>
          <w:noProof/>
        </w:rPr>
      </w:pPr>
      <w:r w:rsidRPr="00B86FC1">
        <w:rPr>
          <w:noProof/>
        </w:rPr>
        <w:t>219.</w:t>
      </w:r>
      <w:r w:rsidRPr="00B86FC1">
        <w:rPr>
          <w:noProof/>
        </w:rPr>
        <w:tab/>
        <w:t>Tzeng YS, Lutchen K, Albert M. The difference in ventilation heterogeneity between asthmatic and healthy subjects quantified using hyperpolarized 3He MRI. J Appl Physiol (1985). 2009;106(3):813-22.</w:t>
      </w:r>
    </w:p>
    <w:p w14:paraId="6D25D8C0" w14:textId="77777777" w:rsidR="00B86FC1" w:rsidRPr="00B86FC1" w:rsidRDefault="00B86FC1" w:rsidP="00B86FC1">
      <w:pPr>
        <w:pStyle w:val="EndNoteBibliography"/>
        <w:spacing w:after="240"/>
        <w:rPr>
          <w:noProof/>
        </w:rPr>
      </w:pPr>
      <w:r w:rsidRPr="00B86FC1">
        <w:rPr>
          <w:noProof/>
        </w:rPr>
        <w:t>220.</w:t>
      </w:r>
      <w:r w:rsidRPr="00B86FC1">
        <w:rPr>
          <w:noProof/>
        </w:rPr>
        <w:tab/>
        <w:t>Ebert M, Grossmann T, Heil W, Otten WE, Surkau R, Leduc M, Bachert P, Knopp MV, Schad LR, Thelen M. Nuclear magnetic resonance imaging with hyperpolarised helium-3. Lancet. 1996;347(9011):1297-9.</w:t>
      </w:r>
    </w:p>
    <w:p w14:paraId="72D4048C" w14:textId="77777777" w:rsidR="00B86FC1" w:rsidRPr="00B86FC1" w:rsidRDefault="00B86FC1" w:rsidP="00B86FC1">
      <w:pPr>
        <w:pStyle w:val="EndNoteBibliography"/>
        <w:spacing w:after="240"/>
        <w:rPr>
          <w:noProof/>
        </w:rPr>
      </w:pPr>
      <w:r w:rsidRPr="00B86FC1">
        <w:rPr>
          <w:noProof/>
        </w:rPr>
        <w:t>221.</w:t>
      </w:r>
      <w:r w:rsidRPr="00B86FC1">
        <w:rPr>
          <w:noProof/>
        </w:rPr>
        <w:tab/>
        <w:t>Svenningsen S, Kirby M, Starr D, Coxson HO, Paterson NA, McCormack DG, Parraga G. What are ventilation defects in asthma? Thorax. 2014;69(1):63-71.</w:t>
      </w:r>
    </w:p>
    <w:p w14:paraId="6CD58601" w14:textId="77777777" w:rsidR="00B86FC1" w:rsidRPr="00B86FC1" w:rsidRDefault="00B86FC1" w:rsidP="00B86FC1">
      <w:pPr>
        <w:pStyle w:val="EndNoteBibliography"/>
        <w:spacing w:after="240"/>
        <w:rPr>
          <w:noProof/>
        </w:rPr>
      </w:pPr>
      <w:r w:rsidRPr="00B86FC1">
        <w:rPr>
          <w:noProof/>
        </w:rPr>
        <w:t>222.</w:t>
      </w:r>
      <w:r w:rsidRPr="00B86FC1">
        <w:rPr>
          <w:noProof/>
        </w:rPr>
        <w:tab/>
        <w:t>Lui JK, Parameswaran H, Albert MS, Lutchen KR. Linking Ventilation Heterogeneity Quantified via Hyperpolarized 3He MRI to Dynamic Lung Mechanics and Airway Hyperresponsiveness. PloS One. 2015;10(11):e0142738.</w:t>
      </w:r>
    </w:p>
    <w:p w14:paraId="13879E70" w14:textId="77777777" w:rsidR="00B86FC1" w:rsidRPr="00B86FC1" w:rsidRDefault="00B86FC1" w:rsidP="00B86FC1">
      <w:pPr>
        <w:pStyle w:val="EndNoteBibliography"/>
        <w:spacing w:after="240"/>
        <w:rPr>
          <w:noProof/>
        </w:rPr>
      </w:pPr>
      <w:r w:rsidRPr="00B86FC1">
        <w:rPr>
          <w:noProof/>
        </w:rPr>
        <w:t>223.</w:t>
      </w:r>
      <w:r w:rsidRPr="00B86FC1">
        <w:rPr>
          <w:noProof/>
        </w:rPr>
        <w:tab/>
        <w:t>Spoel M, Marshall H, H IJ, Parra-Robles J, van der Wiel E, Swift AJ, Rajaram S, Tibboel D, Tiddens HA, Wild JM. Pulmonary ventilation and micro-structural findings in congenital diaphragmatic hernia. Pediatr Pulmonol. 2015.</w:t>
      </w:r>
    </w:p>
    <w:p w14:paraId="0061470C" w14:textId="77777777" w:rsidR="00B86FC1" w:rsidRPr="00B86FC1" w:rsidRDefault="00B86FC1" w:rsidP="00B86FC1">
      <w:pPr>
        <w:pStyle w:val="EndNoteBibliography"/>
        <w:spacing w:after="240"/>
        <w:rPr>
          <w:noProof/>
        </w:rPr>
      </w:pPr>
      <w:r w:rsidRPr="00B86FC1">
        <w:rPr>
          <w:noProof/>
        </w:rPr>
        <w:t>224.</w:t>
      </w:r>
      <w:r w:rsidRPr="00B86FC1">
        <w:rPr>
          <w:noProof/>
        </w:rPr>
        <w:tab/>
        <w:t>Kauczor HU, Ebert M, Kreitner KF, Nilgens H, Surkau R, Heil W, Hofmann D, Otten EW, Thelen M. Imaging of the lungs using 3He MRI: preliminary clinical experience in 18 patients with and without lung disease. Journal of Magnetic Resonance Imaging. 1997;7(3):538-43.</w:t>
      </w:r>
    </w:p>
    <w:p w14:paraId="00B63030" w14:textId="77777777" w:rsidR="00B86FC1" w:rsidRPr="00B86FC1" w:rsidRDefault="00B86FC1" w:rsidP="00B86FC1">
      <w:pPr>
        <w:pStyle w:val="EndNoteBibliography"/>
        <w:spacing w:after="240"/>
        <w:rPr>
          <w:noProof/>
        </w:rPr>
      </w:pPr>
      <w:r w:rsidRPr="00B86FC1">
        <w:rPr>
          <w:noProof/>
        </w:rPr>
        <w:t>225.</w:t>
      </w:r>
      <w:r w:rsidRPr="00B86FC1">
        <w:rPr>
          <w:noProof/>
        </w:rPr>
        <w:tab/>
        <w:t>Davis C, Sheikh K, Pike D, Svenningsen S, McCormack DG, O'Donnell D, Neder JA, Parraga G. Ventilation Heterogeneity in Never-smokers and COPD:: Comparison of Pulmonary Functional Magnetic Resonance Imaging with the Poorly Communicating Fraction Derived From Plethysmography. Academic Radiology. 2016;23(4):398-405.</w:t>
      </w:r>
    </w:p>
    <w:p w14:paraId="4DA20876" w14:textId="77777777" w:rsidR="00B86FC1" w:rsidRPr="00B86FC1" w:rsidRDefault="00B86FC1" w:rsidP="00B86FC1">
      <w:pPr>
        <w:pStyle w:val="EndNoteBibliography"/>
        <w:spacing w:after="240"/>
        <w:rPr>
          <w:noProof/>
        </w:rPr>
      </w:pPr>
      <w:r w:rsidRPr="00B86FC1">
        <w:rPr>
          <w:noProof/>
        </w:rPr>
        <w:t>226.</w:t>
      </w:r>
      <w:r w:rsidRPr="00B86FC1">
        <w:rPr>
          <w:noProof/>
        </w:rPr>
        <w:tab/>
        <w:t>Donnelly LF, MacFall JR, McAdams HP, Majure JM, Smith J, Frush DP, Bogonad P, Charles HC, Ravin CE. Cystic fibrosis: combined hyperpolarized 3He-enhanced and conventional proton MR imaging in the lung--preliminary observations. Radiology. 1999;212(3):885-9.</w:t>
      </w:r>
    </w:p>
    <w:p w14:paraId="6E48B0AB" w14:textId="77777777" w:rsidR="00B86FC1" w:rsidRPr="00B86FC1" w:rsidRDefault="00B86FC1" w:rsidP="00B86FC1">
      <w:pPr>
        <w:pStyle w:val="EndNoteBibliography"/>
        <w:spacing w:after="240"/>
        <w:rPr>
          <w:noProof/>
        </w:rPr>
      </w:pPr>
      <w:r w:rsidRPr="00B86FC1">
        <w:rPr>
          <w:noProof/>
        </w:rPr>
        <w:t>227.</w:t>
      </w:r>
      <w:r w:rsidRPr="00B86FC1">
        <w:rPr>
          <w:noProof/>
        </w:rPr>
        <w:tab/>
        <w:t>Mentore K, Froh DK, de Lange EE, Brookeman JR, Paget-Brown AO, Altes TA. Hyperpolarized HHe 3 MRI of the lung in cystic fibrosis: assessment at baseline and after bronchodilator and airway clearance treatment. Academic Radiology. 2005;12(11):1423-9.</w:t>
      </w:r>
    </w:p>
    <w:p w14:paraId="5A07E77F" w14:textId="77777777" w:rsidR="00B86FC1" w:rsidRPr="00B86FC1" w:rsidRDefault="00B86FC1" w:rsidP="00B86FC1">
      <w:pPr>
        <w:pStyle w:val="EndNoteBibliography"/>
        <w:spacing w:after="240"/>
        <w:rPr>
          <w:noProof/>
        </w:rPr>
      </w:pPr>
      <w:r w:rsidRPr="00B86FC1">
        <w:rPr>
          <w:noProof/>
        </w:rPr>
        <w:lastRenderedPageBreak/>
        <w:t>228.</w:t>
      </w:r>
      <w:r w:rsidRPr="00B86FC1">
        <w:rPr>
          <w:noProof/>
        </w:rPr>
        <w:tab/>
        <w:t>Koumellis P, van Beek EJ, Woodhouse N, Fichele S, Swift AJ, Paley MN, Hill C, Taylor CJ, Wild JM. Quantitative analysis of regional airways obstruction using dynamic hyperpolarized 3He MRI-preliminary results in children with cystic fibrosis. Journal of Magnetic Resonance Imaging. 2005;22(3):420-6.</w:t>
      </w:r>
    </w:p>
    <w:p w14:paraId="1F968DFD" w14:textId="77777777" w:rsidR="00B86FC1" w:rsidRPr="00B86FC1" w:rsidRDefault="00B86FC1" w:rsidP="00B86FC1">
      <w:pPr>
        <w:pStyle w:val="EndNoteBibliography"/>
        <w:spacing w:after="240"/>
        <w:rPr>
          <w:noProof/>
        </w:rPr>
      </w:pPr>
      <w:r w:rsidRPr="00B86FC1">
        <w:rPr>
          <w:noProof/>
        </w:rPr>
        <w:t>229.</w:t>
      </w:r>
      <w:r w:rsidRPr="00B86FC1">
        <w:rPr>
          <w:noProof/>
        </w:rPr>
        <w:tab/>
        <w:t>Bannier E, Cieslar K, Mosbah K, Aubert F, Duboeuf F, Salhi Z, Gaillard S, Berthezene Y, Cremillieux Y, Reix P. Hyperpolarized 3He MR for sensitive imaging of ventilation function and treatment efficiency in young cystic fibrosis patients with normal lung function. Radiology. 2010;255(1):225-32.</w:t>
      </w:r>
    </w:p>
    <w:p w14:paraId="39E97424" w14:textId="77777777" w:rsidR="00B86FC1" w:rsidRPr="00B86FC1" w:rsidRDefault="00B86FC1" w:rsidP="00B86FC1">
      <w:pPr>
        <w:pStyle w:val="EndNoteBibliography"/>
        <w:spacing w:after="240"/>
        <w:rPr>
          <w:noProof/>
        </w:rPr>
      </w:pPr>
      <w:r w:rsidRPr="00B86FC1">
        <w:rPr>
          <w:noProof/>
        </w:rPr>
        <w:t>230.</w:t>
      </w:r>
      <w:r w:rsidRPr="00B86FC1">
        <w:rPr>
          <w:noProof/>
        </w:rPr>
        <w:tab/>
        <w:t>Thomen RP, Walkup LL, Roach DJ, Cleveland ZI, Clancy JP, Woods JC. Hyperpolarized 129Xe for investigation of mild cystic fibrosis lung disease in pediatric patients. Journal of Cystic Fibrosis. 2016.</w:t>
      </w:r>
    </w:p>
    <w:p w14:paraId="3657EF6E" w14:textId="77777777" w:rsidR="00B86FC1" w:rsidRPr="00B86FC1" w:rsidRDefault="00B86FC1" w:rsidP="00B86FC1">
      <w:pPr>
        <w:pStyle w:val="EndNoteBibliography"/>
        <w:spacing w:after="240"/>
        <w:rPr>
          <w:noProof/>
        </w:rPr>
      </w:pPr>
      <w:r w:rsidRPr="00B86FC1">
        <w:rPr>
          <w:noProof/>
        </w:rPr>
        <w:t>231.</w:t>
      </w:r>
      <w:r w:rsidRPr="00B86FC1">
        <w:rPr>
          <w:noProof/>
        </w:rPr>
        <w:tab/>
        <w:t>McMahon CJ, Dodd JD, Hill C, Woodhouse N, Wild JM, Fichele S, Gallagher CG, Skehan SJ, van Beek EJ, Masterson JB. Hyperpolarized 3helium magnetic resonance ventilation imaging of the lung in cystic fibrosis: comparison with high resolution CT and spirometry. European Radiology. 2006;16(11):2483-90.</w:t>
      </w:r>
    </w:p>
    <w:p w14:paraId="4BE2B703" w14:textId="77777777" w:rsidR="00B86FC1" w:rsidRPr="00B86FC1" w:rsidRDefault="00B86FC1" w:rsidP="00B86FC1">
      <w:pPr>
        <w:pStyle w:val="EndNoteBibliography"/>
        <w:spacing w:after="240"/>
        <w:rPr>
          <w:noProof/>
        </w:rPr>
      </w:pPr>
      <w:r w:rsidRPr="00B86FC1">
        <w:rPr>
          <w:noProof/>
        </w:rPr>
        <w:t>232.</w:t>
      </w:r>
      <w:r w:rsidRPr="00B86FC1">
        <w:rPr>
          <w:noProof/>
        </w:rPr>
        <w:tab/>
        <w:t>van Beek EJ, Hill C, Woodhouse N, Fichele S, Fleming S, Howe B, Bott S, Wild JM, Taylor CJ. Assessment of lung disease in children with cystic fibrosis using hyperpolarized 3-Helium MRI: comparison with Shwachman score, Chrispin-Norman score and spirometry. European Radiology. 2007;17(4):1018-24.</w:t>
      </w:r>
    </w:p>
    <w:p w14:paraId="718498A2" w14:textId="77777777" w:rsidR="00B86FC1" w:rsidRPr="00B86FC1" w:rsidRDefault="00B86FC1" w:rsidP="00B86FC1">
      <w:pPr>
        <w:pStyle w:val="EndNoteBibliography"/>
        <w:spacing w:after="240"/>
        <w:rPr>
          <w:noProof/>
        </w:rPr>
      </w:pPr>
      <w:r w:rsidRPr="00B86FC1">
        <w:rPr>
          <w:noProof/>
        </w:rPr>
        <w:t>233.</w:t>
      </w:r>
      <w:r w:rsidRPr="00B86FC1">
        <w:rPr>
          <w:noProof/>
        </w:rPr>
        <w:tab/>
        <w:t>Woodhouse N, Wild JM, van Beek EJ, Hoggard N, Barker N, Taylor CJ. Assessment of hyperpolarized 3He lung MRI for regional evaluation of interventional therapy: a pilot study in pediatric cystic fibrosis. Journal of Magnetic Resonance Imaging. 2009;30(5):981-8.</w:t>
      </w:r>
    </w:p>
    <w:p w14:paraId="114D6B25" w14:textId="77777777" w:rsidR="00B86FC1" w:rsidRPr="00B86FC1" w:rsidRDefault="00B86FC1" w:rsidP="00B86FC1">
      <w:pPr>
        <w:pStyle w:val="EndNoteBibliography"/>
        <w:spacing w:after="240"/>
        <w:rPr>
          <w:noProof/>
        </w:rPr>
      </w:pPr>
      <w:r w:rsidRPr="00B86FC1">
        <w:rPr>
          <w:noProof/>
        </w:rPr>
        <w:t>234.</w:t>
      </w:r>
      <w:r w:rsidRPr="00B86FC1">
        <w:rPr>
          <w:noProof/>
        </w:rPr>
        <w:tab/>
        <w:t>Kirby M, Svenningsen S, Ahmed H, Wheatley A, Etemad-Rezai R, Paterson NA, Parraga G. Quantitative evaluation of hyperpolarized helium-3 magnetic resonance imaging of lung function variability in cystic fibrosis. Academic Radiology. 2011;18(8):1006-13.</w:t>
      </w:r>
    </w:p>
    <w:p w14:paraId="4FDAF464" w14:textId="77777777" w:rsidR="00B86FC1" w:rsidRPr="00B86FC1" w:rsidRDefault="00B86FC1" w:rsidP="00B86FC1">
      <w:pPr>
        <w:pStyle w:val="EndNoteBibliography"/>
        <w:spacing w:after="240"/>
        <w:rPr>
          <w:noProof/>
        </w:rPr>
      </w:pPr>
      <w:r w:rsidRPr="00B86FC1">
        <w:rPr>
          <w:noProof/>
        </w:rPr>
        <w:t>235.</w:t>
      </w:r>
      <w:r w:rsidRPr="00B86FC1">
        <w:rPr>
          <w:noProof/>
        </w:rPr>
        <w:tab/>
        <w:t>O'Sullivan B, Couch M, Roche JP, Walvick R, Zheng S, Baker D, Johnson M, Botfield M, Albert MS. Assessment of repeatability of hyperpolarized gas MR ventilation functional imaging in cystic fibrosis. Academic Radiology. 2014;21(12):1524-9.</w:t>
      </w:r>
    </w:p>
    <w:p w14:paraId="3D60699A" w14:textId="77777777" w:rsidR="00B86FC1" w:rsidRPr="00B86FC1" w:rsidRDefault="00B86FC1" w:rsidP="00B86FC1">
      <w:pPr>
        <w:pStyle w:val="EndNoteBibliography"/>
        <w:spacing w:after="240"/>
        <w:rPr>
          <w:noProof/>
        </w:rPr>
      </w:pPr>
      <w:r w:rsidRPr="00B86FC1">
        <w:rPr>
          <w:noProof/>
        </w:rPr>
        <w:t>236.</w:t>
      </w:r>
      <w:r w:rsidRPr="00B86FC1">
        <w:rPr>
          <w:noProof/>
        </w:rPr>
        <w:tab/>
        <w:t>Paulin GA, Svenningsen S, Jobse BN, Mohan S, Kirby M, Lewis JF, Parraga G. Differences in hyperpolarized He ventilation imaging after 4 years in adults with cystic fibrosis. J Magn Reson Imaging. 2014.</w:t>
      </w:r>
    </w:p>
    <w:p w14:paraId="13DC0A2F" w14:textId="77777777" w:rsidR="00B86FC1" w:rsidRPr="00B86FC1" w:rsidRDefault="00B86FC1" w:rsidP="00B86FC1">
      <w:pPr>
        <w:pStyle w:val="EndNoteBibliography"/>
        <w:spacing w:after="240"/>
        <w:rPr>
          <w:noProof/>
        </w:rPr>
      </w:pPr>
      <w:r w:rsidRPr="00B86FC1">
        <w:rPr>
          <w:noProof/>
        </w:rPr>
        <w:t>237.</w:t>
      </w:r>
      <w:r w:rsidRPr="00B86FC1">
        <w:rPr>
          <w:noProof/>
        </w:rPr>
        <w:tab/>
        <w:t>Sun Y, O'Sullivan BP, Roche JP, Walvick R, Reno A, Baker D, Mansour JK, Albert MS. Using hyperpolarized 3He MRI to evaluate treatment efficacy in cystic fibrosis patients. Journal of Magnetic Resonance Imaging. 2011;34(5):1206-11.</w:t>
      </w:r>
    </w:p>
    <w:p w14:paraId="7D62D3EE" w14:textId="77777777" w:rsidR="00B86FC1" w:rsidRPr="00B86FC1" w:rsidRDefault="00B86FC1" w:rsidP="00B86FC1">
      <w:pPr>
        <w:pStyle w:val="EndNoteBibliography"/>
        <w:spacing w:after="240"/>
        <w:rPr>
          <w:noProof/>
        </w:rPr>
      </w:pPr>
      <w:r w:rsidRPr="00B86FC1">
        <w:rPr>
          <w:noProof/>
        </w:rPr>
        <w:t>238.</w:t>
      </w:r>
      <w:r w:rsidRPr="00B86FC1">
        <w:rPr>
          <w:noProof/>
        </w:rPr>
        <w:tab/>
        <w:t>Altes TA, Johnson M, Fidler M, Botfield M, Tustison NJ, Leiva-Salinas C, de Lange EE, Froh D, Mugler JP, 3rd. Use of hyperpolarized helium-3 MRI to assess response to ivacaftor treatment in patients with cystic fibrosis. J Cyst Fibros. 2017;16(2):267-74.</w:t>
      </w:r>
    </w:p>
    <w:p w14:paraId="42B41CC5" w14:textId="77777777" w:rsidR="00B86FC1" w:rsidRPr="00B86FC1" w:rsidRDefault="00B86FC1" w:rsidP="00B86FC1">
      <w:pPr>
        <w:pStyle w:val="EndNoteBibliography"/>
        <w:spacing w:after="240"/>
        <w:rPr>
          <w:noProof/>
        </w:rPr>
      </w:pPr>
      <w:r w:rsidRPr="00B86FC1">
        <w:rPr>
          <w:noProof/>
        </w:rPr>
        <w:t>239.</w:t>
      </w:r>
      <w:r w:rsidRPr="00B86FC1">
        <w:rPr>
          <w:noProof/>
        </w:rPr>
        <w:tab/>
        <w:t>Rayment JH, Couch MJ, McDonald N, Kanhere N, Manson D, Santyr G, Ratjen F. Hyperpolarised (129)Xe MRI to monitor treatment response in children with cystic fibrosis. Eur Respir J. 2019:1802188.</w:t>
      </w:r>
    </w:p>
    <w:p w14:paraId="32F752DF" w14:textId="77777777" w:rsidR="00B86FC1" w:rsidRPr="00B86FC1" w:rsidRDefault="00B86FC1" w:rsidP="00B86FC1">
      <w:pPr>
        <w:pStyle w:val="EndNoteBibliography"/>
        <w:spacing w:after="240"/>
        <w:rPr>
          <w:noProof/>
        </w:rPr>
      </w:pPr>
      <w:r w:rsidRPr="00B86FC1">
        <w:rPr>
          <w:noProof/>
        </w:rPr>
        <w:t>240.</w:t>
      </w:r>
      <w:r w:rsidRPr="00B86FC1">
        <w:rPr>
          <w:noProof/>
        </w:rPr>
        <w:tab/>
        <w:t>Woods J. Congressional Hearing:“Caught by Surprise: Causes and Consequences of the Helium-3 Supply Crisis”. Testimony before the House Committee on Science and Technology, Subcommittee on Investigations and Oversight2010.</w:t>
      </w:r>
    </w:p>
    <w:p w14:paraId="1FF93376" w14:textId="77777777" w:rsidR="00B86FC1" w:rsidRPr="00B86FC1" w:rsidRDefault="00B86FC1" w:rsidP="00B86FC1">
      <w:pPr>
        <w:pStyle w:val="EndNoteBibliography"/>
        <w:spacing w:after="240"/>
        <w:rPr>
          <w:noProof/>
        </w:rPr>
      </w:pPr>
      <w:r w:rsidRPr="00B86FC1">
        <w:rPr>
          <w:noProof/>
        </w:rPr>
        <w:t>241.</w:t>
      </w:r>
      <w:r w:rsidRPr="00B86FC1">
        <w:rPr>
          <w:noProof/>
        </w:rPr>
        <w:tab/>
        <w:t>Norquay G, Collier GJ, Rao M, Stewart NJ, Wild JM. ^{129}Xe-Rb Spin-Exchange Optical Pumping with High Photon Efficiency. Physical Review Letters. 2018;121(15):153201.</w:t>
      </w:r>
    </w:p>
    <w:p w14:paraId="6BE923AF" w14:textId="77777777" w:rsidR="00B86FC1" w:rsidRPr="00B86FC1" w:rsidRDefault="00B86FC1" w:rsidP="00B86FC1">
      <w:pPr>
        <w:pStyle w:val="EndNoteBibliography"/>
        <w:spacing w:after="240"/>
        <w:rPr>
          <w:noProof/>
        </w:rPr>
      </w:pPr>
      <w:r w:rsidRPr="00B86FC1">
        <w:rPr>
          <w:noProof/>
        </w:rPr>
        <w:t>242.</w:t>
      </w:r>
      <w:r w:rsidRPr="00B86FC1">
        <w:rPr>
          <w:noProof/>
        </w:rPr>
        <w:tab/>
        <w:t>Stewart NJ, Norquay G, Griffiths PD, Wild JM. Feasibility of human lung ventilation imaging using highly polarized naturally abundant xenon and optimized three-dimensional steady-state free precession. Magnetic Resonance in Medicine. 2015;74(2):346-52.</w:t>
      </w:r>
    </w:p>
    <w:p w14:paraId="0C4D3269" w14:textId="77777777" w:rsidR="00B86FC1" w:rsidRPr="00B86FC1" w:rsidRDefault="00B86FC1" w:rsidP="00B86FC1">
      <w:pPr>
        <w:pStyle w:val="EndNoteBibliography"/>
        <w:spacing w:after="240"/>
        <w:rPr>
          <w:noProof/>
        </w:rPr>
      </w:pPr>
      <w:r w:rsidRPr="00B86FC1">
        <w:rPr>
          <w:noProof/>
        </w:rPr>
        <w:t>243.</w:t>
      </w:r>
      <w:r w:rsidRPr="00B86FC1">
        <w:rPr>
          <w:noProof/>
        </w:rPr>
        <w:tab/>
        <w:t>Stewart NJ, Chan HF, Hughes PJC, Horn FC, Norquay G, Rao M, Yates DP, Ireland RH, Hatton MQ, Tahir BA, Ford P, Swift AJ, Lawson R, Marshall H, Collier GJ, Wild JM. Comparison of (3) He and (129) Xe MRI for evaluation of lung microstructure and ventilation at 1.5T. Journal of Magnetic Resonance Imaging. 2018.</w:t>
      </w:r>
    </w:p>
    <w:p w14:paraId="3F4E00B8" w14:textId="77777777" w:rsidR="00B86FC1" w:rsidRPr="00B86FC1" w:rsidRDefault="00B86FC1" w:rsidP="00B86FC1">
      <w:pPr>
        <w:pStyle w:val="EndNoteBibliography"/>
        <w:spacing w:after="240"/>
        <w:rPr>
          <w:noProof/>
        </w:rPr>
      </w:pPr>
      <w:r w:rsidRPr="00B86FC1">
        <w:rPr>
          <w:noProof/>
        </w:rPr>
        <w:lastRenderedPageBreak/>
        <w:t>244.</w:t>
      </w:r>
      <w:r w:rsidRPr="00B86FC1">
        <w:rPr>
          <w:noProof/>
        </w:rPr>
        <w:tab/>
        <w:t>Kirby M, Svenningsen S, Owrangi A, Wheatley A, Farag A, Ouriadov A, Santyr GE, Etemad-Rezai R, Coxson HO, McCormack DG, Parraga G. Hyperpolarized 3He and 129Xe MR imaging in healthy volunteers and patients with chronic obstructive pulmonary disease. Radiology. 2012;265(2):600-10.</w:t>
      </w:r>
    </w:p>
    <w:p w14:paraId="2EA7DB10" w14:textId="77777777" w:rsidR="00B86FC1" w:rsidRPr="00B86FC1" w:rsidRDefault="00B86FC1" w:rsidP="00B86FC1">
      <w:pPr>
        <w:pStyle w:val="EndNoteBibliography"/>
        <w:spacing w:after="240"/>
        <w:rPr>
          <w:noProof/>
        </w:rPr>
      </w:pPr>
      <w:r w:rsidRPr="00B86FC1">
        <w:rPr>
          <w:noProof/>
        </w:rPr>
        <w:t>245.</w:t>
      </w:r>
      <w:r w:rsidRPr="00B86FC1">
        <w:rPr>
          <w:noProof/>
        </w:rPr>
        <w:tab/>
        <w:t>Svenningsen S, Kirby M, Starr D, Leary D, Wheatley A, Maksym GN, McCormack DG, Parraga G. Hyperpolarized (3) He and (129) Xe MRI: differences in asthma before bronchodilation. Journal of Magnetic Resonance Imaging. 2013;38(6):1521-30.</w:t>
      </w:r>
    </w:p>
    <w:p w14:paraId="521710EE" w14:textId="77777777" w:rsidR="00B86FC1" w:rsidRPr="00B86FC1" w:rsidRDefault="00B86FC1" w:rsidP="00B86FC1">
      <w:pPr>
        <w:pStyle w:val="EndNoteBibliography"/>
        <w:spacing w:after="240"/>
        <w:rPr>
          <w:noProof/>
        </w:rPr>
      </w:pPr>
      <w:r w:rsidRPr="00B86FC1">
        <w:rPr>
          <w:noProof/>
        </w:rPr>
        <w:t>246.</w:t>
      </w:r>
      <w:r w:rsidRPr="00B86FC1">
        <w:rPr>
          <w:noProof/>
        </w:rPr>
        <w:tab/>
        <w:t>Walkup LL, Thomen RP, Akinyi TG, Watters E, Ruppert K, Clancy JP, Woods JC, Cleveland ZI. Feasibility, tolerability and safety of pediatric hyperpolarized (129)Xe magnetic resonance imaging in healthy volunteers and children with cystic fibrosis. Pediatric Radiology. 2016;46(12):1651-62.</w:t>
      </w:r>
    </w:p>
    <w:p w14:paraId="189552A8" w14:textId="77777777" w:rsidR="00B86FC1" w:rsidRPr="00B86FC1" w:rsidRDefault="00B86FC1" w:rsidP="00B86FC1">
      <w:pPr>
        <w:pStyle w:val="EndNoteBibliography"/>
        <w:spacing w:after="240"/>
        <w:rPr>
          <w:noProof/>
        </w:rPr>
      </w:pPr>
      <w:r w:rsidRPr="00B86FC1">
        <w:rPr>
          <w:noProof/>
        </w:rPr>
        <w:t>247.</w:t>
      </w:r>
      <w:r w:rsidRPr="00B86FC1">
        <w:rPr>
          <w:noProof/>
        </w:rPr>
        <w:tab/>
        <w:t>Thomen RP, Walkup LL, Roach DJ, Cleveland ZI, Clancy JP, Woods JC. Hyperpolarized (129)Xe for investigation of mild cystic fibrosis lung disease in pediatric patients. J Cyst Fibros. 2017;16(2):275-82.</w:t>
      </w:r>
    </w:p>
    <w:p w14:paraId="224D210C" w14:textId="77777777" w:rsidR="00B86FC1" w:rsidRPr="00B86FC1" w:rsidRDefault="00B86FC1" w:rsidP="00B86FC1">
      <w:pPr>
        <w:pStyle w:val="EndNoteBibliography"/>
        <w:spacing w:after="240"/>
        <w:rPr>
          <w:noProof/>
        </w:rPr>
      </w:pPr>
      <w:r w:rsidRPr="00B86FC1">
        <w:rPr>
          <w:noProof/>
        </w:rPr>
        <w:t>248.</w:t>
      </w:r>
      <w:r w:rsidRPr="00B86FC1">
        <w:rPr>
          <w:noProof/>
        </w:rPr>
        <w:tab/>
        <w:t>Kanhere N, Couch MJ, Kowalik K, Zanette B, Rayment JH, Manson D, Subbarao P, Ratjen F, Santyr G. Correlation of Lung Clearance Index with Hyperpolarized (129)Xe Magnetic Resonance Imaging in Pediatric Subjects with Cystic Fibrosis. Am J Respir Crit Care Med. 2017;196(8):1073-5.</w:t>
      </w:r>
    </w:p>
    <w:p w14:paraId="425ECC92" w14:textId="77777777" w:rsidR="00B86FC1" w:rsidRPr="00B86FC1" w:rsidRDefault="00B86FC1" w:rsidP="00B86FC1">
      <w:pPr>
        <w:pStyle w:val="EndNoteBibliography"/>
        <w:spacing w:after="240"/>
        <w:rPr>
          <w:noProof/>
        </w:rPr>
      </w:pPr>
      <w:r w:rsidRPr="00B86FC1">
        <w:rPr>
          <w:noProof/>
        </w:rPr>
        <w:t>249.</w:t>
      </w:r>
      <w:r w:rsidRPr="00B86FC1">
        <w:rPr>
          <w:noProof/>
        </w:rPr>
        <w:tab/>
        <w:t>Smith L, Marshall H, Aldag I, Horn F, Collier G, Hughes D, West N, Horsley A, Taylor CJ, Wild J. Longitudinal Assessment of Children with Mild Cystic Fibrosis Using Hyperpolarized Gas Lung Magnetic Resonance Imaging and Lung Clearance Index. Am J Respir Crit Care Med. 2018;197(3):397-400.</w:t>
      </w:r>
    </w:p>
    <w:p w14:paraId="4BA877D7" w14:textId="77777777" w:rsidR="00B86FC1" w:rsidRPr="00B86FC1" w:rsidRDefault="00B86FC1" w:rsidP="00B86FC1">
      <w:pPr>
        <w:pStyle w:val="EndNoteBibliography"/>
        <w:spacing w:after="240"/>
        <w:rPr>
          <w:noProof/>
        </w:rPr>
      </w:pPr>
      <w:r w:rsidRPr="00B86FC1">
        <w:rPr>
          <w:noProof/>
        </w:rPr>
        <w:t>250.</w:t>
      </w:r>
      <w:r w:rsidRPr="00B86FC1">
        <w:rPr>
          <w:noProof/>
        </w:rPr>
        <w:tab/>
        <w:t>Agarwal R, Brunelli SM, Williams K, Mitchell MD, Feldman HI, Umscheid CA. Gadolinium-based contrast agents and nephrogenic systemic fibrosis: a systematic review and meta-analysis. Nephrology, Dialysis, Transplantation. 2009;24(3):856-63.</w:t>
      </w:r>
    </w:p>
    <w:p w14:paraId="08C38868" w14:textId="77777777" w:rsidR="00B86FC1" w:rsidRPr="00B86FC1" w:rsidRDefault="00B86FC1" w:rsidP="00B86FC1">
      <w:pPr>
        <w:pStyle w:val="EndNoteBibliography"/>
        <w:spacing w:after="240"/>
        <w:rPr>
          <w:noProof/>
        </w:rPr>
      </w:pPr>
      <w:r w:rsidRPr="00B86FC1">
        <w:rPr>
          <w:noProof/>
        </w:rPr>
        <w:t>251.</w:t>
      </w:r>
      <w:r w:rsidRPr="00B86FC1">
        <w:rPr>
          <w:noProof/>
        </w:rPr>
        <w:tab/>
        <w:t>Shukla Y, Wheatley A, Kirby M, Svenningsen S, Farag A, Santyr GE, Paterson NA, McCormack DG, Parraga G. Hyperpolarized 129Xe magnetic resonance imaging: tolerability in healthy volunteers and subjects with pulmonary disease. Academic Radiology. 2012;19(8):941-51.</w:t>
      </w:r>
    </w:p>
    <w:p w14:paraId="2665143C" w14:textId="77777777" w:rsidR="00B86FC1" w:rsidRPr="00B86FC1" w:rsidRDefault="00B86FC1" w:rsidP="00B86FC1">
      <w:pPr>
        <w:pStyle w:val="EndNoteBibliography"/>
        <w:spacing w:after="240"/>
        <w:rPr>
          <w:noProof/>
        </w:rPr>
      </w:pPr>
      <w:r w:rsidRPr="00B86FC1">
        <w:rPr>
          <w:noProof/>
        </w:rPr>
        <w:t>252.</w:t>
      </w:r>
      <w:r w:rsidRPr="00B86FC1">
        <w:rPr>
          <w:noProof/>
        </w:rPr>
        <w:tab/>
        <w:t>Driehuys B, Martinez-Jimenez S, Cleveland ZI, Metz GM, Beaver DM, Nouls JC, Kaushik SS, Firszt R, Willis C, Kelly KT, Wolber J, Kraft M, McAdams HP. Chronic obstructive pulmonary disease: safety and tolerability of hyperpolarized 129Xe MR imaging in healthy volunteers and patients. Radiology. 2012;262(1):279-89.</w:t>
      </w:r>
    </w:p>
    <w:p w14:paraId="5DE05343" w14:textId="77777777" w:rsidR="00B86FC1" w:rsidRPr="00B86FC1" w:rsidRDefault="00B86FC1" w:rsidP="00B86FC1">
      <w:pPr>
        <w:pStyle w:val="EndNoteBibliography"/>
        <w:spacing w:after="240"/>
        <w:rPr>
          <w:noProof/>
        </w:rPr>
      </w:pPr>
      <w:r w:rsidRPr="00B86FC1">
        <w:rPr>
          <w:noProof/>
        </w:rPr>
        <w:t>253.</w:t>
      </w:r>
      <w:r w:rsidRPr="00B86FC1">
        <w:rPr>
          <w:noProof/>
        </w:rPr>
        <w:tab/>
        <w:t>American College of Radiology Committee on Drugs and Contrast Media. ACR Manual on Contrast Media. 2013;Version 9.</w:t>
      </w:r>
    </w:p>
    <w:p w14:paraId="7767CDF2" w14:textId="77777777" w:rsidR="00B86FC1" w:rsidRPr="00B86FC1" w:rsidRDefault="00B86FC1" w:rsidP="00B86FC1">
      <w:pPr>
        <w:pStyle w:val="EndNoteBibliography"/>
        <w:spacing w:after="240"/>
        <w:rPr>
          <w:noProof/>
        </w:rPr>
      </w:pPr>
      <w:r w:rsidRPr="00B86FC1">
        <w:rPr>
          <w:noProof/>
        </w:rPr>
        <w:t>254.</w:t>
      </w:r>
      <w:r w:rsidRPr="00B86FC1">
        <w:rPr>
          <w:noProof/>
        </w:rPr>
        <w:tab/>
        <w:t>Smith LJ, West N, Hughes D, Marshall H, Johns CS, Stewart NJ, Chan HF, Rao M, Capener DJ, Bray J, Collier GJ, Hughes PJ, Norquay G, Schofield L, Chetcuti P, Moya E, Wild JM. Imaging Lung Function Abnormalities in Primary Ciliary Dyskinesia Using Hyperpolarised Gas Ventilation MRI. Ann Am Thorac Soc. 2018;0(ja):null.</w:t>
      </w:r>
    </w:p>
    <w:p w14:paraId="20F68483" w14:textId="77777777" w:rsidR="00B86FC1" w:rsidRPr="00B86FC1" w:rsidRDefault="00B86FC1" w:rsidP="00B86FC1">
      <w:pPr>
        <w:pStyle w:val="EndNoteBibliography"/>
        <w:spacing w:after="240"/>
        <w:rPr>
          <w:noProof/>
        </w:rPr>
      </w:pPr>
      <w:r w:rsidRPr="00B86FC1">
        <w:rPr>
          <w:noProof/>
        </w:rPr>
        <w:t>255.</w:t>
      </w:r>
      <w:r w:rsidRPr="00B86FC1">
        <w:rPr>
          <w:noProof/>
        </w:rPr>
        <w:tab/>
        <w:t>ATS. ATS/ACCP Statement on cardiopulmonary exercise testing. American Journal of Respiratory and Critical Care Medicine. 2003;167(2):211-77.</w:t>
      </w:r>
    </w:p>
    <w:p w14:paraId="7ADF6B65" w14:textId="77777777" w:rsidR="00B86FC1" w:rsidRPr="00B86FC1" w:rsidRDefault="00B86FC1" w:rsidP="00B86FC1">
      <w:pPr>
        <w:pStyle w:val="EndNoteBibliography"/>
        <w:spacing w:after="240"/>
        <w:rPr>
          <w:noProof/>
        </w:rPr>
      </w:pPr>
      <w:r w:rsidRPr="00B86FC1">
        <w:rPr>
          <w:noProof/>
        </w:rPr>
        <w:t>256.</w:t>
      </w:r>
      <w:r w:rsidRPr="00B86FC1">
        <w:rPr>
          <w:noProof/>
        </w:rPr>
        <w:tab/>
        <w:t>Yammine S, Singer F, Gustafsson P, Latzin P. Impact of different breathing protocols on multiple-breath washout outcomes in children. Journal of Cystic Fibrosis. 2014;13(2):190-7.</w:t>
      </w:r>
    </w:p>
    <w:p w14:paraId="7232D559" w14:textId="77777777" w:rsidR="00B86FC1" w:rsidRPr="00B86FC1" w:rsidRDefault="00B86FC1" w:rsidP="00B86FC1">
      <w:pPr>
        <w:pStyle w:val="EndNoteBibliography"/>
        <w:spacing w:after="240"/>
        <w:rPr>
          <w:noProof/>
        </w:rPr>
      </w:pPr>
      <w:r w:rsidRPr="00B86FC1">
        <w:rPr>
          <w:noProof/>
        </w:rPr>
        <w:t>257.</w:t>
      </w:r>
      <w:r w:rsidRPr="00B86FC1">
        <w:rPr>
          <w:noProof/>
        </w:rPr>
        <w:tab/>
        <w:t>Fowler WS. Lung function studies; the respiratory dead space. American Journal of Physiology. 1948;154(3):405-16.</w:t>
      </w:r>
    </w:p>
    <w:p w14:paraId="781C9A76" w14:textId="77777777" w:rsidR="00B86FC1" w:rsidRPr="00B86FC1" w:rsidRDefault="00B86FC1" w:rsidP="00B86FC1">
      <w:pPr>
        <w:pStyle w:val="EndNoteBibliography"/>
        <w:spacing w:after="240"/>
        <w:rPr>
          <w:noProof/>
        </w:rPr>
      </w:pPr>
      <w:r w:rsidRPr="00B86FC1">
        <w:rPr>
          <w:noProof/>
        </w:rPr>
        <w:t>258.</w:t>
      </w:r>
      <w:r w:rsidRPr="00B86FC1">
        <w:rPr>
          <w:noProof/>
        </w:rPr>
        <w:tab/>
        <w:t>Wild JM, Woodhouse N, Paley MN, Fichele S, Said Z, Kasuboski L, van Beek EJ. Comparison between 2D and 3D gradient-echo sequences for MRI of human lung ventilation with hyperpolarized 3He. Magnetic Resonance in Medicine. 2004;52(3):673-8.</w:t>
      </w:r>
    </w:p>
    <w:p w14:paraId="6D26E1D9" w14:textId="77777777" w:rsidR="00B86FC1" w:rsidRPr="00B86FC1" w:rsidRDefault="00B86FC1" w:rsidP="00B86FC1">
      <w:pPr>
        <w:pStyle w:val="EndNoteBibliography"/>
        <w:spacing w:after="240"/>
        <w:rPr>
          <w:noProof/>
        </w:rPr>
      </w:pPr>
      <w:r w:rsidRPr="00B86FC1">
        <w:rPr>
          <w:noProof/>
        </w:rPr>
        <w:t>259.</w:t>
      </w:r>
      <w:r w:rsidRPr="00B86FC1">
        <w:rPr>
          <w:noProof/>
        </w:rPr>
        <w:tab/>
        <w:t>Wild JM, Teh K, Woodhouse N, Paley MN, Fichele S, de Zanche N, Kasuboski L. Steady-state free precession with hyperpolarized 3He: experiments and theory. Journal of Magnetic Resonance. 2006;183(1):13-24.</w:t>
      </w:r>
    </w:p>
    <w:p w14:paraId="2D934048" w14:textId="77777777" w:rsidR="00B86FC1" w:rsidRPr="00B86FC1" w:rsidRDefault="00B86FC1" w:rsidP="00B86FC1">
      <w:pPr>
        <w:pStyle w:val="EndNoteBibliography"/>
        <w:spacing w:after="240"/>
        <w:rPr>
          <w:noProof/>
        </w:rPr>
      </w:pPr>
      <w:r w:rsidRPr="00B86FC1">
        <w:rPr>
          <w:noProof/>
        </w:rPr>
        <w:lastRenderedPageBreak/>
        <w:t>260.</w:t>
      </w:r>
      <w:r w:rsidRPr="00B86FC1">
        <w:rPr>
          <w:noProof/>
        </w:rPr>
        <w:tab/>
        <w:t>Paulin GA, Svenningsen S, Jobse BN, Mohan S, Kirby M, Lewis JF, Parraga G. Differences in hyperpolarized (3) He ventilation imaging after 4 years in adults with cystic fibrosis. Journal of Magnetic Resonance Imaging. 2015;41(6):1701-7.</w:t>
      </w:r>
    </w:p>
    <w:p w14:paraId="7C49ADE4" w14:textId="77777777" w:rsidR="00B86FC1" w:rsidRPr="00B86FC1" w:rsidRDefault="00B86FC1" w:rsidP="00B86FC1">
      <w:pPr>
        <w:pStyle w:val="EndNoteBibliography"/>
        <w:spacing w:after="240"/>
        <w:rPr>
          <w:noProof/>
        </w:rPr>
      </w:pPr>
      <w:r w:rsidRPr="00B86FC1">
        <w:rPr>
          <w:noProof/>
        </w:rPr>
        <w:t>261.</w:t>
      </w:r>
      <w:r w:rsidRPr="00B86FC1">
        <w:rPr>
          <w:noProof/>
        </w:rPr>
        <w:tab/>
        <w:t>Rosenthal M, Cramer D, Bain SH, Denison D, Bush A, Warner JO. Lung function in white children aged 4 to 19 years: II--Single breath analysis and plethysmography. Thorax. 1993;48(8):803-8.</w:t>
      </w:r>
    </w:p>
    <w:p w14:paraId="37AC582C" w14:textId="77777777" w:rsidR="00B86FC1" w:rsidRPr="00B86FC1" w:rsidRDefault="00B86FC1" w:rsidP="00B86FC1">
      <w:pPr>
        <w:pStyle w:val="EndNoteBibliography"/>
        <w:spacing w:after="240"/>
        <w:rPr>
          <w:noProof/>
        </w:rPr>
      </w:pPr>
      <w:r w:rsidRPr="00B86FC1">
        <w:rPr>
          <w:noProof/>
        </w:rPr>
        <w:t>262.</w:t>
      </w:r>
      <w:r w:rsidRPr="00B86FC1">
        <w:rPr>
          <w:noProof/>
        </w:rPr>
        <w:tab/>
        <w:t>Ramsey KA, McGirr C, Stick SM, Hall GL, Simpson SJ, Arest CF. Effect of posture on lung ventilation distribution and associations with structure in children with cystic fibrosis. J Cyst Fibros. 2017.</w:t>
      </w:r>
    </w:p>
    <w:p w14:paraId="5F6AEA91" w14:textId="77777777" w:rsidR="00B86FC1" w:rsidRPr="00B86FC1" w:rsidRDefault="00B86FC1" w:rsidP="00B86FC1">
      <w:pPr>
        <w:pStyle w:val="EndNoteBibliography"/>
        <w:spacing w:after="240"/>
        <w:rPr>
          <w:noProof/>
        </w:rPr>
      </w:pPr>
      <w:r w:rsidRPr="00B86FC1">
        <w:rPr>
          <w:noProof/>
        </w:rPr>
        <w:t>263.</w:t>
      </w:r>
      <w:r w:rsidRPr="00B86FC1">
        <w:rPr>
          <w:noProof/>
        </w:rPr>
        <w:tab/>
        <w:t>Hughes PJC, Horn FC, Collier GJ, Biancardi A, Marshall H, Wild JM. Spatial fuzzy c-means thresholding for semiautomated calculation of percentage lung ventilated volume from hyperpolarized gas and (1) H MRI. Journal of Magnetic Resonance Imaging. 2018;47(3):640-6.</w:t>
      </w:r>
    </w:p>
    <w:p w14:paraId="28078B87" w14:textId="77777777" w:rsidR="00B86FC1" w:rsidRPr="00B86FC1" w:rsidRDefault="00B86FC1" w:rsidP="00B86FC1">
      <w:pPr>
        <w:pStyle w:val="EndNoteBibliography"/>
        <w:spacing w:after="240"/>
        <w:rPr>
          <w:noProof/>
        </w:rPr>
      </w:pPr>
      <w:r w:rsidRPr="00B86FC1">
        <w:rPr>
          <w:noProof/>
        </w:rPr>
        <w:t>264.</w:t>
      </w:r>
      <w:r w:rsidRPr="00B86FC1">
        <w:rPr>
          <w:noProof/>
        </w:rPr>
        <w:tab/>
        <w:t>Yushkevich PA, Piven J, Hazlett HC, Smith RG, Ho S, Gee JC, Gerig G. User-guided 3D active contour segmentation of anatomical structures: significantly improved efficiency and reliability. Neuroimage. 2006;31(3):1116-28.</w:t>
      </w:r>
    </w:p>
    <w:p w14:paraId="12B0828C" w14:textId="77777777" w:rsidR="00B86FC1" w:rsidRPr="00B86FC1" w:rsidRDefault="00B86FC1" w:rsidP="00B86FC1">
      <w:pPr>
        <w:pStyle w:val="EndNoteBibliography"/>
        <w:spacing w:after="240"/>
        <w:rPr>
          <w:noProof/>
        </w:rPr>
      </w:pPr>
      <w:r w:rsidRPr="00B86FC1">
        <w:rPr>
          <w:noProof/>
        </w:rPr>
        <w:t>265.</w:t>
      </w:r>
      <w:r w:rsidRPr="00B86FC1">
        <w:rPr>
          <w:noProof/>
        </w:rPr>
        <w:tab/>
        <w:t>Wielputz MO, Mall MA. MRI accelerating progress in functional assessment of cystic fibrosis lung disease. J Cyst Fibros. 2017;16(2):165-7.</w:t>
      </w:r>
    </w:p>
    <w:p w14:paraId="5E410CBE" w14:textId="77777777" w:rsidR="00B86FC1" w:rsidRPr="00B86FC1" w:rsidRDefault="00B86FC1" w:rsidP="00B86FC1">
      <w:pPr>
        <w:pStyle w:val="EndNoteBibliography"/>
        <w:spacing w:after="240"/>
        <w:rPr>
          <w:noProof/>
        </w:rPr>
      </w:pPr>
      <w:r w:rsidRPr="00B86FC1">
        <w:rPr>
          <w:noProof/>
        </w:rPr>
        <w:t>266.</w:t>
      </w:r>
      <w:r w:rsidRPr="00B86FC1">
        <w:rPr>
          <w:noProof/>
        </w:rPr>
        <w:tab/>
        <w:t>Voskrebenzev A, Gutberlet M, Klimes F, Kaireit TF, Schonfeld C, Rotarmel A, Wacker F, Vogel-Claussen J. Feasibility of quantitative regional ventilation and perfusion mapping with phase-resolved functional lung (PREFUL) MRI in healthy volunteers and COPD, CTEPH, and CF patients. Magnetic Resonance in Medicine. 2017.</w:t>
      </w:r>
    </w:p>
    <w:p w14:paraId="1E3AC5F5" w14:textId="77777777" w:rsidR="00B86FC1" w:rsidRPr="00B86FC1" w:rsidRDefault="00B86FC1" w:rsidP="00B86FC1">
      <w:pPr>
        <w:pStyle w:val="EndNoteBibliography"/>
        <w:spacing w:after="240"/>
        <w:rPr>
          <w:noProof/>
        </w:rPr>
      </w:pPr>
      <w:r w:rsidRPr="00B86FC1">
        <w:rPr>
          <w:noProof/>
        </w:rPr>
        <w:t>267.</w:t>
      </w:r>
      <w:r w:rsidRPr="00B86FC1">
        <w:rPr>
          <w:noProof/>
        </w:rPr>
        <w:tab/>
        <w:t>Scholz O, Denecke T, Bottcher J, Schwarz C, Mentzel HJ, Streitparth F, Maurer MH, Pfeil A, Huppertz A, Mehl A, Staab D, Hamm B, Renz DM. MRI of cystic fibrosis lung manifestations: sequence evaluation and clinical outcome analysis. Clinical Radiology. 2017.</w:t>
      </w:r>
    </w:p>
    <w:p w14:paraId="6365AF52" w14:textId="77777777" w:rsidR="00B86FC1" w:rsidRPr="00B86FC1" w:rsidRDefault="00B86FC1" w:rsidP="00B86FC1">
      <w:pPr>
        <w:pStyle w:val="EndNoteBibliography"/>
        <w:spacing w:after="240"/>
        <w:rPr>
          <w:noProof/>
        </w:rPr>
      </w:pPr>
      <w:r w:rsidRPr="00B86FC1">
        <w:rPr>
          <w:noProof/>
        </w:rPr>
        <w:t>268.</w:t>
      </w:r>
      <w:r w:rsidRPr="00B86FC1">
        <w:rPr>
          <w:noProof/>
        </w:rPr>
        <w:tab/>
        <w:t>Smith LJ, Collier GJ, Marshall H, Hughes PJC, Biancardi AM, Wildman M, Aldag I, West N, Horsley A, Wild JM. Patterns of regional lung physiology in cystic fibrosis using ventilation magnetic resonance imaging and multiple-breath washout. Eur Respir J. 2018;52(5).</w:t>
      </w:r>
    </w:p>
    <w:p w14:paraId="5FF76853" w14:textId="77777777" w:rsidR="00B86FC1" w:rsidRPr="00B86FC1" w:rsidRDefault="00B86FC1" w:rsidP="00B86FC1">
      <w:pPr>
        <w:pStyle w:val="EndNoteBibliography"/>
        <w:spacing w:after="240"/>
        <w:rPr>
          <w:noProof/>
        </w:rPr>
      </w:pPr>
      <w:r w:rsidRPr="00B86FC1">
        <w:rPr>
          <w:noProof/>
        </w:rPr>
        <w:t>269.</w:t>
      </w:r>
      <w:r w:rsidRPr="00B86FC1">
        <w:rPr>
          <w:noProof/>
        </w:rPr>
        <w:tab/>
        <w:t>Courtney JM, Bradley J, McCaughan J, O'Connor TM, Shortt C, Bredin CP, Bradbury I, Elborn JS. Predictors of mortality in adults with cystic fibrosis. Pediatric Pulmonology. 2007;42(6):525-32.</w:t>
      </w:r>
    </w:p>
    <w:p w14:paraId="5B60C33D" w14:textId="77777777" w:rsidR="00B86FC1" w:rsidRPr="00B86FC1" w:rsidRDefault="00B86FC1" w:rsidP="00B86FC1">
      <w:pPr>
        <w:pStyle w:val="EndNoteBibliography"/>
        <w:spacing w:after="240"/>
        <w:rPr>
          <w:noProof/>
        </w:rPr>
      </w:pPr>
      <w:r w:rsidRPr="00B86FC1">
        <w:rPr>
          <w:noProof/>
        </w:rPr>
        <w:t>270.</w:t>
      </w:r>
      <w:r w:rsidRPr="00B86FC1">
        <w:rPr>
          <w:noProof/>
        </w:rPr>
        <w:tab/>
        <w:t>Marshall H, Collier GJ, Johns CS, Chan HF, Norquay G, Lawson RA, Wild JM. Imaging Collateral Ventilation in Patients With Advanced Chronic Obstructive Pulmonary Disease: Relative Sensitivity of (3) He and (129) Xe MRI. Journal of Magnetic Resonance Imaging. 2019;49(4):1195-7.</w:t>
      </w:r>
    </w:p>
    <w:p w14:paraId="0E35F16A" w14:textId="77777777" w:rsidR="00B86FC1" w:rsidRPr="00B86FC1" w:rsidRDefault="00B86FC1" w:rsidP="00B86FC1">
      <w:pPr>
        <w:pStyle w:val="EndNoteBibliography"/>
        <w:spacing w:after="240"/>
        <w:rPr>
          <w:noProof/>
        </w:rPr>
      </w:pPr>
      <w:r w:rsidRPr="00B86FC1">
        <w:rPr>
          <w:noProof/>
        </w:rPr>
        <w:t>271.</w:t>
      </w:r>
      <w:r w:rsidRPr="00B86FC1">
        <w:rPr>
          <w:noProof/>
        </w:rPr>
        <w:tab/>
        <w:t>Kirby M, Svenningsen S, Kanhere N, Owrangi A, Wheatley A, Coxson HO, Santyr GE, Paterson NA, McCormack DG, Parraga G. Pulmonary ventilation visualized using hyperpolarized helium-3 and xenon-129 magnetic resonance imaging: differences in COPD and relationship to emphysema. J Appl Physiol (1985). 2013;114(6):707-15.</w:t>
      </w:r>
    </w:p>
    <w:p w14:paraId="7BE31BC3" w14:textId="77777777" w:rsidR="00B86FC1" w:rsidRPr="00B86FC1" w:rsidRDefault="00B86FC1" w:rsidP="00B86FC1">
      <w:pPr>
        <w:pStyle w:val="EndNoteBibliography"/>
        <w:spacing w:after="240"/>
        <w:rPr>
          <w:noProof/>
        </w:rPr>
      </w:pPr>
      <w:r w:rsidRPr="00B86FC1">
        <w:rPr>
          <w:noProof/>
        </w:rPr>
        <w:t>272.</w:t>
      </w:r>
      <w:r w:rsidRPr="00B86FC1">
        <w:rPr>
          <w:noProof/>
        </w:rPr>
        <w:tab/>
        <w:t>Shea D. The helium-3 shortage: Supply, demand, and options for Congress. 2010.</w:t>
      </w:r>
    </w:p>
    <w:p w14:paraId="307DA7A4" w14:textId="77777777" w:rsidR="00B86FC1" w:rsidRPr="00B86FC1" w:rsidRDefault="00B86FC1" w:rsidP="00B86FC1">
      <w:pPr>
        <w:pStyle w:val="EndNoteBibliography"/>
        <w:spacing w:after="240"/>
        <w:rPr>
          <w:noProof/>
        </w:rPr>
      </w:pPr>
      <w:r w:rsidRPr="00B86FC1">
        <w:rPr>
          <w:noProof/>
        </w:rPr>
        <w:t>273.</w:t>
      </w:r>
      <w:r w:rsidRPr="00B86FC1">
        <w:rPr>
          <w:noProof/>
        </w:rPr>
        <w:tab/>
        <w:t>Verbanck S, Paiva M, Paeps E, Schuermans D, Malfroot A, Vincken W, Vanderhelst E. Lung clearance index in adult cystic fibrosis patients: the role of convection-dependent lung units. Eur Respir J. 2013;42(2):380-8.</w:t>
      </w:r>
    </w:p>
    <w:p w14:paraId="0AE54A8A" w14:textId="77777777" w:rsidR="00B86FC1" w:rsidRPr="00B86FC1" w:rsidRDefault="00B86FC1" w:rsidP="00B86FC1">
      <w:pPr>
        <w:pStyle w:val="EndNoteBibliography"/>
        <w:spacing w:after="240"/>
        <w:rPr>
          <w:noProof/>
        </w:rPr>
      </w:pPr>
      <w:r w:rsidRPr="00B86FC1">
        <w:rPr>
          <w:noProof/>
        </w:rPr>
        <w:t>274.</w:t>
      </w:r>
      <w:r w:rsidRPr="00B86FC1">
        <w:rPr>
          <w:noProof/>
        </w:rPr>
        <w:tab/>
        <w:t>Beek EJ, Hill C, Woodhouse N, Fichele S, Fleming S, Howe B. Assessment of lung disease in children with cystic fibrosis using hyperpolarized 3-Helium MRI: comparison with Shwachman score, Chrispin-Norman score and spirometry. European Radiology. 2007;17.</w:t>
      </w:r>
    </w:p>
    <w:p w14:paraId="24CB887E" w14:textId="77777777" w:rsidR="00B86FC1" w:rsidRPr="00B86FC1" w:rsidRDefault="00B86FC1" w:rsidP="00B86FC1">
      <w:pPr>
        <w:pStyle w:val="EndNoteBibliography"/>
        <w:spacing w:after="240"/>
        <w:rPr>
          <w:noProof/>
        </w:rPr>
      </w:pPr>
      <w:r w:rsidRPr="00B86FC1">
        <w:rPr>
          <w:noProof/>
        </w:rPr>
        <w:t>275.</w:t>
      </w:r>
      <w:r w:rsidRPr="00B86FC1">
        <w:rPr>
          <w:noProof/>
        </w:rPr>
        <w:tab/>
        <w:t>Zha W, Nagle SK, Cadman RV, Schiebler ML, Fain SB. Three-dimensional Isotropic Functional Imaging of Cystic Fibrosis Using Oxygen-enhanced MRI: Comparison with Hyperpolarized (3)He MRI. Radiology. 2019;290(1):229-37.</w:t>
      </w:r>
    </w:p>
    <w:p w14:paraId="3FA8CB9B" w14:textId="77777777" w:rsidR="00B86FC1" w:rsidRPr="00B86FC1" w:rsidRDefault="00B86FC1" w:rsidP="00B86FC1">
      <w:pPr>
        <w:pStyle w:val="EndNoteBibliography"/>
        <w:spacing w:after="240"/>
        <w:rPr>
          <w:noProof/>
        </w:rPr>
      </w:pPr>
      <w:r w:rsidRPr="00B86FC1">
        <w:rPr>
          <w:noProof/>
        </w:rPr>
        <w:lastRenderedPageBreak/>
        <w:t>276.</w:t>
      </w:r>
      <w:r w:rsidRPr="00B86FC1">
        <w:rPr>
          <w:noProof/>
        </w:rPr>
        <w:tab/>
        <w:t>Henry B, Aussage P, Grosskopf C, Goehrs JM. Development of the Cystic Fibrosis Questionnaire (CFQ) for assessing quality of life in pediatric and adult patients. Quality of Life Research. 2003;12(1):63-76.</w:t>
      </w:r>
    </w:p>
    <w:p w14:paraId="707FB401" w14:textId="77777777" w:rsidR="00B86FC1" w:rsidRPr="00B86FC1" w:rsidRDefault="00B86FC1" w:rsidP="00B86FC1">
      <w:pPr>
        <w:pStyle w:val="EndNoteBibliography"/>
        <w:spacing w:after="240"/>
        <w:rPr>
          <w:noProof/>
        </w:rPr>
      </w:pPr>
      <w:r w:rsidRPr="00B86FC1">
        <w:rPr>
          <w:noProof/>
        </w:rPr>
        <w:t>277.</w:t>
      </w:r>
      <w:r w:rsidRPr="00B86FC1">
        <w:rPr>
          <w:noProof/>
        </w:rPr>
        <w:tab/>
        <w:t>Quittner AL, Buu A, Messer MA, Modi AC, Watrous M. Development and validation of The Cystic Fibrosis Questionnaire in the United States: a health-related quality-of-life measure for cystic fibrosis. Chest. 2005;128(4):2347-54.</w:t>
      </w:r>
    </w:p>
    <w:p w14:paraId="376DBA18" w14:textId="77777777" w:rsidR="00B86FC1" w:rsidRPr="00B86FC1" w:rsidRDefault="00B86FC1" w:rsidP="00B86FC1">
      <w:pPr>
        <w:pStyle w:val="EndNoteBibliography"/>
        <w:spacing w:after="240"/>
        <w:rPr>
          <w:noProof/>
        </w:rPr>
      </w:pPr>
      <w:r w:rsidRPr="00B86FC1">
        <w:rPr>
          <w:noProof/>
        </w:rPr>
        <w:t>278.</w:t>
      </w:r>
      <w:r w:rsidRPr="00B86FC1">
        <w:rPr>
          <w:noProof/>
        </w:rPr>
        <w:tab/>
        <w:t>Quittner AL, Modi AC, Wainwright C, Otto K, Kirihara J, Montgomery AB. Determination of the minimal clinically important difference scores for the Cystic Fibrosis Questionnaire-Revised respiratory symptom scale in two populations of patients with cystic fibrosis and chronic Pseudomonas aeruginosa airway infection. Chest. 2009;135(6):1610-8.</w:t>
      </w:r>
    </w:p>
    <w:p w14:paraId="5D32ED23" w14:textId="77777777" w:rsidR="00B86FC1" w:rsidRPr="00B86FC1" w:rsidRDefault="00B86FC1" w:rsidP="00B86FC1">
      <w:pPr>
        <w:pStyle w:val="EndNoteBibliography"/>
        <w:spacing w:after="240"/>
        <w:rPr>
          <w:noProof/>
        </w:rPr>
      </w:pPr>
      <w:r w:rsidRPr="00B86FC1">
        <w:rPr>
          <w:noProof/>
        </w:rPr>
        <w:t>279.</w:t>
      </w:r>
      <w:r w:rsidRPr="00B86FC1">
        <w:rPr>
          <w:noProof/>
        </w:rPr>
        <w:tab/>
        <w:t>Gee L, Abbott J, Hart A, Conway SP, Etherington C, Webb AK. Associations between clinical variables and quality of life in adults with cystic fibrosis. Journal of Cystic Fibrosis. 2005;4(1):59-66.</w:t>
      </w:r>
    </w:p>
    <w:p w14:paraId="3E2AAD5B" w14:textId="77777777" w:rsidR="00B86FC1" w:rsidRPr="00B86FC1" w:rsidRDefault="00B86FC1" w:rsidP="00B86FC1">
      <w:pPr>
        <w:pStyle w:val="EndNoteBibliography"/>
        <w:spacing w:after="240"/>
        <w:rPr>
          <w:noProof/>
        </w:rPr>
      </w:pPr>
      <w:r w:rsidRPr="00B86FC1">
        <w:rPr>
          <w:noProof/>
        </w:rPr>
        <w:t>280.</w:t>
      </w:r>
      <w:r w:rsidRPr="00B86FC1">
        <w:rPr>
          <w:noProof/>
        </w:rPr>
        <w:tab/>
        <w:t>Dill EJ, Dawson R, Sellers DE, Robinson WM, Sawicki GS. Longitudinal trends in health-related quality of life in adults with cystic fibrosis. Chest. 2013;144(3):981-9.</w:t>
      </w:r>
    </w:p>
    <w:p w14:paraId="535F0FFC" w14:textId="77777777" w:rsidR="00B86FC1" w:rsidRPr="00B86FC1" w:rsidRDefault="00B86FC1" w:rsidP="00B86FC1">
      <w:pPr>
        <w:pStyle w:val="EndNoteBibliography"/>
        <w:spacing w:after="240"/>
        <w:rPr>
          <w:noProof/>
        </w:rPr>
      </w:pPr>
      <w:r w:rsidRPr="00B86FC1">
        <w:rPr>
          <w:noProof/>
        </w:rPr>
        <w:t>281.</w:t>
      </w:r>
      <w:r w:rsidRPr="00B86FC1">
        <w:rPr>
          <w:noProof/>
        </w:rPr>
        <w:tab/>
        <w:t>Tepper LA, Ciet P, Caudri D, Quittner AL, Utens EMWJ, Tiddens HAWM. Validating chest MRI to detect and monitor cystic fibrosis lung disease in a pediatric cohort. Pediatric Pulmonology. 2016;51(1):34-41.</w:t>
      </w:r>
    </w:p>
    <w:p w14:paraId="29F04639" w14:textId="77777777" w:rsidR="00B86FC1" w:rsidRPr="00B86FC1" w:rsidRDefault="00B86FC1" w:rsidP="00B86FC1">
      <w:pPr>
        <w:pStyle w:val="EndNoteBibliography"/>
        <w:spacing w:after="240"/>
        <w:rPr>
          <w:noProof/>
        </w:rPr>
      </w:pPr>
      <w:r w:rsidRPr="00B86FC1">
        <w:rPr>
          <w:noProof/>
        </w:rPr>
        <w:t>282.</w:t>
      </w:r>
      <w:r w:rsidRPr="00B86FC1">
        <w:rPr>
          <w:noProof/>
        </w:rPr>
        <w:tab/>
        <w:t>Gur M, Masarweh K, Toukan Y, Nir V, Bar-Yoseph R, Hanna M, Manor E, Hakim F, Bentur L. Six-minute walk, lung clearance index, and QOL in bronchiolitis obliterans and cystic fibrosis. Pediatr Pulmonol. 2019;54(4):451-6.</w:t>
      </w:r>
    </w:p>
    <w:p w14:paraId="5E27AC0E" w14:textId="77777777" w:rsidR="00B86FC1" w:rsidRPr="00B86FC1" w:rsidRDefault="00B86FC1" w:rsidP="00B86FC1">
      <w:pPr>
        <w:pStyle w:val="EndNoteBibliography"/>
        <w:spacing w:after="240"/>
        <w:rPr>
          <w:noProof/>
        </w:rPr>
      </w:pPr>
      <w:r w:rsidRPr="00B86FC1">
        <w:rPr>
          <w:noProof/>
        </w:rPr>
        <w:t>283.</w:t>
      </w:r>
      <w:r w:rsidRPr="00B86FC1">
        <w:rPr>
          <w:noProof/>
        </w:rPr>
        <w:tab/>
        <w:t>Rowan SA, Bradley JM, Bradbury I, Lawson J, Lynch T, Gustafsson P, Horsley A, O’Neill K, Ennis M, Elborn JS. Lung Clearance Index Is a Repeatable and Sensitive Indicator of Radiological Changes in Bronchiectasis. American Journal of Respiratory and Critical Care Medicine. 2014;189(5):586-92.</w:t>
      </w:r>
    </w:p>
    <w:p w14:paraId="22AA4DA9" w14:textId="77777777" w:rsidR="00B86FC1" w:rsidRPr="00B86FC1" w:rsidRDefault="00B86FC1" w:rsidP="00B86FC1">
      <w:pPr>
        <w:pStyle w:val="EndNoteBibliography"/>
        <w:spacing w:after="240"/>
        <w:rPr>
          <w:noProof/>
        </w:rPr>
      </w:pPr>
      <w:r w:rsidRPr="00B86FC1">
        <w:rPr>
          <w:noProof/>
        </w:rPr>
        <w:t>284.</w:t>
      </w:r>
      <w:r w:rsidRPr="00B86FC1">
        <w:rPr>
          <w:noProof/>
        </w:rPr>
        <w:tab/>
        <w:t>Collier G AL, Smith LJ, Hughes P, Norquay G, Chan H, Biancardi A, Marshall H, Wild J. Linear binning maps for image analysis of pulmonary ventilation with hyperpolarized gas MRI: transferability and clinical applications. Abstract in the ISMRM international conference. 2018.</w:t>
      </w:r>
    </w:p>
    <w:p w14:paraId="68B22F73" w14:textId="77777777" w:rsidR="00B86FC1" w:rsidRPr="00B86FC1" w:rsidRDefault="00B86FC1" w:rsidP="00B86FC1">
      <w:pPr>
        <w:pStyle w:val="EndNoteBibliography"/>
        <w:spacing w:after="240"/>
        <w:rPr>
          <w:noProof/>
        </w:rPr>
      </w:pPr>
      <w:r w:rsidRPr="00B86FC1">
        <w:rPr>
          <w:noProof/>
        </w:rPr>
        <w:t>285.</w:t>
      </w:r>
      <w:r w:rsidRPr="00B86FC1">
        <w:rPr>
          <w:noProof/>
        </w:rPr>
        <w:tab/>
        <w:t>Bland M. An Introduction to Medical Statistics.  An Introduction to Medical Statistics. 4 ed. Oxford, United Kingdom: Oxford University Press; 2015. p. 124.</w:t>
      </w:r>
    </w:p>
    <w:p w14:paraId="21EC593B" w14:textId="77777777" w:rsidR="00B86FC1" w:rsidRPr="00B86FC1" w:rsidRDefault="00B86FC1" w:rsidP="00B86FC1">
      <w:pPr>
        <w:pStyle w:val="EndNoteBibliography"/>
        <w:spacing w:after="240"/>
        <w:rPr>
          <w:noProof/>
        </w:rPr>
      </w:pPr>
      <w:r w:rsidRPr="00B86FC1">
        <w:rPr>
          <w:noProof/>
        </w:rPr>
        <w:t>286.</w:t>
      </w:r>
      <w:r w:rsidRPr="00B86FC1">
        <w:rPr>
          <w:noProof/>
        </w:rPr>
        <w:tab/>
        <w:t>Altes TA, Powers PL, Knight-Scott J, Rakes G, Platts-Mills TA, de Lange EE, Alford BA, Mugler JP, 3rd, Brookeman JR. Hyperpolarized 3He MR lung ventilation imaging in asthmatics: preliminary findings. Journal of Magnetic Resonance Imaging. 2001;13(3):378-84.</w:t>
      </w:r>
    </w:p>
    <w:p w14:paraId="0CCE8E46" w14:textId="77777777" w:rsidR="00B86FC1" w:rsidRPr="00B86FC1" w:rsidRDefault="00B86FC1" w:rsidP="00B86FC1">
      <w:pPr>
        <w:pStyle w:val="EndNoteBibliography"/>
        <w:spacing w:after="240"/>
        <w:rPr>
          <w:noProof/>
        </w:rPr>
      </w:pPr>
      <w:r w:rsidRPr="00B86FC1">
        <w:rPr>
          <w:noProof/>
        </w:rPr>
        <w:t>287.</w:t>
      </w:r>
      <w:r w:rsidRPr="00B86FC1">
        <w:rPr>
          <w:noProof/>
        </w:rPr>
        <w:tab/>
        <w:t>de Lange EE, Altes TA, Patrie JT, Parmar J, Brookeman JR, Mugler JP, 3rd, Platts-Mills TA. The variability of regional airflow obstruction within the lungs of patients with asthma: assessment with hyperpolarized helium-3 magnetic resonance imaging. J Allergy Clin Immunol. 2007;119(5):1072-8.</w:t>
      </w:r>
    </w:p>
    <w:p w14:paraId="214FA8BF" w14:textId="77777777" w:rsidR="00B86FC1" w:rsidRPr="00B86FC1" w:rsidRDefault="00B86FC1" w:rsidP="00B86FC1">
      <w:pPr>
        <w:pStyle w:val="EndNoteBibliography"/>
        <w:spacing w:after="240"/>
        <w:rPr>
          <w:noProof/>
        </w:rPr>
      </w:pPr>
      <w:r w:rsidRPr="00B86FC1">
        <w:rPr>
          <w:noProof/>
        </w:rPr>
        <w:t>288.</w:t>
      </w:r>
      <w:r w:rsidRPr="00B86FC1">
        <w:rPr>
          <w:noProof/>
        </w:rPr>
        <w:tab/>
        <w:t>Torres L, Kammerman J, Hahn AD, Zha W, Nagle SK, Johnson K, Sandbo N, Meyer K, Schiebler M, Fain SB. "Structure-Function Imaging of Lung Disease Using Ultrashort Echo Time MRI". Academic Radiology. 2019;26(3):431-41.</w:t>
      </w:r>
    </w:p>
    <w:p w14:paraId="212C25D2" w14:textId="77777777" w:rsidR="00B86FC1" w:rsidRPr="00B86FC1" w:rsidRDefault="00B86FC1" w:rsidP="00B86FC1">
      <w:pPr>
        <w:pStyle w:val="EndNoteBibliography"/>
        <w:spacing w:after="240"/>
        <w:rPr>
          <w:noProof/>
        </w:rPr>
      </w:pPr>
      <w:r w:rsidRPr="00B86FC1">
        <w:rPr>
          <w:noProof/>
        </w:rPr>
        <w:t>289.</w:t>
      </w:r>
      <w:r w:rsidRPr="00B86FC1">
        <w:rPr>
          <w:noProof/>
        </w:rPr>
        <w:tab/>
        <w:t>Pennati F, Roach DJ, Clancy JP, Brody AS, Fleck RJ, Aliverti A, Woods JC. Assessment of pulmonary structure-function relationships in young children and adolescents with cystic fibrosis by multivolume proton-MRI and CT. Journal of Magnetic Resonance Imaging. 2018.</w:t>
      </w:r>
    </w:p>
    <w:p w14:paraId="7854B3D4" w14:textId="77777777" w:rsidR="00B86FC1" w:rsidRPr="00B86FC1" w:rsidRDefault="00B86FC1" w:rsidP="00B86FC1">
      <w:pPr>
        <w:pStyle w:val="EndNoteBibliography"/>
        <w:spacing w:after="240"/>
        <w:rPr>
          <w:noProof/>
        </w:rPr>
      </w:pPr>
      <w:r w:rsidRPr="00B86FC1">
        <w:rPr>
          <w:noProof/>
        </w:rPr>
        <w:t>290.</w:t>
      </w:r>
      <w:r w:rsidRPr="00B86FC1">
        <w:rPr>
          <w:noProof/>
        </w:rPr>
        <w:tab/>
        <w:t>Mall MA, Stahl M, Graeber SY, Sommerburg O, Kauczor HU, Wielputz MO. Early detection and sensitive monitoring of CF lung disease: Prospects of improved and safer imaging. Pediatr Pulmonol. 2016;51(S44):S49-s60.</w:t>
      </w:r>
    </w:p>
    <w:p w14:paraId="14EE291B" w14:textId="77777777" w:rsidR="00B86FC1" w:rsidRPr="00B86FC1" w:rsidRDefault="00B86FC1" w:rsidP="00B86FC1">
      <w:pPr>
        <w:pStyle w:val="EndNoteBibliography"/>
        <w:spacing w:after="240"/>
        <w:rPr>
          <w:noProof/>
        </w:rPr>
      </w:pPr>
      <w:r w:rsidRPr="00B86FC1">
        <w:rPr>
          <w:noProof/>
        </w:rPr>
        <w:t>291.</w:t>
      </w:r>
      <w:r w:rsidRPr="00B86FC1">
        <w:rPr>
          <w:noProof/>
        </w:rPr>
        <w:tab/>
        <w:t xml:space="preserve">Wielpütz MO, Eichinger M, Wege S, Eberhardt R, Mall MA, Kauczor H-U, Puderbach MU, Risse F, Heußel CP, Heußel G. Midterm Reproducibility of Chest Magnetic Resonance Imaging in Adults with Clinically Stable </w:t>
      </w:r>
      <w:r w:rsidRPr="00B86FC1">
        <w:rPr>
          <w:noProof/>
        </w:rPr>
        <w:lastRenderedPageBreak/>
        <w:t>Cystic Fibrosis and Chronic Obstructive Pulmonary Disease. American Journal of Respiratory and Critical Care Medicine. 2019;200(1):103-7.</w:t>
      </w:r>
    </w:p>
    <w:p w14:paraId="00B37F7A" w14:textId="77777777" w:rsidR="00B86FC1" w:rsidRPr="00B86FC1" w:rsidRDefault="00B86FC1" w:rsidP="00B86FC1">
      <w:pPr>
        <w:pStyle w:val="EndNoteBibliography"/>
        <w:rPr>
          <w:noProof/>
        </w:rPr>
      </w:pPr>
      <w:r w:rsidRPr="00B86FC1">
        <w:rPr>
          <w:noProof/>
        </w:rPr>
        <w:t>292.</w:t>
      </w:r>
      <w:r w:rsidRPr="00B86FC1">
        <w:rPr>
          <w:noProof/>
        </w:rPr>
        <w:tab/>
        <w:t>West JB. Respiratory physiology : the essentials. Baltimore, MD</w:t>
      </w:r>
    </w:p>
    <w:p w14:paraId="618B67D7" w14:textId="77777777" w:rsidR="00B86FC1" w:rsidRPr="00B86FC1" w:rsidRDefault="00B86FC1" w:rsidP="00B86FC1">
      <w:pPr>
        <w:pStyle w:val="EndNoteBibliography"/>
        <w:rPr>
          <w:noProof/>
        </w:rPr>
      </w:pPr>
      <w:r w:rsidRPr="00B86FC1">
        <w:rPr>
          <w:noProof/>
        </w:rPr>
        <w:t>London: Baltimore, MD</w:t>
      </w:r>
    </w:p>
    <w:p w14:paraId="09790DD0" w14:textId="77777777" w:rsidR="00B86FC1" w:rsidRPr="00B86FC1" w:rsidRDefault="00B86FC1" w:rsidP="00B86FC1">
      <w:pPr>
        <w:pStyle w:val="EndNoteBibliography"/>
        <w:spacing w:after="240"/>
        <w:rPr>
          <w:noProof/>
        </w:rPr>
      </w:pPr>
      <w:r w:rsidRPr="00B86FC1">
        <w:rPr>
          <w:noProof/>
        </w:rPr>
        <w:t>London : Lippincott Williams &amp; Wilkins; 2012.</w:t>
      </w:r>
    </w:p>
    <w:p w14:paraId="4F20297A" w14:textId="77777777" w:rsidR="00B86FC1" w:rsidRPr="00B86FC1" w:rsidRDefault="00B86FC1" w:rsidP="00B86FC1">
      <w:pPr>
        <w:pStyle w:val="EndNoteBibliography"/>
        <w:spacing w:after="240"/>
        <w:rPr>
          <w:noProof/>
        </w:rPr>
      </w:pPr>
      <w:r w:rsidRPr="00B86FC1">
        <w:rPr>
          <w:noProof/>
        </w:rPr>
        <w:t>293.</w:t>
      </w:r>
      <w:r w:rsidRPr="00B86FC1">
        <w:rPr>
          <w:noProof/>
        </w:rPr>
        <w:tab/>
        <w:t>Lum S, Stocks J, Stanojevic S, Wade A, Robinson P, Gustafsson P, Brown M, Aurora P, Subbarao P, Hoo A-f, Sonnappa S. Age and height dependence of lung clearance index and functional residual capacity. European Respiratory Journal. 2013;41(6):1371-7.</w:t>
      </w:r>
    </w:p>
    <w:p w14:paraId="696603A9" w14:textId="77777777" w:rsidR="00B86FC1" w:rsidRPr="00B86FC1" w:rsidRDefault="00B86FC1" w:rsidP="00B86FC1">
      <w:pPr>
        <w:pStyle w:val="EndNoteBibliography"/>
        <w:spacing w:after="240"/>
        <w:rPr>
          <w:noProof/>
        </w:rPr>
      </w:pPr>
      <w:r w:rsidRPr="00B86FC1">
        <w:rPr>
          <w:noProof/>
        </w:rPr>
        <w:t>294.</w:t>
      </w:r>
      <w:r w:rsidRPr="00B86FC1">
        <w:rPr>
          <w:noProof/>
        </w:rPr>
        <w:tab/>
        <w:t>Schmalisch G, Wilitzki S, Buhrer C, Fischer HS. The lung clearance index in young infants: impact of tidal volume and dead space. Physiological Measurement. 2015;36(7):1601-13.</w:t>
      </w:r>
    </w:p>
    <w:p w14:paraId="71F12BEA" w14:textId="77777777" w:rsidR="00B86FC1" w:rsidRPr="00B86FC1" w:rsidRDefault="00B86FC1" w:rsidP="00B86FC1">
      <w:pPr>
        <w:pStyle w:val="EndNoteBibliography"/>
        <w:spacing w:after="240"/>
        <w:rPr>
          <w:noProof/>
        </w:rPr>
      </w:pPr>
      <w:r w:rsidRPr="00B86FC1">
        <w:rPr>
          <w:noProof/>
        </w:rPr>
        <w:t>295.</w:t>
      </w:r>
      <w:r w:rsidRPr="00B86FC1">
        <w:rPr>
          <w:noProof/>
        </w:rPr>
        <w:tab/>
        <w:t>Hannon D, Bradley JM, Bradbury I, Bell N, Elborn JS, O'Neill K. Shortened Lung Clearance Index is a repeatable and sensitive test in children and adults with cystic fibrosis. BMJ Open Respir Res. 2014;1(1):e000031.</w:t>
      </w:r>
    </w:p>
    <w:p w14:paraId="329E823B" w14:textId="77777777" w:rsidR="00B86FC1" w:rsidRPr="00B86FC1" w:rsidRDefault="00B86FC1" w:rsidP="00B86FC1">
      <w:pPr>
        <w:pStyle w:val="EndNoteBibliography"/>
        <w:spacing w:after="240"/>
        <w:rPr>
          <w:noProof/>
        </w:rPr>
      </w:pPr>
      <w:r w:rsidRPr="00B86FC1">
        <w:rPr>
          <w:noProof/>
        </w:rPr>
        <w:t>296.</w:t>
      </w:r>
      <w:r w:rsidRPr="00B86FC1">
        <w:rPr>
          <w:noProof/>
        </w:rPr>
        <w:tab/>
        <w:t>Haidopoulou K, Lum S, Turcu S, Guinard C, Aurora P, Stocks J, Sonnappa S. Alveolar LCI vs. standard LCI in detecting early CF lung disease. Respir Physiol Neurobiol. 2012;180(2-3):247-51.</w:t>
      </w:r>
    </w:p>
    <w:p w14:paraId="21DA5C63" w14:textId="77777777" w:rsidR="00B86FC1" w:rsidRPr="00B86FC1" w:rsidRDefault="00B86FC1" w:rsidP="00B86FC1">
      <w:pPr>
        <w:pStyle w:val="EndNoteBibliography"/>
        <w:spacing w:after="240"/>
        <w:rPr>
          <w:noProof/>
        </w:rPr>
      </w:pPr>
      <w:r w:rsidRPr="00B86FC1">
        <w:rPr>
          <w:noProof/>
        </w:rPr>
        <w:t>297.</w:t>
      </w:r>
      <w:r w:rsidRPr="00B86FC1">
        <w:rPr>
          <w:noProof/>
        </w:rPr>
        <w:tab/>
        <w:t>Cole TJ, Freeman JV, Preece MA. British 1990 growth reference centiles for weight, height, body mass index and head circumference fitted by maximum penalized likelihood. Statistics in Medicine. 1998;17(4):407-29.</w:t>
      </w:r>
    </w:p>
    <w:p w14:paraId="16E0984B" w14:textId="77777777" w:rsidR="00B86FC1" w:rsidRPr="00B86FC1" w:rsidRDefault="00B86FC1" w:rsidP="00B86FC1">
      <w:pPr>
        <w:pStyle w:val="EndNoteBibliography"/>
        <w:spacing w:after="240"/>
        <w:rPr>
          <w:noProof/>
        </w:rPr>
      </w:pPr>
      <w:r w:rsidRPr="00B86FC1">
        <w:rPr>
          <w:noProof/>
        </w:rPr>
        <w:t>298.</w:t>
      </w:r>
      <w:r w:rsidRPr="00B86FC1">
        <w:rPr>
          <w:noProof/>
        </w:rPr>
        <w:tab/>
        <w:t>Svenningsen S, Nair P, Guo F, McCormack DG, Parraga G. Is ventilation heterogeneity related to asthma control? Eur Respir J. 2016;48(2):370-9.</w:t>
      </w:r>
    </w:p>
    <w:p w14:paraId="55DD2B69" w14:textId="77777777" w:rsidR="00B86FC1" w:rsidRPr="00B86FC1" w:rsidRDefault="00B86FC1" w:rsidP="00B86FC1">
      <w:pPr>
        <w:pStyle w:val="EndNoteBibliography"/>
        <w:spacing w:after="240"/>
        <w:rPr>
          <w:noProof/>
        </w:rPr>
      </w:pPr>
      <w:r w:rsidRPr="00B86FC1">
        <w:rPr>
          <w:noProof/>
        </w:rPr>
        <w:t>299.</w:t>
      </w:r>
      <w:r w:rsidRPr="00B86FC1">
        <w:rPr>
          <w:noProof/>
        </w:rPr>
        <w:tab/>
        <w:t>Theilmann RJ, Darquenne C, Elliott AR, Bailey BA, Conrad DJ. Characterizing Lung Disease in Cystic Fibrosis with Magnetic Resonance Imaging and Airway Physiology. PloS One. 2016;11(6):e0157177.</w:t>
      </w:r>
    </w:p>
    <w:p w14:paraId="6B0F6717" w14:textId="77777777" w:rsidR="00B86FC1" w:rsidRPr="00B86FC1" w:rsidRDefault="00B86FC1" w:rsidP="00B86FC1">
      <w:pPr>
        <w:pStyle w:val="EndNoteBibliography"/>
        <w:spacing w:after="240"/>
        <w:rPr>
          <w:noProof/>
        </w:rPr>
      </w:pPr>
      <w:r w:rsidRPr="00B86FC1">
        <w:rPr>
          <w:noProof/>
        </w:rPr>
        <w:t>300.</w:t>
      </w:r>
      <w:r w:rsidRPr="00B86FC1">
        <w:rPr>
          <w:noProof/>
        </w:rPr>
        <w:tab/>
        <w:t>Ramsey KA, Rosenow T, Turkovic L, Skoric B, Banton G, Adams A-M, Simpson SJ, Murray C, Ranganathan SC, Stick SM, Hall GL. Lung Clearance Index and Structural Lung Disease on Computed Tomography in Early Cystic Fibrosis. American Journal of Respiratory and Critical Care Medicine. 2015;193(1):60-7.</w:t>
      </w:r>
    </w:p>
    <w:p w14:paraId="0CC9DDC6" w14:textId="77777777" w:rsidR="00B86FC1" w:rsidRPr="00B86FC1" w:rsidRDefault="00B86FC1" w:rsidP="00B86FC1">
      <w:pPr>
        <w:pStyle w:val="EndNoteBibliography"/>
        <w:spacing w:after="240"/>
        <w:rPr>
          <w:noProof/>
        </w:rPr>
      </w:pPr>
      <w:r w:rsidRPr="00B86FC1">
        <w:rPr>
          <w:noProof/>
        </w:rPr>
        <w:t>301.</w:t>
      </w:r>
      <w:r w:rsidRPr="00B86FC1">
        <w:rPr>
          <w:noProof/>
        </w:rPr>
        <w:tab/>
        <w:t>Guglani L, Kasi A, Starks M, Pedersen KE, Nielsen JG, Weiner DJ. Difference between SF6 and N2 Multiple Breath Washout kinetics is due to N2 back diffusion and error in N2 offset. J Appl Physiol (1985). 2018.</w:t>
      </w:r>
    </w:p>
    <w:p w14:paraId="3828BC21" w14:textId="77777777" w:rsidR="00B86FC1" w:rsidRPr="00B86FC1" w:rsidRDefault="00B86FC1" w:rsidP="00B86FC1">
      <w:pPr>
        <w:pStyle w:val="EndNoteBibliography"/>
        <w:spacing w:after="240"/>
        <w:rPr>
          <w:noProof/>
        </w:rPr>
      </w:pPr>
      <w:r w:rsidRPr="00B86FC1">
        <w:rPr>
          <w:noProof/>
        </w:rPr>
        <w:t>302.</w:t>
      </w:r>
      <w:r w:rsidRPr="00B86FC1">
        <w:rPr>
          <w:noProof/>
        </w:rPr>
        <w:tab/>
        <w:t>Nielsen JG. Lung clearance index: should we really go back to nitrogen washout? Eur Respir J. 2014;43(2):655-6.</w:t>
      </w:r>
    </w:p>
    <w:p w14:paraId="7CEA3170" w14:textId="77777777" w:rsidR="00B86FC1" w:rsidRPr="00B86FC1" w:rsidRDefault="00B86FC1" w:rsidP="00B86FC1">
      <w:pPr>
        <w:pStyle w:val="EndNoteBibliography"/>
        <w:spacing w:after="240"/>
        <w:rPr>
          <w:noProof/>
        </w:rPr>
      </w:pPr>
      <w:r w:rsidRPr="00B86FC1">
        <w:rPr>
          <w:noProof/>
        </w:rPr>
        <w:t>303.</w:t>
      </w:r>
      <w:r w:rsidRPr="00B86FC1">
        <w:rPr>
          <w:noProof/>
        </w:rPr>
        <w:tab/>
        <w:t>Pendergast DR, Senf C, Lundgren CE. Is the rate of whole-body nitrogen elimination influenced by exercise? Undersea and Hyperbaric Medicine. 2012;39(1):595-604.</w:t>
      </w:r>
    </w:p>
    <w:p w14:paraId="6B5376CD" w14:textId="77777777" w:rsidR="00B86FC1" w:rsidRPr="00B86FC1" w:rsidRDefault="00B86FC1" w:rsidP="00B86FC1">
      <w:pPr>
        <w:pStyle w:val="EndNoteBibliography"/>
        <w:spacing w:after="240"/>
        <w:rPr>
          <w:noProof/>
        </w:rPr>
      </w:pPr>
      <w:r w:rsidRPr="00B86FC1">
        <w:rPr>
          <w:noProof/>
        </w:rPr>
        <w:t>304.</w:t>
      </w:r>
      <w:r w:rsidRPr="00B86FC1">
        <w:rPr>
          <w:noProof/>
        </w:rPr>
        <w:tab/>
        <w:t>Poncin W, Singer F, Aubriot AS, Lebecque P. Agreement between multiple-breath nitrogen washout systems in children and adults. J Cyst Fibros. 2016.</w:t>
      </w:r>
    </w:p>
    <w:p w14:paraId="3F43482B" w14:textId="77777777" w:rsidR="00B86FC1" w:rsidRPr="00B86FC1" w:rsidRDefault="00B86FC1" w:rsidP="00B86FC1">
      <w:pPr>
        <w:pStyle w:val="EndNoteBibliography"/>
        <w:spacing w:after="240"/>
        <w:rPr>
          <w:noProof/>
        </w:rPr>
      </w:pPr>
      <w:r w:rsidRPr="00B86FC1">
        <w:rPr>
          <w:noProof/>
        </w:rPr>
        <w:t>305.</w:t>
      </w:r>
      <w:r w:rsidRPr="00B86FC1">
        <w:rPr>
          <w:noProof/>
        </w:rPr>
        <w:tab/>
        <w:t>Raaijmakers L, Jensen R, Stanojevic S, Ratjen F. Validation of multiple breath washout devices. Journal of Cystic Fibrosis. 2017.</w:t>
      </w:r>
    </w:p>
    <w:p w14:paraId="516AFB41" w14:textId="77777777" w:rsidR="00B86FC1" w:rsidRPr="00B86FC1" w:rsidRDefault="00B86FC1" w:rsidP="00B86FC1">
      <w:pPr>
        <w:pStyle w:val="EndNoteBibliography"/>
        <w:spacing w:after="240"/>
        <w:rPr>
          <w:noProof/>
        </w:rPr>
      </w:pPr>
      <w:r w:rsidRPr="00B86FC1">
        <w:rPr>
          <w:noProof/>
        </w:rPr>
        <w:t>306.</w:t>
      </w:r>
      <w:r w:rsidRPr="00B86FC1">
        <w:rPr>
          <w:noProof/>
        </w:rPr>
        <w:tab/>
        <w:t>Horn FC, Deppe MH, Marshall H, Parra-Robles J, Wild JM. Quantification of regional fractional ventilation in human subjects by measurement of hyperpolarized 3He washout with 2D and 3D MRI. J Appl Physiol (1985). 2014;116(2):129-39.</w:t>
      </w:r>
    </w:p>
    <w:p w14:paraId="07ECF897" w14:textId="77777777" w:rsidR="00B86FC1" w:rsidRPr="00B86FC1" w:rsidRDefault="00B86FC1" w:rsidP="00B86FC1">
      <w:pPr>
        <w:pStyle w:val="EndNoteBibliography"/>
        <w:spacing w:after="240"/>
        <w:rPr>
          <w:noProof/>
        </w:rPr>
      </w:pPr>
      <w:r w:rsidRPr="00B86FC1">
        <w:rPr>
          <w:noProof/>
        </w:rPr>
        <w:t>307.</w:t>
      </w:r>
      <w:r w:rsidRPr="00B86FC1">
        <w:rPr>
          <w:noProof/>
        </w:rPr>
        <w:tab/>
        <w:t>Sa RC, Cronin MV, Henderson AC, Holverda S, Theilmann RJ, Arai TJ, Dubowitz DJ, Hopkins SR, Buxton RB, Prisk GK. Vertical distribution of specific ventilation in normal supine humans measured by oxygen-enhanced proton MRI. J Appl Physiol (1985). 2010;109(6):1950-9.</w:t>
      </w:r>
    </w:p>
    <w:p w14:paraId="3EACEA95" w14:textId="77777777" w:rsidR="00B86FC1" w:rsidRPr="00B86FC1" w:rsidRDefault="00B86FC1" w:rsidP="00B86FC1">
      <w:pPr>
        <w:pStyle w:val="EndNoteBibliography"/>
        <w:spacing w:after="240"/>
        <w:rPr>
          <w:noProof/>
        </w:rPr>
      </w:pPr>
      <w:r w:rsidRPr="00B86FC1">
        <w:rPr>
          <w:noProof/>
        </w:rPr>
        <w:lastRenderedPageBreak/>
        <w:t>308.</w:t>
      </w:r>
      <w:r w:rsidRPr="00B86FC1">
        <w:rPr>
          <w:noProof/>
        </w:rPr>
        <w:tab/>
        <w:t>Prisk GK, Guy HJ, Elliott AR, Paiva M, West JB. Ventilatory inhomogeneity determined from multiple-breath washouts during sustained microgravity on Spacelab SLS-1. J Appl Physiol (1985). 1995;78(2):597-607.</w:t>
      </w:r>
    </w:p>
    <w:p w14:paraId="216CCE74" w14:textId="77777777" w:rsidR="00B86FC1" w:rsidRPr="00B86FC1" w:rsidRDefault="00B86FC1" w:rsidP="00B86FC1">
      <w:pPr>
        <w:pStyle w:val="EndNoteBibliography"/>
        <w:spacing w:after="240"/>
        <w:rPr>
          <w:noProof/>
        </w:rPr>
      </w:pPr>
      <w:r w:rsidRPr="00B86FC1">
        <w:rPr>
          <w:noProof/>
        </w:rPr>
        <w:t>309.</w:t>
      </w:r>
      <w:r w:rsidRPr="00B86FC1">
        <w:rPr>
          <w:noProof/>
        </w:rPr>
        <w:tab/>
        <w:t>Gustafsson PM. Pulmonary gas trapping increases in asthmatic children and adolescents in the supine position. Pediatr Pulmonol. 2003;36(1):34-42.</w:t>
      </w:r>
    </w:p>
    <w:p w14:paraId="208A22C4" w14:textId="77777777" w:rsidR="00B86FC1" w:rsidRPr="00B86FC1" w:rsidRDefault="00B86FC1" w:rsidP="00B86FC1">
      <w:pPr>
        <w:pStyle w:val="EndNoteBibliography"/>
        <w:spacing w:after="240"/>
        <w:rPr>
          <w:noProof/>
        </w:rPr>
      </w:pPr>
      <w:r w:rsidRPr="00B86FC1">
        <w:rPr>
          <w:noProof/>
        </w:rPr>
        <w:t>310.</w:t>
      </w:r>
      <w:r w:rsidRPr="00B86FC1">
        <w:rPr>
          <w:noProof/>
        </w:rPr>
        <w:tab/>
        <w:t>Kee K, Stuart-Andrews C, Nilsen K, Wrobel JP, Thompson BR, Naughton MT. Ventilation heterogeneity is increased in patients with chronic heart failure. Physiol Rep. 2015;3(10).</w:t>
      </w:r>
    </w:p>
    <w:p w14:paraId="77312696" w14:textId="77777777" w:rsidR="00B86FC1" w:rsidRPr="00B86FC1" w:rsidRDefault="00B86FC1" w:rsidP="00B86FC1">
      <w:pPr>
        <w:pStyle w:val="EndNoteBibliography"/>
        <w:spacing w:after="240"/>
        <w:rPr>
          <w:noProof/>
        </w:rPr>
      </w:pPr>
      <w:r w:rsidRPr="00B86FC1">
        <w:rPr>
          <w:noProof/>
        </w:rPr>
        <w:t>311.</w:t>
      </w:r>
      <w:r w:rsidRPr="00B86FC1">
        <w:rPr>
          <w:noProof/>
        </w:rPr>
        <w:tab/>
        <w:t>Gronkvist M, Bergsten E, Gustafsson PM. Effects of body posture and tidal volume on inter- and intraregional ventilation distribution in healthy men. J Appl Physiol (1985). 2002;92(2):634-42.</w:t>
      </w:r>
    </w:p>
    <w:p w14:paraId="3B90F0CB" w14:textId="77777777" w:rsidR="00B86FC1" w:rsidRPr="00B86FC1" w:rsidRDefault="00B86FC1" w:rsidP="00B86FC1">
      <w:pPr>
        <w:pStyle w:val="EndNoteBibliography"/>
        <w:spacing w:after="240"/>
        <w:rPr>
          <w:noProof/>
        </w:rPr>
      </w:pPr>
      <w:r w:rsidRPr="00B86FC1">
        <w:rPr>
          <w:noProof/>
        </w:rPr>
        <w:t>312.</w:t>
      </w:r>
      <w:r w:rsidRPr="00B86FC1">
        <w:rPr>
          <w:noProof/>
        </w:rPr>
        <w:tab/>
        <w:t>Svenningsen S, Guo F, McCormack DG, Parraga G. Noncystic Fibrosis Bronchiectasis: Regional Abnormalities and Response to Airway Clearance Therapy Using Pulmonary Functional Magnetic Resonance Imaging. Academic Radiology. 2017;24(1):4-12.</w:t>
      </w:r>
    </w:p>
    <w:p w14:paraId="3A8EDEC1" w14:textId="77777777" w:rsidR="00B86FC1" w:rsidRPr="00B86FC1" w:rsidRDefault="00B86FC1" w:rsidP="00B86FC1">
      <w:pPr>
        <w:pStyle w:val="EndNoteBibliography"/>
        <w:spacing w:after="240"/>
        <w:rPr>
          <w:noProof/>
        </w:rPr>
      </w:pPr>
      <w:r w:rsidRPr="00B86FC1">
        <w:rPr>
          <w:noProof/>
        </w:rPr>
        <w:t>313.</w:t>
      </w:r>
      <w:r w:rsidRPr="00B86FC1">
        <w:rPr>
          <w:noProof/>
        </w:rPr>
        <w:tab/>
        <w:t>Muradyan I, Loring SH, Ferrigno M, Lindholm P, Topulos GP, Patz S, Butler JP. Inhalation heterogeneity from subresidual volumes in elite divers. J Appl Physiol (1985). 2010;109(6):1969-73.</w:t>
      </w:r>
    </w:p>
    <w:p w14:paraId="7B4D6D98" w14:textId="77777777" w:rsidR="00B86FC1" w:rsidRPr="00B86FC1" w:rsidRDefault="00B86FC1" w:rsidP="00B86FC1">
      <w:pPr>
        <w:pStyle w:val="EndNoteBibliography"/>
        <w:spacing w:after="240"/>
        <w:rPr>
          <w:noProof/>
        </w:rPr>
      </w:pPr>
      <w:r w:rsidRPr="00B86FC1">
        <w:rPr>
          <w:noProof/>
        </w:rPr>
        <w:t>314.</w:t>
      </w:r>
      <w:r w:rsidRPr="00B86FC1">
        <w:rPr>
          <w:noProof/>
        </w:rPr>
        <w:tab/>
        <w:t>Hughes PJC, Smith L, Chan H-F, Tahir BA, Norquay G, Collier GJ, Biancardi AM, Marshall H, Wild JM. Assessment of the influence of lung inflation state on the quantitative parameters derived from hyperpolarized gas lung ventilation MRI in healthy volunteers. Journal of Applied Physiology. 2018.</w:t>
      </w:r>
    </w:p>
    <w:p w14:paraId="104EFEFD" w14:textId="77777777" w:rsidR="00B86FC1" w:rsidRPr="00B86FC1" w:rsidRDefault="00B86FC1" w:rsidP="00B86FC1">
      <w:pPr>
        <w:pStyle w:val="EndNoteBibliography"/>
        <w:spacing w:after="240"/>
        <w:rPr>
          <w:noProof/>
        </w:rPr>
      </w:pPr>
      <w:r w:rsidRPr="00B86FC1">
        <w:rPr>
          <w:noProof/>
        </w:rPr>
        <w:t>315.</w:t>
      </w:r>
      <w:r w:rsidRPr="00B86FC1">
        <w:rPr>
          <w:noProof/>
        </w:rPr>
        <w:tab/>
        <w:t>Fink RJ, Doershuk CF, Tucker AS, Stern RC, Boat TF, Matthews LW. Pulmonary Function and Morbidity in 40 Adult Patients with Cystic Fibrosis. Chest. 1978;74(6):643-7.</w:t>
      </w:r>
    </w:p>
    <w:p w14:paraId="0B899D78" w14:textId="77777777" w:rsidR="00B86FC1" w:rsidRPr="00B86FC1" w:rsidRDefault="00B86FC1" w:rsidP="00B86FC1">
      <w:pPr>
        <w:pStyle w:val="EndNoteBibliography"/>
        <w:spacing w:after="240"/>
        <w:rPr>
          <w:noProof/>
        </w:rPr>
      </w:pPr>
      <w:r w:rsidRPr="00B86FC1">
        <w:rPr>
          <w:noProof/>
        </w:rPr>
        <w:t>316.</w:t>
      </w:r>
      <w:r w:rsidRPr="00B86FC1">
        <w:rPr>
          <w:noProof/>
        </w:rPr>
        <w:tab/>
        <w:t>Yammine S, Singer F, Latzin P. One size does not fit all - Impact of the one liter tidal volume breathing protocol on indices from nitrogen multiple-breath washout in children. European Respiratory Journal. 2012;40(Suppl 56).</w:t>
      </w:r>
    </w:p>
    <w:p w14:paraId="59F37442" w14:textId="77777777" w:rsidR="00B86FC1" w:rsidRPr="00B86FC1" w:rsidRDefault="00B86FC1" w:rsidP="00B86FC1">
      <w:pPr>
        <w:pStyle w:val="EndNoteBibliography"/>
        <w:spacing w:after="240"/>
        <w:rPr>
          <w:noProof/>
        </w:rPr>
      </w:pPr>
      <w:r w:rsidRPr="00B86FC1">
        <w:rPr>
          <w:noProof/>
        </w:rPr>
        <w:t>317.</w:t>
      </w:r>
      <w:r w:rsidRPr="00B86FC1">
        <w:rPr>
          <w:noProof/>
        </w:rPr>
        <w:tab/>
        <w:t>Perez M, Groeneveld IF, Santana-Sosa E, Fiuza-Luces C, Gonzalez-Saiz L, Villa-Asensi JR, Lopez-Mojares LM, Rubio M, Lucia A. Aerobic fitness is associated with lower risk of hospitalization in children with cystic fibrosis. Pediatr Pulmonol. 2014;49(7):641-9.</w:t>
      </w:r>
    </w:p>
    <w:p w14:paraId="32867E43" w14:textId="77777777" w:rsidR="00B86FC1" w:rsidRPr="00B86FC1" w:rsidRDefault="00B86FC1" w:rsidP="00B86FC1">
      <w:pPr>
        <w:pStyle w:val="EndNoteBibliography"/>
        <w:spacing w:after="240"/>
        <w:rPr>
          <w:noProof/>
        </w:rPr>
      </w:pPr>
      <w:r w:rsidRPr="00B86FC1">
        <w:rPr>
          <w:noProof/>
        </w:rPr>
        <w:t>318.</w:t>
      </w:r>
      <w:r w:rsidRPr="00B86FC1">
        <w:rPr>
          <w:noProof/>
        </w:rPr>
        <w:tab/>
        <w:t>Hebestreit H, Arets HG, Aurora P, Boas S, Cerny F, Hulzebos EH, Karila C, Lands LC, Lowman JD, Swisher A, Urquhart DS. Statement on Exercise Testing in Cystic Fibrosis. Respiration. 2015;90(4):332-51.</w:t>
      </w:r>
    </w:p>
    <w:p w14:paraId="620DD7D9" w14:textId="77777777" w:rsidR="00B86FC1" w:rsidRPr="00B86FC1" w:rsidRDefault="00B86FC1" w:rsidP="00B86FC1">
      <w:pPr>
        <w:pStyle w:val="EndNoteBibliography"/>
        <w:spacing w:after="240"/>
        <w:rPr>
          <w:noProof/>
        </w:rPr>
      </w:pPr>
      <w:r w:rsidRPr="00B86FC1">
        <w:rPr>
          <w:noProof/>
        </w:rPr>
        <w:t>319.</w:t>
      </w:r>
      <w:r w:rsidRPr="00B86FC1">
        <w:rPr>
          <w:noProof/>
        </w:rPr>
        <w:tab/>
        <w:t>Williams CA, Stevens D. Physical activity and exercise training in young people with cystic fibrosis: Current recommendations and evidence. Journal of Sport and Health Science. 2013;2(1):39-46.</w:t>
      </w:r>
    </w:p>
    <w:p w14:paraId="38321DB1" w14:textId="77777777" w:rsidR="00B86FC1" w:rsidRPr="00B86FC1" w:rsidRDefault="00B86FC1" w:rsidP="00B86FC1">
      <w:pPr>
        <w:pStyle w:val="EndNoteBibliography"/>
        <w:spacing w:after="240"/>
        <w:rPr>
          <w:noProof/>
        </w:rPr>
      </w:pPr>
      <w:r w:rsidRPr="00B86FC1">
        <w:rPr>
          <w:noProof/>
        </w:rPr>
        <w:t>320.</w:t>
      </w:r>
      <w:r w:rsidRPr="00B86FC1">
        <w:rPr>
          <w:noProof/>
        </w:rPr>
        <w:tab/>
        <w:t>Urquhart DS, Vendrusculo FM. Clinical interpretation of cardiopulmonary exercise testing in cystic fibrosis and implications for exercise counselling. Paediatric Respiratory Reviews. 2017;24:72-8.</w:t>
      </w:r>
    </w:p>
    <w:p w14:paraId="11AFA3C5" w14:textId="77777777" w:rsidR="00B86FC1" w:rsidRPr="00B86FC1" w:rsidRDefault="00B86FC1" w:rsidP="00B86FC1">
      <w:pPr>
        <w:pStyle w:val="EndNoteBibliography"/>
        <w:spacing w:after="240"/>
        <w:rPr>
          <w:noProof/>
        </w:rPr>
      </w:pPr>
      <w:r w:rsidRPr="00B86FC1">
        <w:rPr>
          <w:noProof/>
        </w:rPr>
        <w:t>321.</w:t>
      </w:r>
      <w:r w:rsidRPr="00B86FC1">
        <w:rPr>
          <w:noProof/>
        </w:rPr>
        <w:tab/>
        <w:t>Avramidou V, Hatziagorou E, Kampouras A, Hebestreit H, Kourouki E, Kirvassilis F, Tsanakas J. Lung clearance index (LCI) as a predictor of exercise limitation among CF patients. Pediatr Pulmonol. 2018;53(1):81-7.</w:t>
      </w:r>
    </w:p>
    <w:p w14:paraId="0864F837" w14:textId="77777777" w:rsidR="00B86FC1" w:rsidRPr="00B86FC1" w:rsidRDefault="00B86FC1" w:rsidP="00B86FC1">
      <w:pPr>
        <w:pStyle w:val="EndNoteBibliography"/>
        <w:spacing w:after="240"/>
        <w:rPr>
          <w:noProof/>
        </w:rPr>
      </w:pPr>
      <w:r w:rsidRPr="00B86FC1">
        <w:rPr>
          <w:noProof/>
        </w:rPr>
        <w:t>322.</w:t>
      </w:r>
      <w:r w:rsidRPr="00B86FC1">
        <w:rPr>
          <w:noProof/>
        </w:rPr>
        <w:tab/>
        <w:t>Main E, Grillo L, Rand S. Airway clearance strategies in cystic fibrosis and non-cystic fibrosis bronchiectasis. Seminars in Respiratory and Critical Care Medicine. 2015;36(2):251-66.</w:t>
      </w:r>
    </w:p>
    <w:p w14:paraId="064CF205" w14:textId="77777777" w:rsidR="00B86FC1" w:rsidRPr="00B86FC1" w:rsidRDefault="00B86FC1" w:rsidP="00B86FC1">
      <w:pPr>
        <w:pStyle w:val="EndNoteBibliography"/>
        <w:spacing w:after="240"/>
        <w:rPr>
          <w:noProof/>
        </w:rPr>
      </w:pPr>
      <w:r w:rsidRPr="00B86FC1">
        <w:rPr>
          <w:noProof/>
        </w:rPr>
        <w:t>323.</w:t>
      </w:r>
      <w:r w:rsidRPr="00B86FC1">
        <w:rPr>
          <w:noProof/>
        </w:rPr>
        <w:tab/>
        <w:t>Vendrusculo FM, Johnstone Z, Dhouieb E, Donadio MVF, Cunningham S, Urquhart DS. Airway clearance physiotherapy improves ventilatory dynamics during exercise in patients with cystic fibrosis: a pilot study. Arch Dis Child. 2018.</w:t>
      </w:r>
    </w:p>
    <w:p w14:paraId="5AF7CB20" w14:textId="77777777" w:rsidR="00B86FC1" w:rsidRPr="00B86FC1" w:rsidRDefault="00B86FC1" w:rsidP="00B86FC1">
      <w:pPr>
        <w:pStyle w:val="EndNoteBibliography"/>
        <w:spacing w:after="240"/>
        <w:rPr>
          <w:noProof/>
        </w:rPr>
      </w:pPr>
      <w:r w:rsidRPr="00B86FC1">
        <w:rPr>
          <w:noProof/>
        </w:rPr>
        <w:t>324.</w:t>
      </w:r>
      <w:r w:rsidRPr="00B86FC1">
        <w:rPr>
          <w:noProof/>
        </w:rPr>
        <w:tab/>
        <w:t>Radtke T, Boni L, Bohnacker P, Maggi-Beba M, Fischer P, Kriemler S, Benden C, Dressel H. Acute effects of combined exercise and oscillatory positive expiratory pressure therapy on sputum properties and lung diffusing capacity in cystic fibrosis: a randomized, controlled, crossover trial. BMC Pulmonary Medicine. 2018;18(1):99.</w:t>
      </w:r>
    </w:p>
    <w:p w14:paraId="18488139" w14:textId="77777777" w:rsidR="00B86FC1" w:rsidRPr="00B86FC1" w:rsidRDefault="00B86FC1" w:rsidP="00B86FC1">
      <w:pPr>
        <w:pStyle w:val="EndNoteBibliography"/>
        <w:spacing w:after="240"/>
        <w:rPr>
          <w:noProof/>
        </w:rPr>
      </w:pPr>
      <w:r w:rsidRPr="00B86FC1">
        <w:rPr>
          <w:noProof/>
        </w:rPr>
        <w:lastRenderedPageBreak/>
        <w:t>325.</w:t>
      </w:r>
      <w:r w:rsidRPr="00B86FC1">
        <w:rPr>
          <w:noProof/>
        </w:rPr>
        <w:tab/>
        <w:t>Stevens D, Oades PJ, Williams CA. Airflow limitation following cardiopulmonary exercise testing and heavy-intensity intermittent exercise in children with cystic fibrosis. European Journal of Pediatrics. 2015;174(2):251-7.</w:t>
      </w:r>
    </w:p>
    <w:p w14:paraId="57D32926" w14:textId="77777777" w:rsidR="00B86FC1" w:rsidRPr="00B86FC1" w:rsidRDefault="00B86FC1" w:rsidP="00B86FC1">
      <w:pPr>
        <w:pStyle w:val="EndNoteBibliography"/>
        <w:spacing w:after="240"/>
        <w:rPr>
          <w:noProof/>
        </w:rPr>
      </w:pPr>
      <w:r w:rsidRPr="00B86FC1">
        <w:rPr>
          <w:rFonts w:hint="eastAsia"/>
          <w:noProof/>
        </w:rPr>
        <w:t>326.</w:t>
      </w:r>
      <w:r w:rsidRPr="00B86FC1">
        <w:rPr>
          <w:rFonts w:hint="eastAsia"/>
          <w:noProof/>
        </w:rPr>
        <w:tab/>
        <w:t>Wrobel JP, Ellis MJ, Kee K, Stuart</w:t>
      </w:r>
      <w:r w:rsidRPr="00B86FC1">
        <w:rPr>
          <w:rFonts w:hint="eastAsia"/>
          <w:noProof/>
        </w:rPr>
        <w:t>‐</w:t>
      </w:r>
      <w:r w:rsidRPr="00B86FC1">
        <w:rPr>
          <w:rFonts w:hint="eastAsia"/>
          <w:noProof/>
        </w:rPr>
        <w:t>Andrews CR, Thompson</w:t>
      </w:r>
      <w:r w:rsidRPr="00B86FC1">
        <w:rPr>
          <w:noProof/>
        </w:rPr>
        <w:t xml:space="preserve"> BR. Maximal exercise does not increase ventilation heterogeneity in healthy trained adults. Physiol Rep. 2016;4(7).</w:t>
      </w:r>
    </w:p>
    <w:p w14:paraId="4759312D" w14:textId="77777777" w:rsidR="00B86FC1" w:rsidRPr="00B86FC1" w:rsidRDefault="00B86FC1" w:rsidP="00B86FC1">
      <w:pPr>
        <w:pStyle w:val="EndNoteBibliography"/>
        <w:spacing w:after="240"/>
        <w:rPr>
          <w:noProof/>
        </w:rPr>
      </w:pPr>
      <w:r w:rsidRPr="00B86FC1">
        <w:rPr>
          <w:noProof/>
        </w:rPr>
        <w:t>327.</w:t>
      </w:r>
      <w:r w:rsidRPr="00B86FC1">
        <w:rPr>
          <w:noProof/>
        </w:rPr>
        <w:tab/>
        <w:t>Waters V, Stanojevic S, Atenafu EG, Lu A, Yau Y, Tullis E, Ratjen F. Effect of pulmonary exacerbations on long-term lung function decline in cystic fibrosis. Eur Respir J. 2012;40(1):61-6.</w:t>
      </w:r>
    </w:p>
    <w:p w14:paraId="46C53B41" w14:textId="77777777" w:rsidR="00B86FC1" w:rsidRPr="00B86FC1" w:rsidRDefault="00B86FC1" w:rsidP="00B86FC1">
      <w:pPr>
        <w:pStyle w:val="EndNoteBibliography"/>
        <w:spacing w:after="240"/>
        <w:rPr>
          <w:noProof/>
        </w:rPr>
      </w:pPr>
      <w:r w:rsidRPr="00B86FC1">
        <w:rPr>
          <w:noProof/>
        </w:rPr>
        <w:t>328.</w:t>
      </w:r>
      <w:r w:rsidRPr="00B86FC1">
        <w:rPr>
          <w:noProof/>
        </w:rPr>
        <w:tab/>
        <w:t>Sanders DB, Hoffman LR, Emerson J, Gibson RL, Rosenfeld M, Redding GJ, Goss CH. Return of FEV1 after pulmonary exacerbation in children with cystic fibrosis. Pediatr Pulmonol. 2010;45(2):127-34.</w:t>
      </w:r>
    </w:p>
    <w:p w14:paraId="0177872D" w14:textId="77777777" w:rsidR="00B86FC1" w:rsidRPr="00B86FC1" w:rsidRDefault="00B86FC1" w:rsidP="00B86FC1">
      <w:pPr>
        <w:pStyle w:val="EndNoteBibliography"/>
        <w:spacing w:after="240"/>
        <w:rPr>
          <w:noProof/>
        </w:rPr>
      </w:pPr>
      <w:r w:rsidRPr="00B86FC1">
        <w:rPr>
          <w:noProof/>
        </w:rPr>
        <w:t>329.</w:t>
      </w:r>
      <w:r w:rsidRPr="00B86FC1">
        <w:rPr>
          <w:noProof/>
        </w:rPr>
        <w:tab/>
        <w:t>Stanojevic S, Ratjen F. Physiologic endpoints for clinical studies for cystic fibrosis. J Cyst Fibros. 2016;15(4):416-23.</w:t>
      </w:r>
    </w:p>
    <w:p w14:paraId="288E98E1" w14:textId="77777777" w:rsidR="00B86FC1" w:rsidRPr="00B86FC1" w:rsidRDefault="00B86FC1" w:rsidP="00B86FC1">
      <w:pPr>
        <w:pStyle w:val="EndNoteBibliography"/>
        <w:spacing w:after="240"/>
        <w:rPr>
          <w:noProof/>
        </w:rPr>
      </w:pPr>
      <w:r w:rsidRPr="00B86FC1">
        <w:rPr>
          <w:noProof/>
        </w:rPr>
        <w:t>330.</w:t>
      </w:r>
      <w:r w:rsidRPr="00B86FC1">
        <w:rPr>
          <w:noProof/>
        </w:rPr>
        <w:tab/>
        <w:t>Amin R, Stanojevic S, Kane M, Webster H, Ratjen F. A randomized controlled trial to evaluate the lung clearance index as an outcome measure for early phase studies in patients with cystic fibrosis. Respiratory Medicine. 2016;112:59-64.</w:t>
      </w:r>
    </w:p>
    <w:p w14:paraId="041F69E4" w14:textId="77777777" w:rsidR="00B86FC1" w:rsidRPr="00B86FC1" w:rsidRDefault="00B86FC1" w:rsidP="00B86FC1">
      <w:pPr>
        <w:pStyle w:val="EndNoteBibliography"/>
        <w:spacing w:after="240"/>
        <w:rPr>
          <w:noProof/>
        </w:rPr>
      </w:pPr>
      <w:r w:rsidRPr="00B86FC1">
        <w:rPr>
          <w:noProof/>
        </w:rPr>
        <w:t>331.</w:t>
      </w:r>
      <w:r w:rsidRPr="00B86FC1">
        <w:rPr>
          <w:noProof/>
        </w:rPr>
        <w:tab/>
        <w:t>Vermeulen F, Proesmans M, Boon M, Havermans T, De Boeck K. Lung clearance index predicts pulmonary exacerbations in young patients with cystic fibrosis. Thorax. 2014;69(1):39-45.</w:t>
      </w:r>
    </w:p>
    <w:p w14:paraId="67575265" w14:textId="77777777" w:rsidR="00B86FC1" w:rsidRPr="00B86FC1" w:rsidRDefault="00B86FC1" w:rsidP="00B86FC1">
      <w:pPr>
        <w:pStyle w:val="EndNoteBibliography"/>
        <w:spacing w:after="240"/>
        <w:rPr>
          <w:noProof/>
        </w:rPr>
      </w:pPr>
      <w:r w:rsidRPr="00B86FC1">
        <w:rPr>
          <w:noProof/>
        </w:rPr>
        <w:t>332.</w:t>
      </w:r>
      <w:r w:rsidRPr="00B86FC1">
        <w:rPr>
          <w:noProof/>
        </w:rPr>
        <w:tab/>
        <w:t>Vanderhelst E, De Meirleir L, Schuermans D, Malfroot A, Vincken W, Verbanck S. Evidence of an acinar response following treatment for exacerbation in adult patients with cystic fibrosis. Respiration. 2014;87(6):492-8.</w:t>
      </w:r>
    </w:p>
    <w:p w14:paraId="6720264E" w14:textId="77777777" w:rsidR="00B86FC1" w:rsidRPr="00B86FC1" w:rsidRDefault="00B86FC1" w:rsidP="00B86FC1">
      <w:pPr>
        <w:pStyle w:val="EndNoteBibliography"/>
        <w:spacing w:after="240"/>
        <w:rPr>
          <w:noProof/>
        </w:rPr>
      </w:pPr>
      <w:r w:rsidRPr="00B86FC1">
        <w:rPr>
          <w:noProof/>
        </w:rPr>
        <w:t>333.</w:t>
      </w:r>
      <w:r w:rsidRPr="00B86FC1">
        <w:rPr>
          <w:noProof/>
        </w:rPr>
        <w:tab/>
        <w:t>Fuchs SI, Eder J, Ellemunter H, Gappa M. Lung clearance index: Normal values, repeatability, and reproducibility in healthy children and adolescents. Pediatric Pulmonology. 2009;44(12):1180-5.</w:t>
      </w:r>
    </w:p>
    <w:p w14:paraId="7DE5411C" w14:textId="77777777" w:rsidR="00B86FC1" w:rsidRPr="00B86FC1" w:rsidRDefault="00B86FC1" w:rsidP="00B86FC1">
      <w:pPr>
        <w:pStyle w:val="EndNoteBibliography"/>
        <w:spacing w:after="240"/>
        <w:rPr>
          <w:noProof/>
        </w:rPr>
      </w:pPr>
      <w:r w:rsidRPr="00B86FC1">
        <w:rPr>
          <w:noProof/>
        </w:rPr>
        <w:t>334.</w:t>
      </w:r>
      <w:r w:rsidRPr="00B86FC1">
        <w:rPr>
          <w:noProof/>
        </w:rPr>
        <w:tab/>
        <w:t>Oude Engberink E, Ratjen F, Davis SD, Retsch-Bogart G, Amin R, Stanojevic S. Inter-test reproducibility of the lung clearance index measured by multiple breath washout. Eur Respir J. 2017;50(4).</w:t>
      </w:r>
    </w:p>
    <w:p w14:paraId="20F42184" w14:textId="77777777" w:rsidR="00B86FC1" w:rsidRPr="00B86FC1" w:rsidRDefault="00B86FC1" w:rsidP="00B86FC1">
      <w:pPr>
        <w:pStyle w:val="EndNoteBibliography"/>
        <w:spacing w:after="240"/>
        <w:rPr>
          <w:noProof/>
        </w:rPr>
      </w:pPr>
      <w:r w:rsidRPr="00B86FC1">
        <w:rPr>
          <w:noProof/>
        </w:rPr>
        <w:t>335.</w:t>
      </w:r>
      <w:r w:rsidRPr="00B86FC1">
        <w:rPr>
          <w:noProof/>
        </w:rPr>
        <w:tab/>
        <w:t>Stanojevic S, Davis SD, Retsch-Bogart G, Webster H, Davis M, Johnson RC, Jensen R, Pizarro ME, Kane M, Clem CC, Schornick L, Subbarao P, Ratjen FA. Progression of Lung Disease in Preschool Patients with Cystic Fibrosis. Am J Respir Crit Care Med. 2017;195(9):1216-25.</w:t>
      </w:r>
    </w:p>
    <w:p w14:paraId="674DA042" w14:textId="77777777" w:rsidR="00B86FC1" w:rsidRPr="00B86FC1" w:rsidRDefault="00B86FC1" w:rsidP="00B86FC1">
      <w:pPr>
        <w:pStyle w:val="EndNoteBibliography"/>
        <w:spacing w:after="240"/>
        <w:rPr>
          <w:noProof/>
        </w:rPr>
      </w:pPr>
      <w:r w:rsidRPr="00B86FC1">
        <w:rPr>
          <w:noProof/>
        </w:rPr>
        <w:t>336.</w:t>
      </w:r>
      <w:r w:rsidRPr="00B86FC1">
        <w:rPr>
          <w:noProof/>
        </w:rPr>
        <w:tab/>
        <w:t>Yammine S, Bigler A, Casaulta C, Singer F, Latzin P. Reasons for heterogeneous change in LCI in children with cystic fibrosis after antibiotic treatment. Thorax. 2014;69(2):183.</w:t>
      </w:r>
    </w:p>
    <w:p w14:paraId="127350EE" w14:textId="77777777" w:rsidR="00B86FC1" w:rsidRPr="00B86FC1" w:rsidRDefault="00B86FC1" w:rsidP="00B86FC1">
      <w:pPr>
        <w:pStyle w:val="EndNoteBibliography"/>
        <w:spacing w:after="240"/>
        <w:rPr>
          <w:noProof/>
        </w:rPr>
      </w:pPr>
      <w:r w:rsidRPr="00B86FC1">
        <w:rPr>
          <w:noProof/>
        </w:rPr>
        <w:t>337.</w:t>
      </w:r>
      <w:r w:rsidRPr="00B86FC1">
        <w:rPr>
          <w:noProof/>
        </w:rPr>
        <w:tab/>
        <w:t>Singer F, Kieninger E, Abbas C, Yammine S, Fuchs O, Proietti E, Regamey N, Casaulta C, Frey U, Latzin P. Practicability of nitrogen multiple-breath washout measurements in a pediatric cystic fibrosis outpatient setting. Pediatr Pulmonol. 2013;48(8):739-46.</w:t>
      </w:r>
    </w:p>
    <w:p w14:paraId="79397707" w14:textId="77777777" w:rsidR="00B86FC1" w:rsidRPr="00B86FC1" w:rsidRDefault="00B86FC1" w:rsidP="00B86FC1">
      <w:pPr>
        <w:pStyle w:val="EndNoteBibliography"/>
        <w:spacing w:after="240"/>
        <w:rPr>
          <w:noProof/>
        </w:rPr>
      </w:pPr>
      <w:r w:rsidRPr="00B86FC1">
        <w:rPr>
          <w:noProof/>
        </w:rPr>
        <w:t>338.</w:t>
      </w:r>
      <w:r w:rsidRPr="00B86FC1">
        <w:rPr>
          <w:noProof/>
        </w:rPr>
        <w:tab/>
        <w:t>Green K, Kongstad T, Skov M, Buchvald F, Rosthoj S, Marott JL, Gustafsson P, Pressler T, Nielsen KG. Variability of monthly nitrogen multiple-breath washout during one year in children with cystic fibrosis. J Cyst Fibros. 2018;17(2):242-8.</w:t>
      </w:r>
    </w:p>
    <w:p w14:paraId="68F9BCA6" w14:textId="77777777" w:rsidR="00B86FC1" w:rsidRPr="00B86FC1" w:rsidRDefault="00B86FC1" w:rsidP="00B86FC1">
      <w:pPr>
        <w:pStyle w:val="EndNoteBibliography"/>
        <w:spacing w:after="240"/>
        <w:rPr>
          <w:noProof/>
        </w:rPr>
      </w:pPr>
      <w:r w:rsidRPr="00B86FC1">
        <w:rPr>
          <w:noProof/>
        </w:rPr>
        <w:t>339.</w:t>
      </w:r>
      <w:r w:rsidRPr="00B86FC1">
        <w:rPr>
          <w:noProof/>
        </w:rPr>
        <w:tab/>
        <w:t>Bland JM, Altman DG. Statistical methods for assessing agreement between two methods of clinical measurement. Lancet. 1986;1(8476):307-10.</w:t>
      </w:r>
    </w:p>
    <w:p w14:paraId="75ADAD5B" w14:textId="77777777" w:rsidR="00B86FC1" w:rsidRPr="00B86FC1" w:rsidRDefault="00B86FC1" w:rsidP="00B86FC1">
      <w:pPr>
        <w:pStyle w:val="EndNoteBibliography"/>
        <w:spacing w:after="240"/>
        <w:rPr>
          <w:noProof/>
        </w:rPr>
      </w:pPr>
      <w:r w:rsidRPr="00B86FC1">
        <w:rPr>
          <w:noProof/>
        </w:rPr>
        <w:t>340.</w:t>
      </w:r>
      <w:r w:rsidRPr="00B86FC1">
        <w:rPr>
          <w:noProof/>
        </w:rPr>
        <w:tab/>
        <w:t>Chinn S. Statistics in respiratory medicine. 2. Repeatability and method comparison. Thorax. 1991;46(6):454-6.</w:t>
      </w:r>
    </w:p>
    <w:p w14:paraId="45EAED68" w14:textId="77777777" w:rsidR="00B86FC1" w:rsidRPr="00B86FC1" w:rsidRDefault="00B86FC1" w:rsidP="00B86FC1">
      <w:pPr>
        <w:pStyle w:val="EndNoteBibliography"/>
        <w:spacing w:after="240"/>
        <w:rPr>
          <w:noProof/>
        </w:rPr>
      </w:pPr>
      <w:r w:rsidRPr="00B86FC1">
        <w:rPr>
          <w:noProof/>
        </w:rPr>
        <w:t>341.</w:t>
      </w:r>
      <w:r w:rsidRPr="00B86FC1">
        <w:rPr>
          <w:noProof/>
        </w:rPr>
        <w:tab/>
        <w:t>Noordzij M, Tripepi G, Dekker FW, Zoccali C, Tanck MW, Jager KJ. Sample size calculations: basic principles and common pitfalls. Nephrology, Dialysis, Transplantation. 2010;25(5):1388-93.</w:t>
      </w:r>
    </w:p>
    <w:p w14:paraId="56C1C909" w14:textId="77777777" w:rsidR="00B86FC1" w:rsidRPr="00B86FC1" w:rsidRDefault="00B86FC1" w:rsidP="00B86FC1">
      <w:pPr>
        <w:pStyle w:val="EndNoteBibliography"/>
        <w:spacing w:after="240"/>
        <w:rPr>
          <w:noProof/>
        </w:rPr>
      </w:pPr>
      <w:r w:rsidRPr="00B86FC1">
        <w:rPr>
          <w:noProof/>
        </w:rPr>
        <w:t>342.</w:t>
      </w:r>
      <w:r w:rsidRPr="00B86FC1">
        <w:rPr>
          <w:noProof/>
        </w:rPr>
        <w:tab/>
        <w:t>O’Neill K, Elborn JS, Tunney MM, Bradley JM. Response. Chest. 2016;150(6):1413-4.</w:t>
      </w:r>
    </w:p>
    <w:p w14:paraId="16BA6C0E" w14:textId="77777777" w:rsidR="00B86FC1" w:rsidRPr="00B86FC1" w:rsidRDefault="00B86FC1" w:rsidP="00B86FC1">
      <w:pPr>
        <w:pStyle w:val="EndNoteBibliography"/>
        <w:spacing w:after="240"/>
        <w:rPr>
          <w:noProof/>
        </w:rPr>
      </w:pPr>
      <w:r w:rsidRPr="00B86FC1">
        <w:rPr>
          <w:noProof/>
        </w:rPr>
        <w:lastRenderedPageBreak/>
        <w:t>343.</w:t>
      </w:r>
      <w:r w:rsidRPr="00B86FC1">
        <w:rPr>
          <w:noProof/>
        </w:rPr>
        <w:tab/>
        <w:t>Svedberg M, Gustafsson PM, Robinson PD, Rosberg M, Lindblad A. Variability of lung clearance index in clinically stable cystic fibrosis lung disease in school age children. J Cyst Fibros. 2018;17(2):236-41.</w:t>
      </w:r>
    </w:p>
    <w:p w14:paraId="2E036AD6" w14:textId="77777777" w:rsidR="00B86FC1" w:rsidRPr="00B86FC1" w:rsidRDefault="00B86FC1" w:rsidP="00B86FC1">
      <w:pPr>
        <w:pStyle w:val="EndNoteBibliography"/>
        <w:spacing w:after="240"/>
        <w:rPr>
          <w:noProof/>
        </w:rPr>
      </w:pPr>
      <w:r w:rsidRPr="00B86FC1">
        <w:rPr>
          <w:noProof/>
        </w:rPr>
        <w:t>344.</w:t>
      </w:r>
      <w:r w:rsidRPr="00B86FC1">
        <w:rPr>
          <w:noProof/>
        </w:rPr>
        <w:tab/>
        <w:t>Chen XJ, Moller HE, Chawla MS, Cofer GP, Driehuys B, Hedlund LW, Johnson GA. Spatially resolved measurements of hyperpolarized gas properties in the lung in vivo. Part I: diffusion coefficient. Magnetic Resonance in Medicine. 1999;42(4):721-8.</w:t>
      </w:r>
    </w:p>
    <w:p w14:paraId="43361343" w14:textId="77777777" w:rsidR="00B86FC1" w:rsidRPr="00B86FC1" w:rsidRDefault="00B86FC1" w:rsidP="00B86FC1">
      <w:pPr>
        <w:pStyle w:val="EndNoteBibliography"/>
        <w:spacing w:after="240"/>
        <w:rPr>
          <w:noProof/>
        </w:rPr>
      </w:pPr>
      <w:r w:rsidRPr="00B86FC1">
        <w:rPr>
          <w:noProof/>
        </w:rPr>
        <w:t>345.</w:t>
      </w:r>
      <w:r w:rsidRPr="00B86FC1">
        <w:rPr>
          <w:noProof/>
        </w:rPr>
        <w:tab/>
        <w:t>Ruiz-Cabello J, Perez-Sanchez JM, Perez de Alejo R, Rodriguez I, Gonzalez-Mangado N, Peces-Barba G, Cortijo M. Diffusion-weighted 19F-MRI of lung periphery: Influence of pressure and air-SF6 composition on apparent diffusion coefficients. Respir Physiol Neurobiol. 2005;148(1-2):43-56.</w:t>
      </w:r>
    </w:p>
    <w:p w14:paraId="3476AF61" w14:textId="77777777" w:rsidR="00B86FC1" w:rsidRPr="00B86FC1" w:rsidRDefault="00B86FC1" w:rsidP="00B86FC1">
      <w:pPr>
        <w:pStyle w:val="EndNoteBibliography"/>
        <w:spacing w:after="240"/>
        <w:rPr>
          <w:noProof/>
        </w:rPr>
      </w:pPr>
      <w:r w:rsidRPr="00B86FC1">
        <w:rPr>
          <w:noProof/>
        </w:rPr>
        <w:t>346.</w:t>
      </w:r>
      <w:r w:rsidRPr="00B86FC1">
        <w:rPr>
          <w:noProof/>
        </w:rPr>
        <w:tab/>
        <w:t>Martinez FD. Early-Life Origins of Chronic Obstructive Pulmonary Disease. New England Journal of Medicine. 2016;375(9):871-8.</w:t>
      </w:r>
    </w:p>
    <w:p w14:paraId="054D9817" w14:textId="77777777" w:rsidR="00B86FC1" w:rsidRPr="00B86FC1" w:rsidRDefault="00B86FC1" w:rsidP="00B86FC1">
      <w:pPr>
        <w:pStyle w:val="EndNoteBibliography"/>
        <w:spacing w:after="240"/>
        <w:rPr>
          <w:noProof/>
        </w:rPr>
      </w:pPr>
      <w:r w:rsidRPr="00B86FC1">
        <w:rPr>
          <w:noProof/>
        </w:rPr>
        <w:t>347.</w:t>
      </w:r>
      <w:r w:rsidRPr="00B86FC1">
        <w:rPr>
          <w:noProof/>
        </w:rPr>
        <w:tab/>
        <w:t>Altes TA, Mugler JP, 3rd, Ruppert K, Tustison NJ, Gersbach J, Szentpetery S, Meyer CH, de Lange EE, Teague WG. Clinical correlates of lung ventilation defects in asthmatic children. J Allergy Clin Immunol. 2015.</w:t>
      </w:r>
    </w:p>
    <w:p w14:paraId="28F644A3" w14:textId="77777777" w:rsidR="00B86FC1" w:rsidRPr="00B86FC1" w:rsidRDefault="00B86FC1" w:rsidP="00B86FC1">
      <w:pPr>
        <w:pStyle w:val="EndNoteBibliography"/>
        <w:spacing w:after="240"/>
        <w:rPr>
          <w:noProof/>
        </w:rPr>
      </w:pPr>
      <w:r w:rsidRPr="00B86FC1">
        <w:rPr>
          <w:noProof/>
        </w:rPr>
        <w:t>348.</w:t>
      </w:r>
      <w:r w:rsidRPr="00B86FC1">
        <w:rPr>
          <w:noProof/>
        </w:rPr>
        <w:tab/>
        <w:t>Cadman RV, Lemanske RF, Jr., Evans MD, Jackson DJ, Gern JE, Sorkness RL, Fain SB. Pulmonary 3He magnetic resonance imaging of childhood asthma. J Allergy Clin Immunol. 2013;131(2):369-76.e1-5.</w:t>
      </w:r>
    </w:p>
    <w:p w14:paraId="58A76878" w14:textId="77777777" w:rsidR="00B86FC1" w:rsidRPr="00B86FC1" w:rsidRDefault="00B86FC1" w:rsidP="00B86FC1">
      <w:pPr>
        <w:pStyle w:val="EndNoteBibliography"/>
        <w:spacing w:after="240"/>
        <w:rPr>
          <w:noProof/>
        </w:rPr>
      </w:pPr>
      <w:r w:rsidRPr="00B86FC1">
        <w:rPr>
          <w:noProof/>
        </w:rPr>
        <w:t>349.</w:t>
      </w:r>
      <w:r w:rsidRPr="00B86FC1">
        <w:rPr>
          <w:noProof/>
        </w:rPr>
        <w:tab/>
        <w:t>Nyilas S, Bauman G, Pusterla O, Sommer G, Singer F, Stranzinger E, Heyer C, Ramsey K, Schlegtendal A, Benzrath S, Casaulta C, Goutaki M, Kuehni CE, Bieri O, Koerner-Rettberg C, Latzin P. Structural and Functional Lung Impairment in PCD: Assessment with MRI and Multiple Breath Washout in Comparison to Spirometry. Ann Am Thorac Soc. 2018.</w:t>
      </w:r>
    </w:p>
    <w:p w14:paraId="219B13BF" w14:textId="77777777" w:rsidR="00B86FC1" w:rsidRPr="00B86FC1" w:rsidRDefault="00B86FC1" w:rsidP="00B86FC1">
      <w:pPr>
        <w:pStyle w:val="EndNoteBibliography"/>
        <w:spacing w:after="240"/>
        <w:rPr>
          <w:noProof/>
        </w:rPr>
      </w:pPr>
      <w:r w:rsidRPr="00B86FC1">
        <w:rPr>
          <w:noProof/>
        </w:rPr>
        <w:t>350.</w:t>
      </w:r>
      <w:r w:rsidRPr="00B86FC1">
        <w:rPr>
          <w:noProof/>
        </w:rPr>
        <w:tab/>
        <w:t>Altes TA, Meyer CH, Mata JF, Froh DK, Paget-Brown A, Gerald Teague W, Fain SB, de Lange EE, Ruppert K, Botfield MC, Johnson MA, Mugler JP, 3rd. Hyperpolarized helium-3 magnetic resonance lung imaging of non-sedated infants and young children: a proof-of-concept study. Clinical Imaging. 2017;45:105-10.</w:t>
      </w:r>
    </w:p>
    <w:p w14:paraId="2C80F2C8" w14:textId="77777777" w:rsidR="00B86FC1" w:rsidRPr="00B86FC1" w:rsidRDefault="00B86FC1" w:rsidP="00B86FC1">
      <w:pPr>
        <w:pStyle w:val="EndNoteBibliography"/>
        <w:spacing w:after="240"/>
        <w:rPr>
          <w:noProof/>
        </w:rPr>
      </w:pPr>
      <w:r w:rsidRPr="00B86FC1">
        <w:rPr>
          <w:noProof/>
        </w:rPr>
        <w:t>351.</w:t>
      </w:r>
      <w:r w:rsidRPr="00B86FC1">
        <w:rPr>
          <w:noProof/>
        </w:rPr>
        <w:tab/>
        <w:t>Lucas JS, Burgess A, Mitchison HM, Moya E, Williamson M, Hogg C. Diagnosis and management of primary ciliary dyskinesia. Arch Dis Child. 2014;99(9):850-6.</w:t>
      </w:r>
    </w:p>
    <w:p w14:paraId="63D2E24B" w14:textId="77777777" w:rsidR="00B86FC1" w:rsidRPr="00B86FC1" w:rsidRDefault="00B86FC1" w:rsidP="00B86FC1">
      <w:pPr>
        <w:pStyle w:val="EndNoteBibliography"/>
        <w:spacing w:after="240"/>
        <w:rPr>
          <w:noProof/>
        </w:rPr>
      </w:pPr>
      <w:r w:rsidRPr="00B86FC1">
        <w:rPr>
          <w:noProof/>
        </w:rPr>
        <w:t>352.</w:t>
      </w:r>
      <w:r w:rsidRPr="00B86FC1">
        <w:rPr>
          <w:noProof/>
        </w:rPr>
        <w:tab/>
        <w:t>Kurkowiak M, Zietkiewicz E, Witt M. Recent advances in primary ciliary dyskinesia genetics. Journal of Medical Genetics. 2015;52(1):1-9.</w:t>
      </w:r>
    </w:p>
    <w:p w14:paraId="0529AE00" w14:textId="77777777" w:rsidR="00B86FC1" w:rsidRPr="00B86FC1" w:rsidRDefault="00B86FC1" w:rsidP="00B86FC1">
      <w:pPr>
        <w:pStyle w:val="EndNoteBibliography"/>
        <w:spacing w:after="240"/>
        <w:rPr>
          <w:noProof/>
        </w:rPr>
      </w:pPr>
      <w:r w:rsidRPr="00B86FC1">
        <w:rPr>
          <w:noProof/>
        </w:rPr>
        <w:t>353.</w:t>
      </w:r>
      <w:r w:rsidRPr="00B86FC1">
        <w:rPr>
          <w:noProof/>
        </w:rPr>
        <w:tab/>
        <w:t>Kuehni CE, Frischer T, Strippoli MP, Maurer E, Bush A, Nielsen KG, Escribano A, Lucas JS, Yiallouros P, Omran H, Eber E, O'Callaghan C, Snijders D, Barbato A. Factors influencing age at diagnosis of primary ciliary dyskinesia in European children. Eur Respir J. 2010;36(6):1248-58.</w:t>
      </w:r>
    </w:p>
    <w:p w14:paraId="27CDFA26" w14:textId="77777777" w:rsidR="00B86FC1" w:rsidRPr="00B86FC1" w:rsidRDefault="00B86FC1" w:rsidP="00B86FC1">
      <w:pPr>
        <w:pStyle w:val="EndNoteBibliography"/>
        <w:spacing w:after="240"/>
        <w:rPr>
          <w:noProof/>
        </w:rPr>
      </w:pPr>
      <w:r w:rsidRPr="00B86FC1">
        <w:rPr>
          <w:noProof/>
        </w:rPr>
        <w:t>354.</w:t>
      </w:r>
      <w:r w:rsidRPr="00B86FC1">
        <w:rPr>
          <w:noProof/>
        </w:rPr>
        <w:tab/>
        <w:t>O'Callaghan C, Chetcuti P, Moya E. High prevalence of primary ciliary dyskinesia in a British Asian population. Arch Dis Child. 2010;95(1):51-2.</w:t>
      </w:r>
    </w:p>
    <w:p w14:paraId="5EE8FBC9" w14:textId="77777777" w:rsidR="00B86FC1" w:rsidRPr="00B86FC1" w:rsidRDefault="00B86FC1" w:rsidP="00B86FC1">
      <w:pPr>
        <w:pStyle w:val="EndNoteBibliography"/>
        <w:spacing w:after="240"/>
        <w:rPr>
          <w:noProof/>
        </w:rPr>
      </w:pPr>
      <w:r w:rsidRPr="00B86FC1">
        <w:rPr>
          <w:noProof/>
        </w:rPr>
        <w:t>355.</w:t>
      </w:r>
      <w:r w:rsidRPr="00B86FC1">
        <w:rPr>
          <w:noProof/>
        </w:rPr>
        <w:tab/>
        <w:t>Kennedy MP, Omran H, Leigh MW, Dell S, Morgan L, Molina PL, Robinson BV, Minnix SL, Olbrich H, Severin T, Ahrens P, Lange L, Morillas HN, Noone PG, Zariwala MA, Knowles MR. Congenital heart disease and other heterotaxic defects in a large cohort of patients with primary ciliary dyskinesia. Circulation. 2007;115(22):2814-21.</w:t>
      </w:r>
    </w:p>
    <w:p w14:paraId="29AF05C2" w14:textId="77777777" w:rsidR="00B86FC1" w:rsidRPr="00B86FC1" w:rsidRDefault="00B86FC1" w:rsidP="00B86FC1">
      <w:pPr>
        <w:pStyle w:val="EndNoteBibliography"/>
        <w:spacing w:after="240"/>
        <w:rPr>
          <w:noProof/>
        </w:rPr>
      </w:pPr>
      <w:r w:rsidRPr="00B86FC1">
        <w:rPr>
          <w:noProof/>
        </w:rPr>
        <w:t>356.</w:t>
      </w:r>
      <w:r w:rsidRPr="00B86FC1">
        <w:rPr>
          <w:noProof/>
        </w:rPr>
        <w:tab/>
        <w:t>Lucas JS, Barbato A, Collins SA, Goutaki M, Behan L, Caudri D, Dell S, Eber E, Escudier E, Hirst RA, Hogg C, Jorissen M, Latzin P, Legendre M, Leigh MW, Midulla F, Nielsen KG, Omran H, Papon JF, Pohunek P, Redfern B, Rigau D, Rindlisbacher B, Santamaria F, Shoemark A, Snijders D, Tonia T, Titieni A, Walker WT, Werner C, Bush A, Kuehni CE. European Respiratory Society guidelines for the diagnosis of primary ciliary dyskinesia. Eur Respir J. 2017;49(1).</w:t>
      </w:r>
    </w:p>
    <w:p w14:paraId="5944B9F9" w14:textId="77777777" w:rsidR="00B86FC1" w:rsidRPr="00B86FC1" w:rsidRDefault="00B86FC1" w:rsidP="00B86FC1">
      <w:pPr>
        <w:pStyle w:val="EndNoteBibliography"/>
        <w:spacing w:after="240"/>
        <w:rPr>
          <w:noProof/>
        </w:rPr>
      </w:pPr>
      <w:r w:rsidRPr="00B86FC1">
        <w:rPr>
          <w:noProof/>
        </w:rPr>
        <w:t>357.</w:t>
      </w:r>
      <w:r w:rsidRPr="00B86FC1">
        <w:rPr>
          <w:noProof/>
        </w:rPr>
        <w:tab/>
        <w:t>Marthin JK, Petersen N, Skovgaard LT, Nielsen KG. Lung function in patients with primary ciliary dyskinesia: a cross-sectional and 3-decade longitudinal study. Am J Respir Crit Care Med. 2010;181(11):1262-8.</w:t>
      </w:r>
    </w:p>
    <w:p w14:paraId="7E10F0FA" w14:textId="77777777" w:rsidR="00B86FC1" w:rsidRPr="00B86FC1" w:rsidRDefault="00B86FC1" w:rsidP="00B86FC1">
      <w:pPr>
        <w:pStyle w:val="EndNoteBibliography"/>
        <w:spacing w:after="240"/>
        <w:rPr>
          <w:noProof/>
        </w:rPr>
      </w:pPr>
      <w:r w:rsidRPr="00B86FC1">
        <w:rPr>
          <w:noProof/>
        </w:rPr>
        <w:t>358.</w:t>
      </w:r>
      <w:r w:rsidRPr="00B86FC1">
        <w:rPr>
          <w:noProof/>
        </w:rPr>
        <w:tab/>
        <w:t>Noone PG, Leigh MW, Sannuti A, Minnix SL, Carson JL, Hazucha M, Zariwala MA, Knowles MR. Primary ciliary dyskinesia: diagnostic and phenotypic features. Am J Respir Crit Care Med. 2004;169(4):459-67.</w:t>
      </w:r>
    </w:p>
    <w:p w14:paraId="74A8D9BB" w14:textId="77777777" w:rsidR="00B86FC1" w:rsidRPr="00B86FC1" w:rsidRDefault="00B86FC1" w:rsidP="00B86FC1">
      <w:pPr>
        <w:pStyle w:val="EndNoteBibliography"/>
        <w:spacing w:after="240"/>
        <w:rPr>
          <w:noProof/>
        </w:rPr>
      </w:pPr>
      <w:r w:rsidRPr="00B86FC1">
        <w:rPr>
          <w:noProof/>
        </w:rPr>
        <w:lastRenderedPageBreak/>
        <w:t>359.</w:t>
      </w:r>
      <w:r w:rsidRPr="00B86FC1">
        <w:rPr>
          <w:noProof/>
        </w:rPr>
        <w:tab/>
        <w:t>Goutaki M, Maurer E, Halbeisen FS, Amirav I, Barbato A, Behan L, Boon M, Casaulta C, Clement A, Crowley S, Haarman E, Hogg C, Karadag B, Koerner-Rettberg C, Leigh MW, Loebinger MR, Mazurek H, Morgan L, Nielsen KG, Omran H, Schwerk N, Scigliano S, Werner C, Yiallouros P, Zivkovic Z, Lucas JS, Kuehni CE, Consortium PCDI, Swiss PCDG, French Reference Centre for Rare Lung D, Genetic Disorders of Mucociliary Clearance C. The international primary ciliary dyskinesia cohort (iPCD Cohort): methods and first results. Eur Respir J. 2017;49(1).</w:t>
      </w:r>
    </w:p>
    <w:p w14:paraId="2C5C4B4F" w14:textId="77777777" w:rsidR="00B86FC1" w:rsidRPr="00B86FC1" w:rsidRDefault="00B86FC1" w:rsidP="00B86FC1">
      <w:pPr>
        <w:pStyle w:val="EndNoteBibliography"/>
        <w:spacing w:after="240"/>
        <w:rPr>
          <w:noProof/>
        </w:rPr>
      </w:pPr>
      <w:r w:rsidRPr="00B86FC1">
        <w:rPr>
          <w:noProof/>
        </w:rPr>
        <w:t>360.</w:t>
      </w:r>
      <w:r w:rsidRPr="00B86FC1">
        <w:rPr>
          <w:noProof/>
        </w:rPr>
        <w:tab/>
        <w:t>Maglione M, Bush A, Montella S, Mollica C, Manna A, Esposito A, Santamaria F. Progression of lung disease in primary ciliary dyskinesia: is spirometry less accurate than CT? Pediatr Pulmonol. 2012;47(5):498-504.</w:t>
      </w:r>
    </w:p>
    <w:p w14:paraId="4FCEDAD0" w14:textId="77777777" w:rsidR="00B86FC1" w:rsidRPr="00B86FC1" w:rsidRDefault="00B86FC1" w:rsidP="00B86FC1">
      <w:pPr>
        <w:pStyle w:val="EndNoteBibliography"/>
        <w:spacing w:after="240"/>
        <w:rPr>
          <w:noProof/>
        </w:rPr>
      </w:pPr>
      <w:r w:rsidRPr="00B86FC1">
        <w:rPr>
          <w:noProof/>
        </w:rPr>
        <w:t>361.</w:t>
      </w:r>
      <w:r w:rsidRPr="00B86FC1">
        <w:rPr>
          <w:noProof/>
        </w:rPr>
        <w:tab/>
        <w:t>Boon M, Vermeulen FL, Gysemans W, Proesmans M, Jorissen M, De Boeck K. Lung structure-function correlation in patients with primary ciliary dyskinesia. Thorax. 2015;70(4):339-45.</w:t>
      </w:r>
    </w:p>
    <w:p w14:paraId="4A9BA48B" w14:textId="77777777" w:rsidR="00B86FC1" w:rsidRPr="00B86FC1" w:rsidRDefault="00B86FC1" w:rsidP="00B86FC1">
      <w:pPr>
        <w:pStyle w:val="EndNoteBibliography"/>
        <w:spacing w:after="240"/>
        <w:rPr>
          <w:noProof/>
        </w:rPr>
      </w:pPr>
      <w:r w:rsidRPr="00B86FC1">
        <w:rPr>
          <w:noProof/>
        </w:rPr>
        <w:t>362.</w:t>
      </w:r>
      <w:r w:rsidRPr="00B86FC1">
        <w:rPr>
          <w:noProof/>
        </w:rPr>
        <w:tab/>
        <w:t>Green K, Buchvald FF, Marthin JK, Hanel B, Gustafsson PM, Nielsen KG. Ventilation inhomogeneity in children with primary ciliary dyskinesia. Thorax. 2012;67(1):49-53.</w:t>
      </w:r>
    </w:p>
    <w:p w14:paraId="4D523BD9" w14:textId="77777777" w:rsidR="00B86FC1" w:rsidRPr="00B86FC1" w:rsidRDefault="00B86FC1" w:rsidP="00B86FC1">
      <w:pPr>
        <w:pStyle w:val="EndNoteBibliography"/>
        <w:spacing w:after="240"/>
        <w:rPr>
          <w:noProof/>
        </w:rPr>
      </w:pPr>
      <w:r w:rsidRPr="00B86FC1">
        <w:rPr>
          <w:noProof/>
        </w:rPr>
        <w:t>363.</w:t>
      </w:r>
      <w:r w:rsidRPr="00B86FC1">
        <w:rPr>
          <w:noProof/>
        </w:rPr>
        <w:tab/>
        <w:t>Bush A, Payne D, Pike S, Jenkins G, Henke MO, Rubin BK. Mucus properties in children with primary ciliary dyskinesia: comparison with cystic fibrosis. Chest. 2006;129(1):118-23.</w:t>
      </w:r>
    </w:p>
    <w:p w14:paraId="196AF003" w14:textId="77777777" w:rsidR="00B86FC1" w:rsidRPr="00B86FC1" w:rsidRDefault="00B86FC1" w:rsidP="00B86FC1">
      <w:pPr>
        <w:pStyle w:val="EndNoteBibliography"/>
        <w:spacing w:after="240"/>
        <w:rPr>
          <w:noProof/>
        </w:rPr>
      </w:pPr>
      <w:r w:rsidRPr="00B86FC1">
        <w:rPr>
          <w:noProof/>
        </w:rPr>
        <w:t>364.</w:t>
      </w:r>
      <w:r w:rsidRPr="00B86FC1">
        <w:rPr>
          <w:noProof/>
        </w:rPr>
        <w:tab/>
        <w:t>Maglione M, Montella S, Mollica C, Carnovale V, Iacotucci P, De Gregorio F, Tosco A, Cervasio M, Raia V, Santamaria F. Lung structure and function similarities between primary ciliary dyskinesia and mild cystic fibrosis: a pilot study. Ital J Pediatr. 2017;43(1):34.</w:t>
      </w:r>
    </w:p>
    <w:p w14:paraId="59A29C26" w14:textId="77777777" w:rsidR="00B86FC1" w:rsidRPr="00B86FC1" w:rsidRDefault="00B86FC1" w:rsidP="00B86FC1">
      <w:pPr>
        <w:pStyle w:val="EndNoteBibliography"/>
        <w:spacing w:after="240"/>
        <w:rPr>
          <w:noProof/>
        </w:rPr>
      </w:pPr>
      <w:r w:rsidRPr="00B86FC1">
        <w:rPr>
          <w:noProof/>
        </w:rPr>
        <w:t>365.</w:t>
      </w:r>
      <w:r w:rsidRPr="00B86FC1">
        <w:rPr>
          <w:noProof/>
        </w:rPr>
        <w:tab/>
        <w:t>Frija-Masson J, Bassinet L, Honore I, Dufeu N, Housset B, Coste A, Papon JF, Escudier E, Burgel PR, Maitre B. Clinical characteristics, functional respiratory decline and follow-up in adult patients with primary ciliary dyskinesia. Thorax. 2017;72(2):154-60.</w:t>
      </w:r>
    </w:p>
    <w:p w14:paraId="3A1EA80E" w14:textId="77777777" w:rsidR="00B86FC1" w:rsidRPr="00B86FC1" w:rsidRDefault="00B86FC1" w:rsidP="00B86FC1">
      <w:pPr>
        <w:pStyle w:val="EndNoteBibliography"/>
        <w:spacing w:after="240"/>
        <w:rPr>
          <w:noProof/>
        </w:rPr>
      </w:pPr>
      <w:r w:rsidRPr="00B86FC1">
        <w:rPr>
          <w:noProof/>
        </w:rPr>
        <w:t>366.</w:t>
      </w:r>
      <w:r w:rsidRPr="00B86FC1">
        <w:rPr>
          <w:noProof/>
        </w:rPr>
        <w:tab/>
        <w:t>Montella S, Maglione M, Bruzzese D, Mollica C, Pignata C, Aloj G, Manna A, Esposito A, Mirra V, Santamaria F. Magnetic resonance imaging is an accurate and reliable method to evaluate non-cystic fibrosis paediatric lung disease. Respirology. 2012;17(1):87-91.</w:t>
      </w:r>
    </w:p>
    <w:p w14:paraId="41EF3B6D" w14:textId="77777777" w:rsidR="00B86FC1" w:rsidRPr="00B86FC1" w:rsidRDefault="00B86FC1" w:rsidP="00B86FC1">
      <w:pPr>
        <w:pStyle w:val="EndNoteBibliography"/>
        <w:spacing w:after="240"/>
        <w:rPr>
          <w:noProof/>
        </w:rPr>
      </w:pPr>
      <w:r w:rsidRPr="00B86FC1">
        <w:rPr>
          <w:noProof/>
        </w:rPr>
        <w:t>367.</w:t>
      </w:r>
      <w:r w:rsidRPr="00B86FC1">
        <w:rPr>
          <w:noProof/>
        </w:rPr>
        <w:tab/>
        <w:t>Ellerman A, Bisgaard H. Longitudinal study of lung function in a cohort of primary ciliary dyskinesia. Eur Respir J. 1997;10(10):2376-9.</w:t>
      </w:r>
    </w:p>
    <w:p w14:paraId="59A7A519" w14:textId="77777777" w:rsidR="00B86FC1" w:rsidRPr="00B86FC1" w:rsidRDefault="00B86FC1" w:rsidP="00B86FC1">
      <w:pPr>
        <w:pStyle w:val="EndNoteBibliography"/>
        <w:spacing w:after="240"/>
        <w:rPr>
          <w:noProof/>
        </w:rPr>
      </w:pPr>
      <w:r w:rsidRPr="00B86FC1">
        <w:rPr>
          <w:noProof/>
        </w:rPr>
        <w:t>368.</w:t>
      </w:r>
      <w:r w:rsidRPr="00B86FC1">
        <w:rPr>
          <w:noProof/>
        </w:rPr>
        <w:tab/>
        <w:t>Blencowe H, Cousens S, Chou D, Oestergaard M, Say L, Moller AB, Kinney M, Lawn J. Born too soon: the global epidemiology of 15 million preterm births. Reprod Health. 2013;10 Suppl 1:S2.</w:t>
      </w:r>
    </w:p>
    <w:p w14:paraId="5C5A3989" w14:textId="77777777" w:rsidR="00B86FC1" w:rsidRPr="00B86FC1" w:rsidRDefault="00B86FC1" w:rsidP="00B86FC1">
      <w:pPr>
        <w:pStyle w:val="EndNoteBibliography"/>
        <w:spacing w:after="240"/>
        <w:rPr>
          <w:noProof/>
        </w:rPr>
      </w:pPr>
      <w:r w:rsidRPr="00B86FC1">
        <w:rPr>
          <w:noProof/>
        </w:rPr>
        <w:t>369.</w:t>
      </w:r>
      <w:r w:rsidRPr="00B86FC1">
        <w:rPr>
          <w:noProof/>
        </w:rPr>
        <w:tab/>
        <w:t>Blencowe H, Cousens S, Oestergaard MZ, Chou D, Moller AB, Narwal R, Adler A, Vera Garcia C, Rohde S, Say L, Lawn JE. National, regional, and worldwide estimates of preterm birth rates in the year 2010 with time trends since 1990 for selected countries: a systematic analysis and implications. Lancet. 2012;379(9832):2162-72.</w:t>
      </w:r>
    </w:p>
    <w:p w14:paraId="19FD541D" w14:textId="77777777" w:rsidR="00B86FC1" w:rsidRPr="00B86FC1" w:rsidRDefault="00B86FC1" w:rsidP="00B86FC1">
      <w:pPr>
        <w:pStyle w:val="EndNoteBibliography"/>
        <w:spacing w:after="240"/>
        <w:rPr>
          <w:noProof/>
        </w:rPr>
      </w:pPr>
      <w:r w:rsidRPr="00B86FC1">
        <w:rPr>
          <w:noProof/>
        </w:rPr>
        <w:t>370.</w:t>
      </w:r>
      <w:r w:rsidRPr="00B86FC1">
        <w:rPr>
          <w:noProof/>
        </w:rPr>
        <w:tab/>
        <w:t>Greenough A. Long-term pulmonary outcome in the preterm infant. Neonatology. 2008;93(4):324-7.</w:t>
      </w:r>
    </w:p>
    <w:p w14:paraId="7645FEEF" w14:textId="77777777" w:rsidR="00B86FC1" w:rsidRPr="00B86FC1" w:rsidRDefault="00B86FC1" w:rsidP="00B86FC1">
      <w:pPr>
        <w:pStyle w:val="EndNoteBibliography"/>
        <w:spacing w:after="240"/>
        <w:rPr>
          <w:noProof/>
        </w:rPr>
      </w:pPr>
      <w:r w:rsidRPr="00B86FC1">
        <w:rPr>
          <w:noProof/>
        </w:rPr>
        <w:t>371.</w:t>
      </w:r>
      <w:r w:rsidRPr="00B86FC1">
        <w:rPr>
          <w:noProof/>
        </w:rPr>
        <w:tab/>
        <w:t>Jensen EA, Dysart K, Gantz MG, McDonald S, Bamat NA, Keszler M, Kirpalani H, Laughon MM, Poindexter BB, Duncan AF, Yoder BA, Eichenwald EC, DeMauro SB. The Diagnosis of Bronchopulmonary Dysplasia in Very Preterm Infants. An Evidence-based Approach. Am J Respir Crit Care Med. 2019;200(6):751-9.</w:t>
      </w:r>
    </w:p>
    <w:p w14:paraId="43929896" w14:textId="77777777" w:rsidR="00B86FC1" w:rsidRPr="00B86FC1" w:rsidRDefault="00B86FC1" w:rsidP="00B86FC1">
      <w:pPr>
        <w:pStyle w:val="EndNoteBibliography"/>
        <w:spacing w:after="240"/>
        <w:rPr>
          <w:noProof/>
        </w:rPr>
      </w:pPr>
      <w:r w:rsidRPr="00B86FC1">
        <w:rPr>
          <w:noProof/>
        </w:rPr>
        <w:t>372.</w:t>
      </w:r>
      <w:r w:rsidRPr="00B86FC1">
        <w:rPr>
          <w:noProof/>
        </w:rPr>
        <w:tab/>
        <w:t>Lum S, Kirkby J, Welsh L, Marlow N, Hennessy E, Stocks J. Nature and severity of lung function abnormalities in extremely pre-term children at 11 years of age. Eur Respir J. 2011;37(5):1199-207.</w:t>
      </w:r>
    </w:p>
    <w:p w14:paraId="7A840F35" w14:textId="77777777" w:rsidR="00B86FC1" w:rsidRPr="00B86FC1" w:rsidRDefault="00B86FC1" w:rsidP="00B86FC1">
      <w:pPr>
        <w:pStyle w:val="EndNoteBibliography"/>
        <w:spacing w:after="240"/>
        <w:rPr>
          <w:noProof/>
        </w:rPr>
      </w:pPr>
      <w:r w:rsidRPr="00B86FC1">
        <w:rPr>
          <w:noProof/>
        </w:rPr>
        <w:t>373.</w:t>
      </w:r>
      <w:r w:rsidRPr="00B86FC1">
        <w:rPr>
          <w:noProof/>
        </w:rPr>
        <w:tab/>
        <w:t>Hacking DF, Gibson AM, Robertson C, Doyle LW. Respiratory function at age 8-9 after extremely low birthweight or preterm birth in Victoria in 1997. Pediatr Pulmonol. 2013;48(5):449-55.</w:t>
      </w:r>
    </w:p>
    <w:p w14:paraId="54F68564" w14:textId="77777777" w:rsidR="00B86FC1" w:rsidRPr="00B86FC1" w:rsidRDefault="00B86FC1" w:rsidP="00B86FC1">
      <w:pPr>
        <w:pStyle w:val="EndNoteBibliography"/>
        <w:spacing w:after="240"/>
        <w:rPr>
          <w:noProof/>
        </w:rPr>
      </w:pPr>
      <w:r w:rsidRPr="00B86FC1">
        <w:rPr>
          <w:noProof/>
        </w:rPr>
        <w:t>374.</w:t>
      </w:r>
      <w:r w:rsidRPr="00B86FC1">
        <w:rPr>
          <w:noProof/>
        </w:rPr>
        <w:tab/>
        <w:t>Fawke J, Lum S, Kirkby J, Hennessy E, Marlow N, Rowell V, Thomas S, Stocks J. Lung function and respiratory symptoms at 11 years in children born extremely preterm: the EPICure study. Am J Respir Crit Care Med. 2010;182(2):237-45.</w:t>
      </w:r>
    </w:p>
    <w:p w14:paraId="14CF7304" w14:textId="77777777" w:rsidR="00B86FC1" w:rsidRPr="00B86FC1" w:rsidRDefault="00B86FC1" w:rsidP="00B86FC1">
      <w:pPr>
        <w:pStyle w:val="EndNoteBibliography"/>
        <w:spacing w:after="240"/>
        <w:rPr>
          <w:noProof/>
        </w:rPr>
      </w:pPr>
      <w:r w:rsidRPr="00B86FC1">
        <w:rPr>
          <w:noProof/>
        </w:rPr>
        <w:lastRenderedPageBreak/>
        <w:t>375.</w:t>
      </w:r>
      <w:r w:rsidRPr="00B86FC1">
        <w:rPr>
          <w:noProof/>
        </w:rPr>
        <w:tab/>
        <w:t>Brostrom EB, Thunqvist P, Adenfelt G, Borling E, Katz-Salamon M. Obstructive lung disease in children with mild to severe BPD. Respiratory Medicine. 2010;104(3):362-70.</w:t>
      </w:r>
    </w:p>
    <w:p w14:paraId="77ECCBA7" w14:textId="77777777" w:rsidR="00B86FC1" w:rsidRPr="00B86FC1" w:rsidRDefault="00B86FC1" w:rsidP="00B86FC1">
      <w:pPr>
        <w:pStyle w:val="EndNoteBibliography"/>
        <w:spacing w:after="240"/>
        <w:rPr>
          <w:noProof/>
        </w:rPr>
      </w:pPr>
      <w:r w:rsidRPr="00B86FC1">
        <w:rPr>
          <w:noProof/>
        </w:rPr>
        <w:t>376.</w:t>
      </w:r>
      <w:r w:rsidRPr="00B86FC1">
        <w:rPr>
          <w:noProof/>
        </w:rPr>
        <w:tab/>
        <w:t>Doyle LW. Respiratory function at age 8-9 years in extremely low birthweight/very preterm children born in Victoria in 1991-1992. Pediatr Pulmonol. 2006;41(6):570-6.</w:t>
      </w:r>
    </w:p>
    <w:p w14:paraId="0ABB8436" w14:textId="77777777" w:rsidR="00B86FC1" w:rsidRPr="00B86FC1" w:rsidRDefault="00B86FC1" w:rsidP="00B86FC1">
      <w:pPr>
        <w:pStyle w:val="EndNoteBibliography"/>
        <w:spacing w:after="240"/>
        <w:rPr>
          <w:noProof/>
        </w:rPr>
      </w:pPr>
      <w:r w:rsidRPr="00B86FC1">
        <w:rPr>
          <w:noProof/>
        </w:rPr>
        <w:t>377.</w:t>
      </w:r>
      <w:r w:rsidRPr="00B86FC1">
        <w:rPr>
          <w:noProof/>
        </w:rPr>
        <w:tab/>
        <w:t>Stern DA, Morgan WJ, Wright AL, Guerra S, Martinez FD. Poor airway function in early infancy and lung function by age 22 years: a non-selective longitudinal cohort study. Lancet. 2007;370(9589):758-64.</w:t>
      </w:r>
    </w:p>
    <w:p w14:paraId="3BB6A854" w14:textId="77777777" w:rsidR="00B86FC1" w:rsidRPr="00B86FC1" w:rsidRDefault="00B86FC1" w:rsidP="00B86FC1">
      <w:pPr>
        <w:pStyle w:val="EndNoteBibliography"/>
        <w:spacing w:after="240"/>
        <w:rPr>
          <w:noProof/>
        </w:rPr>
      </w:pPr>
      <w:r w:rsidRPr="00B86FC1">
        <w:rPr>
          <w:noProof/>
        </w:rPr>
        <w:t>378.</w:t>
      </w:r>
      <w:r w:rsidRPr="00B86FC1">
        <w:rPr>
          <w:noProof/>
        </w:rPr>
        <w:tab/>
        <w:t>Bolton CE, Bush A, Hurst JR, Kotecha S, McGarvey L, Stocks J, Walshaw MJ. Are early life factors considered when managing respiratory disease? A British Thoracic Society survey of current practice. Thorax. 2012;67(12):1110.</w:t>
      </w:r>
    </w:p>
    <w:p w14:paraId="7D72DE4F" w14:textId="77777777" w:rsidR="00B86FC1" w:rsidRPr="00B86FC1" w:rsidRDefault="00B86FC1" w:rsidP="00B86FC1">
      <w:pPr>
        <w:pStyle w:val="EndNoteBibliography"/>
        <w:spacing w:after="240"/>
        <w:rPr>
          <w:noProof/>
        </w:rPr>
      </w:pPr>
      <w:r w:rsidRPr="00B86FC1">
        <w:rPr>
          <w:noProof/>
        </w:rPr>
        <w:t>379.</w:t>
      </w:r>
      <w:r w:rsidRPr="00B86FC1">
        <w:rPr>
          <w:noProof/>
        </w:rPr>
        <w:tab/>
        <w:t>Sorensen JK, Buchvald F, Berg AK, Robinson PD, Nielsen KG. Ventilation inhomogeneity and NO and CO diffusing capacity in ex-premature school children. Respiratory Medicine. 2018;140:94-100.</w:t>
      </w:r>
    </w:p>
    <w:p w14:paraId="20C89331" w14:textId="77777777" w:rsidR="00B86FC1" w:rsidRPr="00B86FC1" w:rsidRDefault="00B86FC1" w:rsidP="00B86FC1">
      <w:pPr>
        <w:pStyle w:val="EndNoteBibliography"/>
        <w:spacing w:after="240"/>
        <w:rPr>
          <w:noProof/>
        </w:rPr>
      </w:pPr>
      <w:r w:rsidRPr="00B86FC1">
        <w:rPr>
          <w:noProof/>
        </w:rPr>
        <w:t>380.</w:t>
      </w:r>
      <w:r w:rsidRPr="00B86FC1">
        <w:rPr>
          <w:noProof/>
        </w:rPr>
        <w:tab/>
        <w:t>Simpson SJ, Logie KM, O'Dea CA, Banton GL, Murray C, Wilson AC, Pillow JJ, Hall GL. Altered lung structure and function in mid-childhood survivors of very preterm birth. Thorax. 2017;72(8):702-11.</w:t>
      </w:r>
    </w:p>
    <w:p w14:paraId="644AFE59" w14:textId="77777777" w:rsidR="00B86FC1" w:rsidRPr="00B86FC1" w:rsidRDefault="00B86FC1" w:rsidP="00B86FC1">
      <w:pPr>
        <w:pStyle w:val="EndNoteBibliography"/>
        <w:spacing w:after="240"/>
        <w:rPr>
          <w:noProof/>
        </w:rPr>
      </w:pPr>
      <w:r w:rsidRPr="00B86FC1">
        <w:rPr>
          <w:noProof/>
        </w:rPr>
        <w:t>381.</w:t>
      </w:r>
      <w:r w:rsidRPr="00B86FC1">
        <w:rPr>
          <w:noProof/>
        </w:rPr>
        <w:tab/>
        <w:t>Yammine S, Schmidt A, Sutter O, Fouzas S, Singer F, Frey U, Latzin P. Functional evidence for continued alveolarisation in former preterms at school age? European Respiratory Journal. 2016;47(1):147-55.</w:t>
      </w:r>
    </w:p>
    <w:p w14:paraId="77F2A710" w14:textId="77777777" w:rsidR="00B86FC1" w:rsidRPr="00B86FC1" w:rsidRDefault="00B86FC1" w:rsidP="00B86FC1">
      <w:pPr>
        <w:pStyle w:val="EndNoteBibliography"/>
        <w:spacing w:after="240"/>
        <w:rPr>
          <w:noProof/>
        </w:rPr>
      </w:pPr>
      <w:r w:rsidRPr="00B86FC1">
        <w:rPr>
          <w:noProof/>
        </w:rPr>
        <w:t>382.</w:t>
      </w:r>
      <w:r w:rsidRPr="00B86FC1">
        <w:rPr>
          <w:noProof/>
        </w:rPr>
        <w:tab/>
        <w:t>Yaacoby-Bianu K, Plonsky MT, Gur M, Bar-Yoseph R, Kugelman A, Bentur L. Effect of late preterm birth on lung clearance index and respiratory physiology in school-age children. Pediatr Pulmonol. 2019;54(8):1250-6.</w:t>
      </w:r>
    </w:p>
    <w:p w14:paraId="1BE35D7B" w14:textId="77777777" w:rsidR="00B86FC1" w:rsidRPr="00B86FC1" w:rsidRDefault="00B86FC1" w:rsidP="00B86FC1">
      <w:pPr>
        <w:pStyle w:val="EndNoteBibliography"/>
        <w:spacing w:after="240"/>
        <w:rPr>
          <w:noProof/>
        </w:rPr>
      </w:pPr>
      <w:r w:rsidRPr="00B86FC1">
        <w:rPr>
          <w:noProof/>
        </w:rPr>
        <w:t>383.</w:t>
      </w:r>
      <w:r w:rsidRPr="00B86FC1">
        <w:rPr>
          <w:noProof/>
        </w:rPr>
        <w:tab/>
        <w:t>Yaacoby-Bianu K, Plonsky MT, Gur M, Bar-Yoseph R, Kugelman A, Bentur L. Effect of late preterm birth on lung clearance index and respiratory physiology in school-age children. Pediatr Pulmonol. 2019.</w:t>
      </w:r>
    </w:p>
    <w:p w14:paraId="5B7C8328" w14:textId="77777777" w:rsidR="00B86FC1" w:rsidRPr="00B86FC1" w:rsidRDefault="00B86FC1" w:rsidP="00B86FC1">
      <w:pPr>
        <w:pStyle w:val="EndNoteBibliography"/>
        <w:spacing w:after="240"/>
        <w:rPr>
          <w:noProof/>
        </w:rPr>
      </w:pPr>
      <w:r w:rsidRPr="00B86FC1">
        <w:rPr>
          <w:noProof/>
        </w:rPr>
        <w:t>384.</w:t>
      </w:r>
      <w:r w:rsidRPr="00B86FC1">
        <w:rPr>
          <w:noProof/>
        </w:rPr>
        <w:tab/>
        <w:t>Retson TA, Besser AH, Sall S, Golden D, Hsiao A. Machine Learning and Deep Neural Networks in Thoracic and Cardiovascular Imaging. Journal of Thoracic Imaging. 2019;34(3):192-201.</w:t>
      </w:r>
    </w:p>
    <w:p w14:paraId="483F71C2" w14:textId="77777777" w:rsidR="00B86FC1" w:rsidRPr="00B86FC1" w:rsidRDefault="00B86FC1" w:rsidP="00B86FC1">
      <w:pPr>
        <w:pStyle w:val="EndNoteBibliography"/>
        <w:rPr>
          <w:noProof/>
        </w:rPr>
      </w:pPr>
      <w:r w:rsidRPr="00B86FC1">
        <w:rPr>
          <w:noProof/>
        </w:rPr>
        <w:t>385.</w:t>
      </w:r>
      <w:r w:rsidRPr="00B86FC1">
        <w:rPr>
          <w:noProof/>
        </w:rPr>
        <w:tab/>
        <w:t>Guilhem Collier LA, Helen Marshall, Laurie Smith, Alberto Biancardi and Jim Wild. Linear binning maps for image analysis of pulmonary ventilation with hyperpolarized gas MRI: transferability and clinical applications. ISMRM international conference 2018. 2018(</w:t>
      </w:r>
    </w:p>
    <w:p w14:paraId="146CC983" w14:textId="77777777" w:rsidR="00B86FC1" w:rsidRPr="00B86FC1" w:rsidRDefault="00B86FC1" w:rsidP="00B86FC1">
      <w:pPr>
        <w:pStyle w:val="EndNoteBibliography"/>
        <w:spacing w:after="240"/>
        <w:rPr>
          <w:noProof/>
        </w:rPr>
      </w:pPr>
      <w:r w:rsidRPr="00B86FC1">
        <w:rPr>
          <w:noProof/>
        </w:rPr>
        <w:t>).</w:t>
      </w:r>
    </w:p>
    <w:p w14:paraId="444E71D0" w14:textId="77777777" w:rsidR="00B86FC1" w:rsidRPr="00B86FC1" w:rsidRDefault="00B86FC1" w:rsidP="00B86FC1">
      <w:pPr>
        <w:pStyle w:val="EndNoteBibliography"/>
        <w:spacing w:after="240"/>
        <w:rPr>
          <w:noProof/>
        </w:rPr>
      </w:pPr>
      <w:r w:rsidRPr="00B86FC1">
        <w:rPr>
          <w:noProof/>
        </w:rPr>
        <w:t>386.</w:t>
      </w:r>
      <w:r w:rsidRPr="00B86FC1">
        <w:rPr>
          <w:noProof/>
        </w:rPr>
        <w:tab/>
        <w:t>Couch MJ, Thomen R, Kanhere N, Hu R, Ratjen F, Woods J, Santyr G. A two-center analysis of hyperpolarized (129)Xe lung MRI in stable pediatric cystic fibrosis: Potential as a biomarker for multi-site trials. J Cyst Fibros. 2019;18(5):728-33.</w:t>
      </w:r>
    </w:p>
    <w:p w14:paraId="4979D8AC" w14:textId="77777777" w:rsidR="00B86FC1" w:rsidRPr="00B86FC1" w:rsidRDefault="00B86FC1" w:rsidP="00B86FC1">
      <w:pPr>
        <w:pStyle w:val="EndNoteBibliography"/>
        <w:rPr>
          <w:noProof/>
        </w:rPr>
      </w:pPr>
      <w:r w:rsidRPr="00B86FC1">
        <w:rPr>
          <w:noProof/>
        </w:rPr>
        <w:t>387.</w:t>
      </w:r>
      <w:r w:rsidRPr="00B86FC1">
        <w:rPr>
          <w:noProof/>
        </w:rPr>
        <w:tab/>
        <w:t>Marshall H, Voskrebenzev A, Biancardi A, Smith L, Tahir B, Wild J, Vogel-Claussen J. Comparison of 1H MRI and 3He MRI ventilation images in patients with cystic fibrosis and patients with lung cancer. European Respiratory Journal. 2018;52(suppl 62):PA387.</w:t>
      </w:r>
    </w:p>
    <w:p w14:paraId="45581593" w14:textId="5E825814" w:rsidR="00444D94" w:rsidRDefault="007D0C31" w:rsidP="006717E0">
      <w:pPr>
        <w:sectPr w:rsidR="00444D94" w:rsidSect="00756F0E">
          <w:headerReference w:type="default" r:id="rId223"/>
          <w:footerReference w:type="default" r:id="rId224"/>
          <w:pgSz w:w="11900" w:h="16840"/>
          <w:pgMar w:top="1440" w:right="1134" w:bottom="1440" w:left="1134" w:header="964" w:footer="964" w:gutter="0"/>
          <w:cols w:space="708"/>
          <w:docGrid w:linePitch="360"/>
        </w:sectPr>
      </w:pPr>
      <w:r>
        <w:fldChar w:fldCharType="end"/>
      </w:r>
    </w:p>
    <w:p w14:paraId="210191FD" w14:textId="50FAECB7" w:rsidR="00014A61" w:rsidRDefault="00014A61" w:rsidP="006717E0">
      <w:pPr>
        <w:sectPr w:rsidR="00014A61" w:rsidSect="00756F0E">
          <w:headerReference w:type="default" r:id="rId225"/>
          <w:pgSz w:w="11900" w:h="16840"/>
          <w:pgMar w:top="1440" w:right="1134" w:bottom="1440" w:left="1134" w:header="964" w:footer="964" w:gutter="0"/>
          <w:cols w:space="708"/>
          <w:docGrid w:linePitch="360"/>
        </w:sectPr>
      </w:pPr>
    </w:p>
    <w:p w14:paraId="0A04C7DC" w14:textId="77777777" w:rsidR="00364287" w:rsidRDefault="00364287" w:rsidP="006717E0"/>
    <w:p w14:paraId="7473EC0E" w14:textId="77777777" w:rsidR="00364287" w:rsidRDefault="00364287" w:rsidP="006717E0"/>
    <w:p w14:paraId="1E33CA93" w14:textId="77777777" w:rsidR="00364287" w:rsidRDefault="00364287" w:rsidP="006717E0"/>
    <w:p w14:paraId="43EF3C0C" w14:textId="77777777" w:rsidR="00364287" w:rsidRDefault="00364287" w:rsidP="006717E0"/>
    <w:p w14:paraId="551259AB" w14:textId="027F773D" w:rsidR="00364287" w:rsidRPr="00444D94" w:rsidRDefault="00364287" w:rsidP="00444D94">
      <w:pPr>
        <w:jc w:val="center"/>
        <w:rPr>
          <w:b/>
          <w:i/>
          <w:sz w:val="40"/>
          <w:szCs w:val="40"/>
        </w:rPr>
      </w:pPr>
      <w:r w:rsidRPr="00444D94">
        <w:rPr>
          <w:b/>
          <w:i/>
          <w:sz w:val="40"/>
          <w:szCs w:val="40"/>
        </w:rPr>
        <w:t>Appendix list</w:t>
      </w:r>
    </w:p>
    <w:p w14:paraId="6F0E133C" w14:textId="77777777" w:rsidR="00364287" w:rsidRPr="00364287" w:rsidRDefault="00364287" w:rsidP="006717E0"/>
    <w:p w14:paraId="3C06D52E" w14:textId="77777777" w:rsidR="00364287" w:rsidRPr="00364287" w:rsidRDefault="00364287" w:rsidP="006717E0">
      <w:pPr>
        <w:sectPr w:rsidR="00364287" w:rsidRPr="00364287" w:rsidSect="00756F0E">
          <w:headerReference w:type="default" r:id="rId226"/>
          <w:footerReference w:type="even" r:id="rId227"/>
          <w:footerReference w:type="default" r:id="rId228"/>
          <w:pgSz w:w="11900" w:h="16840"/>
          <w:pgMar w:top="1440" w:right="1134" w:bottom="1440" w:left="1134" w:header="964" w:footer="964" w:gutter="0"/>
          <w:cols w:space="708"/>
          <w:docGrid w:linePitch="360"/>
        </w:sectPr>
      </w:pPr>
    </w:p>
    <w:p w14:paraId="61F71BF1" w14:textId="6DDBCFB6" w:rsidR="00A64AB4" w:rsidRDefault="00A64AB4" w:rsidP="006717E0">
      <w:pPr>
        <w:pStyle w:val="Heading1"/>
      </w:pPr>
      <w:bookmarkStart w:id="593" w:name="_Toc27382963"/>
      <w:r>
        <w:lastRenderedPageBreak/>
        <w:t>Appendix</w:t>
      </w:r>
      <w:r w:rsidR="00B0756F">
        <w:t xml:space="preserve"> list</w:t>
      </w:r>
      <w:bookmarkEnd w:id="593"/>
    </w:p>
    <w:p w14:paraId="5FF7D333" w14:textId="77777777" w:rsidR="00A64AB4" w:rsidRDefault="00A64AB4" w:rsidP="006717E0"/>
    <w:p w14:paraId="416E45E3" w14:textId="6ABC6DB4" w:rsidR="00A64AB4" w:rsidRDefault="00B0756F" w:rsidP="006717E0">
      <w:pPr>
        <w:pStyle w:val="Heading2"/>
      </w:pPr>
      <w:bookmarkStart w:id="594" w:name="_Toc27382964"/>
      <w:r>
        <w:t xml:space="preserve">Appendix 1: </w:t>
      </w:r>
      <w:r w:rsidR="00A64AB4">
        <w:t>Research Output</w:t>
      </w:r>
      <w:bookmarkEnd w:id="594"/>
    </w:p>
    <w:p w14:paraId="3E7BE0B1" w14:textId="77777777" w:rsidR="00A64AB4" w:rsidRPr="00127E38" w:rsidRDefault="00A64AB4" w:rsidP="006717E0"/>
    <w:p w14:paraId="765F5E6F" w14:textId="41946ED6" w:rsidR="00A64AB4" w:rsidRDefault="00A64AB4" w:rsidP="006717E0">
      <w:pPr>
        <w:pStyle w:val="Heading3"/>
      </w:pPr>
      <w:bookmarkStart w:id="595" w:name="_Toc27382965"/>
      <w:r>
        <w:t>Research papers published as first author in peer reviewed journals</w:t>
      </w:r>
      <w:bookmarkEnd w:id="595"/>
    </w:p>
    <w:p w14:paraId="43B6C096" w14:textId="77777777" w:rsidR="00A64AB4" w:rsidRDefault="00A64AB4" w:rsidP="006717E0">
      <w:pPr>
        <w:pStyle w:val="Heading4"/>
      </w:pPr>
      <w:r>
        <w:t>Directly related to this PhD</w:t>
      </w:r>
    </w:p>
    <w:p w14:paraId="5507027F" w14:textId="77777777" w:rsidR="00A64AB4" w:rsidRDefault="00A64AB4" w:rsidP="006717E0">
      <w:pPr>
        <w:pStyle w:val="EndNoteBibliography"/>
        <w:rPr>
          <w:noProof/>
        </w:rPr>
      </w:pPr>
    </w:p>
    <w:p w14:paraId="08F7B156" w14:textId="394E260A" w:rsidR="00A64AB4" w:rsidRPr="000B7A7E" w:rsidRDefault="00A64AB4" w:rsidP="00444D94">
      <w:pPr>
        <w:pStyle w:val="EndNoteBibliography"/>
        <w:numPr>
          <w:ilvl w:val="0"/>
          <w:numId w:val="32"/>
        </w:numPr>
        <w:rPr>
          <w:noProof/>
        </w:rPr>
      </w:pPr>
      <w:r w:rsidRPr="000B7A7E">
        <w:rPr>
          <w:noProof/>
        </w:rPr>
        <w:t xml:space="preserve">Smith L, Marshall H, Aldag I, Horn F, Collier G, Hughes D, </w:t>
      </w:r>
      <w:r w:rsidR="00564288">
        <w:rPr>
          <w:i/>
        </w:rPr>
        <w:t>et al</w:t>
      </w:r>
      <w:r w:rsidRPr="000B7A7E">
        <w:rPr>
          <w:noProof/>
        </w:rPr>
        <w:t>. Longitudinal Assessment of Children with Mild Cystic Fibrosis Using Hyperpolarized Gas Lung Magnetic Resonance Imaging and Lung Clearance Index. American journal of respiratory and critical care medicine. 2018;197(3):397-400.</w:t>
      </w:r>
    </w:p>
    <w:p w14:paraId="215AD2A3" w14:textId="2F4790FB" w:rsidR="00A64AB4" w:rsidRPr="000B7A7E" w:rsidRDefault="00A64AB4" w:rsidP="00444D94">
      <w:pPr>
        <w:pStyle w:val="EndNoteBibliography"/>
        <w:numPr>
          <w:ilvl w:val="0"/>
          <w:numId w:val="32"/>
        </w:numPr>
        <w:rPr>
          <w:noProof/>
        </w:rPr>
      </w:pPr>
      <w:r w:rsidRPr="000B7A7E">
        <w:rPr>
          <w:noProof/>
        </w:rPr>
        <w:t xml:space="preserve">Smith LJ, Collier GJ, Marshall H, Hughes PJC, Biancardi AM, Wildman M, </w:t>
      </w:r>
      <w:r w:rsidR="00564288">
        <w:rPr>
          <w:i/>
        </w:rPr>
        <w:t>et al</w:t>
      </w:r>
      <w:r w:rsidRPr="000B7A7E">
        <w:rPr>
          <w:noProof/>
        </w:rPr>
        <w:t>. Patterns of regional lung physiology in cystic fibrosis using ventilation magnetic resonance imaging and multiple-breath washout. European Respiratory Journal. 2018;52(5).</w:t>
      </w:r>
    </w:p>
    <w:p w14:paraId="344F7901" w14:textId="10C2FAF9" w:rsidR="00A64AB4" w:rsidRPr="000B7A7E" w:rsidRDefault="00A64AB4" w:rsidP="00444D94">
      <w:pPr>
        <w:pStyle w:val="EndNoteBibliography"/>
        <w:numPr>
          <w:ilvl w:val="0"/>
          <w:numId w:val="32"/>
        </w:numPr>
        <w:rPr>
          <w:noProof/>
        </w:rPr>
      </w:pPr>
      <w:r w:rsidRPr="000B7A7E">
        <w:rPr>
          <w:noProof/>
        </w:rPr>
        <w:t xml:space="preserve">Smith LJ, Macleod KA, Collier GJ, Horn FC, Sheridan H, Aldag I, </w:t>
      </w:r>
      <w:r w:rsidR="00564288">
        <w:rPr>
          <w:i/>
        </w:rPr>
        <w:t>et al</w:t>
      </w:r>
      <w:r w:rsidRPr="000B7A7E">
        <w:rPr>
          <w:noProof/>
        </w:rPr>
        <w:t>. Supine posture changes lung volumes and increases ventilation heterogeneity in cystic fibrosis. PLoS One. 2017;12(11):e0188275.</w:t>
      </w:r>
    </w:p>
    <w:p w14:paraId="18E76FCA" w14:textId="763251C7" w:rsidR="00A64AB4" w:rsidRDefault="00A64AB4" w:rsidP="006717E0">
      <w:pPr>
        <w:pStyle w:val="EndNoteBibliography"/>
        <w:numPr>
          <w:ilvl w:val="0"/>
          <w:numId w:val="32"/>
        </w:numPr>
        <w:rPr>
          <w:noProof/>
        </w:rPr>
      </w:pPr>
      <w:r w:rsidRPr="000B7A7E">
        <w:rPr>
          <w:noProof/>
        </w:rPr>
        <w:t xml:space="preserve">Smith LJ, West N, Hughes D, Marshall H, Johns CS, Stewart NJ, </w:t>
      </w:r>
      <w:r w:rsidR="00564288">
        <w:rPr>
          <w:i/>
        </w:rPr>
        <w:t>et al</w:t>
      </w:r>
      <w:r w:rsidRPr="000B7A7E">
        <w:rPr>
          <w:noProof/>
        </w:rPr>
        <w:t>. Imaging Lung Function Abnormalities in Primary Ciliary Dyskinesia Using Hyperpolarised Gas Ventilation MRI. Annals of the American Thoracic Society. 2018;</w:t>
      </w:r>
      <w:r w:rsidRPr="002A522C">
        <w:rPr>
          <w:noProof/>
        </w:rPr>
        <w:t xml:space="preserve"> 15(12):1487-90</w:t>
      </w:r>
      <w:r w:rsidRPr="000B7A7E">
        <w:rPr>
          <w:noProof/>
        </w:rPr>
        <w:t>.</w:t>
      </w:r>
    </w:p>
    <w:p w14:paraId="03782DD1" w14:textId="77777777" w:rsidR="001D70B4" w:rsidRDefault="001D70B4" w:rsidP="001D70B4">
      <w:pPr>
        <w:pStyle w:val="EndNoteBibliography"/>
        <w:ind w:left="720"/>
        <w:rPr>
          <w:noProof/>
        </w:rPr>
      </w:pPr>
    </w:p>
    <w:p w14:paraId="01B84FAF" w14:textId="77777777" w:rsidR="00A64AB4" w:rsidRDefault="00A64AB4" w:rsidP="006717E0">
      <w:pPr>
        <w:pStyle w:val="Heading4"/>
        <w:rPr>
          <w:noProof/>
        </w:rPr>
      </w:pPr>
      <w:r>
        <w:rPr>
          <w:noProof/>
        </w:rPr>
        <w:t>Published during PhD but not directly related to thesis</w:t>
      </w:r>
    </w:p>
    <w:p w14:paraId="16D5A200" w14:textId="77777777" w:rsidR="00A64AB4" w:rsidRDefault="00A64AB4" w:rsidP="006717E0">
      <w:pPr>
        <w:pStyle w:val="EndNoteBibliography"/>
        <w:rPr>
          <w:noProof/>
        </w:rPr>
      </w:pPr>
    </w:p>
    <w:p w14:paraId="1CB4A109" w14:textId="37CD466B" w:rsidR="00A64AB4" w:rsidRDefault="00A64AB4" w:rsidP="00444D94">
      <w:pPr>
        <w:pStyle w:val="EndNoteBibliography"/>
        <w:numPr>
          <w:ilvl w:val="0"/>
          <w:numId w:val="32"/>
        </w:numPr>
        <w:rPr>
          <w:noProof/>
        </w:rPr>
      </w:pPr>
      <w:r w:rsidRPr="000B7A7E">
        <w:rPr>
          <w:noProof/>
        </w:rPr>
        <w:t xml:space="preserve">Smith L, Reilly CC, MacBean V, Jolley CJ, Elston C, Moxham J, </w:t>
      </w:r>
      <w:r w:rsidR="00564288">
        <w:rPr>
          <w:i/>
        </w:rPr>
        <w:t>et al</w:t>
      </w:r>
      <w:r w:rsidRPr="000B7A7E">
        <w:rPr>
          <w:noProof/>
        </w:rPr>
        <w:t>. Physiological markers of exercise capacity and lung disease severity in cystic fibrosis. Respirology. 2017;22(4):714-20.</w:t>
      </w:r>
    </w:p>
    <w:p w14:paraId="5892A83D" w14:textId="77777777" w:rsidR="00A64AB4" w:rsidRDefault="00A64AB4" w:rsidP="006717E0">
      <w:pPr>
        <w:pStyle w:val="EndNoteBibliography"/>
        <w:rPr>
          <w:noProof/>
        </w:rPr>
      </w:pPr>
    </w:p>
    <w:p w14:paraId="0D4D216D" w14:textId="59A88D2A" w:rsidR="00A64AB4" w:rsidRDefault="00A64AB4" w:rsidP="006717E0">
      <w:pPr>
        <w:pStyle w:val="Heading3"/>
        <w:rPr>
          <w:noProof/>
        </w:rPr>
      </w:pPr>
      <w:bookmarkStart w:id="596" w:name="_Toc27382966"/>
      <w:r>
        <w:rPr>
          <w:noProof/>
        </w:rPr>
        <w:t>Research papers published as co-author during the PhD</w:t>
      </w:r>
      <w:bookmarkEnd w:id="596"/>
    </w:p>
    <w:p w14:paraId="63081056" w14:textId="77777777" w:rsidR="00A64AB4" w:rsidRPr="000B7A7E" w:rsidRDefault="00A64AB4" w:rsidP="006717E0">
      <w:pPr>
        <w:pStyle w:val="EndNoteBibliography"/>
        <w:rPr>
          <w:noProof/>
        </w:rPr>
      </w:pPr>
    </w:p>
    <w:p w14:paraId="4767A6DB" w14:textId="77777777" w:rsidR="00A64AB4" w:rsidRPr="000B7A7E" w:rsidRDefault="00A64AB4" w:rsidP="00444D94">
      <w:pPr>
        <w:pStyle w:val="EndNoteBibliography"/>
        <w:numPr>
          <w:ilvl w:val="0"/>
          <w:numId w:val="33"/>
        </w:numPr>
        <w:rPr>
          <w:noProof/>
        </w:rPr>
      </w:pPr>
      <w:r w:rsidRPr="000B7A7E">
        <w:rPr>
          <w:noProof/>
        </w:rPr>
        <w:t>De Brandt J, Smith L. ERS International Congress 2017: preview of the “innovation in diagnosing and monitoring respiratory disease” symposium from the allied respiratory professionals assembly. J Thorac Dis. 2017;9(12):4942-6.</w:t>
      </w:r>
    </w:p>
    <w:p w14:paraId="6E7903CF" w14:textId="368B8E27" w:rsidR="00A64AB4" w:rsidRPr="000B7A7E" w:rsidRDefault="00A64AB4" w:rsidP="00444D94">
      <w:pPr>
        <w:pStyle w:val="EndNoteBibliography"/>
        <w:numPr>
          <w:ilvl w:val="0"/>
          <w:numId w:val="33"/>
        </w:numPr>
        <w:rPr>
          <w:noProof/>
        </w:rPr>
      </w:pPr>
      <w:r w:rsidRPr="000B7A7E">
        <w:rPr>
          <w:noProof/>
        </w:rPr>
        <w:t xml:space="preserve">Hughes PJC, Smith L, Chan H-F, Tahir BA, Norquay G, Collier GJ, </w:t>
      </w:r>
      <w:r w:rsidR="00564288">
        <w:rPr>
          <w:i/>
        </w:rPr>
        <w:t>et al</w:t>
      </w:r>
      <w:r w:rsidRPr="000B7A7E">
        <w:rPr>
          <w:noProof/>
        </w:rPr>
        <w:t>. Assessment of the influence of lung inflation state on the quantitative parameters derived from hyperpolarized gas lung ventilation MRI in healthy volunteers. J Appl Physiol. 2018.</w:t>
      </w:r>
    </w:p>
    <w:p w14:paraId="33941DC0" w14:textId="09CDDD83" w:rsidR="00A64AB4" w:rsidRPr="000B7A7E" w:rsidRDefault="00A64AB4" w:rsidP="00444D94">
      <w:pPr>
        <w:pStyle w:val="EndNoteBibliography"/>
        <w:numPr>
          <w:ilvl w:val="0"/>
          <w:numId w:val="33"/>
        </w:numPr>
        <w:rPr>
          <w:noProof/>
        </w:rPr>
      </w:pPr>
      <w:r w:rsidRPr="000B7A7E">
        <w:rPr>
          <w:noProof/>
        </w:rPr>
        <w:t xml:space="preserve">Marshall H, Horsley A, Taylor CJ, Smith L, Hughes D, Horn FC, </w:t>
      </w:r>
      <w:r w:rsidR="00564288">
        <w:rPr>
          <w:i/>
        </w:rPr>
        <w:t>et al</w:t>
      </w:r>
      <w:r w:rsidRPr="000B7A7E">
        <w:rPr>
          <w:noProof/>
        </w:rPr>
        <w:t>. Detection of early subclinical lung disease in children with cystic fibrosis by lung ventilation imaging with hyperpolarised gas MRI. Thorax. 2017;72(8):760-2.</w:t>
      </w:r>
    </w:p>
    <w:p w14:paraId="54462AD6" w14:textId="3A41CDB8" w:rsidR="00A64AB4" w:rsidRPr="000B7A7E" w:rsidRDefault="00A64AB4" w:rsidP="00444D94">
      <w:pPr>
        <w:pStyle w:val="EndNoteBibliography"/>
        <w:numPr>
          <w:ilvl w:val="0"/>
          <w:numId w:val="33"/>
        </w:numPr>
        <w:rPr>
          <w:noProof/>
        </w:rPr>
      </w:pPr>
      <w:r w:rsidRPr="000B7A7E">
        <w:rPr>
          <w:noProof/>
        </w:rPr>
        <w:t xml:space="preserve">Morton RW, Elphick HE, Rigby AS, Daw WJ, King DA, Smith LJ, </w:t>
      </w:r>
      <w:r w:rsidR="00564288">
        <w:rPr>
          <w:i/>
        </w:rPr>
        <w:t>et al</w:t>
      </w:r>
      <w:r w:rsidRPr="000B7A7E">
        <w:rPr>
          <w:noProof/>
        </w:rPr>
        <w:t>. STAAR: a randomised controlled trial of electronic adherence monitoring with reminder alarms and feedback to improve clinical outcomes for children with asthma. Thorax. 2017;72(4):347-54.</w:t>
      </w:r>
    </w:p>
    <w:p w14:paraId="22E636A6" w14:textId="640FD779" w:rsidR="00A64AB4" w:rsidRDefault="00A64AB4" w:rsidP="00444D94">
      <w:pPr>
        <w:pStyle w:val="EndNoteBibliography"/>
        <w:numPr>
          <w:ilvl w:val="0"/>
          <w:numId w:val="33"/>
        </w:numPr>
        <w:rPr>
          <w:noProof/>
        </w:rPr>
      </w:pPr>
      <w:r w:rsidRPr="000B7A7E">
        <w:rPr>
          <w:noProof/>
        </w:rPr>
        <w:t xml:space="preserve">Weatherley ND, Stewart NJ, Chan H-F, Austin M, Smith LJ, Collier G, </w:t>
      </w:r>
      <w:r w:rsidR="00564288">
        <w:rPr>
          <w:i/>
        </w:rPr>
        <w:t>et al</w:t>
      </w:r>
      <w:r w:rsidRPr="000B7A7E">
        <w:rPr>
          <w:noProof/>
        </w:rPr>
        <w:t>. Hyperpolarised xenon magnetic resonance spectroscopy for the longitudinal assessment of changes in gas diffusion in IPF. Thorax. 2018.</w:t>
      </w:r>
    </w:p>
    <w:p w14:paraId="74CB4F26" w14:textId="77777777" w:rsidR="00A64AB4" w:rsidRDefault="00A64AB4" w:rsidP="006717E0">
      <w:pPr>
        <w:pStyle w:val="EndNoteBibliography"/>
        <w:rPr>
          <w:noProof/>
        </w:rPr>
      </w:pPr>
    </w:p>
    <w:p w14:paraId="75297031" w14:textId="52258478" w:rsidR="00A64AB4" w:rsidRDefault="00A64AB4" w:rsidP="006717E0">
      <w:pPr>
        <w:pStyle w:val="Heading3"/>
        <w:rPr>
          <w:noProof/>
        </w:rPr>
      </w:pPr>
      <w:bookmarkStart w:id="597" w:name="_Toc27382967"/>
      <w:r>
        <w:rPr>
          <w:noProof/>
        </w:rPr>
        <w:t>Research abstracts presented at conference</w:t>
      </w:r>
      <w:bookmarkEnd w:id="597"/>
    </w:p>
    <w:p w14:paraId="51C203BB" w14:textId="77777777" w:rsidR="00A64AB4" w:rsidRDefault="00A64AB4" w:rsidP="006717E0">
      <w:pPr>
        <w:pStyle w:val="Heading4"/>
        <w:rPr>
          <w:noProof/>
        </w:rPr>
      </w:pPr>
      <w:r>
        <w:rPr>
          <w:noProof/>
        </w:rPr>
        <w:t>As first author – Oral presentation</w:t>
      </w:r>
    </w:p>
    <w:p w14:paraId="1B16078F" w14:textId="77777777" w:rsidR="00A64AB4" w:rsidRDefault="00A64AB4" w:rsidP="006717E0">
      <w:pPr>
        <w:pStyle w:val="EndNoteBibliography"/>
        <w:rPr>
          <w:noProof/>
        </w:rPr>
      </w:pPr>
    </w:p>
    <w:p w14:paraId="372CBEA2" w14:textId="77777777" w:rsidR="00A64AB4" w:rsidRPr="000B7A7E" w:rsidRDefault="00A64AB4" w:rsidP="006717E0">
      <w:pPr>
        <w:pStyle w:val="EndNoteBibliography"/>
        <w:numPr>
          <w:ilvl w:val="0"/>
          <w:numId w:val="23"/>
        </w:numPr>
        <w:rPr>
          <w:noProof/>
        </w:rPr>
      </w:pPr>
      <w:r w:rsidRPr="000B7A7E">
        <w:rPr>
          <w:noProof/>
        </w:rPr>
        <w:t>Laurie Smith DH, Ho-Fung Chan, Kevin M. Johnson, Jody Bray, Oliver Rodgers, Guilhem Collier, Graham Norquay, Alberto Biancardi, Paul Hughes, Sailesh Kotecha, Martin Wildman, Noreen West, Alex Horsley, Jens Vogel-Claussen, Harm Tiddens, Helen Marshall, Jim Wild. 1H and 129Xe MRI to detect functional and structural lung disease in sub-clinical cystic fibrosis. Europe</w:t>
      </w:r>
      <w:r>
        <w:rPr>
          <w:noProof/>
        </w:rPr>
        <w:t xml:space="preserve">an Respiratory Society Congress, Madrid </w:t>
      </w:r>
      <w:r w:rsidRPr="000B7A7E">
        <w:rPr>
          <w:noProof/>
        </w:rPr>
        <w:t>2019.</w:t>
      </w:r>
    </w:p>
    <w:p w14:paraId="4A9A23D8" w14:textId="4AFB58C1" w:rsidR="00A64AB4" w:rsidRDefault="00A64AB4" w:rsidP="006717E0">
      <w:pPr>
        <w:pStyle w:val="EndNoteBibliography"/>
        <w:numPr>
          <w:ilvl w:val="0"/>
          <w:numId w:val="23"/>
        </w:numPr>
        <w:rPr>
          <w:noProof/>
        </w:rPr>
      </w:pPr>
      <w:r w:rsidRPr="000B7A7E">
        <w:rPr>
          <w:noProof/>
        </w:rPr>
        <w:lastRenderedPageBreak/>
        <w:t xml:space="preserve">Smith L, Hughes D, Chan H-F, Johnson K, Bray J, Rodgers O, </w:t>
      </w:r>
      <w:r w:rsidR="00564288">
        <w:rPr>
          <w:i/>
        </w:rPr>
        <w:t>et al</w:t>
      </w:r>
      <w:r w:rsidRPr="000B7A7E">
        <w:rPr>
          <w:noProof/>
        </w:rPr>
        <w:t>. WS17-2 The sensitivity of MRI to detect both functional and structural lung abnormalities in sub-clinical cystic fibrosis. Journal of Cystic Fibrosis. 2019;18:S32</w:t>
      </w:r>
      <w:r>
        <w:rPr>
          <w:noProof/>
        </w:rPr>
        <w:t>. (ECFC conference, Liverpool 2019)</w:t>
      </w:r>
    </w:p>
    <w:p w14:paraId="165DEAE4" w14:textId="77777777" w:rsidR="00A64AB4" w:rsidRDefault="00A64AB4" w:rsidP="006717E0">
      <w:pPr>
        <w:pStyle w:val="EndNoteBibliography"/>
        <w:numPr>
          <w:ilvl w:val="0"/>
          <w:numId w:val="23"/>
        </w:numPr>
        <w:rPr>
          <w:noProof/>
        </w:rPr>
      </w:pPr>
      <w:r w:rsidRPr="000B7A7E">
        <w:rPr>
          <w:noProof/>
        </w:rPr>
        <w:t>Laurie J Smith PJCH, Helen Marshall, Guilhem J Collier, Noreen West, Martin Wildman, Alex Horsley, Jim M Wild. Hyperpolarised gas MRI shows a decrease in lung ventilation volume and  heterogeneity at increased inspiratory lung volumes in Cystic Fibrosis. ISMRM international conference</w:t>
      </w:r>
      <w:r>
        <w:rPr>
          <w:noProof/>
        </w:rPr>
        <w:t>, Paris</w:t>
      </w:r>
      <w:r w:rsidRPr="000B7A7E">
        <w:rPr>
          <w:noProof/>
        </w:rPr>
        <w:t xml:space="preserve"> 2018</w:t>
      </w:r>
      <w:r>
        <w:rPr>
          <w:noProof/>
        </w:rPr>
        <w:t>.</w:t>
      </w:r>
    </w:p>
    <w:p w14:paraId="2C08E301" w14:textId="157B2512" w:rsidR="00A64AB4" w:rsidRDefault="00A64AB4" w:rsidP="006717E0">
      <w:pPr>
        <w:pStyle w:val="EndNoteBibliography"/>
        <w:numPr>
          <w:ilvl w:val="0"/>
          <w:numId w:val="23"/>
        </w:numPr>
        <w:rPr>
          <w:noProof/>
        </w:rPr>
      </w:pPr>
      <w:r w:rsidRPr="000B7A7E">
        <w:rPr>
          <w:noProof/>
        </w:rPr>
        <w:t xml:space="preserve">Smith L, Collier G, Marshall H, Hughes P, Bray J, Rodgers O, </w:t>
      </w:r>
      <w:r w:rsidR="00564288">
        <w:rPr>
          <w:i/>
        </w:rPr>
        <w:t>et al</w:t>
      </w:r>
      <w:r w:rsidRPr="000B7A7E">
        <w:rPr>
          <w:noProof/>
        </w:rPr>
        <w:t>. The effect of inhaled lung volume on ventilation heterogeneity in CF using 3He MRI. European Respiratory Journal. 2018;52(suppl 62):OA4990</w:t>
      </w:r>
      <w:r>
        <w:rPr>
          <w:noProof/>
        </w:rPr>
        <w:t xml:space="preserve"> (ERS Congress, Paris 2018) </w:t>
      </w:r>
    </w:p>
    <w:p w14:paraId="6BF95D5A" w14:textId="77777777" w:rsidR="00A64AB4" w:rsidRDefault="00A64AB4" w:rsidP="006717E0">
      <w:pPr>
        <w:pStyle w:val="EndNoteBibliography"/>
        <w:numPr>
          <w:ilvl w:val="0"/>
          <w:numId w:val="23"/>
        </w:numPr>
        <w:rPr>
          <w:noProof/>
        </w:rPr>
      </w:pPr>
      <w:r w:rsidRPr="000B7A7E">
        <w:rPr>
          <w:noProof/>
        </w:rPr>
        <w:t xml:space="preserve">Laurie Smith IA, Paul Hughes, Felix Horn, Helen Marshall, Graham Norquay, Guilhem Collier, David Hughes, Chris Taylor, Alex Horsley, Jim Wild. </w:t>
      </w:r>
      <w:r>
        <w:rPr>
          <w:noProof/>
        </w:rPr>
        <w:t xml:space="preserve">Longitudinal monitoring of disease progression in children with mild cystic fibrosis using hyperpolarised gas MRI and lung clearance index. ARTP conference, Belfast </w:t>
      </w:r>
      <w:r w:rsidRPr="000B7A7E">
        <w:rPr>
          <w:noProof/>
        </w:rPr>
        <w:t>2017</w:t>
      </w:r>
      <w:r>
        <w:rPr>
          <w:noProof/>
        </w:rPr>
        <w:t>.</w:t>
      </w:r>
    </w:p>
    <w:p w14:paraId="587F242E" w14:textId="5A0B5CBE" w:rsidR="00A64AB4" w:rsidRDefault="00A64AB4" w:rsidP="006717E0">
      <w:pPr>
        <w:pStyle w:val="EndNoteBibliography"/>
        <w:numPr>
          <w:ilvl w:val="0"/>
          <w:numId w:val="23"/>
        </w:numPr>
        <w:rPr>
          <w:noProof/>
        </w:rPr>
      </w:pPr>
      <w:r w:rsidRPr="000B7A7E">
        <w:rPr>
          <w:noProof/>
        </w:rPr>
        <w:t xml:space="preserve">Smith L, Aldag I, Hughes P, Horn F, Marshall H, Norquay G, </w:t>
      </w:r>
      <w:r w:rsidR="00564288">
        <w:rPr>
          <w:i/>
        </w:rPr>
        <w:t>et al</w:t>
      </w:r>
      <w:r w:rsidRPr="000B7A7E">
        <w:rPr>
          <w:noProof/>
        </w:rPr>
        <w:t xml:space="preserve">. Longitudinal monitoring of disease progression in children with mild cystic fibrosis using hyperpolarised gas MRI and lung clearance index. </w:t>
      </w:r>
      <w:r>
        <w:rPr>
          <w:noProof/>
        </w:rPr>
        <w:t xml:space="preserve">ISMRM international conference, Hawaii </w:t>
      </w:r>
      <w:r w:rsidRPr="000B7A7E">
        <w:rPr>
          <w:noProof/>
        </w:rPr>
        <w:t>2017.</w:t>
      </w:r>
    </w:p>
    <w:p w14:paraId="209BD480" w14:textId="34CEA226" w:rsidR="00A64AB4" w:rsidRDefault="00A64AB4" w:rsidP="006717E0">
      <w:pPr>
        <w:pStyle w:val="EndNoteBibliography"/>
        <w:numPr>
          <w:ilvl w:val="0"/>
          <w:numId w:val="23"/>
        </w:numPr>
        <w:rPr>
          <w:noProof/>
        </w:rPr>
      </w:pPr>
      <w:r w:rsidRPr="000B7A7E">
        <w:rPr>
          <w:noProof/>
        </w:rPr>
        <w:t xml:space="preserve">Smith L, Horn F, Marshall H, Aldag I, Taylor C, Wild J, </w:t>
      </w:r>
      <w:r w:rsidR="00564288">
        <w:rPr>
          <w:i/>
        </w:rPr>
        <w:t>et al</w:t>
      </w:r>
      <w:r w:rsidRPr="000B7A7E">
        <w:rPr>
          <w:noProof/>
        </w:rPr>
        <w:t>. Effect of posture on lung clearance index (LCI) and lung volumes in children with early stage cystic fibrosis lung disease. European Respiratory Journal. 2015;46(suppl 59):OA307</w:t>
      </w:r>
      <w:r>
        <w:rPr>
          <w:noProof/>
        </w:rPr>
        <w:t xml:space="preserve"> (ERS congress Amsterdam 2015)</w:t>
      </w:r>
    </w:p>
    <w:p w14:paraId="1533F989" w14:textId="77777777" w:rsidR="00A64AB4" w:rsidRDefault="00A64AB4" w:rsidP="006717E0">
      <w:pPr>
        <w:pStyle w:val="EndNoteBibliography"/>
        <w:rPr>
          <w:noProof/>
        </w:rPr>
      </w:pPr>
    </w:p>
    <w:p w14:paraId="05F8B7BE" w14:textId="77777777" w:rsidR="00A64AB4" w:rsidRDefault="00A64AB4" w:rsidP="006717E0">
      <w:pPr>
        <w:pStyle w:val="Heading4"/>
        <w:rPr>
          <w:noProof/>
        </w:rPr>
      </w:pPr>
      <w:r>
        <w:rPr>
          <w:noProof/>
        </w:rPr>
        <w:t>As first author – Poster presentation</w:t>
      </w:r>
    </w:p>
    <w:p w14:paraId="31ADA5A1" w14:textId="77777777" w:rsidR="00A64AB4" w:rsidRPr="000B7A7E" w:rsidRDefault="00A64AB4" w:rsidP="006717E0">
      <w:pPr>
        <w:pStyle w:val="EndNoteBibliography"/>
        <w:rPr>
          <w:noProof/>
        </w:rPr>
      </w:pPr>
    </w:p>
    <w:p w14:paraId="6DB7CE67" w14:textId="19ED80BE" w:rsidR="00A64AB4" w:rsidRDefault="00A64AB4" w:rsidP="006717E0">
      <w:pPr>
        <w:pStyle w:val="EndNoteBibliography"/>
        <w:numPr>
          <w:ilvl w:val="0"/>
          <w:numId w:val="24"/>
        </w:numPr>
        <w:rPr>
          <w:noProof/>
        </w:rPr>
      </w:pPr>
      <w:r w:rsidRPr="000B7A7E">
        <w:rPr>
          <w:noProof/>
        </w:rPr>
        <w:t xml:space="preserve">Smith L, Collier G, Marshall H, Hughes P, Biancardi A, Norquay G, </w:t>
      </w:r>
      <w:r w:rsidR="00564288">
        <w:rPr>
          <w:i/>
        </w:rPr>
        <w:t>et al</w:t>
      </w:r>
      <w:r w:rsidRPr="000B7A7E">
        <w:rPr>
          <w:noProof/>
        </w:rPr>
        <w:t>. P213 A comparison of ventilation MRI using hyperpolarised 3He and 129Xe to assess cystic fibrosis lung disease. Journal of Cystic Fibrosis. 2019;18:S117</w:t>
      </w:r>
      <w:r w:rsidR="004D197B">
        <w:rPr>
          <w:noProof/>
        </w:rPr>
        <w:t>. (Appendix 7, p</w:t>
      </w:r>
      <w:r w:rsidR="004D197B">
        <w:rPr>
          <w:noProof/>
        </w:rPr>
        <w:fldChar w:fldCharType="begin"/>
      </w:r>
      <w:r w:rsidR="004D197B">
        <w:rPr>
          <w:noProof/>
        </w:rPr>
        <w:instrText xml:space="preserve"> PAGEREF _Ref21886985 \h </w:instrText>
      </w:r>
      <w:r w:rsidR="004D197B">
        <w:rPr>
          <w:noProof/>
        </w:rPr>
      </w:r>
      <w:r w:rsidR="004D197B">
        <w:rPr>
          <w:noProof/>
        </w:rPr>
        <w:fldChar w:fldCharType="separate"/>
      </w:r>
      <w:r w:rsidR="00140F11">
        <w:rPr>
          <w:noProof/>
        </w:rPr>
        <w:t>354</w:t>
      </w:r>
      <w:r w:rsidR="004D197B">
        <w:rPr>
          <w:noProof/>
        </w:rPr>
        <w:fldChar w:fldCharType="end"/>
      </w:r>
      <w:r w:rsidR="004D197B">
        <w:rPr>
          <w:noProof/>
        </w:rPr>
        <w:t>)</w:t>
      </w:r>
    </w:p>
    <w:p w14:paraId="3F76391C" w14:textId="40818E07" w:rsidR="00A64AB4" w:rsidRPr="000B7A7E" w:rsidRDefault="00A64AB4" w:rsidP="006717E0">
      <w:pPr>
        <w:pStyle w:val="EndNoteBibliography"/>
        <w:numPr>
          <w:ilvl w:val="0"/>
          <w:numId w:val="24"/>
        </w:numPr>
        <w:rPr>
          <w:noProof/>
        </w:rPr>
      </w:pPr>
      <w:r w:rsidRPr="000B7A7E">
        <w:rPr>
          <w:noProof/>
        </w:rPr>
        <w:t xml:space="preserve">Smith L, Collier G, Marshall H, Hughes P, Biancardi A, Norquay G, </w:t>
      </w:r>
      <w:r w:rsidR="00564288">
        <w:rPr>
          <w:i/>
        </w:rPr>
        <w:t>et al</w:t>
      </w:r>
      <w:r w:rsidRPr="000B7A7E">
        <w:rPr>
          <w:noProof/>
        </w:rPr>
        <w:t>. P212 Ventilation MRI tracks longitudinal lung function changes in patients with cystic fibrosis and clinically stable FEV1 and Lung Clearance Index. Journal of Cystic Fibrosis. 2019;18:S117.</w:t>
      </w:r>
      <w:r w:rsidR="004D197B">
        <w:rPr>
          <w:noProof/>
        </w:rPr>
        <w:t xml:space="preserve"> (Appendix 7, p</w:t>
      </w:r>
      <w:r w:rsidR="004D197B">
        <w:rPr>
          <w:noProof/>
        </w:rPr>
        <w:fldChar w:fldCharType="begin"/>
      </w:r>
      <w:r w:rsidR="004D197B">
        <w:rPr>
          <w:noProof/>
        </w:rPr>
        <w:instrText xml:space="preserve"> PAGEREF _Ref21886985 \h </w:instrText>
      </w:r>
      <w:r w:rsidR="004D197B">
        <w:rPr>
          <w:noProof/>
        </w:rPr>
      </w:r>
      <w:r w:rsidR="004D197B">
        <w:rPr>
          <w:noProof/>
        </w:rPr>
        <w:fldChar w:fldCharType="separate"/>
      </w:r>
      <w:r w:rsidR="00140F11">
        <w:rPr>
          <w:noProof/>
        </w:rPr>
        <w:t>354</w:t>
      </w:r>
      <w:r w:rsidR="004D197B">
        <w:rPr>
          <w:noProof/>
        </w:rPr>
        <w:fldChar w:fldCharType="end"/>
      </w:r>
      <w:r w:rsidR="004D197B">
        <w:rPr>
          <w:noProof/>
        </w:rPr>
        <w:t>)</w:t>
      </w:r>
    </w:p>
    <w:p w14:paraId="3579AC08" w14:textId="3C2B352A" w:rsidR="00A64AB4" w:rsidRDefault="00A64AB4" w:rsidP="006717E0">
      <w:pPr>
        <w:pStyle w:val="EndNoteBibliography"/>
        <w:numPr>
          <w:ilvl w:val="0"/>
          <w:numId w:val="24"/>
        </w:numPr>
        <w:rPr>
          <w:noProof/>
        </w:rPr>
      </w:pPr>
      <w:r w:rsidRPr="000B7A7E">
        <w:rPr>
          <w:noProof/>
        </w:rPr>
        <w:t xml:space="preserve">Smith L, Marshall H, Norquay G, Collier G, Rodgers O, Hughes P, </w:t>
      </w:r>
      <w:r w:rsidR="00564288">
        <w:rPr>
          <w:i/>
        </w:rPr>
        <w:t>et al</w:t>
      </w:r>
      <w:r w:rsidRPr="000B7A7E">
        <w:rPr>
          <w:noProof/>
        </w:rPr>
        <w:t>. P211 129Xe ventilation MRI and LCI to assess acute maximal exercise as a method of airway clearance. Journal of Cystic Fibrosis. 2019;18:S116-S7.</w:t>
      </w:r>
      <w:r w:rsidR="004D197B">
        <w:rPr>
          <w:noProof/>
        </w:rPr>
        <w:t xml:space="preserve"> (Appendix 7, p</w:t>
      </w:r>
      <w:r w:rsidR="004D197B">
        <w:rPr>
          <w:noProof/>
        </w:rPr>
        <w:fldChar w:fldCharType="begin"/>
      </w:r>
      <w:r w:rsidR="004D197B">
        <w:rPr>
          <w:noProof/>
        </w:rPr>
        <w:instrText xml:space="preserve"> PAGEREF _Ref21886985 \h </w:instrText>
      </w:r>
      <w:r w:rsidR="004D197B">
        <w:rPr>
          <w:noProof/>
        </w:rPr>
      </w:r>
      <w:r w:rsidR="004D197B">
        <w:rPr>
          <w:noProof/>
        </w:rPr>
        <w:fldChar w:fldCharType="separate"/>
      </w:r>
      <w:r w:rsidR="00140F11">
        <w:rPr>
          <w:noProof/>
        </w:rPr>
        <w:t>354</w:t>
      </w:r>
      <w:r w:rsidR="004D197B">
        <w:rPr>
          <w:noProof/>
        </w:rPr>
        <w:fldChar w:fldCharType="end"/>
      </w:r>
      <w:r w:rsidR="004D197B">
        <w:rPr>
          <w:noProof/>
        </w:rPr>
        <w:t>)</w:t>
      </w:r>
    </w:p>
    <w:p w14:paraId="17C985FA" w14:textId="77777777" w:rsidR="00A64AB4" w:rsidRPr="000B7A7E" w:rsidRDefault="00A64AB4" w:rsidP="006717E0">
      <w:pPr>
        <w:pStyle w:val="EndNoteBibliography"/>
        <w:numPr>
          <w:ilvl w:val="0"/>
          <w:numId w:val="24"/>
        </w:numPr>
        <w:rPr>
          <w:noProof/>
        </w:rPr>
      </w:pPr>
      <w:r w:rsidRPr="000B7A7E">
        <w:rPr>
          <w:noProof/>
        </w:rPr>
        <w:t>Laurie Smith</w:t>
      </w:r>
      <w:r>
        <w:rPr>
          <w:noProof/>
        </w:rPr>
        <w:t>,</w:t>
      </w:r>
      <w:r w:rsidRPr="000B7A7E">
        <w:rPr>
          <w:noProof/>
        </w:rPr>
        <w:t xml:space="preserve"> </w:t>
      </w:r>
      <w:r>
        <w:rPr>
          <w:noProof/>
        </w:rPr>
        <w:t>David Hughes</w:t>
      </w:r>
      <w:r w:rsidRPr="000B7A7E">
        <w:rPr>
          <w:noProof/>
        </w:rPr>
        <w:t>, Ho-Fung Chan, Kevin M. Johnson, Jody Bray, Oliver Rodgers, Guilhem Collier, Graham Norquay, Alberto Biancardi, Paul Hughes, Sailesh Kotecha, Martin Wildman, Noreen West, Alex Horsley, Pierluigi Ciet, Piotr Wielopolski, Harm Tiddens,  Helen Marshall, Jim Wild. 129Xe ventilation and 1H anatomical MRI to detect functional and structural abnormalities in sub-clinical cystic fibrosis lung disease. ISMRM international conference 2019.</w:t>
      </w:r>
    </w:p>
    <w:p w14:paraId="29257DD8" w14:textId="77777777" w:rsidR="00A64AB4" w:rsidRDefault="00A64AB4" w:rsidP="006717E0">
      <w:pPr>
        <w:pStyle w:val="EndNoteBibliography"/>
        <w:numPr>
          <w:ilvl w:val="0"/>
          <w:numId w:val="24"/>
        </w:numPr>
        <w:rPr>
          <w:noProof/>
        </w:rPr>
      </w:pPr>
      <w:r w:rsidRPr="000B7A7E">
        <w:rPr>
          <w:noProof/>
        </w:rPr>
        <w:t>Laurie Smith</w:t>
      </w:r>
      <w:r>
        <w:rPr>
          <w:noProof/>
        </w:rPr>
        <w:t>,</w:t>
      </w:r>
      <w:r w:rsidRPr="000B7A7E">
        <w:rPr>
          <w:noProof/>
        </w:rPr>
        <w:t xml:space="preserve"> </w:t>
      </w:r>
      <w:r>
        <w:rPr>
          <w:noProof/>
        </w:rPr>
        <w:t>Guilhem Collier</w:t>
      </w:r>
      <w:r w:rsidRPr="000B7A7E">
        <w:rPr>
          <w:noProof/>
        </w:rPr>
        <w:t>, Helen Marshall, Paul Hughes, Alberto Biancardi, Graham Norquay, Jody Bray, Oliver Rodgers, Martin Wildman, Noreen West, Alex Horsley, Jim Wild. Comparison of hyperpolarised 3He and 129Xe ventilation MRI to assess lung disease in cystic fibrosis. ISMRM international conference 2019.</w:t>
      </w:r>
    </w:p>
    <w:p w14:paraId="1E599FE3" w14:textId="60458CCB" w:rsidR="00A64AB4" w:rsidRPr="000B7A7E" w:rsidRDefault="00A64AB4" w:rsidP="006717E0">
      <w:pPr>
        <w:pStyle w:val="EndNoteBibliography"/>
        <w:numPr>
          <w:ilvl w:val="0"/>
          <w:numId w:val="24"/>
        </w:numPr>
        <w:rPr>
          <w:noProof/>
        </w:rPr>
      </w:pPr>
      <w:r w:rsidRPr="000B7A7E">
        <w:rPr>
          <w:noProof/>
        </w:rPr>
        <w:t>Laurie Smith</w:t>
      </w:r>
      <w:r>
        <w:rPr>
          <w:noProof/>
        </w:rPr>
        <w:t>,</w:t>
      </w:r>
      <w:r w:rsidRPr="000B7A7E">
        <w:rPr>
          <w:noProof/>
        </w:rPr>
        <w:t xml:space="preserve"> </w:t>
      </w:r>
      <w:r>
        <w:rPr>
          <w:noProof/>
        </w:rPr>
        <w:t>Guilhem Collier</w:t>
      </w:r>
      <w:r w:rsidRPr="000B7A7E">
        <w:rPr>
          <w:noProof/>
        </w:rPr>
        <w:t>, Helen Marshall, Paul Hughes, Alberto Biancardi, Graham Norquay, Jody Bray, Oliver Rodgers, Martin Wildman, Noreen West, Alex Horsley, Jim Wild. Clinical applicability of 3He and 129Xe ventilation MRI in cystic fibrosis: longitudinal follow up European Respiratory Society Congress 2019</w:t>
      </w:r>
      <w:r w:rsidR="004D197B">
        <w:rPr>
          <w:noProof/>
        </w:rPr>
        <w:t>. (Appendix 7, p</w:t>
      </w:r>
      <w:r w:rsidR="004D197B">
        <w:rPr>
          <w:noProof/>
        </w:rPr>
        <w:fldChar w:fldCharType="begin"/>
      </w:r>
      <w:r w:rsidR="004D197B">
        <w:rPr>
          <w:noProof/>
        </w:rPr>
        <w:instrText xml:space="preserve"> PAGEREF _Ref21886985 \h </w:instrText>
      </w:r>
      <w:r w:rsidR="004D197B">
        <w:rPr>
          <w:noProof/>
        </w:rPr>
      </w:r>
      <w:r w:rsidR="004D197B">
        <w:rPr>
          <w:noProof/>
        </w:rPr>
        <w:fldChar w:fldCharType="separate"/>
      </w:r>
      <w:r w:rsidR="00140F11">
        <w:rPr>
          <w:noProof/>
        </w:rPr>
        <w:t>354</w:t>
      </w:r>
      <w:r w:rsidR="004D197B">
        <w:rPr>
          <w:noProof/>
        </w:rPr>
        <w:fldChar w:fldCharType="end"/>
      </w:r>
      <w:r w:rsidR="004D197B">
        <w:rPr>
          <w:noProof/>
        </w:rPr>
        <w:t>)</w:t>
      </w:r>
    </w:p>
    <w:p w14:paraId="6F5787D3" w14:textId="387782AF" w:rsidR="00A64AB4" w:rsidRPr="000B7A7E" w:rsidRDefault="00A64AB4" w:rsidP="006717E0">
      <w:pPr>
        <w:pStyle w:val="EndNoteBibliography"/>
        <w:numPr>
          <w:ilvl w:val="0"/>
          <w:numId w:val="24"/>
        </w:numPr>
        <w:rPr>
          <w:noProof/>
        </w:rPr>
      </w:pPr>
      <w:r w:rsidRPr="000B7A7E">
        <w:rPr>
          <w:noProof/>
        </w:rPr>
        <w:t xml:space="preserve">Smith L, Hughes P, Marshall H, Collier G, West N, Wildman M, </w:t>
      </w:r>
      <w:r w:rsidR="00564288">
        <w:rPr>
          <w:i/>
        </w:rPr>
        <w:t>et al</w:t>
      </w:r>
      <w:r w:rsidRPr="000B7A7E">
        <w:rPr>
          <w:noProof/>
        </w:rPr>
        <w:t>. Hyperpolarised Gas MRI Shows Reversibility of Lung Ventilation Defects at Increased Inspiratory Lung Volumes in Cystic Fibrosis.  A72 WHAT'S NEW IN CYSTIC FIBROSIS, BPD AND OTHER CONGENITAL PEDIATRIC LUNG DISEASES: American Thoracic Society; 2018. p. A2313-A.</w:t>
      </w:r>
    </w:p>
    <w:p w14:paraId="0C02AAFB" w14:textId="30BC8969" w:rsidR="00A64AB4" w:rsidRPr="000B7A7E" w:rsidRDefault="00A64AB4" w:rsidP="006717E0">
      <w:pPr>
        <w:pStyle w:val="EndNoteBibliography"/>
        <w:numPr>
          <w:ilvl w:val="0"/>
          <w:numId w:val="24"/>
        </w:numPr>
        <w:rPr>
          <w:noProof/>
        </w:rPr>
      </w:pPr>
      <w:r w:rsidRPr="000B7A7E">
        <w:rPr>
          <w:noProof/>
        </w:rPr>
        <w:t>Smith L, Aldag I, Hughes P, Horn F</w:t>
      </w:r>
      <w:r>
        <w:rPr>
          <w:noProof/>
        </w:rPr>
        <w:t xml:space="preserve">, Marshall H, Norquay G, </w:t>
      </w:r>
      <w:r w:rsidR="00564288">
        <w:rPr>
          <w:i/>
        </w:rPr>
        <w:t>et al</w:t>
      </w:r>
      <w:r w:rsidRPr="000B7A7E">
        <w:rPr>
          <w:noProof/>
        </w:rPr>
        <w:t xml:space="preserve">. Longitudinal monitoring of disease progression in children with mild CF using 3-helium MRI </w:t>
      </w:r>
      <w:r>
        <w:rPr>
          <w:noProof/>
        </w:rPr>
        <w:t>and LCI. Pediatr Pulmonol; 2016</w:t>
      </w:r>
    </w:p>
    <w:p w14:paraId="5D662670" w14:textId="6981B44B" w:rsidR="00A64AB4" w:rsidRDefault="00A64AB4" w:rsidP="006717E0">
      <w:pPr>
        <w:pStyle w:val="EndNoteBibliography"/>
        <w:numPr>
          <w:ilvl w:val="0"/>
          <w:numId w:val="24"/>
        </w:numPr>
        <w:rPr>
          <w:noProof/>
        </w:rPr>
      </w:pPr>
      <w:r w:rsidRPr="000B7A7E">
        <w:rPr>
          <w:noProof/>
        </w:rPr>
        <w:t xml:space="preserve">Smith L, Horn F, Marshall H, Collier G, Hughes P, Aldag I, </w:t>
      </w:r>
      <w:r w:rsidR="00564288">
        <w:rPr>
          <w:i/>
        </w:rPr>
        <w:t>et al</w:t>
      </w:r>
      <w:r w:rsidRPr="000B7A7E">
        <w:rPr>
          <w:noProof/>
        </w:rPr>
        <w:t>. Comparison of phase III slope analysis from MBW with hyperpolarised gas MRI in children with mild CF. European Respiratory Journal. 2016;48(suppl 60):PA4410.</w:t>
      </w:r>
    </w:p>
    <w:p w14:paraId="49A9A316" w14:textId="77777777" w:rsidR="00A64AB4" w:rsidRDefault="00A64AB4" w:rsidP="006717E0"/>
    <w:p w14:paraId="05275388" w14:textId="724AD1EB" w:rsidR="00A64AB4" w:rsidRDefault="00A64AB4" w:rsidP="006717E0">
      <w:pPr>
        <w:pStyle w:val="Heading3"/>
      </w:pPr>
      <w:bookmarkStart w:id="598" w:name="_Toc27382968"/>
      <w:r>
        <w:lastRenderedPageBreak/>
        <w:t>Abstracts as co-author</w:t>
      </w:r>
      <w:bookmarkEnd w:id="598"/>
    </w:p>
    <w:p w14:paraId="50BC2FF8" w14:textId="77777777" w:rsidR="00A64AB4" w:rsidRDefault="00A64AB4" w:rsidP="006717E0">
      <w:pPr>
        <w:pStyle w:val="Heading4"/>
      </w:pPr>
      <w:r>
        <w:t>Presented on behalf of lead author</w:t>
      </w:r>
    </w:p>
    <w:p w14:paraId="5E891356" w14:textId="77777777" w:rsidR="00A64AB4" w:rsidRDefault="00A64AB4" w:rsidP="006717E0"/>
    <w:p w14:paraId="4BB7A6B4" w14:textId="6B4C9EF9" w:rsidR="00A64AB4" w:rsidRDefault="00A64AB4" w:rsidP="00444D94">
      <w:pPr>
        <w:pStyle w:val="ListParagraph"/>
        <w:numPr>
          <w:ilvl w:val="0"/>
          <w:numId w:val="26"/>
        </w:numPr>
        <w:spacing w:line="240" w:lineRule="auto"/>
      </w:pPr>
      <w:r w:rsidRPr="000B7A7E">
        <w:rPr>
          <w:noProof/>
        </w:rPr>
        <w:t xml:space="preserve">Marshall H, Voskrebenzev A, Biancardi A, Smith L, Tahir B, Wild J, </w:t>
      </w:r>
      <w:r w:rsidR="00564288">
        <w:rPr>
          <w:i/>
        </w:rPr>
        <w:t>et al</w:t>
      </w:r>
      <w:r w:rsidRPr="000B7A7E">
        <w:rPr>
          <w:noProof/>
        </w:rPr>
        <w:t>. Comparison of 1H MRI and 3He MRI ventilation images in patients with cystic fibrosis and patients with lung cancer. European Respiratory Journal. 2018;52(suppl 62):PA387</w:t>
      </w:r>
    </w:p>
    <w:p w14:paraId="5F8326C6" w14:textId="28FB848D" w:rsidR="00A64AB4" w:rsidRPr="000B7A7E" w:rsidRDefault="00A64AB4" w:rsidP="006717E0">
      <w:pPr>
        <w:pStyle w:val="EndNoteBibliography"/>
        <w:numPr>
          <w:ilvl w:val="0"/>
          <w:numId w:val="25"/>
        </w:numPr>
        <w:rPr>
          <w:noProof/>
        </w:rPr>
      </w:pPr>
      <w:r w:rsidRPr="000B7A7E">
        <w:rPr>
          <w:noProof/>
        </w:rPr>
        <w:t xml:space="preserve">West N, Smith L, Chan H-F, Horn F, Chetcuti P, Moya E, </w:t>
      </w:r>
      <w:r w:rsidR="00564288">
        <w:rPr>
          <w:i/>
        </w:rPr>
        <w:t>et al</w:t>
      </w:r>
      <w:r w:rsidRPr="000B7A7E">
        <w:rPr>
          <w:noProof/>
        </w:rPr>
        <w:t>. Hyperpolarised gas ventilation MRI detects early lung ventilation heterogeneity in children with primary ciliary dyskinesia. European Respiratory Journal. 2017;50(suppl 61):PA3342.</w:t>
      </w:r>
    </w:p>
    <w:p w14:paraId="45735C89" w14:textId="005E161A" w:rsidR="00A64AB4" w:rsidRPr="000B7A7E" w:rsidRDefault="00A64AB4" w:rsidP="006717E0">
      <w:pPr>
        <w:pStyle w:val="EndNoteBibliography"/>
        <w:numPr>
          <w:ilvl w:val="0"/>
          <w:numId w:val="25"/>
        </w:numPr>
        <w:rPr>
          <w:noProof/>
        </w:rPr>
      </w:pPr>
      <w:r w:rsidRPr="000B7A7E">
        <w:rPr>
          <w:noProof/>
        </w:rPr>
        <w:t xml:space="preserve">Wild J, Smith L, Horn F, Collier G, Swift A, Stewart N, </w:t>
      </w:r>
      <w:r w:rsidR="00564288">
        <w:rPr>
          <w:i/>
        </w:rPr>
        <w:t>et al</w:t>
      </w:r>
      <w:r w:rsidRPr="000B7A7E">
        <w:rPr>
          <w:noProof/>
        </w:rPr>
        <w:t>. Hyperpolarised gas MR lung imaging – Breaks through to clinical practice. European Respiratory Journal. 2015;46(suppl 59):OA4992.</w:t>
      </w:r>
    </w:p>
    <w:p w14:paraId="75B1CF1B" w14:textId="132D0063" w:rsidR="00A64AB4" w:rsidRPr="00653C73" w:rsidRDefault="00A64AB4" w:rsidP="006717E0">
      <w:pPr>
        <w:pStyle w:val="EndNoteBibliography"/>
        <w:numPr>
          <w:ilvl w:val="0"/>
          <w:numId w:val="25"/>
        </w:numPr>
        <w:rPr>
          <w:noProof/>
        </w:rPr>
      </w:pPr>
      <w:r w:rsidRPr="00653C73">
        <w:rPr>
          <w:noProof/>
        </w:rPr>
        <w:t xml:space="preserve">Hughes P, Smith L, Horn F, Biancardi A, Collier G, Stewart N, </w:t>
      </w:r>
      <w:r w:rsidR="00564288">
        <w:rPr>
          <w:i/>
        </w:rPr>
        <w:t>et al</w:t>
      </w:r>
      <w:r w:rsidRPr="00653C73">
        <w:rPr>
          <w:noProof/>
        </w:rPr>
        <w:t>. Ventilation heterogeneity assessed in patients with mild cystic fibrosis and asthma using Hyperpolarised gas MRI histogram analysis. European Respiratory Journal. 2017;50(suppl 61):OA4645</w:t>
      </w:r>
    </w:p>
    <w:p w14:paraId="416328C2" w14:textId="77777777" w:rsidR="00A64AB4" w:rsidRDefault="00A64AB4" w:rsidP="006717E0">
      <w:pPr>
        <w:pStyle w:val="EndNoteBibliography"/>
        <w:rPr>
          <w:noProof/>
        </w:rPr>
      </w:pPr>
    </w:p>
    <w:p w14:paraId="141F6E53" w14:textId="77777777" w:rsidR="00A64AB4" w:rsidRDefault="00A64AB4" w:rsidP="006717E0">
      <w:pPr>
        <w:pStyle w:val="Heading4"/>
        <w:rPr>
          <w:noProof/>
        </w:rPr>
      </w:pPr>
      <w:r>
        <w:rPr>
          <w:noProof/>
        </w:rPr>
        <w:t>Other abstracts as co-author</w:t>
      </w:r>
    </w:p>
    <w:p w14:paraId="14D82372" w14:textId="77777777" w:rsidR="00A64AB4" w:rsidRDefault="00A64AB4" w:rsidP="006717E0">
      <w:pPr>
        <w:pStyle w:val="EndNoteBibliography"/>
        <w:rPr>
          <w:noProof/>
        </w:rPr>
      </w:pPr>
    </w:p>
    <w:p w14:paraId="42D49638" w14:textId="40FB5749" w:rsidR="00A64AB4" w:rsidRPr="000B7A7E" w:rsidRDefault="00A64AB4" w:rsidP="006717E0">
      <w:pPr>
        <w:pStyle w:val="EndNoteBibliography"/>
        <w:numPr>
          <w:ilvl w:val="0"/>
          <w:numId w:val="25"/>
        </w:numPr>
        <w:rPr>
          <w:noProof/>
        </w:rPr>
      </w:pPr>
      <w:r w:rsidRPr="000B7A7E">
        <w:rPr>
          <w:noProof/>
        </w:rPr>
        <w:t xml:space="preserve">Whitfield C, Horsley A, Jensen O, Horn F, Smith L, Collier G, </w:t>
      </w:r>
      <w:r w:rsidR="00564288">
        <w:rPr>
          <w:i/>
        </w:rPr>
        <w:t>et al</w:t>
      </w:r>
      <w:r w:rsidRPr="000B7A7E">
        <w:rPr>
          <w:noProof/>
        </w:rPr>
        <w:t>. WS07-2 Inferring the distribution of ventilation in the lung from Multiple Breath Washout: a validation study in cystic fibrosis. Journal of Cystic Fibrosis. 2019;18:S13.</w:t>
      </w:r>
    </w:p>
    <w:p w14:paraId="752AFAF3" w14:textId="77777777" w:rsidR="00444D94" w:rsidRDefault="00A64AB4" w:rsidP="006717E0">
      <w:pPr>
        <w:pStyle w:val="EndNoteBibliography"/>
        <w:numPr>
          <w:ilvl w:val="0"/>
          <w:numId w:val="25"/>
        </w:numPr>
        <w:rPr>
          <w:noProof/>
        </w:rPr>
      </w:pPr>
      <w:r w:rsidRPr="000B7A7E">
        <w:rPr>
          <w:noProof/>
        </w:rPr>
        <w:t>Matthew Austin LS, James Eaden, Helen Marshall, Jim Wild. Validation of nitric oxide transfer factor predicted equations in a UK population. European Respiratory Society Congress 2019</w:t>
      </w:r>
    </w:p>
    <w:p w14:paraId="7093B8F5" w14:textId="6DE445A8" w:rsidR="00A64AB4" w:rsidRPr="000B7A7E" w:rsidRDefault="00A64AB4" w:rsidP="006717E0">
      <w:pPr>
        <w:pStyle w:val="EndNoteBibliography"/>
        <w:numPr>
          <w:ilvl w:val="0"/>
          <w:numId w:val="25"/>
        </w:numPr>
        <w:rPr>
          <w:noProof/>
        </w:rPr>
      </w:pPr>
      <w:r w:rsidRPr="000B7A7E">
        <w:rPr>
          <w:noProof/>
        </w:rPr>
        <w:t>Jim M Wild  AMB, Ho-Fung Chan , Laurie J Smith , Jody Bray , Helen Marshall , Paul J C Hughes , Guillem C, Collier  GN, Andrew J Swift , Kylie Hart , Michael Cousins , and Sailesh Kotecha. Imaging functional and microstructural changes in the lungs of children born prematurely. ISMRM</w:t>
      </w:r>
      <w:r>
        <w:rPr>
          <w:noProof/>
        </w:rPr>
        <w:t xml:space="preserve"> international conference 2019.</w:t>
      </w:r>
    </w:p>
    <w:p w14:paraId="6E2B8E4E" w14:textId="77777777" w:rsidR="00A64AB4" w:rsidRPr="000B7A7E" w:rsidRDefault="00A64AB4" w:rsidP="006717E0">
      <w:pPr>
        <w:pStyle w:val="EndNoteBibliography"/>
        <w:numPr>
          <w:ilvl w:val="0"/>
          <w:numId w:val="25"/>
        </w:numPr>
        <w:rPr>
          <w:noProof/>
        </w:rPr>
      </w:pPr>
      <w:r w:rsidRPr="000B7A7E">
        <w:rPr>
          <w:noProof/>
        </w:rPr>
        <w:t>Grace T Mussell HM, Laurie Smith, Alberto Biancardi, Paul JC Hughes, Jim M Wild and Ian Sabroe. Correlations of ventilation heterogeneity and spirometry in asthma; initial experience with hyperpolarised gas MRI in a clinical setting European Respiratory Society Congress 2019.</w:t>
      </w:r>
    </w:p>
    <w:p w14:paraId="17FF378E" w14:textId="77777777" w:rsidR="00A64AB4" w:rsidRPr="000B7A7E" w:rsidRDefault="00A64AB4" w:rsidP="006717E0">
      <w:pPr>
        <w:pStyle w:val="EndNoteBibliography"/>
        <w:numPr>
          <w:ilvl w:val="0"/>
          <w:numId w:val="25"/>
        </w:numPr>
        <w:rPr>
          <w:noProof/>
        </w:rPr>
      </w:pPr>
      <w:r w:rsidRPr="000B7A7E">
        <w:rPr>
          <w:noProof/>
        </w:rPr>
        <w:t>James A. Eaden NDW, Paul JC. Hughes, Guilhem J. Collier, Matthew Austin, Laurie J. Smith, Jim Lithgow, Maya H. Buch, Colm T. Leonard, Sarah Skeoch, Nazia Chaudhuri, Geoff JM. Parker Stephen M. Bianchi, Jim M. Wild. Longitudinal change in hyperpolarised 129-xenon MR spectroscopy in interstitial lung disease. European Respiratory Society Congress 2019.</w:t>
      </w:r>
    </w:p>
    <w:p w14:paraId="350307BF" w14:textId="77777777" w:rsidR="00A64AB4" w:rsidRPr="000B7A7E" w:rsidRDefault="00A64AB4" w:rsidP="006717E0">
      <w:pPr>
        <w:pStyle w:val="EndNoteBibliography"/>
        <w:numPr>
          <w:ilvl w:val="0"/>
          <w:numId w:val="25"/>
        </w:numPr>
        <w:rPr>
          <w:noProof/>
        </w:rPr>
      </w:pPr>
      <w:r w:rsidRPr="000B7A7E">
        <w:rPr>
          <w:noProof/>
        </w:rPr>
        <w:t>James A. Eaden NDW, Paul JC. Hughes, Ho-Fung Chan, Matthew Austin, Laurie J. Smith, Jim Lithgow, Maya H. Buch, Colm T. Leonard, Sarah Skeoch, Nazia Chaudhuri, Geoff JM. Parker, Stephen M. Bianchi, Jim M. Wild. Hyperpolarised 129-xenon diffusion-weighted MRI in interstitial lung disease. European Respiratory Society Congress 2019.</w:t>
      </w:r>
    </w:p>
    <w:p w14:paraId="504CF6F6" w14:textId="77777777" w:rsidR="00A64AB4" w:rsidRPr="000B7A7E" w:rsidRDefault="00A64AB4" w:rsidP="006717E0">
      <w:pPr>
        <w:pStyle w:val="EndNoteBibliography"/>
        <w:numPr>
          <w:ilvl w:val="0"/>
          <w:numId w:val="25"/>
        </w:numPr>
        <w:rPr>
          <w:noProof/>
        </w:rPr>
      </w:pPr>
      <w:r w:rsidRPr="000B7A7E">
        <w:rPr>
          <w:noProof/>
        </w:rPr>
        <w:t>Alberto Biancardi LA, Helen Marshall, Bilal Tahir, Paul Hughes, Laurie Smith, Nicholas Weatherley, Guilhelm Collier, Jim Wild. A paired approach to the segmentation of proton and hyperpolarized gas MR images of the lungs. ISMRM international conference 2018.</w:t>
      </w:r>
    </w:p>
    <w:p w14:paraId="33AB2DA2" w14:textId="77777777" w:rsidR="00A64AB4" w:rsidRPr="000B7A7E" w:rsidRDefault="00A64AB4" w:rsidP="006717E0">
      <w:pPr>
        <w:pStyle w:val="EndNoteBibliography"/>
        <w:numPr>
          <w:ilvl w:val="0"/>
          <w:numId w:val="25"/>
        </w:numPr>
        <w:rPr>
          <w:noProof/>
        </w:rPr>
      </w:pPr>
      <w:r w:rsidRPr="000B7A7E">
        <w:rPr>
          <w:noProof/>
        </w:rPr>
        <w:t>Kirkby J, Barker N, Smith L, Thevasagayam R, Ugonna K. Investigating Exercise Induced Laryngeal Obstruction (EILO): A review of a specialist paediatric service. European Respiratory Journal. 2018;52(suppl 62):OA314.</w:t>
      </w:r>
    </w:p>
    <w:p w14:paraId="490279C4" w14:textId="77777777" w:rsidR="00A64AB4" w:rsidRPr="000B7A7E" w:rsidRDefault="00A64AB4" w:rsidP="006717E0">
      <w:pPr>
        <w:pStyle w:val="EndNoteBibliography"/>
        <w:numPr>
          <w:ilvl w:val="0"/>
          <w:numId w:val="25"/>
        </w:numPr>
        <w:rPr>
          <w:noProof/>
        </w:rPr>
      </w:pPr>
      <w:r w:rsidRPr="000B7A7E">
        <w:rPr>
          <w:noProof/>
        </w:rPr>
        <w:t>Nicholas David Weatherley HM, Paul Hughes, Jody Bray, David Capener, Matthew Austin, Laurie Smith, Stephen Renshaw, Stephen Bianchi, and Jim Wild. Dynamic contrast-enhanced MRI for the evaluation of perfusion heterogeneity in idiopathic pulmonary fibrosis. ISMRM international conference 2018.</w:t>
      </w:r>
    </w:p>
    <w:p w14:paraId="7F062CD7" w14:textId="1617DD04" w:rsidR="00A64AB4" w:rsidRPr="000B7A7E" w:rsidRDefault="00A64AB4" w:rsidP="006717E0">
      <w:pPr>
        <w:pStyle w:val="EndNoteBibliography"/>
        <w:numPr>
          <w:ilvl w:val="0"/>
          <w:numId w:val="25"/>
        </w:numPr>
        <w:rPr>
          <w:noProof/>
        </w:rPr>
      </w:pPr>
      <w:r w:rsidRPr="000B7A7E">
        <w:rPr>
          <w:noProof/>
        </w:rPr>
        <w:t xml:space="preserve">Weatherley N, Marshall H, Hughes P, Austin M, Smith L, Renshaw S, </w:t>
      </w:r>
      <w:r w:rsidR="00564288">
        <w:rPr>
          <w:i/>
        </w:rPr>
        <w:t>et al</w:t>
      </w:r>
      <w:r w:rsidRPr="000B7A7E">
        <w:rPr>
          <w:noProof/>
        </w:rPr>
        <w:t>. Dynamic Contrast-Enhanced Magnetic Resonance Imaging for the Evaluation of Perfusion Heterogeneity in Idiopathic Pulmonary Fibrosis.  C97 DIFFUSE PARENCHYMAL LUNG DISEASES: EVALUATION, OUTCOMES, AND TRIALS: American Thoracic Society; 2018. p. A5925-A.</w:t>
      </w:r>
    </w:p>
    <w:p w14:paraId="2AF32FBD" w14:textId="3A3F8477" w:rsidR="00A64AB4" w:rsidRPr="000B7A7E" w:rsidRDefault="00A64AB4" w:rsidP="006717E0">
      <w:pPr>
        <w:pStyle w:val="EndNoteBibliography"/>
        <w:numPr>
          <w:ilvl w:val="0"/>
          <w:numId w:val="25"/>
        </w:numPr>
        <w:rPr>
          <w:noProof/>
        </w:rPr>
      </w:pPr>
      <w:r w:rsidRPr="000B7A7E">
        <w:rPr>
          <w:noProof/>
        </w:rPr>
        <w:t xml:space="preserve">Weatherley N, Stewart N, Chan H, Hughes P, Marshall H, Austin M, </w:t>
      </w:r>
      <w:r w:rsidR="00564288">
        <w:rPr>
          <w:i/>
        </w:rPr>
        <w:t>et al</w:t>
      </w:r>
      <w:r w:rsidRPr="000B7A7E">
        <w:rPr>
          <w:noProof/>
        </w:rPr>
        <w:t>. S73 Probing diffusion and perfusion in idiopathic pulmonary fibrosis with hyperpolarised Xenon and dynamic contrast-enhanced magnetic resonance imaging. BMJ Publishing Group Ltd; 2018.</w:t>
      </w:r>
    </w:p>
    <w:p w14:paraId="4E7B3469" w14:textId="77777777" w:rsidR="00A64AB4" w:rsidRPr="000B7A7E" w:rsidRDefault="00A64AB4" w:rsidP="006717E0">
      <w:pPr>
        <w:pStyle w:val="EndNoteBibliography"/>
        <w:numPr>
          <w:ilvl w:val="0"/>
          <w:numId w:val="25"/>
        </w:numPr>
        <w:rPr>
          <w:noProof/>
        </w:rPr>
      </w:pPr>
      <w:r w:rsidRPr="000B7A7E">
        <w:rPr>
          <w:noProof/>
        </w:rPr>
        <w:lastRenderedPageBreak/>
        <w:t>Guilhem Collier LA, Helen Marshall, Laurie Smith, Alberto Biancardi and Jim Wild. Linear binning maps for image analysis of pulmonary ventilation with hyperpolarized gas MRI: transferability and clinical applications. ISMRM international conference 2018.</w:t>
      </w:r>
    </w:p>
    <w:p w14:paraId="6796764F" w14:textId="2D06D0CF" w:rsidR="00A64AB4" w:rsidRPr="000B7A7E" w:rsidRDefault="00A64AB4" w:rsidP="006717E0">
      <w:pPr>
        <w:pStyle w:val="EndNoteBibliography"/>
        <w:numPr>
          <w:ilvl w:val="0"/>
          <w:numId w:val="25"/>
        </w:numPr>
        <w:rPr>
          <w:noProof/>
        </w:rPr>
      </w:pPr>
      <w:r w:rsidRPr="000B7A7E">
        <w:rPr>
          <w:noProof/>
        </w:rPr>
        <w:t xml:space="preserve">Chan H-F, Collier G, Smith L, Marshall H, Hughes P, Parra-Robles J, </w:t>
      </w:r>
      <w:r w:rsidR="00564288">
        <w:rPr>
          <w:i/>
        </w:rPr>
        <w:t>et al</w:t>
      </w:r>
      <w:r w:rsidRPr="000B7A7E">
        <w:rPr>
          <w:noProof/>
        </w:rPr>
        <w:t>. Longitudinal monitoring of lung microstructure with HP gas diffusion-weighted MRI in mild cystic fibrosis children. European Respiratory Journal. 2017;50(suppl 61):OA4399.</w:t>
      </w:r>
    </w:p>
    <w:p w14:paraId="1245B08F" w14:textId="77777777" w:rsidR="00A64AB4" w:rsidRPr="000B7A7E" w:rsidRDefault="00A64AB4" w:rsidP="006717E0">
      <w:pPr>
        <w:pStyle w:val="EndNoteBibliography"/>
        <w:numPr>
          <w:ilvl w:val="0"/>
          <w:numId w:val="25"/>
        </w:numPr>
        <w:rPr>
          <w:noProof/>
        </w:rPr>
      </w:pPr>
      <w:r w:rsidRPr="000B7A7E">
        <w:rPr>
          <w:noProof/>
        </w:rPr>
        <w:t>Horsley A, Smith L, Samaraj P, Bell N. WS19. 2 Rapid and reliable analysis of multiple breath washout using custom built offline software. Journal of Cystic Fibrosis. 2017;16:S32.</w:t>
      </w:r>
    </w:p>
    <w:p w14:paraId="16931B18" w14:textId="77777777" w:rsidR="00A64AB4" w:rsidRPr="000B7A7E" w:rsidRDefault="00A64AB4" w:rsidP="006717E0">
      <w:pPr>
        <w:pStyle w:val="EndNoteBibliography"/>
        <w:numPr>
          <w:ilvl w:val="0"/>
          <w:numId w:val="25"/>
        </w:numPr>
        <w:rPr>
          <w:noProof/>
        </w:rPr>
      </w:pPr>
      <w:r w:rsidRPr="000B7A7E">
        <w:rPr>
          <w:noProof/>
        </w:rPr>
        <w:t>Waller I, McNaughton C, Johnson S, McVean R, Smith L, Horsley A. WS04. 3 Exercise capacity and lung clearance index (LCI) in adults with CF. Journal of Cystic Fibrosis. 2017;16:S7.</w:t>
      </w:r>
    </w:p>
    <w:p w14:paraId="24832397" w14:textId="7CE60FAC" w:rsidR="00A64AB4" w:rsidRPr="000B7A7E" w:rsidRDefault="00A64AB4" w:rsidP="006717E0">
      <w:pPr>
        <w:pStyle w:val="EndNoteBibliography"/>
        <w:numPr>
          <w:ilvl w:val="0"/>
          <w:numId w:val="25"/>
        </w:numPr>
        <w:rPr>
          <w:noProof/>
        </w:rPr>
      </w:pPr>
      <w:r w:rsidRPr="000B7A7E">
        <w:rPr>
          <w:noProof/>
        </w:rPr>
        <w:t xml:space="preserve">Weatherley N, Chan H-F, Stewart N, Norquay G, Rao M, Collier G, </w:t>
      </w:r>
      <w:r w:rsidR="00564288">
        <w:rPr>
          <w:i/>
        </w:rPr>
        <w:t>et al</w:t>
      </w:r>
      <w:r w:rsidRPr="000B7A7E">
        <w:rPr>
          <w:noProof/>
        </w:rPr>
        <w:t>. Late Breaking Abstract - Hyperpolarised gas MRI demonstrates sub-clinical progression in IPF over 6 months. European Respiratory Journal. 2017;50(suppl 61):OA4642.</w:t>
      </w:r>
    </w:p>
    <w:p w14:paraId="55F9105A" w14:textId="3A81ADD4" w:rsidR="00A64AB4" w:rsidRPr="000B7A7E" w:rsidRDefault="00A64AB4" w:rsidP="006717E0">
      <w:pPr>
        <w:pStyle w:val="EndNoteBibliography"/>
        <w:numPr>
          <w:ilvl w:val="0"/>
          <w:numId w:val="25"/>
        </w:numPr>
        <w:rPr>
          <w:noProof/>
        </w:rPr>
      </w:pPr>
      <w:r w:rsidRPr="000B7A7E">
        <w:rPr>
          <w:noProof/>
        </w:rPr>
        <w:t xml:space="preserve">Aldag I, Marshall H, Taylor C, Horsley A, Hughes D, Smith L, </w:t>
      </w:r>
      <w:r w:rsidR="00564288">
        <w:rPr>
          <w:i/>
        </w:rPr>
        <w:t>et al</w:t>
      </w:r>
      <w:r w:rsidRPr="000B7A7E">
        <w:rPr>
          <w:noProof/>
        </w:rPr>
        <w:t>. WS15. 2 Multiple breath washout and imaging with 3He MRI and CT scans to monitor early-stage lung disease in patients with cystic fibrosis. Journal of Cystic Fibrosis. 2016;15:S24-S5.</w:t>
      </w:r>
    </w:p>
    <w:p w14:paraId="4EF524E3" w14:textId="1D0CA272" w:rsidR="00A64AB4" w:rsidRPr="000B7A7E" w:rsidRDefault="00A64AB4" w:rsidP="006717E0">
      <w:pPr>
        <w:pStyle w:val="EndNoteBibliography"/>
        <w:numPr>
          <w:ilvl w:val="0"/>
          <w:numId w:val="25"/>
        </w:numPr>
        <w:rPr>
          <w:noProof/>
        </w:rPr>
      </w:pPr>
      <w:r w:rsidRPr="000B7A7E">
        <w:rPr>
          <w:noProof/>
        </w:rPr>
        <w:t xml:space="preserve">Horn F, Marshall H, Siddiqui S, Horsley A, Smith L, Aldag I, </w:t>
      </w:r>
      <w:r w:rsidR="00564288">
        <w:rPr>
          <w:i/>
        </w:rPr>
        <w:t>et al</w:t>
      </w:r>
      <w:r w:rsidRPr="000B7A7E">
        <w:rPr>
          <w:noProof/>
        </w:rPr>
        <w:t>. Comparison of ventilation heterogeneity (VH) measured with multiple breath washout (MBW) imaging to whole lung MBW LCI and FEV</w:t>
      </w:r>
      <w:r>
        <w:rPr>
          <w:noProof/>
        </w:rPr>
        <w:t>1</w:t>
      </w:r>
      <w:r w:rsidRPr="000B7A7E">
        <w:rPr>
          <w:noProof/>
        </w:rPr>
        <w:t>; in asthma and cystic fibrosis (CF). European Respiratory Journal. 2015;46(suppl 59):OA2946.</w:t>
      </w:r>
    </w:p>
    <w:p w14:paraId="2D94EA4A" w14:textId="0F366216" w:rsidR="00A64AB4" w:rsidRPr="000B7A7E" w:rsidRDefault="00A64AB4" w:rsidP="006717E0">
      <w:pPr>
        <w:pStyle w:val="EndNoteBibliography"/>
        <w:numPr>
          <w:ilvl w:val="0"/>
          <w:numId w:val="25"/>
        </w:numPr>
        <w:rPr>
          <w:noProof/>
        </w:rPr>
      </w:pPr>
      <w:r w:rsidRPr="000B7A7E">
        <w:rPr>
          <w:noProof/>
        </w:rPr>
        <w:t xml:space="preserve">Wild JM, Collier G, Marshall H, Smith L, Norquay G, Swift AJ, </w:t>
      </w:r>
      <w:r w:rsidR="00564288">
        <w:rPr>
          <w:i/>
        </w:rPr>
        <w:t>et al</w:t>
      </w:r>
      <w:r w:rsidRPr="000B7A7E">
        <w:rPr>
          <w:noProof/>
        </w:rPr>
        <w:t>. Hyperpolarised Gas Mri - a Pathway to Clinical Diagnostic Imaging. Thorax. 2015;70:A220-A1.</w:t>
      </w:r>
    </w:p>
    <w:p w14:paraId="44ECD9D8" w14:textId="08BAD809" w:rsidR="00A64AB4" w:rsidRDefault="00A64AB4" w:rsidP="006717E0">
      <w:pPr>
        <w:pStyle w:val="EndNoteBibliography"/>
        <w:numPr>
          <w:ilvl w:val="0"/>
          <w:numId w:val="25"/>
        </w:numPr>
        <w:rPr>
          <w:noProof/>
        </w:rPr>
      </w:pPr>
      <w:r w:rsidRPr="000B7A7E">
        <w:rPr>
          <w:noProof/>
        </w:rPr>
        <w:t xml:space="preserve">Horsley A, Marshall H, Smith L, Hughes D, Horn F, Armstrong L, </w:t>
      </w:r>
      <w:r w:rsidR="00564288">
        <w:rPr>
          <w:i/>
        </w:rPr>
        <w:t>et al</w:t>
      </w:r>
      <w:r w:rsidRPr="000B7A7E">
        <w:rPr>
          <w:noProof/>
        </w:rPr>
        <w:t>. WS13. 5 Visualising ventilation heterogeneity in mild CF using hyperpolarised 3He MRI, and comparison with lung clearance index (LCI). Journal of Cystic Fibrosis. 2014;13:S28.</w:t>
      </w:r>
    </w:p>
    <w:p w14:paraId="4D6E1FD1" w14:textId="77777777" w:rsidR="00A64AB4" w:rsidRPr="000B7A7E" w:rsidRDefault="00A64AB4" w:rsidP="006717E0">
      <w:pPr>
        <w:pStyle w:val="EndNoteBibliography"/>
        <w:rPr>
          <w:noProof/>
        </w:rPr>
      </w:pPr>
    </w:p>
    <w:p w14:paraId="6C8E1863" w14:textId="77777777" w:rsidR="00444D94" w:rsidRDefault="00444D94">
      <w:pPr>
        <w:spacing w:line="240" w:lineRule="auto"/>
        <w:ind w:right="0"/>
        <w:jc w:val="left"/>
        <w:rPr>
          <w:rFonts w:asciiTheme="majorHAnsi" w:eastAsiaTheme="majorEastAsia" w:hAnsiTheme="majorHAnsi" w:cstheme="majorBidi"/>
          <w:b/>
          <w:bCs/>
          <w:color w:val="000000" w:themeColor="text1"/>
        </w:rPr>
      </w:pPr>
      <w:r>
        <w:br w:type="page"/>
      </w:r>
    </w:p>
    <w:p w14:paraId="14C7616E" w14:textId="69513C95" w:rsidR="00A64AB4" w:rsidRDefault="00A64AB4" w:rsidP="006717E0">
      <w:pPr>
        <w:pStyle w:val="Heading3"/>
      </w:pPr>
      <w:bookmarkStart w:id="599" w:name="_Toc27382969"/>
      <w:r>
        <w:lastRenderedPageBreak/>
        <w:t>Research awards</w:t>
      </w:r>
      <w:bookmarkEnd w:id="599"/>
    </w:p>
    <w:p w14:paraId="3FF17DE5" w14:textId="77777777" w:rsidR="00A64AB4" w:rsidRDefault="00A64AB4" w:rsidP="009C2EE1">
      <w:pPr>
        <w:pStyle w:val="ListParagraph"/>
        <w:spacing w:line="240" w:lineRule="auto"/>
      </w:pPr>
    </w:p>
    <w:p w14:paraId="2E77983A" w14:textId="592B31DF" w:rsidR="00A64AB4" w:rsidRDefault="00A64AB4" w:rsidP="009C2EE1">
      <w:pPr>
        <w:pStyle w:val="ListParagraph"/>
        <w:numPr>
          <w:ilvl w:val="0"/>
          <w:numId w:val="34"/>
        </w:numPr>
        <w:spacing w:line="240" w:lineRule="auto"/>
        <w:ind w:left="426"/>
        <w:rPr>
          <w:lang w:val="en-US"/>
        </w:rPr>
      </w:pPr>
      <w:r w:rsidRPr="00444D94">
        <w:rPr>
          <w:lang w:val="en-US"/>
        </w:rPr>
        <w:t>European Respiratory Society award for Best Abstract in Paediatric Cystic Fibrosis – ERS congress, Madrid 2019</w:t>
      </w:r>
      <w:r w:rsidR="009C2EE1">
        <w:rPr>
          <w:lang w:val="en-US"/>
        </w:rPr>
        <w:t>.</w:t>
      </w:r>
    </w:p>
    <w:p w14:paraId="0E32FF8B" w14:textId="77777777" w:rsidR="009C2EE1" w:rsidRPr="009C2EE1" w:rsidRDefault="009C2EE1" w:rsidP="009C2EE1">
      <w:pPr>
        <w:spacing w:line="240" w:lineRule="auto"/>
        <w:rPr>
          <w:lang w:val="en-US"/>
        </w:rPr>
      </w:pPr>
    </w:p>
    <w:p w14:paraId="3D17C156" w14:textId="514F569F" w:rsidR="00A64AB4" w:rsidRDefault="00A64AB4" w:rsidP="009C2EE1">
      <w:pPr>
        <w:pStyle w:val="ListParagraph"/>
        <w:numPr>
          <w:ilvl w:val="1"/>
          <w:numId w:val="5"/>
        </w:numPr>
        <w:spacing w:line="240" w:lineRule="auto"/>
        <w:ind w:left="851"/>
        <w:rPr>
          <w:noProof/>
        </w:rPr>
      </w:pPr>
      <w:r w:rsidRPr="000A016E">
        <w:rPr>
          <w:noProof/>
          <w:vertAlign w:val="superscript"/>
        </w:rPr>
        <w:t>1</w:t>
      </w:r>
      <w:r w:rsidRPr="000B7A7E">
        <w:rPr>
          <w:noProof/>
        </w:rPr>
        <w:t xml:space="preserve">H and </w:t>
      </w:r>
      <w:r w:rsidRPr="000A016E">
        <w:rPr>
          <w:noProof/>
          <w:vertAlign w:val="superscript"/>
        </w:rPr>
        <w:t>129</w:t>
      </w:r>
      <w:r w:rsidRPr="000B7A7E">
        <w:rPr>
          <w:noProof/>
        </w:rPr>
        <w:t>Xe MRI to detect functional and structural lung disease in sub-clinical cystic fibrosis</w:t>
      </w:r>
    </w:p>
    <w:p w14:paraId="2B807F0D" w14:textId="77777777" w:rsidR="009C2EE1" w:rsidRPr="009C2EE1" w:rsidRDefault="009C2EE1" w:rsidP="009C2EE1">
      <w:pPr>
        <w:spacing w:line="240" w:lineRule="auto"/>
        <w:ind w:left="426"/>
      </w:pPr>
    </w:p>
    <w:p w14:paraId="5360D908" w14:textId="4EBD4345" w:rsidR="00A64AB4" w:rsidRDefault="00A64AB4" w:rsidP="009C2EE1">
      <w:pPr>
        <w:pStyle w:val="ListParagraph"/>
        <w:numPr>
          <w:ilvl w:val="0"/>
          <w:numId w:val="34"/>
        </w:numPr>
        <w:spacing w:line="240" w:lineRule="auto"/>
        <w:ind w:left="426"/>
      </w:pPr>
      <w:r>
        <w:t>European Cystic Fibrosis Conference award for the best poster in Immunology, Pulmonology and Inflammation – Liverpool 2019</w:t>
      </w:r>
      <w:r w:rsidR="009C2EE1">
        <w:t>.</w:t>
      </w:r>
    </w:p>
    <w:p w14:paraId="55823011" w14:textId="77777777" w:rsidR="009C2EE1" w:rsidRPr="009C2EE1" w:rsidRDefault="009C2EE1" w:rsidP="009C2EE1">
      <w:pPr>
        <w:spacing w:line="240" w:lineRule="auto"/>
      </w:pPr>
    </w:p>
    <w:p w14:paraId="4572EB1C" w14:textId="0B7EFE32" w:rsidR="00A64AB4" w:rsidRDefault="00A64AB4" w:rsidP="009C2EE1">
      <w:pPr>
        <w:pStyle w:val="ListParagraph"/>
        <w:numPr>
          <w:ilvl w:val="1"/>
          <w:numId w:val="5"/>
        </w:numPr>
        <w:spacing w:line="240" w:lineRule="auto"/>
        <w:ind w:left="851"/>
        <w:rPr>
          <w:noProof/>
        </w:rPr>
      </w:pPr>
      <w:r w:rsidRPr="000B7A7E">
        <w:rPr>
          <w:noProof/>
        </w:rPr>
        <w:t>Ventilation MRI tracks longitudinal lung function changes in patients with cystic fibrosis and clinically stable FEV</w:t>
      </w:r>
      <w:r w:rsidRPr="000A016E">
        <w:rPr>
          <w:noProof/>
          <w:vertAlign w:val="subscript"/>
        </w:rPr>
        <w:t>1</w:t>
      </w:r>
      <w:r w:rsidRPr="000B7A7E">
        <w:rPr>
          <w:noProof/>
        </w:rPr>
        <w:t xml:space="preserve"> and Lung Clearance Index</w:t>
      </w:r>
      <w:r w:rsidR="009C2EE1">
        <w:rPr>
          <w:noProof/>
        </w:rPr>
        <w:t>.</w:t>
      </w:r>
    </w:p>
    <w:p w14:paraId="7B96DC9B" w14:textId="77777777" w:rsidR="009C2EE1" w:rsidRPr="009C2EE1" w:rsidRDefault="009C2EE1" w:rsidP="009C2EE1">
      <w:pPr>
        <w:spacing w:line="240" w:lineRule="auto"/>
        <w:ind w:left="426"/>
      </w:pPr>
    </w:p>
    <w:p w14:paraId="64B27DE4" w14:textId="4DCA9B76" w:rsidR="00A64AB4" w:rsidRDefault="00A64AB4" w:rsidP="009C2EE1">
      <w:pPr>
        <w:pStyle w:val="ListParagraph"/>
        <w:numPr>
          <w:ilvl w:val="0"/>
          <w:numId w:val="34"/>
        </w:numPr>
        <w:spacing w:line="240" w:lineRule="auto"/>
        <w:ind w:left="426"/>
      </w:pPr>
      <w:r>
        <w:t xml:space="preserve">European Cystic Fibrosis Conference - Chiesi sponsored educational bursary award, Liverpool 2019 </w:t>
      </w:r>
      <w:r w:rsidR="009C2EE1">
        <w:t>.</w:t>
      </w:r>
    </w:p>
    <w:p w14:paraId="7E7ADB55" w14:textId="77777777" w:rsidR="009C2EE1" w:rsidRPr="009C2EE1" w:rsidRDefault="009C2EE1" w:rsidP="009C2EE1">
      <w:pPr>
        <w:spacing w:line="240" w:lineRule="auto"/>
      </w:pPr>
    </w:p>
    <w:p w14:paraId="2E94832C" w14:textId="66729DD4" w:rsidR="00A64AB4" w:rsidRDefault="00A64AB4" w:rsidP="009C2EE1">
      <w:pPr>
        <w:pStyle w:val="ListParagraph"/>
        <w:numPr>
          <w:ilvl w:val="1"/>
          <w:numId w:val="5"/>
        </w:numPr>
        <w:spacing w:line="240" w:lineRule="auto"/>
        <w:ind w:left="851"/>
        <w:rPr>
          <w:noProof/>
        </w:rPr>
      </w:pPr>
      <w:r w:rsidRPr="000B7A7E">
        <w:rPr>
          <w:noProof/>
        </w:rPr>
        <w:t>The sensitivity of MRI to detect both functional and structural lung abnormalities in sub-clinical cystic fibrosis</w:t>
      </w:r>
      <w:r w:rsidR="009C2EE1">
        <w:rPr>
          <w:noProof/>
        </w:rPr>
        <w:t>.</w:t>
      </w:r>
    </w:p>
    <w:p w14:paraId="659A10B4" w14:textId="77777777" w:rsidR="009C2EE1" w:rsidRPr="009C2EE1" w:rsidRDefault="009C2EE1" w:rsidP="009C2EE1">
      <w:pPr>
        <w:spacing w:line="240" w:lineRule="auto"/>
        <w:ind w:left="426"/>
      </w:pPr>
    </w:p>
    <w:p w14:paraId="127905AE" w14:textId="4C117F7E" w:rsidR="00A64AB4" w:rsidRDefault="00A64AB4" w:rsidP="009C2EE1">
      <w:pPr>
        <w:pStyle w:val="ListParagraph"/>
        <w:numPr>
          <w:ilvl w:val="0"/>
          <w:numId w:val="34"/>
        </w:numPr>
        <w:spacing w:line="240" w:lineRule="auto"/>
        <w:ind w:left="426"/>
      </w:pPr>
      <w:r>
        <w:t>International Society for Magnetic Resonance in Medicine (ISMRM) Magna Cum Laude award – Montreal 2019</w:t>
      </w:r>
      <w:r w:rsidR="009C2EE1">
        <w:t>.</w:t>
      </w:r>
    </w:p>
    <w:p w14:paraId="4A3D3FF1" w14:textId="77777777" w:rsidR="009C2EE1" w:rsidRPr="009C2EE1" w:rsidRDefault="009C2EE1" w:rsidP="009C2EE1">
      <w:pPr>
        <w:spacing w:line="240" w:lineRule="auto"/>
      </w:pPr>
    </w:p>
    <w:p w14:paraId="47DB9DC1" w14:textId="5D469AAE" w:rsidR="00A64AB4" w:rsidRDefault="00A64AB4" w:rsidP="009C2EE1">
      <w:pPr>
        <w:pStyle w:val="ListParagraph"/>
        <w:numPr>
          <w:ilvl w:val="1"/>
          <w:numId w:val="5"/>
        </w:numPr>
        <w:spacing w:line="240" w:lineRule="auto"/>
        <w:ind w:left="851"/>
        <w:rPr>
          <w:noProof/>
        </w:rPr>
      </w:pPr>
      <w:r w:rsidRPr="000B7A7E">
        <w:rPr>
          <w:noProof/>
        </w:rPr>
        <w:t xml:space="preserve">Comparison of hyperpolarised </w:t>
      </w:r>
      <w:r w:rsidRPr="000A016E">
        <w:rPr>
          <w:noProof/>
          <w:vertAlign w:val="superscript"/>
        </w:rPr>
        <w:t>3</w:t>
      </w:r>
      <w:r w:rsidRPr="000B7A7E">
        <w:rPr>
          <w:noProof/>
        </w:rPr>
        <w:t xml:space="preserve">He and </w:t>
      </w:r>
      <w:r w:rsidRPr="000A016E">
        <w:rPr>
          <w:noProof/>
          <w:vertAlign w:val="superscript"/>
        </w:rPr>
        <w:t>129</w:t>
      </w:r>
      <w:r w:rsidRPr="000B7A7E">
        <w:rPr>
          <w:noProof/>
        </w:rPr>
        <w:t>Xe ventilation MRI to assess lung disease in cystic fibrosis</w:t>
      </w:r>
      <w:r w:rsidR="009C2EE1">
        <w:rPr>
          <w:noProof/>
        </w:rPr>
        <w:t>.</w:t>
      </w:r>
    </w:p>
    <w:p w14:paraId="627FC6E5" w14:textId="77777777" w:rsidR="009C2EE1" w:rsidRPr="009C2EE1" w:rsidRDefault="009C2EE1" w:rsidP="009C2EE1">
      <w:pPr>
        <w:spacing w:line="240" w:lineRule="auto"/>
        <w:ind w:left="426"/>
      </w:pPr>
    </w:p>
    <w:p w14:paraId="4F3FE222" w14:textId="77777777" w:rsidR="00A64AB4" w:rsidRDefault="00A64AB4" w:rsidP="009C2EE1">
      <w:pPr>
        <w:pStyle w:val="ListParagraph"/>
        <w:numPr>
          <w:ilvl w:val="0"/>
          <w:numId w:val="34"/>
        </w:numPr>
        <w:spacing w:line="240" w:lineRule="auto"/>
        <w:ind w:left="426"/>
      </w:pPr>
      <w:r>
        <w:t>Association of Respiratory Physiology and Technology national conference, Sue Hazard award for best abstract, Belfast 2017.</w:t>
      </w:r>
    </w:p>
    <w:p w14:paraId="2ACAE854" w14:textId="77777777" w:rsidR="009C2EE1" w:rsidRPr="009C2EE1" w:rsidRDefault="009C2EE1" w:rsidP="009C2EE1">
      <w:pPr>
        <w:spacing w:line="240" w:lineRule="auto"/>
      </w:pPr>
    </w:p>
    <w:p w14:paraId="60D31734" w14:textId="032B3442" w:rsidR="00A64AB4" w:rsidRDefault="00A64AB4" w:rsidP="009C2EE1">
      <w:pPr>
        <w:pStyle w:val="ListParagraph"/>
        <w:numPr>
          <w:ilvl w:val="1"/>
          <w:numId w:val="5"/>
        </w:numPr>
        <w:spacing w:line="240" w:lineRule="auto"/>
        <w:ind w:left="851"/>
      </w:pPr>
      <w:r>
        <w:rPr>
          <w:noProof/>
        </w:rPr>
        <w:t>Longitudinal monitoring of disease progression in children with mild cystic fibrosis using hyperpolarised gas MRI and lung clearance index.</w:t>
      </w:r>
    </w:p>
    <w:p w14:paraId="1D2E1277" w14:textId="77777777" w:rsidR="00A64AB4" w:rsidRDefault="00A64AB4" w:rsidP="006717E0"/>
    <w:p w14:paraId="0B871A47" w14:textId="15FC9682" w:rsidR="00A64AB4" w:rsidRDefault="00A64AB4" w:rsidP="006717E0">
      <w:pPr>
        <w:pStyle w:val="Heading3"/>
      </w:pPr>
      <w:bookmarkStart w:id="600" w:name="_Toc27382970"/>
      <w:r>
        <w:t>Invited talks</w:t>
      </w:r>
      <w:bookmarkEnd w:id="600"/>
    </w:p>
    <w:p w14:paraId="5907CE5D" w14:textId="77777777" w:rsidR="00A64AB4" w:rsidRDefault="00A64AB4" w:rsidP="006717E0"/>
    <w:p w14:paraId="1B84A4F2" w14:textId="14A9C4E4" w:rsidR="00A64AB4" w:rsidRDefault="00A64AB4" w:rsidP="008E39D2">
      <w:pPr>
        <w:pStyle w:val="ListParagraph"/>
        <w:numPr>
          <w:ilvl w:val="0"/>
          <w:numId w:val="35"/>
        </w:numPr>
        <w:spacing w:line="240" w:lineRule="auto"/>
        <w:ind w:left="426"/>
      </w:pPr>
      <w:r>
        <w:t>Association of Respiratory Physiology and Technology national conference, Brighton 2018</w:t>
      </w:r>
    </w:p>
    <w:p w14:paraId="4AB8A59D" w14:textId="512A49ED" w:rsidR="00A64AB4" w:rsidRDefault="009C2EE1" w:rsidP="008E39D2">
      <w:pPr>
        <w:spacing w:line="240" w:lineRule="auto"/>
        <w:ind w:firstLine="426"/>
      </w:pPr>
      <w:r>
        <w:t>‘</w:t>
      </w:r>
      <w:r w:rsidR="00A64AB4">
        <w:t>Assessing lung physiology with hyperpolarised gas MRI</w:t>
      </w:r>
      <w:r>
        <w:t>’</w:t>
      </w:r>
    </w:p>
    <w:p w14:paraId="5ED01652" w14:textId="77777777" w:rsidR="008E39D2" w:rsidRDefault="008E39D2" w:rsidP="008E39D2">
      <w:pPr>
        <w:spacing w:line="240" w:lineRule="auto"/>
        <w:ind w:firstLine="426"/>
      </w:pPr>
    </w:p>
    <w:p w14:paraId="28B65FBD" w14:textId="77777777" w:rsidR="00A64AB4" w:rsidRDefault="00A64AB4" w:rsidP="008E39D2">
      <w:pPr>
        <w:pStyle w:val="ListParagraph"/>
        <w:numPr>
          <w:ilvl w:val="0"/>
          <w:numId w:val="35"/>
        </w:numPr>
        <w:spacing w:line="240" w:lineRule="auto"/>
        <w:ind w:left="426"/>
      </w:pPr>
      <w:r>
        <w:t>South Yorkshire Cystic Fibrosis network, Sheffield 2019</w:t>
      </w:r>
    </w:p>
    <w:p w14:paraId="7783981E" w14:textId="22967C42" w:rsidR="00A64AB4" w:rsidRDefault="009C2EE1" w:rsidP="008E39D2">
      <w:pPr>
        <w:spacing w:line="240" w:lineRule="auto"/>
        <w:ind w:firstLine="426"/>
      </w:pPr>
      <w:r>
        <w:t>‘</w:t>
      </w:r>
      <w:r w:rsidR="00A64AB4">
        <w:t>Functional and structural assessment of lung disease in CF using MRI – Ready for the clinic?</w:t>
      </w:r>
      <w:r>
        <w:t>’</w:t>
      </w:r>
    </w:p>
    <w:p w14:paraId="6FF52FB6" w14:textId="77777777" w:rsidR="008E39D2" w:rsidRDefault="008E39D2" w:rsidP="008E39D2">
      <w:pPr>
        <w:spacing w:line="240" w:lineRule="auto"/>
        <w:ind w:firstLine="426"/>
      </w:pPr>
    </w:p>
    <w:p w14:paraId="0E6FBB86" w14:textId="77777777" w:rsidR="00A64AB4" w:rsidRDefault="00A64AB4" w:rsidP="008E39D2">
      <w:pPr>
        <w:pStyle w:val="ListParagraph"/>
        <w:numPr>
          <w:ilvl w:val="0"/>
          <w:numId w:val="35"/>
        </w:numPr>
        <w:spacing w:line="240" w:lineRule="auto"/>
        <w:ind w:left="426"/>
      </w:pPr>
      <w:r>
        <w:t>International Workshop in Pulmonary Functional Imaging international conference, New Orleans 2019</w:t>
      </w:r>
    </w:p>
    <w:p w14:paraId="6F79CAA2" w14:textId="17927145" w:rsidR="00A64AB4" w:rsidRDefault="009C2EE1" w:rsidP="008E39D2">
      <w:pPr>
        <w:spacing w:line="240" w:lineRule="auto"/>
        <w:ind w:firstLine="426"/>
      </w:pPr>
      <w:r>
        <w:t>‘</w:t>
      </w:r>
      <w:r w:rsidR="00A64AB4">
        <w:t>Longitudinal MRI in cystic fibrosis</w:t>
      </w:r>
      <w:r>
        <w:t>’</w:t>
      </w:r>
    </w:p>
    <w:p w14:paraId="2C3456D9" w14:textId="77777777" w:rsidR="008E39D2" w:rsidRDefault="008E39D2" w:rsidP="008E39D2">
      <w:pPr>
        <w:spacing w:line="240" w:lineRule="auto"/>
        <w:ind w:firstLine="426"/>
      </w:pPr>
    </w:p>
    <w:p w14:paraId="2E5FA994" w14:textId="77777777" w:rsidR="00A64AB4" w:rsidRDefault="00A64AB4" w:rsidP="008E39D2">
      <w:pPr>
        <w:pStyle w:val="ListParagraph"/>
        <w:numPr>
          <w:ilvl w:val="0"/>
          <w:numId w:val="35"/>
        </w:numPr>
        <w:spacing w:line="240" w:lineRule="auto"/>
        <w:ind w:left="426"/>
      </w:pPr>
      <w:r>
        <w:t>North American Cystic Fibrosis international conference, Nashville 2019</w:t>
      </w:r>
    </w:p>
    <w:p w14:paraId="26F96F01" w14:textId="231BFEBF" w:rsidR="00A64AB4" w:rsidRDefault="009C2EE1" w:rsidP="008E39D2">
      <w:pPr>
        <w:spacing w:line="240" w:lineRule="auto"/>
        <w:ind w:firstLine="426"/>
      </w:pPr>
      <w:r>
        <w:t>‘</w:t>
      </w:r>
      <w:r w:rsidR="00A64AB4">
        <w:t>Helium MRI in cystic fibrosis</w:t>
      </w:r>
      <w:r>
        <w:t>’</w:t>
      </w:r>
    </w:p>
    <w:p w14:paraId="4A2443D7" w14:textId="77777777" w:rsidR="00A64AB4" w:rsidRDefault="00A64AB4" w:rsidP="006717E0">
      <w:pPr>
        <w:pStyle w:val="ListParagraph"/>
        <w:numPr>
          <w:ilvl w:val="0"/>
          <w:numId w:val="28"/>
        </w:numPr>
        <w:sectPr w:rsidR="00A64AB4" w:rsidSect="00756F0E">
          <w:headerReference w:type="default" r:id="rId229"/>
          <w:footerReference w:type="default" r:id="rId230"/>
          <w:pgSz w:w="11900" w:h="16840"/>
          <w:pgMar w:top="1440" w:right="1134" w:bottom="1440" w:left="1134" w:header="964" w:footer="964" w:gutter="0"/>
          <w:cols w:space="708"/>
          <w:docGrid w:linePitch="360"/>
        </w:sectPr>
      </w:pPr>
    </w:p>
    <w:p w14:paraId="561695E7" w14:textId="5D59AC8E" w:rsidR="00B0756F" w:rsidRPr="00C82CA1" w:rsidRDefault="00B0756F" w:rsidP="006717E0">
      <w:pPr>
        <w:pStyle w:val="Heading2"/>
      </w:pPr>
      <w:bookmarkStart w:id="601" w:name="_Ref21857406"/>
      <w:bookmarkStart w:id="602" w:name="_Ref21857411"/>
      <w:bookmarkStart w:id="603" w:name="_Ref21857414"/>
      <w:bookmarkStart w:id="604" w:name="_Toc27382971"/>
      <w:r w:rsidRPr="00C82CA1">
        <w:lastRenderedPageBreak/>
        <w:t>Appendix</w:t>
      </w:r>
      <w:r>
        <w:t xml:space="preserve"> 2: HRA study approval letter</w:t>
      </w:r>
      <w:bookmarkEnd w:id="601"/>
      <w:bookmarkEnd w:id="602"/>
      <w:bookmarkEnd w:id="603"/>
      <w:bookmarkEnd w:id="604"/>
    </w:p>
    <w:p w14:paraId="3B8196F6" w14:textId="77777777" w:rsidR="00B0756F" w:rsidRDefault="00B0756F" w:rsidP="006717E0"/>
    <w:p w14:paraId="75891F40" w14:textId="77777777" w:rsidR="00B0756F" w:rsidRDefault="00B0756F" w:rsidP="00487B64">
      <w:pPr>
        <w:jc w:val="center"/>
        <w:sectPr w:rsidR="00B0756F" w:rsidSect="00756F0E">
          <w:pgSz w:w="11900" w:h="16840"/>
          <w:pgMar w:top="1440" w:right="1134" w:bottom="1440" w:left="1134" w:header="964" w:footer="964" w:gutter="0"/>
          <w:cols w:space="708"/>
          <w:docGrid w:linePitch="360"/>
        </w:sectPr>
      </w:pPr>
      <w:r>
        <w:rPr>
          <w:noProof/>
          <w:lang w:val="en-US"/>
        </w:rPr>
        <w:drawing>
          <wp:inline distT="0" distB="0" distL="0" distR="0" wp14:anchorId="63C6C218" wp14:editId="5B10FCBE">
            <wp:extent cx="5755640" cy="7974173"/>
            <wp:effectExtent l="0" t="0" r="10160" b="1905"/>
            <wp:docPr id="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755640" cy="7974173"/>
                    </a:xfrm>
                    <a:prstGeom prst="rect">
                      <a:avLst/>
                    </a:prstGeom>
                    <a:noFill/>
                    <a:ln>
                      <a:noFill/>
                    </a:ln>
                  </pic:spPr>
                </pic:pic>
              </a:graphicData>
            </a:graphic>
          </wp:inline>
        </w:drawing>
      </w:r>
    </w:p>
    <w:p w14:paraId="155AB57F" w14:textId="2983DC19" w:rsidR="00196959" w:rsidRDefault="00596668" w:rsidP="006717E0">
      <w:pPr>
        <w:pStyle w:val="Heading2"/>
      </w:pPr>
      <w:bookmarkStart w:id="605" w:name="_Ref21857495"/>
      <w:bookmarkStart w:id="606" w:name="_Ref21857507"/>
      <w:bookmarkStart w:id="607" w:name="_Ref21857511"/>
      <w:bookmarkStart w:id="608" w:name="_Ref21857513"/>
      <w:bookmarkStart w:id="609" w:name="_Toc27382972"/>
      <w:r>
        <w:lastRenderedPageBreak/>
        <w:t>Appendix 3: Adult patient information sheet</w:t>
      </w:r>
      <w:bookmarkEnd w:id="605"/>
      <w:bookmarkEnd w:id="606"/>
      <w:bookmarkEnd w:id="607"/>
      <w:bookmarkEnd w:id="608"/>
      <w:bookmarkEnd w:id="609"/>
    </w:p>
    <w:p w14:paraId="1AC9A5F0" w14:textId="1C342F88" w:rsidR="00596668" w:rsidRDefault="00596668" w:rsidP="00487B64">
      <w:pPr>
        <w:jc w:val="center"/>
      </w:pPr>
      <w:r>
        <w:rPr>
          <w:noProof/>
          <w:lang w:val="en-US"/>
        </w:rPr>
        <w:drawing>
          <wp:inline distT="0" distB="0" distL="0" distR="0" wp14:anchorId="19102350" wp14:editId="44207DFE">
            <wp:extent cx="5673749" cy="835914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Screenshot 2019-10-12 at 16.29.24.png"/>
                    <pic:cNvPicPr/>
                  </pic:nvPicPr>
                  <pic:blipFill>
                    <a:blip r:embed="rId232">
                      <a:extLst>
                        <a:ext uri="{28A0092B-C50C-407E-A947-70E740481C1C}">
                          <a14:useLocalDpi xmlns:a14="http://schemas.microsoft.com/office/drawing/2010/main" val="0"/>
                        </a:ext>
                      </a:extLst>
                    </a:blip>
                    <a:stretch>
                      <a:fillRect/>
                    </a:stretch>
                  </pic:blipFill>
                  <pic:spPr>
                    <a:xfrm>
                      <a:off x="0" y="0"/>
                      <a:ext cx="5692942" cy="8387417"/>
                    </a:xfrm>
                    <a:prstGeom prst="rect">
                      <a:avLst/>
                    </a:prstGeom>
                  </pic:spPr>
                </pic:pic>
              </a:graphicData>
            </a:graphic>
          </wp:inline>
        </w:drawing>
      </w:r>
    </w:p>
    <w:p w14:paraId="07CF05E9" w14:textId="2AD22769" w:rsidR="00596668" w:rsidRPr="00596668" w:rsidRDefault="00596668" w:rsidP="00487B64">
      <w:pPr>
        <w:jc w:val="center"/>
      </w:pPr>
      <w:r>
        <w:rPr>
          <w:noProof/>
          <w:lang w:val="en-US"/>
        </w:rPr>
        <w:lastRenderedPageBreak/>
        <w:drawing>
          <wp:inline distT="0" distB="0" distL="0" distR="0" wp14:anchorId="5B3EBAEA" wp14:editId="02D11B8C">
            <wp:extent cx="5755640" cy="8479790"/>
            <wp:effectExtent l="0" t="0" r="10160" b="381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Screenshot 2019-10-12 at 16.30.15.png"/>
                    <pic:cNvPicPr/>
                  </pic:nvPicPr>
                  <pic:blipFill>
                    <a:blip r:embed="rId233">
                      <a:extLst>
                        <a:ext uri="{28A0092B-C50C-407E-A947-70E740481C1C}">
                          <a14:useLocalDpi xmlns:a14="http://schemas.microsoft.com/office/drawing/2010/main" val="0"/>
                        </a:ext>
                      </a:extLst>
                    </a:blip>
                    <a:stretch>
                      <a:fillRect/>
                    </a:stretch>
                  </pic:blipFill>
                  <pic:spPr>
                    <a:xfrm>
                      <a:off x="0" y="0"/>
                      <a:ext cx="5755640" cy="8479790"/>
                    </a:xfrm>
                    <a:prstGeom prst="rect">
                      <a:avLst/>
                    </a:prstGeom>
                  </pic:spPr>
                </pic:pic>
              </a:graphicData>
            </a:graphic>
          </wp:inline>
        </w:drawing>
      </w:r>
    </w:p>
    <w:p w14:paraId="7D183AE0" w14:textId="77777777" w:rsidR="00596668" w:rsidRPr="00596668" w:rsidRDefault="00596668" w:rsidP="006717E0"/>
    <w:p w14:paraId="7483BDE0" w14:textId="642319C5" w:rsidR="00596668" w:rsidRPr="00596668" w:rsidRDefault="00596668" w:rsidP="00487B64">
      <w:pPr>
        <w:jc w:val="center"/>
        <w:sectPr w:rsidR="00596668" w:rsidRPr="00596668" w:rsidSect="00756F0E">
          <w:pgSz w:w="11900" w:h="16840"/>
          <w:pgMar w:top="1440" w:right="1134" w:bottom="1440" w:left="1134" w:header="964" w:footer="964" w:gutter="0"/>
          <w:cols w:space="708"/>
          <w:docGrid w:linePitch="360"/>
        </w:sectPr>
      </w:pPr>
      <w:r>
        <w:rPr>
          <w:noProof/>
          <w:lang w:val="en-US"/>
        </w:rPr>
        <w:lastRenderedPageBreak/>
        <w:drawing>
          <wp:inline distT="0" distB="0" distL="0" distR="0" wp14:anchorId="2A3AFA18" wp14:editId="09F877AB">
            <wp:extent cx="5755640" cy="8479790"/>
            <wp:effectExtent l="0" t="0" r="10160" b="381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Screenshot 2019-10-12 at 16.30.41.png"/>
                    <pic:cNvPicPr/>
                  </pic:nvPicPr>
                  <pic:blipFill>
                    <a:blip r:embed="rId234">
                      <a:extLst>
                        <a:ext uri="{28A0092B-C50C-407E-A947-70E740481C1C}">
                          <a14:useLocalDpi xmlns:a14="http://schemas.microsoft.com/office/drawing/2010/main" val="0"/>
                        </a:ext>
                      </a:extLst>
                    </a:blip>
                    <a:stretch>
                      <a:fillRect/>
                    </a:stretch>
                  </pic:blipFill>
                  <pic:spPr>
                    <a:xfrm>
                      <a:off x="0" y="0"/>
                      <a:ext cx="5755640" cy="8479790"/>
                    </a:xfrm>
                    <a:prstGeom prst="rect">
                      <a:avLst/>
                    </a:prstGeom>
                  </pic:spPr>
                </pic:pic>
              </a:graphicData>
            </a:graphic>
          </wp:inline>
        </w:drawing>
      </w:r>
      <w:r>
        <w:rPr>
          <w:noProof/>
          <w:lang w:val="en-US"/>
        </w:rPr>
        <w:lastRenderedPageBreak/>
        <w:drawing>
          <wp:inline distT="0" distB="0" distL="0" distR="0" wp14:anchorId="26B7AB32" wp14:editId="76A92BDA">
            <wp:extent cx="5755640" cy="8479790"/>
            <wp:effectExtent l="0" t="0" r="10160" b="381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Screenshot 2019-10-12 at 16.31.14.png"/>
                    <pic:cNvPicPr/>
                  </pic:nvPicPr>
                  <pic:blipFill>
                    <a:blip r:embed="rId235">
                      <a:extLst>
                        <a:ext uri="{28A0092B-C50C-407E-A947-70E740481C1C}">
                          <a14:useLocalDpi xmlns:a14="http://schemas.microsoft.com/office/drawing/2010/main" val="0"/>
                        </a:ext>
                      </a:extLst>
                    </a:blip>
                    <a:stretch>
                      <a:fillRect/>
                    </a:stretch>
                  </pic:blipFill>
                  <pic:spPr>
                    <a:xfrm>
                      <a:off x="0" y="0"/>
                      <a:ext cx="5755640" cy="8479790"/>
                    </a:xfrm>
                    <a:prstGeom prst="rect">
                      <a:avLst/>
                    </a:prstGeom>
                  </pic:spPr>
                </pic:pic>
              </a:graphicData>
            </a:graphic>
          </wp:inline>
        </w:drawing>
      </w:r>
      <w:r>
        <w:rPr>
          <w:noProof/>
          <w:lang w:val="en-US"/>
        </w:rPr>
        <w:lastRenderedPageBreak/>
        <w:drawing>
          <wp:inline distT="0" distB="0" distL="0" distR="0" wp14:anchorId="31A07D53" wp14:editId="48ED4C84">
            <wp:extent cx="5755640" cy="8479790"/>
            <wp:effectExtent l="0" t="0" r="10160" b="381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Screenshot 2019-10-12 at 16.32.03.png"/>
                    <pic:cNvPicPr/>
                  </pic:nvPicPr>
                  <pic:blipFill>
                    <a:blip r:embed="rId236">
                      <a:extLst>
                        <a:ext uri="{28A0092B-C50C-407E-A947-70E740481C1C}">
                          <a14:useLocalDpi xmlns:a14="http://schemas.microsoft.com/office/drawing/2010/main" val="0"/>
                        </a:ext>
                      </a:extLst>
                    </a:blip>
                    <a:stretch>
                      <a:fillRect/>
                    </a:stretch>
                  </pic:blipFill>
                  <pic:spPr>
                    <a:xfrm>
                      <a:off x="0" y="0"/>
                      <a:ext cx="5755640" cy="8479790"/>
                    </a:xfrm>
                    <a:prstGeom prst="rect">
                      <a:avLst/>
                    </a:prstGeom>
                  </pic:spPr>
                </pic:pic>
              </a:graphicData>
            </a:graphic>
          </wp:inline>
        </w:drawing>
      </w:r>
    </w:p>
    <w:p w14:paraId="2880C9D2" w14:textId="61DDF835" w:rsidR="00B0756F" w:rsidRDefault="00596668" w:rsidP="006717E0">
      <w:pPr>
        <w:pStyle w:val="Heading2"/>
      </w:pPr>
      <w:bookmarkStart w:id="610" w:name="_Ref21857552"/>
      <w:bookmarkStart w:id="611" w:name="_Ref21857555"/>
      <w:bookmarkStart w:id="612" w:name="_Ref21857558"/>
      <w:bookmarkStart w:id="613" w:name="_Toc27382973"/>
      <w:r>
        <w:lastRenderedPageBreak/>
        <w:t>Appendix 4</w:t>
      </w:r>
      <w:r w:rsidR="00B0756F">
        <w:t>: patient information sheet 5 to 10 years</w:t>
      </w:r>
      <w:bookmarkEnd w:id="610"/>
      <w:bookmarkEnd w:id="611"/>
      <w:bookmarkEnd w:id="612"/>
      <w:bookmarkEnd w:id="613"/>
    </w:p>
    <w:p w14:paraId="68A22A5B" w14:textId="77777777" w:rsidR="00487B64" w:rsidRPr="00487B64" w:rsidRDefault="00487B64" w:rsidP="00487B64"/>
    <w:p w14:paraId="0E933477" w14:textId="303FC44B" w:rsidR="002050BF" w:rsidRDefault="00B0756F" w:rsidP="00487B64">
      <w:pPr>
        <w:jc w:val="center"/>
      </w:pPr>
      <w:r>
        <w:rPr>
          <w:noProof/>
          <w:lang w:val="en-US"/>
        </w:rPr>
        <w:drawing>
          <wp:inline distT="0" distB="0" distL="0" distR="0" wp14:anchorId="35BCDFB0" wp14:editId="29DE3489">
            <wp:extent cx="5755640" cy="4059535"/>
            <wp:effectExtent l="0" t="0" r="10160" b="5080"/>
            <wp:docPr id="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5755640" cy="4059535"/>
                    </a:xfrm>
                    <a:prstGeom prst="rect">
                      <a:avLst/>
                    </a:prstGeom>
                    <a:noFill/>
                    <a:ln>
                      <a:noFill/>
                    </a:ln>
                  </pic:spPr>
                </pic:pic>
              </a:graphicData>
            </a:graphic>
          </wp:inline>
        </w:drawing>
      </w:r>
      <w:r>
        <w:rPr>
          <w:noProof/>
          <w:lang w:val="en-US"/>
        </w:rPr>
        <w:drawing>
          <wp:inline distT="0" distB="0" distL="0" distR="0" wp14:anchorId="4C923E31" wp14:editId="2168B026">
            <wp:extent cx="5755640" cy="4048280"/>
            <wp:effectExtent l="0" t="0" r="10160" b="0"/>
            <wp:docPr id="1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5755640" cy="4048280"/>
                    </a:xfrm>
                    <a:prstGeom prst="rect">
                      <a:avLst/>
                    </a:prstGeom>
                    <a:noFill/>
                    <a:ln>
                      <a:noFill/>
                    </a:ln>
                  </pic:spPr>
                </pic:pic>
              </a:graphicData>
            </a:graphic>
          </wp:inline>
        </w:drawing>
      </w:r>
    </w:p>
    <w:p w14:paraId="5DBAA2F9" w14:textId="085E31D9" w:rsidR="002050BF" w:rsidRDefault="00596668" w:rsidP="006717E0">
      <w:pPr>
        <w:pStyle w:val="Heading2"/>
      </w:pPr>
      <w:bookmarkStart w:id="614" w:name="_Ref21857311"/>
      <w:bookmarkStart w:id="615" w:name="_Ref21857316"/>
      <w:bookmarkStart w:id="616" w:name="_Ref21857320"/>
      <w:bookmarkStart w:id="617" w:name="_Toc27382974"/>
      <w:r>
        <w:lastRenderedPageBreak/>
        <w:t>Appendix 5</w:t>
      </w:r>
      <w:r w:rsidR="002050BF">
        <w:t>: MRI safety screening form</w:t>
      </w:r>
      <w:bookmarkEnd w:id="614"/>
      <w:bookmarkEnd w:id="615"/>
      <w:bookmarkEnd w:id="616"/>
      <w:bookmarkEnd w:id="617"/>
    </w:p>
    <w:p w14:paraId="5FD47825" w14:textId="48674CAE" w:rsidR="002050BF" w:rsidRDefault="002050BF" w:rsidP="00487B64">
      <w:pPr>
        <w:jc w:val="center"/>
      </w:pPr>
      <w:r>
        <w:rPr>
          <w:noProof/>
          <w:lang w:val="en-US"/>
        </w:rPr>
        <w:drawing>
          <wp:inline distT="0" distB="0" distL="0" distR="0" wp14:anchorId="3DF597A9" wp14:editId="240C58F3">
            <wp:extent cx="5651500" cy="8064500"/>
            <wp:effectExtent l="25400" t="25400" r="38100" b="3810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Screening form MRI.png"/>
                    <pic:cNvPicPr/>
                  </pic:nvPicPr>
                  <pic:blipFill>
                    <a:blip r:embed="rId239">
                      <a:extLst>
                        <a:ext uri="{28A0092B-C50C-407E-A947-70E740481C1C}">
                          <a14:useLocalDpi xmlns:a14="http://schemas.microsoft.com/office/drawing/2010/main" val="0"/>
                        </a:ext>
                      </a:extLst>
                    </a:blip>
                    <a:stretch>
                      <a:fillRect/>
                    </a:stretch>
                  </pic:blipFill>
                  <pic:spPr>
                    <a:xfrm>
                      <a:off x="0" y="0"/>
                      <a:ext cx="5651500" cy="8064500"/>
                    </a:xfrm>
                    <a:prstGeom prst="rect">
                      <a:avLst/>
                    </a:prstGeom>
                    <a:ln>
                      <a:solidFill>
                        <a:schemeClr val="tx1"/>
                      </a:solidFill>
                    </a:ln>
                  </pic:spPr>
                </pic:pic>
              </a:graphicData>
            </a:graphic>
          </wp:inline>
        </w:drawing>
      </w:r>
    </w:p>
    <w:p w14:paraId="5AEA2FBB" w14:textId="77777777" w:rsidR="002050BF" w:rsidRPr="002050BF" w:rsidRDefault="002050BF" w:rsidP="006717E0"/>
    <w:p w14:paraId="647670CF" w14:textId="77777777" w:rsidR="00B0756F" w:rsidRDefault="00B0756F" w:rsidP="006717E0">
      <w:pPr>
        <w:sectPr w:rsidR="00B0756F" w:rsidSect="00756F0E">
          <w:pgSz w:w="11900" w:h="16840"/>
          <w:pgMar w:top="1440" w:right="1134" w:bottom="1440" w:left="1134" w:header="964" w:footer="964" w:gutter="0"/>
          <w:cols w:space="708"/>
          <w:docGrid w:linePitch="360"/>
        </w:sectPr>
      </w:pPr>
    </w:p>
    <w:p w14:paraId="4191CFD7" w14:textId="683C1A30" w:rsidR="007D15FE" w:rsidRDefault="007D15FE" w:rsidP="006717E0">
      <w:pPr>
        <w:pStyle w:val="Heading2"/>
      </w:pPr>
      <w:bookmarkStart w:id="618" w:name="_Ref26889329"/>
      <w:bookmarkStart w:id="619" w:name="_Ref26889408"/>
      <w:bookmarkStart w:id="620" w:name="_Toc27382975"/>
      <w:r>
        <w:lastRenderedPageBreak/>
        <w:t>Appendix</w:t>
      </w:r>
      <w:r w:rsidR="00560313">
        <w:t xml:space="preserve"> </w:t>
      </w:r>
      <w:r w:rsidR="00596668">
        <w:t>6</w:t>
      </w:r>
      <w:r w:rsidR="003D25E0">
        <w:t>: MMAVIC attendance chart and MRI acquisition chart</w:t>
      </w:r>
      <w:bookmarkEnd w:id="618"/>
      <w:bookmarkEnd w:id="619"/>
      <w:bookmarkEnd w:id="620"/>
    </w:p>
    <w:p w14:paraId="3CA9F1FE" w14:textId="77777777" w:rsidR="007D15FE" w:rsidRDefault="007D15FE" w:rsidP="006717E0"/>
    <w:tbl>
      <w:tblPr>
        <w:tblpPr w:leftFromText="180" w:rightFromText="180" w:vertAnchor="page" w:horzAnchor="page" w:tblpX="1370" w:tblpY="2345"/>
        <w:tblW w:w="14922" w:type="dxa"/>
        <w:tblLayout w:type="fixed"/>
        <w:tblLook w:val="04A0" w:firstRow="1" w:lastRow="0" w:firstColumn="1" w:lastColumn="0" w:noHBand="0" w:noVBand="1"/>
      </w:tblPr>
      <w:tblGrid>
        <w:gridCol w:w="477"/>
        <w:gridCol w:w="1471"/>
        <w:gridCol w:w="284"/>
        <w:gridCol w:w="433"/>
        <w:gridCol w:w="367"/>
        <w:gridCol w:w="367"/>
        <w:gridCol w:w="367"/>
        <w:gridCol w:w="367"/>
        <w:gridCol w:w="367"/>
        <w:gridCol w:w="367"/>
        <w:gridCol w:w="367"/>
        <w:gridCol w:w="386"/>
        <w:gridCol w:w="361"/>
        <w:gridCol w:w="368"/>
        <w:gridCol w:w="372"/>
        <w:gridCol w:w="372"/>
        <w:gridCol w:w="372"/>
        <w:gridCol w:w="372"/>
        <w:gridCol w:w="372"/>
        <w:gridCol w:w="372"/>
        <w:gridCol w:w="372"/>
        <w:gridCol w:w="372"/>
        <w:gridCol w:w="372"/>
        <w:gridCol w:w="372"/>
        <w:gridCol w:w="372"/>
        <w:gridCol w:w="372"/>
        <w:gridCol w:w="372"/>
        <w:gridCol w:w="373"/>
        <w:gridCol w:w="370"/>
        <w:gridCol w:w="367"/>
        <w:gridCol w:w="377"/>
        <w:gridCol w:w="372"/>
        <w:gridCol w:w="372"/>
        <w:gridCol w:w="385"/>
        <w:gridCol w:w="357"/>
        <w:gridCol w:w="373"/>
        <w:gridCol w:w="391"/>
      </w:tblGrid>
      <w:tr w:rsidR="00270063" w:rsidRPr="00487B64" w14:paraId="447737D2" w14:textId="77777777" w:rsidTr="00270063">
        <w:trPr>
          <w:trHeight w:val="236"/>
        </w:trPr>
        <w:tc>
          <w:tcPr>
            <w:tcW w:w="477" w:type="dxa"/>
            <w:tcBorders>
              <w:top w:val="single" w:sz="8" w:space="0" w:color="auto"/>
              <w:left w:val="single" w:sz="8" w:space="0" w:color="auto"/>
              <w:bottom w:val="single" w:sz="8" w:space="0" w:color="auto"/>
              <w:right w:val="nil"/>
            </w:tcBorders>
            <w:shd w:val="clear" w:color="auto" w:fill="auto"/>
            <w:noWrap/>
            <w:vAlign w:val="center"/>
            <w:hideMark/>
          </w:tcPr>
          <w:p w14:paraId="3A9985C3" w14:textId="77777777" w:rsidR="00270063" w:rsidRPr="00487B64" w:rsidRDefault="00270063" w:rsidP="00270063">
            <w:pPr>
              <w:spacing w:line="240" w:lineRule="auto"/>
              <w:jc w:val="center"/>
              <w:rPr>
                <w:b/>
                <w:sz w:val="12"/>
                <w:szCs w:val="12"/>
              </w:rPr>
            </w:pPr>
          </w:p>
        </w:tc>
        <w:tc>
          <w:tcPr>
            <w:tcW w:w="1471" w:type="dxa"/>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2EAD50E0" w14:textId="77777777" w:rsidR="00270063" w:rsidRPr="00487B64" w:rsidRDefault="00270063" w:rsidP="00270063">
            <w:pPr>
              <w:spacing w:line="240" w:lineRule="auto"/>
              <w:jc w:val="center"/>
              <w:rPr>
                <w:b/>
                <w:sz w:val="16"/>
                <w:szCs w:val="16"/>
              </w:rPr>
            </w:pPr>
            <w:r w:rsidRPr="00487B64">
              <w:rPr>
                <w:b/>
                <w:sz w:val="16"/>
                <w:szCs w:val="16"/>
              </w:rPr>
              <w:t>MMAVIC No.</w:t>
            </w:r>
          </w:p>
        </w:tc>
        <w:tc>
          <w:tcPr>
            <w:tcW w:w="284" w:type="dxa"/>
            <w:tcBorders>
              <w:top w:val="single" w:sz="8" w:space="0" w:color="auto"/>
              <w:left w:val="nil"/>
              <w:bottom w:val="single" w:sz="8" w:space="0" w:color="auto"/>
              <w:right w:val="single" w:sz="4" w:space="0" w:color="auto"/>
            </w:tcBorders>
            <w:shd w:val="clear" w:color="auto" w:fill="auto"/>
            <w:noWrap/>
            <w:vAlign w:val="center"/>
            <w:hideMark/>
          </w:tcPr>
          <w:p w14:paraId="4A045C58" w14:textId="77777777" w:rsidR="00270063" w:rsidRPr="00487B64" w:rsidRDefault="00270063" w:rsidP="00270063">
            <w:pPr>
              <w:spacing w:line="240" w:lineRule="auto"/>
              <w:jc w:val="center"/>
              <w:rPr>
                <w:b/>
                <w:sz w:val="12"/>
                <w:szCs w:val="12"/>
              </w:rPr>
            </w:pPr>
            <w:r w:rsidRPr="00487B64">
              <w:rPr>
                <w:b/>
                <w:sz w:val="12"/>
                <w:szCs w:val="12"/>
              </w:rPr>
              <w:t>1</w:t>
            </w:r>
          </w:p>
        </w:tc>
        <w:tc>
          <w:tcPr>
            <w:tcW w:w="433" w:type="dxa"/>
            <w:tcBorders>
              <w:top w:val="single" w:sz="8" w:space="0" w:color="auto"/>
              <w:left w:val="nil"/>
              <w:bottom w:val="single" w:sz="8" w:space="0" w:color="auto"/>
              <w:right w:val="single" w:sz="4" w:space="0" w:color="auto"/>
            </w:tcBorders>
            <w:shd w:val="clear" w:color="auto" w:fill="auto"/>
            <w:noWrap/>
            <w:vAlign w:val="center"/>
            <w:hideMark/>
          </w:tcPr>
          <w:p w14:paraId="245773F0" w14:textId="77777777" w:rsidR="00270063" w:rsidRPr="00487B64" w:rsidRDefault="00270063" w:rsidP="00270063">
            <w:pPr>
              <w:spacing w:line="240" w:lineRule="auto"/>
              <w:jc w:val="center"/>
              <w:rPr>
                <w:b/>
                <w:sz w:val="12"/>
                <w:szCs w:val="12"/>
              </w:rPr>
            </w:pPr>
            <w:r w:rsidRPr="00487B64">
              <w:rPr>
                <w:b/>
                <w:sz w:val="12"/>
                <w:szCs w:val="12"/>
              </w:rPr>
              <w:t>2</w:t>
            </w:r>
          </w:p>
        </w:tc>
        <w:tc>
          <w:tcPr>
            <w:tcW w:w="367" w:type="dxa"/>
            <w:tcBorders>
              <w:top w:val="single" w:sz="8" w:space="0" w:color="auto"/>
              <w:left w:val="nil"/>
              <w:bottom w:val="single" w:sz="8" w:space="0" w:color="auto"/>
              <w:right w:val="single" w:sz="4" w:space="0" w:color="auto"/>
            </w:tcBorders>
            <w:shd w:val="clear" w:color="auto" w:fill="auto"/>
            <w:noWrap/>
            <w:vAlign w:val="center"/>
            <w:hideMark/>
          </w:tcPr>
          <w:p w14:paraId="4A077B1B" w14:textId="77777777" w:rsidR="00270063" w:rsidRPr="00487B64" w:rsidRDefault="00270063" w:rsidP="00270063">
            <w:pPr>
              <w:spacing w:line="240" w:lineRule="auto"/>
              <w:jc w:val="center"/>
              <w:rPr>
                <w:b/>
                <w:sz w:val="12"/>
                <w:szCs w:val="12"/>
              </w:rPr>
            </w:pPr>
            <w:r w:rsidRPr="00487B64">
              <w:rPr>
                <w:b/>
                <w:sz w:val="12"/>
                <w:szCs w:val="12"/>
              </w:rPr>
              <w:t>3</w:t>
            </w:r>
          </w:p>
        </w:tc>
        <w:tc>
          <w:tcPr>
            <w:tcW w:w="367" w:type="dxa"/>
            <w:tcBorders>
              <w:top w:val="single" w:sz="8" w:space="0" w:color="auto"/>
              <w:left w:val="nil"/>
              <w:bottom w:val="single" w:sz="8" w:space="0" w:color="auto"/>
              <w:right w:val="single" w:sz="4" w:space="0" w:color="auto"/>
            </w:tcBorders>
            <w:shd w:val="clear" w:color="auto" w:fill="auto"/>
            <w:noWrap/>
            <w:vAlign w:val="center"/>
            <w:hideMark/>
          </w:tcPr>
          <w:p w14:paraId="1C0A8823" w14:textId="77777777" w:rsidR="00270063" w:rsidRPr="00487B64" w:rsidRDefault="00270063" w:rsidP="00270063">
            <w:pPr>
              <w:spacing w:line="240" w:lineRule="auto"/>
              <w:jc w:val="center"/>
              <w:rPr>
                <w:b/>
                <w:sz w:val="12"/>
                <w:szCs w:val="12"/>
              </w:rPr>
            </w:pPr>
            <w:r w:rsidRPr="00487B64">
              <w:rPr>
                <w:b/>
                <w:sz w:val="12"/>
                <w:szCs w:val="12"/>
              </w:rPr>
              <w:t>4</w:t>
            </w:r>
          </w:p>
        </w:tc>
        <w:tc>
          <w:tcPr>
            <w:tcW w:w="367" w:type="dxa"/>
            <w:tcBorders>
              <w:top w:val="single" w:sz="8" w:space="0" w:color="auto"/>
              <w:left w:val="nil"/>
              <w:bottom w:val="single" w:sz="8" w:space="0" w:color="auto"/>
              <w:right w:val="single" w:sz="4" w:space="0" w:color="auto"/>
            </w:tcBorders>
            <w:shd w:val="clear" w:color="auto" w:fill="auto"/>
            <w:noWrap/>
            <w:vAlign w:val="center"/>
            <w:hideMark/>
          </w:tcPr>
          <w:p w14:paraId="5B156B93" w14:textId="77777777" w:rsidR="00270063" w:rsidRPr="00487B64" w:rsidRDefault="00270063" w:rsidP="00270063">
            <w:pPr>
              <w:spacing w:line="240" w:lineRule="auto"/>
              <w:jc w:val="center"/>
              <w:rPr>
                <w:b/>
                <w:sz w:val="12"/>
                <w:szCs w:val="12"/>
              </w:rPr>
            </w:pPr>
            <w:r w:rsidRPr="00487B64">
              <w:rPr>
                <w:b/>
                <w:sz w:val="12"/>
                <w:szCs w:val="12"/>
              </w:rPr>
              <w:t>5</w:t>
            </w:r>
          </w:p>
        </w:tc>
        <w:tc>
          <w:tcPr>
            <w:tcW w:w="367" w:type="dxa"/>
            <w:tcBorders>
              <w:top w:val="single" w:sz="8" w:space="0" w:color="auto"/>
              <w:left w:val="nil"/>
              <w:bottom w:val="single" w:sz="8" w:space="0" w:color="auto"/>
              <w:right w:val="single" w:sz="4" w:space="0" w:color="auto"/>
            </w:tcBorders>
            <w:shd w:val="clear" w:color="auto" w:fill="auto"/>
            <w:noWrap/>
            <w:vAlign w:val="center"/>
            <w:hideMark/>
          </w:tcPr>
          <w:p w14:paraId="5FCCBD78" w14:textId="77777777" w:rsidR="00270063" w:rsidRPr="00487B64" w:rsidRDefault="00270063" w:rsidP="00270063">
            <w:pPr>
              <w:spacing w:line="240" w:lineRule="auto"/>
              <w:jc w:val="center"/>
              <w:rPr>
                <w:b/>
                <w:sz w:val="12"/>
                <w:szCs w:val="12"/>
              </w:rPr>
            </w:pPr>
            <w:r w:rsidRPr="00487B64">
              <w:rPr>
                <w:b/>
                <w:sz w:val="12"/>
                <w:szCs w:val="12"/>
              </w:rPr>
              <w:t>6</w:t>
            </w:r>
          </w:p>
        </w:tc>
        <w:tc>
          <w:tcPr>
            <w:tcW w:w="367" w:type="dxa"/>
            <w:tcBorders>
              <w:top w:val="single" w:sz="8" w:space="0" w:color="auto"/>
              <w:left w:val="nil"/>
              <w:bottom w:val="single" w:sz="8" w:space="0" w:color="auto"/>
              <w:right w:val="single" w:sz="4" w:space="0" w:color="auto"/>
            </w:tcBorders>
            <w:shd w:val="clear" w:color="auto" w:fill="auto"/>
            <w:noWrap/>
            <w:vAlign w:val="center"/>
            <w:hideMark/>
          </w:tcPr>
          <w:p w14:paraId="4C8D80FB" w14:textId="77777777" w:rsidR="00270063" w:rsidRPr="00487B64" w:rsidRDefault="00270063" w:rsidP="00270063">
            <w:pPr>
              <w:spacing w:line="240" w:lineRule="auto"/>
              <w:jc w:val="center"/>
              <w:rPr>
                <w:b/>
                <w:sz w:val="12"/>
                <w:szCs w:val="12"/>
              </w:rPr>
            </w:pPr>
            <w:r w:rsidRPr="00487B64">
              <w:rPr>
                <w:b/>
                <w:sz w:val="12"/>
                <w:szCs w:val="12"/>
              </w:rPr>
              <w:t>7</w:t>
            </w:r>
          </w:p>
        </w:tc>
        <w:tc>
          <w:tcPr>
            <w:tcW w:w="367" w:type="dxa"/>
            <w:tcBorders>
              <w:top w:val="single" w:sz="8" w:space="0" w:color="auto"/>
              <w:left w:val="nil"/>
              <w:bottom w:val="single" w:sz="8" w:space="0" w:color="auto"/>
              <w:right w:val="single" w:sz="4" w:space="0" w:color="auto"/>
            </w:tcBorders>
            <w:shd w:val="clear" w:color="auto" w:fill="auto"/>
            <w:noWrap/>
            <w:vAlign w:val="center"/>
            <w:hideMark/>
          </w:tcPr>
          <w:p w14:paraId="6B99F599" w14:textId="77777777" w:rsidR="00270063" w:rsidRPr="00487B64" w:rsidRDefault="00270063" w:rsidP="00270063">
            <w:pPr>
              <w:spacing w:line="240" w:lineRule="auto"/>
              <w:jc w:val="center"/>
              <w:rPr>
                <w:b/>
                <w:sz w:val="12"/>
                <w:szCs w:val="12"/>
              </w:rPr>
            </w:pPr>
            <w:r w:rsidRPr="00487B64">
              <w:rPr>
                <w:b/>
                <w:sz w:val="12"/>
                <w:szCs w:val="12"/>
              </w:rPr>
              <w:t>8</w:t>
            </w:r>
          </w:p>
        </w:tc>
        <w:tc>
          <w:tcPr>
            <w:tcW w:w="367" w:type="dxa"/>
            <w:tcBorders>
              <w:top w:val="single" w:sz="8" w:space="0" w:color="auto"/>
              <w:left w:val="nil"/>
              <w:bottom w:val="single" w:sz="8" w:space="0" w:color="auto"/>
              <w:right w:val="single" w:sz="4" w:space="0" w:color="auto"/>
            </w:tcBorders>
            <w:shd w:val="clear" w:color="auto" w:fill="auto"/>
            <w:noWrap/>
            <w:vAlign w:val="center"/>
            <w:hideMark/>
          </w:tcPr>
          <w:p w14:paraId="0C6FD550" w14:textId="77777777" w:rsidR="00270063" w:rsidRPr="00487B64" w:rsidRDefault="00270063" w:rsidP="00270063">
            <w:pPr>
              <w:spacing w:line="240" w:lineRule="auto"/>
              <w:jc w:val="center"/>
              <w:rPr>
                <w:b/>
                <w:sz w:val="12"/>
                <w:szCs w:val="12"/>
              </w:rPr>
            </w:pPr>
            <w:r w:rsidRPr="00487B64">
              <w:rPr>
                <w:b/>
                <w:sz w:val="12"/>
                <w:szCs w:val="12"/>
              </w:rPr>
              <w:t>9</w:t>
            </w:r>
          </w:p>
        </w:tc>
        <w:tc>
          <w:tcPr>
            <w:tcW w:w="386" w:type="dxa"/>
            <w:tcBorders>
              <w:top w:val="single" w:sz="8" w:space="0" w:color="auto"/>
              <w:left w:val="nil"/>
              <w:bottom w:val="single" w:sz="8" w:space="0" w:color="auto"/>
              <w:right w:val="single" w:sz="4" w:space="0" w:color="auto"/>
            </w:tcBorders>
            <w:shd w:val="clear" w:color="auto" w:fill="auto"/>
            <w:noWrap/>
            <w:vAlign w:val="center"/>
            <w:hideMark/>
          </w:tcPr>
          <w:p w14:paraId="395712BD" w14:textId="77777777" w:rsidR="00270063" w:rsidRPr="00487B64" w:rsidRDefault="00270063" w:rsidP="00270063">
            <w:pPr>
              <w:spacing w:line="240" w:lineRule="auto"/>
              <w:jc w:val="center"/>
              <w:rPr>
                <w:b/>
                <w:sz w:val="12"/>
                <w:szCs w:val="12"/>
              </w:rPr>
            </w:pPr>
            <w:r w:rsidRPr="00487B64">
              <w:rPr>
                <w:b/>
                <w:sz w:val="12"/>
                <w:szCs w:val="12"/>
              </w:rPr>
              <w:t>10</w:t>
            </w:r>
          </w:p>
        </w:tc>
        <w:tc>
          <w:tcPr>
            <w:tcW w:w="361" w:type="dxa"/>
            <w:tcBorders>
              <w:top w:val="single" w:sz="8" w:space="0" w:color="auto"/>
              <w:left w:val="nil"/>
              <w:bottom w:val="single" w:sz="8" w:space="0" w:color="auto"/>
              <w:right w:val="single" w:sz="4" w:space="0" w:color="auto"/>
            </w:tcBorders>
            <w:shd w:val="clear" w:color="auto" w:fill="auto"/>
            <w:noWrap/>
            <w:vAlign w:val="center"/>
            <w:hideMark/>
          </w:tcPr>
          <w:p w14:paraId="5C76AABC" w14:textId="77777777" w:rsidR="00270063" w:rsidRPr="00487B64" w:rsidRDefault="00270063" w:rsidP="00270063">
            <w:pPr>
              <w:spacing w:line="240" w:lineRule="auto"/>
              <w:jc w:val="center"/>
              <w:rPr>
                <w:b/>
                <w:sz w:val="12"/>
                <w:szCs w:val="12"/>
              </w:rPr>
            </w:pPr>
            <w:r w:rsidRPr="00487B64">
              <w:rPr>
                <w:b/>
                <w:sz w:val="12"/>
                <w:szCs w:val="12"/>
              </w:rPr>
              <w:t>11</w:t>
            </w:r>
          </w:p>
        </w:tc>
        <w:tc>
          <w:tcPr>
            <w:tcW w:w="368" w:type="dxa"/>
            <w:tcBorders>
              <w:top w:val="single" w:sz="8" w:space="0" w:color="auto"/>
              <w:left w:val="nil"/>
              <w:bottom w:val="single" w:sz="8" w:space="0" w:color="auto"/>
              <w:right w:val="single" w:sz="4" w:space="0" w:color="auto"/>
            </w:tcBorders>
            <w:shd w:val="clear" w:color="auto" w:fill="auto"/>
            <w:noWrap/>
            <w:vAlign w:val="center"/>
            <w:hideMark/>
          </w:tcPr>
          <w:p w14:paraId="4F80D27A" w14:textId="77777777" w:rsidR="00270063" w:rsidRPr="00487B64" w:rsidRDefault="00270063" w:rsidP="00270063">
            <w:pPr>
              <w:spacing w:line="240" w:lineRule="auto"/>
              <w:jc w:val="center"/>
              <w:rPr>
                <w:b/>
                <w:sz w:val="12"/>
                <w:szCs w:val="12"/>
              </w:rPr>
            </w:pPr>
            <w:r w:rsidRPr="00487B64">
              <w:rPr>
                <w:b/>
                <w:sz w:val="12"/>
                <w:szCs w:val="12"/>
              </w:rPr>
              <w:t>12</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1C17668B" w14:textId="77777777" w:rsidR="00270063" w:rsidRPr="00487B64" w:rsidRDefault="00270063" w:rsidP="00270063">
            <w:pPr>
              <w:spacing w:line="240" w:lineRule="auto"/>
              <w:jc w:val="center"/>
              <w:rPr>
                <w:b/>
                <w:sz w:val="12"/>
                <w:szCs w:val="12"/>
              </w:rPr>
            </w:pPr>
            <w:r w:rsidRPr="00487B64">
              <w:rPr>
                <w:b/>
                <w:sz w:val="12"/>
                <w:szCs w:val="12"/>
              </w:rPr>
              <w:t>13</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48C59C44" w14:textId="77777777" w:rsidR="00270063" w:rsidRPr="00487B64" w:rsidRDefault="00270063" w:rsidP="00270063">
            <w:pPr>
              <w:spacing w:line="240" w:lineRule="auto"/>
              <w:jc w:val="center"/>
              <w:rPr>
                <w:b/>
                <w:sz w:val="12"/>
                <w:szCs w:val="12"/>
              </w:rPr>
            </w:pPr>
            <w:r w:rsidRPr="00487B64">
              <w:rPr>
                <w:b/>
                <w:sz w:val="12"/>
                <w:szCs w:val="12"/>
              </w:rPr>
              <w:t>14</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6008B844" w14:textId="77777777" w:rsidR="00270063" w:rsidRPr="00487B64" w:rsidRDefault="00270063" w:rsidP="00270063">
            <w:pPr>
              <w:spacing w:line="240" w:lineRule="auto"/>
              <w:jc w:val="center"/>
              <w:rPr>
                <w:b/>
                <w:sz w:val="12"/>
                <w:szCs w:val="12"/>
              </w:rPr>
            </w:pPr>
            <w:r w:rsidRPr="00487B64">
              <w:rPr>
                <w:b/>
                <w:sz w:val="12"/>
                <w:szCs w:val="12"/>
              </w:rPr>
              <w:t>15</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4991E131" w14:textId="77777777" w:rsidR="00270063" w:rsidRPr="00487B64" w:rsidRDefault="00270063" w:rsidP="00270063">
            <w:pPr>
              <w:spacing w:line="240" w:lineRule="auto"/>
              <w:jc w:val="center"/>
              <w:rPr>
                <w:b/>
                <w:sz w:val="12"/>
                <w:szCs w:val="12"/>
              </w:rPr>
            </w:pPr>
            <w:r w:rsidRPr="00487B64">
              <w:rPr>
                <w:b/>
                <w:sz w:val="12"/>
                <w:szCs w:val="12"/>
              </w:rPr>
              <w:t>16</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7C79027E" w14:textId="77777777" w:rsidR="00270063" w:rsidRPr="00487B64" w:rsidRDefault="00270063" w:rsidP="00270063">
            <w:pPr>
              <w:spacing w:line="240" w:lineRule="auto"/>
              <w:jc w:val="center"/>
              <w:rPr>
                <w:b/>
                <w:sz w:val="12"/>
                <w:szCs w:val="12"/>
              </w:rPr>
            </w:pPr>
            <w:r w:rsidRPr="00487B64">
              <w:rPr>
                <w:b/>
                <w:sz w:val="12"/>
                <w:szCs w:val="12"/>
              </w:rPr>
              <w:t>17</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496198FA" w14:textId="77777777" w:rsidR="00270063" w:rsidRPr="00487B64" w:rsidRDefault="00270063" w:rsidP="00270063">
            <w:pPr>
              <w:spacing w:line="240" w:lineRule="auto"/>
              <w:jc w:val="center"/>
              <w:rPr>
                <w:b/>
                <w:sz w:val="12"/>
                <w:szCs w:val="12"/>
              </w:rPr>
            </w:pPr>
            <w:r w:rsidRPr="00487B64">
              <w:rPr>
                <w:b/>
                <w:sz w:val="12"/>
                <w:szCs w:val="12"/>
              </w:rPr>
              <w:t>18</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40369CBE" w14:textId="77777777" w:rsidR="00270063" w:rsidRPr="00487B64" w:rsidRDefault="00270063" w:rsidP="00270063">
            <w:pPr>
              <w:spacing w:line="240" w:lineRule="auto"/>
              <w:jc w:val="center"/>
              <w:rPr>
                <w:b/>
                <w:sz w:val="12"/>
                <w:szCs w:val="12"/>
              </w:rPr>
            </w:pPr>
            <w:r w:rsidRPr="00487B64">
              <w:rPr>
                <w:b/>
                <w:sz w:val="12"/>
                <w:szCs w:val="12"/>
              </w:rPr>
              <w:t>19</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0A27EA69" w14:textId="77777777" w:rsidR="00270063" w:rsidRPr="00487B64" w:rsidRDefault="00270063" w:rsidP="00270063">
            <w:pPr>
              <w:spacing w:line="240" w:lineRule="auto"/>
              <w:jc w:val="center"/>
              <w:rPr>
                <w:b/>
                <w:sz w:val="12"/>
                <w:szCs w:val="12"/>
              </w:rPr>
            </w:pPr>
            <w:r w:rsidRPr="00487B64">
              <w:rPr>
                <w:b/>
                <w:sz w:val="12"/>
                <w:szCs w:val="12"/>
              </w:rPr>
              <w:t>20</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38587944" w14:textId="77777777" w:rsidR="00270063" w:rsidRPr="00487B64" w:rsidRDefault="00270063" w:rsidP="00270063">
            <w:pPr>
              <w:spacing w:line="240" w:lineRule="auto"/>
              <w:jc w:val="center"/>
              <w:rPr>
                <w:b/>
                <w:sz w:val="12"/>
                <w:szCs w:val="12"/>
              </w:rPr>
            </w:pPr>
            <w:r w:rsidRPr="00487B64">
              <w:rPr>
                <w:b/>
                <w:sz w:val="12"/>
                <w:szCs w:val="12"/>
              </w:rPr>
              <w:t>21</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3530E53E" w14:textId="77777777" w:rsidR="00270063" w:rsidRPr="00487B64" w:rsidRDefault="00270063" w:rsidP="00270063">
            <w:pPr>
              <w:spacing w:line="240" w:lineRule="auto"/>
              <w:jc w:val="center"/>
              <w:rPr>
                <w:b/>
                <w:sz w:val="12"/>
                <w:szCs w:val="12"/>
              </w:rPr>
            </w:pPr>
            <w:r w:rsidRPr="00487B64">
              <w:rPr>
                <w:b/>
                <w:sz w:val="12"/>
                <w:szCs w:val="12"/>
              </w:rPr>
              <w:t>22</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2FD75690" w14:textId="77777777" w:rsidR="00270063" w:rsidRPr="00487B64" w:rsidRDefault="00270063" w:rsidP="00270063">
            <w:pPr>
              <w:spacing w:line="240" w:lineRule="auto"/>
              <w:jc w:val="center"/>
              <w:rPr>
                <w:b/>
                <w:sz w:val="12"/>
                <w:szCs w:val="12"/>
              </w:rPr>
            </w:pPr>
            <w:r w:rsidRPr="00487B64">
              <w:rPr>
                <w:b/>
                <w:sz w:val="12"/>
                <w:szCs w:val="12"/>
              </w:rPr>
              <w:t>23</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7320A063" w14:textId="77777777" w:rsidR="00270063" w:rsidRPr="00487B64" w:rsidRDefault="00270063" w:rsidP="00270063">
            <w:pPr>
              <w:spacing w:line="240" w:lineRule="auto"/>
              <w:jc w:val="center"/>
              <w:rPr>
                <w:b/>
                <w:sz w:val="12"/>
                <w:szCs w:val="12"/>
              </w:rPr>
            </w:pPr>
            <w:r w:rsidRPr="00487B64">
              <w:rPr>
                <w:b/>
                <w:sz w:val="12"/>
                <w:szCs w:val="12"/>
              </w:rPr>
              <w:t>24</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45B5DA25" w14:textId="77777777" w:rsidR="00270063" w:rsidRPr="00487B64" w:rsidRDefault="00270063" w:rsidP="00270063">
            <w:pPr>
              <w:spacing w:line="240" w:lineRule="auto"/>
              <w:jc w:val="center"/>
              <w:rPr>
                <w:b/>
                <w:sz w:val="12"/>
                <w:szCs w:val="12"/>
              </w:rPr>
            </w:pPr>
            <w:r w:rsidRPr="00487B64">
              <w:rPr>
                <w:b/>
                <w:sz w:val="12"/>
                <w:szCs w:val="12"/>
              </w:rPr>
              <w:t>25</w:t>
            </w:r>
          </w:p>
        </w:tc>
        <w:tc>
          <w:tcPr>
            <w:tcW w:w="373" w:type="dxa"/>
            <w:tcBorders>
              <w:top w:val="single" w:sz="8" w:space="0" w:color="auto"/>
              <w:left w:val="nil"/>
              <w:bottom w:val="single" w:sz="8" w:space="0" w:color="auto"/>
              <w:right w:val="single" w:sz="4" w:space="0" w:color="auto"/>
            </w:tcBorders>
            <w:shd w:val="clear" w:color="auto" w:fill="auto"/>
            <w:noWrap/>
            <w:vAlign w:val="center"/>
            <w:hideMark/>
          </w:tcPr>
          <w:p w14:paraId="6C7E91BC" w14:textId="77777777" w:rsidR="00270063" w:rsidRPr="00487B64" w:rsidRDefault="00270063" w:rsidP="00270063">
            <w:pPr>
              <w:spacing w:line="240" w:lineRule="auto"/>
              <w:jc w:val="center"/>
              <w:rPr>
                <w:b/>
                <w:sz w:val="12"/>
                <w:szCs w:val="12"/>
              </w:rPr>
            </w:pPr>
            <w:r w:rsidRPr="00487B64">
              <w:rPr>
                <w:b/>
                <w:sz w:val="12"/>
                <w:szCs w:val="12"/>
              </w:rPr>
              <w:t>26</w:t>
            </w:r>
          </w:p>
        </w:tc>
        <w:tc>
          <w:tcPr>
            <w:tcW w:w="370" w:type="dxa"/>
            <w:tcBorders>
              <w:top w:val="single" w:sz="8" w:space="0" w:color="auto"/>
              <w:left w:val="nil"/>
              <w:bottom w:val="single" w:sz="8" w:space="0" w:color="auto"/>
              <w:right w:val="single" w:sz="4" w:space="0" w:color="auto"/>
            </w:tcBorders>
            <w:shd w:val="clear" w:color="auto" w:fill="auto"/>
            <w:noWrap/>
            <w:vAlign w:val="center"/>
            <w:hideMark/>
          </w:tcPr>
          <w:p w14:paraId="4EA9C066" w14:textId="77777777" w:rsidR="00270063" w:rsidRPr="00487B64" w:rsidRDefault="00270063" w:rsidP="00270063">
            <w:pPr>
              <w:spacing w:line="240" w:lineRule="auto"/>
              <w:jc w:val="center"/>
              <w:rPr>
                <w:b/>
                <w:sz w:val="12"/>
                <w:szCs w:val="12"/>
              </w:rPr>
            </w:pPr>
            <w:r w:rsidRPr="00487B64">
              <w:rPr>
                <w:b/>
                <w:sz w:val="12"/>
                <w:szCs w:val="12"/>
              </w:rPr>
              <w:t>27</w:t>
            </w:r>
          </w:p>
        </w:tc>
        <w:tc>
          <w:tcPr>
            <w:tcW w:w="367" w:type="dxa"/>
            <w:tcBorders>
              <w:top w:val="single" w:sz="8" w:space="0" w:color="auto"/>
              <w:left w:val="nil"/>
              <w:bottom w:val="single" w:sz="8" w:space="0" w:color="auto"/>
              <w:right w:val="single" w:sz="4" w:space="0" w:color="auto"/>
            </w:tcBorders>
            <w:shd w:val="clear" w:color="auto" w:fill="auto"/>
            <w:noWrap/>
            <w:vAlign w:val="center"/>
            <w:hideMark/>
          </w:tcPr>
          <w:p w14:paraId="6146E07F" w14:textId="77777777" w:rsidR="00270063" w:rsidRPr="00487B64" w:rsidRDefault="00270063" w:rsidP="00270063">
            <w:pPr>
              <w:spacing w:line="240" w:lineRule="auto"/>
              <w:jc w:val="center"/>
              <w:rPr>
                <w:b/>
                <w:sz w:val="12"/>
                <w:szCs w:val="12"/>
              </w:rPr>
            </w:pPr>
            <w:r w:rsidRPr="00487B64">
              <w:rPr>
                <w:b/>
                <w:sz w:val="12"/>
                <w:szCs w:val="12"/>
              </w:rPr>
              <w:t>28</w:t>
            </w:r>
          </w:p>
        </w:tc>
        <w:tc>
          <w:tcPr>
            <w:tcW w:w="377" w:type="dxa"/>
            <w:tcBorders>
              <w:top w:val="single" w:sz="8" w:space="0" w:color="auto"/>
              <w:left w:val="nil"/>
              <w:bottom w:val="single" w:sz="8" w:space="0" w:color="auto"/>
              <w:right w:val="single" w:sz="4" w:space="0" w:color="auto"/>
            </w:tcBorders>
            <w:shd w:val="clear" w:color="auto" w:fill="auto"/>
            <w:noWrap/>
            <w:vAlign w:val="center"/>
            <w:hideMark/>
          </w:tcPr>
          <w:p w14:paraId="771F4100" w14:textId="77777777" w:rsidR="00270063" w:rsidRPr="00487B64" w:rsidRDefault="00270063" w:rsidP="00270063">
            <w:pPr>
              <w:spacing w:line="240" w:lineRule="auto"/>
              <w:jc w:val="center"/>
              <w:rPr>
                <w:b/>
                <w:sz w:val="12"/>
                <w:szCs w:val="12"/>
              </w:rPr>
            </w:pPr>
            <w:r w:rsidRPr="00487B64">
              <w:rPr>
                <w:b/>
                <w:sz w:val="12"/>
                <w:szCs w:val="12"/>
              </w:rPr>
              <w:t>29</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050D872D" w14:textId="77777777" w:rsidR="00270063" w:rsidRPr="00487B64" w:rsidRDefault="00270063" w:rsidP="00270063">
            <w:pPr>
              <w:spacing w:line="240" w:lineRule="auto"/>
              <w:jc w:val="center"/>
              <w:rPr>
                <w:b/>
                <w:sz w:val="12"/>
                <w:szCs w:val="12"/>
              </w:rPr>
            </w:pPr>
            <w:r w:rsidRPr="00487B64">
              <w:rPr>
                <w:b/>
                <w:sz w:val="12"/>
                <w:szCs w:val="12"/>
              </w:rPr>
              <w:t>30</w:t>
            </w:r>
          </w:p>
        </w:tc>
        <w:tc>
          <w:tcPr>
            <w:tcW w:w="372" w:type="dxa"/>
            <w:tcBorders>
              <w:top w:val="single" w:sz="8" w:space="0" w:color="auto"/>
              <w:left w:val="nil"/>
              <w:bottom w:val="single" w:sz="8" w:space="0" w:color="auto"/>
              <w:right w:val="single" w:sz="4" w:space="0" w:color="auto"/>
            </w:tcBorders>
            <w:shd w:val="clear" w:color="auto" w:fill="auto"/>
            <w:noWrap/>
            <w:vAlign w:val="center"/>
            <w:hideMark/>
          </w:tcPr>
          <w:p w14:paraId="73078BA8" w14:textId="77777777" w:rsidR="00270063" w:rsidRPr="00487B64" w:rsidRDefault="00270063" w:rsidP="00270063">
            <w:pPr>
              <w:spacing w:line="240" w:lineRule="auto"/>
              <w:jc w:val="center"/>
              <w:rPr>
                <w:b/>
                <w:sz w:val="12"/>
                <w:szCs w:val="12"/>
              </w:rPr>
            </w:pPr>
            <w:r w:rsidRPr="00487B64">
              <w:rPr>
                <w:b/>
                <w:sz w:val="12"/>
                <w:szCs w:val="12"/>
              </w:rPr>
              <w:t>31</w:t>
            </w:r>
          </w:p>
        </w:tc>
        <w:tc>
          <w:tcPr>
            <w:tcW w:w="385" w:type="dxa"/>
            <w:tcBorders>
              <w:top w:val="single" w:sz="8" w:space="0" w:color="auto"/>
              <w:left w:val="nil"/>
              <w:bottom w:val="single" w:sz="8" w:space="0" w:color="auto"/>
              <w:right w:val="single" w:sz="4" w:space="0" w:color="auto"/>
            </w:tcBorders>
            <w:shd w:val="clear" w:color="auto" w:fill="auto"/>
            <w:noWrap/>
            <w:vAlign w:val="center"/>
            <w:hideMark/>
          </w:tcPr>
          <w:p w14:paraId="0385A2B9" w14:textId="77777777" w:rsidR="00270063" w:rsidRPr="00487B64" w:rsidRDefault="00270063" w:rsidP="00270063">
            <w:pPr>
              <w:spacing w:line="240" w:lineRule="auto"/>
              <w:jc w:val="center"/>
              <w:rPr>
                <w:b/>
                <w:sz w:val="12"/>
                <w:szCs w:val="12"/>
              </w:rPr>
            </w:pPr>
            <w:r w:rsidRPr="00487B64">
              <w:rPr>
                <w:b/>
                <w:sz w:val="12"/>
                <w:szCs w:val="12"/>
              </w:rPr>
              <w:t>32</w:t>
            </w:r>
          </w:p>
        </w:tc>
        <w:tc>
          <w:tcPr>
            <w:tcW w:w="357" w:type="dxa"/>
            <w:tcBorders>
              <w:top w:val="single" w:sz="8" w:space="0" w:color="auto"/>
              <w:left w:val="nil"/>
              <w:bottom w:val="single" w:sz="8" w:space="0" w:color="auto"/>
              <w:right w:val="single" w:sz="4" w:space="0" w:color="auto"/>
            </w:tcBorders>
            <w:shd w:val="clear" w:color="auto" w:fill="auto"/>
            <w:noWrap/>
            <w:vAlign w:val="center"/>
            <w:hideMark/>
          </w:tcPr>
          <w:p w14:paraId="38C03BE5" w14:textId="77777777" w:rsidR="00270063" w:rsidRPr="00487B64" w:rsidRDefault="00270063" w:rsidP="00270063">
            <w:pPr>
              <w:spacing w:line="240" w:lineRule="auto"/>
              <w:jc w:val="center"/>
              <w:rPr>
                <w:b/>
                <w:sz w:val="12"/>
                <w:szCs w:val="12"/>
              </w:rPr>
            </w:pPr>
            <w:r w:rsidRPr="00487B64">
              <w:rPr>
                <w:b/>
                <w:sz w:val="12"/>
                <w:szCs w:val="12"/>
              </w:rPr>
              <w:t>33</w:t>
            </w:r>
          </w:p>
        </w:tc>
        <w:tc>
          <w:tcPr>
            <w:tcW w:w="373" w:type="dxa"/>
            <w:tcBorders>
              <w:top w:val="single" w:sz="8" w:space="0" w:color="auto"/>
              <w:left w:val="nil"/>
              <w:bottom w:val="single" w:sz="8" w:space="0" w:color="auto"/>
              <w:right w:val="single" w:sz="4" w:space="0" w:color="auto"/>
            </w:tcBorders>
            <w:shd w:val="clear" w:color="auto" w:fill="auto"/>
            <w:noWrap/>
            <w:vAlign w:val="center"/>
            <w:hideMark/>
          </w:tcPr>
          <w:p w14:paraId="41C68BDF" w14:textId="77777777" w:rsidR="00270063" w:rsidRPr="00487B64" w:rsidRDefault="00270063" w:rsidP="00270063">
            <w:pPr>
              <w:spacing w:line="240" w:lineRule="auto"/>
              <w:jc w:val="center"/>
              <w:rPr>
                <w:b/>
                <w:sz w:val="12"/>
                <w:szCs w:val="12"/>
              </w:rPr>
            </w:pPr>
            <w:r w:rsidRPr="00487B64">
              <w:rPr>
                <w:b/>
                <w:sz w:val="12"/>
                <w:szCs w:val="12"/>
              </w:rPr>
              <w:t>34</w:t>
            </w:r>
          </w:p>
        </w:tc>
        <w:tc>
          <w:tcPr>
            <w:tcW w:w="391" w:type="dxa"/>
            <w:tcBorders>
              <w:top w:val="single" w:sz="8" w:space="0" w:color="auto"/>
              <w:left w:val="nil"/>
              <w:bottom w:val="single" w:sz="8" w:space="0" w:color="auto"/>
              <w:right w:val="single" w:sz="8" w:space="0" w:color="auto"/>
            </w:tcBorders>
            <w:shd w:val="clear" w:color="auto" w:fill="auto"/>
            <w:noWrap/>
            <w:vAlign w:val="center"/>
            <w:hideMark/>
          </w:tcPr>
          <w:p w14:paraId="78F0AF04" w14:textId="77777777" w:rsidR="00270063" w:rsidRPr="00487B64" w:rsidRDefault="00270063" w:rsidP="00270063">
            <w:pPr>
              <w:spacing w:line="240" w:lineRule="auto"/>
              <w:jc w:val="center"/>
              <w:rPr>
                <w:b/>
                <w:sz w:val="12"/>
                <w:szCs w:val="12"/>
              </w:rPr>
            </w:pPr>
            <w:r w:rsidRPr="00487B64">
              <w:rPr>
                <w:b/>
                <w:sz w:val="12"/>
                <w:szCs w:val="12"/>
              </w:rPr>
              <w:t>35</w:t>
            </w:r>
          </w:p>
        </w:tc>
      </w:tr>
      <w:tr w:rsidR="007A4C09" w:rsidRPr="00487B64" w14:paraId="12B0F07C" w14:textId="77777777" w:rsidTr="00270063">
        <w:trPr>
          <w:trHeight w:val="221"/>
        </w:trPr>
        <w:tc>
          <w:tcPr>
            <w:tcW w:w="47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CA5476F" w14:textId="77777777" w:rsidR="00270063" w:rsidRPr="00487B64" w:rsidRDefault="00270063" w:rsidP="00270063">
            <w:pPr>
              <w:spacing w:line="240" w:lineRule="auto"/>
              <w:jc w:val="center"/>
              <w:rPr>
                <w:b/>
                <w:sz w:val="16"/>
                <w:szCs w:val="16"/>
              </w:rPr>
            </w:pPr>
            <w:r w:rsidRPr="00487B64">
              <w:rPr>
                <w:b/>
                <w:sz w:val="16"/>
                <w:szCs w:val="16"/>
              </w:rPr>
              <w:t>V1</w:t>
            </w:r>
          </w:p>
        </w:tc>
        <w:tc>
          <w:tcPr>
            <w:tcW w:w="1471" w:type="dxa"/>
            <w:tcBorders>
              <w:top w:val="nil"/>
              <w:left w:val="nil"/>
              <w:bottom w:val="nil"/>
              <w:right w:val="single" w:sz="4" w:space="0" w:color="auto"/>
            </w:tcBorders>
            <w:shd w:val="clear" w:color="auto" w:fill="auto"/>
            <w:noWrap/>
            <w:vAlign w:val="center"/>
            <w:hideMark/>
          </w:tcPr>
          <w:p w14:paraId="5BB2467D" w14:textId="77777777" w:rsidR="00270063" w:rsidRPr="00487B64" w:rsidRDefault="00270063" w:rsidP="00270063">
            <w:pPr>
              <w:spacing w:line="240" w:lineRule="auto"/>
              <w:jc w:val="center"/>
              <w:rPr>
                <w:b/>
                <w:sz w:val="16"/>
                <w:szCs w:val="16"/>
              </w:rPr>
            </w:pPr>
            <w:r w:rsidRPr="00487B64">
              <w:rPr>
                <w:b/>
                <w:sz w:val="16"/>
                <w:szCs w:val="16"/>
              </w:rPr>
              <w:t>Attended</w:t>
            </w:r>
          </w:p>
        </w:tc>
        <w:tc>
          <w:tcPr>
            <w:tcW w:w="284" w:type="dxa"/>
            <w:tcBorders>
              <w:top w:val="nil"/>
              <w:left w:val="nil"/>
              <w:bottom w:val="nil"/>
              <w:right w:val="single" w:sz="4" w:space="0" w:color="auto"/>
            </w:tcBorders>
            <w:shd w:val="clear" w:color="000000" w:fill="0000FF"/>
            <w:noWrap/>
            <w:vAlign w:val="center"/>
            <w:hideMark/>
          </w:tcPr>
          <w:p w14:paraId="61470918"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000000" w:fill="0000FF"/>
            <w:noWrap/>
            <w:vAlign w:val="center"/>
            <w:hideMark/>
          </w:tcPr>
          <w:p w14:paraId="7D34B5D5"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6A309D98"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661ABBBD"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2AA1349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56BC3D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124535C0"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42BB908"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1C6616D0"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000000" w:fill="0000FF"/>
            <w:noWrap/>
            <w:vAlign w:val="center"/>
            <w:hideMark/>
          </w:tcPr>
          <w:p w14:paraId="1385F82A"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000000" w:fill="0000FF"/>
            <w:noWrap/>
            <w:vAlign w:val="center"/>
            <w:hideMark/>
          </w:tcPr>
          <w:p w14:paraId="158E2B7E"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0A27382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DA1C63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23D557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6038B6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107762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64BEB6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9922A8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77656A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1E74E2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1AE60A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9BE8D6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E43A51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421938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724E3DA"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1D46052E"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2241672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421F8B9A"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000000" w:fill="0000FF"/>
            <w:noWrap/>
            <w:vAlign w:val="center"/>
            <w:hideMark/>
          </w:tcPr>
          <w:p w14:paraId="4F3B688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525541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416C7EB"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000000" w:fill="0000FF"/>
            <w:noWrap/>
            <w:vAlign w:val="center"/>
            <w:hideMark/>
          </w:tcPr>
          <w:p w14:paraId="290087F8"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000000" w:fill="0000FF"/>
            <w:noWrap/>
            <w:vAlign w:val="center"/>
            <w:hideMark/>
          </w:tcPr>
          <w:p w14:paraId="146D09D7"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361F414B"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000000" w:fill="0000FF"/>
            <w:noWrap/>
            <w:vAlign w:val="center"/>
            <w:hideMark/>
          </w:tcPr>
          <w:p w14:paraId="681898F5" w14:textId="77777777" w:rsidR="00270063" w:rsidRPr="00487B64" w:rsidRDefault="00270063" w:rsidP="00270063">
            <w:pPr>
              <w:spacing w:line="240" w:lineRule="auto"/>
              <w:jc w:val="center"/>
              <w:rPr>
                <w:b/>
                <w:sz w:val="16"/>
                <w:szCs w:val="16"/>
              </w:rPr>
            </w:pPr>
          </w:p>
        </w:tc>
      </w:tr>
      <w:tr w:rsidR="00270063" w:rsidRPr="00487B64" w14:paraId="62914314"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290673BB"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779286A0" w14:textId="77777777" w:rsidR="00270063" w:rsidRPr="00487B64" w:rsidRDefault="00270063" w:rsidP="00270063">
            <w:pPr>
              <w:spacing w:line="240" w:lineRule="auto"/>
              <w:jc w:val="center"/>
              <w:rPr>
                <w:b/>
                <w:sz w:val="16"/>
                <w:szCs w:val="16"/>
              </w:rPr>
            </w:pPr>
            <w:r w:rsidRPr="00487B64">
              <w:rPr>
                <w:b/>
                <w:sz w:val="16"/>
                <w:szCs w:val="16"/>
              </w:rPr>
              <w:t>CPET visit</w:t>
            </w:r>
          </w:p>
        </w:tc>
        <w:tc>
          <w:tcPr>
            <w:tcW w:w="284" w:type="dxa"/>
            <w:tcBorders>
              <w:top w:val="nil"/>
              <w:left w:val="nil"/>
              <w:bottom w:val="nil"/>
              <w:right w:val="single" w:sz="4" w:space="0" w:color="auto"/>
            </w:tcBorders>
            <w:shd w:val="clear" w:color="auto" w:fill="auto"/>
            <w:noWrap/>
            <w:vAlign w:val="center"/>
            <w:hideMark/>
          </w:tcPr>
          <w:p w14:paraId="4B43A315"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auto"/>
            <w:noWrap/>
            <w:vAlign w:val="center"/>
            <w:hideMark/>
          </w:tcPr>
          <w:p w14:paraId="7CD43950"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74A7A65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5EA5A0F0"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131BF3B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3261E68F"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70D6DA6E"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7D86B008"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331C2FB3"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auto" w:fill="auto"/>
            <w:noWrap/>
            <w:vAlign w:val="center"/>
            <w:hideMark/>
          </w:tcPr>
          <w:p w14:paraId="5B5EA531"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auto" w:fill="auto"/>
            <w:noWrap/>
            <w:vAlign w:val="center"/>
            <w:hideMark/>
          </w:tcPr>
          <w:p w14:paraId="58F4275C"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2996D71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1AC6E2C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5AF5C59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21A992D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0172EDF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311EF3F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0B832F0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42AF865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62C12CD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27E291B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39FE0B1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61FCBF8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384DA5F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15E5E156"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auto"/>
            <w:noWrap/>
            <w:vAlign w:val="center"/>
            <w:hideMark/>
          </w:tcPr>
          <w:p w14:paraId="2F024E79"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auto" w:fill="auto"/>
            <w:noWrap/>
            <w:vAlign w:val="center"/>
            <w:hideMark/>
          </w:tcPr>
          <w:p w14:paraId="06895492"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5D7E2BFF"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auto"/>
            <w:noWrap/>
            <w:vAlign w:val="center"/>
            <w:hideMark/>
          </w:tcPr>
          <w:p w14:paraId="4C6AB00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3EECC1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6B184AE5"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auto" w:fill="auto"/>
            <w:noWrap/>
            <w:vAlign w:val="center"/>
            <w:hideMark/>
          </w:tcPr>
          <w:p w14:paraId="1DFE2A68"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auto" w:fill="auto"/>
            <w:noWrap/>
            <w:vAlign w:val="center"/>
            <w:hideMark/>
          </w:tcPr>
          <w:p w14:paraId="3AAD8AF5"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auto"/>
            <w:noWrap/>
            <w:vAlign w:val="center"/>
            <w:hideMark/>
          </w:tcPr>
          <w:p w14:paraId="2EB8B52B"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auto" w:fill="auto"/>
            <w:noWrap/>
            <w:vAlign w:val="center"/>
            <w:hideMark/>
          </w:tcPr>
          <w:p w14:paraId="7F0AF621" w14:textId="77777777" w:rsidR="00270063" w:rsidRPr="00487B64" w:rsidRDefault="00270063" w:rsidP="00270063">
            <w:pPr>
              <w:spacing w:line="240" w:lineRule="auto"/>
              <w:jc w:val="center"/>
              <w:rPr>
                <w:b/>
                <w:sz w:val="16"/>
                <w:szCs w:val="16"/>
              </w:rPr>
            </w:pPr>
          </w:p>
        </w:tc>
      </w:tr>
      <w:tr w:rsidR="007A4C09" w:rsidRPr="00487B64" w14:paraId="6EC3D52B" w14:textId="77777777" w:rsidTr="00270063">
        <w:trPr>
          <w:trHeight w:val="250"/>
        </w:trPr>
        <w:tc>
          <w:tcPr>
            <w:tcW w:w="477" w:type="dxa"/>
            <w:vMerge/>
            <w:tcBorders>
              <w:top w:val="nil"/>
              <w:left w:val="single" w:sz="8" w:space="0" w:color="auto"/>
              <w:bottom w:val="single" w:sz="8" w:space="0" w:color="000000"/>
              <w:right w:val="single" w:sz="8" w:space="0" w:color="auto"/>
            </w:tcBorders>
            <w:vAlign w:val="center"/>
            <w:hideMark/>
          </w:tcPr>
          <w:p w14:paraId="79C7301A"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698D4D7A" w14:textId="77777777" w:rsidR="00270063" w:rsidRPr="00487B64" w:rsidRDefault="00270063" w:rsidP="00270063">
            <w:pPr>
              <w:spacing w:line="240" w:lineRule="auto"/>
              <w:jc w:val="center"/>
              <w:rPr>
                <w:b/>
                <w:sz w:val="16"/>
                <w:szCs w:val="16"/>
              </w:rPr>
            </w:pPr>
            <w:r w:rsidRPr="00487B64">
              <w:rPr>
                <w:b/>
                <w:sz w:val="16"/>
                <w:szCs w:val="16"/>
                <w:vertAlign w:val="superscript"/>
              </w:rPr>
              <w:t>3</w:t>
            </w:r>
            <w:r w:rsidRPr="00487B64">
              <w:rPr>
                <w:b/>
                <w:sz w:val="16"/>
                <w:szCs w:val="16"/>
              </w:rPr>
              <w:t>He ventilation</w:t>
            </w:r>
          </w:p>
        </w:tc>
        <w:tc>
          <w:tcPr>
            <w:tcW w:w="284" w:type="dxa"/>
            <w:tcBorders>
              <w:top w:val="nil"/>
              <w:left w:val="nil"/>
              <w:bottom w:val="nil"/>
              <w:right w:val="single" w:sz="4" w:space="0" w:color="auto"/>
            </w:tcBorders>
            <w:shd w:val="clear" w:color="000000" w:fill="0000FF"/>
            <w:noWrap/>
            <w:vAlign w:val="center"/>
            <w:hideMark/>
          </w:tcPr>
          <w:p w14:paraId="6CE24138"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000000" w:fill="0000FF"/>
            <w:noWrap/>
            <w:vAlign w:val="center"/>
            <w:hideMark/>
          </w:tcPr>
          <w:p w14:paraId="3EED03DF"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25BA45AD"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760FB225"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53322D67"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47049AE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16B7DC53"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268C236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69374304"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000000" w:fill="0000FF"/>
            <w:noWrap/>
            <w:vAlign w:val="center"/>
            <w:hideMark/>
          </w:tcPr>
          <w:p w14:paraId="0812E26C"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000000" w:fill="0000FF"/>
            <w:noWrap/>
            <w:vAlign w:val="center"/>
            <w:hideMark/>
          </w:tcPr>
          <w:p w14:paraId="57850746"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2574F18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263A85C"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43E87B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DEA785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7166B4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21F6BCC"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A77507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E57D46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A7B689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B67B96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541654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8D68CF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9E9A59C"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3832406"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59099F31"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612D10A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18E518E3"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000000" w:fill="0000FF"/>
            <w:noWrap/>
            <w:vAlign w:val="center"/>
            <w:hideMark/>
          </w:tcPr>
          <w:p w14:paraId="27F868C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FD74EA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1F0A899"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000000" w:fill="0000FF"/>
            <w:noWrap/>
            <w:vAlign w:val="center"/>
            <w:hideMark/>
          </w:tcPr>
          <w:p w14:paraId="08809FEC"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000000" w:fill="0000FF"/>
            <w:noWrap/>
            <w:vAlign w:val="center"/>
            <w:hideMark/>
          </w:tcPr>
          <w:p w14:paraId="4983C5E7"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5F4BFCFB"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000000" w:fill="0000FF"/>
            <w:noWrap/>
            <w:vAlign w:val="center"/>
            <w:hideMark/>
          </w:tcPr>
          <w:p w14:paraId="01352472" w14:textId="77777777" w:rsidR="00270063" w:rsidRPr="00487B64" w:rsidRDefault="00270063" w:rsidP="00270063">
            <w:pPr>
              <w:spacing w:line="240" w:lineRule="auto"/>
              <w:jc w:val="center"/>
              <w:rPr>
                <w:b/>
                <w:sz w:val="16"/>
                <w:szCs w:val="16"/>
              </w:rPr>
            </w:pPr>
          </w:p>
        </w:tc>
      </w:tr>
      <w:tr w:rsidR="007A4C09" w:rsidRPr="00487B64" w14:paraId="713FAA34"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69D5D5D2"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4B78C0C4" w14:textId="77777777" w:rsidR="00270063" w:rsidRPr="00487B64" w:rsidRDefault="00270063" w:rsidP="00270063">
            <w:pPr>
              <w:spacing w:line="240" w:lineRule="auto"/>
              <w:jc w:val="center"/>
              <w:rPr>
                <w:b/>
                <w:sz w:val="16"/>
                <w:szCs w:val="16"/>
              </w:rPr>
            </w:pPr>
            <w:r w:rsidRPr="00487B64">
              <w:rPr>
                <w:b/>
                <w:sz w:val="16"/>
                <w:szCs w:val="16"/>
                <w:vertAlign w:val="superscript"/>
              </w:rPr>
              <w:t>129</w:t>
            </w:r>
            <w:r w:rsidRPr="00487B64">
              <w:rPr>
                <w:b/>
                <w:sz w:val="16"/>
                <w:szCs w:val="16"/>
              </w:rPr>
              <w:t>Xe ventilation</w:t>
            </w:r>
          </w:p>
        </w:tc>
        <w:tc>
          <w:tcPr>
            <w:tcW w:w="284" w:type="dxa"/>
            <w:tcBorders>
              <w:top w:val="nil"/>
              <w:left w:val="nil"/>
              <w:bottom w:val="nil"/>
              <w:right w:val="single" w:sz="4" w:space="0" w:color="auto"/>
            </w:tcBorders>
            <w:shd w:val="clear" w:color="000000" w:fill="0000FF"/>
            <w:noWrap/>
            <w:vAlign w:val="center"/>
            <w:hideMark/>
          </w:tcPr>
          <w:p w14:paraId="7287F31F"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000000" w:fill="0000FF"/>
            <w:noWrap/>
            <w:vAlign w:val="center"/>
            <w:hideMark/>
          </w:tcPr>
          <w:p w14:paraId="6486D6E2"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23EE883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10ECD0AC"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680E016B"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7C5942C7"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763D57E"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1C01E65E"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FEF6258"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000000" w:fill="0000FF"/>
            <w:noWrap/>
            <w:vAlign w:val="center"/>
            <w:hideMark/>
          </w:tcPr>
          <w:p w14:paraId="6D9C744D"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000000" w:fill="0000FF"/>
            <w:noWrap/>
            <w:vAlign w:val="center"/>
            <w:hideMark/>
          </w:tcPr>
          <w:p w14:paraId="26269FDE"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32CFBEB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6D4861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228F3C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81BECF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25E558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804542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91CCE1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11ACFC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CA1B81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320506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9B9578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65FEDA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92BEF3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584718D"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3504ED50"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1910EDA8"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397A0678"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000000" w:fill="0000FF"/>
            <w:noWrap/>
            <w:vAlign w:val="center"/>
            <w:hideMark/>
          </w:tcPr>
          <w:p w14:paraId="19570B8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B61FD0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934DE38"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000000" w:fill="0000FF"/>
            <w:noWrap/>
            <w:vAlign w:val="center"/>
            <w:hideMark/>
          </w:tcPr>
          <w:p w14:paraId="3C3DDAAB"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000000" w:fill="0000FF"/>
            <w:noWrap/>
            <w:vAlign w:val="center"/>
            <w:hideMark/>
          </w:tcPr>
          <w:p w14:paraId="2BFAA12C"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4905E0A9"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000000" w:fill="0000FF"/>
            <w:noWrap/>
            <w:vAlign w:val="center"/>
            <w:hideMark/>
          </w:tcPr>
          <w:p w14:paraId="01889EC5" w14:textId="77777777" w:rsidR="00270063" w:rsidRPr="00487B64" w:rsidRDefault="00270063" w:rsidP="00270063">
            <w:pPr>
              <w:spacing w:line="240" w:lineRule="auto"/>
              <w:jc w:val="center"/>
              <w:rPr>
                <w:b/>
                <w:sz w:val="16"/>
                <w:szCs w:val="16"/>
              </w:rPr>
            </w:pPr>
          </w:p>
        </w:tc>
      </w:tr>
      <w:tr w:rsidR="00270063" w:rsidRPr="00487B64" w14:paraId="444FA394"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32718767"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486438D5" w14:textId="77777777" w:rsidR="00270063" w:rsidRPr="00487B64" w:rsidRDefault="00270063" w:rsidP="00270063">
            <w:pPr>
              <w:spacing w:line="240" w:lineRule="auto"/>
              <w:jc w:val="center"/>
              <w:rPr>
                <w:b/>
                <w:sz w:val="16"/>
                <w:szCs w:val="16"/>
              </w:rPr>
            </w:pPr>
            <w:r w:rsidRPr="00487B64">
              <w:rPr>
                <w:b/>
                <w:sz w:val="16"/>
                <w:szCs w:val="16"/>
                <w:vertAlign w:val="superscript"/>
              </w:rPr>
              <w:t>1</w:t>
            </w:r>
            <w:r w:rsidRPr="00487B64">
              <w:rPr>
                <w:b/>
                <w:sz w:val="16"/>
                <w:szCs w:val="16"/>
              </w:rPr>
              <w:t>H UTE</w:t>
            </w:r>
          </w:p>
        </w:tc>
        <w:tc>
          <w:tcPr>
            <w:tcW w:w="284" w:type="dxa"/>
            <w:tcBorders>
              <w:top w:val="nil"/>
              <w:left w:val="nil"/>
              <w:bottom w:val="nil"/>
              <w:right w:val="single" w:sz="4" w:space="0" w:color="auto"/>
            </w:tcBorders>
            <w:shd w:val="clear" w:color="auto" w:fill="auto"/>
            <w:noWrap/>
            <w:vAlign w:val="center"/>
            <w:hideMark/>
          </w:tcPr>
          <w:p w14:paraId="47E528FB"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auto"/>
            <w:noWrap/>
            <w:vAlign w:val="center"/>
            <w:hideMark/>
          </w:tcPr>
          <w:p w14:paraId="3D620AB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7541C6AC"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776FBD8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14C6C66D"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28B70A1B"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110B84BB"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01EFA20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61277A79"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auto" w:fill="auto"/>
            <w:noWrap/>
            <w:vAlign w:val="center"/>
            <w:hideMark/>
          </w:tcPr>
          <w:p w14:paraId="429259F0"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auto" w:fill="auto"/>
            <w:noWrap/>
            <w:vAlign w:val="center"/>
            <w:hideMark/>
          </w:tcPr>
          <w:p w14:paraId="03911ED6"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auto" w:fill="auto"/>
            <w:noWrap/>
            <w:vAlign w:val="center"/>
            <w:hideMark/>
          </w:tcPr>
          <w:p w14:paraId="7158B8A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3AFDDD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3CDF5E5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603347E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2A5B803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13531A3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620C3E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6209848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222D639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4252751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061E58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6AED8B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2CBC9D5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5AED5A70"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auto"/>
            <w:noWrap/>
            <w:vAlign w:val="center"/>
            <w:hideMark/>
          </w:tcPr>
          <w:p w14:paraId="5EB3653C"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auto" w:fill="auto"/>
            <w:noWrap/>
            <w:vAlign w:val="center"/>
            <w:hideMark/>
          </w:tcPr>
          <w:p w14:paraId="233F93E1"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5918D37D"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auto"/>
            <w:noWrap/>
            <w:vAlign w:val="center"/>
            <w:hideMark/>
          </w:tcPr>
          <w:p w14:paraId="2876377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A3A3D3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74AA220"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000000" w:fill="0000FF"/>
            <w:noWrap/>
            <w:vAlign w:val="center"/>
            <w:hideMark/>
          </w:tcPr>
          <w:p w14:paraId="553A5BDF"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000000" w:fill="0000FF"/>
            <w:noWrap/>
            <w:vAlign w:val="center"/>
            <w:hideMark/>
          </w:tcPr>
          <w:p w14:paraId="3AE36755"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4100023E"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000000" w:fill="0000FF"/>
            <w:noWrap/>
            <w:vAlign w:val="center"/>
            <w:hideMark/>
          </w:tcPr>
          <w:p w14:paraId="3862E09C" w14:textId="77777777" w:rsidR="00270063" w:rsidRPr="00487B64" w:rsidRDefault="00270063" w:rsidP="00270063">
            <w:pPr>
              <w:spacing w:line="240" w:lineRule="auto"/>
              <w:jc w:val="center"/>
              <w:rPr>
                <w:b/>
                <w:sz w:val="16"/>
                <w:szCs w:val="16"/>
              </w:rPr>
            </w:pPr>
          </w:p>
        </w:tc>
      </w:tr>
      <w:tr w:rsidR="00270063" w:rsidRPr="00487B64" w14:paraId="0CDD88EB"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3E43359D"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336CA180" w14:textId="77777777" w:rsidR="00270063" w:rsidRPr="00487B64" w:rsidRDefault="00270063" w:rsidP="00270063">
            <w:pPr>
              <w:spacing w:line="240" w:lineRule="auto"/>
              <w:jc w:val="center"/>
              <w:rPr>
                <w:b/>
                <w:sz w:val="16"/>
                <w:szCs w:val="16"/>
              </w:rPr>
            </w:pPr>
            <w:r w:rsidRPr="00487B64">
              <w:rPr>
                <w:b/>
                <w:sz w:val="16"/>
                <w:szCs w:val="16"/>
                <w:vertAlign w:val="superscript"/>
              </w:rPr>
              <w:t>1</w:t>
            </w:r>
            <w:r w:rsidRPr="00487B64">
              <w:rPr>
                <w:b/>
                <w:sz w:val="16"/>
                <w:szCs w:val="16"/>
              </w:rPr>
              <w:t>H SPGR TLC-RV</w:t>
            </w:r>
          </w:p>
        </w:tc>
        <w:tc>
          <w:tcPr>
            <w:tcW w:w="284" w:type="dxa"/>
            <w:tcBorders>
              <w:top w:val="nil"/>
              <w:left w:val="nil"/>
              <w:bottom w:val="nil"/>
              <w:right w:val="single" w:sz="4" w:space="0" w:color="auto"/>
            </w:tcBorders>
            <w:shd w:val="clear" w:color="auto" w:fill="auto"/>
            <w:noWrap/>
            <w:vAlign w:val="center"/>
            <w:hideMark/>
          </w:tcPr>
          <w:p w14:paraId="697C80B1"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auto"/>
            <w:noWrap/>
            <w:vAlign w:val="center"/>
            <w:hideMark/>
          </w:tcPr>
          <w:p w14:paraId="6861F44B"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10E5D3F7"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5C0161B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3C0F02D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26ED165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707F342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5B01154F"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539B60D3"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auto" w:fill="auto"/>
            <w:noWrap/>
            <w:vAlign w:val="center"/>
            <w:hideMark/>
          </w:tcPr>
          <w:p w14:paraId="0ADE526D"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auto" w:fill="auto"/>
            <w:noWrap/>
            <w:vAlign w:val="center"/>
            <w:hideMark/>
          </w:tcPr>
          <w:p w14:paraId="0E0CD5ED"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auto" w:fill="auto"/>
            <w:noWrap/>
            <w:vAlign w:val="center"/>
            <w:hideMark/>
          </w:tcPr>
          <w:p w14:paraId="1D778CA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0E5C05A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B511AAC"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1793E3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5355401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08897AE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1D3D4FC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542B61C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1F532E9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552F372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0F63233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694AC53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47D308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01BB07C2"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auto"/>
            <w:noWrap/>
            <w:vAlign w:val="center"/>
            <w:hideMark/>
          </w:tcPr>
          <w:p w14:paraId="7F253BD2"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auto" w:fill="auto"/>
            <w:noWrap/>
            <w:vAlign w:val="center"/>
            <w:hideMark/>
          </w:tcPr>
          <w:p w14:paraId="5274D6C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6760B25C"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000000" w:fill="0000FF"/>
            <w:noWrap/>
            <w:vAlign w:val="center"/>
            <w:hideMark/>
          </w:tcPr>
          <w:p w14:paraId="03A76F5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967BA2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B5DE1BC"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000000" w:fill="0000FF"/>
            <w:noWrap/>
            <w:vAlign w:val="center"/>
            <w:hideMark/>
          </w:tcPr>
          <w:p w14:paraId="4BA9A22B"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000000" w:fill="0000FF"/>
            <w:noWrap/>
            <w:vAlign w:val="center"/>
            <w:hideMark/>
          </w:tcPr>
          <w:p w14:paraId="45BF204A"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50469A76"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000000" w:fill="0000FF"/>
            <w:noWrap/>
            <w:vAlign w:val="center"/>
            <w:hideMark/>
          </w:tcPr>
          <w:p w14:paraId="3FA08A11" w14:textId="77777777" w:rsidR="00270063" w:rsidRPr="00487B64" w:rsidRDefault="00270063" w:rsidP="00270063">
            <w:pPr>
              <w:spacing w:line="240" w:lineRule="auto"/>
              <w:jc w:val="center"/>
              <w:rPr>
                <w:b/>
                <w:sz w:val="16"/>
                <w:szCs w:val="16"/>
              </w:rPr>
            </w:pPr>
          </w:p>
        </w:tc>
      </w:tr>
      <w:tr w:rsidR="00270063" w:rsidRPr="00487B64" w14:paraId="4B5337B1"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29DA5193"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377842B4" w14:textId="77777777" w:rsidR="00270063" w:rsidRPr="00487B64" w:rsidRDefault="00270063" w:rsidP="00270063">
            <w:pPr>
              <w:spacing w:line="240" w:lineRule="auto"/>
              <w:jc w:val="center"/>
              <w:rPr>
                <w:b/>
                <w:sz w:val="16"/>
                <w:szCs w:val="16"/>
              </w:rPr>
            </w:pPr>
            <w:r w:rsidRPr="00487B64">
              <w:rPr>
                <w:b/>
                <w:sz w:val="16"/>
                <w:szCs w:val="16"/>
                <w:vertAlign w:val="superscript"/>
              </w:rPr>
              <w:t>1</w:t>
            </w:r>
            <w:r w:rsidRPr="00487B64">
              <w:rPr>
                <w:b/>
                <w:sz w:val="16"/>
                <w:szCs w:val="16"/>
              </w:rPr>
              <w:t>H PREFUL</w:t>
            </w:r>
          </w:p>
        </w:tc>
        <w:tc>
          <w:tcPr>
            <w:tcW w:w="284" w:type="dxa"/>
            <w:tcBorders>
              <w:top w:val="nil"/>
              <w:left w:val="nil"/>
              <w:bottom w:val="nil"/>
              <w:right w:val="single" w:sz="4" w:space="0" w:color="auto"/>
            </w:tcBorders>
            <w:shd w:val="clear" w:color="auto" w:fill="auto"/>
            <w:noWrap/>
            <w:vAlign w:val="center"/>
            <w:hideMark/>
          </w:tcPr>
          <w:p w14:paraId="1BA3C61D"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auto"/>
            <w:noWrap/>
            <w:vAlign w:val="center"/>
            <w:hideMark/>
          </w:tcPr>
          <w:p w14:paraId="74F40E63"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51D8F39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0B0592A5"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6FD76C8D"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366C484C"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731E54D0"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6DA89B28"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78554770"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auto" w:fill="auto"/>
            <w:noWrap/>
            <w:vAlign w:val="center"/>
            <w:hideMark/>
          </w:tcPr>
          <w:p w14:paraId="7AA281E7"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auto" w:fill="auto"/>
            <w:noWrap/>
            <w:vAlign w:val="center"/>
            <w:hideMark/>
          </w:tcPr>
          <w:p w14:paraId="475E829D"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auto" w:fill="auto"/>
            <w:noWrap/>
            <w:vAlign w:val="center"/>
            <w:hideMark/>
          </w:tcPr>
          <w:p w14:paraId="0FC5991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2A8E582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31D8996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5D80BD1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2EE3AEB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6FB2909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3063246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6678CBB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432B800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6DB328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522E68C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59760DA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20F5BEF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0EAAFB25"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auto"/>
            <w:noWrap/>
            <w:vAlign w:val="center"/>
            <w:hideMark/>
          </w:tcPr>
          <w:p w14:paraId="50717AE1"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auto" w:fill="auto"/>
            <w:noWrap/>
            <w:vAlign w:val="center"/>
            <w:hideMark/>
          </w:tcPr>
          <w:p w14:paraId="2C83EBAC"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5BF4E878"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000000" w:fill="0000FF"/>
            <w:noWrap/>
            <w:vAlign w:val="center"/>
            <w:hideMark/>
          </w:tcPr>
          <w:p w14:paraId="5D872C4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5BA236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0EC8260"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000000" w:fill="0000FF"/>
            <w:noWrap/>
            <w:vAlign w:val="center"/>
            <w:hideMark/>
          </w:tcPr>
          <w:p w14:paraId="3C528EEB"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000000" w:fill="0000FF"/>
            <w:noWrap/>
            <w:vAlign w:val="center"/>
            <w:hideMark/>
          </w:tcPr>
          <w:p w14:paraId="46419288"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5C9F37FB"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000000" w:fill="0000FF"/>
            <w:noWrap/>
            <w:vAlign w:val="center"/>
            <w:hideMark/>
          </w:tcPr>
          <w:p w14:paraId="63338A73" w14:textId="77777777" w:rsidR="00270063" w:rsidRPr="00487B64" w:rsidRDefault="00270063" w:rsidP="00270063">
            <w:pPr>
              <w:spacing w:line="240" w:lineRule="auto"/>
              <w:jc w:val="center"/>
              <w:rPr>
                <w:b/>
                <w:sz w:val="16"/>
                <w:szCs w:val="16"/>
              </w:rPr>
            </w:pPr>
          </w:p>
        </w:tc>
      </w:tr>
      <w:tr w:rsidR="00270063" w:rsidRPr="00487B64" w14:paraId="417D53F7" w14:textId="77777777" w:rsidTr="00270063">
        <w:trPr>
          <w:trHeight w:val="236"/>
        </w:trPr>
        <w:tc>
          <w:tcPr>
            <w:tcW w:w="477" w:type="dxa"/>
            <w:vMerge/>
            <w:tcBorders>
              <w:top w:val="nil"/>
              <w:left w:val="single" w:sz="8" w:space="0" w:color="auto"/>
              <w:bottom w:val="single" w:sz="8" w:space="0" w:color="000000"/>
              <w:right w:val="single" w:sz="8" w:space="0" w:color="auto"/>
            </w:tcBorders>
            <w:vAlign w:val="center"/>
            <w:hideMark/>
          </w:tcPr>
          <w:p w14:paraId="528C59F1" w14:textId="77777777" w:rsidR="00270063" w:rsidRPr="00487B64" w:rsidRDefault="00270063" w:rsidP="00270063">
            <w:pPr>
              <w:spacing w:line="240" w:lineRule="auto"/>
              <w:jc w:val="center"/>
              <w:rPr>
                <w:b/>
                <w:sz w:val="16"/>
                <w:szCs w:val="16"/>
              </w:rPr>
            </w:pPr>
          </w:p>
        </w:tc>
        <w:tc>
          <w:tcPr>
            <w:tcW w:w="1471" w:type="dxa"/>
            <w:tcBorders>
              <w:top w:val="nil"/>
              <w:left w:val="nil"/>
              <w:bottom w:val="single" w:sz="8" w:space="0" w:color="auto"/>
              <w:right w:val="single" w:sz="4" w:space="0" w:color="auto"/>
            </w:tcBorders>
            <w:shd w:val="clear" w:color="auto" w:fill="auto"/>
            <w:noWrap/>
            <w:vAlign w:val="center"/>
            <w:hideMark/>
          </w:tcPr>
          <w:p w14:paraId="6D6347D1" w14:textId="77777777" w:rsidR="00270063" w:rsidRPr="00487B64" w:rsidRDefault="00270063" w:rsidP="00270063">
            <w:pPr>
              <w:spacing w:line="240" w:lineRule="auto"/>
              <w:jc w:val="center"/>
              <w:rPr>
                <w:b/>
                <w:sz w:val="16"/>
                <w:szCs w:val="16"/>
              </w:rPr>
            </w:pPr>
            <w:r w:rsidRPr="00487B64">
              <w:rPr>
                <w:b/>
                <w:sz w:val="16"/>
                <w:szCs w:val="16"/>
                <w:vertAlign w:val="superscript"/>
              </w:rPr>
              <w:t>1</w:t>
            </w:r>
            <w:r w:rsidRPr="00487B64">
              <w:rPr>
                <w:b/>
                <w:sz w:val="16"/>
                <w:szCs w:val="16"/>
              </w:rPr>
              <w:t>H perfusion</w:t>
            </w:r>
          </w:p>
        </w:tc>
        <w:tc>
          <w:tcPr>
            <w:tcW w:w="284" w:type="dxa"/>
            <w:tcBorders>
              <w:top w:val="nil"/>
              <w:left w:val="nil"/>
              <w:bottom w:val="single" w:sz="8" w:space="0" w:color="auto"/>
              <w:right w:val="single" w:sz="4" w:space="0" w:color="auto"/>
            </w:tcBorders>
            <w:shd w:val="clear" w:color="auto" w:fill="auto"/>
            <w:noWrap/>
            <w:vAlign w:val="center"/>
            <w:hideMark/>
          </w:tcPr>
          <w:p w14:paraId="14C711E4" w14:textId="77777777" w:rsidR="00270063" w:rsidRPr="00487B64" w:rsidRDefault="00270063" w:rsidP="00270063">
            <w:pPr>
              <w:spacing w:line="240" w:lineRule="auto"/>
              <w:jc w:val="center"/>
              <w:rPr>
                <w:b/>
                <w:sz w:val="16"/>
                <w:szCs w:val="16"/>
              </w:rPr>
            </w:pPr>
          </w:p>
        </w:tc>
        <w:tc>
          <w:tcPr>
            <w:tcW w:w="433" w:type="dxa"/>
            <w:tcBorders>
              <w:top w:val="nil"/>
              <w:left w:val="nil"/>
              <w:bottom w:val="single" w:sz="8" w:space="0" w:color="auto"/>
              <w:right w:val="single" w:sz="4" w:space="0" w:color="auto"/>
            </w:tcBorders>
            <w:shd w:val="clear" w:color="auto" w:fill="auto"/>
            <w:noWrap/>
            <w:vAlign w:val="center"/>
            <w:hideMark/>
          </w:tcPr>
          <w:p w14:paraId="34062023"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6A0B9D0E"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5A9500B8"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21497C7F"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1B39CBF6"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000000" w:fill="0000FF"/>
            <w:noWrap/>
            <w:vAlign w:val="center"/>
            <w:hideMark/>
          </w:tcPr>
          <w:p w14:paraId="13525C36"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59A82DCD"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23F1F56E" w14:textId="77777777" w:rsidR="00270063" w:rsidRPr="00487B64" w:rsidRDefault="00270063" w:rsidP="00270063">
            <w:pPr>
              <w:spacing w:line="240" w:lineRule="auto"/>
              <w:jc w:val="center"/>
              <w:rPr>
                <w:b/>
                <w:sz w:val="16"/>
                <w:szCs w:val="16"/>
              </w:rPr>
            </w:pPr>
          </w:p>
        </w:tc>
        <w:tc>
          <w:tcPr>
            <w:tcW w:w="386" w:type="dxa"/>
            <w:tcBorders>
              <w:top w:val="nil"/>
              <w:left w:val="nil"/>
              <w:bottom w:val="single" w:sz="8" w:space="0" w:color="auto"/>
              <w:right w:val="single" w:sz="4" w:space="0" w:color="auto"/>
            </w:tcBorders>
            <w:shd w:val="clear" w:color="auto" w:fill="auto"/>
            <w:noWrap/>
            <w:vAlign w:val="center"/>
            <w:hideMark/>
          </w:tcPr>
          <w:p w14:paraId="14613C47" w14:textId="77777777" w:rsidR="00270063" w:rsidRPr="00487B64" w:rsidRDefault="00270063" w:rsidP="00270063">
            <w:pPr>
              <w:spacing w:line="240" w:lineRule="auto"/>
              <w:jc w:val="center"/>
              <w:rPr>
                <w:b/>
                <w:sz w:val="16"/>
                <w:szCs w:val="16"/>
              </w:rPr>
            </w:pPr>
          </w:p>
        </w:tc>
        <w:tc>
          <w:tcPr>
            <w:tcW w:w="361" w:type="dxa"/>
            <w:tcBorders>
              <w:top w:val="nil"/>
              <w:left w:val="nil"/>
              <w:bottom w:val="single" w:sz="8" w:space="0" w:color="auto"/>
              <w:right w:val="single" w:sz="4" w:space="0" w:color="auto"/>
            </w:tcBorders>
            <w:shd w:val="clear" w:color="000000" w:fill="0000FF"/>
            <w:noWrap/>
            <w:vAlign w:val="center"/>
            <w:hideMark/>
          </w:tcPr>
          <w:p w14:paraId="715235EC" w14:textId="77777777" w:rsidR="00270063" w:rsidRPr="00487B64" w:rsidRDefault="00270063" w:rsidP="00270063">
            <w:pPr>
              <w:spacing w:line="240" w:lineRule="auto"/>
              <w:jc w:val="center"/>
              <w:rPr>
                <w:b/>
                <w:sz w:val="16"/>
                <w:szCs w:val="16"/>
              </w:rPr>
            </w:pPr>
          </w:p>
        </w:tc>
        <w:tc>
          <w:tcPr>
            <w:tcW w:w="368" w:type="dxa"/>
            <w:tcBorders>
              <w:top w:val="nil"/>
              <w:left w:val="nil"/>
              <w:bottom w:val="single" w:sz="8" w:space="0" w:color="auto"/>
              <w:right w:val="single" w:sz="4" w:space="0" w:color="auto"/>
            </w:tcBorders>
            <w:shd w:val="clear" w:color="auto" w:fill="auto"/>
            <w:noWrap/>
            <w:vAlign w:val="center"/>
            <w:hideMark/>
          </w:tcPr>
          <w:p w14:paraId="79EB9F88"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000000" w:fill="0000FF"/>
            <w:noWrap/>
            <w:vAlign w:val="center"/>
            <w:hideMark/>
          </w:tcPr>
          <w:p w14:paraId="5F542DE6"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3B71B662"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146EA1AD"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733D15AE"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09759805"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000000" w:fill="0000FF"/>
            <w:noWrap/>
            <w:vAlign w:val="center"/>
            <w:hideMark/>
          </w:tcPr>
          <w:p w14:paraId="7F55A931"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1448B18B"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43CFD4F9"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000000" w:fill="0000FF"/>
            <w:noWrap/>
            <w:vAlign w:val="center"/>
            <w:hideMark/>
          </w:tcPr>
          <w:p w14:paraId="172A2622"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47059961"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3CD9EC77"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000000" w:fill="0000FF"/>
            <w:noWrap/>
            <w:vAlign w:val="center"/>
            <w:hideMark/>
          </w:tcPr>
          <w:p w14:paraId="0F515CFC"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3F68FB86" w14:textId="77777777" w:rsidR="00270063" w:rsidRPr="00487B64" w:rsidRDefault="00270063" w:rsidP="00270063">
            <w:pPr>
              <w:spacing w:line="240" w:lineRule="auto"/>
              <w:jc w:val="center"/>
              <w:rPr>
                <w:b/>
                <w:sz w:val="16"/>
                <w:szCs w:val="16"/>
              </w:rPr>
            </w:pPr>
          </w:p>
        </w:tc>
        <w:tc>
          <w:tcPr>
            <w:tcW w:w="373" w:type="dxa"/>
            <w:tcBorders>
              <w:top w:val="nil"/>
              <w:left w:val="nil"/>
              <w:bottom w:val="single" w:sz="8" w:space="0" w:color="auto"/>
              <w:right w:val="single" w:sz="4" w:space="0" w:color="auto"/>
            </w:tcBorders>
            <w:shd w:val="clear" w:color="auto" w:fill="auto"/>
            <w:noWrap/>
            <w:vAlign w:val="center"/>
            <w:hideMark/>
          </w:tcPr>
          <w:p w14:paraId="39862490" w14:textId="77777777" w:rsidR="00270063" w:rsidRPr="00487B64" w:rsidRDefault="00270063" w:rsidP="00270063">
            <w:pPr>
              <w:spacing w:line="240" w:lineRule="auto"/>
              <w:jc w:val="center"/>
              <w:rPr>
                <w:b/>
                <w:sz w:val="16"/>
                <w:szCs w:val="16"/>
              </w:rPr>
            </w:pPr>
          </w:p>
        </w:tc>
        <w:tc>
          <w:tcPr>
            <w:tcW w:w="370" w:type="dxa"/>
            <w:tcBorders>
              <w:top w:val="nil"/>
              <w:left w:val="nil"/>
              <w:bottom w:val="single" w:sz="8" w:space="0" w:color="auto"/>
              <w:right w:val="single" w:sz="4" w:space="0" w:color="auto"/>
            </w:tcBorders>
            <w:shd w:val="clear" w:color="auto" w:fill="auto"/>
            <w:noWrap/>
            <w:vAlign w:val="center"/>
            <w:hideMark/>
          </w:tcPr>
          <w:p w14:paraId="6A357CD4"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2102CD06" w14:textId="77777777" w:rsidR="00270063" w:rsidRPr="00487B64" w:rsidRDefault="00270063" w:rsidP="00270063">
            <w:pPr>
              <w:spacing w:line="240" w:lineRule="auto"/>
              <w:jc w:val="center"/>
              <w:rPr>
                <w:b/>
                <w:sz w:val="16"/>
                <w:szCs w:val="16"/>
              </w:rPr>
            </w:pPr>
          </w:p>
        </w:tc>
        <w:tc>
          <w:tcPr>
            <w:tcW w:w="377" w:type="dxa"/>
            <w:tcBorders>
              <w:top w:val="nil"/>
              <w:left w:val="nil"/>
              <w:bottom w:val="single" w:sz="8" w:space="0" w:color="auto"/>
              <w:right w:val="single" w:sz="4" w:space="0" w:color="auto"/>
            </w:tcBorders>
            <w:shd w:val="clear" w:color="auto" w:fill="auto"/>
            <w:noWrap/>
            <w:vAlign w:val="center"/>
            <w:hideMark/>
          </w:tcPr>
          <w:p w14:paraId="03802A43"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000000" w:fill="0000FF"/>
            <w:noWrap/>
            <w:vAlign w:val="center"/>
            <w:hideMark/>
          </w:tcPr>
          <w:p w14:paraId="66E1FFF7"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07258658" w14:textId="77777777" w:rsidR="00270063" w:rsidRPr="00487B64" w:rsidRDefault="00270063" w:rsidP="00270063">
            <w:pPr>
              <w:spacing w:line="240" w:lineRule="auto"/>
              <w:jc w:val="center"/>
              <w:rPr>
                <w:b/>
                <w:sz w:val="16"/>
                <w:szCs w:val="16"/>
              </w:rPr>
            </w:pPr>
          </w:p>
        </w:tc>
        <w:tc>
          <w:tcPr>
            <w:tcW w:w="385" w:type="dxa"/>
            <w:tcBorders>
              <w:top w:val="nil"/>
              <w:left w:val="nil"/>
              <w:bottom w:val="single" w:sz="8" w:space="0" w:color="auto"/>
              <w:right w:val="single" w:sz="4" w:space="0" w:color="auto"/>
            </w:tcBorders>
            <w:shd w:val="clear" w:color="auto" w:fill="auto"/>
            <w:noWrap/>
            <w:vAlign w:val="center"/>
            <w:hideMark/>
          </w:tcPr>
          <w:p w14:paraId="459F88C1" w14:textId="77777777" w:rsidR="00270063" w:rsidRPr="00487B64" w:rsidRDefault="00270063" w:rsidP="00270063">
            <w:pPr>
              <w:spacing w:line="240" w:lineRule="auto"/>
              <w:jc w:val="center"/>
              <w:rPr>
                <w:b/>
                <w:sz w:val="16"/>
                <w:szCs w:val="16"/>
              </w:rPr>
            </w:pPr>
          </w:p>
        </w:tc>
        <w:tc>
          <w:tcPr>
            <w:tcW w:w="357" w:type="dxa"/>
            <w:tcBorders>
              <w:top w:val="nil"/>
              <w:left w:val="nil"/>
              <w:bottom w:val="single" w:sz="8" w:space="0" w:color="auto"/>
              <w:right w:val="single" w:sz="4" w:space="0" w:color="auto"/>
            </w:tcBorders>
            <w:shd w:val="clear" w:color="000000" w:fill="0000FF"/>
            <w:noWrap/>
            <w:vAlign w:val="center"/>
            <w:hideMark/>
          </w:tcPr>
          <w:p w14:paraId="144E2317" w14:textId="77777777" w:rsidR="00270063" w:rsidRPr="00487B64" w:rsidRDefault="00270063" w:rsidP="00270063">
            <w:pPr>
              <w:spacing w:line="240" w:lineRule="auto"/>
              <w:jc w:val="center"/>
              <w:rPr>
                <w:b/>
                <w:sz w:val="16"/>
                <w:szCs w:val="16"/>
              </w:rPr>
            </w:pPr>
          </w:p>
        </w:tc>
        <w:tc>
          <w:tcPr>
            <w:tcW w:w="373" w:type="dxa"/>
            <w:tcBorders>
              <w:top w:val="nil"/>
              <w:left w:val="nil"/>
              <w:bottom w:val="single" w:sz="8" w:space="0" w:color="auto"/>
              <w:right w:val="single" w:sz="4" w:space="0" w:color="auto"/>
            </w:tcBorders>
            <w:shd w:val="clear" w:color="auto" w:fill="auto"/>
            <w:noWrap/>
            <w:vAlign w:val="center"/>
            <w:hideMark/>
          </w:tcPr>
          <w:p w14:paraId="14A4EE11" w14:textId="77777777" w:rsidR="00270063" w:rsidRPr="00487B64" w:rsidRDefault="00270063" w:rsidP="00270063">
            <w:pPr>
              <w:spacing w:line="240" w:lineRule="auto"/>
              <w:jc w:val="center"/>
              <w:rPr>
                <w:b/>
                <w:sz w:val="16"/>
                <w:szCs w:val="16"/>
              </w:rPr>
            </w:pPr>
          </w:p>
        </w:tc>
        <w:tc>
          <w:tcPr>
            <w:tcW w:w="391" w:type="dxa"/>
            <w:tcBorders>
              <w:top w:val="nil"/>
              <w:left w:val="nil"/>
              <w:bottom w:val="single" w:sz="8" w:space="0" w:color="auto"/>
              <w:right w:val="single" w:sz="8" w:space="0" w:color="auto"/>
            </w:tcBorders>
            <w:shd w:val="clear" w:color="000000" w:fill="0000FF"/>
            <w:noWrap/>
            <w:vAlign w:val="center"/>
            <w:hideMark/>
          </w:tcPr>
          <w:p w14:paraId="164DCB4F" w14:textId="77777777" w:rsidR="00270063" w:rsidRPr="00487B64" w:rsidRDefault="00270063" w:rsidP="00270063">
            <w:pPr>
              <w:spacing w:line="240" w:lineRule="auto"/>
              <w:jc w:val="center"/>
              <w:rPr>
                <w:b/>
                <w:sz w:val="16"/>
                <w:szCs w:val="16"/>
              </w:rPr>
            </w:pPr>
          </w:p>
        </w:tc>
      </w:tr>
      <w:tr w:rsidR="007A4C09" w:rsidRPr="00487B64" w14:paraId="3F106319" w14:textId="77777777" w:rsidTr="00270063">
        <w:trPr>
          <w:trHeight w:val="221"/>
        </w:trPr>
        <w:tc>
          <w:tcPr>
            <w:tcW w:w="47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00B0267" w14:textId="77777777" w:rsidR="00270063" w:rsidRPr="00487B64" w:rsidRDefault="00270063" w:rsidP="00270063">
            <w:pPr>
              <w:spacing w:line="240" w:lineRule="auto"/>
              <w:jc w:val="center"/>
              <w:rPr>
                <w:b/>
                <w:sz w:val="16"/>
                <w:szCs w:val="16"/>
              </w:rPr>
            </w:pPr>
            <w:r w:rsidRPr="00487B64">
              <w:rPr>
                <w:b/>
                <w:sz w:val="16"/>
                <w:szCs w:val="16"/>
              </w:rPr>
              <w:t>V2</w:t>
            </w:r>
          </w:p>
        </w:tc>
        <w:tc>
          <w:tcPr>
            <w:tcW w:w="1471" w:type="dxa"/>
            <w:tcBorders>
              <w:top w:val="nil"/>
              <w:left w:val="nil"/>
              <w:bottom w:val="nil"/>
              <w:right w:val="single" w:sz="4" w:space="0" w:color="auto"/>
            </w:tcBorders>
            <w:shd w:val="clear" w:color="auto" w:fill="auto"/>
            <w:noWrap/>
            <w:vAlign w:val="center"/>
            <w:hideMark/>
          </w:tcPr>
          <w:p w14:paraId="4167CA76" w14:textId="77777777" w:rsidR="00270063" w:rsidRPr="00487B64" w:rsidRDefault="00270063" w:rsidP="00270063">
            <w:pPr>
              <w:spacing w:line="240" w:lineRule="auto"/>
              <w:jc w:val="center"/>
              <w:rPr>
                <w:b/>
                <w:sz w:val="16"/>
                <w:szCs w:val="16"/>
              </w:rPr>
            </w:pPr>
            <w:r w:rsidRPr="00487B64">
              <w:rPr>
                <w:b/>
                <w:sz w:val="16"/>
                <w:szCs w:val="16"/>
              </w:rPr>
              <w:t>Attended</w:t>
            </w:r>
          </w:p>
        </w:tc>
        <w:tc>
          <w:tcPr>
            <w:tcW w:w="284" w:type="dxa"/>
            <w:tcBorders>
              <w:top w:val="nil"/>
              <w:left w:val="nil"/>
              <w:bottom w:val="nil"/>
              <w:right w:val="single" w:sz="4" w:space="0" w:color="auto"/>
            </w:tcBorders>
            <w:shd w:val="clear" w:color="000000" w:fill="0000FF"/>
            <w:noWrap/>
            <w:vAlign w:val="center"/>
            <w:hideMark/>
          </w:tcPr>
          <w:p w14:paraId="45CEEEAE"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2EA75A3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653C8AA7"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5EA01BFB"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3F5E5AEE"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21D321C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3BC35D15"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50D6B24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57829B8C"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000000" w:fill="0000FF"/>
            <w:noWrap/>
            <w:vAlign w:val="center"/>
            <w:hideMark/>
          </w:tcPr>
          <w:p w14:paraId="48961B75"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000000" w:fill="0000FF"/>
            <w:noWrap/>
            <w:vAlign w:val="center"/>
            <w:hideMark/>
          </w:tcPr>
          <w:p w14:paraId="41A829ED"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6B5D3B7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2BE4FC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A07EE6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D5175D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6922176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BE814F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17A40E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A195FB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A7AFD4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B534D0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5BE12C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7E2457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E8FA76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8168EC2"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146F8EFB"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16CCF93F"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508292FE"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92D050"/>
            <w:noWrap/>
            <w:vAlign w:val="center"/>
            <w:hideMark/>
          </w:tcPr>
          <w:p w14:paraId="3C4E017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79A773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92D050"/>
            <w:noWrap/>
            <w:vAlign w:val="center"/>
            <w:hideMark/>
          </w:tcPr>
          <w:p w14:paraId="1BDB412F"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000000" w:fill="0000FF"/>
            <w:noWrap/>
            <w:vAlign w:val="center"/>
            <w:hideMark/>
          </w:tcPr>
          <w:p w14:paraId="45606C42"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000000" w:fill="0000FF"/>
            <w:noWrap/>
            <w:vAlign w:val="center"/>
            <w:hideMark/>
          </w:tcPr>
          <w:p w14:paraId="1F26050F"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92D050"/>
            <w:noWrap/>
            <w:vAlign w:val="center"/>
            <w:hideMark/>
          </w:tcPr>
          <w:p w14:paraId="109CC534"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000000" w:fill="0000FF"/>
            <w:noWrap/>
            <w:vAlign w:val="center"/>
            <w:hideMark/>
          </w:tcPr>
          <w:p w14:paraId="69460A92" w14:textId="77777777" w:rsidR="00270063" w:rsidRPr="00487B64" w:rsidRDefault="00270063" w:rsidP="00270063">
            <w:pPr>
              <w:spacing w:line="240" w:lineRule="auto"/>
              <w:jc w:val="center"/>
              <w:rPr>
                <w:b/>
                <w:sz w:val="16"/>
                <w:szCs w:val="16"/>
              </w:rPr>
            </w:pPr>
          </w:p>
        </w:tc>
      </w:tr>
      <w:tr w:rsidR="00270063" w:rsidRPr="00487B64" w14:paraId="225188AB"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72B68AAC"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5FF2EB75" w14:textId="77777777" w:rsidR="00270063" w:rsidRPr="00487B64" w:rsidRDefault="00270063" w:rsidP="00270063">
            <w:pPr>
              <w:spacing w:line="240" w:lineRule="auto"/>
              <w:jc w:val="center"/>
              <w:rPr>
                <w:b/>
                <w:sz w:val="16"/>
                <w:szCs w:val="16"/>
              </w:rPr>
            </w:pPr>
            <w:r w:rsidRPr="00487B64">
              <w:rPr>
                <w:b/>
                <w:sz w:val="16"/>
                <w:szCs w:val="16"/>
              </w:rPr>
              <w:t>CPET visit</w:t>
            </w:r>
          </w:p>
        </w:tc>
        <w:tc>
          <w:tcPr>
            <w:tcW w:w="284" w:type="dxa"/>
            <w:tcBorders>
              <w:top w:val="nil"/>
              <w:left w:val="nil"/>
              <w:bottom w:val="nil"/>
              <w:right w:val="single" w:sz="4" w:space="0" w:color="auto"/>
            </w:tcBorders>
            <w:shd w:val="clear" w:color="auto" w:fill="auto"/>
            <w:noWrap/>
            <w:vAlign w:val="center"/>
            <w:hideMark/>
          </w:tcPr>
          <w:p w14:paraId="053FD4D4"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7CD47D03"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7ECCDE8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1482371E"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62892B6D"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4353D0E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01824C1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7EADF933"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733E1A7A"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auto" w:fill="auto"/>
            <w:noWrap/>
            <w:vAlign w:val="center"/>
            <w:hideMark/>
          </w:tcPr>
          <w:p w14:paraId="308AB6ED"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auto" w:fill="auto"/>
            <w:noWrap/>
            <w:vAlign w:val="center"/>
            <w:hideMark/>
          </w:tcPr>
          <w:p w14:paraId="54987EA2"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auto" w:fill="auto"/>
            <w:noWrap/>
            <w:vAlign w:val="center"/>
            <w:hideMark/>
          </w:tcPr>
          <w:p w14:paraId="793EF33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F04F05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B866EA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6F5036D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7355A4A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379AC24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71C2ABC"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1EA03B5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0410AE8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F034C0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0C89699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0EA56C2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B33C06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0B692941"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auto"/>
            <w:noWrap/>
            <w:vAlign w:val="center"/>
            <w:hideMark/>
          </w:tcPr>
          <w:p w14:paraId="5C606393"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auto" w:fill="auto"/>
            <w:noWrap/>
            <w:vAlign w:val="center"/>
            <w:hideMark/>
          </w:tcPr>
          <w:p w14:paraId="78D8EABF"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34B29441"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92D050"/>
            <w:noWrap/>
            <w:vAlign w:val="center"/>
            <w:hideMark/>
          </w:tcPr>
          <w:p w14:paraId="41EE469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6D1826C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92D050"/>
            <w:noWrap/>
            <w:vAlign w:val="center"/>
            <w:hideMark/>
          </w:tcPr>
          <w:p w14:paraId="52940159"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auto" w:fill="auto"/>
            <w:noWrap/>
            <w:vAlign w:val="center"/>
            <w:hideMark/>
          </w:tcPr>
          <w:p w14:paraId="13048C93"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auto" w:fill="auto"/>
            <w:noWrap/>
            <w:vAlign w:val="center"/>
            <w:hideMark/>
          </w:tcPr>
          <w:p w14:paraId="3091A3B1"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92D050"/>
            <w:noWrap/>
            <w:vAlign w:val="center"/>
            <w:hideMark/>
          </w:tcPr>
          <w:p w14:paraId="5E41914B"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auto" w:fill="auto"/>
            <w:noWrap/>
            <w:vAlign w:val="center"/>
            <w:hideMark/>
          </w:tcPr>
          <w:p w14:paraId="146FDBD7" w14:textId="77777777" w:rsidR="00270063" w:rsidRPr="00487B64" w:rsidRDefault="00270063" w:rsidP="00270063">
            <w:pPr>
              <w:spacing w:line="240" w:lineRule="auto"/>
              <w:jc w:val="center"/>
              <w:rPr>
                <w:b/>
                <w:sz w:val="16"/>
                <w:szCs w:val="16"/>
              </w:rPr>
            </w:pPr>
          </w:p>
        </w:tc>
      </w:tr>
      <w:tr w:rsidR="007A4C09" w:rsidRPr="00487B64" w14:paraId="0052DA6B"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2CF4DF7D"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492E904E" w14:textId="77777777" w:rsidR="00270063" w:rsidRPr="00487B64" w:rsidRDefault="00270063" w:rsidP="00270063">
            <w:pPr>
              <w:spacing w:line="240" w:lineRule="auto"/>
              <w:jc w:val="center"/>
              <w:rPr>
                <w:b/>
                <w:sz w:val="16"/>
                <w:szCs w:val="16"/>
              </w:rPr>
            </w:pPr>
            <w:r w:rsidRPr="00487B64">
              <w:rPr>
                <w:b/>
                <w:sz w:val="16"/>
                <w:szCs w:val="16"/>
                <w:vertAlign w:val="superscript"/>
              </w:rPr>
              <w:t>3</w:t>
            </w:r>
            <w:r w:rsidRPr="00487B64">
              <w:rPr>
                <w:b/>
                <w:sz w:val="16"/>
                <w:szCs w:val="16"/>
              </w:rPr>
              <w:t>He ventilation</w:t>
            </w:r>
          </w:p>
        </w:tc>
        <w:tc>
          <w:tcPr>
            <w:tcW w:w="284" w:type="dxa"/>
            <w:tcBorders>
              <w:top w:val="nil"/>
              <w:left w:val="nil"/>
              <w:bottom w:val="nil"/>
              <w:right w:val="single" w:sz="4" w:space="0" w:color="auto"/>
            </w:tcBorders>
            <w:shd w:val="clear" w:color="000000" w:fill="0000FF"/>
            <w:noWrap/>
            <w:vAlign w:val="center"/>
            <w:hideMark/>
          </w:tcPr>
          <w:p w14:paraId="1A62EEA2"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60697EB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4A2EFF5B"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08072DD7"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1676342D"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4FBC561F"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740D0D0"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5C975E1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36020189"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000000" w:fill="0000FF"/>
            <w:noWrap/>
            <w:vAlign w:val="center"/>
            <w:hideMark/>
          </w:tcPr>
          <w:p w14:paraId="0601A270"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000000" w:fill="0000FF"/>
            <w:noWrap/>
            <w:vAlign w:val="center"/>
            <w:hideMark/>
          </w:tcPr>
          <w:p w14:paraId="07C168F9"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21E4DA7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39E086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0B55D5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8C9B69C"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3D6F2B6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CE0F91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DC1C08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D04B42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880B26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C482E7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82C904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0A710D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43CD76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D213E99"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0F6B5C4C"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24C09033"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A68BE09"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92D050"/>
            <w:noWrap/>
            <w:vAlign w:val="center"/>
            <w:hideMark/>
          </w:tcPr>
          <w:p w14:paraId="6F4F1A0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8A5CE8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92D050"/>
            <w:noWrap/>
            <w:vAlign w:val="center"/>
            <w:hideMark/>
          </w:tcPr>
          <w:p w14:paraId="1BF0674F"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000000" w:fill="0000FF"/>
            <w:noWrap/>
            <w:vAlign w:val="center"/>
            <w:hideMark/>
          </w:tcPr>
          <w:p w14:paraId="70B814DE"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000000" w:fill="0000FF"/>
            <w:noWrap/>
            <w:vAlign w:val="center"/>
            <w:hideMark/>
          </w:tcPr>
          <w:p w14:paraId="61057A50"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92D050"/>
            <w:noWrap/>
            <w:vAlign w:val="center"/>
            <w:hideMark/>
          </w:tcPr>
          <w:p w14:paraId="2A323E08"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000000" w:fill="0000FF"/>
            <w:noWrap/>
            <w:vAlign w:val="center"/>
            <w:hideMark/>
          </w:tcPr>
          <w:p w14:paraId="6482931E" w14:textId="77777777" w:rsidR="00270063" w:rsidRPr="00487B64" w:rsidRDefault="00270063" w:rsidP="00270063">
            <w:pPr>
              <w:spacing w:line="240" w:lineRule="auto"/>
              <w:jc w:val="center"/>
              <w:rPr>
                <w:b/>
                <w:sz w:val="16"/>
                <w:szCs w:val="16"/>
              </w:rPr>
            </w:pPr>
          </w:p>
        </w:tc>
      </w:tr>
      <w:tr w:rsidR="007A4C09" w:rsidRPr="00487B64" w14:paraId="1021FA1D"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0591D94C"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4749E259" w14:textId="77777777" w:rsidR="00270063" w:rsidRPr="00487B64" w:rsidRDefault="00270063" w:rsidP="00270063">
            <w:pPr>
              <w:spacing w:line="240" w:lineRule="auto"/>
              <w:jc w:val="center"/>
              <w:rPr>
                <w:b/>
                <w:sz w:val="16"/>
                <w:szCs w:val="16"/>
              </w:rPr>
            </w:pPr>
            <w:r w:rsidRPr="00487B64">
              <w:rPr>
                <w:b/>
                <w:sz w:val="16"/>
                <w:szCs w:val="16"/>
                <w:vertAlign w:val="superscript"/>
              </w:rPr>
              <w:t>129</w:t>
            </w:r>
            <w:r w:rsidRPr="00487B64">
              <w:rPr>
                <w:b/>
                <w:sz w:val="16"/>
                <w:szCs w:val="16"/>
              </w:rPr>
              <w:t>Xe ventilation</w:t>
            </w:r>
          </w:p>
        </w:tc>
        <w:tc>
          <w:tcPr>
            <w:tcW w:w="284" w:type="dxa"/>
            <w:tcBorders>
              <w:top w:val="nil"/>
              <w:left w:val="nil"/>
              <w:bottom w:val="nil"/>
              <w:right w:val="single" w:sz="4" w:space="0" w:color="auto"/>
            </w:tcBorders>
            <w:shd w:val="clear" w:color="000000" w:fill="0000FF"/>
            <w:noWrap/>
            <w:vAlign w:val="center"/>
            <w:hideMark/>
          </w:tcPr>
          <w:p w14:paraId="787D38D8"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76FABF9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C94C6EB"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429FEEB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C9628BF"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77A5CC53"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2E9C7B0C"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44294E9B"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7FB96294"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000000" w:fill="0000FF"/>
            <w:noWrap/>
            <w:vAlign w:val="center"/>
            <w:hideMark/>
          </w:tcPr>
          <w:p w14:paraId="0607B28B"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000000" w:fill="0000FF"/>
            <w:noWrap/>
            <w:vAlign w:val="center"/>
            <w:hideMark/>
          </w:tcPr>
          <w:p w14:paraId="70592BD3"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27F339BC"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8FAB35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4BF0CD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05C4DB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601EA63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2DAACE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A27BA2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11CAE9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463144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80DA27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E1E6B5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0081C8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23C3F7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C5C7866"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6283C0AA"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738321E8"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8B8AD8E"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92D050"/>
            <w:noWrap/>
            <w:vAlign w:val="center"/>
            <w:hideMark/>
          </w:tcPr>
          <w:p w14:paraId="2FE6E63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819DC3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92D050"/>
            <w:noWrap/>
            <w:vAlign w:val="center"/>
            <w:hideMark/>
          </w:tcPr>
          <w:p w14:paraId="2320F6FB"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000000" w:fill="0000FF"/>
            <w:noWrap/>
            <w:vAlign w:val="center"/>
            <w:hideMark/>
          </w:tcPr>
          <w:p w14:paraId="42AFB0FB"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000000" w:fill="0000FF"/>
            <w:noWrap/>
            <w:vAlign w:val="center"/>
            <w:hideMark/>
          </w:tcPr>
          <w:p w14:paraId="6925770E"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92D050"/>
            <w:noWrap/>
            <w:vAlign w:val="center"/>
            <w:hideMark/>
          </w:tcPr>
          <w:p w14:paraId="5D55472D"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000000" w:fill="0000FF"/>
            <w:noWrap/>
            <w:vAlign w:val="center"/>
            <w:hideMark/>
          </w:tcPr>
          <w:p w14:paraId="2B986330" w14:textId="77777777" w:rsidR="00270063" w:rsidRPr="00487B64" w:rsidRDefault="00270063" w:rsidP="00270063">
            <w:pPr>
              <w:spacing w:line="240" w:lineRule="auto"/>
              <w:jc w:val="center"/>
              <w:rPr>
                <w:b/>
                <w:sz w:val="16"/>
                <w:szCs w:val="16"/>
              </w:rPr>
            </w:pPr>
          </w:p>
        </w:tc>
      </w:tr>
      <w:tr w:rsidR="00270063" w:rsidRPr="00487B64" w14:paraId="53BB0330"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0284DD91"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3E34AB8A" w14:textId="77777777" w:rsidR="00270063" w:rsidRPr="00487B64" w:rsidRDefault="00270063" w:rsidP="00270063">
            <w:pPr>
              <w:spacing w:line="240" w:lineRule="auto"/>
              <w:jc w:val="center"/>
              <w:rPr>
                <w:b/>
                <w:sz w:val="16"/>
                <w:szCs w:val="16"/>
              </w:rPr>
            </w:pPr>
            <w:r w:rsidRPr="00487B64">
              <w:rPr>
                <w:b/>
                <w:sz w:val="16"/>
                <w:szCs w:val="16"/>
                <w:vertAlign w:val="superscript"/>
              </w:rPr>
              <w:t>1</w:t>
            </w:r>
            <w:r w:rsidRPr="00487B64">
              <w:rPr>
                <w:b/>
                <w:sz w:val="16"/>
                <w:szCs w:val="16"/>
              </w:rPr>
              <w:t>H UTE</w:t>
            </w:r>
          </w:p>
        </w:tc>
        <w:tc>
          <w:tcPr>
            <w:tcW w:w="284" w:type="dxa"/>
            <w:tcBorders>
              <w:top w:val="nil"/>
              <w:left w:val="nil"/>
              <w:bottom w:val="nil"/>
              <w:right w:val="single" w:sz="4" w:space="0" w:color="auto"/>
            </w:tcBorders>
            <w:shd w:val="clear" w:color="auto" w:fill="auto"/>
            <w:noWrap/>
            <w:vAlign w:val="center"/>
            <w:hideMark/>
          </w:tcPr>
          <w:p w14:paraId="05A598E4"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3CE71F72"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09AE303C"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7A7D1CC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2CC5D3DD"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3C5D898C"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6B72858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2379FC7D"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19D81CE8"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000000" w:fill="0000FF"/>
            <w:noWrap/>
            <w:vAlign w:val="center"/>
            <w:hideMark/>
          </w:tcPr>
          <w:p w14:paraId="12D9AD6D"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auto" w:fill="auto"/>
            <w:noWrap/>
            <w:vAlign w:val="center"/>
            <w:hideMark/>
          </w:tcPr>
          <w:p w14:paraId="43DEEA77"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59D5B61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6B7688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53294A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07EBE8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09607A3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53C7D4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C9EA73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3D82D3E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F094C9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2CB413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4A920CC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001562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E52426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4CA1A0C"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785613C6"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194195D5"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41DCC72"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92D050"/>
            <w:noWrap/>
            <w:vAlign w:val="center"/>
            <w:hideMark/>
          </w:tcPr>
          <w:p w14:paraId="0638F08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16F5C7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92D050"/>
            <w:noWrap/>
            <w:vAlign w:val="center"/>
            <w:hideMark/>
          </w:tcPr>
          <w:p w14:paraId="383AB4F1"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auto" w:fill="auto"/>
            <w:noWrap/>
            <w:vAlign w:val="center"/>
            <w:hideMark/>
          </w:tcPr>
          <w:p w14:paraId="3F3C637C"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000000" w:fill="0000FF"/>
            <w:noWrap/>
            <w:vAlign w:val="center"/>
            <w:hideMark/>
          </w:tcPr>
          <w:p w14:paraId="0AC14F09"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92D050"/>
            <w:noWrap/>
            <w:vAlign w:val="center"/>
            <w:hideMark/>
          </w:tcPr>
          <w:p w14:paraId="3501CE95"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000000" w:fill="0000FF"/>
            <w:noWrap/>
            <w:vAlign w:val="center"/>
            <w:hideMark/>
          </w:tcPr>
          <w:p w14:paraId="215EFA74" w14:textId="77777777" w:rsidR="00270063" w:rsidRPr="00487B64" w:rsidRDefault="00270063" w:rsidP="00270063">
            <w:pPr>
              <w:spacing w:line="240" w:lineRule="auto"/>
              <w:jc w:val="center"/>
              <w:rPr>
                <w:b/>
                <w:sz w:val="16"/>
                <w:szCs w:val="16"/>
              </w:rPr>
            </w:pPr>
          </w:p>
        </w:tc>
      </w:tr>
      <w:tr w:rsidR="00270063" w:rsidRPr="00487B64" w14:paraId="5F0BE5D9"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48763A7A"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7AAE45B0" w14:textId="77777777" w:rsidR="00270063" w:rsidRPr="00487B64" w:rsidRDefault="00270063" w:rsidP="00270063">
            <w:pPr>
              <w:spacing w:line="240" w:lineRule="auto"/>
              <w:jc w:val="center"/>
              <w:rPr>
                <w:b/>
                <w:sz w:val="16"/>
                <w:szCs w:val="16"/>
              </w:rPr>
            </w:pPr>
            <w:r w:rsidRPr="00487B64">
              <w:rPr>
                <w:b/>
                <w:sz w:val="16"/>
                <w:szCs w:val="16"/>
                <w:vertAlign w:val="superscript"/>
              </w:rPr>
              <w:t>1</w:t>
            </w:r>
            <w:r w:rsidRPr="00487B64">
              <w:rPr>
                <w:b/>
                <w:sz w:val="16"/>
                <w:szCs w:val="16"/>
              </w:rPr>
              <w:t>H SPGR TLC-RV</w:t>
            </w:r>
          </w:p>
        </w:tc>
        <w:tc>
          <w:tcPr>
            <w:tcW w:w="284" w:type="dxa"/>
            <w:tcBorders>
              <w:top w:val="nil"/>
              <w:left w:val="nil"/>
              <w:bottom w:val="nil"/>
              <w:right w:val="single" w:sz="4" w:space="0" w:color="auto"/>
            </w:tcBorders>
            <w:shd w:val="clear" w:color="auto" w:fill="auto"/>
            <w:noWrap/>
            <w:vAlign w:val="center"/>
            <w:hideMark/>
          </w:tcPr>
          <w:p w14:paraId="0AB47C4F"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4911907B"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41E097D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602E3F84"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69478311"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777C1464"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6E272BC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6FC7370C"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4897CBC2"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auto" w:fill="auto"/>
            <w:noWrap/>
            <w:vAlign w:val="center"/>
            <w:hideMark/>
          </w:tcPr>
          <w:p w14:paraId="0270A9D2"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000000" w:fill="0000FF"/>
            <w:noWrap/>
            <w:vAlign w:val="center"/>
            <w:hideMark/>
          </w:tcPr>
          <w:p w14:paraId="372F96AF"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37B496A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2604AF2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1CBF67B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5FBCD4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57FFBE5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934FDE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0FC22B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3CB892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258DD5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62FC2A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14B19B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9258EC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0E2CB9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7A9709D"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3A52348A"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7EB6758F"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38C8F093"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92D050"/>
            <w:noWrap/>
            <w:vAlign w:val="center"/>
            <w:hideMark/>
          </w:tcPr>
          <w:p w14:paraId="0FC21A8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480B92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92D050"/>
            <w:noWrap/>
            <w:vAlign w:val="center"/>
            <w:hideMark/>
          </w:tcPr>
          <w:p w14:paraId="794C26FE"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000000" w:fill="0000FF"/>
            <w:noWrap/>
            <w:vAlign w:val="center"/>
            <w:hideMark/>
          </w:tcPr>
          <w:p w14:paraId="7980DAF3"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000000" w:fill="0000FF"/>
            <w:noWrap/>
            <w:vAlign w:val="center"/>
            <w:hideMark/>
          </w:tcPr>
          <w:p w14:paraId="5F5CA612"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92D050"/>
            <w:noWrap/>
            <w:vAlign w:val="center"/>
            <w:hideMark/>
          </w:tcPr>
          <w:p w14:paraId="005BDBE2"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000000" w:fill="0000FF"/>
            <w:noWrap/>
            <w:vAlign w:val="center"/>
            <w:hideMark/>
          </w:tcPr>
          <w:p w14:paraId="5F0F0A52" w14:textId="77777777" w:rsidR="00270063" w:rsidRPr="00487B64" w:rsidRDefault="00270063" w:rsidP="00270063">
            <w:pPr>
              <w:spacing w:line="240" w:lineRule="auto"/>
              <w:jc w:val="center"/>
              <w:rPr>
                <w:b/>
                <w:sz w:val="16"/>
                <w:szCs w:val="16"/>
              </w:rPr>
            </w:pPr>
          </w:p>
        </w:tc>
      </w:tr>
      <w:tr w:rsidR="00270063" w:rsidRPr="00487B64" w14:paraId="27DEFCF1"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667D99EF"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7B87596F" w14:textId="77777777" w:rsidR="00270063" w:rsidRPr="00487B64" w:rsidRDefault="00270063" w:rsidP="00270063">
            <w:pPr>
              <w:spacing w:line="240" w:lineRule="auto"/>
              <w:jc w:val="center"/>
              <w:rPr>
                <w:b/>
                <w:sz w:val="16"/>
                <w:szCs w:val="16"/>
              </w:rPr>
            </w:pPr>
            <w:r w:rsidRPr="00487B64">
              <w:rPr>
                <w:b/>
                <w:sz w:val="16"/>
                <w:szCs w:val="16"/>
                <w:vertAlign w:val="superscript"/>
              </w:rPr>
              <w:t>1</w:t>
            </w:r>
            <w:r w:rsidRPr="00487B64">
              <w:rPr>
                <w:b/>
                <w:sz w:val="16"/>
                <w:szCs w:val="16"/>
              </w:rPr>
              <w:t>H PREFUL</w:t>
            </w:r>
          </w:p>
        </w:tc>
        <w:tc>
          <w:tcPr>
            <w:tcW w:w="284" w:type="dxa"/>
            <w:tcBorders>
              <w:top w:val="nil"/>
              <w:left w:val="nil"/>
              <w:bottom w:val="nil"/>
              <w:right w:val="single" w:sz="4" w:space="0" w:color="auto"/>
            </w:tcBorders>
            <w:shd w:val="clear" w:color="auto" w:fill="auto"/>
            <w:noWrap/>
            <w:vAlign w:val="center"/>
            <w:hideMark/>
          </w:tcPr>
          <w:p w14:paraId="127F01F2"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2D7A55E4"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493DCF6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634AE933"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4BE1459C"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1C3843B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358ABFB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26E9891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683D7812"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auto" w:fill="auto"/>
            <w:noWrap/>
            <w:vAlign w:val="center"/>
            <w:hideMark/>
          </w:tcPr>
          <w:p w14:paraId="19342B46"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auto" w:fill="auto"/>
            <w:noWrap/>
            <w:vAlign w:val="center"/>
            <w:hideMark/>
          </w:tcPr>
          <w:p w14:paraId="016CE304"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auto" w:fill="auto"/>
            <w:noWrap/>
            <w:vAlign w:val="center"/>
            <w:hideMark/>
          </w:tcPr>
          <w:p w14:paraId="494DC7F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7FD8C2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64F67A4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5EBEB66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5568BD3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2E2F2C5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2C3CA4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C34287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8011DD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DE1CAC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0A2DAED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599CA9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47FEFF0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C8B1533"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1EB914F4"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3D659CCC"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7E3D14DF"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92D050"/>
            <w:noWrap/>
            <w:vAlign w:val="center"/>
            <w:hideMark/>
          </w:tcPr>
          <w:p w14:paraId="0856BC4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280CC3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92D050"/>
            <w:noWrap/>
            <w:vAlign w:val="center"/>
            <w:hideMark/>
          </w:tcPr>
          <w:p w14:paraId="222792E8"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000000" w:fill="0000FF"/>
            <w:noWrap/>
            <w:vAlign w:val="center"/>
            <w:hideMark/>
          </w:tcPr>
          <w:p w14:paraId="633B8CD9"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000000" w:fill="0000FF"/>
            <w:noWrap/>
            <w:vAlign w:val="center"/>
            <w:hideMark/>
          </w:tcPr>
          <w:p w14:paraId="7E974502"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92D050"/>
            <w:noWrap/>
            <w:vAlign w:val="center"/>
            <w:hideMark/>
          </w:tcPr>
          <w:p w14:paraId="0C3F5850"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000000" w:fill="0000FF"/>
            <w:noWrap/>
            <w:vAlign w:val="center"/>
            <w:hideMark/>
          </w:tcPr>
          <w:p w14:paraId="752BAED4" w14:textId="77777777" w:rsidR="00270063" w:rsidRPr="00487B64" w:rsidRDefault="00270063" w:rsidP="00270063">
            <w:pPr>
              <w:spacing w:line="240" w:lineRule="auto"/>
              <w:jc w:val="center"/>
              <w:rPr>
                <w:b/>
                <w:sz w:val="16"/>
                <w:szCs w:val="16"/>
              </w:rPr>
            </w:pPr>
          </w:p>
        </w:tc>
      </w:tr>
      <w:tr w:rsidR="00270063" w:rsidRPr="00487B64" w14:paraId="213B2AB6" w14:textId="77777777" w:rsidTr="00270063">
        <w:trPr>
          <w:trHeight w:val="236"/>
        </w:trPr>
        <w:tc>
          <w:tcPr>
            <w:tcW w:w="477" w:type="dxa"/>
            <w:vMerge/>
            <w:tcBorders>
              <w:top w:val="nil"/>
              <w:left w:val="single" w:sz="8" w:space="0" w:color="auto"/>
              <w:bottom w:val="single" w:sz="8" w:space="0" w:color="000000"/>
              <w:right w:val="single" w:sz="8" w:space="0" w:color="auto"/>
            </w:tcBorders>
            <w:vAlign w:val="center"/>
            <w:hideMark/>
          </w:tcPr>
          <w:p w14:paraId="309A8231" w14:textId="77777777" w:rsidR="00270063" w:rsidRPr="00487B64" w:rsidRDefault="00270063" w:rsidP="00270063">
            <w:pPr>
              <w:spacing w:line="240" w:lineRule="auto"/>
              <w:jc w:val="center"/>
              <w:rPr>
                <w:b/>
                <w:sz w:val="16"/>
                <w:szCs w:val="16"/>
              </w:rPr>
            </w:pPr>
          </w:p>
        </w:tc>
        <w:tc>
          <w:tcPr>
            <w:tcW w:w="1471" w:type="dxa"/>
            <w:tcBorders>
              <w:top w:val="nil"/>
              <w:left w:val="nil"/>
              <w:bottom w:val="single" w:sz="8" w:space="0" w:color="auto"/>
              <w:right w:val="single" w:sz="4" w:space="0" w:color="auto"/>
            </w:tcBorders>
            <w:shd w:val="clear" w:color="auto" w:fill="auto"/>
            <w:noWrap/>
            <w:vAlign w:val="center"/>
            <w:hideMark/>
          </w:tcPr>
          <w:p w14:paraId="32816712" w14:textId="77777777" w:rsidR="00270063" w:rsidRPr="00487B64" w:rsidRDefault="00270063" w:rsidP="00270063">
            <w:pPr>
              <w:spacing w:line="240" w:lineRule="auto"/>
              <w:jc w:val="center"/>
              <w:rPr>
                <w:b/>
                <w:sz w:val="16"/>
                <w:szCs w:val="16"/>
              </w:rPr>
            </w:pPr>
            <w:r w:rsidRPr="00487B64">
              <w:rPr>
                <w:b/>
                <w:sz w:val="16"/>
                <w:szCs w:val="16"/>
                <w:vertAlign w:val="superscript"/>
              </w:rPr>
              <w:t>1</w:t>
            </w:r>
            <w:r w:rsidRPr="00487B64">
              <w:rPr>
                <w:b/>
                <w:sz w:val="16"/>
                <w:szCs w:val="16"/>
              </w:rPr>
              <w:t>H perfusion</w:t>
            </w:r>
          </w:p>
        </w:tc>
        <w:tc>
          <w:tcPr>
            <w:tcW w:w="284" w:type="dxa"/>
            <w:tcBorders>
              <w:top w:val="nil"/>
              <w:left w:val="nil"/>
              <w:bottom w:val="single" w:sz="8" w:space="0" w:color="auto"/>
              <w:right w:val="single" w:sz="4" w:space="0" w:color="auto"/>
            </w:tcBorders>
            <w:shd w:val="clear" w:color="auto" w:fill="auto"/>
            <w:noWrap/>
            <w:vAlign w:val="center"/>
            <w:hideMark/>
          </w:tcPr>
          <w:p w14:paraId="295BEC24" w14:textId="77777777" w:rsidR="00270063" w:rsidRPr="00487B64" w:rsidRDefault="00270063" w:rsidP="00270063">
            <w:pPr>
              <w:spacing w:line="240" w:lineRule="auto"/>
              <w:jc w:val="center"/>
              <w:rPr>
                <w:b/>
                <w:sz w:val="16"/>
                <w:szCs w:val="16"/>
              </w:rPr>
            </w:pPr>
          </w:p>
        </w:tc>
        <w:tc>
          <w:tcPr>
            <w:tcW w:w="433" w:type="dxa"/>
            <w:tcBorders>
              <w:top w:val="nil"/>
              <w:left w:val="nil"/>
              <w:bottom w:val="single" w:sz="8" w:space="0" w:color="auto"/>
              <w:right w:val="single" w:sz="4" w:space="0" w:color="auto"/>
            </w:tcBorders>
            <w:shd w:val="clear" w:color="auto" w:fill="7030A0"/>
            <w:noWrap/>
            <w:vAlign w:val="center"/>
            <w:hideMark/>
          </w:tcPr>
          <w:p w14:paraId="467EE94F"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0DC95970"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7030A0"/>
            <w:noWrap/>
            <w:vAlign w:val="center"/>
            <w:hideMark/>
          </w:tcPr>
          <w:p w14:paraId="0078DA15"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37531A8A"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0A2E01D8"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22097504"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5FDAE11C"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6AFAD406" w14:textId="77777777" w:rsidR="00270063" w:rsidRPr="00487B64" w:rsidRDefault="00270063" w:rsidP="00270063">
            <w:pPr>
              <w:spacing w:line="240" w:lineRule="auto"/>
              <w:jc w:val="center"/>
              <w:rPr>
                <w:b/>
                <w:sz w:val="16"/>
                <w:szCs w:val="16"/>
              </w:rPr>
            </w:pPr>
          </w:p>
        </w:tc>
        <w:tc>
          <w:tcPr>
            <w:tcW w:w="386" w:type="dxa"/>
            <w:tcBorders>
              <w:top w:val="nil"/>
              <w:left w:val="nil"/>
              <w:bottom w:val="single" w:sz="8" w:space="0" w:color="auto"/>
              <w:right w:val="single" w:sz="4" w:space="0" w:color="auto"/>
            </w:tcBorders>
            <w:shd w:val="clear" w:color="auto" w:fill="auto"/>
            <w:noWrap/>
            <w:vAlign w:val="center"/>
            <w:hideMark/>
          </w:tcPr>
          <w:p w14:paraId="33A4D6C0" w14:textId="77777777" w:rsidR="00270063" w:rsidRPr="00487B64" w:rsidRDefault="00270063" w:rsidP="00270063">
            <w:pPr>
              <w:spacing w:line="240" w:lineRule="auto"/>
              <w:jc w:val="center"/>
              <w:rPr>
                <w:b/>
                <w:sz w:val="16"/>
                <w:szCs w:val="16"/>
              </w:rPr>
            </w:pPr>
          </w:p>
        </w:tc>
        <w:tc>
          <w:tcPr>
            <w:tcW w:w="361" w:type="dxa"/>
            <w:tcBorders>
              <w:top w:val="nil"/>
              <w:left w:val="nil"/>
              <w:bottom w:val="single" w:sz="8" w:space="0" w:color="auto"/>
              <w:right w:val="single" w:sz="4" w:space="0" w:color="auto"/>
            </w:tcBorders>
            <w:shd w:val="clear" w:color="000000" w:fill="0000FF"/>
            <w:noWrap/>
            <w:vAlign w:val="center"/>
            <w:hideMark/>
          </w:tcPr>
          <w:p w14:paraId="55CF653B" w14:textId="77777777" w:rsidR="00270063" w:rsidRPr="00487B64" w:rsidRDefault="00270063" w:rsidP="00270063">
            <w:pPr>
              <w:spacing w:line="240" w:lineRule="auto"/>
              <w:jc w:val="center"/>
              <w:rPr>
                <w:b/>
                <w:sz w:val="16"/>
                <w:szCs w:val="16"/>
              </w:rPr>
            </w:pPr>
          </w:p>
        </w:tc>
        <w:tc>
          <w:tcPr>
            <w:tcW w:w="368" w:type="dxa"/>
            <w:tcBorders>
              <w:top w:val="nil"/>
              <w:left w:val="nil"/>
              <w:bottom w:val="single" w:sz="8" w:space="0" w:color="auto"/>
              <w:right w:val="single" w:sz="4" w:space="0" w:color="auto"/>
            </w:tcBorders>
            <w:shd w:val="clear" w:color="auto" w:fill="auto"/>
            <w:noWrap/>
            <w:vAlign w:val="center"/>
            <w:hideMark/>
          </w:tcPr>
          <w:p w14:paraId="106B6E57"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000000" w:fill="0000FF"/>
            <w:noWrap/>
            <w:vAlign w:val="center"/>
            <w:hideMark/>
          </w:tcPr>
          <w:p w14:paraId="0474B449"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0C34FC3C"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67BD479C"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7030A0"/>
            <w:noWrap/>
            <w:vAlign w:val="center"/>
            <w:hideMark/>
          </w:tcPr>
          <w:p w14:paraId="63712641"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06D56BC0"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449359F3"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63EE97C4"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534127E6"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000000" w:fill="0000FF"/>
            <w:noWrap/>
            <w:vAlign w:val="center"/>
            <w:hideMark/>
          </w:tcPr>
          <w:p w14:paraId="05A47967"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11D2058A"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412B3D8C"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000000" w:fill="0000FF"/>
            <w:noWrap/>
            <w:vAlign w:val="center"/>
            <w:hideMark/>
          </w:tcPr>
          <w:p w14:paraId="32E50977"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17A8D966" w14:textId="77777777" w:rsidR="00270063" w:rsidRPr="00487B64" w:rsidRDefault="00270063" w:rsidP="00270063">
            <w:pPr>
              <w:spacing w:line="240" w:lineRule="auto"/>
              <w:jc w:val="center"/>
              <w:rPr>
                <w:b/>
                <w:sz w:val="16"/>
                <w:szCs w:val="16"/>
              </w:rPr>
            </w:pPr>
          </w:p>
        </w:tc>
        <w:tc>
          <w:tcPr>
            <w:tcW w:w="373" w:type="dxa"/>
            <w:tcBorders>
              <w:top w:val="nil"/>
              <w:left w:val="nil"/>
              <w:bottom w:val="single" w:sz="8" w:space="0" w:color="auto"/>
              <w:right w:val="single" w:sz="4" w:space="0" w:color="auto"/>
            </w:tcBorders>
            <w:shd w:val="clear" w:color="auto" w:fill="auto"/>
            <w:noWrap/>
            <w:vAlign w:val="center"/>
            <w:hideMark/>
          </w:tcPr>
          <w:p w14:paraId="43A8D640" w14:textId="77777777" w:rsidR="00270063" w:rsidRPr="00487B64" w:rsidRDefault="00270063" w:rsidP="00270063">
            <w:pPr>
              <w:spacing w:line="240" w:lineRule="auto"/>
              <w:jc w:val="center"/>
              <w:rPr>
                <w:b/>
                <w:sz w:val="16"/>
                <w:szCs w:val="16"/>
              </w:rPr>
            </w:pPr>
          </w:p>
        </w:tc>
        <w:tc>
          <w:tcPr>
            <w:tcW w:w="370" w:type="dxa"/>
            <w:tcBorders>
              <w:top w:val="nil"/>
              <w:left w:val="nil"/>
              <w:bottom w:val="single" w:sz="8" w:space="0" w:color="auto"/>
              <w:right w:val="single" w:sz="4" w:space="0" w:color="auto"/>
            </w:tcBorders>
            <w:shd w:val="clear" w:color="auto" w:fill="auto"/>
            <w:noWrap/>
            <w:vAlign w:val="center"/>
            <w:hideMark/>
          </w:tcPr>
          <w:p w14:paraId="3F3037EE"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37DE87C5" w14:textId="77777777" w:rsidR="00270063" w:rsidRPr="00487B64" w:rsidRDefault="00270063" w:rsidP="00270063">
            <w:pPr>
              <w:spacing w:line="240" w:lineRule="auto"/>
              <w:jc w:val="center"/>
              <w:rPr>
                <w:b/>
                <w:sz w:val="16"/>
                <w:szCs w:val="16"/>
              </w:rPr>
            </w:pPr>
          </w:p>
        </w:tc>
        <w:tc>
          <w:tcPr>
            <w:tcW w:w="377" w:type="dxa"/>
            <w:tcBorders>
              <w:top w:val="nil"/>
              <w:left w:val="nil"/>
              <w:bottom w:val="single" w:sz="8" w:space="0" w:color="auto"/>
              <w:right w:val="single" w:sz="4" w:space="0" w:color="auto"/>
            </w:tcBorders>
            <w:shd w:val="clear" w:color="auto" w:fill="92D050"/>
            <w:noWrap/>
            <w:vAlign w:val="center"/>
            <w:hideMark/>
          </w:tcPr>
          <w:p w14:paraId="6F0B5007"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000000" w:fill="0000FF"/>
            <w:noWrap/>
            <w:vAlign w:val="center"/>
            <w:hideMark/>
          </w:tcPr>
          <w:p w14:paraId="200A16FA"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92D050"/>
            <w:noWrap/>
            <w:vAlign w:val="center"/>
            <w:hideMark/>
          </w:tcPr>
          <w:p w14:paraId="3E20472B" w14:textId="77777777" w:rsidR="00270063" w:rsidRPr="00487B64" w:rsidRDefault="00270063" w:rsidP="00270063">
            <w:pPr>
              <w:spacing w:line="240" w:lineRule="auto"/>
              <w:jc w:val="center"/>
              <w:rPr>
                <w:b/>
                <w:sz w:val="16"/>
                <w:szCs w:val="16"/>
              </w:rPr>
            </w:pPr>
          </w:p>
        </w:tc>
        <w:tc>
          <w:tcPr>
            <w:tcW w:w="385" w:type="dxa"/>
            <w:tcBorders>
              <w:top w:val="nil"/>
              <w:left w:val="nil"/>
              <w:bottom w:val="single" w:sz="8" w:space="0" w:color="auto"/>
              <w:right w:val="single" w:sz="4" w:space="0" w:color="auto"/>
            </w:tcBorders>
            <w:shd w:val="clear" w:color="auto" w:fill="auto"/>
            <w:noWrap/>
            <w:vAlign w:val="center"/>
            <w:hideMark/>
          </w:tcPr>
          <w:p w14:paraId="775707FF" w14:textId="77777777" w:rsidR="00270063" w:rsidRPr="00487B64" w:rsidRDefault="00270063" w:rsidP="00270063">
            <w:pPr>
              <w:spacing w:line="240" w:lineRule="auto"/>
              <w:jc w:val="center"/>
              <w:rPr>
                <w:b/>
                <w:sz w:val="16"/>
                <w:szCs w:val="16"/>
              </w:rPr>
            </w:pPr>
          </w:p>
        </w:tc>
        <w:tc>
          <w:tcPr>
            <w:tcW w:w="357" w:type="dxa"/>
            <w:tcBorders>
              <w:top w:val="nil"/>
              <w:left w:val="nil"/>
              <w:bottom w:val="single" w:sz="8" w:space="0" w:color="auto"/>
              <w:right w:val="single" w:sz="4" w:space="0" w:color="auto"/>
            </w:tcBorders>
            <w:shd w:val="clear" w:color="000000" w:fill="0000FF"/>
            <w:noWrap/>
            <w:vAlign w:val="center"/>
            <w:hideMark/>
          </w:tcPr>
          <w:p w14:paraId="60DAB77F" w14:textId="77777777" w:rsidR="00270063" w:rsidRPr="00487B64" w:rsidRDefault="00270063" w:rsidP="00270063">
            <w:pPr>
              <w:spacing w:line="240" w:lineRule="auto"/>
              <w:jc w:val="center"/>
              <w:rPr>
                <w:b/>
                <w:sz w:val="16"/>
                <w:szCs w:val="16"/>
              </w:rPr>
            </w:pPr>
          </w:p>
        </w:tc>
        <w:tc>
          <w:tcPr>
            <w:tcW w:w="373" w:type="dxa"/>
            <w:tcBorders>
              <w:top w:val="nil"/>
              <w:left w:val="nil"/>
              <w:bottom w:val="single" w:sz="8" w:space="0" w:color="auto"/>
              <w:right w:val="single" w:sz="4" w:space="0" w:color="auto"/>
            </w:tcBorders>
            <w:shd w:val="clear" w:color="auto" w:fill="92D050"/>
            <w:noWrap/>
            <w:vAlign w:val="center"/>
            <w:hideMark/>
          </w:tcPr>
          <w:p w14:paraId="41BE78B3" w14:textId="77777777" w:rsidR="00270063" w:rsidRPr="00487B64" w:rsidRDefault="00270063" w:rsidP="00270063">
            <w:pPr>
              <w:spacing w:line="240" w:lineRule="auto"/>
              <w:jc w:val="center"/>
              <w:rPr>
                <w:b/>
                <w:sz w:val="16"/>
                <w:szCs w:val="16"/>
              </w:rPr>
            </w:pPr>
          </w:p>
        </w:tc>
        <w:tc>
          <w:tcPr>
            <w:tcW w:w="391" w:type="dxa"/>
            <w:tcBorders>
              <w:top w:val="nil"/>
              <w:left w:val="nil"/>
              <w:bottom w:val="single" w:sz="8" w:space="0" w:color="auto"/>
              <w:right w:val="single" w:sz="8" w:space="0" w:color="auto"/>
            </w:tcBorders>
            <w:shd w:val="clear" w:color="auto" w:fill="auto"/>
            <w:noWrap/>
            <w:vAlign w:val="center"/>
            <w:hideMark/>
          </w:tcPr>
          <w:p w14:paraId="432944A4" w14:textId="77777777" w:rsidR="00270063" w:rsidRPr="00487B64" w:rsidRDefault="00270063" w:rsidP="00270063">
            <w:pPr>
              <w:spacing w:line="240" w:lineRule="auto"/>
              <w:jc w:val="center"/>
              <w:rPr>
                <w:b/>
                <w:sz w:val="16"/>
                <w:szCs w:val="16"/>
              </w:rPr>
            </w:pPr>
          </w:p>
        </w:tc>
      </w:tr>
      <w:tr w:rsidR="007A4C09" w:rsidRPr="00487B64" w14:paraId="1293E6A1" w14:textId="77777777" w:rsidTr="00270063">
        <w:trPr>
          <w:trHeight w:val="221"/>
        </w:trPr>
        <w:tc>
          <w:tcPr>
            <w:tcW w:w="47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5E24781" w14:textId="77777777" w:rsidR="00270063" w:rsidRPr="00487B64" w:rsidRDefault="00270063" w:rsidP="00270063">
            <w:pPr>
              <w:spacing w:line="240" w:lineRule="auto"/>
              <w:jc w:val="center"/>
              <w:rPr>
                <w:b/>
                <w:sz w:val="16"/>
                <w:szCs w:val="16"/>
              </w:rPr>
            </w:pPr>
            <w:r w:rsidRPr="00487B64">
              <w:rPr>
                <w:b/>
                <w:sz w:val="16"/>
                <w:szCs w:val="16"/>
              </w:rPr>
              <w:t>V3</w:t>
            </w:r>
          </w:p>
        </w:tc>
        <w:tc>
          <w:tcPr>
            <w:tcW w:w="1471" w:type="dxa"/>
            <w:tcBorders>
              <w:top w:val="nil"/>
              <w:left w:val="nil"/>
              <w:bottom w:val="nil"/>
              <w:right w:val="single" w:sz="4" w:space="0" w:color="auto"/>
            </w:tcBorders>
            <w:shd w:val="clear" w:color="auto" w:fill="auto"/>
            <w:noWrap/>
            <w:vAlign w:val="center"/>
            <w:hideMark/>
          </w:tcPr>
          <w:p w14:paraId="04DE1355" w14:textId="77777777" w:rsidR="00270063" w:rsidRPr="00487B64" w:rsidRDefault="00270063" w:rsidP="00270063">
            <w:pPr>
              <w:spacing w:line="240" w:lineRule="auto"/>
              <w:jc w:val="center"/>
              <w:rPr>
                <w:b/>
                <w:sz w:val="16"/>
                <w:szCs w:val="16"/>
              </w:rPr>
            </w:pPr>
            <w:r w:rsidRPr="00487B64">
              <w:rPr>
                <w:b/>
                <w:sz w:val="16"/>
                <w:szCs w:val="16"/>
              </w:rPr>
              <w:t>Attended</w:t>
            </w:r>
          </w:p>
        </w:tc>
        <w:tc>
          <w:tcPr>
            <w:tcW w:w="284" w:type="dxa"/>
            <w:tcBorders>
              <w:top w:val="nil"/>
              <w:left w:val="nil"/>
              <w:bottom w:val="nil"/>
              <w:right w:val="single" w:sz="4" w:space="0" w:color="auto"/>
            </w:tcBorders>
            <w:shd w:val="clear" w:color="000000" w:fill="0000FF"/>
            <w:noWrap/>
            <w:vAlign w:val="center"/>
            <w:hideMark/>
          </w:tcPr>
          <w:p w14:paraId="569853E8"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2CD7D5AE"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6F2D4B5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37B09F0D"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DD28A2C"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610B624B"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0CC6CCD0"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41ABFAD0"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7DC1E0B0"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000000" w:fill="0000FF"/>
            <w:noWrap/>
            <w:vAlign w:val="center"/>
            <w:hideMark/>
          </w:tcPr>
          <w:p w14:paraId="11D5CC0E"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000000" w:fill="0000FF"/>
            <w:noWrap/>
            <w:vAlign w:val="center"/>
            <w:hideMark/>
          </w:tcPr>
          <w:p w14:paraId="52020256"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3220817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414C05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B230C2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A96833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1B33EA2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1A9F37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FED0EC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45C517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4AD268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1ABF80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D56654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6792F7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21FAA3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C0504D" w:themeFill="accent2"/>
            <w:noWrap/>
            <w:vAlign w:val="center"/>
            <w:hideMark/>
          </w:tcPr>
          <w:p w14:paraId="73D12D8E"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3ACDA848"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7EBDAA32"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4D372A69"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C0504D" w:themeFill="accent2"/>
            <w:noWrap/>
            <w:vAlign w:val="center"/>
            <w:hideMark/>
          </w:tcPr>
          <w:p w14:paraId="5862EDD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64C0A7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E39F5CF"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auto" w:fill="C0504D" w:themeFill="accent2"/>
            <w:noWrap/>
            <w:vAlign w:val="center"/>
            <w:hideMark/>
          </w:tcPr>
          <w:p w14:paraId="6097CEBA"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auto" w:fill="C0504D" w:themeFill="accent2"/>
            <w:noWrap/>
            <w:vAlign w:val="center"/>
            <w:hideMark/>
          </w:tcPr>
          <w:p w14:paraId="3AE2AF2E"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256749FC"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auto" w:fill="C0504D" w:themeFill="accent2"/>
            <w:noWrap/>
            <w:vAlign w:val="center"/>
            <w:hideMark/>
          </w:tcPr>
          <w:p w14:paraId="068E0CF6" w14:textId="77777777" w:rsidR="00270063" w:rsidRPr="00487B64" w:rsidRDefault="00270063" w:rsidP="00270063">
            <w:pPr>
              <w:spacing w:line="240" w:lineRule="auto"/>
              <w:jc w:val="center"/>
              <w:rPr>
                <w:b/>
                <w:sz w:val="16"/>
                <w:szCs w:val="16"/>
              </w:rPr>
            </w:pPr>
          </w:p>
        </w:tc>
      </w:tr>
      <w:tr w:rsidR="00270063" w:rsidRPr="00487B64" w14:paraId="08CB2119"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4F0356E0"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4E28A58B" w14:textId="77777777" w:rsidR="00270063" w:rsidRPr="00487B64" w:rsidRDefault="00270063" w:rsidP="00270063">
            <w:pPr>
              <w:spacing w:line="240" w:lineRule="auto"/>
              <w:jc w:val="center"/>
              <w:rPr>
                <w:b/>
                <w:sz w:val="16"/>
                <w:szCs w:val="16"/>
              </w:rPr>
            </w:pPr>
            <w:r w:rsidRPr="00487B64">
              <w:rPr>
                <w:b/>
                <w:sz w:val="16"/>
                <w:szCs w:val="16"/>
              </w:rPr>
              <w:t>CPET visit</w:t>
            </w:r>
          </w:p>
        </w:tc>
        <w:tc>
          <w:tcPr>
            <w:tcW w:w="284" w:type="dxa"/>
            <w:tcBorders>
              <w:top w:val="nil"/>
              <w:left w:val="nil"/>
              <w:bottom w:val="nil"/>
              <w:right w:val="single" w:sz="4" w:space="0" w:color="auto"/>
            </w:tcBorders>
            <w:shd w:val="clear" w:color="auto" w:fill="auto"/>
            <w:noWrap/>
            <w:vAlign w:val="center"/>
            <w:hideMark/>
          </w:tcPr>
          <w:p w14:paraId="08639AFE"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703DBF6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0BE527BE"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71325C97"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34171261"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7428E11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5F4FFEA1"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1AE8473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5C011C4A"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auto" w:fill="auto"/>
            <w:noWrap/>
            <w:vAlign w:val="center"/>
            <w:hideMark/>
          </w:tcPr>
          <w:p w14:paraId="31A720C5"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auto" w:fill="auto"/>
            <w:noWrap/>
            <w:vAlign w:val="center"/>
            <w:hideMark/>
          </w:tcPr>
          <w:p w14:paraId="73A0EFE4"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auto" w:fill="auto"/>
            <w:noWrap/>
            <w:vAlign w:val="center"/>
            <w:hideMark/>
          </w:tcPr>
          <w:p w14:paraId="0020053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7753E3C"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7E17E8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40BFFD8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206CE607"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CC15BC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0EBCFB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218B9BA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3E04F1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4F46AF8C"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65C95C4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78E7235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5644400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C0504D" w:themeFill="accent2"/>
            <w:noWrap/>
            <w:vAlign w:val="center"/>
            <w:hideMark/>
          </w:tcPr>
          <w:p w14:paraId="13597B5B"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auto"/>
            <w:noWrap/>
            <w:vAlign w:val="center"/>
            <w:hideMark/>
          </w:tcPr>
          <w:p w14:paraId="6ADDFC9E"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613119D4"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auto"/>
            <w:noWrap/>
            <w:vAlign w:val="center"/>
            <w:hideMark/>
          </w:tcPr>
          <w:p w14:paraId="33B8D187"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C0504D" w:themeFill="accent2"/>
            <w:noWrap/>
            <w:vAlign w:val="center"/>
            <w:hideMark/>
          </w:tcPr>
          <w:p w14:paraId="544AF70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5AF33F8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40D8E72C"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auto" w:fill="C0504D" w:themeFill="accent2"/>
            <w:noWrap/>
            <w:vAlign w:val="center"/>
            <w:hideMark/>
          </w:tcPr>
          <w:p w14:paraId="5C29679D"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auto" w:fill="C0504D" w:themeFill="accent2"/>
            <w:noWrap/>
            <w:vAlign w:val="center"/>
            <w:hideMark/>
          </w:tcPr>
          <w:p w14:paraId="3B78C9B4"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auto" w:fill="auto"/>
            <w:noWrap/>
            <w:vAlign w:val="center"/>
            <w:hideMark/>
          </w:tcPr>
          <w:p w14:paraId="23DEC5CD"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auto" w:fill="C0504D" w:themeFill="accent2"/>
            <w:noWrap/>
            <w:vAlign w:val="center"/>
            <w:hideMark/>
          </w:tcPr>
          <w:p w14:paraId="345700EC" w14:textId="77777777" w:rsidR="00270063" w:rsidRPr="00487B64" w:rsidRDefault="00270063" w:rsidP="00270063">
            <w:pPr>
              <w:spacing w:line="240" w:lineRule="auto"/>
              <w:jc w:val="center"/>
              <w:rPr>
                <w:b/>
                <w:sz w:val="16"/>
                <w:szCs w:val="16"/>
              </w:rPr>
            </w:pPr>
          </w:p>
        </w:tc>
      </w:tr>
      <w:tr w:rsidR="007A4C09" w:rsidRPr="00487B64" w14:paraId="48CD21FA"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73C17ADE"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60939F17" w14:textId="77777777" w:rsidR="00270063" w:rsidRPr="00487B64" w:rsidRDefault="00270063" w:rsidP="00270063">
            <w:pPr>
              <w:spacing w:line="240" w:lineRule="auto"/>
              <w:jc w:val="center"/>
              <w:rPr>
                <w:b/>
                <w:sz w:val="16"/>
                <w:szCs w:val="16"/>
              </w:rPr>
            </w:pPr>
            <w:r w:rsidRPr="00487B64">
              <w:rPr>
                <w:b/>
                <w:sz w:val="16"/>
                <w:szCs w:val="16"/>
                <w:vertAlign w:val="superscript"/>
              </w:rPr>
              <w:t>3</w:t>
            </w:r>
            <w:r w:rsidRPr="00487B64">
              <w:rPr>
                <w:b/>
                <w:sz w:val="16"/>
                <w:szCs w:val="16"/>
              </w:rPr>
              <w:t>He ventilation</w:t>
            </w:r>
          </w:p>
        </w:tc>
        <w:tc>
          <w:tcPr>
            <w:tcW w:w="284" w:type="dxa"/>
            <w:tcBorders>
              <w:top w:val="nil"/>
              <w:left w:val="nil"/>
              <w:bottom w:val="nil"/>
              <w:right w:val="single" w:sz="4" w:space="0" w:color="auto"/>
            </w:tcBorders>
            <w:shd w:val="clear" w:color="000000" w:fill="0000FF"/>
            <w:noWrap/>
            <w:vAlign w:val="center"/>
            <w:hideMark/>
          </w:tcPr>
          <w:p w14:paraId="1A4B2CB8"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50FF4FE1"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6DA85E0D"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6F2D0777"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2D844C0E"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4766773F"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40F994A3"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41C80882"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31FB2E28"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000000" w:fill="0000FF"/>
            <w:noWrap/>
            <w:vAlign w:val="center"/>
            <w:hideMark/>
          </w:tcPr>
          <w:p w14:paraId="0C268096"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000000" w:fill="0000FF"/>
            <w:noWrap/>
            <w:vAlign w:val="center"/>
            <w:hideMark/>
          </w:tcPr>
          <w:p w14:paraId="3C1FBBFB"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287B5C9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F9B962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EDBF75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7AD702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63B5031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244E25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7AC4B5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7D4499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617E3AC"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D8611B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B62068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AA11E3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212090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C0504D" w:themeFill="accent2"/>
            <w:noWrap/>
            <w:vAlign w:val="center"/>
            <w:hideMark/>
          </w:tcPr>
          <w:p w14:paraId="48F0A5C9"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5314E6DC"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63E973C4"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E0B0AFC"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C0504D" w:themeFill="accent2"/>
            <w:noWrap/>
            <w:vAlign w:val="center"/>
            <w:hideMark/>
          </w:tcPr>
          <w:p w14:paraId="58B124C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EDD188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303916C"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auto" w:fill="C0504D" w:themeFill="accent2"/>
            <w:noWrap/>
            <w:vAlign w:val="center"/>
            <w:hideMark/>
          </w:tcPr>
          <w:p w14:paraId="5AEE988D"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auto" w:fill="C0504D" w:themeFill="accent2"/>
            <w:noWrap/>
            <w:vAlign w:val="center"/>
            <w:hideMark/>
          </w:tcPr>
          <w:p w14:paraId="0E5F3B88"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767B8FDE"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auto" w:fill="C0504D" w:themeFill="accent2"/>
            <w:noWrap/>
            <w:vAlign w:val="center"/>
            <w:hideMark/>
          </w:tcPr>
          <w:p w14:paraId="7D4B3214" w14:textId="77777777" w:rsidR="00270063" w:rsidRPr="00487B64" w:rsidRDefault="00270063" w:rsidP="00270063">
            <w:pPr>
              <w:spacing w:line="240" w:lineRule="auto"/>
              <w:jc w:val="center"/>
              <w:rPr>
                <w:b/>
                <w:sz w:val="16"/>
                <w:szCs w:val="16"/>
              </w:rPr>
            </w:pPr>
          </w:p>
        </w:tc>
      </w:tr>
      <w:tr w:rsidR="007A4C09" w:rsidRPr="00487B64" w14:paraId="6A7A2668"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009D3F47"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2B9136E6" w14:textId="77777777" w:rsidR="00270063" w:rsidRPr="00487B64" w:rsidRDefault="00270063" w:rsidP="00270063">
            <w:pPr>
              <w:spacing w:line="240" w:lineRule="auto"/>
              <w:jc w:val="center"/>
              <w:rPr>
                <w:b/>
                <w:sz w:val="16"/>
                <w:szCs w:val="16"/>
              </w:rPr>
            </w:pPr>
            <w:r w:rsidRPr="00487B64">
              <w:rPr>
                <w:b/>
                <w:sz w:val="16"/>
                <w:szCs w:val="16"/>
                <w:vertAlign w:val="superscript"/>
              </w:rPr>
              <w:t>129</w:t>
            </w:r>
            <w:r w:rsidRPr="00487B64">
              <w:rPr>
                <w:b/>
                <w:sz w:val="16"/>
                <w:szCs w:val="16"/>
              </w:rPr>
              <w:t>Xe ventilation</w:t>
            </w:r>
          </w:p>
        </w:tc>
        <w:tc>
          <w:tcPr>
            <w:tcW w:w="284" w:type="dxa"/>
            <w:tcBorders>
              <w:top w:val="nil"/>
              <w:left w:val="nil"/>
              <w:bottom w:val="nil"/>
              <w:right w:val="single" w:sz="4" w:space="0" w:color="auto"/>
            </w:tcBorders>
            <w:shd w:val="clear" w:color="000000" w:fill="0000FF"/>
            <w:noWrap/>
            <w:vAlign w:val="center"/>
            <w:hideMark/>
          </w:tcPr>
          <w:p w14:paraId="7CF3E08E"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32FAAC7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55B76A02"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786AB693"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30EB1C2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46A44D5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2838443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119DFFF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7571AEF2"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000000" w:fill="0000FF"/>
            <w:noWrap/>
            <w:vAlign w:val="center"/>
            <w:hideMark/>
          </w:tcPr>
          <w:p w14:paraId="255182A9"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000000" w:fill="0000FF"/>
            <w:noWrap/>
            <w:vAlign w:val="center"/>
            <w:hideMark/>
          </w:tcPr>
          <w:p w14:paraId="430E53E7"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17B59BD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D282F3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9A74B7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206AD7C"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753A29C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361152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E744D0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EBD098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52321B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FD025C4"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F45BF5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1C9950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D66876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C0504D" w:themeFill="accent2"/>
            <w:noWrap/>
            <w:vAlign w:val="center"/>
            <w:hideMark/>
          </w:tcPr>
          <w:p w14:paraId="3165692A"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1A803592"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4393D630"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198CD977"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C0504D" w:themeFill="accent2"/>
            <w:noWrap/>
            <w:vAlign w:val="center"/>
            <w:hideMark/>
          </w:tcPr>
          <w:p w14:paraId="4B7F5E8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05A590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55154DC9"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auto" w:fill="C0504D" w:themeFill="accent2"/>
            <w:noWrap/>
            <w:vAlign w:val="center"/>
            <w:hideMark/>
          </w:tcPr>
          <w:p w14:paraId="2D55EA5E"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auto" w:fill="C0504D" w:themeFill="accent2"/>
            <w:noWrap/>
            <w:vAlign w:val="center"/>
            <w:hideMark/>
          </w:tcPr>
          <w:p w14:paraId="540CE387"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0D81818C"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auto" w:fill="C0504D" w:themeFill="accent2"/>
            <w:noWrap/>
            <w:vAlign w:val="center"/>
            <w:hideMark/>
          </w:tcPr>
          <w:p w14:paraId="3C53809F" w14:textId="77777777" w:rsidR="00270063" w:rsidRPr="00487B64" w:rsidRDefault="00270063" w:rsidP="00270063">
            <w:pPr>
              <w:spacing w:line="240" w:lineRule="auto"/>
              <w:jc w:val="center"/>
              <w:rPr>
                <w:b/>
                <w:sz w:val="16"/>
                <w:szCs w:val="16"/>
              </w:rPr>
            </w:pPr>
          </w:p>
        </w:tc>
      </w:tr>
      <w:tr w:rsidR="00270063" w:rsidRPr="00487B64" w14:paraId="4366B94E"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6B204B08"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50EB5749" w14:textId="77777777" w:rsidR="00270063" w:rsidRPr="00487B64" w:rsidRDefault="00270063" w:rsidP="00270063">
            <w:pPr>
              <w:spacing w:line="240" w:lineRule="auto"/>
              <w:jc w:val="center"/>
              <w:rPr>
                <w:b/>
                <w:sz w:val="16"/>
                <w:szCs w:val="16"/>
              </w:rPr>
            </w:pPr>
            <w:r w:rsidRPr="00487B64">
              <w:rPr>
                <w:b/>
                <w:sz w:val="16"/>
                <w:szCs w:val="16"/>
                <w:vertAlign w:val="superscript"/>
              </w:rPr>
              <w:t>1</w:t>
            </w:r>
            <w:r w:rsidRPr="00487B64">
              <w:rPr>
                <w:b/>
                <w:sz w:val="16"/>
                <w:szCs w:val="16"/>
              </w:rPr>
              <w:t>H UTE</w:t>
            </w:r>
          </w:p>
        </w:tc>
        <w:tc>
          <w:tcPr>
            <w:tcW w:w="284" w:type="dxa"/>
            <w:tcBorders>
              <w:top w:val="nil"/>
              <w:left w:val="nil"/>
              <w:bottom w:val="nil"/>
              <w:right w:val="single" w:sz="4" w:space="0" w:color="auto"/>
            </w:tcBorders>
            <w:shd w:val="clear" w:color="000000" w:fill="0000FF"/>
            <w:noWrap/>
            <w:vAlign w:val="center"/>
            <w:hideMark/>
          </w:tcPr>
          <w:p w14:paraId="6F805C37"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2A5E9BE0"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A8E9773"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1B54DDA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21C86FCB"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21757898"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32A01B63"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4347795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28069FF3"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000000" w:fill="0000FF"/>
            <w:noWrap/>
            <w:vAlign w:val="center"/>
            <w:hideMark/>
          </w:tcPr>
          <w:p w14:paraId="2133009A"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000000" w:fill="0000FF"/>
            <w:noWrap/>
            <w:vAlign w:val="center"/>
            <w:hideMark/>
          </w:tcPr>
          <w:p w14:paraId="3CAAC6D2"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auto" w:fill="auto"/>
            <w:noWrap/>
            <w:vAlign w:val="center"/>
            <w:hideMark/>
          </w:tcPr>
          <w:p w14:paraId="7E9A4CF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0868D8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4F0FF2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C79B6C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1466421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2025CF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FB5968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45C52E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4E4E83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4CAD7BB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366F1CD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FB2B21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566B62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C0504D" w:themeFill="accent2"/>
            <w:noWrap/>
            <w:vAlign w:val="center"/>
            <w:hideMark/>
          </w:tcPr>
          <w:p w14:paraId="3065FC69"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53911B9D"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00DD3D37"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42821F07"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C0504D" w:themeFill="accent2"/>
            <w:noWrap/>
            <w:vAlign w:val="center"/>
            <w:hideMark/>
          </w:tcPr>
          <w:p w14:paraId="14ED244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895FA8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CB91077"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auto" w:fill="C0504D" w:themeFill="accent2"/>
            <w:noWrap/>
            <w:vAlign w:val="center"/>
            <w:hideMark/>
          </w:tcPr>
          <w:p w14:paraId="42B995FF"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auto" w:fill="C0504D" w:themeFill="accent2"/>
            <w:noWrap/>
            <w:vAlign w:val="center"/>
            <w:hideMark/>
          </w:tcPr>
          <w:p w14:paraId="64BC3FA3"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24E22E8D"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auto" w:fill="C0504D" w:themeFill="accent2"/>
            <w:noWrap/>
            <w:vAlign w:val="center"/>
            <w:hideMark/>
          </w:tcPr>
          <w:p w14:paraId="1420A500" w14:textId="77777777" w:rsidR="00270063" w:rsidRPr="00487B64" w:rsidRDefault="00270063" w:rsidP="00270063">
            <w:pPr>
              <w:spacing w:line="240" w:lineRule="auto"/>
              <w:jc w:val="center"/>
              <w:rPr>
                <w:b/>
                <w:sz w:val="16"/>
                <w:szCs w:val="16"/>
              </w:rPr>
            </w:pPr>
          </w:p>
        </w:tc>
      </w:tr>
      <w:tr w:rsidR="007A4C09" w:rsidRPr="00487B64" w14:paraId="33A851BD"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56DFCA0A"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6256C044" w14:textId="77777777" w:rsidR="00270063" w:rsidRPr="00487B64" w:rsidRDefault="00270063" w:rsidP="00270063">
            <w:pPr>
              <w:spacing w:line="240" w:lineRule="auto"/>
              <w:jc w:val="center"/>
              <w:rPr>
                <w:b/>
                <w:sz w:val="16"/>
                <w:szCs w:val="16"/>
              </w:rPr>
            </w:pPr>
            <w:r w:rsidRPr="00487B64">
              <w:rPr>
                <w:b/>
                <w:sz w:val="16"/>
                <w:szCs w:val="16"/>
                <w:vertAlign w:val="superscript"/>
              </w:rPr>
              <w:t>1</w:t>
            </w:r>
            <w:r w:rsidRPr="00487B64">
              <w:rPr>
                <w:b/>
                <w:sz w:val="16"/>
                <w:szCs w:val="16"/>
              </w:rPr>
              <w:t>H SPGR TLC-RV</w:t>
            </w:r>
          </w:p>
        </w:tc>
        <w:tc>
          <w:tcPr>
            <w:tcW w:w="284" w:type="dxa"/>
            <w:tcBorders>
              <w:top w:val="nil"/>
              <w:left w:val="nil"/>
              <w:bottom w:val="nil"/>
              <w:right w:val="single" w:sz="4" w:space="0" w:color="auto"/>
            </w:tcBorders>
            <w:shd w:val="clear" w:color="000000" w:fill="0000FF"/>
            <w:noWrap/>
            <w:vAlign w:val="center"/>
            <w:hideMark/>
          </w:tcPr>
          <w:p w14:paraId="351ADA5A"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62378CE1"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82479F2"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7A66E318"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58231A0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55AAB119"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1058E028"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3C9C0A5D"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49467597"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000000" w:fill="0000FF"/>
            <w:noWrap/>
            <w:vAlign w:val="center"/>
            <w:hideMark/>
          </w:tcPr>
          <w:p w14:paraId="2F19F999"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000000" w:fill="0000FF"/>
            <w:noWrap/>
            <w:vAlign w:val="center"/>
            <w:hideMark/>
          </w:tcPr>
          <w:p w14:paraId="128930F6"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342800B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DAF706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E77DAB0"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70D5F7C"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0715182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F4D410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1C56D3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DFC64A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6AE039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CCC257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EC76616"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62A41183"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B40BF4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C0504D" w:themeFill="accent2"/>
            <w:noWrap/>
            <w:vAlign w:val="center"/>
            <w:hideMark/>
          </w:tcPr>
          <w:p w14:paraId="0DF70E31"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59E829E4"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3A9C0398"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E42AA0D"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C0504D" w:themeFill="accent2"/>
            <w:noWrap/>
            <w:vAlign w:val="center"/>
            <w:hideMark/>
          </w:tcPr>
          <w:p w14:paraId="2E82614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ADBCA1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CE4F5FA"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auto" w:fill="C0504D" w:themeFill="accent2"/>
            <w:noWrap/>
            <w:vAlign w:val="center"/>
            <w:hideMark/>
          </w:tcPr>
          <w:p w14:paraId="36BD49F1"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auto" w:fill="C0504D" w:themeFill="accent2"/>
            <w:noWrap/>
            <w:vAlign w:val="center"/>
            <w:hideMark/>
          </w:tcPr>
          <w:p w14:paraId="16CA7F64"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7185D4D3"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auto" w:fill="C0504D" w:themeFill="accent2"/>
            <w:noWrap/>
            <w:vAlign w:val="center"/>
            <w:hideMark/>
          </w:tcPr>
          <w:p w14:paraId="36429704" w14:textId="77777777" w:rsidR="00270063" w:rsidRPr="00487B64" w:rsidRDefault="00270063" w:rsidP="00270063">
            <w:pPr>
              <w:spacing w:line="240" w:lineRule="auto"/>
              <w:jc w:val="center"/>
              <w:rPr>
                <w:b/>
                <w:sz w:val="16"/>
                <w:szCs w:val="16"/>
              </w:rPr>
            </w:pPr>
          </w:p>
        </w:tc>
      </w:tr>
      <w:tr w:rsidR="00270063" w:rsidRPr="00487B64" w14:paraId="5EED11A5" w14:textId="77777777" w:rsidTr="00270063">
        <w:trPr>
          <w:trHeight w:val="221"/>
        </w:trPr>
        <w:tc>
          <w:tcPr>
            <w:tcW w:w="477" w:type="dxa"/>
            <w:vMerge/>
            <w:tcBorders>
              <w:top w:val="nil"/>
              <w:left w:val="single" w:sz="8" w:space="0" w:color="auto"/>
              <w:bottom w:val="single" w:sz="8" w:space="0" w:color="000000"/>
              <w:right w:val="single" w:sz="8" w:space="0" w:color="auto"/>
            </w:tcBorders>
            <w:vAlign w:val="center"/>
            <w:hideMark/>
          </w:tcPr>
          <w:p w14:paraId="5B549EF8" w14:textId="77777777" w:rsidR="00270063" w:rsidRPr="00487B64" w:rsidRDefault="00270063" w:rsidP="00270063">
            <w:pPr>
              <w:spacing w:line="240" w:lineRule="auto"/>
              <w:jc w:val="center"/>
              <w:rPr>
                <w:b/>
                <w:sz w:val="16"/>
                <w:szCs w:val="16"/>
              </w:rPr>
            </w:pPr>
          </w:p>
        </w:tc>
        <w:tc>
          <w:tcPr>
            <w:tcW w:w="1471" w:type="dxa"/>
            <w:tcBorders>
              <w:top w:val="nil"/>
              <w:left w:val="nil"/>
              <w:bottom w:val="nil"/>
              <w:right w:val="single" w:sz="4" w:space="0" w:color="auto"/>
            </w:tcBorders>
            <w:shd w:val="clear" w:color="auto" w:fill="auto"/>
            <w:noWrap/>
            <w:vAlign w:val="center"/>
            <w:hideMark/>
          </w:tcPr>
          <w:p w14:paraId="58636BBB" w14:textId="77777777" w:rsidR="00270063" w:rsidRPr="00487B64" w:rsidRDefault="00270063" w:rsidP="00270063">
            <w:pPr>
              <w:spacing w:line="240" w:lineRule="auto"/>
              <w:jc w:val="center"/>
              <w:rPr>
                <w:b/>
                <w:sz w:val="16"/>
                <w:szCs w:val="16"/>
              </w:rPr>
            </w:pPr>
            <w:r w:rsidRPr="00487B64">
              <w:rPr>
                <w:b/>
                <w:sz w:val="16"/>
                <w:szCs w:val="16"/>
                <w:vertAlign w:val="superscript"/>
              </w:rPr>
              <w:t>1</w:t>
            </w:r>
            <w:r w:rsidRPr="00487B64">
              <w:rPr>
                <w:b/>
                <w:sz w:val="16"/>
                <w:szCs w:val="16"/>
              </w:rPr>
              <w:t>H PREFUL</w:t>
            </w:r>
          </w:p>
        </w:tc>
        <w:tc>
          <w:tcPr>
            <w:tcW w:w="284" w:type="dxa"/>
            <w:tcBorders>
              <w:top w:val="nil"/>
              <w:left w:val="nil"/>
              <w:bottom w:val="nil"/>
              <w:right w:val="single" w:sz="4" w:space="0" w:color="auto"/>
            </w:tcBorders>
            <w:shd w:val="clear" w:color="000000" w:fill="0000FF"/>
            <w:noWrap/>
            <w:vAlign w:val="center"/>
            <w:hideMark/>
          </w:tcPr>
          <w:p w14:paraId="7928C464" w14:textId="77777777" w:rsidR="00270063" w:rsidRPr="00487B64" w:rsidRDefault="00270063" w:rsidP="00270063">
            <w:pPr>
              <w:spacing w:line="240" w:lineRule="auto"/>
              <w:jc w:val="center"/>
              <w:rPr>
                <w:b/>
                <w:sz w:val="16"/>
                <w:szCs w:val="16"/>
              </w:rPr>
            </w:pPr>
          </w:p>
        </w:tc>
        <w:tc>
          <w:tcPr>
            <w:tcW w:w="433" w:type="dxa"/>
            <w:tcBorders>
              <w:top w:val="nil"/>
              <w:left w:val="nil"/>
              <w:bottom w:val="nil"/>
              <w:right w:val="single" w:sz="4" w:space="0" w:color="auto"/>
            </w:tcBorders>
            <w:shd w:val="clear" w:color="auto" w:fill="7030A0"/>
            <w:noWrap/>
            <w:vAlign w:val="center"/>
            <w:hideMark/>
          </w:tcPr>
          <w:p w14:paraId="2C0319E7"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0E058A36"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0594048D"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1A7F3AE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1E03E47F"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auto" w:fill="7030A0"/>
            <w:noWrap/>
            <w:vAlign w:val="center"/>
            <w:hideMark/>
          </w:tcPr>
          <w:p w14:paraId="1661AC8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3C24D9CA"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6CC3E1F0" w14:textId="77777777" w:rsidR="00270063" w:rsidRPr="00487B64" w:rsidRDefault="00270063" w:rsidP="00270063">
            <w:pPr>
              <w:spacing w:line="240" w:lineRule="auto"/>
              <w:jc w:val="center"/>
              <w:rPr>
                <w:b/>
                <w:sz w:val="16"/>
                <w:szCs w:val="16"/>
              </w:rPr>
            </w:pPr>
          </w:p>
        </w:tc>
        <w:tc>
          <w:tcPr>
            <w:tcW w:w="386" w:type="dxa"/>
            <w:tcBorders>
              <w:top w:val="nil"/>
              <w:left w:val="nil"/>
              <w:bottom w:val="nil"/>
              <w:right w:val="single" w:sz="4" w:space="0" w:color="auto"/>
            </w:tcBorders>
            <w:shd w:val="clear" w:color="auto" w:fill="auto"/>
            <w:noWrap/>
            <w:vAlign w:val="center"/>
            <w:hideMark/>
          </w:tcPr>
          <w:p w14:paraId="31BF9FF0" w14:textId="77777777" w:rsidR="00270063" w:rsidRPr="00487B64" w:rsidRDefault="00270063" w:rsidP="00270063">
            <w:pPr>
              <w:spacing w:line="240" w:lineRule="auto"/>
              <w:jc w:val="center"/>
              <w:rPr>
                <w:b/>
                <w:sz w:val="16"/>
                <w:szCs w:val="16"/>
              </w:rPr>
            </w:pPr>
          </w:p>
        </w:tc>
        <w:tc>
          <w:tcPr>
            <w:tcW w:w="361" w:type="dxa"/>
            <w:tcBorders>
              <w:top w:val="nil"/>
              <w:left w:val="nil"/>
              <w:bottom w:val="nil"/>
              <w:right w:val="single" w:sz="4" w:space="0" w:color="auto"/>
            </w:tcBorders>
            <w:shd w:val="clear" w:color="000000" w:fill="0000FF"/>
            <w:noWrap/>
            <w:vAlign w:val="center"/>
            <w:hideMark/>
          </w:tcPr>
          <w:p w14:paraId="1F677575" w14:textId="77777777" w:rsidR="00270063" w:rsidRPr="00487B64" w:rsidRDefault="00270063" w:rsidP="00270063">
            <w:pPr>
              <w:spacing w:line="240" w:lineRule="auto"/>
              <w:jc w:val="center"/>
              <w:rPr>
                <w:b/>
                <w:sz w:val="16"/>
                <w:szCs w:val="16"/>
              </w:rPr>
            </w:pPr>
          </w:p>
        </w:tc>
        <w:tc>
          <w:tcPr>
            <w:tcW w:w="368" w:type="dxa"/>
            <w:tcBorders>
              <w:top w:val="nil"/>
              <w:left w:val="nil"/>
              <w:bottom w:val="nil"/>
              <w:right w:val="single" w:sz="4" w:space="0" w:color="auto"/>
            </w:tcBorders>
            <w:shd w:val="clear" w:color="000000" w:fill="0000FF"/>
            <w:noWrap/>
            <w:vAlign w:val="center"/>
            <w:hideMark/>
          </w:tcPr>
          <w:p w14:paraId="5F11D6FA"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4A712DF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2FDC501"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0C7BBADE"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7030A0"/>
            <w:noWrap/>
            <w:vAlign w:val="center"/>
            <w:hideMark/>
          </w:tcPr>
          <w:p w14:paraId="01BC81B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7C9CDC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3E84C3F"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11C1EE85"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57E831CB"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01CB0B8C"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auto"/>
            <w:noWrap/>
            <w:vAlign w:val="center"/>
            <w:hideMark/>
          </w:tcPr>
          <w:p w14:paraId="6586A252"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90E00E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29466C79"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auto" w:fill="C0504D" w:themeFill="accent2"/>
            <w:noWrap/>
            <w:vAlign w:val="center"/>
            <w:hideMark/>
          </w:tcPr>
          <w:p w14:paraId="0DBC38D9"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08DD9CF9" w14:textId="77777777" w:rsidR="00270063" w:rsidRPr="00487B64" w:rsidRDefault="00270063" w:rsidP="00270063">
            <w:pPr>
              <w:spacing w:line="240" w:lineRule="auto"/>
              <w:jc w:val="center"/>
              <w:rPr>
                <w:b/>
                <w:sz w:val="16"/>
                <w:szCs w:val="16"/>
              </w:rPr>
            </w:pPr>
          </w:p>
        </w:tc>
        <w:tc>
          <w:tcPr>
            <w:tcW w:w="370" w:type="dxa"/>
            <w:tcBorders>
              <w:top w:val="nil"/>
              <w:left w:val="nil"/>
              <w:bottom w:val="nil"/>
              <w:right w:val="single" w:sz="4" w:space="0" w:color="auto"/>
            </w:tcBorders>
            <w:shd w:val="clear" w:color="000000" w:fill="0000FF"/>
            <w:noWrap/>
            <w:vAlign w:val="center"/>
            <w:hideMark/>
          </w:tcPr>
          <w:p w14:paraId="38DBC284" w14:textId="77777777" w:rsidR="00270063" w:rsidRPr="00487B64" w:rsidRDefault="00270063" w:rsidP="00270063">
            <w:pPr>
              <w:spacing w:line="240" w:lineRule="auto"/>
              <w:jc w:val="center"/>
              <w:rPr>
                <w:b/>
                <w:sz w:val="16"/>
                <w:szCs w:val="16"/>
              </w:rPr>
            </w:pPr>
          </w:p>
        </w:tc>
        <w:tc>
          <w:tcPr>
            <w:tcW w:w="367" w:type="dxa"/>
            <w:tcBorders>
              <w:top w:val="nil"/>
              <w:left w:val="nil"/>
              <w:bottom w:val="nil"/>
              <w:right w:val="single" w:sz="4" w:space="0" w:color="auto"/>
            </w:tcBorders>
            <w:shd w:val="clear" w:color="000000" w:fill="0000FF"/>
            <w:noWrap/>
            <w:vAlign w:val="center"/>
            <w:hideMark/>
          </w:tcPr>
          <w:p w14:paraId="61C2156C" w14:textId="77777777" w:rsidR="00270063" w:rsidRPr="00487B64" w:rsidRDefault="00270063" w:rsidP="00270063">
            <w:pPr>
              <w:spacing w:line="240" w:lineRule="auto"/>
              <w:jc w:val="center"/>
              <w:rPr>
                <w:b/>
                <w:sz w:val="16"/>
                <w:szCs w:val="16"/>
              </w:rPr>
            </w:pPr>
          </w:p>
        </w:tc>
        <w:tc>
          <w:tcPr>
            <w:tcW w:w="377" w:type="dxa"/>
            <w:tcBorders>
              <w:top w:val="nil"/>
              <w:left w:val="nil"/>
              <w:bottom w:val="nil"/>
              <w:right w:val="single" w:sz="4" w:space="0" w:color="auto"/>
            </w:tcBorders>
            <w:shd w:val="clear" w:color="auto" w:fill="C0504D" w:themeFill="accent2"/>
            <w:noWrap/>
            <w:vAlign w:val="center"/>
            <w:hideMark/>
          </w:tcPr>
          <w:p w14:paraId="6DBCB768"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7BD5158D" w14:textId="77777777" w:rsidR="00270063" w:rsidRPr="00487B64" w:rsidRDefault="00270063" w:rsidP="00270063">
            <w:pPr>
              <w:spacing w:line="240" w:lineRule="auto"/>
              <w:jc w:val="center"/>
              <w:rPr>
                <w:b/>
                <w:sz w:val="16"/>
                <w:szCs w:val="16"/>
              </w:rPr>
            </w:pPr>
          </w:p>
        </w:tc>
        <w:tc>
          <w:tcPr>
            <w:tcW w:w="372" w:type="dxa"/>
            <w:tcBorders>
              <w:top w:val="nil"/>
              <w:left w:val="nil"/>
              <w:bottom w:val="nil"/>
              <w:right w:val="single" w:sz="4" w:space="0" w:color="auto"/>
            </w:tcBorders>
            <w:shd w:val="clear" w:color="000000" w:fill="0000FF"/>
            <w:noWrap/>
            <w:vAlign w:val="center"/>
            <w:hideMark/>
          </w:tcPr>
          <w:p w14:paraId="38A8BD55" w14:textId="77777777" w:rsidR="00270063" w:rsidRPr="00487B64" w:rsidRDefault="00270063" w:rsidP="00270063">
            <w:pPr>
              <w:spacing w:line="240" w:lineRule="auto"/>
              <w:jc w:val="center"/>
              <w:rPr>
                <w:b/>
                <w:sz w:val="16"/>
                <w:szCs w:val="16"/>
              </w:rPr>
            </w:pPr>
          </w:p>
        </w:tc>
        <w:tc>
          <w:tcPr>
            <w:tcW w:w="385" w:type="dxa"/>
            <w:tcBorders>
              <w:top w:val="nil"/>
              <w:left w:val="nil"/>
              <w:bottom w:val="nil"/>
              <w:right w:val="single" w:sz="4" w:space="0" w:color="auto"/>
            </w:tcBorders>
            <w:shd w:val="clear" w:color="auto" w:fill="C0504D" w:themeFill="accent2"/>
            <w:noWrap/>
            <w:vAlign w:val="center"/>
            <w:hideMark/>
          </w:tcPr>
          <w:p w14:paraId="3C742A24" w14:textId="77777777" w:rsidR="00270063" w:rsidRPr="00487B64" w:rsidRDefault="00270063" w:rsidP="00270063">
            <w:pPr>
              <w:spacing w:line="240" w:lineRule="auto"/>
              <w:jc w:val="center"/>
              <w:rPr>
                <w:b/>
                <w:sz w:val="16"/>
                <w:szCs w:val="16"/>
              </w:rPr>
            </w:pPr>
          </w:p>
        </w:tc>
        <w:tc>
          <w:tcPr>
            <w:tcW w:w="357" w:type="dxa"/>
            <w:tcBorders>
              <w:top w:val="nil"/>
              <w:left w:val="nil"/>
              <w:bottom w:val="nil"/>
              <w:right w:val="single" w:sz="4" w:space="0" w:color="auto"/>
            </w:tcBorders>
            <w:shd w:val="clear" w:color="auto" w:fill="C0504D" w:themeFill="accent2"/>
            <w:noWrap/>
            <w:vAlign w:val="center"/>
            <w:hideMark/>
          </w:tcPr>
          <w:p w14:paraId="4F816CC3" w14:textId="77777777" w:rsidR="00270063" w:rsidRPr="00487B64" w:rsidRDefault="00270063" w:rsidP="00270063">
            <w:pPr>
              <w:spacing w:line="240" w:lineRule="auto"/>
              <w:jc w:val="center"/>
              <w:rPr>
                <w:b/>
                <w:sz w:val="16"/>
                <w:szCs w:val="16"/>
              </w:rPr>
            </w:pPr>
          </w:p>
        </w:tc>
        <w:tc>
          <w:tcPr>
            <w:tcW w:w="373" w:type="dxa"/>
            <w:tcBorders>
              <w:top w:val="nil"/>
              <w:left w:val="nil"/>
              <w:bottom w:val="nil"/>
              <w:right w:val="single" w:sz="4" w:space="0" w:color="auto"/>
            </w:tcBorders>
            <w:shd w:val="clear" w:color="000000" w:fill="0000FF"/>
            <w:noWrap/>
            <w:vAlign w:val="center"/>
            <w:hideMark/>
          </w:tcPr>
          <w:p w14:paraId="33364BD5" w14:textId="77777777" w:rsidR="00270063" w:rsidRPr="00487B64" w:rsidRDefault="00270063" w:rsidP="00270063">
            <w:pPr>
              <w:spacing w:line="240" w:lineRule="auto"/>
              <w:jc w:val="center"/>
              <w:rPr>
                <w:b/>
                <w:sz w:val="16"/>
                <w:szCs w:val="16"/>
              </w:rPr>
            </w:pPr>
          </w:p>
        </w:tc>
        <w:tc>
          <w:tcPr>
            <w:tcW w:w="391" w:type="dxa"/>
            <w:tcBorders>
              <w:top w:val="nil"/>
              <w:left w:val="nil"/>
              <w:bottom w:val="nil"/>
              <w:right w:val="single" w:sz="8" w:space="0" w:color="auto"/>
            </w:tcBorders>
            <w:shd w:val="clear" w:color="auto" w:fill="C0504D" w:themeFill="accent2"/>
            <w:noWrap/>
            <w:vAlign w:val="center"/>
            <w:hideMark/>
          </w:tcPr>
          <w:p w14:paraId="4507FFCC" w14:textId="77777777" w:rsidR="00270063" w:rsidRPr="00487B64" w:rsidRDefault="00270063" w:rsidP="00270063">
            <w:pPr>
              <w:spacing w:line="240" w:lineRule="auto"/>
              <w:jc w:val="center"/>
              <w:rPr>
                <w:b/>
                <w:sz w:val="16"/>
                <w:szCs w:val="16"/>
              </w:rPr>
            </w:pPr>
          </w:p>
        </w:tc>
      </w:tr>
      <w:tr w:rsidR="00270063" w:rsidRPr="00487B64" w14:paraId="1C03E96E" w14:textId="77777777" w:rsidTr="00270063">
        <w:trPr>
          <w:trHeight w:val="93"/>
        </w:trPr>
        <w:tc>
          <w:tcPr>
            <w:tcW w:w="477" w:type="dxa"/>
            <w:vMerge/>
            <w:tcBorders>
              <w:top w:val="nil"/>
              <w:left w:val="single" w:sz="8" w:space="0" w:color="auto"/>
              <w:bottom w:val="single" w:sz="8" w:space="0" w:color="000000"/>
              <w:right w:val="single" w:sz="8" w:space="0" w:color="auto"/>
            </w:tcBorders>
            <w:vAlign w:val="center"/>
            <w:hideMark/>
          </w:tcPr>
          <w:p w14:paraId="47CACD4B" w14:textId="77777777" w:rsidR="00270063" w:rsidRPr="00487B64" w:rsidRDefault="00270063" w:rsidP="00270063">
            <w:pPr>
              <w:spacing w:line="240" w:lineRule="auto"/>
              <w:jc w:val="center"/>
              <w:rPr>
                <w:b/>
                <w:sz w:val="16"/>
                <w:szCs w:val="16"/>
              </w:rPr>
            </w:pPr>
          </w:p>
        </w:tc>
        <w:tc>
          <w:tcPr>
            <w:tcW w:w="1471" w:type="dxa"/>
            <w:tcBorders>
              <w:top w:val="nil"/>
              <w:left w:val="nil"/>
              <w:bottom w:val="single" w:sz="8" w:space="0" w:color="auto"/>
              <w:right w:val="single" w:sz="4" w:space="0" w:color="auto"/>
            </w:tcBorders>
            <w:shd w:val="clear" w:color="auto" w:fill="auto"/>
            <w:noWrap/>
            <w:vAlign w:val="center"/>
            <w:hideMark/>
          </w:tcPr>
          <w:p w14:paraId="4A3294BB" w14:textId="77777777" w:rsidR="00270063" w:rsidRPr="00487B64" w:rsidRDefault="00270063" w:rsidP="00270063">
            <w:pPr>
              <w:spacing w:line="240" w:lineRule="auto"/>
              <w:jc w:val="center"/>
              <w:rPr>
                <w:b/>
                <w:sz w:val="16"/>
                <w:szCs w:val="16"/>
              </w:rPr>
            </w:pPr>
            <w:r w:rsidRPr="00487B64">
              <w:rPr>
                <w:b/>
                <w:sz w:val="16"/>
                <w:szCs w:val="16"/>
                <w:vertAlign w:val="superscript"/>
              </w:rPr>
              <w:t>1</w:t>
            </w:r>
            <w:r w:rsidRPr="00487B64">
              <w:rPr>
                <w:b/>
                <w:sz w:val="16"/>
                <w:szCs w:val="16"/>
              </w:rPr>
              <w:t>H perfusion</w:t>
            </w:r>
          </w:p>
        </w:tc>
        <w:tc>
          <w:tcPr>
            <w:tcW w:w="284" w:type="dxa"/>
            <w:tcBorders>
              <w:top w:val="nil"/>
              <w:left w:val="nil"/>
              <w:bottom w:val="single" w:sz="8" w:space="0" w:color="auto"/>
              <w:right w:val="single" w:sz="4" w:space="0" w:color="auto"/>
            </w:tcBorders>
            <w:shd w:val="clear" w:color="auto" w:fill="auto"/>
            <w:noWrap/>
            <w:vAlign w:val="center"/>
            <w:hideMark/>
          </w:tcPr>
          <w:p w14:paraId="1180A5A6" w14:textId="77777777" w:rsidR="00270063" w:rsidRPr="00487B64" w:rsidRDefault="00270063" w:rsidP="00270063">
            <w:pPr>
              <w:spacing w:line="240" w:lineRule="auto"/>
              <w:jc w:val="center"/>
              <w:rPr>
                <w:b/>
                <w:sz w:val="16"/>
                <w:szCs w:val="16"/>
              </w:rPr>
            </w:pPr>
          </w:p>
        </w:tc>
        <w:tc>
          <w:tcPr>
            <w:tcW w:w="433" w:type="dxa"/>
            <w:tcBorders>
              <w:top w:val="nil"/>
              <w:left w:val="nil"/>
              <w:bottom w:val="single" w:sz="8" w:space="0" w:color="auto"/>
              <w:right w:val="single" w:sz="4" w:space="0" w:color="auto"/>
            </w:tcBorders>
            <w:shd w:val="clear" w:color="auto" w:fill="7030A0"/>
            <w:noWrap/>
            <w:vAlign w:val="center"/>
            <w:hideMark/>
          </w:tcPr>
          <w:p w14:paraId="0F5F915F"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6058A89A"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7030A0"/>
            <w:noWrap/>
            <w:vAlign w:val="center"/>
            <w:hideMark/>
          </w:tcPr>
          <w:p w14:paraId="4448F389"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3DB3B592"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324983F9"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7030A0"/>
            <w:noWrap/>
            <w:vAlign w:val="center"/>
            <w:hideMark/>
          </w:tcPr>
          <w:p w14:paraId="4958AA71"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698F99B9"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450944E5" w14:textId="77777777" w:rsidR="00270063" w:rsidRPr="00487B64" w:rsidRDefault="00270063" w:rsidP="00270063">
            <w:pPr>
              <w:spacing w:line="240" w:lineRule="auto"/>
              <w:jc w:val="center"/>
              <w:rPr>
                <w:b/>
                <w:sz w:val="16"/>
                <w:szCs w:val="16"/>
              </w:rPr>
            </w:pPr>
          </w:p>
        </w:tc>
        <w:tc>
          <w:tcPr>
            <w:tcW w:w="386" w:type="dxa"/>
            <w:tcBorders>
              <w:top w:val="nil"/>
              <w:left w:val="nil"/>
              <w:bottom w:val="single" w:sz="8" w:space="0" w:color="auto"/>
              <w:right w:val="single" w:sz="4" w:space="0" w:color="auto"/>
            </w:tcBorders>
            <w:shd w:val="clear" w:color="auto" w:fill="auto"/>
            <w:noWrap/>
            <w:vAlign w:val="center"/>
            <w:hideMark/>
          </w:tcPr>
          <w:p w14:paraId="0FA4D43E" w14:textId="77777777" w:rsidR="00270063" w:rsidRPr="00487B64" w:rsidRDefault="00270063" w:rsidP="00270063">
            <w:pPr>
              <w:spacing w:line="240" w:lineRule="auto"/>
              <w:jc w:val="center"/>
              <w:rPr>
                <w:b/>
                <w:sz w:val="16"/>
                <w:szCs w:val="16"/>
              </w:rPr>
            </w:pPr>
          </w:p>
        </w:tc>
        <w:tc>
          <w:tcPr>
            <w:tcW w:w="361" w:type="dxa"/>
            <w:tcBorders>
              <w:top w:val="nil"/>
              <w:left w:val="nil"/>
              <w:bottom w:val="single" w:sz="8" w:space="0" w:color="auto"/>
              <w:right w:val="single" w:sz="4" w:space="0" w:color="auto"/>
            </w:tcBorders>
            <w:shd w:val="clear" w:color="000000" w:fill="0000FF"/>
            <w:noWrap/>
            <w:vAlign w:val="center"/>
            <w:hideMark/>
          </w:tcPr>
          <w:p w14:paraId="416F1A34" w14:textId="77777777" w:rsidR="00270063" w:rsidRPr="00487B64" w:rsidRDefault="00270063" w:rsidP="00270063">
            <w:pPr>
              <w:spacing w:line="240" w:lineRule="auto"/>
              <w:jc w:val="center"/>
              <w:rPr>
                <w:b/>
                <w:sz w:val="16"/>
                <w:szCs w:val="16"/>
              </w:rPr>
            </w:pPr>
          </w:p>
        </w:tc>
        <w:tc>
          <w:tcPr>
            <w:tcW w:w="368" w:type="dxa"/>
            <w:tcBorders>
              <w:top w:val="nil"/>
              <w:left w:val="nil"/>
              <w:bottom w:val="single" w:sz="8" w:space="0" w:color="auto"/>
              <w:right w:val="single" w:sz="4" w:space="0" w:color="auto"/>
            </w:tcBorders>
            <w:shd w:val="clear" w:color="auto" w:fill="auto"/>
            <w:noWrap/>
            <w:vAlign w:val="center"/>
            <w:hideMark/>
          </w:tcPr>
          <w:p w14:paraId="5E4D01E6"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000000" w:fill="0000FF"/>
            <w:noWrap/>
            <w:vAlign w:val="center"/>
            <w:hideMark/>
          </w:tcPr>
          <w:p w14:paraId="4B4EB98F"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26317718"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52B2ACE2"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7030A0"/>
            <w:noWrap/>
            <w:vAlign w:val="center"/>
            <w:hideMark/>
          </w:tcPr>
          <w:p w14:paraId="2B9F39C9"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1678AC23"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2E708592"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2DC0F720"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5ED54C3B"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000000" w:fill="0000FF"/>
            <w:noWrap/>
            <w:vAlign w:val="center"/>
            <w:hideMark/>
          </w:tcPr>
          <w:p w14:paraId="37DA69D2"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511A76D4"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7F4D7F2D"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5B14CB38"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C0504D" w:themeFill="accent2"/>
            <w:noWrap/>
            <w:vAlign w:val="center"/>
            <w:hideMark/>
          </w:tcPr>
          <w:p w14:paraId="47C51682" w14:textId="77777777" w:rsidR="00270063" w:rsidRPr="00487B64" w:rsidRDefault="00270063" w:rsidP="00270063">
            <w:pPr>
              <w:spacing w:line="240" w:lineRule="auto"/>
              <w:jc w:val="center"/>
              <w:rPr>
                <w:b/>
                <w:sz w:val="16"/>
                <w:szCs w:val="16"/>
              </w:rPr>
            </w:pPr>
          </w:p>
        </w:tc>
        <w:tc>
          <w:tcPr>
            <w:tcW w:w="373" w:type="dxa"/>
            <w:tcBorders>
              <w:top w:val="nil"/>
              <w:left w:val="nil"/>
              <w:bottom w:val="single" w:sz="8" w:space="0" w:color="auto"/>
              <w:right w:val="single" w:sz="4" w:space="0" w:color="auto"/>
            </w:tcBorders>
            <w:shd w:val="clear" w:color="auto" w:fill="auto"/>
            <w:noWrap/>
            <w:vAlign w:val="center"/>
            <w:hideMark/>
          </w:tcPr>
          <w:p w14:paraId="6EFD5A08" w14:textId="77777777" w:rsidR="00270063" w:rsidRPr="00487B64" w:rsidRDefault="00270063" w:rsidP="00270063">
            <w:pPr>
              <w:spacing w:line="240" w:lineRule="auto"/>
              <w:jc w:val="center"/>
              <w:rPr>
                <w:b/>
                <w:sz w:val="16"/>
                <w:szCs w:val="16"/>
              </w:rPr>
            </w:pPr>
          </w:p>
        </w:tc>
        <w:tc>
          <w:tcPr>
            <w:tcW w:w="370" w:type="dxa"/>
            <w:tcBorders>
              <w:top w:val="nil"/>
              <w:left w:val="nil"/>
              <w:bottom w:val="single" w:sz="8" w:space="0" w:color="auto"/>
              <w:right w:val="single" w:sz="4" w:space="0" w:color="auto"/>
            </w:tcBorders>
            <w:shd w:val="clear" w:color="auto" w:fill="auto"/>
            <w:noWrap/>
            <w:vAlign w:val="center"/>
            <w:hideMark/>
          </w:tcPr>
          <w:p w14:paraId="0873D8D3" w14:textId="77777777" w:rsidR="00270063" w:rsidRPr="00487B64" w:rsidRDefault="00270063" w:rsidP="00270063">
            <w:pPr>
              <w:spacing w:line="240" w:lineRule="auto"/>
              <w:jc w:val="center"/>
              <w:rPr>
                <w:b/>
                <w:sz w:val="16"/>
                <w:szCs w:val="16"/>
              </w:rPr>
            </w:pPr>
          </w:p>
        </w:tc>
        <w:tc>
          <w:tcPr>
            <w:tcW w:w="367" w:type="dxa"/>
            <w:tcBorders>
              <w:top w:val="nil"/>
              <w:left w:val="nil"/>
              <w:bottom w:val="single" w:sz="8" w:space="0" w:color="auto"/>
              <w:right w:val="single" w:sz="4" w:space="0" w:color="auto"/>
            </w:tcBorders>
            <w:shd w:val="clear" w:color="auto" w:fill="auto"/>
            <w:noWrap/>
            <w:vAlign w:val="center"/>
            <w:hideMark/>
          </w:tcPr>
          <w:p w14:paraId="5F51CA20" w14:textId="77777777" w:rsidR="00270063" w:rsidRPr="00487B64" w:rsidRDefault="00270063" w:rsidP="00270063">
            <w:pPr>
              <w:spacing w:line="240" w:lineRule="auto"/>
              <w:jc w:val="center"/>
              <w:rPr>
                <w:b/>
                <w:sz w:val="16"/>
                <w:szCs w:val="16"/>
              </w:rPr>
            </w:pPr>
          </w:p>
        </w:tc>
        <w:tc>
          <w:tcPr>
            <w:tcW w:w="377" w:type="dxa"/>
            <w:tcBorders>
              <w:top w:val="nil"/>
              <w:left w:val="nil"/>
              <w:bottom w:val="single" w:sz="8" w:space="0" w:color="auto"/>
              <w:right w:val="single" w:sz="4" w:space="0" w:color="auto"/>
            </w:tcBorders>
            <w:shd w:val="clear" w:color="auto" w:fill="C0504D" w:themeFill="accent2"/>
            <w:noWrap/>
            <w:vAlign w:val="center"/>
            <w:hideMark/>
          </w:tcPr>
          <w:p w14:paraId="5FC425A9"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02E59DCA" w14:textId="77777777" w:rsidR="00270063" w:rsidRPr="00487B64" w:rsidRDefault="00270063" w:rsidP="00270063">
            <w:pPr>
              <w:spacing w:line="240" w:lineRule="auto"/>
              <w:jc w:val="center"/>
              <w:rPr>
                <w:b/>
                <w:sz w:val="16"/>
                <w:szCs w:val="16"/>
              </w:rPr>
            </w:pPr>
          </w:p>
        </w:tc>
        <w:tc>
          <w:tcPr>
            <w:tcW w:w="372" w:type="dxa"/>
            <w:tcBorders>
              <w:top w:val="nil"/>
              <w:left w:val="nil"/>
              <w:bottom w:val="single" w:sz="8" w:space="0" w:color="auto"/>
              <w:right w:val="single" w:sz="4" w:space="0" w:color="auto"/>
            </w:tcBorders>
            <w:shd w:val="clear" w:color="auto" w:fill="auto"/>
            <w:noWrap/>
            <w:vAlign w:val="center"/>
            <w:hideMark/>
          </w:tcPr>
          <w:p w14:paraId="3DE2F63F" w14:textId="77777777" w:rsidR="00270063" w:rsidRPr="00487B64" w:rsidRDefault="00270063" w:rsidP="00270063">
            <w:pPr>
              <w:spacing w:line="240" w:lineRule="auto"/>
              <w:jc w:val="center"/>
              <w:rPr>
                <w:b/>
                <w:sz w:val="16"/>
                <w:szCs w:val="16"/>
              </w:rPr>
            </w:pPr>
          </w:p>
        </w:tc>
        <w:tc>
          <w:tcPr>
            <w:tcW w:w="385" w:type="dxa"/>
            <w:tcBorders>
              <w:top w:val="nil"/>
              <w:left w:val="nil"/>
              <w:bottom w:val="single" w:sz="8" w:space="0" w:color="auto"/>
              <w:right w:val="single" w:sz="4" w:space="0" w:color="auto"/>
            </w:tcBorders>
            <w:shd w:val="clear" w:color="auto" w:fill="C0504D" w:themeFill="accent2"/>
            <w:noWrap/>
            <w:vAlign w:val="center"/>
            <w:hideMark/>
          </w:tcPr>
          <w:p w14:paraId="470D9AA4" w14:textId="77777777" w:rsidR="00270063" w:rsidRPr="00487B64" w:rsidRDefault="00270063" w:rsidP="00270063">
            <w:pPr>
              <w:spacing w:line="240" w:lineRule="auto"/>
              <w:jc w:val="center"/>
              <w:rPr>
                <w:b/>
                <w:sz w:val="16"/>
                <w:szCs w:val="16"/>
              </w:rPr>
            </w:pPr>
          </w:p>
        </w:tc>
        <w:tc>
          <w:tcPr>
            <w:tcW w:w="357" w:type="dxa"/>
            <w:tcBorders>
              <w:top w:val="nil"/>
              <w:left w:val="nil"/>
              <w:bottom w:val="single" w:sz="8" w:space="0" w:color="auto"/>
              <w:right w:val="single" w:sz="4" w:space="0" w:color="auto"/>
            </w:tcBorders>
            <w:shd w:val="clear" w:color="auto" w:fill="C0504D" w:themeFill="accent2"/>
            <w:noWrap/>
            <w:vAlign w:val="center"/>
            <w:hideMark/>
          </w:tcPr>
          <w:p w14:paraId="6FF2688E" w14:textId="77777777" w:rsidR="00270063" w:rsidRPr="00487B64" w:rsidRDefault="00270063" w:rsidP="00270063">
            <w:pPr>
              <w:spacing w:line="240" w:lineRule="auto"/>
              <w:jc w:val="center"/>
              <w:rPr>
                <w:b/>
                <w:sz w:val="16"/>
                <w:szCs w:val="16"/>
              </w:rPr>
            </w:pPr>
          </w:p>
        </w:tc>
        <w:tc>
          <w:tcPr>
            <w:tcW w:w="373" w:type="dxa"/>
            <w:tcBorders>
              <w:top w:val="nil"/>
              <w:left w:val="nil"/>
              <w:bottom w:val="single" w:sz="8" w:space="0" w:color="auto"/>
              <w:right w:val="single" w:sz="4" w:space="0" w:color="auto"/>
            </w:tcBorders>
            <w:shd w:val="clear" w:color="auto" w:fill="auto"/>
            <w:noWrap/>
            <w:vAlign w:val="center"/>
            <w:hideMark/>
          </w:tcPr>
          <w:p w14:paraId="41A20DC4" w14:textId="77777777" w:rsidR="00270063" w:rsidRPr="00487B64" w:rsidRDefault="00270063" w:rsidP="00270063">
            <w:pPr>
              <w:spacing w:line="240" w:lineRule="auto"/>
              <w:jc w:val="center"/>
              <w:rPr>
                <w:b/>
                <w:sz w:val="16"/>
                <w:szCs w:val="16"/>
              </w:rPr>
            </w:pPr>
          </w:p>
        </w:tc>
        <w:tc>
          <w:tcPr>
            <w:tcW w:w="391" w:type="dxa"/>
            <w:tcBorders>
              <w:top w:val="nil"/>
              <w:left w:val="nil"/>
              <w:bottom w:val="single" w:sz="8" w:space="0" w:color="auto"/>
              <w:right w:val="single" w:sz="8" w:space="0" w:color="auto"/>
            </w:tcBorders>
            <w:shd w:val="clear" w:color="auto" w:fill="C0504D" w:themeFill="accent2"/>
            <w:noWrap/>
            <w:vAlign w:val="center"/>
            <w:hideMark/>
          </w:tcPr>
          <w:p w14:paraId="00F6ED8D" w14:textId="77777777" w:rsidR="00270063" w:rsidRPr="00487B64" w:rsidRDefault="00270063" w:rsidP="00270063">
            <w:pPr>
              <w:spacing w:line="240" w:lineRule="auto"/>
              <w:jc w:val="center"/>
              <w:rPr>
                <w:b/>
                <w:sz w:val="16"/>
                <w:szCs w:val="16"/>
              </w:rPr>
            </w:pPr>
          </w:p>
        </w:tc>
      </w:tr>
    </w:tbl>
    <w:p w14:paraId="5EB575FD" w14:textId="42CA9D36" w:rsidR="007D15FE" w:rsidRPr="00487B64" w:rsidRDefault="007D15FE" w:rsidP="00487B64">
      <w:pPr>
        <w:spacing w:line="240" w:lineRule="auto"/>
        <w:rPr>
          <w:b/>
        </w:rPr>
      </w:pPr>
      <w:r>
        <w:t xml:space="preserve">Key:     </w:t>
      </w:r>
      <w:r w:rsidR="00487B64">
        <w:t xml:space="preserve"> </w:t>
      </w:r>
      <w:r w:rsidR="00560313" w:rsidRPr="00487B64">
        <w:rPr>
          <w:b/>
          <w:color w:val="0A00FF"/>
        </w:rPr>
        <w:t>Patient attended the visit, or the type of scan was acquired, or</w:t>
      </w:r>
      <w:r w:rsidRPr="00487B64">
        <w:rPr>
          <w:b/>
          <w:color w:val="0A00FF"/>
        </w:rPr>
        <w:t xml:space="preserve"> the CPET visit was performed</w:t>
      </w:r>
    </w:p>
    <w:p w14:paraId="727C4725" w14:textId="407B97D4" w:rsidR="007D15FE" w:rsidRPr="00487B64" w:rsidRDefault="007D15FE" w:rsidP="00487B64">
      <w:pPr>
        <w:spacing w:line="240" w:lineRule="auto"/>
        <w:ind w:firstLine="720"/>
        <w:rPr>
          <w:b/>
          <w:color w:val="7030A0"/>
        </w:rPr>
      </w:pPr>
      <w:r w:rsidRPr="00487B64">
        <w:rPr>
          <w:b/>
          <w:color w:val="7030A0"/>
        </w:rPr>
        <w:t>Patient did not attend</w:t>
      </w:r>
    </w:p>
    <w:p w14:paraId="24C24749" w14:textId="77777777" w:rsidR="007D15FE" w:rsidRPr="00487B64" w:rsidRDefault="007D15FE" w:rsidP="00487B64">
      <w:pPr>
        <w:spacing w:line="240" w:lineRule="auto"/>
        <w:rPr>
          <w:b/>
        </w:rPr>
      </w:pPr>
      <w:r w:rsidRPr="00487B64">
        <w:rPr>
          <w:b/>
          <w:color w:val="FFFF00"/>
        </w:rPr>
        <w:tab/>
      </w:r>
      <w:r w:rsidRPr="00487B64">
        <w:rPr>
          <w:b/>
          <w:color w:val="9BBB59" w:themeColor="accent3"/>
        </w:rPr>
        <w:t>Patient missed the time-window for this visit, but was not withdrawn from the study</w:t>
      </w:r>
    </w:p>
    <w:p w14:paraId="4C358446" w14:textId="77777777" w:rsidR="007D15FE" w:rsidRPr="00487B64" w:rsidRDefault="007D15FE" w:rsidP="00487B64">
      <w:pPr>
        <w:spacing w:line="240" w:lineRule="auto"/>
        <w:rPr>
          <w:b/>
          <w:color w:val="C0504D" w:themeColor="accent2"/>
        </w:rPr>
      </w:pPr>
      <w:r w:rsidRPr="00487B64">
        <w:rPr>
          <w:b/>
          <w:color w:val="C0504D" w:themeColor="accent2"/>
        </w:rPr>
        <w:tab/>
        <w:t>Still awaiting a final study visit at the time of writing this thesis (edit MMAVIC 25, 29 and 32 have since completed their final visit)</w:t>
      </w:r>
    </w:p>
    <w:p w14:paraId="3C205995" w14:textId="77777777" w:rsidR="007D15FE" w:rsidRDefault="007D15FE" w:rsidP="006717E0"/>
    <w:p w14:paraId="2725F6C5" w14:textId="77777777" w:rsidR="00EC4E22" w:rsidRDefault="00EC4E22" w:rsidP="006717E0">
      <w:pPr>
        <w:sectPr w:rsidR="00EC4E22" w:rsidSect="00756F0E">
          <w:headerReference w:type="default" r:id="rId240"/>
          <w:pgSz w:w="16840" w:h="11900" w:orient="landscape"/>
          <w:pgMar w:top="1440" w:right="1134" w:bottom="1440" w:left="1134" w:header="964" w:footer="964" w:gutter="0"/>
          <w:cols w:space="708"/>
          <w:docGrid w:linePitch="360"/>
        </w:sectPr>
      </w:pPr>
    </w:p>
    <w:p w14:paraId="6FCB4298" w14:textId="3E42E42E" w:rsidR="00B0756F" w:rsidRDefault="00596668" w:rsidP="006717E0">
      <w:pPr>
        <w:pStyle w:val="Heading2"/>
      </w:pPr>
      <w:bookmarkStart w:id="621" w:name="_Ref21886981"/>
      <w:bookmarkStart w:id="622" w:name="_Ref21886985"/>
      <w:bookmarkStart w:id="623" w:name="_Toc27382976"/>
      <w:r>
        <w:lastRenderedPageBreak/>
        <w:t>Appendix  7</w:t>
      </w:r>
      <w:r w:rsidR="00C26845">
        <w:t>: International conference research posters from 2019</w:t>
      </w:r>
      <w:bookmarkEnd w:id="621"/>
      <w:bookmarkEnd w:id="622"/>
      <w:bookmarkEnd w:id="623"/>
    </w:p>
    <w:p w14:paraId="01D343E1" w14:textId="405BE9FD" w:rsidR="0026643B" w:rsidRPr="0026643B" w:rsidRDefault="0026643B" w:rsidP="0042281A">
      <w:pPr>
        <w:jc w:val="center"/>
      </w:pPr>
      <w:r>
        <w:rPr>
          <w:noProof/>
          <w:lang w:val="en-US"/>
        </w:rPr>
        <w:drawing>
          <wp:inline distT="0" distB="0" distL="0" distR="0" wp14:anchorId="212C5366" wp14:editId="38AC32F2">
            <wp:extent cx="6011190" cy="8473440"/>
            <wp:effectExtent l="0" t="0" r="8890" b="1016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Research poster 1.png"/>
                    <pic:cNvPicPr/>
                  </pic:nvPicPr>
                  <pic:blipFill>
                    <a:blip r:embed="rId241">
                      <a:extLst>
                        <a:ext uri="{28A0092B-C50C-407E-A947-70E740481C1C}">
                          <a14:useLocalDpi xmlns:a14="http://schemas.microsoft.com/office/drawing/2010/main" val="0"/>
                        </a:ext>
                      </a:extLst>
                    </a:blip>
                    <a:stretch>
                      <a:fillRect/>
                    </a:stretch>
                  </pic:blipFill>
                  <pic:spPr>
                    <a:xfrm>
                      <a:off x="0" y="0"/>
                      <a:ext cx="6016613" cy="8481085"/>
                    </a:xfrm>
                    <a:prstGeom prst="rect">
                      <a:avLst/>
                    </a:prstGeom>
                  </pic:spPr>
                </pic:pic>
              </a:graphicData>
            </a:graphic>
          </wp:inline>
        </w:drawing>
      </w:r>
    </w:p>
    <w:p w14:paraId="2DD1AC8B" w14:textId="77777777" w:rsidR="00C26845" w:rsidRPr="00C26845" w:rsidRDefault="00C26845" w:rsidP="006717E0">
      <w:pPr>
        <w:sectPr w:rsidR="00C26845" w:rsidRPr="00C26845" w:rsidSect="00756F0E">
          <w:headerReference w:type="default" r:id="rId242"/>
          <w:pgSz w:w="11900" w:h="16840"/>
          <w:pgMar w:top="1440" w:right="1134" w:bottom="1440" w:left="1134" w:header="964" w:footer="964" w:gutter="0"/>
          <w:cols w:space="708"/>
          <w:docGrid w:linePitch="360"/>
        </w:sectPr>
      </w:pPr>
    </w:p>
    <w:p w14:paraId="423AD7DB" w14:textId="1436F2C9" w:rsidR="007D0C31" w:rsidRPr="007D0C31" w:rsidRDefault="00EA67AE" w:rsidP="0042281A">
      <w:pPr>
        <w:jc w:val="center"/>
      </w:pPr>
      <w:r>
        <w:rPr>
          <w:noProof/>
          <w:lang w:val="en-US"/>
        </w:rPr>
        <w:lastRenderedPageBreak/>
        <w:drawing>
          <wp:inline distT="0" distB="0" distL="0" distR="0" wp14:anchorId="5ECAAAE6" wp14:editId="273BC540">
            <wp:extent cx="6083606" cy="8575040"/>
            <wp:effectExtent l="0" t="0" r="12700" b="1016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Research poster 3.png"/>
                    <pic:cNvPicPr/>
                  </pic:nvPicPr>
                  <pic:blipFill>
                    <a:blip r:embed="rId243">
                      <a:extLst>
                        <a:ext uri="{28A0092B-C50C-407E-A947-70E740481C1C}">
                          <a14:useLocalDpi xmlns:a14="http://schemas.microsoft.com/office/drawing/2010/main" val="0"/>
                        </a:ext>
                      </a:extLst>
                    </a:blip>
                    <a:stretch>
                      <a:fillRect/>
                    </a:stretch>
                  </pic:blipFill>
                  <pic:spPr>
                    <a:xfrm>
                      <a:off x="0" y="0"/>
                      <a:ext cx="6092097" cy="8587009"/>
                    </a:xfrm>
                    <a:prstGeom prst="rect">
                      <a:avLst/>
                    </a:prstGeom>
                  </pic:spPr>
                </pic:pic>
              </a:graphicData>
            </a:graphic>
          </wp:inline>
        </w:drawing>
      </w:r>
      <w:r>
        <w:rPr>
          <w:noProof/>
          <w:lang w:val="en-US"/>
        </w:rPr>
        <w:lastRenderedPageBreak/>
        <w:drawing>
          <wp:inline distT="0" distB="0" distL="0" distR="0" wp14:anchorId="2F4F7E16" wp14:editId="46A93537">
            <wp:extent cx="6083607" cy="8575040"/>
            <wp:effectExtent l="0" t="0" r="12700" b="1016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esearch poster 2.png"/>
                    <pic:cNvPicPr/>
                  </pic:nvPicPr>
                  <pic:blipFill>
                    <a:blip r:embed="rId244">
                      <a:extLst>
                        <a:ext uri="{28A0092B-C50C-407E-A947-70E740481C1C}">
                          <a14:useLocalDpi xmlns:a14="http://schemas.microsoft.com/office/drawing/2010/main" val="0"/>
                        </a:ext>
                      </a:extLst>
                    </a:blip>
                    <a:stretch>
                      <a:fillRect/>
                    </a:stretch>
                  </pic:blipFill>
                  <pic:spPr>
                    <a:xfrm>
                      <a:off x="0" y="0"/>
                      <a:ext cx="6086533" cy="8579164"/>
                    </a:xfrm>
                    <a:prstGeom prst="rect">
                      <a:avLst/>
                    </a:prstGeom>
                  </pic:spPr>
                </pic:pic>
              </a:graphicData>
            </a:graphic>
          </wp:inline>
        </w:drawing>
      </w:r>
      <w:r>
        <w:rPr>
          <w:noProof/>
          <w:lang w:val="en-US"/>
        </w:rPr>
        <w:lastRenderedPageBreak/>
        <w:drawing>
          <wp:inline distT="0" distB="0" distL="0" distR="0" wp14:anchorId="6766367F" wp14:editId="635E694B">
            <wp:extent cx="6083607" cy="8575040"/>
            <wp:effectExtent l="0" t="0" r="12700" b="1016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Research poster 4.png"/>
                    <pic:cNvPicPr/>
                  </pic:nvPicPr>
                  <pic:blipFill>
                    <a:blip r:embed="rId245">
                      <a:extLst>
                        <a:ext uri="{28A0092B-C50C-407E-A947-70E740481C1C}">
                          <a14:useLocalDpi xmlns:a14="http://schemas.microsoft.com/office/drawing/2010/main" val="0"/>
                        </a:ext>
                      </a:extLst>
                    </a:blip>
                    <a:stretch>
                      <a:fillRect/>
                    </a:stretch>
                  </pic:blipFill>
                  <pic:spPr>
                    <a:xfrm>
                      <a:off x="0" y="0"/>
                      <a:ext cx="6092096" cy="8587006"/>
                    </a:xfrm>
                    <a:prstGeom prst="rect">
                      <a:avLst/>
                    </a:prstGeom>
                  </pic:spPr>
                </pic:pic>
              </a:graphicData>
            </a:graphic>
          </wp:inline>
        </w:drawing>
      </w:r>
    </w:p>
    <w:sectPr w:rsidR="007D0C31" w:rsidRPr="007D0C31" w:rsidSect="00756F0E">
      <w:pgSz w:w="11900" w:h="16840"/>
      <w:pgMar w:top="1440" w:right="1134" w:bottom="1440" w:left="1134" w:header="964" w:footer="96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5CB0E" w14:textId="77777777" w:rsidR="000A016E" w:rsidRDefault="000A016E" w:rsidP="006717E0">
      <w:r>
        <w:separator/>
      </w:r>
    </w:p>
    <w:p w14:paraId="54ABC568" w14:textId="77777777" w:rsidR="000A016E" w:rsidRDefault="000A016E" w:rsidP="006717E0"/>
  </w:endnote>
  <w:endnote w:type="continuationSeparator" w:id="0">
    <w:p w14:paraId="7355C487" w14:textId="77777777" w:rsidR="000A016E" w:rsidRDefault="000A016E" w:rsidP="006717E0">
      <w:r>
        <w:continuationSeparator/>
      </w:r>
    </w:p>
    <w:p w14:paraId="3C6151F3" w14:textId="77777777" w:rsidR="000A016E" w:rsidRDefault="000A016E" w:rsidP="006717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S Gothic">
    <w:charset w:val="80"/>
    <w:family w:val="auto"/>
    <w:pitch w:val="variable"/>
    <w:sig w:usb0="E00002FF" w:usb1="6AC7FDFB" w:usb2="08000012" w:usb3="00000000" w:csb0="0002009F" w:csb1="00000000"/>
  </w:font>
  <w:font w:name="MS MinNew Roman">
    <w:altName w:val="Roman"/>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FA0D7C" w14:textId="77777777" w:rsidR="000A016E" w:rsidRDefault="000A016E" w:rsidP="00A70F6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23685AB9" w14:textId="4C6DD10F" w:rsidR="000A016E" w:rsidRDefault="000A016E" w:rsidP="00030709">
    <w:pPr>
      <w:pStyle w:val="Footer"/>
      <w:ind w:right="360"/>
      <w:rPr>
        <w:rStyle w:val="PageNumber"/>
      </w:rPr>
    </w:pPr>
  </w:p>
  <w:p w14:paraId="756D3396" w14:textId="77777777" w:rsidR="000A016E" w:rsidRDefault="000A016E" w:rsidP="006717E0">
    <w:pPr>
      <w:pStyle w:val="Footer"/>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9AFCD5" w14:textId="2FBC26BD" w:rsidR="000A016E" w:rsidRPr="008203BA" w:rsidRDefault="000A016E" w:rsidP="009C0B7E">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107</w:t>
    </w:r>
    <w:r>
      <w:rPr>
        <w:rStyle w:val="PageNumber"/>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8572B" w14:textId="77777777" w:rsidR="000A016E" w:rsidRDefault="000A016E" w:rsidP="00D21F2C">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115</w:t>
    </w:r>
    <w:r>
      <w:rPr>
        <w:rStyle w:val="PageNumber"/>
      </w:rPr>
      <w:fldChar w:fldCharType="end"/>
    </w:r>
  </w:p>
  <w:p w14:paraId="5294EBC7" w14:textId="7073FBC2" w:rsidR="000A016E" w:rsidRPr="008203BA" w:rsidRDefault="000A016E" w:rsidP="006717E0">
    <w:pPr>
      <w:pStyle w:val="Footer"/>
    </w:pP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A42D4" w14:textId="10FB6CCB" w:rsidR="000A016E" w:rsidRPr="008203BA" w:rsidRDefault="000A016E" w:rsidP="009C0B7E">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116</w:t>
    </w:r>
    <w:r>
      <w:rPr>
        <w:rStyle w:val="PageNumber"/>
      </w:rPr>
      <w:fldChar w:fldCharType="end"/>
    </w:r>
  </w:p>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A2FAC8" w14:textId="01FC91FC" w:rsidR="000A016E" w:rsidRPr="004B4FEE" w:rsidRDefault="000A016E" w:rsidP="009C0B7E">
    <w:pPr>
      <w:pStyle w:val="Footer"/>
      <w:jc w:val="right"/>
    </w:pPr>
    <w:r w:rsidRPr="004B4FEE">
      <w:rPr>
        <w:rStyle w:val="PageNumber"/>
      </w:rPr>
      <w:fldChar w:fldCharType="begin"/>
    </w:r>
    <w:r w:rsidRPr="004B4FEE">
      <w:rPr>
        <w:rStyle w:val="PageNumber"/>
      </w:rPr>
      <w:instrText xml:space="preserve">PAGE  </w:instrText>
    </w:r>
    <w:r w:rsidRPr="004B4FEE">
      <w:rPr>
        <w:rStyle w:val="PageNumber"/>
      </w:rPr>
      <w:fldChar w:fldCharType="separate"/>
    </w:r>
    <w:r w:rsidR="000C54B8">
      <w:rPr>
        <w:rStyle w:val="PageNumber"/>
        <w:noProof/>
      </w:rPr>
      <w:t>153</w:t>
    </w:r>
    <w:r w:rsidRPr="004B4FEE">
      <w:rPr>
        <w:rStyle w:val="PageNumber"/>
      </w:rPr>
      <w:fldChar w:fldCharType="end"/>
    </w: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CC67A5" w14:textId="77777777" w:rsidR="000A016E" w:rsidRDefault="000A016E" w:rsidP="006717E0">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0</w:t>
    </w:r>
    <w:r>
      <w:rPr>
        <w:rStyle w:val="PageNumber"/>
      </w:rPr>
      <w:fldChar w:fldCharType="end"/>
    </w:r>
  </w:p>
  <w:p w14:paraId="2EB0F3FE" w14:textId="77777777" w:rsidR="000A016E" w:rsidRDefault="000A016E" w:rsidP="006717E0">
    <w:pPr>
      <w:pStyle w:val="Footer"/>
      <w:rPr>
        <w:rStyle w:val="PageNumber"/>
      </w:rPr>
    </w:pPr>
  </w:p>
  <w:p w14:paraId="558D22F3" w14:textId="77777777" w:rsidR="000A016E" w:rsidRDefault="000A016E" w:rsidP="006717E0">
    <w:pPr>
      <w:pStyle w:val="Footer"/>
    </w:pPr>
  </w:p>
  <w:p w14:paraId="2282AFA7" w14:textId="77777777" w:rsidR="000A016E" w:rsidRDefault="000A016E" w:rsidP="006717E0"/>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45579" w14:textId="5179242C" w:rsidR="000A016E" w:rsidRPr="004B4FEE" w:rsidRDefault="000A016E" w:rsidP="009C0B7E">
    <w:pPr>
      <w:pStyle w:val="Footer"/>
      <w:jc w:val="right"/>
    </w:pPr>
    <w:r w:rsidRPr="004B4FEE">
      <w:rPr>
        <w:rStyle w:val="PageNumber"/>
      </w:rPr>
      <w:fldChar w:fldCharType="begin"/>
    </w:r>
    <w:r w:rsidRPr="004B4FEE">
      <w:rPr>
        <w:rStyle w:val="PageNumber"/>
      </w:rPr>
      <w:instrText xml:space="preserve">PAGE  </w:instrText>
    </w:r>
    <w:r w:rsidRPr="004B4FEE">
      <w:rPr>
        <w:rStyle w:val="PageNumber"/>
      </w:rPr>
      <w:fldChar w:fldCharType="separate"/>
    </w:r>
    <w:r w:rsidR="000C54B8">
      <w:rPr>
        <w:rStyle w:val="PageNumber"/>
        <w:noProof/>
      </w:rPr>
      <w:t>154</w:t>
    </w:r>
    <w:r w:rsidRPr="004B4FEE">
      <w:rPr>
        <w:rStyle w:val="PageNumber"/>
      </w:rPr>
      <w:fldChar w:fldCharType="end"/>
    </w:r>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CE485" w14:textId="00617A4A" w:rsidR="000A016E" w:rsidRPr="004B4FEE" w:rsidRDefault="000A016E" w:rsidP="00A374BF">
    <w:pPr>
      <w:pStyle w:val="Footer"/>
      <w:jc w:val="right"/>
    </w:pPr>
    <w:r w:rsidRPr="004B4FEE">
      <w:rPr>
        <w:rStyle w:val="PageNumber"/>
      </w:rPr>
      <w:fldChar w:fldCharType="begin"/>
    </w:r>
    <w:r w:rsidRPr="004B4FEE">
      <w:rPr>
        <w:rStyle w:val="PageNumber"/>
      </w:rPr>
      <w:instrText xml:space="preserve">PAGE  </w:instrText>
    </w:r>
    <w:r w:rsidRPr="004B4FEE">
      <w:rPr>
        <w:rStyle w:val="PageNumber"/>
      </w:rPr>
      <w:fldChar w:fldCharType="separate"/>
    </w:r>
    <w:r w:rsidR="000C54B8">
      <w:rPr>
        <w:rStyle w:val="PageNumber"/>
        <w:noProof/>
      </w:rPr>
      <w:t>199</w:t>
    </w:r>
    <w:r w:rsidRPr="004B4FEE">
      <w:rPr>
        <w:rStyle w:val="PageNumber"/>
      </w:rPr>
      <w:fldChar w:fldCharType="end"/>
    </w:r>
  </w:p>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C677DF" w14:textId="77777777" w:rsidR="000A016E" w:rsidRDefault="000A016E" w:rsidP="006717E0">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4</w:t>
    </w:r>
    <w:r>
      <w:rPr>
        <w:rStyle w:val="PageNumber"/>
      </w:rPr>
      <w:fldChar w:fldCharType="end"/>
    </w:r>
  </w:p>
  <w:p w14:paraId="36F1A05F" w14:textId="77777777" w:rsidR="000A016E" w:rsidRDefault="000A016E" w:rsidP="006717E0">
    <w:pPr>
      <w:pStyle w:val="Footer"/>
    </w:pPr>
  </w:p>
  <w:p w14:paraId="6EA227D0" w14:textId="77777777" w:rsidR="000A016E" w:rsidRDefault="000A016E" w:rsidP="006717E0"/>
</w:ftr>
</file>

<file path=word/footer1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27D406" w14:textId="77777777" w:rsidR="000A016E" w:rsidRDefault="000A016E" w:rsidP="006717E0">
    <w:pPr>
      <w:pStyle w:val="Footer"/>
    </w:pPr>
  </w:p>
  <w:p w14:paraId="18FDAE98" w14:textId="1444B8BD" w:rsidR="000A016E" w:rsidRPr="004454B3" w:rsidRDefault="000A016E" w:rsidP="003B5354">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204</w:t>
    </w:r>
    <w:r>
      <w:rPr>
        <w:rStyle w:val="PageNumber"/>
      </w:rPr>
      <w:fldChar w:fldCharType="end"/>
    </w:r>
  </w:p>
</w:ftr>
</file>

<file path=word/footer1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079E5D" w14:textId="77777777" w:rsidR="000A016E" w:rsidRDefault="000A016E" w:rsidP="006717E0">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70</w:t>
    </w:r>
    <w:r>
      <w:rPr>
        <w:rStyle w:val="PageNumber"/>
      </w:rPr>
      <w:fldChar w:fldCharType="end"/>
    </w:r>
  </w:p>
  <w:p w14:paraId="7C533CCF" w14:textId="77777777" w:rsidR="000A016E" w:rsidRDefault="000A016E" w:rsidP="006717E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5D47A" w14:textId="77777777" w:rsidR="000A016E" w:rsidRDefault="000A016E" w:rsidP="00A70F6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15</w:t>
    </w:r>
    <w:r>
      <w:rPr>
        <w:rStyle w:val="PageNumber"/>
      </w:rPr>
      <w:fldChar w:fldCharType="end"/>
    </w:r>
  </w:p>
  <w:p w14:paraId="0DFE51D9" w14:textId="77777777" w:rsidR="000A016E" w:rsidRPr="003308C0" w:rsidRDefault="000A016E" w:rsidP="006717E0">
    <w:pPr>
      <w:pStyle w:val="Footer"/>
    </w:pPr>
  </w:p>
</w:ftr>
</file>

<file path=word/footer2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ECB17" w14:textId="77777777" w:rsidR="000A016E" w:rsidRDefault="000A016E" w:rsidP="006717E0">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8</w:t>
    </w:r>
    <w:r>
      <w:rPr>
        <w:rStyle w:val="PageNumber"/>
      </w:rPr>
      <w:fldChar w:fldCharType="end"/>
    </w:r>
  </w:p>
  <w:p w14:paraId="0372F8A2" w14:textId="3C7AFE95" w:rsidR="000A016E" w:rsidRPr="004454B3" w:rsidRDefault="000A016E" w:rsidP="006717E0">
    <w:pPr>
      <w:pStyle w:val="Footer"/>
    </w:pPr>
    <w:r>
      <w:t>Chapter 5:</w:t>
    </w:r>
    <w:r w:rsidRPr="004454B3">
      <w:t xml:space="preserve"> The longitudinal relationship between ventilation imaging and lung function</w:t>
    </w:r>
  </w:p>
</w:ftr>
</file>

<file path=word/footer2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688700" w14:textId="77777777" w:rsidR="000A016E" w:rsidRDefault="000A016E" w:rsidP="006717E0">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2</w:t>
    </w:r>
    <w:r>
      <w:rPr>
        <w:rStyle w:val="PageNumber"/>
      </w:rPr>
      <w:fldChar w:fldCharType="end"/>
    </w:r>
  </w:p>
  <w:p w14:paraId="780FFBEA" w14:textId="184035F3" w:rsidR="000A016E" w:rsidRPr="004454B3" w:rsidRDefault="000A016E" w:rsidP="006717E0">
    <w:pPr>
      <w:pStyle w:val="Footer"/>
    </w:pPr>
  </w:p>
</w:ftr>
</file>

<file path=word/footer2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28730A" w14:textId="77777777" w:rsidR="000A016E" w:rsidRDefault="000A016E" w:rsidP="006717E0">
    <w:pPr>
      <w:pStyle w:val="Footer"/>
    </w:pPr>
  </w:p>
  <w:p w14:paraId="0D35162A" w14:textId="3B76B23A" w:rsidR="000A016E" w:rsidRPr="004454B3" w:rsidRDefault="000A016E" w:rsidP="004B6530">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265</w:t>
    </w:r>
    <w:r>
      <w:rPr>
        <w:rStyle w:val="PageNumber"/>
      </w:rPr>
      <w:fldChar w:fldCharType="end"/>
    </w:r>
  </w:p>
</w:ftr>
</file>

<file path=word/footer2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A20BBC" w14:textId="42A91B9D" w:rsidR="000A016E" w:rsidRPr="004454B3" w:rsidRDefault="000A016E" w:rsidP="00444D94">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298</w:t>
    </w:r>
    <w:r>
      <w:rPr>
        <w:rStyle w:val="PageNumber"/>
      </w:rPr>
      <w:fldChar w:fldCharType="end"/>
    </w:r>
  </w:p>
</w:ftr>
</file>

<file path=word/footer2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A4FB71" w14:textId="65910585" w:rsidR="000A016E" w:rsidRPr="004454B3" w:rsidRDefault="000A016E" w:rsidP="00444D94">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303</w:t>
    </w:r>
    <w:r>
      <w:rPr>
        <w:rStyle w:val="PageNumber"/>
      </w:rPr>
      <w:fldChar w:fldCharType="end"/>
    </w:r>
  </w:p>
</w:ftr>
</file>

<file path=word/footer2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3F56B8" w14:textId="5BD4B6CB" w:rsidR="000A016E" w:rsidRPr="004454B3" w:rsidRDefault="000A016E" w:rsidP="00444D94">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315</w:t>
    </w:r>
    <w:r>
      <w:rPr>
        <w:rStyle w:val="PageNumber"/>
      </w:rPr>
      <w:fldChar w:fldCharType="end"/>
    </w:r>
  </w:p>
</w:ftr>
</file>

<file path=word/footer2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C4EDDA" w14:textId="58D41920" w:rsidR="000A016E" w:rsidRPr="004454B3" w:rsidRDefault="000A016E" w:rsidP="00444D94">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318</w:t>
    </w:r>
    <w:r>
      <w:rPr>
        <w:rStyle w:val="PageNumber"/>
      </w:rPr>
      <w:fldChar w:fldCharType="end"/>
    </w:r>
  </w:p>
</w:ftr>
</file>

<file path=word/footer2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4B7E12" w14:textId="77777777" w:rsidR="000A016E" w:rsidRDefault="000A016E" w:rsidP="006717E0">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90</w:t>
    </w:r>
    <w:r>
      <w:rPr>
        <w:rStyle w:val="PageNumber"/>
      </w:rPr>
      <w:fldChar w:fldCharType="end"/>
    </w:r>
  </w:p>
  <w:p w14:paraId="2730791E" w14:textId="77777777" w:rsidR="000A016E" w:rsidRDefault="000A016E" w:rsidP="006717E0">
    <w:pPr>
      <w:pStyle w:val="Footer"/>
    </w:pPr>
  </w:p>
</w:ftr>
</file>

<file path=word/footer2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8B9852" w14:textId="7663A71B" w:rsidR="000A016E" w:rsidRDefault="000A016E" w:rsidP="005A1755">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341</w:t>
    </w:r>
    <w:r>
      <w:rPr>
        <w:rStyle w:val="PageNumber"/>
      </w:rPr>
      <w:fldChar w:fldCharType="end"/>
    </w:r>
  </w:p>
</w:ftr>
</file>

<file path=word/footer2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B4B24" w14:textId="59A76BC5" w:rsidR="000A016E" w:rsidRPr="00364287" w:rsidRDefault="000A016E" w:rsidP="00487B64">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343</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27CF2" w14:textId="1FC0A919" w:rsidR="000A016E" w:rsidRPr="003308C0" w:rsidRDefault="000A016E" w:rsidP="00D17914">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19</w:t>
    </w:r>
    <w:r>
      <w:rPr>
        <w:rStyle w:val="PageNumber"/>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96FF8" w14:textId="77777777" w:rsidR="000A016E" w:rsidRDefault="000A016E" w:rsidP="006717E0">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69195150" w14:textId="77777777" w:rsidR="000A016E" w:rsidRDefault="000A016E" w:rsidP="006717E0">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382710" w14:textId="3D23F561" w:rsidR="000A016E" w:rsidRPr="00D17914" w:rsidRDefault="000A016E" w:rsidP="00D17914">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20</w:t>
    </w:r>
    <w:r>
      <w:rPr>
        <w:rStyle w:val="PageNumber"/>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797F35" w14:textId="077781C3" w:rsidR="000A016E" w:rsidRPr="008203BA" w:rsidRDefault="000A016E" w:rsidP="00DB1C83">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63</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160E07" w14:textId="77777777" w:rsidR="000A016E" w:rsidRDefault="000A016E" w:rsidP="00A70F6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65</w:t>
    </w:r>
    <w:r>
      <w:rPr>
        <w:rStyle w:val="PageNumber"/>
      </w:rPr>
      <w:fldChar w:fldCharType="end"/>
    </w:r>
  </w:p>
  <w:p w14:paraId="681955F5" w14:textId="53CD5660" w:rsidR="000A016E" w:rsidRPr="008203BA" w:rsidRDefault="000A016E" w:rsidP="006717E0">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EEAB6A" w14:textId="77777777" w:rsidR="000A016E" w:rsidRDefault="000A016E" w:rsidP="00A70F6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6</w:t>
    </w:r>
    <w:r>
      <w:rPr>
        <w:rStyle w:val="PageNumber"/>
      </w:rPr>
      <w:fldChar w:fldCharType="end"/>
    </w:r>
  </w:p>
  <w:p w14:paraId="63B10D1A" w14:textId="1BEE8846" w:rsidR="000A016E" w:rsidRDefault="000A016E" w:rsidP="00030709">
    <w:pPr>
      <w:pStyle w:val="Footer"/>
      <w:ind w:right="360"/>
      <w:rPr>
        <w:rStyle w:val="PageNumber"/>
      </w:rPr>
    </w:pPr>
  </w:p>
  <w:p w14:paraId="5A56D871" w14:textId="5ABEC5A4" w:rsidR="000A016E" w:rsidRDefault="000A016E" w:rsidP="006717E0">
    <w:pPr>
      <w:pStyle w:val="Footer"/>
      <w:rPr>
        <w:rStyle w:val="PageNumber"/>
      </w:rPr>
    </w:pPr>
  </w:p>
  <w:p w14:paraId="50BA520C" w14:textId="77777777" w:rsidR="000A016E" w:rsidRDefault="000A016E" w:rsidP="006717E0">
    <w:pPr>
      <w:pStyle w:val="Footer"/>
    </w:pPr>
  </w:p>
  <w:p w14:paraId="5C49CB18" w14:textId="77777777" w:rsidR="000A016E" w:rsidRDefault="000A016E" w:rsidP="006717E0"/>
  <w:p w14:paraId="2D78095B" w14:textId="77777777" w:rsidR="000A016E" w:rsidRDefault="000A016E" w:rsidP="006717E0"/>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D4AF6F" w14:textId="648EC61C" w:rsidR="000A016E" w:rsidRPr="008203BA" w:rsidRDefault="000A016E" w:rsidP="009C0B7E">
    <w:pPr>
      <w:pStyle w:val="Footer"/>
      <w:jc w:val="right"/>
    </w:pPr>
    <w:r>
      <w:rPr>
        <w:rStyle w:val="PageNumber"/>
      </w:rPr>
      <w:fldChar w:fldCharType="begin"/>
    </w:r>
    <w:r>
      <w:rPr>
        <w:rStyle w:val="PageNumber"/>
      </w:rPr>
      <w:instrText xml:space="preserve">PAGE  </w:instrText>
    </w:r>
    <w:r>
      <w:rPr>
        <w:rStyle w:val="PageNumber"/>
      </w:rPr>
      <w:fldChar w:fldCharType="separate"/>
    </w:r>
    <w:r w:rsidR="000C54B8">
      <w:rPr>
        <w:rStyle w:val="PageNumber"/>
        <w:noProof/>
      </w:rPr>
      <w:t>105</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1E7C4" w14:textId="77777777" w:rsidR="000A016E" w:rsidRDefault="000A016E" w:rsidP="006717E0">
      <w:r>
        <w:separator/>
      </w:r>
    </w:p>
    <w:p w14:paraId="243508EC" w14:textId="77777777" w:rsidR="000A016E" w:rsidRDefault="000A016E" w:rsidP="006717E0"/>
  </w:footnote>
  <w:footnote w:type="continuationSeparator" w:id="0">
    <w:p w14:paraId="2ACD3C18" w14:textId="77777777" w:rsidR="000A016E" w:rsidRDefault="000A016E" w:rsidP="006717E0">
      <w:r>
        <w:continuationSeparator/>
      </w:r>
    </w:p>
    <w:p w14:paraId="1E871E6A" w14:textId="77777777" w:rsidR="000A016E" w:rsidRDefault="000A016E" w:rsidP="006717E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939355" w14:textId="77777777" w:rsidR="000A016E" w:rsidRDefault="000A016E" w:rsidP="00756F0E">
    <w:pPr>
      <w:pStyle w:val="Header"/>
      <w:jc w:val="right"/>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DA27C" w14:textId="3E9C5BF3" w:rsidR="000A016E" w:rsidRPr="00D17914" w:rsidRDefault="000A016E" w:rsidP="00756F0E">
    <w:pPr>
      <w:pStyle w:val="Header"/>
      <w:jc w:val="right"/>
      <w:rPr>
        <w:i/>
        <w:sz w:val="16"/>
        <w:szCs w:val="16"/>
      </w:rP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DECE47" w14:textId="77777777" w:rsidR="000A016E" w:rsidRPr="00D17914" w:rsidRDefault="000A016E" w:rsidP="00756F0E">
    <w:pPr>
      <w:pStyle w:val="Header"/>
      <w:jc w:val="right"/>
      <w:rPr>
        <w:i/>
        <w:sz w:val="16"/>
        <w:szCs w:val="16"/>
      </w:rPr>
    </w:pPr>
    <w:r>
      <w:rPr>
        <w:i/>
        <w:sz w:val="16"/>
        <w:szCs w:val="16"/>
      </w:rPr>
      <w:t>Chapter 3: Cross-sectional comparisons of MRI and lung function from the MMAVIC cohort</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99DE63" w14:textId="17F568EA" w:rsidR="000A016E" w:rsidRPr="00D17914" w:rsidRDefault="000A016E" w:rsidP="00756F0E">
    <w:pPr>
      <w:pStyle w:val="Header"/>
      <w:jc w:val="right"/>
      <w:rPr>
        <w:i/>
        <w:sz w:val="16"/>
        <w:szCs w:val="16"/>
      </w:rPr>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452F6" w14:textId="77777777" w:rsidR="000A016E" w:rsidRPr="00D17914" w:rsidRDefault="000A016E" w:rsidP="009C0B7E">
    <w:pPr>
      <w:pStyle w:val="Header"/>
      <w:jc w:val="right"/>
      <w:rPr>
        <w:i/>
        <w:sz w:val="16"/>
        <w:szCs w:val="16"/>
      </w:rPr>
    </w:pPr>
    <w:r>
      <w:rPr>
        <w:i/>
        <w:sz w:val="16"/>
        <w:szCs w:val="16"/>
      </w:rPr>
      <w:t>Chapter 3: Cross-sectional comparisons of MRI and lung function from the MMAVIC cohort</w:t>
    </w:r>
  </w:p>
  <w:p w14:paraId="67D5ED0F" w14:textId="77777777" w:rsidR="000A016E" w:rsidRPr="00D17914" w:rsidRDefault="000A016E" w:rsidP="00756F0E">
    <w:pPr>
      <w:pStyle w:val="Header"/>
      <w:jc w:val="right"/>
      <w:rPr>
        <w:i/>
        <w:sz w:val="16"/>
        <w:szCs w:val="16"/>
      </w:rPr>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19389C" w14:textId="77777777" w:rsidR="000A016E" w:rsidRPr="00D17914" w:rsidRDefault="000A016E" w:rsidP="00756F0E">
    <w:pPr>
      <w:pStyle w:val="Header"/>
      <w:jc w:val="right"/>
      <w:rPr>
        <w:i/>
        <w:sz w:val="16"/>
        <w:szCs w:val="16"/>
      </w:rPr>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6477B9" w14:textId="18895A2D" w:rsidR="000A016E" w:rsidRPr="00D17914" w:rsidRDefault="000A016E" w:rsidP="009C0B7E">
    <w:pPr>
      <w:pStyle w:val="Header"/>
      <w:jc w:val="right"/>
      <w:rPr>
        <w:i/>
        <w:sz w:val="16"/>
        <w:szCs w:val="16"/>
      </w:rPr>
    </w:pPr>
    <w:r>
      <w:rPr>
        <w:i/>
        <w:sz w:val="16"/>
        <w:szCs w:val="16"/>
      </w:rPr>
      <w:t>Chapter 3: Cross-sectional comparisons of MRI and lung function from the MMAVIC cohort</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EF28E0" w14:textId="6AFFF011" w:rsidR="000A016E" w:rsidRPr="00D17914" w:rsidRDefault="000A016E" w:rsidP="009C0B7E">
    <w:pPr>
      <w:pStyle w:val="Header"/>
      <w:jc w:val="right"/>
      <w:rPr>
        <w:i/>
        <w:sz w:val="16"/>
        <w:szCs w:val="16"/>
      </w:rPr>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489FA" w14:textId="77777777" w:rsidR="000A016E" w:rsidRPr="00D17914" w:rsidRDefault="000A016E" w:rsidP="009C0B7E">
    <w:pPr>
      <w:pStyle w:val="Header"/>
      <w:jc w:val="right"/>
      <w:rPr>
        <w:i/>
        <w:sz w:val="16"/>
        <w:szCs w:val="16"/>
      </w:rPr>
    </w:pPr>
    <w:r>
      <w:rPr>
        <w:i/>
        <w:sz w:val="16"/>
        <w:szCs w:val="16"/>
      </w:rPr>
      <w:t>Chapter 3: Cross-sectional comparisons of MRI and lung function from the MMAVIC cohort</w:t>
    </w:r>
  </w:p>
  <w:p w14:paraId="62FFCB3B" w14:textId="77777777" w:rsidR="000A016E" w:rsidRPr="00D17914" w:rsidRDefault="000A016E" w:rsidP="009C0B7E">
    <w:pPr>
      <w:pStyle w:val="Header"/>
      <w:jc w:val="right"/>
      <w:rPr>
        <w:i/>
        <w:sz w:val="16"/>
        <w:szCs w:val="16"/>
      </w:rPr>
    </w:pP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0A674" w14:textId="77777777" w:rsidR="000A016E" w:rsidRPr="00D17914" w:rsidRDefault="000A016E" w:rsidP="009C0B7E">
    <w:pPr>
      <w:pStyle w:val="Header"/>
      <w:jc w:val="right"/>
      <w:rPr>
        <w:i/>
        <w:sz w:val="16"/>
        <w:szCs w:val="16"/>
      </w:rPr>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27CA67" w14:textId="498C898A" w:rsidR="000A016E" w:rsidRPr="00D17914" w:rsidRDefault="000A016E" w:rsidP="009C0B7E">
    <w:pPr>
      <w:pStyle w:val="Header"/>
      <w:jc w:val="right"/>
      <w:rPr>
        <w:i/>
        <w:sz w:val="16"/>
        <w:szCs w:val="16"/>
      </w:rPr>
    </w:pPr>
    <w:r>
      <w:rPr>
        <w:i/>
        <w:sz w:val="16"/>
        <w:szCs w:val="16"/>
      </w:rPr>
      <w:t>Chapter 4: Physiological interventions and the effect on ventilation</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319F80" w14:textId="77777777" w:rsidR="000A016E" w:rsidRDefault="000A016E" w:rsidP="00756F0E">
    <w:pPr>
      <w:pStyle w:val="Header"/>
      <w:jc w:val="right"/>
    </w:pP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984B48" w14:textId="0D8CC088" w:rsidR="000A016E" w:rsidRPr="00D17914" w:rsidRDefault="000A016E" w:rsidP="009C0B7E">
    <w:pPr>
      <w:pStyle w:val="Header"/>
      <w:jc w:val="right"/>
      <w:rPr>
        <w:i/>
        <w:sz w:val="16"/>
        <w:szCs w:val="16"/>
      </w:rPr>
    </w:pPr>
  </w:p>
</w:hdr>
</file>

<file path=word/header2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F5E843" w14:textId="1EDC2D74" w:rsidR="000A016E" w:rsidRPr="00B71DF4" w:rsidRDefault="000A016E" w:rsidP="00B71DF4">
    <w:pPr>
      <w:pStyle w:val="Header"/>
      <w:jc w:val="right"/>
      <w:rPr>
        <w:b/>
        <w:i/>
        <w:sz w:val="16"/>
        <w:szCs w:val="16"/>
      </w:rPr>
    </w:pPr>
    <w:r>
      <w:rPr>
        <w:i/>
        <w:sz w:val="16"/>
        <w:szCs w:val="16"/>
      </w:rPr>
      <w:t>Chapter 5</w:t>
    </w:r>
    <w:r w:rsidRPr="00A374BF">
      <w:rPr>
        <w:i/>
        <w:sz w:val="16"/>
        <w:szCs w:val="16"/>
      </w:rPr>
      <w:t>: The longitudinal relationship between ventilation imaging with lung function</w:t>
    </w:r>
  </w:p>
</w:hdr>
</file>

<file path=word/header2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4EEF44" w14:textId="003DE8C9" w:rsidR="000A016E" w:rsidRPr="00B71DF4" w:rsidRDefault="000A016E" w:rsidP="00B71DF4">
    <w:pPr>
      <w:pStyle w:val="Header"/>
      <w:jc w:val="right"/>
      <w:rPr>
        <w:b/>
        <w:i/>
        <w:sz w:val="16"/>
        <w:szCs w:val="16"/>
      </w:rPr>
    </w:pPr>
  </w:p>
</w:hdr>
</file>

<file path=word/header2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3F32B3" w14:textId="77777777" w:rsidR="000A016E" w:rsidRPr="00B71DF4" w:rsidRDefault="000A016E" w:rsidP="00B71DF4">
    <w:pPr>
      <w:pStyle w:val="Header"/>
      <w:jc w:val="right"/>
      <w:rPr>
        <w:b/>
        <w:i/>
        <w:sz w:val="16"/>
        <w:szCs w:val="16"/>
      </w:rPr>
    </w:pPr>
    <w:r>
      <w:rPr>
        <w:i/>
        <w:sz w:val="16"/>
        <w:szCs w:val="16"/>
      </w:rPr>
      <w:t>Chapter 5</w:t>
    </w:r>
    <w:r w:rsidRPr="00A374BF">
      <w:rPr>
        <w:i/>
        <w:sz w:val="16"/>
        <w:szCs w:val="16"/>
      </w:rPr>
      <w:t>: The longitudinal relationship between ventilation imaging with lung function</w:t>
    </w:r>
  </w:p>
  <w:p w14:paraId="38BF341E" w14:textId="77777777" w:rsidR="000A016E" w:rsidRPr="00B71DF4" w:rsidRDefault="000A016E" w:rsidP="00B71DF4">
    <w:pPr>
      <w:pStyle w:val="Header"/>
      <w:jc w:val="right"/>
      <w:rPr>
        <w:b/>
        <w:i/>
        <w:sz w:val="16"/>
        <w:szCs w:val="16"/>
      </w:rPr>
    </w:pPr>
  </w:p>
</w:hdr>
</file>

<file path=word/header2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70F696" w14:textId="77777777" w:rsidR="000A016E" w:rsidRPr="00B71DF4" w:rsidRDefault="000A016E" w:rsidP="00B71DF4">
    <w:pPr>
      <w:pStyle w:val="Header"/>
      <w:jc w:val="right"/>
      <w:rPr>
        <w:b/>
        <w:i/>
        <w:sz w:val="16"/>
        <w:szCs w:val="16"/>
      </w:rPr>
    </w:pPr>
  </w:p>
</w:hdr>
</file>

<file path=word/header2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204A1" w14:textId="77777777" w:rsidR="000A016E" w:rsidRPr="00B71DF4" w:rsidRDefault="000A016E" w:rsidP="00B71DF4">
    <w:pPr>
      <w:pStyle w:val="Header"/>
      <w:jc w:val="right"/>
      <w:rPr>
        <w:b/>
        <w:i/>
        <w:sz w:val="16"/>
        <w:szCs w:val="16"/>
      </w:rPr>
    </w:pPr>
    <w:r>
      <w:rPr>
        <w:i/>
        <w:sz w:val="16"/>
        <w:szCs w:val="16"/>
      </w:rPr>
      <w:t>Chapter 5</w:t>
    </w:r>
    <w:r w:rsidRPr="00A374BF">
      <w:rPr>
        <w:i/>
        <w:sz w:val="16"/>
        <w:szCs w:val="16"/>
      </w:rPr>
      <w:t>: The longitudinal relationship between ventilation imaging with lung function</w:t>
    </w:r>
  </w:p>
  <w:p w14:paraId="0E707696" w14:textId="77777777" w:rsidR="000A016E" w:rsidRPr="00B71DF4" w:rsidRDefault="000A016E" w:rsidP="00B71DF4">
    <w:pPr>
      <w:pStyle w:val="Header"/>
      <w:jc w:val="right"/>
      <w:rPr>
        <w:b/>
        <w:i/>
        <w:sz w:val="16"/>
        <w:szCs w:val="16"/>
      </w:rPr>
    </w:pPr>
  </w:p>
</w:hdr>
</file>

<file path=word/header2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30D1AB" w14:textId="77777777" w:rsidR="000A016E" w:rsidRPr="00B71DF4" w:rsidRDefault="000A016E" w:rsidP="00B71DF4">
    <w:pPr>
      <w:pStyle w:val="Header"/>
      <w:jc w:val="right"/>
      <w:rPr>
        <w:b/>
        <w:i/>
        <w:sz w:val="16"/>
        <w:szCs w:val="16"/>
      </w:rPr>
    </w:pPr>
    <w:r>
      <w:rPr>
        <w:i/>
        <w:sz w:val="16"/>
        <w:szCs w:val="16"/>
      </w:rPr>
      <w:t>Chapter 5</w:t>
    </w:r>
    <w:r w:rsidRPr="00A374BF">
      <w:rPr>
        <w:i/>
        <w:sz w:val="16"/>
        <w:szCs w:val="16"/>
      </w:rPr>
      <w:t>: The longitudinal relationship between ventilation imaging with lung function</w:t>
    </w:r>
  </w:p>
  <w:p w14:paraId="65838FCE" w14:textId="77777777" w:rsidR="000A016E" w:rsidRPr="00B71DF4" w:rsidRDefault="000A016E" w:rsidP="00B71DF4">
    <w:pPr>
      <w:pStyle w:val="Header"/>
      <w:jc w:val="right"/>
      <w:rPr>
        <w:b/>
        <w:i/>
        <w:sz w:val="16"/>
        <w:szCs w:val="16"/>
      </w:rPr>
    </w:pPr>
  </w:p>
</w:hdr>
</file>

<file path=word/header2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B4C82" w14:textId="77777777" w:rsidR="000A016E" w:rsidRPr="00B71DF4" w:rsidRDefault="000A016E" w:rsidP="00B71DF4">
    <w:pPr>
      <w:pStyle w:val="Header"/>
      <w:jc w:val="right"/>
      <w:rPr>
        <w:b/>
        <w:i/>
        <w:sz w:val="16"/>
        <w:szCs w:val="16"/>
      </w:rPr>
    </w:pPr>
  </w:p>
</w:hdr>
</file>

<file path=word/header2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775157" w14:textId="12782DAE" w:rsidR="000A016E" w:rsidRPr="00B71DF4" w:rsidRDefault="000A016E" w:rsidP="00B71DF4">
    <w:pPr>
      <w:pStyle w:val="Header"/>
      <w:jc w:val="right"/>
      <w:rPr>
        <w:b/>
        <w:i/>
        <w:sz w:val="16"/>
        <w:szCs w:val="16"/>
      </w:rPr>
    </w:pPr>
  </w:p>
</w:hdr>
</file>

<file path=word/header2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5C9819" w14:textId="77777777" w:rsidR="000A016E" w:rsidRPr="00B71DF4" w:rsidRDefault="000A016E" w:rsidP="00B71DF4">
    <w:pPr>
      <w:pStyle w:val="Header"/>
      <w:jc w:val="right"/>
      <w:rPr>
        <w:i/>
        <w:sz w:val="16"/>
        <w:szCs w:val="16"/>
      </w:rPr>
    </w:pPr>
    <w:r w:rsidRPr="00B71DF4">
      <w:rPr>
        <w:i/>
        <w:sz w:val="16"/>
        <w:szCs w:val="16"/>
      </w:rPr>
      <w:t>Chapter 6: The utility of ventilation MRI in other paediatric disorders</w:t>
    </w:r>
  </w:p>
  <w:p w14:paraId="4BC5CD2A" w14:textId="77777777" w:rsidR="000A016E" w:rsidRPr="00B71DF4" w:rsidRDefault="000A016E" w:rsidP="00B71DF4">
    <w:pPr>
      <w:pStyle w:val="Header"/>
      <w:jc w:val="right"/>
      <w:rPr>
        <w:b/>
        <w:i/>
        <w:sz w:val="16"/>
        <w:szCs w:val="16"/>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9DA19" w14:textId="65C0A84D" w:rsidR="000A016E" w:rsidRPr="00D17914" w:rsidRDefault="000A016E" w:rsidP="00756F0E">
    <w:pPr>
      <w:pStyle w:val="Header"/>
      <w:jc w:val="right"/>
      <w:rPr>
        <w:i/>
        <w:sz w:val="16"/>
        <w:szCs w:val="16"/>
      </w:rPr>
    </w:pPr>
    <w:r w:rsidRPr="00D17914">
      <w:rPr>
        <w:i/>
        <w:sz w:val="16"/>
        <w:szCs w:val="16"/>
      </w:rPr>
      <w:t>Chapter 1: Background and Introduction</w:t>
    </w:r>
  </w:p>
</w:hdr>
</file>

<file path=word/header3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D6660B" w14:textId="77777777" w:rsidR="000A016E" w:rsidRPr="00B71DF4" w:rsidRDefault="000A016E" w:rsidP="00B71DF4">
    <w:pPr>
      <w:pStyle w:val="Header"/>
      <w:jc w:val="right"/>
      <w:rPr>
        <w:b/>
        <w:i/>
        <w:sz w:val="16"/>
        <w:szCs w:val="16"/>
      </w:rPr>
    </w:pPr>
  </w:p>
</w:hdr>
</file>

<file path=word/header3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8D2C6" w14:textId="77777777" w:rsidR="000A016E" w:rsidRPr="00B71DF4" w:rsidRDefault="000A016E" w:rsidP="00B71DF4">
    <w:pPr>
      <w:pStyle w:val="Header"/>
      <w:jc w:val="right"/>
      <w:rPr>
        <w:i/>
        <w:sz w:val="16"/>
        <w:szCs w:val="16"/>
      </w:rPr>
    </w:pPr>
    <w:r w:rsidRPr="00B71DF4">
      <w:rPr>
        <w:i/>
        <w:sz w:val="16"/>
        <w:szCs w:val="16"/>
      </w:rPr>
      <w:t>Chapter 6: The utility of ventilation MRI in other paediatric disorders</w:t>
    </w:r>
  </w:p>
  <w:p w14:paraId="6281FAA1" w14:textId="77777777" w:rsidR="000A016E" w:rsidRPr="00B71DF4" w:rsidRDefault="000A016E" w:rsidP="00B71DF4">
    <w:pPr>
      <w:pStyle w:val="Header"/>
      <w:jc w:val="right"/>
      <w:rPr>
        <w:b/>
        <w:i/>
        <w:sz w:val="16"/>
        <w:szCs w:val="16"/>
      </w:rPr>
    </w:pPr>
  </w:p>
</w:hdr>
</file>

<file path=word/header3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C39416" w14:textId="77777777" w:rsidR="000A016E" w:rsidRPr="00B71DF4" w:rsidRDefault="000A016E" w:rsidP="00B71DF4">
    <w:pPr>
      <w:pStyle w:val="Header"/>
      <w:jc w:val="right"/>
      <w:rPr>
        <w:b/>
        <w:i/>
        <w:sz w:val="16"/>
        <w:szCs w:val="16"/>
      </w:rPr>
    </w:pPr>
  </w:p>
</w:hdr>
</file>

<file path=word/header3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4B82B3" w14:textId="77777777" w:rsidR="000A016E" w:rsidRPr="00B71DF4" w:rsidRDefault="000A016E" w:rsidP="00B71DF4">
    <w:pPr>
      <w:pStyle w:val="Header"/>
      <w:jc w:val="right"/>
      <w:rPr>
        <w:i/>
        <w:sz w:val="16"/>
        <w:szCs w:val="16"/>
      </w:rPr>
    </w:pPr>
    <w:r w:rsidRPr="00B71DF4">
      <w:rPr>
        <w:i/>
        <w:sz w:val="16"/>
        <w:szCs w:val="16"/>
      </w:rPr>
      <w:t>Chapter 6: The utility of ventilation MRI in other paediatric disorders</w:t>
    </w:r>
  </w:p>
  <w:p w14:paraId="7E6C3C20" w14:textId="77777777" w:rsidR="000A016E" w:rsidRPr="00B71DF4" w:rsidRDefault="000A016E" w:rsidP="00B71DF4">
    <w:pPr>
      <w:pStyle w:val="Header"/>
      <w:jc w:val="right"/>
      <w:rPr>
        <w:b/>
        <w:i/>
        <w:sz w:val="16"/>
        <w:szCs w:val="16"/>
      </w:rPr>
    </w:pPr>
  </w:p>
</w:hdr>
</file>

<file path=word/header3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A7E3FB" w14:textId="77777777" w:rsidR="000A016E" w:rsidRPr="00B71DF4" w:rsidRDefault="000A016E" w:rsidP="00B71DF4">
    <w:pPr>
      <w:pStyle w:val="Header"/>
      <w:jc w:val="right"/>
      <w:rPr>
        <w:b/>
        <w:i/>
        <w:sz w:val="16"/>
        <w:szCs w:val="16"/>
      </w:rPr>
    </w:pPr>
  </w:p>
</w:hdr>
</file>

<file path=word/header3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71816B" w14:textId="69509C71" w:rsidR="000A016E" w:rsidRPr="00FC0F8B" w:rsidRDefault="000A016E" w:rsidP="00B71DF4">
    <w:pPr>
      <w:pStyle w:val="Header"/>
      <w:jc w:val="right"/>
      <w:rPr>
        <w:i/>
        <w:sz w:val="16"/>
        <w:szCs w:val="16"/>
      </w:rPr>
    </w:pPr>
    <w:r w:rsidRPr="00FC0F8B">
      <w:rPr>
        <w:i/>
        <w:sz w:val="16"/>
        <w:szCs w:val="16"/>
      </w:rPr>
      <w:t>Chapter 7: Conclusions, limitations and future work</w:t>
    </w:r>
  </w:p>
</w:hdr>
</file>

<file path=word/header3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0D1E85" w14:textId="03588DCA" w:rsidR="000A016E" w:rsidRPr="00FC0F8B" w:rsidRDefault="000A016E" w:rsidP="00B71DF4">
    <w:pPr>
      <w:pStyle w:val="Header"/>
      <w:jc w:val="right"/>
      <w:rPr>
        <w:i/>
        <w:sz w:val="16"/>
        <w:szCs w:val="16"/>
      </w:rPr>
    </w:pPr>
  </w:p>
</w:hdr>
</file>

<file path=word/header3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288ADD" w14:textId="736405D1" w:rsidR="000A016E" w:rsidRPr="00FC0F8B" w:rsidRDefault="000A016E" w:rsidP="00B71DF4">
    <w:pPr>
      <w:pStyle w:val="Header"/>
      <w:jc w:val="right"/>
      <w:rPr>
        <w:i/>
        <w:sz w:val="16"/>
        <w:szCs w:val="16"/>
      </w:rPr>
    </w:pPr>
    <w:r>
      <w:rPr>
        <w:i/>
        <w:sz w:val="16"/>
        <w:szCs w:val="16"/>
      </w:rPr>
      <w:t>Bibliography</w:t>
    </w:r>
  </w:p>
</w:hdr>
</file>

<file path=word/header3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24B725" w14:textId="5992EFB7" w:rsidR="000A016E" w:rsidRPr="00FC0F8B" w:rsidRDefault="000A016E" w:rsidP="00B71DF4">
    <w:pPr>
      <w:pStyle w:val="Header"/>
      <w:jc w:val="right"/>
      <w:rPr>
        <w:i/>
        <w:sz w:val="16"/>
        <w:szCs w:val="16"/>
      </w:rPr>
    </w:pPr>
  </w:p>
</w:hdr>
</file>

<file path=word/header3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0466DA" w14:textId="77777777" w:rsidR="000A016E" w:rsidRPr="00FC0F8B" w:rsidRDefault="000A016E" w:rsidP="00B71DF4">
    <w:pPr>
      <w:pStyle w:val="Header"/>
      <w:jc w:val="right"/>
      <w:rPr>
        <w:i/>
        <w:sz w:val="16"/>
        <w:szCs w:val="16"/>
      </w:rP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C99F4C" w14:textId="77777777" w:rsidR="000A016E" w:rsidRPr="00D17914" w:rsidRDefault="000A016E" w:rsidP="00756F0E">
    <w:pPr>
      <w:pStyle w:val="Header"/>
      <w:jc w:val="right"/>
      <w:rPr>
        <w:i/>
        <w:sz w:val="16"/>
        <w:szCs w:val="16"/>
      </w:rPr>
    </w:pPr>
  </w:p>
</w:hdr>
</file>

<file path=word/header4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CC5F4C" w14:textId="1F70C8D8" w:rsidR="000A016E" w:rsidRPr="00FC0F8B" w:rsidRDefault="000A016E" w:rsidP="00B71DF4">
    <w:pPr>
      <w:pStyle w:val="Header"/>
      <w:jc w:val="right"/>
      <w:rPr>
        <w:i/>
        <w:sz w:val="16"/>
        <w:szCs w:val="16"/>
      </w:rPr>
    </w:pPr>
    <w:r>
      <w:rPr>
        <w:i/>
        <w:sz w:val="16"/>
        <w:szCs w:val="16"/>
      </w:rPr>
      <w:t>Appendix list</w:t>
    </w:r>
  </w:p>
</w:hdr>
</file>

<file path=word/header4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934A5" w14:textId="23358545" w:rsidR="000A016E" w:rsidRPr="00FC0F8B" w:rsidRDefault="000A016E" w:rsidP="00B71DF4">
    <w:pPr>
      <w:pStyle w:val="Header"/>
      <w:jc w:val="right"/>
      <w:rPr>
        <w:i/>
        <w:sz w:val="16"/>
        <w:szCs w:val="16"/>
      </w:rPr>
    </w:pPr>
  </w:p>
</w:hdr>
</file>

<file path=word/header4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43FF66" w14:textId="32DD5695" w:rsidR="000A016E" w:rsidRPr="00B71DF4" w:rsidRDefault="000A016E" w:rsidP="00FC0F8B">
    <w:pPr>
      <w:pStyle w:val="Header"/>
      <w:jc w:val="right"/>
      <w:rPr>
        <w:i/>
        <w:sz w:val="16"/>
        <w:szCs w:val="16"/>
      </w:rPr>
    </w:pPr>
    <w:r>
      <w:rPr>
        <w:i/>
        <w:sz w:val="16"/>
        <w:szCs w:val="16"/>
      </w:rPr>
      <w:t>Appendix list</w:t>
    </w:r>
  </w:p>
  <w:p w14:paraId="374D3701" w14:textId="77777777" w:rsidR="000A016E" w:rsidRPr="00FC0F8B" w:rsidRDefault="000A016E" w:rsidP="00B71DF4">
    <w:pPr>
      <w:pStyle w:val="Header"/>
      <w:jc w:val="right"/>
      <w:rPr>
        <w:i/>
        <w:sz w:val="16"/>
        <w:szCs w:val="16"/>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DF0618" w14:textId="34D13809" w:rsidR="000A016E" w:rsidRPr="00D17914" w:rsidRDefault="000A016E" w:rsidP="00756F0E">
    <w:pPr>
      <w:pStyle w:val="Header"/>
      <w:jc w:val="right"/>
      <w:rPr>
        <w:i/>
        <w:sz w:val="16"/>
        <w:szCs w:val="16"/>
      </w:rPr>
    </w:pPr>
    <w:r>
      <w:rPr>
        <w:i/>
        <w:sz w:val="16"/>
        <w:szCs w:val="16"/>
      </w:rPr>
      <w:t>Chapter 2: Overarching Study Methods</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C59980" w14:textId="7E9EB10B" w:rsidR="000A016E" w:rsidRPr="00D17914" w:rsidRDefault="000A016E" w:rsidP="00756F0E">
    <w:pPr>
      <w:pStyle w:val="Header"/>
      <w:jc w:val="right"/>
      <w:rPr>
        <w:i/>
        <w:sz w:val="16"/>
        <w:szCs w:val="16"/>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D5F48" w14:textId="0518DB8D" w:rsidR="000A016E" w:rsidRPr="00D17914" w:rsidRDefault="000A016E" w:rsidP="00756F0E">
    <w:pPr>
      <w:pStyle w:val="Header"/>
      <w:jc w:val="right"/>
      <w:rPr>
        <w:i/>
        <w:sz w:val="16"/>
        <w:szCs w:val="16"/>
      </w:rPr>
    </w:pPr>
    <w:r>
      <w:rPr>
        <w:i/>
        <w:sz w:val="16"/>
        <w:szCs w:val="16"/>
      </w:rPr>
      <w:t>Chapter 2: Overarching Study Methods</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9259B6" w14:textId="1D8857E3" w:rsidR="000A016E" w:rsidRPr="00D17914" w:rsidRDefault="000A016E" w:rsidP="00756F0E">
    <w:pPr>
      <w:pStyle w:val="Header"/>
      <w:jc w:val="right"/>
      <w:rPr>
        <w:i/>
        <w:sz w:val="16"/>
        <w:szCs w:val="16"/>
      </w:rP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7C5DB6" w14:textId="2923F28C" w:rsidR="000A016E" w:rsidRPr="00D17914" w:rsidRDefault="000A016E" w:rsidP="00756F0E">
    <w:pPr>
      <w:pStyle w:val="Header"/>
      <w:jc w:val="right"/>
      <w:rPr>
        <w:i/>
        <w:sz w:val="16"/>
        <w:szCs w:val="16"/>
      </w:rPr>
    </w:pPr>
    <w:r>
      <w:rPr>
        <w:i/>
        <w:sz w:val="16"/>
        <w:szCs w:val="16"/>
      </w:rPr>
      <w:t>Chapter 2: Overarching Study Method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53B07"/>
    <w:multiLevelType w:val="hybridMultilevel"/>
    <w:tmpl w:val="8B163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855D28"/>
    <w:multiLevelType w:val="multilevel"/>
    <w:tmpl w:val="B220E3C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09A533E8"/>
    <w:multiLevelType w:val="hybridMultilevel"/>
    <w:tmpl w:val="B5FAE4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48A2550"/>
    <w:multiLevelType w:val="hybridMultilevel"/>
    <w:tmpl w:val="59406C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9C6587"/>
    <w:multiLevelType w:val="hybridMultilevel"/>
    <w:tmpl w:val="12EE9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D7A5477"/>
    <w:multiLevelType w:val="hybridMultilevel"/>
    <w:tmpl w:val="E2A6A4CA"/>
    <w:lvl w:ilvl="0" w:tplc="59F0A8CA">
      <w:start w:val="1"/>
      <w:numFmt w:val="decimal"/>
      <w:lvlText w:val="(%1)"/>
      <w:lvlJc w:val="left"/>
      <w:pPr>
        <w:ind w:left="1620" w:hanging="42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6">
    <w:nsid w:val="350E05C8"/>
    <w:multiLevelType w:val="hybridMultilevel"/>
    <w:tmpl w:val="DC58D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59A1F7E"/>
    <w:multiLevelType w:val="hybridMultilevel"/>
    <w:tmpl w:val="15F22C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B2F40E2"/>
    <w:multiLevelType w:val="hybridMultilevel"/>
    <w:tmpl w:val="659A3E16"/>
    <w:lvl w:ilvl="0" w:tplc="6C6274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B643762"/>
    <w:multiLevelType w:val="hybridMultilevel"/>
    <w:tmpl w:val="BBF09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1E36887"/>
    <w:multiLevelType w:val="hybridMultilevel"/>
    <w:tmpl w:val="88AE05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23E14F8"/>
    <w:multiLevelType w:val="hybridMultilevel"/>
    <w:tmpl w:val="4D44A5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DE6AAA"/>
    <w:multiLevelType w:val="hybridMultilevel"/>
    <w:tmpl w:val="0ADE495E"/>
    <w:lvl w:ilvl="0" w:tplc="10E6C1F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5E640C5"/>
    <w:multiLevelType w:val="hybridMultilevel"/>
    <w:tmpl w:val="E2985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8354F66"/>
    <w:multiLevelType w:val="hybridMultilevel"/>
    <w:tmpl w:val="7F3EF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8937DDA"/>
    <w:multiLevelType w:val="hybridMultilevel"/>
    <w:tmpl w:val="7006F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D460FB"/>
    <w:multiLevelType w:val="hybridMultilevel"/>
    <w:tmpl w:val="FDAAF500"/>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720" w:hanging="360"/>
      </w:pPr>
      <w:rPr>
        <w:rFonts w:ascii="Symbol" w:hAnsi="Symbol" w:hint="default"/>
      </w:r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3204723"/>
    <w:multiLevelType w:val="multilevel"/>
    <w:tmpl w:val="BEBCEA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53430665"/>
    <w:multiLevelType w:val="hybridMultilevel"/>
    <w:tmpl w:val="E0862F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6246209"/>
    <w:multiLevelType w:val="hybridMultilevel"/>
    <w:tmpl w:val="5F9664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63D3336"/>
    <w:multiLevelType w:val="multilevel"/>
    <w:tmpl w:val="D774F87E"/>
    <w:lvl w:ilvl="0">
      <w:start w:val="1"/>
      <w:numFmt w:val="bullet"/>
      <w:lvlText w:val=""/>
      <w:lvlJc w:val="left"/>
      <w:pPr>
        <w:tabs>
          <w:tab w:val="num" w:pos="1080"/>
        </w:tabs>
        <w:ind w:left="1080" w:hanging="360"/>
      </w:pPr>
      <w:rPr>
        <w:rFonts w:ascii="Symbol" w:hAnsi="Symbol" w:hint="default"/>
        <w:sz w:val="20"/>
      </w:rPr>
    </w:lvl>
    <w:lvl w:ilvl="1">
      <w:start w:val="1"/>
      <w:numFmt w:val="bullet"/>
      <w:lvlText w:val="-"/>
      <w:lvlJc w:val="left"/>
      <w:pPr>
        <w:ind w:left="1800" w:hanging="360"/>
      </w:pPr>
      <w:rPr>
        <w:rFonts w:ascii="Cambria" w:eastAsiaTheme="minorEastAsia" w:hAnsi="Cambria" w:cstheme="minorBidi" w:hint="default"/>
      </w:rPr>
    </w:lvl>
    <w:lvl w:ilvl="2">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1">
    <w:nsid w:val="5912533C"/>
    <w:multiLevelType w:val="hybridMultilevel"/>
    <w:tmpl w:val="E82A4B3E"/>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BAD468F"/>
    <w:multiLevelType w:val="hybridMultilevel"/>
    <w:tmpl w:val="66C28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CF45244"/>
    <w:multiLevelType w:val="hybridMultilevel"/>
    <w:tmpl w:val="90DCC3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5D06060E"/>
    <w:multiLevelType w:val="hybridMultilevel"/>
    <w:tmpl w:val="0CDCA5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F3F4B82"/>
    <w:multiLevelType w:val="hybridMultilevel"/>
    <w:tmpl w:val="44943D1A"/>
    <w:lvl w:ilvl="0" w:tplc="08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41E1346"/>
    <w:multiLevelType w:val="hybridMultilevel"/>
    <w:tmpl w:val="23083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B71201E"/>
    <w:multiLevelType w:val="multilevel"/>
    <w:tmpl w:val="08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6CCE76BF"/>
    <w:multiLevelType w:val="hybridMultilevel"/>
    <w:tmpl w:val="BA560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009565E"/>
    <w:multiLevelType w:val="hybridMultilevel"/>
    <w:tmpl w:val="2EF27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1355BBD"/>
    <w:multiLevelType w:val="hybridMultilevel"/>
    <w:tmpl w:val="D01EA0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37F1929"/>
    <w:multiLevelType w:val="hybridMultilevel"/>
    <w:tmpl w:val="67CED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52D16F8"/>
    <w:multiLevelType w:val="multilevel"/>
    <w:tmpl w:val="B21C663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3">
    <w:nsid w:val="75D1286B"/>
    <w:multiLevelType w:val="hybridMultilevel"/>
    <w:tmpl w:val="916428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7969025E"/>
    <w:multiLevelType w:val="hybridMultilevel"/>
    <w:tmpl w:val="B658E01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CDF4312"/>
    <w:multiLevelType w:val="hybridMultilevel"/>
    <w:tmpl w:val="A5C2A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8"/>
  </w:num>
  <w:num w:numId="3">
    <w:abstractNumId w:val="11"/>
  </w:num>
  <w:num w:numId="4">
    <w:abstractNumId w:val="15"/>
  </w:num>
  <w:num w:numId="5">
    <w:abstractNumId w:val="20"/>
  </w:num>
  <w:num w:numId="6">
    <w:abstractNumId w:val="32"/>
  </w:num>
  <w:num w:numId="7">
    <w:abstractNumId w:val="3"/>
  </w:num>
  <w:num w:numId="8">
    <w:abstractNumId w:val="23"/>
  </w:num>
  <w:num w:numId="9">
    <w:abstractNumId w:val="33"/>
  </w:num>
  <w:num w:numId="10">
    <w:abstractNumId w:val="29"/>
  </w:num>
  <w:num w:numId="11">
    <w:abstractNumId w:val="14"/>
  </w:num>
  <w:num w:numId="12">
    <w:abstractNumId w:val="5"/>
  </w:num>
  <w:num w:numId="13">
    <w:abstractNumId w:val="8"/>
  </w:num>
  <w:num w:numId="14">
    <w:abstractNumId w:val="12"/>
  </w:num>
  <w:num w:numId="15">
    <w:abstractNumId w:val="9"/>
  </w:num>
  <w:num w:numId="16">
    <w:abstractNumId w:val="28"/>
  </w:num>
  <w:num w:numId="17">
    <w:abstractNumId w:val="4"/>
  </w:num>
  <w:num w:numId="18">
    <w:abstractNumId w:val="17"/>
  </w:num>
  <w:num w:numId="19">
    <w:abstractNumId w:val="27"/>
  </w:num>
  <w:num w:numId="20">
    <w:abstractNumId w:val="10"/>
  </w:num>
  <w:num w:numId="21">
    <w:abstractNumId w:val="7"/>
  </w:num>
  <w:num w:numId="22">
    <w:abstractNumId w:val="35"/>
  </w:num>
  <w:num w:numId="23">
    <w:abstractNumId w:val="31"/>
  </w:num>
  <w:num w:numId="24">
    <w:abstractNumId w:val="13"/>
  </w:num>
  <w:num w:numId="25">
    <w:abstractNumId w:val="22"/>
  </w:num>
  <w:num w:numId="26">
    <w:abstractNumId w:val="0"/>
  </w:num>
  <w:num w:numId="27">
    <w:abstractNumId w:val="24"/>
  </w:num>
  <w:num w:numId="28">
    <w:abstractNumId w:val="26"/>
  </w:num>
  <w:num w:numId="29">
    <w:abstractNumId w:val="19"/>
  </w:num>
  <w:num w:numId="30">
    <w:abstractNumId w:val="6"/>
  </w:num>
  <w:num w:numId="31">
    <w:abstractNumId w:val="2"/>
  </w:num>
  <w:num w:numId="32">
    <w:abstractNumId w:val="25"/>
  </w:num>
  <w:num w:numId="33">
    <w:abstractNumId w:val="21"/>
  </w:num>
  <w:num w:numId="34">
    <w:abstractNumId w:val="16"/>
  </w:num>
  <w:num w:numId="35">
    <w:abstractNumId w:val="30"/>
  </w:num>
  <w:num w:numId="36">
    <w:abstractNumId w:val="34"/>
  </w:num>
  <w:numIdMacAtCleanup w:val="2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ie Smith">
    <w15:presenceInfo w15:providerId="None" w15:userId="Laurie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r5wspr9dw2dxne92x4v99s69xa59dv092es&quot;&gt;Master library 050719&lt;record-ids&gt;&lt;item&gt;1&lt;/item&gt;&lt;item&gt;10&lt;/item&gt;&lt;item&gt;22&lt;/item&gt;&lt;item&gt;25&lt;/item&gt;&lt;item&gt;26&lt;/item&gt;&lt;item&gt;29&lt;/item&gt;&lt;item&gt;45&lt;/item&gt;&lt;item&gt;117&lt;/item&gt;&lt;item&gt;127&lt;/item&gt;&lt;item&gt;135&lt;/item&gt;&lt;item&gt;141&lt;/item&gt;&lt;item&gt;142&lt;/item&gt;&lt;item&gt;149&lt;/item&gt;&lt;item&gt;152&lt;/item&gt;&lt;item&gt;154&lt;/item&gt;&lt;item&gt;221&lt;/item&gt;&lt;item&gt;234&lt;/item&gt;&lt;item&gt;240&lt;/item&gt;&lt;item&gt;268&lt;/item&gt;&lt;item&gt;270&lt;/item&gt;&lt;item&gt;277&lt;/item&gt;&lt;item&gt;278&lt;/item&gt;&lt;item&gt;287&lt;/item&gt;&lt;item&gt;452&lt;/item&gt;&lt;item&gt;594&lt;/item&gt;&lt;item&gt;598&lt;/item&gt;&lt;item&gt;599&lt;/item&gt;&lt;item&gt;600&lt;/item&gt;&lt;item&gt;603&lt;/item&gt;&lt;item&gt;609&lt;/item&gt;&lt;item&gt;610&lt;/item&gt;&lt;item&gt;625&lt;/item&gt;&lt;item&gt;651&lt;/item&gt;&lt;item&gt;654&lt;/item&gt;&lt;item&gt;661&lt;/item&gt;&lt;item&gt;675&lt;/item&gt;&lt;item&gt;686&lt;/item&gt;&lt;item&gt;689&lt;/item&gt;&lt;item&gt;690&lt;/item&gt;&lt;item&gt;692&lt;/item&gt;&lt;item&gt;697&lt;/item&gt;&lt;item&gt;698&lt;/item&gt;&lt;item&gt;709&lt;/item&gt;&lt;item&gt;715&lt;/item&gt;&lt;item&gt;716&lt;/item&gt;&lt;item&gt;724&lt;/item&gt;&lt;item&gt;726&lt;/item&gt;&lt;item&gt;727&lt;/item&gt;&lt;item&gt;729&lt;/item&gt;&lt;item&gt;730&lt;/item&gt;&lt;item&gt;732&lt;/item&gt;&lt;item&gt;737&lt;/item&gt;&lt;item&gt;741&lt;/item&gt;&lt;item&gt;751&lt;/item&gt;&lt;item&gt;792&lt;/item&gt;&lt;item&gt;793&lt;/item&gt;&lt;item&gt;794&lt;/item&gt;&lt;item&gt;795&lt;/item&gt;&lt;item&gt;796&lt;/item&gt;&lt;item&gt;797&lt;/item&gt;&lt;item&gt;803&lt;/item&gt;&lt;item&gt;804&lt;/item&gt;&lt;item&gt;806&lt;/item&gt;&lt;item&gt;820&lt;/item&gt;&lt;item&gt;823&lt;/item&gt;&lt;item&gt;850&lt;/item&gt;&lt;item&gt;852&lt;/item&gt;&lt;item&gt;856&lt;/item&gt;&lt;item&gt;982&lt;/item&gt;&lt;item&gt;985&lt;/item&gt;&lt;item&gt;1001&lt;/item&gt;&lt;item&gt;1004&lt;/item&gt;&lt;item&gt;1008&lt;/item&gt;&lt;item&gt;1011&lt;/item&gt;&lt;item&gt;1012&lt;/item&gt;&lt;item&gt;1014&lt;/item&gt;&lt;item&gt;1017&lt;/item&gt;&lt;item&gt;1039&lt;/item&gt;&lt;item&gt;1042&lt;/item&gt;&lt;item&gt;1101&lt;/item&gt;&lt;item&gt;1120&lt;/item&gt;&lt;item&gt;1160&lt;/item&gt;&lt;item&gt;1165&lt;/item&gt;&lt;item&gt;1176&lt;/item&gt;&lt;item&gt;1182&lt;/item&gt;&lt;item&gt;1186&lt;/item&gt;&lt;item&gt;1202&lt;/item&gt;&lt;item&gt;1210&lt;/item&gt;&lt;item&gt;1211&lt;/item&gt;&lt;item&gt;1220&lt;/item&gt;&lt;item&gt;1221&lt;/item&gt;&lt;item&gt;1230&lt;/item&gt;&lt;item&gt;1238&lt;/item&gt;&lt;item&gt;1270&lt;/item&gt;&lt;item&gt;1284&lt;/item&gt;&lt;item&gt;1292&lt;/item&gt;&lt;item&gt;1299&lt;/item&gt;&lt;item&gt;1304&lt;/item&gt;&lt;item&gt;1307&lt;/item&gt;&lt;item&gt;1311&lt;/item&gt;&lt;item&gt;1314&lt;/item&gt;&lt;item&gt;1316&lt;/item&gt;&lt;item&gt;1320&lt;/item&gt;&lt;item&gt;1325&lt;/item&gt;&lt;item&gt;1327&lt;/item&gt;&lt;item&gt;1330&lt;/item&gt;&lt;item&gt;1340&lt;/item&gt;&lt;item&gt;1342&lt;/item&gt;&lt;item&gt;1348&lt;/item&gt;&lt;item&gt;1350&lt;/item&gt;&lt;item&gt;1351&lt;/item&gt;&lt;item&gt;1354&lt;/item&gt;&lt;item&gt;1379&lt;/item&gt;&lt;item&gt;1389&lt;/item&gt;&lt;item&gt;1395&lt;/item&gt;&lt;item&gt;1398&lt;/item&gt;&lt;item&gt;1401&lt;/item&gt;&lt;item&gt;1434&lt;/item&gt;&lt;item&gt;1444&lt;/item&gt;&lt;item&gt;1447&lt;/item&gt;&lt;item&gt;1448&lt;/item&gt;&lt;item&gt;1449&lt;/item&gt;&lt;item&gt;1457&lt;/item&gt;&lt;item&gt;1458&lt;/item&gt;&lt;item&gt;1459&lt;/item&gt;&lt;item&gt;1553&lt;/item&gt;&lt;item&gt;1554&lt;/item&gt;&lt;item&gt;1562&lt;/item&gt;&lt;item&gt;1567&lt;/item&gt;&lt;item&gt;1572&lt;/item&gt;&lt;item&gt;1580&lt;/item&gt;&lt;item&gt;1583&lt;/item&gt;&lt;item&gt;1601&lt;/item&gt;&lt;item&gt;1602&lt;/item&gt;&lt;item&gt;1603&lt;/item&gt;&lt;item&gt;1607&lt;/item&gt;&lt;item&gt;1612&lt;/item&gt;&lt;item&gt;1616&lt;/item&gt;&lt;item&gt;1621&lt;/item&gt;&lt;item&gt;1637&lt;/item&gt;&lt;item&gt;1641&lt;/item&gt;&lt;item&gt;1654&lt;/item&gt;&lt;item&gt;1659&lt;/item&gt;&lt;item&gt;1661&lt;/item&gt;&lt;item&gt;1662&lt;/item&gt;&lt;item&gt;1675&lt;/item&gt;&lt;item&gt;1677&lt;/item&gt;&lt;item&gt;1678&lt;/item&gt;&lt;item&gt;1681&lt;/item&gt;&lt;item&gt;1683&lt;/item&gt;&lt;item&gt;1684&lt;/item&gt;&lt;item&gt;1685&lt;/item&gt;&lt;item&gt;1690&lt;/item&gt;&lt;item&gt;1691&lt;/item&gt;&lt;item&gt;1692&lt;/item&gt;&lt;item&gt;1694&lt;/item&gt;&lt;item&gt;1697&lt;/item&gt;&lt;item&gt;1700&lt;/item&gt;&lt;item&gt;1701&lt;/item&gt;&lt;item&gt;1702&lt;/item&gt;&lt;item&gt;1703&lt;/item&gt;&lt;item&gt;1704&lt;/item&gt;&lt;item&gt;1724&lt;/item&gt;&lt;item&gt;1730&lt;/item&gt;&lt;item&gt;1731&lt;/item&gt;&lt;item&gt;1744&lt;/item&gt;&lt;item&gt;1753&lt;/item&gt;&lt;item&gt;1755&lt;/item&gt;&lt;item&gt;1756&lt;/item&gt;&lt;item&gt;1757&lt;/item&gt;&lt;item&gt;1760&lt;/item&gt;&lt;item&gt;1766&lt;/item&gt;&lt;item&gt;1768&lt;/item&gt;&lt;item&gt;1769&lt;/item&gt;&lt;item&gt;1770&lt;/item&gt;&lt;item&gt;1780&lt;/item&gt;&lt;item&gt;1784&lt;/item&gt;&lt;item&gt;1799&lt;/item&gt;&lt;item&gt;1801&lt;/item&gt;&lt;item&gt;1802&lt;/item&gt;&lt;item&gt;2502&lt;/item&gt;&lt;item&gt;3038&lt;/item&gt;&lt;item&gt;3048&lt;/item&gt;&lt;item&gt;3049&lt;/item&gt;&lt;item&gt;3050&lt;/item&gt;&lt;item&gt;3051&lt;/item&gt;&lt;item&gt;3052&lt;/item&gt;&lt;item&gt;3056&lt;/item&gt;&lt;item&gt;3064&lt;/item&gt;&lt;item&gt;3065&lt;/item&gt;&lt;item&gt;3066&lt;/item&gt;&lt;item&gt;3067&lt;/item&gt;&lt;item&gt;3068&lt;/item&gt;&lt;item&gt;3070&lt;/item&gt;&lt;item&gt;3071&lt;/item&gt;&lt;item&gt;3079&lt;/item&gt;&lt;item&gt;3080&lt;/item&gt;&lt;item&gt;3081&lt;/item&gt;&lt;item&gt;3083&lt;/item&gt;&lt;item&gt;3084&lt;/item&gt;&lt;item&gt;3091&lt;/item&gt;&lt;item&gt;3092&lt;/item&gt;&lt;item&gt;3093&lt;/item&gt;&lt;item&gt;3097&lt;/item&gt;&lt;item&gt;3098&lt;/item&gt;&lt;item&gt;3099&lt;/item&gt;&lt;item&gt;3101&lt;/item&gt;&lt;item&gt;3145&lt;/item&gt;&lt;item&gt;3146&lt;/item&gt;&lt;item&gt;3149&lt;/item&gt;&lt;item&gt;3150&lt;/item&gt;&lt;item&gt;3151&lt;/item&gt;&lt;item&gt;3156&lt;/item&gt;&lt;item&gt;3164&lt;/item&gt;&lt;item&gt;3166&lt;/item&gt;&lt;item&gt;3167&lt;/item&gt;&lt;item&gt;3168&lt;/item&gt;&lt;item&gt;3170&lt;/item&gt;&lt;item&gt;3171&lt;/item&gt;&lt;item&gt;3182&lt;/item&gt;&lt;item&gt;3183&lt;/item&gt;&lt;item&gt;3185&lt;/item&gt;&lt;item&gt;3195&lt;/item&gt;&lt;item&gt;3199&lt;/item&gt;&lt;item&gt;3221&lt;/item&gt;&lt;item&gt;3225&lt;/item&gt;&lt;item&gt;3232&lt;/item&gt;&lt;item&gt;3235&lt;/item&gt;&lt;item&gt;3259&lt;/item&gt;&lt;item&gt;3265&lt;/item&gt;&lt;item&gt;3271&lt;/item&gt;&lt;item&gt;3284&lt;/item&gt;&lt;item&gt;3285&lt;/item&gt;&lt;item&gt;3288&lt;/item&gt;&lt;item&gt;3289&lt;/item&gt;&lt;item&gt;3299&lt;/item&gt;&lt;item&gt;3305&lt;/item&gt;&lt;item&gt;3306&lt;/item&gt;&lt;item&gt;3312&lt;/item&gt;&lt;item&gt;3313&lt;/item&gt;&lt;item&gt;3315&lt;/item&gt;&lt;item&gt;3317&lt;/item&gt;&lt;item&gt;3319&lt;/item&gt;&lt;item&gt;3324&lt;/item&gt;&lt;item&gt;3329&lt;/item&gt;&lt;item&gt;3330&lt;/item&gt;&lt;item&gt;3332&lt;/item&gt;&lt;item&gt;3333&lt;/item&gt;&lt;item&gt;3334&lt;/item&gt;&lt;item&gt;3335&lt;/item&gt;&lt;item&gt;3337&lt;/item&gt;&lt;item&gt;3340&lt;/item&gt;&lt;item&gt;3342&lt;/item&gt;&lt;item&gt;3343&lt;/item&gt;&lt;item&gt;3352&lt;/item&gt;&lt;item&gt;3359&lt;/item&gt;&lt;item&gt;3361&lt;/item&gt;&lt;item&gt;3362&lt;/item&gt;&lt;item&gt;3365&lt;/item&gt;&lt;item&gt;3367&lt;/item&gt;&lt;item&gt;3369&lt;/item&gt;&lt;item&gt;3370&lt;/item&gt;&lt;item&gt;3387&lt;/item&gt;&lt;item&gt;3391&lt;/item&gt;&lt;item&gt;3414&lt;/item&gt;&lt;item&gt;3421&lt;/item&gt;&lt;item&gt;3427&lt;/item&gt;&lt;item&gt;3431&lt;/item&gt;&lt;item&gt;3432&lt;/item&gt;&lt;item&gt;3434&lt;/item&gt;&lt;item&gt;3435&lt;/item&gt;&lt;item&gt;3443&lt;/item&gt;&lt;item&gt;3444&lt;/item&gt;&lt;item&gt;3446&lt;/item&gt;&lt;item&gt;3447&lt;/item&gt;&lt;item&gt;3448&lt;/item&gt;&lt;item&gt;3454&lt;/item&gt;&lt;item&gt;3455&lt;/item&gt;&lt;item&gt;3458&lt;/item&gt;&lt;item&gt;3459&lt;/item&gt;&lt;item&gt;3460&lt;/item&gt;&lt;item&gt;3463&lt;/item&gt;&lt;item&gt;3465&lt;/item&gt;&lt;item&gt;3466&lt;/item&gt;&lt;item&gt;3468&lt;/item&gt;&lt;item&gt;3471&lt;/item&gt;&lt;item&gt;3472&lt;/item&gt;&lt;item&gt;3473&lt;/item&gt;&lt;item&gt;3477&lt;/item&gt;&lt;item&gt;3478&lt;/item&gt;&lt;item&gt;3479&lt;/item&gt;&lt;item&gt;3480&lt;/item&gt;&lt;item&gt;3481&lt;/item&gt;&lt;item&gt;3482&lt;/item&gt;&lt;item&gt;3488&lt;/item&gt;&lt;item&gt;3489&lt;/item&gt;&lt;item&gt;3490&lt;/item&gt;&lt;item&gt;3491&lt;/item&gt;&lt;item&gt;3492&lt;/item&gt;&lt;item&gt;3493&lt;/item&gt;&lt;item&gt;3494&lt;/item&gt;&lt;item&gt;3495&lt;/item&gt;&lt;item&gt;3496&lt;/item&gt;&lt;item&gt;3497&lt;/item&gt;&lt;item&gt;3500&lt;/item&gt;&lt;item&gt;3507&lt;/item&gt;&lt;item&gt;3508&lt;/item&gt;&lt;item&gt;3509&lt;/item&gt;&lt;item&gt;3511&lt;/item&gt;&lt;item&gt;3512&lt;/item&gt;&lt;item&gt;3513&lt;/item&gt;&lt;item&gt;3514&lt;/item&gt;&lt;item&gt;3515&lt;/item&gt;&lt;item&gt;3516&lt;/item&gt;&lt;item&gt;3517&lt;/item&gt;&lt;item&gt;3518&lt;/item&gt;&lt;item&gt;3519&lt;/item&gt;&lt;item&gt;3520&lt;/item&gt;&lt;item&gt;3522&lt;/item&gt;&lt;item&gt;3523&lt;/item&gt;&lt;item&gt;3524&lt;/item&gt;&lt;item&gt;3525&lt;/item&gt;&lt;item&gt;3526&lt;/item&gt;&lt;item&gt;3527&lt;/item&gt;&lt;item&gt;3528&lt;/item&gt;&lt;item&gt;3529&lt;/item&gt;&lt;item&gt;3530&lt;/item&gt;&lt;item&gt;3531&lt;/item&gt;&lt;item&gt;3532&lt;/item&gt;&lt;item&gt;3533&lt;/item&gt;&lt;item&gt;3536&lt;/item&gt;&lt;item&gt;3537&lt;/item&gt;&lt;item&gt;3538&lt;/item&gt;&lt;item&gt;3540&lt;/item&gt;&lt;item&gt;3541&lt;/item&gt;&lt;item&gt;3542&lt;/item&gt;&lt;item&gt;3543&lt;/item&gt;&lt;item&gt;3544&lt;/item&gt;&lt;item&gt;3545&lt;/item&gt;&lt;item&gt;3546&lt;/item&gt;&lt;item&gt;3548&lt;/item&gt;&lt;item&gt;3549&lt;/item&gt;&lt;item&gt;3550&lt;/item&gt;&lt;item&gt;3551&lt;/item&gt;&lt;item&gt;3552&lt;/item&gt;&lt;item&gt;3553&lt;/item&gt;&lt;item&gt;3554&lt;/item&gt;&lt;item&gt;3555&lt;/item&gt;&lt;item&gt;3556&lt;/item&gt;&lt;item&gt;3557&lt;/item&gt;&lt;item&gt;3558&lt;/item&gt;&lt;item&gt;3560&lt;/item&gt;&lt;item&gt;3561&lt;/item&gt;&lt;item&gt;3562&lt;/item&gt;&lt;item&gt;3563&lt;/item&gt;&lt;item&gt;3564&lt;/item&gt;&lt;item&gt;3565&lt;/item&gt;&lt;item&gt;3566&lt;/item&gt;&lt;item&gt;3567&lt;/item&gt;&lt;item&gt;3568&lt;/item&gt;&lt;item&gt;3570&lt;/item&gt;&lt;item&gt;3571&lt;/item&gt;&lt;/record-ids&gt;&lt;/item&gt;&lt;/Libraries&gt;"/>
  </w:docVars>
  <w:rsids>
    <w:rsidRoot w:val="00BC449C"/>
    <w:rsid w:val="000018E6"/>
    <w:rsid w:val="00003476"/>
    <w:rsid w:val="00005132"/>
    <w:rsid w:val="000056AD"/>
    <w:rsid w:val="000119F9"/>
    <w:rsid w:val="0001391C"/>
    <w:rsid w:val="00013CB6"/>
    <w:rsid w:val="00014A61"/>
    <w:rsid w:val="0001744D"/>
    <w:rsid w:val="00021D9D"/>
    <w:rsid w:val="00025080"/>
    <w:rsid w:val="00027383"/>
    <w:rsid w:val="00027A4D"/>
    <w:rsid w:val="00030709"/>
    <w:rsid w:val="000340F5"/>
    <w:rsid w:val="00035835"/>
    <w:rsid w:val="00040636"/>
    <w:rsid w:val="00041350"/>
    <w:rsid w:val="00043543"/>
    <w:rsid w:val="000443C8"/>
    <w:rsid w:val="00044D91"/>
    <w:rsid w:val="00045240"/>
    <w:rsid w:val="00045A69"/>
    <w:rsid w:val="0004679A"/>
    <w:rsid w:val="000510BB"/>
    <w:rsid w:val="000520AB"/>
    <w:rsid w:val="000549BA"/>
    <w:rsid w:val="00062487"/>
    <w:rsid w:val="0006387B"/>
    <w:rsid w:val="00064032"/>
    <w:rsid w:val="00065C87"/>
    <w:rsid w:val="00070B1E"/>
    <w:rsid w:val="00070F54"/>
    <w:rsid w:val="000721D2"/>
    <w:rsid w:val="00076828"/>
    <w:rsid w:val="00077C9E"/>
    <w:rsid w:val="00083433"/>
    <w:rsid w:val="00091D52"/>
    <w:rsid w:val="000923DA"/>
    <w:rsid w:val="00096B58"/>
    <w:rsid w:val="000A016E"/>
    <w:rsid w:val="000A1358"/>
    <w:rsid w:val="000A1B38"/>
    <w:rsid w:val="000A1D13"/>
    <w:rsid w:val="000A23EE"/>
    <w:rsid w:val="000A483D"/>
    <w:rsid w:val="000A5E79"/>
    <w:rsid w:val="000B2214"/>
    <w:rsid w:val="000B3FA7"/>
    <w:rsid w:val="000C1CF3"/>
    <w:rsid w:val="000C54B8"/>
    <w:rsid w:val="000D12E8"/>
    <w:rsid w:val="000D1362"/>
    <w:rsid w:val="000D4665"/>
    <w:rsid w:val="000D488B"/>
    <w:rsid w:val="000D700C"/>
    <w:rsid w:val="000D7109"/>
    <w:rsid w:val="000E0A57"/>
    <w:rsid w:val="000E6673"/>
    <w:rsid w:val="000E6868"/>
    <w:rsid w:val="000E797D"/>
    <w:rsid w:val="000F1707"/>
    <w:rsid w:val="000F274A"/>
    <w:rsid w:val="000F352C"/>
    <w:rsid w:val="000F4508"/>
    <w:rsid w:val="000F458F"/>
    <w:rsid w:val="000F6B8C"/>
    <w:rsid w:val="000F7CB6"/>
    <w:rsid w:val="00101F71"/>
    <w:rsid w:val="0010206B"/>
    <w:rsid w:val="001029FB"/>
    <w:rsid w:val="001037F8"/>
    <w:rsid w:val="00104BD0"/>
    <w:rsid w:val="00106A3F"/>
    <w:rsid w:val="00112EE2"/>
    <w:rsid w:val="00115CE1"/>
    <w:rsid w:val="00115D35"/>
    <w:rsid w:val="001247CB"/>
    <w:rsid w:val="00125821"/>
    <w:rsid w:val="001314AF"/>
    <w:rsid w:val="00133340"/>
    <w:rsid w:val="00140F11"/>
    <w:rsid w:val="001439B3"/>
    <w:rsid w:val="001448FC"/>
    <w:rsid w:val="00144EFF"/>
    <w:rsid w:val="00157A26"/>
    <w:rsid w:val="00160753"/>
    <w:rsid w:val="001613C0"/>
    <w:rsid w:val="00164B8B"/>
    <w:rsid w:val="00164DEB"/>
    <w:rsid w:val="00175E58"/>
    <w:rsid w:val="00182DC4"/>
    <w:rsid w:val="00185678"/>
    <w:rsid w:val="00187A8F"/>
    <w:rsid w:val="00190A38"/>
    <w:rsid w:val="00192C0F"/>
    <w:rsid w:val="001939C4"/>
    <w:rsid w:val="0019447F"/>
    <w:rsid w:val="00196959"/>
    <w:rsid w:val="00196CFD"/>
    <w:rsid w:val="001A79D8"/>
    <w:rsid w:val="001B1CCF"/>
    <w:rsid w:val="001B3DC6"/>
    <w:rsid w:val="001B7F1A"/>
    <w:rsid w:val="001C0031"/>
    <w:rsid w:val="001C0C07"/>
    <w:rsid w:val="001C38E7"/>
    <w:rsid w:val="001C4260"/>
    <w:rsid w:val="001C533D"/>
    <w:rsid w:val="001C7263"/>
    <w:rsid w:val="001D4EA9"/>
    <w:rsid w:val="001D70B4"/>
    <w:rsid w:val="001E19A0"/>
    <w:rsid w:val="001E1DD7"/>
    <w:rsid w:val="001E2014"/>
    <w:rsid w:val="001E312A"/>
    <w:rsid w:val="001E5A5D"/>
    <w:rsid w:val="001E6B24"/>
    <w:rsid w:val="001E7A32"/>
    <w:rsid w:val="001F6F6A"/>
    <w:rsid w:val="00200920"/>
    <w:rsid w:val="00200B3E"/>
    <w:rsid w:val="00201A28"/>
    <w:rsid w:val="00202F0A"/>
    <w:rsid w:val="002050BF"/>
    <w:rsid w:val="002062E8"/>
    <w:rsid w:val="00210E1A"/>
    <w:rsid w:val="00211294"/>
    <w:rsid w:val="002169FF"/>
    <w:rsid w:val="00217F1C"/>
    <w:rsid w:val="00221864"/>
    <w:rsid w:val="002221AE"/>
    <w:rsid w:val="0022532D"/>
    <w:rsid w:val="00226809"/>
    <w:rsid w:val="0022691F"/>
    <w:rsid w:val="00227917"/>
    <w:rsid w:val="002349A1"/>
    <w:rsid w:val="0023690B"/>
    <w:rsid w:val="00237549"/>
    <w:rsid w:val="002422FB"/>
    <w:rsid w:val="00245045"/>
    <w:rsid w:val="00247FD7"/>
    <w:rsid w:val="00250C8F"/>
    <w:rsid w:val="002519F7"/>
    <w:rsid w:val="00252B3A"/>
    <w:rsid w:val="00253320"/>
    <w:rsid w:val="00253ED7"/>
    <w:rsid w:val="00254014"/>
    <w:rsid w:val="0025415B"/>
    <w:rsid w:val="00260D0F"/>
    <w:rsid w:val="00263DB2"/>
    <w:rsid w:val="002646A4"/>
    <w:rsid w:val="0026611C"/>
    <w:rsid w:val="0026612B"/>
    <w:rsid w:val="0026643B"/>
    <w:rsid w:val="00266BA1"/>
    <w:rsid w:val="00270063"/>
    <w:rsid w:val="00271CE9"/>
    <w:rsid w:val="00272BDC"/>
    <w:rsid w:val="00280811"/>
    <w:rsid w:val="002808FF"/>
    <w:rsid w:val="002860DD"/>
    <w:rsid w:val="0028719F"/>
    <w:rsid w:val="00290084"/>
    <w:rsid w:val="002911FC"/>
    <w:rsid w:val="002912B2"/>
    <w:rsid w:val="0029699A"/>
    <w:rsid w:val="002A0285"/>
    <w:rsid w:val="002A3438"/>
    <w:rsid w:val="002A706E"/>
    <w:rsid w:val="002B1981"/>
    <w:rsid w:val="002B239B"/>
    <w:rsid w:val="002B6C0E"/>
    <w:rsid w:val="002C051A"/>
    <w:rsid w:val="002C42A4"/>
    <w:rsid w:val="002C45F3"/>
    <w:rsid w:val="002C5682"/>
    <w:rsid w:val="002C61C6"/>
    <w:rsid w:val="002C6D09"/>
    <w:rsid w:val="002D0AF3"/>
    <w:rsid w:val="002D0B4C"/>
    <w:rsid w:val="002D0ECF"/>
    <w:rsid w:val="002D273D"/>
    <w:rsid w:val="002D4A23"/>
    <w:rsid w:val="002D78D1"/>
    <w:rsid w:val="002E1F09"/>
    <w:rsid w:val="002E4745"/>
    <w:rsid w:val="002E4CA5"/>
    <w:rsid w:val="002E5083"/>
    <w:rsid w:val="002E55CF"/>
    <w:rsid w:val="002E6237"/>
    <w:rsid w:val="002E7911"/>
    <w:rsid w:val="002F0808"/>
    <w:rsid w:val="002F65BD"/>
    <w:rsid w:val="002F77F1"/>
    <w:rsid w:val="0030155F"/>
    <w:rsid w:val="00301C41"/>
    <w:rsid w:val="00301F5F"/>
    <w:rsid w:val="0030207F"/>
    <w:rsid w:val="00302A7F"/>
    <w:rsid w:val="00304A70"/>
    <w:rsid w:val="00305A97"/>
    <w:rsid w:val="003146A6"/>
    <w:rsid w:val="003170AB"/>
    <w:rsid w:val="00317E06"/>
    <w:rsid w:val="003204E3"/>
    <w:rsid w:val="00324BD2"/>
    <w:rsid w:val="003308C0"/>
    <w:rsid w:val="003322F4"/>
    <w:rsid w:val="0033516E"/>
    <w:rsid w:val="00341453"/>
    <w:rsid w:val="00346C33"/>
    <w:rsid w:val="00350364"/>
    <w:rsid w:val="00352E4E"/>
    <w:rsid w:val="0035337C"/>
    <w:rsid w:val="003561BC"/>
    <w:rsid w:val="00361792"/>
    <w:rsid w:val="00362B83"/>
    <w:rsid w:val="00364287"/>
    <w:rsid w:val="00364F4B"/>
    <w:rsid w:val="00365858"/>
    <w:rsid w:val="0036674D"/>
    <w:rsid w:val="00367DBD"/>
    <w:rsid w:val="003706BA"/>
    <w:rsid w:val="00372C9B"/>
    <w:rsid w:val="00374A52"/>
    <w:rsid w:val="00376587"/>
    <w:rsid w:val="0037662A"/>
    <w:rsid w:val="00380143"/>
    <w:rsid w:val="00384812"/>
    <w:rsid w:val="00384A81"/>
    <w:rsid w:val="00387400"/>
    <w:rsid w:val="00387661"/>
    <w:rsid w:val="003877F6"/>
    <w:rsid w:val="00390B89"/>
    <w:rsid w:val="00390C66"/>
    <w:rsid w:val="00390F2F"/>
    <w:rsid w:val="00391DF7"/>
    <w:rsid w:val="00391F72"/>
    <w:rsid w:val="00392455"/>
    <w:rsid w:val="00396B8B"/>
    <w:rsid w:val="0039720A"/>
    <w:rsid w:val="003975DA"/>
    <w:rsid w:val="003A096A"/>
    <w:rsid w:val="003A52B9"/>
    <w:rsid w:val="003A6447"/>
    <w:rsid w:val="003A764C"/>
    <w:rsid w:val="003B2248"/>
    <w:rsid w:val="003B5354"/>
    <w:rsid w:val="003C054C"/>
    <w:rsid w:val="003C3017"/>
    <w:rsid w:val="003C7168"/>
    <w:rsid w:val="003D0459"/>
    <w:rsid w:val="003D25E0"/>
    <w:rsid w:val="003D5509"/>
    <w:rsid w:val="003D559F"/>
    <w:rsid w:val="003D66E5"/>
    <w:rsid w:val="003E2B07"/>
    <w:rsid w:val="003E3522"/>
    <w:rsid w:val="003E570E"/>
    <w:rsid w:val="003F03F8"/>
    <w:rsid w:val="003F12A9"/>
    <w:rsid w:val="003F148B"/>
    <w:rsid w:val="003F3958"/>
    <w:rsid w:val="003F5C54"/>
    <w:rsid w:val="003F7BBD"/>
    <w:rsid w:val="004008C2"/>
    <w:rsid w:val="00404BDE"/>
    <w:rsid w:val="0040541B"/>
    <w:rsid w:val="004062F7"/>
    <w:rsid w:val="00407BAF"/>
    <w:rsid w:val="00410CB7"/>
    <w:rsid w:val="00414EF8"/>
    <w:rsid w:val="004157D0"/>
    <w:rsid w:val="00415DAC"/>
    <w:rsid w:val="00416077"/>
    <w:rsid w:val="004165E3"/>
    <w:rsid w:val="00417823"/>
    <w:rsid w:val="0042025C"/>
    <w:rsid w:val="0042281A"/>
    <w:rsid w:val="00426665"/>
    <w:rsid w:val="00427AEC"/>
    <w:rsid w:val="004314DA"/>
    <w:rsid w:val="0043570E"/>
    <w:rsid w:val="00437E0B"/>
    <w:rsid w:val="00441B8A"/>
    <w:rsid w:val="004423D4"/>
    <w:rsid w:val="00444D94"/>
    <w:rsid w:val="004454B3"/>
    <w:rsid w:val="00445B9A"/>
    <w:rsid w:val="004519F6"/>
    <w:rsid w:val="004528BB"/>
    <w:rsid w:val="00455384"/>
    <w:rsid w:val="004573D0"/>
    <w:rsid w:val="004675A5"/>
    <w:rsid w:val="004802E3"/>
    <w:rsid w:val="00482AFB"/>
    <w:rsid w:val="00482D21"/>
    <w:rsid w:val="00487B64"/>
    <w:rsid w:val="0049291E"/>
    <w:rsid w:val="0049743E"/>
    <w:rsid w:val="004A147F"/>
    <w:rsid w:val="004A3994"/>
    <w:rsid w:val="004B3B29"/>
    <w:rsid w:val="004B3FE9"/>
    <w:rsid w:val="004B4FEE"/>
    <w:rsid w:val="004B6530"/>
    <w:rsid w:val="004C0E33"/>
    <w:rsid w:val="004C31F8"/>
    <w:rsid w:val="004C5CCA"/>
    <w:rsid w:val="004D073B"/>
    <w:rsid w:val="004D197B"/>
    <w:rsid w:val="004D55BF"/>
    <w:rsid w:val="004E2824"/>
    <w:rsid w:val="004E4C92"/>
    <w:rsid w:val="004E4D23"/>
    <w:rsid w:val="004E52E6"/>
    <w:rsid w:val="004E54F7"/>
    <w:rsid w:val="004F21EC"/>
    <w:rsid w:val="004F2CE5"/>
    <w:rsid w:val="004F3897"/>
    <w:rsid w:val="004F396A"/>
    <w:rsid w:val="004F3DAC"/>
    <w:rsid w:val="004F6401"/>
    <w:rsid w:val="004F6693"/>
    <w:rsid w:val="004F6B14"/>
    <w:rsid w:val="0050014A"/>
    <w:rsid w:val="00500690"/>
    <w:rsid w:val="00504A36"/>
    <w:rsid w:val="00505867"/>
    <w:rsid w:val="00506D21"/>
    <w:rsid w:val="00507579"/>
    <w:rsid w:val="005113D4"/>
    <w:rsid w:val="005115EA"/>
    <w:rsid w:val="005130B7"/>
    <w:rsid w:val="00516BB2"/>
    <w:rsid w:val="00517047"/>
    <w:rsid w:val="005206F2"/>
    <w:rsid w:val="005331F6"/>
    <w:rsid w:val="00537BE6"/>
    <w:rsid w:val="005410D3"/>
    <w:rsid w:val="0054272B"/>
    <w:rsid w:val="00545112"/>
    <w:rsid w:val="00546381"/>
    <w:rsid w:val="00546D68"/>
    <w:rsid w:val="00546E91"/>
    <w:rsid w:val="00546FB1"/>
    <w:rsid w:val="0055068F"/>
    <w:rsid w:val="005511BE"/>
    <w:rsid w:val="00552BBC"/>
    <w:rsid w:val="00553225"/>
    <w:rsid w:val="00555FB8"/>
    <w:rsid w:val="0055785F"/>
    <w:rsid w:val="00560313"/>
    <w:rsid w:val="00560701"/>
    <w:rsid w:val="00562D5F"/>
    <w:rsid w:val="00564288"/>
    <w:rsid w:val="00570978"/>
    <w:rsid w:val="00572811"/>
    <w:rsid w:val="00572D4A"/>
    <w:rsid w:val="00574A6D"/>
    <w:rsid w:val="00576DD5"/>
    <w:rsid w:val="005812A6"/>
    <w:rsid w:val="00581EA8"/>
    <w:rsid w:val="00581EE5"/>
    <w:rsid w:val="0058592C"/>
    <w:rsid w:val="0058748C"/>
    <w:rsid w:val="005876E8"/>
    <w:rsid w:val="00592083"/>
    <w:rsid w:val="00594B6E"/>
    <w:rsid w:val="00595FE7"/>
    <w:rsid w:val="00596668"/>
    <w:rsid w:val="00596897"/>
    <w:rsid w:val="005969A6"/>
    <w:rsid w:val="005A071E"/>
    <w:rsid w:val="005A1755"/>
    <w:rsid w:val="005A2DC8"/>
    <w:rsid w:val="005A37A3"/>
    <w:rsid w:val="005B2B0D"/>
    <w:rsid w:val="005B3B88"/>
    <w:rsid w:val="005C0626"/>
    <w:rsid w:val="005C45F0"/>
    <w:rsid w:val="005C6156"/>
    <w:rsid w:val="005C6FDA"/>
    <w:rsid w:val="005D1F25"/>
    <w:rsid w:val="005D27EE"/>
    <w:rsid w:val="005D31A9"/>
    <w:rsid w:val="005D72D7"/>
    <w:rsid w:val="005E2D7E"/>
    <w:rsid w:val="005E6BBB"/>
    <w:rsid w:val="005E7B4A"/>
    <w:rsid w:val="005F0735"/>
    <w:rsid w:val="005F0D45"/>
    <w:rsid w:val="005F119E"/>
    <w:rsid w:val="005F210F"/>
    <w:rsid w:val="005F2E23"/>
    <w:rsid w:val="005F6CAE"/>
    <w:rsid w:val="0060099D"/>
    <w:rsid w:val="006021FC"/>
    <w:rsid w:val="00602347"/>
    <w:rsid w:val="006049D2"/>
    <w:rsid w:val="0061653D"/>
    <w:rsid w:val="00616AA6"/>
    <w:rsid w:val="00617145"/>
    <w:rsid w:val="006228A9"/>
    <w:rsid w:val="00622DCF"/>
    <w:rsid w:val="00623550"/>
    <w:rsid w:val="0062555A"/>
    <w:rsid w:val="00626DAD"/>
    <w:rsid w:val="006314CF"/>
    <w:rsid w:val="00632EA9"/>
    <w:rsid w:val="0063401B"/>
    <w:rsid w:val="00640009"/>
    <w:rsid w:val="006415DE"/>
    <w:rsid w:val="006431F7"/>
    <w:rsid w:val="0064475C"/>
    <w:rsid w:val="00646C1A"/>
    <w:rsid w:val="00646C91"/>
    <w:rsid w:val="0065259D"/>
    <w:rsid w:val="00660EAB"/>
    <w:rsid w:val="00664A5C"/>
    <w:rsid w:val="00667B56"/>
    <w:rsid w:val="006717E0"/>
    <w:rsid w:val="00671CF5"/>
    <w:rsid w:val="006767C7"/>
    <w:rsid w:val="00677875"/>
    <w:rsid w:val="00683325"/>
    <w:rsid w:val="006846C7"/>
    <w:rsid w:val="00685314"/>
    <w:rsid w:val="0069118D"/>
    <w:rsid w:val="00692D0B"/>
    <w:rsid w:val="00694E08"/>
    <w:rsid w:val="00695020"/>
    <w:rsid w:val="006955B9"/>
    <w:rsid w:val="00695F6F"/>
    <w:rsid w:val="0069691F"/>
    <w:rsid w:val="006A181F"/>
    <w:rsid w:val="006A1FAA"/>
    <w:rsid w:val="006A2CAB"/>
    <w:rsid w:val="006A7B6D"/>
    <w:rsid w:val="006B0035"/>
    <w:rsid w:val="006B0ECC"/>
    <w:rsid w:val="006B5325"/>
    <w:rsid w:val="006C2186"/>
    <w:rsid w:val="006C230C"/>
    <w:rsid w:val="006C2546"/>
    <w:rsid w:val="006C4DF2"/>
    <w:rsid w:val="006D0A8B"/>
    <w:rsid w:val="006D1128"/>
    <w:rsid w:val="006D1696"/>
    <w:rsid w:val="006D676C"/>
    <w:rsid w:val="006D7085"/>
    <w:rsid w:val="006E3948"/>
    <w:rsid w:val="006E58EC"/>
    <w:rsid w:val="006E6561"/>
    <w:rsid w:val="006F12DF"/>
    <w:rsid w:val="006F1D29"/>
    <w:rsid w:val="006F1D8F"/>
    <w:rsid w:val="006F2C99"/>
    <w:rsid w:val="006F51BB"/>
    <w:rsid w:val="006F595E"/>
    <w:rsid w:val="006F5E44"/>
    <w:rsid w:val="006F7170"/>
    <w:rsid w:val="006F77E1"/>
    <w:rsid w:val="007016F5"/>
    <w:rsid w:val="007033B1"/>
    <w:rsid w:val="00707B9A"/>
    <w:rsid w:val="007150EC"/>
    <w:rsid w:val="00717A43"/>
    <w:rsid w:val="00723098"/>
    <w:rsid w:val="007249C5"/>
    <w:rsid w:val="00734C76"/>
    <w:rsid w:val="00737704"/>
    <w:rsid w:val="007377B4"/>
    <w:rsid w:val="0074310A"/>
    <w:rsid w:val="00744F22"/>
    <w:rsid w:val="00745DBB"/>
    <w:rsid w:val="00747401"/>
    <w:rsid w:val="007526DE"/>
    <w:rsid w:val="007535AD"/>
    <w:rsid w:val="00756F0E"/>
    <w:rsid w:val="00762547"/>
    <w:rsid w:val="007633AD"/>
    <w:rsid w:val="00765752"/>
    <w:rsid w:val="00771F2D"/>
    <w:rsid w:val="00772EA5"/>
    <w:rsid w:val="007766F7"/>
    <w:rsid w:val="00781BBC"/>
    <w:rsid w:val="00782E52"/>
    <w:rsid w:val="0078530B"/>
    <w:rsid w:val="00786F85"/>
    <w:rsid w:val="007911F3"/>
    <w:rsid w:val="00792D8A"/>
    <w:rsid w:val="007931BC"/>
    <w:rsid w:val="007960F8"/>
    <w:rsid w:val="0079651E"/>
    <w:rsid w:val="007A1D99"/>
    <w:rsid w:val="007A4BF0"/>
    <w:rsid w:val="007A4C09"/>
    <w:rsid w:val="007A517E"/>
    <w:rsid w:val="007A7164"/>
    <w:rsid w:val="007B2662"/>
    <w:rsid w:val="007B2CCB"/>
    <w:rsid w:val="007C29C0"/>
    <w:rsid w:val="007C5BFF"/>
    <w:rsid w:val="007C6BC3"/>
    <w:rsid w:val="007D0C31"/>
    <w:rsid w:val="007D11E2"/>
    <w:rsid w:val="007D15FE"/>
    <w:rsid w:val="007D16F4"/>
    <w:rsid w:val="007D476F"/>
    <w:rsid w:val="007D4FF9"/>
    <w:rsid w:val="007D7300"/>
    <w:rsid w:val="007F0FF7"/>
    <w:rsid w:val="007F34AC"/>
    <w:rsid w:val="00802760"/>
    <w:rsid w:val="00804FCE"/>
    <w:rsid w:val="008102BA"/>
    <w:rsid w:val="00811889"/>
    <w:rsid w:val="008126A5"/>
    <w:rsid w:val="008140E7"/>
    <w:rsid w:val="008149DC"/>
    <w:rsid w:val="0081713F"/>
    <w:rsid w:val="008175AF"/>
    <w:rsid w:val="008203BA"/>
    <w:rsid w:val="0082381F"/>
    <w:rsid w:val="00824D30"/>
    <w:rsid w:val="00824DBC"/>
    <w:rsid w:val="00824FFE"/>
    <w:rsid w:val="00834443"/>
    <w:rsid w:val="00834C53"/>
    <w:rsid w:val="00834CB5"/>
    <w:rsid w:val="008353BB"/>
    <w:rsid w:val="008373D1"/>
    <w:rsid w:val="00840A33"/>
    <w:rsid w:val="0084159C"/>
    <w:rsid w:val="0084375F"/>
    <w:rsid w:val="00844CBD"/>
    <w:rsid w:val="008507EE"/>
    <w:rsid w:val="00853A16"/>
    <w:rsid w:val="008553F0"/>
    <w:rsid w:val="0086187E"/>
    <w:rsid w:val="00863A61"/>
    <w:rsid w:val="0086697D"/>
    <w:rsid w:val="00872694"/>
    <w:rsid w:val="00874813"/>
    <w:rsid w:val="00875FE4"/>
    <w:rsid w:val="00880426"/>
    <w:rsid w:val="00881A96"/>
    <w:rsid w:val="0088438D"/>
    <w:rsid w:val="008878D9"/>
    <w:rsid w:val="00891CC9"/>
    <w:rsid w:val="0089417C"/>
    <w:rsid w:val="008A760C"/>
    <w:rsid w:val="008B0235"/>
    <w:rsid w:val="008B1764"/>
    <w:rsid w:val="008B3397"/>
    <w:rsid w:val="008B43A4"/>
    <w:rsid w:val="008C01ED"/>
    <w:rsid w:val="008C06A9"/>
    <w:rsid w:val="008C1C9E"/>
    <w:rsid w:val="008C2383"/>
    <w:rsid w:val="008C5C6E"/>
    <w:rsid w:val="008C676E"/>
    <w:rsid w:val="008C6AF9"/>
    <w:rsid w:val="008D2117"/>
    <w:rsid w:val="008D254C"/>
    <w:rsid w:val="008D3C9B"/>
    <w:rsid w:val="008D77BA"/>
    <w:rsid w:val="008D7EF2"/>
    <w:rsid w:val="008E06D4"/>
    <w:rsid w:val="008E39D2"/>
    <w:rsid w:val="008E5125"/>
    <w:rsid w:val="008E5AE0"/>
    <w:rsid w:val="008F3519"/>
    <w:rsid w:val="008F555B"/>
    <w:rsid w:val="008F6940"/>
    <w:rsid w:val="008F711E"/>
    <w:rsid w:val="00902381"/>
    <w:rsid w:val="00903DFD"/>
    <w:rsid w:val="00905804"/>
    <w:rsid w:val="00910361"/>
    <w:rsid w:val="00911ABB"/>
    <w:rsid w:val="0091615C"/>
    <w:rsid w:val="00917571"/>
    <w:rsid w:val="009203E6"/>
    <w:rsid w:val="009214D7"/>
    <w:rsid w:val="009237AF"/>
    <w:rsid w:val="0092562E"/>
    <w:rsid w:val="009276BC"/>
    <w:rsid w:val="009402EA"/>
    <w:rsid w:val="00942BAB"/>
    <w:rsid w:val="009434AA"/>
    <w:rsid w:val="0094522F"/>
    <w:rsid w:val="00955D34"/>
    <w:rsid w:val="00955FE9"/>
    <w:rsid w:val="009577E5"/>
    <w:rsid w:val="00961AA1"/>
    <w:rsid w:val="00961CB0"/>
    <w:rsid w:val="00962824"/>
    <w:rsid w:val="00971B73"/>
    <w:rsid w:val="00982D54"/>
    <w:rsid w:val="009839E2"/>
    <w:rsid w:val="00983A0D"/>
    <w:rsid w:val="00986D23"/>
    <w:rsid w:val="009914F7"/>
    <w:rsid w:val="0099245D"/>
    <w:rsid w:val="00992490"/>
    <w:rsid w:val="00995F28"/>
    <w:rsid w:val="0099681F"/>
    <w:rsid w:val="00996897"/>
    <w:rsid w:val="009A1458"/>
    <w:rsid w:val="009A2062"/>
    <w:rsid w:val="009A5505"/>
    <w:rsid w:val="009B0682"/>
    <w:rsid w:val="009B0BAC"/>
    <w:rsid w:val="009B18DE"/>
    <w:rsid w:val="009B3F2E"/>
    <w:rsid w:val="009B55A4"/>
    <w:rsid w:val="009C0B7E"/>
    <w:rsid w:val="009C214F"/>
    <w:rsid w:val="009C2EE1"/>
    <w:rsid w:val="009C332C"/>
    <w:rsid w:val="009C47B9"/>
    <w:rsid w:val="009C608B"/>
    <w:rsid w:val="009C6F4D"/>
    <w:rsid w:val="009D07A8"/>
    <w:rsid w:val="009D429F"/>
    <w:rsid w:val="009D50E9"/>
    <w:rsid w:val="009D5587"/>
    <w:rsid w:val="009D5922"/>
    <w:rsid w:val="009D7D45"/>
    <w:rsid w:val="009E3FDD"/>
    <w:rsid w:val="009E427F"/>
    <w:rsid w:val="009E6F34"/>
    <w:rsid w:val="009F2E7D"/>
    <w:rsid w:val="00A004D7"/>
    <w:rsid w:val="00A01CD7"/>
    <w:rsid w:val="00A06965"/>
    <w:rsid w:val="00A128CB"/>
    <w:rsid w:val="00A2468C"/>
    <w:rsid w:val="00A35A83"/>
    <w:rsid w:val="00A371AF"/>
    <w:rsid w:val="00A374BF"/>
    <w:rsid w:val="00A41D28"/>
    <w:rsid w:val="00A51559"/>
    <w:rsid w:val="00A5452F"/>
    <w:rsid w:val="00A54FC1"/>
    <w:rsid w:val="00A629B4"/>
    <w:rsid w:val="00A630DF"/>
    <w:rsid w:val="00A649F2"/>
    <w:rsid w:val="00A64AB4"/>
    <w:rsid w:val="00A66A6A"/>
    <w:rsid w:val="00A6744A"/>
    <w:rsid w:val="00A709E2"/>
    <w:rsid w:val="00A70F64"/>
    <w:rsid w:val="00A71434"/>
    <w:rsid w:val="00A75CCD"/>
    <w:rsid w:val="00A767D1"/>
    <w:rsid w:val="00A80474"/>
    <w:rsid w:val="00A82918"/>
    <w:rsid w:val="00A82C8B"/>
    <w:rsid w:val="00A84109"/>
    <w:rsid w:val="00A87D86"/>
    <w:rsid w:val="00A92F92"/>
    <w:rsid w:val="00A96516"/>
    <w:rsid w:val="00A96C6A"/>
    <w:rsid w:val="00AA2A04"/>
    <w:rsid w:val="00AA3832"/>
    <w:rsid w:val="00AA3B13"/>
    <w:rsid w:val="00AA3EB2"/>
    <w:rsid w:val="00AA51C4"/>
    <w:rsid w:val="00AB05AA"/>
    <w:rsid w:val="00AB0C11"/>
    <w:rsid w:val="00AB16A4"/>
    <w:rsid w:val="00AB1C07"/>
    <w:rsid w:val="00AB4829"/>
    <w:rsid w:val="00AB58D0"/>
    <w:rsid w:val="00AB5EB6"/>
    <w:rsid w:val="00AB65F8"/>
    <w:rsid w:val="00AB79CC"/>
    <w:rsid w:val="00AC541A"/>
    <w:rsid w:val="00AD4E56"/>
    <w:rsid w:val="00AE2FF9"/>
    <w:rsid w:val="00AE3D13"/>
    <w:rsid w:val="00B00A96"/>
    <w:rsid w:val="00B00CEB"/>
    <w:rsid w:val="00B01F9F"/>
    <w:rsid w:val="00B037AD"/>
    <w:rsid w:val="00B05D1D"/>
    <w:rsid w:val="00B06D11"/>
    <w:rsid w:val="00B0756F"/>
    <w:rsid w:val="00B1089A"/>
    <w:rsid w:val="00B15A5A"/>
    <w:rsid w:val="00B206F5"/>
    <w:rsid w:val="00B216A4"/>
    <w:rsid w:val="00B2331F"/>
    <w:rsid w:val="00B25347"/>
    <w:rsid w:val="00B25CBF"/>
    <w:rsid w:val="00B35610"/>
    <w:rsid w:val="00B36371"/>
    <w:rsid w:val="00B375B6"/>
    <w:rsid w:val="00B42E5A"/>
    <w:rsid w:val="00B456F9"/>
    <w:rsid w:val="00B461BA"/>
    <w:rsid w:val="00B47978"/>
    <w:rsid w:val="00B51B58"/>
    <w:rsid w:val="00B5386A"/>
    <w:rsid w:val="00B540D9"/>
    <w:rsid w:val="00B5751C"/>
    <w:rsid w:val="00B628B6"/>
    <w:rsid w:val="00B63B2A"/>
    <w:rsid w:val="00B64553"/>
    <w:rsid w:val="00B71DF4"/>
    <w:rsid w:val="00B73764"/>
    <w:rsid w:val="00B75A68"/>
    <w:rsid w:val="00B77738"/>
    <w:rsid w:val="00B77CB9"/>
    <w:rsid w:val="00B86FC1"/>
    <w:rsid w:val="00B938DE"/>
    <w:rsid w:val="00BB1CFA"/>
    <w:rsid w:val="00BB3E48"/>
    <w:rsid w:val="00BC0DC3"/>
    <w:rsid w:val="00BC2E24"/>
    <w:rsid w:val="00BC449C"/>
    <w:rsid w:val="00BC5502"/>
    <w:rsid w:val="00BC5C9F"/>
    <w:rsid w:val="00BD0F3D"/>
    <w:rsid w:val="00BD78EE"/>
    <w:rsid w:val="00BE0919"/>
    <w:rsid w:val="00BE3D44"/>
    <w:rsid w:val="00BE478B"/>
    <w:rsid w:val="00BE487C"/>
    <w:rsid w:val="00BF18E7"/>
    <w:rsid w:val="00BF5410"/>
    <w:rsid w:val="00BF5FDF"/>
    <w:rsid w:val="00C05471"/>
    <w:rsid w:val="00C061A8"/>
    <w:rsid w:val="00C105CB"/>
    <w:rsid w:val="00C10EF4"/>
    <w:rsid w:val="00C1173C"/>
    <w:rsid w:val="00C11AC4"/>
    <w:rsid w:val="00C126C7"/>
    <w:rsid w:val="00C13DBB"/>
    <w:rsid w:val="00C22162"/>
    <w:rsid w:val="00C2665F"/>
    <w:rsid w:val="00C26845"/>
    <w:rsid w:val="00C273C8"/>
    <w:rsid w:val="00C317C4"/>
    <w:rsid w:val="00C322C7"/>
    <w:rsid w:val="00C33568"/>
    <w:rsid w:val="00C337B5"/>
    <w:rsid w:val="00C34DC2"/>
    <w:rsid w:val="00C37C6B"/>
    <w:rsid w:val="00C40F51"/>
    <w:rsid w:val="00C41A82"/>
    <w:rsid w:val="00C435A0"/>
    <w:rsid w:val="00C43E0F"/>
    <w:rsid w:val="00C4480A"/>
    <w:rsid w:val="00C4576E"/>
    <w:rsid w:val="00C46FFD"/>
    <w:rsid w:val="00C552F4"/>
    <w:rsid w:val="00C562EB"/>
    <w:rsid w:val="00C57FA8"/>
    <w:rsid w:val="00C611B4"/>
    <w:rsid w:val="00C61434"/>
    <w:rsid w:val="00C62CCE"/>
    <w:rsid w:val="00C659B6"/>
    <w:rsid w:val="00C71EF7"/>
    <w:rsid w:val="00C77C47"/>
    <w:rsid w:val="00C77E24"/>
    <w:rsid w:val="00C83557"/>
    <w:rsid w:val="00C83BB9"/>
    <w:rsid w:val="00C858E3"/>
    <w:rsid w:val="00C9069C"/>
    <w:rsid w:val="00C90A78"/>
    <w:rsid w:val="00C91ACA"/>
    <w:rsid w:val="00C93229"/>
    <w:rsid w:val="00C937DB"/>
    <w:rsid w:val="00C93E03"/>
    <w:rsid w:val="00CA3B5A"/>
    <w:rsid w:val="00CA419B"/>
    <w:rsid w:val="00CA49F5"/>
    <w:rsid w:val="00CB2771"/>
    <w:rsid w:val="00CB5C66"/>
    <w:rsid w:val="00CC5391"/>
    <w:rsid w:val="00CC7C31"/>
    <w:rsid w:val="00CD0702"/>
    <w:rsid w:val="00CD0B6F"/>
    <w:rsid w:val="00CD586C"/>
    <w:rsid w:val="00CE1C2F"/>
    <w:rsid w:val="00CE1E70"/>
    <w:rsid w:val="00CE3903"/>
    <w:rsid w:val="00CE40B0"/>
    <w:rsid w:val="00CE7414"/>
    <w:rsid w:val="00CF0C9C"/>
    <w:rsid w:val="00CF1343"/>
    <w:rsid w:val="00CF16AB"/>
    <w:rsid w:val="00CF2471"/>
    <w:rsid w:val="00CF3E4C"/>
    <w:rsid w:val="00D03827"/>
    <w:rsid w:val="00D03A87"/>
    <w:rsid w:val="00D04945"/>
    <w:rsid w:val="00D05AA9"/>
    <w:rsid w:val="00D06E5C"/>
    <w:rsid w:val="00D0771C"/>
    <w:rsid w:val="00D121BA"/>
    <w:rsid w:val="00D12C17"/>
    <w:rsid w:val="00D170EE"/>
    <w:rsid w:val="00D17914"/>
    <w:rsid w:val="00D17BB4"/>
    <w:rsid w:val="00D21F2C"/>
    <w:rsid w:val="00D23EC2"/>
    <w:rsid w:val="00D23FFA"/>
    <w:rsid w:val="00D24CDB"/>
    <w:rsid w:val="00D30093"/>
    <w:rsid w:val="00D3223C"/>
    <w:rsid w:val="00D34C7C"/>
    <w:rsid w:val="00D41216"/>
    <w:rsid w:val="00D4334B"/>
    <w:rsid w:val="00D44280"/>
    <w:rsid w:val="00D50FBF"/>
    <w:rsid w:val="00D53BCD"/>
    <w:rsid w:val="00D572A4"/>
    <w:rsid w:val="00D62058"/>
    <w:rsid w:val="00D641E9"/>
    <w:rsid w:val="00D65008"/>
    <w:rsid w:val="00D67736"/>
    <w:rsid w:val="00D67DFA"/>
    <w:rsid w:val="00D72F7C"/>
    <w:rsid w:val="00D73CCB"/>
    <w:rsid w:val="00D740ED"/>
    <w:rsid w:val="00D753BC"/>
    <w:rsid w:val="00D75B74"/>
    <w:rsid w:val="00D75CD9"/>
    <w:rsid w:val="00D75DF0"/>
    <w:rsid w:val="00D773E0"/>
    <w:rsid w:val="00D80F37"/>
    <w:rsid w:val="00D822BC"/>
    <w:rsid w:val="00D82C69"/>
    <w:rsid w:val="00D83EDD"/>
    <w:rsid w:val="00D848A8"/>
    <w:rsid w:val="00D87822"/>
    <w:rsid w:val="00D95048"/>
    <w:rsid w:val="00D95BD7"/>
    <w:rsid w:val="00D97D81"/>
    <w:rsid w:val="00DA03DE"/>
    <w:rsid w:val="00DA116C"/>
    <w:rsid w:val="00DB0C66"/>
    <w:rsid w:val="00DB1C83"/>
    <w:rsid w:val="00DB3B3D"/>
    <w:rsid w:val="00DB5769"/>
    <w:rsid w:val="00DC487E"/>
    <w:rsid w:val="00DC648B"/>
    <w:rsid w:val="00DD0453"/>
    <w:rsid w:val="00DE0384"/>
    <w:rsid w:val="00DE31F7"/>
    <w:rsid w:val="00DE3BAE"/>
    <w:rsid w:val="00DE3BCD"/>
    <w:rsid w:val="00DE72B3"/>
    <w:rsid w:val="00DF2228"/>
    <w:rsid w:val="00DF2511"/>
    <w:rsid w:val="00DF3227"/>
    <w:rsid w:val="00DF475C"/>
    <w:rsid w:val="00DF5596"/>
    <w:rsid w:val="00DF5A08"/>
    <w:rsid w:val="00DF681D"/>
    <w:rsid w:val="00DF6C77"/>
    <w:rsid w:val="00DF77FB"/>
    <w:rsid w:val="00E039F9"/>
    <w:rsid w:val="00E06BD8"/>
    <w:rsid w:val="00E0779D"/>
    <w:rsid w:val="00E140A9"/>
    <w:rsid w:val="00E148CD"/>
    <w:rsid w:val="00E15A72"/>
    <w:rsid w:val="00E2175B"/>
    <w:rsid w:val="00E23EC8"/>
    <w:rsid w:val="00E262E1"/>
    <w:rsid w:val="00E3124D"/>
    <w:rsid w:val="00E31522"/>
    <w:rsid w:val="00E31BAC"/>
    <w:rsid w:val="00E32C00"/>
    <w:rsid w:val="00E3354A"/>
    <w:rsid w:val="00E341E9"/>
    <w:rsid w:val="00E347EB"/>
    <w:rsid w:val="00E40FFF"/>
    <w:rsid w:val="00E41C31"/>
    <w:rsid w:val="00E42AA4"/>
    <w:rsid w:val="00E46A85"/>
    <w:rsid w:val="00E520A5"/>
    <w:rsid w:val="00E5643F"/>
    <w:rsid w:val="00E576A3"/>
    <w:rsid w:val="00E57BCE"/>
    <w:rsid w:val="00E60E3F"/>
    <w:rsid w:val="00E617BE"/>
    <w:rsid w:val="00E63C85"/>
    <w:rsid w:val="00E67313"/>
    <w:rsid w:val="00E701FE"/>
    <w:rsid w:val="00E708F1"/>
    <w:rsid w:val="00E714C9"/>
    <w:rsid w:val="00E84AE2"/>
    <w:rsid w:val="00E85151"/>
    <w:rsid w:val="00E85A23"/>
    <w:rsid w:val="00E926AA"/>
    <w:rsid w:val="00E955D6"/>
    <w:rsid w:val="00E96416"/>
    <w:rsid w:val="00E96A4E"/>
    <w:rsid w:val="00EA67AE"/>
    <w:rsid w:val="00EB3FE6"/>
    <w:rsid w:val="00EB514B"/>
    <w:rsid w:val="00EB530B"/>
    <w:rsid w:val="00EC4C73"/>
    <w:rsid w:val="00EC4D42"/>
    <w:rsid w:val="00EC4E22"/>
    <w:rsid w:val="00ED1DF8"/>
    <w:rsid w:val="00ED60BD"/>
    <w:rsid w:val="00EE1F0E"/>
    <w:rsid w:val="00EE2E03"/>
    <w:rsid w:val="00EE36C6"/>
    <w:rsid w:val="00EE4DFE"/>
    <w:rsid w:val="00EE5D0F"/>
    <w:rsid w:val="00EE7CB3"/>
    <w:rsid w:val="00EF02F2"/>
    <w:rsid w:val="00EF0C2B"/>
    <w:rsid w:val="00EF1C0D"/>
    <w:rsid w:val="00EF2AF1"/>
    <w:rsid w:val="00EF36AA"/>
    <w:rsid w:val="00EF5462"/>
    <w:rsid w:val="00EF64A0"/>
    <w:rsid w:val="00F02D0D"/>
    <w:rsid w:val="00F0588C"/>
    <w:rsid w:val="00F11963"/>
    <w:rsid w:val="00F15C47"/>
    <w:rsid w:val="00F16A7D"/>
    <w:rsid w:val="00F21294"/>
    <w:rsid w:val="00F2138A"/>
    <w:rsid w:val="00F232DD"/>
    <w:rsid w:val="00F23633"/>
    <w:rsid w:val="00F238E0"/>
    <w:rsid w:val="00F25734"/>
    <w:rsid w:val="00F30477"/>
    <w:rsid w:val="00F33C24"/>
    <w:rsid w:val="00F34949"/>
    <w:rsid w:val="00F35307"/>
    <w:rsid w:val="00F41CA7"/>
    <w:rsid w:val="00F44B32"/>
    <w:rsid w:val="00F466E7"/>
    <w:rsid w:val="00F54545"/>
    <w:rsid w:val="00F55DC5"/>
    <w:rsid w:val="00F57ADE"/>
    <w:rsid w:val="00F57E54"/>
    <w:rsid w:val="00F61023"/>
    <w:rsid w:val="00F6255F"/>
    <w:rsid w:val="00F67D20"/>
    <w:rsid w:val="00F70156"/>
    <w:rsid w:val="00F70C27"/>
    <w:rsid w:val="00F742E0"/>
    <w:rsid w:val="00F752A6"/>
    <w:rsid w:val="00F7749D"/>
    <w:rsid w:val="00F80F14"/>
    <w:rsid w:val="00F86057"/>
    <w:rsid w:val="00F8677B"/>
    <w:rsid w:val="00F86B47"/>
    <w:rsid w:val="00F95BC2"/>
    <w:rsid w:val="00F97CED"/>
    <w:rsid w:val="00FA059B"/>
    <w:rsid w:val="00FA11CF"/>
    <w:rsid w:val="00FA5934"/>
    <w:rsid w:val="00FB2E25"/>
    <w:rsid w:val="00FB4B48"/>
    <w:rsid w:val="00FB62EA"/>
    <w:rsid w:val="00FB7168"/>
    <w:rsid w:val="00FC05AB"/>
    <w:rsid w:val="00FC0614"/>
    <w:rsid w:val="00FC0F8B"/>
    <w:rsid w:val="00FC453A"/>
    <w:rsid w:val="00FD02D5"/>
    <w:rsid w:val="00FD058E"/>
    <w:rsid w:val="00FD09B2"/>
    <w:rsid w:val="00FD4365"/>
    <w:rsid w:val="00FD5C20"/>
    <w:rsid w:val="00FD7ACF"/>
    <w:rsid w:val="00FE0663"/>
    <w:rsid w:val="00FE0AC0"/>
    <w:rsid w:val="00FE3292"/>
    <w:rsid w:val="00FE3CC9"/>
    <w:rsid w:val="00FE4B7E"/>
    <w:rsid w:val="00FE4DD8"/>
    <w:rsid w:val="00FE63C0"/>
    <w:rsid w:val="00FF04D1"/>
    <w:rsid w:val="00FF30E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28B3C1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49C5"/>
    <w:pPr>
      <w:spacing w:line="360" w:lineRule="auto"/>
      <w:ind w:right="-7"/>
      <w:jc w:val="both"/>
    </w:pPr>
    <w:rPr>
      <w:sz w:val="22"/>
    </w:rPr>
  </w:style>
  <w:style w:type="paragraph" w:styleId="Heading1">
    <w:name w:val="heading 1"/>
    <w:basedOn w:val="Normal"/>
    <w:next w:val="Normal"/>
    <w:link w:val="Heading1Char"/>
    <w:uiPriority w:val="9"/>
    <w:qFormat/>
    <w:rsid w:val="003975DA"/>
    <w:pPr>
      <w:keepNext/>
      <w:keepLines/>
      <w:numPr>
        <w:numId w:val="1"/>
      </w:numPr>
      <w:ind w:left="431" w:hanging="431"/>
      <w:jc w:val="left"/>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C273C8"/>
    <w:pPr>
      <w:keepNext/>
      <w:keepLines/>
      <w:numPr>
        <w:ilvl w:val="1"/>
        <w:numId w:val="1"/>
      </w:numPr>
      <w:ind w:left="578" w:hanging="578"/>
      <w:jc w:val="left"/>
      <w:outlineLvl w:val="1"/>
    </w:pPr>
    <w:rPr>
      <w:rFonts w:asciiTheme="majorHAnsi" w:eastAsiaTheme="majorEastAsia" w:hAnsiTheme="majorHAnsi" w:cstheme="majorBidi"/>
      <w:b/>
      <w:bCs/>
      <w:color w:val="000000" w:themeColor="text1"/>
      <w:sz w:val="28"/>
      <w:szCs w:val="26"/>
    </w:rPr>
  </w:style>
  <w:style w:type="paragraph" w:styleId="Heading3">
    <w:name w:val="heading 3"/>
    <w:basedOn w:val="Normal"/>
    <w:next w:val="Normal"/>
    <w:link w:val="Heading3Char"/>
    <w:uiPriority w:val="9"/>
    <w:unhideWhenUsed/>
    <w:qFormat/>
    <w:rsid w:val="00263DB2"/>
    <w:pPr>
      <w:keepNext/>
      <w:keepLines/>
      <w:numPr>
        <w:ilvl w:val="2"/>
        <w:numId w:val="1"/>
      </w:numPr>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263DB2"/>
    <w:pPr>
      <w:keepNext/>
      <w:keepLines/>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BC449C"/>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C449C"/>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C449C"/>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C449C"/>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C449C"/>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75D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C273C8"/>
    <w:rPr>
      <w:rFonts w:asciiTheme="majorHAnsi" w:eastAsiaTheme="majorEastAsia" w:hAnsiTheme="majorHAnsi" w:cstheme="majorBidi"/>
      <w:b/>
      <w:bCs/>
      <w:color w:val="000000" w:themeColor="text1"/>
      <w:sz w:val="28"/>
      <w:szCs w:val="26"/>
    </w:rPr>
  </w:style>
  <w:style w:type="character" w:customStyle="1" w:styleId="Heading3Char">
    <w:name w:val="Heading 3 Char"/>
    <w:basedOn w:val="DefaultParagraphFont"/>
    <w:link w:val="Heading3"/>
    <w:uiPriority w:val="9"/>
    <w:rsid w:val="00263DB2"/>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263DB2"/>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BC449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C449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C449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C449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C449C"/>
    <w:rPr>
      <w:rFonts w:asciiTheme="majorHAnsi" w:eastAsiaTheme="majorEastAsia" w:hAnsiTheme="majorHAnsi" w:cstheme="majorBidi"/>
      <w:i/>
      <w:iCs/>
      <w:color w:val="404040" w:themeColor="text1" w:themeTint="BF"/>
      <w:sz w:val="20"/>
      <w:szCs w:val="20"/>
    </w:rPr>
  </w:style>
  <w:style w:type="paragraph" w:styleId="Footer">
    <w:name w:val="footer"/>
    <w:basedOn w:val="Normal"/>
    <w:link w:val="FooterChar"/>
    <w:uiPriority w:val="99"/>
    <w:unhideWhenUsed/>
    <w:rsid w:val="00BC449C"/>
    <w:pPr>
      <w:tabs>
        <w:tab w:val="center" w:pos="4320"/>
        <w:tab w:val="right" w:pos="8640"/>
      </w:tabs>
      <w:spacing w:line="240" w:lineRule="auto"/>
    </w:pPr>
  </w:style>
  <w:style w:type="character" w:customStyle="1" w:styleId="FooterChar">
    <w:name w:val="Footer Char"/>
    <w:basedOn w:val="DefaultParagraphFont"/>
    <w:link w:val="Footer"/>
    <w:uiPriority w:val="99"/>
    <w:rsid w:val="00BC449C"/>
  </w:style>
  <w:style w:type="character" w:styleId="PageNumber">
    <w:name w:val="page number"/>
    <w:basedOn w:val="DefaultParagraphFont"/>
    <w:uiPriority w:val="99"/>
    <w:semiHidden/>
    <w:unhideWhenUsed/>
    <w:rsid w:val="00BC449C"/>
  </w:style>
  <w:style w:type="table" w:styleId="TableGrid">
    <w:name w:val="Table Grid"/>
    <w:basedOn w:val="TableNormal"/>
    <w:uiPriority w:val="59"/>
    <w:rsid w:val="00DB3B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B3B3D"/>
    <w:rPr>
      <w:rFonts w:ascii="Times New Roman" w:hAnsi="Times New Roman" w:cs="Times New Roman"/>
    </w:rPr>
  </w:style>
  <w:style w:type="paragraph" w:customStyle="1" w:styleId="EndNoteBibliographyTitle">
    <w:name w:val="EndNote Bibliography Title"/>
    <w:basedOn w:val="Normal"/>
    <w:rsid w:val="0001391C"/>
    <w:pPr>
      <w:jc w:val="center"/>
    </w:pPr>
    <w:rPr>
      <w:rFonts w:ascii="Cambria" w:hAnsi="Cambria"/>
      <w:sz w:val="20"/>
      <w:lang w:val="en-US"/>
    </w:rPr>
  </w:style>
  <w:style w:type="paragraph" w:customStyle="1" w:styleId="EndNoteBibliography">
    <w:name w:val="EndNote Bibliography"/>
    <w:basedOn w:val="Normal"/>
    <w:rsid w:val="0001391C"/>
    <w:pPr>
      <w:spacing w:line="240" w:lineRule="auto"/>
    </w:pPr>
    <w:rPr>
      <w:rFonts w:ascii="Cambria" w:hAnsi="Cambria"/>
      <w:sz w:val="20"/>
      <w:lang w:val="en-US"/>
    </w:rPr>
  </w:style>
  <w:style w:type="paragraph" w:styleId="ListParagraph">
    <w:name w:val="List Paragraph"/>
    <w:basedOn w:val="Normal"/>
    <w:next w:val="Normal"/>
    <w:uiPriority w:val="34"/>
    <w:qFormat/>
    <w:rsid w:val="009B18DE"/>
    <w:pPr>
      <w:contextualSpacing/>
    </w:pPr>
    <w:rPr>
      <w:color w:val="000000" w:themeColor="text1"/>
    </w:rPr>
  </w:style>
  <w:style w:type="character" w:styleId="PlaceholderText">
    <w:name w:val="Placeholder Text"/>
    <w:basedOn w:val="DefaultParagraphFont"/>
    <w:uiPriority w:val="99"/>
    <w:semiHidden/>
    <w:rsid w:val="00175E58"/>
    <w:rPr>
      <w:color w:val="808080"/>
    </w:rPr>
  </w:style>
  <w:style w:type="paragraph" w:styleId="BalloonText">
    <w:name w:val="Balloon Text"/>
    <w:basedOn w:val="Normal"/>
    <w:link w:val="BalloonTextChar"/>
    <w:uiPriority w:val="99"/>
    <w:semiHidden/>
    <w:unhideWhenUsed/>
    <w:rsid w:val="00175E5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5E58"/>
    <w:rPr>
      <w:rFonts w:ascii="Lucida Grande" w:hAnsi="Lucida Grande" w:cs="Lucida Grande"/>
      <w:sz w:val="18"/>
      <w:szCs w:val="18"/>
    </w:rPr>
  </w:style>
  <w:style w:type="table" w:styleId="LightShading">
    <w:name w:val="Light Shading"/>
    <w:basedOn w:val="TableNormal"/>
    <w:uiPriority w:val="60"/>
    <w:rsid w:val="00986D2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263DB2"/>
    <w:pPr>
      <w:spacing w:after="200" w:line="240" w:lineRule="auto"/>
    </w:pPr>
    <w:rPr>
      <w:b/>
      <w:bCs/>
      <w:color w:val="000000" w:themeColor="text1"/>
      <w:sz w:val="20"/>
      <w:szCs w:val="20"/>
    </w:rPr>
  </w:style>
  <w:style w:type="paragraph" w:customStyle="1" w:styleId="Normal1">
    <w:name w:val="Normal1"/>
    <w:rsid w:val="005A37A3"/>
    <w:pPr>
      <w:spacing w:line="360" w:lineRule="auto"/>
      <w:jc w:val="both"/>
    </w:pPr>
    <w:rPr>
      <w:rFonts w:ascii="Cambria" w:eastAsia="Cambria" w:hAnsi="Cambria" w:cs="Cambria"/>
    </w:rPr>
  </w:style>
  <w:style w:type="character" w:styleId="LineNumber">
    <w:name w:val="line number"/>
    <w:basedOn w:val="DefaultParagraphFont"/>
    <w:uiPriority w:val="99"/>
    <w:semiHidden/>
    <w:unhideWhenUsed/>
    <w:rsid w:val="008553F0"/>
  </w:style>
  <w:style w:type="table" w:customStyle="1" w:styleId="PlainTable21">
    <w:name w:val="Plain Table 21"/>
    <w:basedOn w:val="TableNormal"/>
    <w:uiPriority w:val="42"/>
    <w:rsid w:val="008553F0"/>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D848A8"/>
    <w:rPr>
      <w:color w:val="0000FF" w:themeColor="hyperlink"/>
      <w:u w:val="single"/>
    </w:rPr>
  </w:style>
  <w:style w:type="paragraph" w:styleId="Header">
    <w:name w:val="header"/>
    <w:basedOn w:val="Normal"/>
    <w:link w:val="HeaderChar"/>
    <w:uiPriority w:val="99"/>
    <w:unhideWhenUsed/>
    <w:rsid w:val="0043570E"/>
    <w:pPr>
      <w:tabs>
        <w:tab w:val="center" w:pos="4513"/>
        <w:tab w:val="right" w:pos="9026"/>
      </w:tabs>
      <w:spacing w:line="240" w:lineRule="auto"/>
    </w:pPr>
  </w:style>
  <w:style w:type="character" w:customStyle="1" w:styleId="HeaderChar">
    <w:name w:val="Header Char"/>
    <w:basedOn w:val="DefaultParagraphFont"/>
    <w:link w:val="Header"/>
    <w:uiPriority w:val="99"/>
    <w:rsid w:val="0043570E"/>
  </w:style>
  <w:style w:type="paragraph" w:customStyle="1" w:styleId="p1">
    <w:name w:val="p1"/>
    <w:basedOn w:val="Normal"/>
    <w:rsid w:val="0082381F"/>
    <w:pPr>
      <w:spacing w:line="240" w:lineRule="auto"/>
      <w:jc w:val="left"/>
    </w:pPr>
    <w:rPr>
      <w:rFonts w:ascii="Helvetica" w:eastAsiaTheme="minorHAnsi" w:hAnsi="Helvetica" w:cs="Times New Roman"/>
      <w:sz w:val="27"/>
      <w:szCs w:val="27"/>
    </w:rPr>
  </w:style>
  <w:style w:type="character" w:customStyle="1" w:styleId="s1">
    <w:name w:val="s1"/>
    <w:basedOn w:val="DefaultParagraphFont"/>
    <w:rsid w:val="0082381F"/>
  </w:style>
  <w:style w:type="numbering" w:styleId="111111">
    <w:name w:val="Outline List 2"/>
    <w:basedOn w:val="NoList"/>
    <w:uiPriority w:val="99"/>
    <w:semiHidden/>
    <w:unhideWhenUsed/>
    <w:rsid w:val="0082381F"/>
    <w:pPr>
      <w:numPr>
        <w:numId w:val="19"/>
      </w:numPr>
    </w:pPr>
  </w:style>
  <w:style w:type="character" w:styleId="CommentReference">
    <w:name w:val="annotation reference"/>
    <w:basedOn w:val="DefaultParagraphFont"/>
    <w:uiPriority w:val="99"/>
    <w:semiHidden/>
    <w:unhideWhenUsed/>
    <w:rsid w:val="0082381F"/>
    <w:rPr>
      <w:sz w:val="16"/>
      <w:szCs w:val="16"/>
    </w:rPr>
  </w:style>
  <w:style w:type="paragraph" w:styleId="CommentText">
    <w:name w:val="annotation text"/>
    <w:basedOn w:val="Normal"/>
    <w:link w:val="CommentTextChar"/>
    <w:uiPriority w:val="99"/>
    <w:semiHidden/>
    <w:unhideWhenUsed/>
    <w:rsid w:val="0082381F"/>
    <w:pPr>
      <w:spacing w:line="240" w:lineRule="auto"/>
    </w:pPr>
    <w:rPr>
      <w:sz w:val="20"/>
      <w:szCs w:val="20"/>
    </w:rPr>
  </w:style>
  <w:style w:type="character" w:customStyle="1" w:styleId="CommentTextChar">
    <w:name w:val="Comment Text Char"/>
    <w:basedOn w:val="DefaultParagraphFont"/>
    <w:link w:val="CommentText"/>
    <w:uiPriority w:val="99"/>
    <w:semiHidden/>
    <w:rsid w:val="0082381F"/>
    <w:rPr>
      <w:sz w:val="20"/>
      <w:szCs w:val="20"/>
    </w:rPr>
  </w:style>
  <w:style w:type="paragraph" w:styleId="CommentSubject">
    <w:name w:val="annotation subject"/>
    <w:basedOn w:val="CommentText"/>
    <w:next w:val="CommentText"/>
    <w:link w:val="CommentSubjectChar"/>
    <w:uiPriority w:val="99"/>
    <w:semiHidden/>
    <w:unhideWhenUsed/>
    <w:rsid w:val="0082381F"/>
    <w:rPr>
      <w:b/>
      <w:bCs/>
    </w:rPr>
  </w:style>
  <w:style w:type="character" w:customStyle="1" w:styleId="CommentSubjectChar">
    <w:name w:val="Comment Subject Char"/>
    <w:basedOn w:val="CommentTextChar"/>
    <w:link w:val="CommentSubject"/>
    <w:uiPriority w:val="99"/>
    <w:semiHidden/>
    <w:rsid w:val="0082381F"/>
    <w:rPr>
      <w:b/>
      <w:bCs/>
      <w:sz w:val="20"/>
      <w:szCs w:val="20"/>
    </w:rPr>
  </w:style>
  <w:style w:type="paragraph" w:styleId="Subtitle">
    <w:name w:val="Subtitle"/>
    <w:basedOn w:val="Normal"/>
    <w:next w:val="Normal"/>
    <w:link w:val="SubtitleChar"/>
    <w:uiPriority w:val="11"/>
    <w:qFormat/>
    <w:rsid w:val="009B18DE"/>
    <w:pPr>
      <w:numPr>
        <w:ilvl w:val="1"/>
      </w:numPr>
      <w:spacing w:line="240" w:lineRule="auto"/>
    </w:pPr>
    <w:rPr>
      <w:i/>
      <w:color w:val="000000" w:themeColor="text1"/>
      <w:sz w:val="20"/>
      <w:szCs w:val="22"/>
    </w:rPr>
  </w:style>
  <w:style w:type="character" w:customStyle="1" w:styleId="SubtitleChar">
    <w:name w:val="Subtitle Char"/>
    <w:basedOn w:val="DefaultParagraphFont"/>
    <w:link w:val="Subtitle"/>
    <w:uiPriority w:val="11"/>
    <w:rsid w:val="009B18DE"/>
    <w:rPr>
      <w:i/>
      <w:color w:val="000000" w:themeColor="text1"/>
      <w:sz w:val="20"/>
      <w:szCs w:val="22"/>
    </w:rPr>
  </w:style>
  <w:style w:type="paragraph" w:styleId="TOC1">
    <w:name w:val="toc 1"/>
    <w:basedOn w:val="Normal"/>
    <w:next w:val="Normal"/>
    <w:autoRedefine/>
    <w:uiPriority w:val="39"/>
    <w:unhideWhenUsed/>
    <w:rsid w:val="00410CB7"/>
    <w:pPr>
      <w:spacing w:before="240" w:after="120"/>
      <w:jc w:val="left"/>
    </w:pPr>
    <w:rPr>
      <w:b/>
      <w:bCs/>
      <w:caps/>
      <w:szCs w:val="22"/>
      <w:u w:val="single"/>
    </w:rPr>
  </w:style>
  <w:style w:type="paragraph" w:styleId="TableofFigures">
    <w:name w:val="table of figures"/>
    <w:basedOn w:val="Normal"/>
    <w:next w:val="Normal"/>
    <w:uiPriority w:val="99"/>
    <w:unhideWhenUsed/>
    <w:rsid w:val="002062E8"/>
    <w:pPr>
      <w:ind w:left="440" w:hanging="440"/>
      <w:jc w:val="left"/>
    </w:pPr>
    <w:rPr>
      <w:smallCaps/>
      <w:sz w:val="20"/>
      <w:szCs w:val="20"/>
    </w:rPr>
  </w:style>
  <w:style w:type="paragraph" w:styleId="TOC2">
    <w:name w:val="toc 2"/>
    <w:basedOn w:val="Normal"/>
    <w:next w:val="Normal"/>
    <w:autoRedefine/>
    <w:uiPriority w:val="39"/>
    <w:unhideWhenUsed/>
    <w:rsid w:val="001E312A"/>
    <w:pPr>
      <w:tabs>
        <w:tab w:val="left" w:pos="522"/>
        <w:tab w:val="right" w:pos="9622"/>
      </w:tabs>
      <w:jc w:val="left"/>
    </w:pPr>
    <w:rPr>
      <w:b/>
      <w:bCs/>
      <w:smallCaps/>
      <w:szCs w:val="22"/>
    </w:rPr>
  </w:style>
  <w:style w:type="paragraph" w:styleId="TOC3">
    <w:name w:val="toc 3"/>
    <w:basedOn w:val="Normal"/>
    <w:next w:val="Normal"/>
    <w:autoRedefine/>
    <w:uiPriority w:val="39"/>
    <w:unhideWhenUsed/>
    <w:rsid w:val="001E312A"/>
    <w:pPr>
      <w:tabs>
        <w:tab w:val="left" w:pos="686"/>
        <w:tab w:val="right" w:pos="9622"/>
      </w:tabs>
      <w:jc w:val="left"/>
    </w:pPr>
    <w:rPr>
      <w:smallCaps/>
      <w:szCs w:val="22"/>
    </w:rPr>
  </w:style>
  <w:style w:type="paragraph" w:styleId="TOC4">
    <w:name w:val="toc 4"/>
    <w:basedOn w:val="Normal"/>
    <w:next w:val="Normal"/>
    <w:autoRedefine/>
    <w:uiPriority w:val="39"/>
    <w:unhideWhenUsed/>
    <w:rsid w:val="00410CB7"/>
    <w:pPr>
      <w:jc w:val="left"/>
    </w:pPr>
    <w:rPr>
      <w:szCs w:val="22"/>
    </w:rPr>
  </w:style>
  <w:style w:type="paragraph" w:styleId="TOC5">
    <w:name w:val="toc 5"/>
    <w:basedOn w:val="Normal"/>
    <w:next w:val="Normal"/>
    <w:autoRedefine/>
    <w:uiPriority w:val="39"/>
    <w:unhideWhenUsed/>
    <w:rsid w:val="00410CB7"/>
    <w:pPr>
      <w:jc w:val="left"/>
    </w:pPr>
    <w:rPr>
      <w:szCs w:val="22"/>
    </w:rPr>
  </w:style>
  <w:style w:type="paragraph" w:styleId="TOC6">
    <w:name w:val="toc 6"/>
    <w:basedOn w:val="Normal"/>
    <w:next w:val="Normal"/>
    <w:autoRedefine/>
    <w:uiPriority w:val="39"/>
    <w:unhideWhenUsed/>
    <w:rsid w:val="00410CB7"/>
    <w:pPr>
      <w:jc w:val="left"/>
    </w:pPr>
    <w:rPr>
      <w:szCs w:val="22"/>
    </w:rPr>
  </w:style>
  <w:style w:type="paragraph" w:styleId="TOC7">
    <w:name w:val="toc 7"/>
    <w:basedOn w:val="Normal"/>
    <w:next w:val="Normal"/>
    <w:autoRedefine/>
    <w:uiPriority w:val="39"/>
    <w:unhideWhenUsed/>
    <w:rsid w:val="00410CB7"/>
    <w:pPr>
      <w:jc w:val="left"/>
    </w:pPr>
    <w:rPr>
      <w:szCs w:val="22"/>
    </w:rPr>
  </w:style>
  <w:style w:type="paragraph" w:styleId="TOC8">
    <w:name w:val="toc 8"/>
    <w:basedOn w:val="Normal"/>
    <w:next w:val="Normal"/>
    <w:autoRedefine/>
    <w:uiPriority w:val="39"/>
    <w:unhideWhenUsed/>
    <w:rsid w:val="00410CB7"/>
    <w:pPr>
      <w:jc w:val="left"/>
    </w:pPr>
    <w:rPr>
      <w:szCs w:val="22"/>
    </w:rPr>
  </w:style>
  <w:style w:type="paragraph" w:styleId="TOC9">
    <w:name w:val="toc 9"/>
    <w:basedOn w:val="Normal"/>
    <w:next w:val="Normal"/>
    <w:autoRedefine/>
    <w:uiPriority w:val="39"/>
    <w:unhideWhenUsed/>
    <w:rsid w:val="00410CB7"/>
    <w:pPr>
      <w:jc w:val="left"/>
    </w:pPr>
    <w:rPr>
      <w:szCs w:val="22"/>
    </w:rPr>
  </w:style>
  <w:style w:type="paragraph" w:styleId="Revision">
    <w:name w:val="Revision"/>
    <w:hidden/>
    <w:uiPriority w:val="99"/>
    <w:semiHidden/>
    <w:rsid w:val="00104BD0"/>
    <w:rPr>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49C5"/>
    <w:pPr>
      <w:spacing w:line="360" w:lineRule="auto"/>
      <w:ind w:right="-7"/>
      <w:jc w:val="both"/>
    </w:pPr>
    <w:rPr>
      <w:sz w:val="22"/>
    </w:rPr>
  </w:style>
  <w:style w:type="paragraph" w:styleId="Heading1">
    <w:name w:val="heading 1"/>
    <w:basedOn w:val="Normal"/>
    <w:next w:val="Normal"/>
    <w:link w:val="Heading1Char"/>
    <w:uiPriority w:val="9"/>
    <w:qFormat/>
    <w:rsid w:val="003975DA"/>
    <w:pPr>
      <w:keepNext/>
      <w:keepLines/>
      <w:numPr>
        <w:numId w:val="1"/>
      </w:numPr>
      <w:ind w:left="431" w:hanging="431"/>
      <w:jc w:val="left"/>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C273C8"/>
    <w:pPr>
      <w:keepNext/>
      <w:keepLines/>
      <w:numPr>
        <w:ilvl w:val="1"/>
        <w:numId w:val="1"/>
      </w:numPr>
      <w:ind w:left="578" w:hanging="578"/>
      <w:jc w:val="left"/>
      <w:outlineLvl w:val="1"/>
    </w:pPr>
    <w:rPr>
      <w:rFonts w:asciiTheme="majorHAnsi" w:eastAsiaTheme="majorEastAsia" w:hAnsiTheme="majorHAnsi" w:cstheme="majorBidi"/>
      <w:b/>
      <w:bCs/>
      <w:color w:val="000000" w:themeColor="text1"/>
      <w:sz w:val="28"/>
      <w:szCs w:val="26"/>
    </w:rPr>
  </w:style>
  <w:style w:type="paragraph" w:styleId="Heading3">
    <w:name w:val="heading 3"/>
    <w:basedOn w:val="Normal"/>
    <w:next w:val="Normal"/>
    <w:link w:val="Heading3Char"/>
    <w:uiPriority w:val="9"/>
    <w:unhideWhenUsed/>
    <w:qFormat/>
    <w:rsid w:val="00263DB2"/>
    <w:pPr>
      <w:keepNext/>
      <w:keepLines/>
      <w:numPr>
        <w:ilvl w:val="2"/>
        <w:numId w:val="1"/>
      </w:numPr>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263DB2"/>
    <w:pPr>
      <w:keepNext/>
      <w:keepLines/>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BC449C"/>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C449C"/>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C449C"/>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C449C"/>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C449C"/>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75D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C273C8"/>
    <w:rPr>
      <w:rFonts w:asciiTheme="majorHAnsi" w:eastAsiaTheme="majorEastAsia" w:hAnsiTheme="majorHAnsi" w:cstheme="majorBidi"/>
      <w:b/>
      <w:bCs/>
      <w:color w:val="000000" w:themeColor="text1"/>
      <w:sz w:val="28"/>
      <w:szCs w:val="26"/>
    </w:rPr>
  </w:style>
  <w:style w:type="character" w:customStyle="1" w:styleId="Heading3Char">
    <w:name w:val="Heading 3 Char"/>
    <w:basedOn w:val="DefaultParagraphFont"/>
    <w:link w:val="Heading3"/>
    <w:uiPriority w:val="9"/>
    <w:rsid w:val="00263DB2"/>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263DB2"/>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BC449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C449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C449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C449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C449C"/>
    <w:rPr>
      <w:rFonts w:asciiTheme="majorHAnsi" w:eastAsiaTheme="majorEastAsia" w:hAnsiTheme="majorHAnsi" w:cstheme="majorBidi"/>
      <w:i/>
      <w:iCs/>
      <w:color w:val="404040" w:themeColor="text1" w:themeTint="BF"/>
      <w:sz w:val="20"/>
      <w:szCs w:val="20"/>
    </w:rPr>
  </w:style>
  <w:style w:type="paragraph" w:styleId="Footer">
    <w:name w:val="footer"/>
    <w:basedOn w:val="Normal"/>
    <w:link w:val="FooterChar"/>
    <w:uiPriority w:val="99"/>
    <w:unhideWhenUsed/>
    <w:rsid w:val="00BC449C"/>
    <w:pPr>
      <w:tabs>
        <w:tab w:val="center" w:pos="4320"/>
        <w:tab w:val="right" w:pos="8640"/>
      </w:tabs>
      <w:spacing w:line="240" w:lineRule="auto"/>
    </w:pPr>
  </w:style>
  <w:style w:type="character" w:customStyle="1" w:styleId="FooterChar">
    <w:name w:val="Footer Char"/>
    <w:basedOn w:val="DefaultParagraphFont"/>
    <w:link w:val="Footer"/>
    <w:uiPriority w:val="99"/>
    <w:rsid w:val="00BC449C"/>
  </w:style>
  <w:style w:type="character" w:styleId="PageNumber">
    <w:name w:val="page number"/>
    <w:basedOn w:val="DefaultParagraphFont"/>
    <w:uiPriority w:val="99"/>
    <w:semiHidden/>
    <w:unhideWhenUsed/>
    <w:rsid w:val="00BC449C"/>
  </w:style>
  <w:style w:type="table" w:styleId="TableGrid">
    <w:name w:val="Table Grid"/>
    <w:basedOn w:val="TableNormal"/>
    <w:uiPriority w:val="59"/>
    <w:rsid w:val="00DB3B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B3B3D"/>
    <w:rPr>
      <w:rFonts w:ascii="Times New Roman" w:hAnsi="Times New Roman" w:cs="Times New Roman"/>
    </w:rPr>
  </w:style>
  <w:style w:type="paragraph" w:customStyle="1" w:styleId="EndNoteBibliographyTitle">
    <w:name w:val="EndNote Bibliography Title"/>
    <w:basedOn w:val="Normal"/>
    <w:rsid w:val="0001391C"/>
    <w:pPr>
      <w:jc w:val="center"/>
    </w:pPr>
    <w:rPr>
      <w:rFonts w:ascii="Cambria" w:hAnsi="Cambria"/>
      <w:sz w:val="20"/>
      <w:lang w:val="en-US"/>
    </w:rPr>
  </w:style>
  <w:style w:type="paragraph" w:customStyle="1" w:styleId="EndNoteBibliography">
    <w:name w:val="EndNote Bibliography"/>
    <w:basedOn w:val="Normal"/>
    <w:rsid w:val="0001391C"/>
    <w:pPr>
      <w:spacing w:line="240" w:lineRule="auto"/>
    </w:pPr>
    <w:rPr>
      <w:rFonts w:ascii="Cambria" w:hAnsi="Cambria"/>
      <w:sz w:val="20"/>
      <w:lang w:val="en-US"/>
    </w:rPr>
  </w:style>
  <w:style w:type="paragraph" w:styleId="ListParagraph">
    <w:name w:val="List Paragraph"/>
    <w:basedOn w:val="Normal"/>
    <w:next w:val="Normal"/>
    <w:uiPriority w:val="34"/>
    <w:qFormat/>
    <w:rsid w:val="009B18DE"/>
    <w:pPr>
      <w:contextualSpacing/>
    </w:pPr>
    <w:rPr>
      <w:color w:val="000000" w:themeColor="text1"/>
    </w:rPr>
  </w:style>
  <w:style w:type="character" w:styleId="PlaceholderText">
    <w:name w:val="Placeholder Text"/>
    <w:basedOn w:val="DefaultParagraphFont"/>
    <w:uiPriority w:val="99"/>
    <w:semiHidden/>
    <w:rsid w:val="00175E58"/>
    <w:rPr>
      <w:color w:val="808080"/>
    </w:rPr>
  </w:style>
  <w:style w:type="paragraph" w:styleId="BalloonText">
    <w:name w:val="Balloon Text"/>
    <w:basedOn w:val="Normal"/>
    <w:link w:val="BalloonTextChar"/>
    <w:uiPriority w:val="99"/>
    <w:semiHidden/>
    <w:unhideWhenUsed/>
    <w:rsid w:val="00175E5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5E58"/>
    <w:rPr>
      <w:rFonts w:ascii="Lucida Grande" w:hAnsi="Lucida Grande" w:cs="Lucida Grande"/>
      <w:sz w:val="18"/>
      <w:szCs w:val="18"/>
    </w:rPr>
  </w:style>
  <w:style w:type="table" w:styleId="LightShading">
    <w:name w:val="Light Shading"/>
    <w:basedOn w:val="TableNormal"/>
    <w:uiPriority w:val="60"/>
    <w:rsid w:val="00986D2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263DB2"/>
    <w:pPr>
      <w:spacing w:after="200" w:line="240" w:lineRule="auto"/>
    </w:pPr>
    <w:rPr>
      <w:b/>
      <w:bCs/>
      <w:color w:val="000000" w:themeColor="text1"/>
      <w:sz w:val="20"/>
      <w:szCs w:val="20"/>
    </w:rPr>
  </w:style>
  <w:style w:type="paragraph" w:customStyle="1" w:styleId="Normal1">
    <w:name w:val="Normal1"/>
    <w:rsid w:val="005A37A3"/>
    <w:pPr>
      <w:spacing w:line="360" w:lineRule="auto"/>
      <w:jc w:val="both"/>
    </w:pPr>
    <w:rPr>
      <w:rFonts w:ascii="Cambria" w:eastAsia="Cambria" w:hAnsi="Cambria" w:cs="Cambria"/>
    </w:rPr>
  </w:style>
  <w:style w:type="character" w:styleId="LineNumber">
    <w:name w:val="line number"/>
    <w:basedOn w:val="DefaultParagraphFont"/>
    <w:uiPriority w:val="99"/>
    <w:semiHidden/>
    <w:unhideWhenUsed/>
    <w:rsid w:val="008553F0"/>
  </w:style>
  <w:style w:type="table" w:customStyle="1" w:styleId="PlainTable21">
    <w:name w:val="Plain Table 21"/>
    <w:basedOn w:val="TableNormal"/>
    <w:uiPriority w:val="42"/>
    <w:rsid w:val="008553F0"/>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D848A8"/>
    <w:rPr>
      <w:color w:val="0000FF" w:themeColor="hyperlink"/>
      <w:u w:val="single"/>
    </w:rPr>
  </w:style>
  <w:style w:type="paragraph" w:styleId="Header">
    <w:name w:val="header"/>
    <w:basedOn w:val="Normal"/>
    <w:link w:val="HeaderChar"/>
    <w:uiPriority w:val="99"/>
    <w:unhideWhenUsed/>
    <w:rsid w:val="0043570E"/>
    <w:pPr>
      <w:tabs>
        <w:tab w:val="center" w:pos="4513"/>
        <w:tab w:val="right" w:pos="9026"/>
      </w:tabs>
      <w:spacing w:line="240" w:lineRule="auto"/>
    </w:pPr>
  </w:style>
  <w:style w:type="character" w:customStyle="1" w:styleId="HeaderChar">
    <w:name w:val="Header Char"/>
    <w:basedOn w:val="DefaultParagraphFont"/>
    <w:link w:val="Header"/>
    <w:uiPriority w:val="99"/>
    <w:rsid w:val="0043570E"/>
  </w:style>
  <w:style w:type="paragraph" w:customStyle="1" w:styleId="p1">
    <w:name w:val="p1"/>
    <w:basedOn w:val="Normal"/>
    <w:rsid w:val="0082381F"/>
    <w:pPr>
      <w:spacing w:line="240" w:lineRule="auto"/>
      <w:jc w:val="left"/>
    </w:pPr>
    <w:rPr>
      <w:rFonts w:ascii="Helvetica" w:eastAsiaTheme="minorHAnsi" w:hAnsi="Helvetica" w:cs="Times New Roman"/>
      <w:sz w:val="27"/>
      <w:szCs w:val="27"/>
    </w:rPr>
  </w:style>
  <w:style w:type="character" w:customStyle="1" w:styleId="s1">
    <w:name w:val="s1"/>
    <w:basedOn w:val="DefaultParagraphFont"/>
    <w:rsid w:val="0082381F"/>
  </w:style>
  <w:style w:type="numbering" w:styleId="111111">
    <w:name w:val="Outline List 2"/>
    <w:basedOn w:val="NoList"/>
    <w:uiPriority w:val="99"/>
    <w:semiHidden/>
    <w:unhideWhenUsed/>
    <w:rsid w:val="0082381F"/>
    <w:pPr>
      <w:numPr>
        <w:numId w:val="19"/>
      </w:numPr>
    </w:pPr>
  </w:style>
  <w:style w:type="character" w:styleId="CommentReference">
    <w:name w:val="annotation reference"/>
    <w:basedOn w:val="DefaultParagraphFont"/>
    <w:uiPriority w:val="99"/>
    <w:semiHidden/>
    <w:unhideWhenUsed/>
    <w:rsid w:val="0082381F"/>
    <w:rPr>
      <w:sz w:val="16"/>
      <w:szCs w:val="16"/>
    </w:rPr>
  </w:style>
  <w:style w:type="paragraph" w:styleId="CommentText">
    <w:name w:val="annotation text"/>
    <w:basedOn w:val="Normal"/>
    <w:link w:val="CommentTextChar"/>
    <w:uiPriority w:val="99"/>
    <w:semiHidden/>
    <w:unhideWhenUsed/>
    <w:rsid w:val="0082381F"/>
    <w:pPr>
      <w:spacing w:line="240" w:lineRule="auto"/>
    </w:pPr>
    <w:rPr>
      <w:sz w:val="20"/>
      <w:szCs w:val="20"/>
    </w:rPr>
  </w:style>
  <w:style w:type="character" w:customStyle="1" w:styleId="CommentTextChar">
    <w:name w:val="Comment Text Char"/>
    <w:basedOn w:val="DefaultParagraphFont"/>
    <w:link w:val="CommentText"/>
    <w:uiPriority w:val="99"/>
    <w:semiHidden/>
    <w:rsid w:val="0082381F"/>
    <w:rPr>
      <w:sz w:val="20"/>
      <w:szCs w:val="20"/>
    </w:rPr>
  </w:style>
  <w:style w:type="paragraph" w:styleId="CommentSubject">
    <w:name w:val="annotation subject"/>
    <w:basedOn w:val="CommentText"/>
    <w:next w:val="CommentText"/>
    <w:link w:val="CommentSubjectChar"/>
    <w:uiPriority w:val="99"/>
    <w:semiHidden/>
    <w:unhideWhenUsed/>
    <w:rsid w:val="0082381F"/>
    <w:rPr>
      <w:b/>
      <w:bCs/>
    </w:rPr>
  </w:style>
  <w:style w:type="character" w:customStyle="1" w:styleId="CommentSubjectChar">
    <w:name w:val="Comment Subject Char"/>
    <w:basedOn w:val="CommentTextChar"/>
    <w:link w:val="CommentSubject"/>
    <w:uiPriority w:val="99"/>
    <w:semiHidden/>
    <w:rsid w:val="0082381F"/>
    <w:rPr>
      <w:b/>
      <w:bCs/>
      <w:sz w:val="20"/>
      <w:szCs w:val="20"/>
    </w:rPr>
  </w:style>
  <w:style w:type="paragraph" w:styleId="Subtitle">
    <w:name w:val="Subtitle"/>
    <w:basedOn w:val="Normal"/>
    <w:next w:val="Normal"/>
    <w:link w:val="SubtitleChar"/>
    <w:uiPriority w:val="11"/>
    <w:qFormat/>
    <w:rsid w:val="009B18DE"/>
    <w:pPr>
      <w:numPr>
        <w:ilvl w:val="1"/>
      </w:numPr>
      <w:spacing w:line="240" w:lineRule="auto"/>
    </w:pPr>
    <w:rPr>
      <w:i/>
      <w:color w:val="000000" w:themeColor="text1"/>
      <w:sz w:val="20"/>
      <w:szCs w:val="22"/>
    </w:rPr>
  </w:style>
  <w:style w:type="character" w:customStyle="1" w:styleId="SubtitleChar">
    <w:name w:val="Subtitle Char"/>
    <w:basedOn w:val="DefaultParagraphFont"/>
    <w:link w:val="Subtitle"/>
    <w:uiPriority w:val="11"/>
    <w:rsid w:val="009B18DE"/>
    <w:rPr>
      <w:i/>
      <w:color w:val="000000" w:themeColor="text1"/>
      <w:sz w:val="20"/>
      <w:szCs w:val="22"/>
    </w:rPr>
  </w:style>
  <w:style w:type="paragraph" w:styleId="TOC1">
    <w:name w:val="toc 1"/>
    <w:basedOn w:val="Normal"/>
    <w:next w:val="Normal"/>
    <w:autoRedefine/>
    <w:uiPriority w:val="39"/>
    <w:unhideWhenUsed/>
    <w:rsid w:val="00410CB7"/>
    <w:pPr>
      <w:spacing w:before="240" w:after="120"/>
      <w:jc w:val="left"/>
    </w:pPr>
    <w:rPr>
      <w:b/>
      <w:bCs/>
      <w:caps/>
      <w:szCs w:val="22"/>
      <w:u w:val="single"/>
    </w:rPr>
  </w:style>
  <w:style w:type="paragraph" w:styleId="TableofFigures">
    <w:name w:val="table of figures"/>
    <w:basedOn w:val="Normal"/>
    <w:next w:val="Normal"/>
    <w:uiPriority w:val="99"/>
    <w:unhideWhenUsed/>
    <w:rsid w:val="002062E8"/>
    <w:pPr>
      <w:ind w:left="440" w:hanging="440"/>
      <w:jc w:val="left"/>
    </w:pPr>
    <w:rPr>
      <w:smallCaps/>
      <w:sz w:val="20"/>
      <w:szCs w:val="20"/>
    </w:rPr>
  </w:style>
  <w:style w:type="paragraph" w:styleId="TOC2">
    <w:name w:val="toc 2"/>
    <w:basedOn w:val="Normal"/>
    <w:next w:val="Normal"/>
    <w:autoRedefine/>
    <w:uiPriority w:val="39"/>
    <w:unhideWhenUsed/>
    <w:rsid w:val="001E312A"/>
    <w:pPr>
      <w:tabs>
        <w:tab w:val="left" w:pos="522"/>
        <w:tab w:val="right" w:pos="9622"/>
      </w:tabs>
      <w:jc w:val="left"/>
    </w:pPr>
    <w:rPr>
      <w:b/>
      <w:bCs/>
      <w:smallCaps/>
      <w:szCs w:val="22"/>
    </w:rPr>
  </w:style>
  <w:style w:type="paragraph" w:styleId="TOC3">
    <w:name w:val="toc 3"/>
    <w:basedOn w:val="Normal"/>
    <w:next w:val="Normal"/>
    <w:autoRedefine/>
    <w:uiPriority w:val="39"/>
    <w:unhideWhenUsed/>
    <w:rsid w:val="001E312A"/>
    <w:pPr>
      <w:tabs>
        <w:tab w:val="left" w:pos="686"/>
        <w:tab w:val="right" w:pos="9622"/>
      </w:tabs>
      <w:jc w:val="left"/>
    </w:pPr>
    <w:rPr>
      <w:smallCaps/>
      <w:szCs w:val="22"/>
    </w:rPr>
  </w:style>
  <w:style w:type="paragraph" w:styleId="TOC4">
    <w:name w:val="toc 4"/>
    <w:basedOn w:val="Normal"/>
    <w:next w:val="Normal"/>
    <w:autoRedefine/>
    <w:uiPriority w:val="39"/>
    <w:unhideWhenUsed/>
    <w:rsid w:val="00410CB7"/>
    <w:pPr>
      <w:jc w:val="left"/>
    </w:pPr>
    <w:rPr>
      <w:szCs w:val="22"/>
    </w:rPr>
  </w:style>
  <w:style w:type="paragraph" w:styleId="TOC5">
    <w:name w:val="toc 5"/>
    <w:basedOn w:val="Normal"/>
    <w:next w:val="Normal"/>
    <w:autoRedefine/>
    <w:uiPriority w:val="39"/>
    <w:unhideWhenUsed/>
    <w:rsid w:val="00410CB7"/>
    <w:pPr>
      <w:jc w:val="left"/>
    </w:pPr>
    <w:rPr>
      <w:szCs w:val="22"/>
    </w:rPr>
  </w:style>
  <w:style w:type="paragraph" w:styleId="TOC6">
    <w:name w:val="toc 6"/>
    <w:basedOn w:val="Normal"/>
    <w:next w:val="Normal"/>
    <w:autoRedefine/>
    <w:uiPriority w:val="39"/>
    <w:unhideWhenUsed/>
    <w:rsid w:val="00410CB7"/>
    <w:pPr>
      <w:jc w:val="left"/>
    </w:pPr>
    <w:rPr>
      <w:szCs w:val="22"/>
    </w:rPr>
  </w:style>
  <w:style w:type="paragraph" w:styleId="TOC7">
    <w:name w:val="toc 7"/>
    <w:basedOn w:val="Normal"/>
    <w:next w:val="Normal"/>
    <w:autoRedefine/>
    <w:uiPriority w:val="39"/>
    <w:unhideWhenUsed/>
    <w:rsid w:val="00410CB7"/>
    <w:pPr>
      <w:jc w:val="left"/>
    </w:pPr>
    <w:rPr>
      <w:szCs w:val="22"/>
    </w:rPr>
  </w:style>
  <w:style w:type="paragraph" w:styleId="TOC8">
    <w:name w:val="toc 8"/>
    <w:basedOn w:val="Normal"/>
    <w:next w:val="Normal"/>
    <w:autoRedefine/>
    <w:uiPriority w:val="39"/>
    <w:unhideWhenUsed/>
    <w:rsid w:val="00410CB7"/>
    <w:pPr>
      <w:jc w:val="left"/>
    </w:pPr>
    <w:rPr>
      <w:szCs w:val="22"/>
    </w:rPr>
  </w:style>
  <w:style w:type="paragraph" w:styleId="TOC9">
    <w:name w:val="toc 9"/>
    <w:basedOn w:val="Normal"/>
    <w:next w:val="Normal"/>
    <w:autoRedefine/>
    <w:uiPriority w:val="39"/>
    <w:unhideWhenUsed/>
    <w:rsid w:val="00410CB7"/>
    <w:pPr>
      <w:jc w:val="left"/>
    </w:pPr>
    <w:rPr>
      <w:szCs w:val="22"/>
    </w:rPr>
  </w:style>
  <w:style w:type="paragraph" w:styleId="Revision">
    <w:name w:val="Revision"/>
    <w:hidden/>
    <w:uiPriority w:val="99"/>
    <w:semiHidden/>
    <w:rsid w:val="00104BD0"/>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6560522">
      <w:bodyDiv w:val="1"/>
      <w:marLeft w:val="0"/>
      <w:marRight w:val="0"/>
      <w:marTop w:val="0"/>
      <w:marBottom w:val="0"/>
      <w:divBdr>
        <w:top w:val="none" w:sz="0" w:space="0" w:color="auto"/>
        <w:left w:val="none" w:sz="0" w:space="0" w:color="auto"/>
        <w:bottom w:val="none" w:sz="0" w:space="0" w:color="auto"/>
        <w:right w:val="none" w:sz="0" w:space="0" w:color="auto"/>
      </w:divBdr>
    </w:div>
    <w:div w:id="671179199">
      <w:bodyDiv w:val="1"/>
      <w:marLeft w:val="0"/>
      <w:marRight w:val="0"/>
      <w:marTop w:val="0"/>
      <w:marBottom w:val="0"/>
      <w:divBdr>
        <w:top w:val="none" w:sz="0" w:space="0" w:color="auto"/>
        <w:left w:val="none" w:sz="0" w:space="0" w:color="auto"/>
        <w:bottom w:val="none" w:sz="0" w:space="0" w:color="auto"/>
        <w:right w:val="none" w:sz="0" w:space="0" w:color="auto"/>
      </w:divBdr>
    </w:div>
    <w:div w:id="118004313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6" Type="http://schemas.openxmlformats.org/officeDocument/2006/relationships/image" Target="media/image70.png"/><Relationship Id="rId107" Type="http://schemas.openxmlformats.org/officeDocument/2006/relationships/image" Target="media/image71.png"/><Relationship Id="rId108" Type="http://schemas.openxmlformats.org/officeDocument/2006/relationships/image" Target="media/image72.png"/><Relationship Id="rId109" Type="http://schemas.openxmlformats.org/officeDocument/2006/relationships/image" Target="media/image73.png"/><Relationship Id="rId70" Type="http://schemas.openxmlformats.org/officeDocument/2006/relationships/header" Target="header9.xml"/><Relationship Id="rId71" Type="http://schemas.openxmlformats.org/officeDocument/2006/relationships/footer" Target="footer8.xml"/><Relationship Id="rId72" Type="http://schemas.openxmlformats.org/officeDocument/2006/relationships/header" Target="header10.xml"/><Relationship Id="rId73" Type="http://schemas.openxmlformats.org/officeDocument/2006/relationships/footer" Target="footer9.xml"/><Relationship Id="rId74" Type="http://schemas.openxmlformats.org/officeDocument/2006/relationships/header" Target="header11.xml"/><Relationship Id="rId75" Type="http://schemas.openxmlformats.org/officeDocument/2006/relationships/footer" Target="footer10.xml"/><Relationship Id="rId76" Type="http://schemas.openxmlformats.org/officeDocument/2006/relationships/header" Target="header12.xml"/><Relationship Id="rId77" Type="http://schemas.openxmlformats.org/officeDocument/2006/relationships/footer" Target="footer11.xml"/><Relationship Id="rId78" Type="http://schemas.openxmlformats.org/officeDocument/2006/relationships/image" Target="media/image47.tiff"/><Relationship Id="rId79" Type="http://schemas.openxmlformats.org/officeDocument/2006/relationships/image" Target="media/image48.tiff"/><Relationship Id="rId170" Type="http://schemas.openxmlformats.org/officeDocument/2006/relationships/image" Target="media/image120.tiff"/><Relationship Id="rId171" Type="http://schemas.openxmlformats.org/officeDocument/2006/relationships/image" Target="media/image121.tiff"/><Relationship Id="rId172" Type="http://schemas.openxmlformats.org/officeDocument/2006/relationships/image" Target="media/image122.tiff"/><Relationship Id="rId173" Type="http://schemas.openxmlformats.org/officeDocument/2006/relationships/image" Target="media/image123.tiff"/><Relationship Id="rId174" Type="http://schemas.openxmlformats.org/officeDocument/2006/relationships/image" Target="media/image124.tiff"/><Relationship Id="rId175" Type="http://schemas.openxmlformats.org/officeDocument/2006/relationships/image" Target="media/image125.tiff"/><Relationship Id="rId176" Type="http://schemas.openxmlformats.org/officeDocument/2006/relationships/header" Target="header25.xml"/><Relationship Id="rId177" Type="http://schemas.openxmlformats.org/officeDocument/2006/relationships/image" Target="media/image126.png"/><Relationship Id="rId178" Type="http://schemas.openxmlformats.org/officeDocument/2006/relationships/header" Target="header26.xml"/><Relationship Id="rId179" Type="http://schemas.openxmlformats.org/officeDocument/2006/relationships/footer" Target="footer19.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footer" Target="footer3.xml"/><Relationship Id="rId15" Type="http://schemas.openxmlformats.org/officeDocument/2006/relationships/image" Target="media/image2.tiff"/><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tiff"/><Relationship Id="rId19" Type="http://schemas.openxmlformats.org/officeDocument/2006/relationships/image" Target="media/image6.tiff"/><Relationship Id="rId110" Type="http://schemas.openxmlformats.org/officeDocument/2006/relationships/image" Target="media/image74.png"/><Relationship Id="rId111" Type="http://schemas.openxmlformats.org/officeDocument/2006/relationships/header" Target="header17.xml"/><Relationship Id="rId112" Type="http://schemas.openxmlformats.org/officeDocument/2006/relationships/header" Target="header18.xml"/><Relationship Id="rId113" Type="http://schemas.openxmlformats.org/officeDocument/2006/relationships/footer" Target="footer13.xml"/><Relationship Id="rId114" Type="http://schemas.openxmlformats.org/officeDocument/2006/relationships/image" Target="media/image75.png"/><Relationship Id="rId115" Type="http://schemas.openxmlformats.org/officeDocument/2006/relationships/image" Target="media/image76.png"/><Relationship Id="rId116" Type="http://schemas.openxmlformats.org/officeDocument/2006/relationships/image" Target="media/image77.png"/><Relationship Id="rId117" Type="http://schemas.openxmlformats.org/officeDocument/2006/relationships/image" Target="media/image78.png"/><Relationship Id="rId118" Type="http://schemas.openxmlformats.org/officeDocument/2006/relationships/image" Target="media/image79.png"/><Relationship Id="rId119" Type="http://schemas.openxmlformats.org/officeDocument/2006/relationships/image" Target="media/image80.png"/><Relationship Id="rId200" Type="http://schemas.openxmlformats.org/officeDocument/2006/relationships/image" Target="media/image139.tiff"/><Relationship Id="rId201" Type="http://schemas.openxmlformats.org/officeDocument/2006/relationships/image" Target="media/image140.tiff"/><Relationship Id="rId202" Type="http://schemas.openxmlformats.org/officeDocument/2006/relationships/image" Target="media/image141.tiff"/><Relationship Id="rId203" Type="http://schemas.openxmlformats.org/officeDocument/2006/relationships/image" Target="media/image142.tiff"/><Relationship Id="rId204" Type="http://schemas.openxmlformats.org/officeDocument/2006/relationships/header" Target="header32.xml"/><Relationship Id="rId205" Type="http://schemas.openxmlformats.org/officeDocument/2006/relationships/image" Target="media/image143.png"/><Relationship Id="rId206" Type="http://schemas.openxmlformats.org/officeDocument/2006/relationships/image" Target="media/image144.png"/><Relationship Id="rId207" Type="http://schemas.openxmlformats.org/officeDocument/2006/relationships/image" Target="media/image145.png"/><Relationship Id="rId208" Type="http://schemas.openxmlformats.org/officeDocument/2006/relationships/header" Target="header33.xml"/><Relationship Id="rId209" Type="http://schemas.openxmlformats.org/officeDocument/2006/relationships/header" Target="header3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80" Type="http://schemas.openxmlformats.org/officeDocument/2006/relationships/image" Target="media/image49.tiff"/><Relationship Id="rId81" Type="http://schemas.openxmlformats.org/officeDocument/2006/relationships/image" Target="media/image50.png"/><Relationship Id="rId82" Type="http://schemas.openxmlformats.org/officeDocument/2006/relationships/image" Target="media/image51.tiff"/><Relationship Id="rId83" Type="http://schemas.openxmlformats.org/officeDocument/2006/relationships/image" Target="media/image52.png"/><Relationship Id="rId84" Type="http://schemas.openxmlformats.org/officeDocument/2006/relationships/header" Target="header13.xml"/><Relationship Id="rId85" Type="http://schemas.openxmlformats.org/officeDocument/2006/relationships/footer" Target="footer12.xml"/><Relationship Id="rId86" Type="http://schemas.openxmlformats.org/officeDocument/2006/relationships/image" Target="media/image53.png"/><Relationship Id="rId87" Type="http://schemas.openxmlformats.org/officeDocument/2006/relationships/header" Target="header14.xml"/><Relationship Id="rId88" Type="http://schemas.openxmlformats.org/officeDocument/2006/relationships/image" Target="media/image54.png"/><Relationship Id="rId89" Type="http://schemas.openxmlformats.org/officeDocument/2006/relationships/image" Target="media/image55.png"/><Relationship Id="rId180" Type="http://schemas.openxmlformats.org/officeDocument/2006/relationships/footer" Target="footer20.xml"/><Relationship Id="rId181" Type="http://schemas.openxmlformats.org/officeDocument/2006/relationships/header" Target="header27.xml"/><Relationship Id="rId182" Type="http://schemas.openxmlformats.org/officeDocument/2006/relationships/header" Target="header28.xml"/><Relationship Id="rId183" Type="http://schemas.openxmlformats.org/officeDocument/2006/relationships/footer" Target="footer21.xml"/><Relationship Id="rId184" Type="http://schemas.openxmlformats.org/officeDocument/2006/relationships/image" Target="media/image127.tiff"/><Relationship Id="rId185" Type="http://schemas.openxmlformats.org/officeDocument/2006/relationships/header" Target="header29.xml"/><Relationship Id="rId186" Type="http://schemas.openxmlformats.org/officeDocument/2006/relationships/footer" Target="footer22.xml"/><Relationship Id="rId187" Type="http://schemas.openxmlformats.org/officeDocument/2006/relationships/image" Target="media/image128.png"/><Relationship Id="rId188" Type="http://schemas.openxmlformats.org/officeDocument/2006/relationships/header" Target="header30.xml"/><Relationship Id="rId189" Type="http://schemas.openxmlformats.org/officeDocument/2006/relationships/image" Target="media/image129.tiff"/><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9.tiff"/><Relationship Id="rId23" Type="http://schemas.openxmlformats.org/officeDocument/2006/relationships/image" Target="media/image10.tiff"/><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tiff"/><Relationship Id="rId28" Type="http://schemas.openxmlformats.org/officeDocument/2006/relationships/image" Target="media/image15.png"/><Relationship Id="rId29" Type="http://schemas.openxmlformats.org/officeDocument/2006/relationships/image" Target="media/image16.png"/><Relationship Id="rId120" Type="http://schemas.openxmlformats.org/officeDocument/2006/relationships/image" Target="media/image81.tiff"/><Relationship Id="rId121" Type="http://schemas.openxmlformats.org/officeDocument/2006/relationships/image" Target="media/image82.tiff"/><Relationship Id="rId122" Type="http://schemas.openxmlformats.org/officeDocument/2006/relationships/image" Target="media/image83.tiff"/><Relationship Id="rId123" Type="http://schemas.openxmlformats.org/officeDocument/2006/relationships/image" Target="media/image84.png"/><Relationship Id="rId124" Type="http://schemas.openxmlformats.org/officeDocument/2006/relationships/header" Target="header19.xml"/><Relationship Id="rId125" Type="http://schemas.openxmlformats.org/officeDocument/2006/relationships/footer" Target="footer14.xml"/><Relationship Id="rId126" Type="http://schemas.openxmlformats.org/officeDocument/2006/relationships/footer" Target="footer15.xml"/><Relationship Id="rId127" Type="http://schemas.openxmlformats.org/officeDocument/2006/relationships/image" Target="media/image85.tiff"/><Relationship Id="rId128" Type="http://schemas.openxmlformats.org/officeDocument/2006/relationships/image" Target="media/image86.tiff"/><Relationship Id="rId129" Type="http://schemas.openxmlformats.org/officeDocument/2006/relationships/image" Target="media/image87.jpeg"/><Relationship Id="rId210" Type="http://schemas.openxmlformats.org/officeDocument/2006/relationships/footer" Target="footer23.xml"/><Relationship Id="rId211" Type="http://schemas.openxmlformats.org/officeDocument/2006/relationships/image" Target="media/image146.tiff"/><Relationship Id="rId212" Type="http://schemas.openxmlformats.org/officeDocument/2006/relationships/image" Target="media/image147.tiff"/><Relationship Id="rId213" Type="http://schemas.openxmlformats.org/officeDocument/2006/relationships/image" Target="media/image148.tiff"/><Relationship Id="rId214" Type="http://schemas.openxmlformats.org/officeDocument/2006/relationships/image" Target="media/image149.tiff"/><Relationship Id="rId215" Type="http://schemas.openxmlformats.org/officeDocument/2006/relationships/image" Target="media/image150.tiff"/><Relationship Id="rId216" Type="http://schemas.openxmlformats.org/officeDocument/2006/relationships/image" Target="media/image151.tiff"/><Relationship Id="rId217" Type="http://schemas.openxmlformats.org/officeDocument/2006/relationships/image" Target="media/image152.tiff"/><Relationship Id="rId218" Type="http://schemas.openxmlformats.org/officeDocument/2006/relationships/image" Target="media/image153.tiff"/><Relationship Id="rId219" Type="http://schemas.openxmlformats.org/officeDocument/2006/relationships/header" Target="header35.xml"/><Relationship Id="rId90" Type="http://schemas.openxmlformats.org/officeDocument/2006/relationships/image" Target="media/image56.jpg"/><Relationship Id="rId91" Type="http://schemas.openxmlformats.org/officeDocument/2006/relationships/header" Target="header15.xml"/><Relationship Id="rId92" Type="http://schemas.openxmlformats.org/officeDocument/2006/relationships/image" Target="media/image57.png"/><Relationship Id="rId93" Type="http://schemas.openxmlformats.org/officeDocument/2006/relationships/header" Target="header16.xml"/><Relationship Id="rId94" Type="http://schemas.openxmlformats.org/officeDocument/2006/relationships/image" Target="media/image58.tiff"/><Relationship Id="rId95" Type="http://schemas.openxmlformats.org/officeDocument/2006/relationships/image" Target="media/image59.tiff"/><Relationship Id="rId96" Type="http://schemas.openxmlformats.org/officeDocument/2006/relationships/image" Target="media/image60.tiff"/><Relationship Id="rId97" Type="http://schemas.openxmlformats.org/officeDocument/2006/relationships/image" Target="media/image61.png"/><Relationship Id="rId98" Type="http://schemas.openxmlformats.org/officeDocument/2006/relationships/image" Target="media/image62.png"/><Relationship Id="rId99" Type="http://schemas.openxmlformats.org/officeDocument/2006/relationships/image" Target="media/image63.png"/><Relationship Id="rId190" Type="http://schemas.openxmlformats.org/officeDocument/2006/relationships/image" Target="media/image130.tiff"/><Relationship Id="rId191" Type="http://schemas.openxmlformats.org/officeDocument/2006/relationships/image" Target="media/image131.tiff"/><Relationship Id="rId192" Type="http://schemas.openxmlformats.org/officeDocument/2006/relationships/header" Target="header31.xml"/><Relationship Id="rId193" Type="http://schemas.openxmlformats.org/officeDocument/2006/relationships/image" Target="media/image132.tiff"/><Relationship Id="rId194" Type="http://schemas.openxmlformats.org/officeDocument/2006/relationships/image" Target="media/image133.tiff"/><Relationship Id="rId195" Type="http://schemas.openxmlformats.org/officeDocument/2006/relationships/image" Target="media/image134.tiff"/><Relationship Id="rId196" Type="http://schemas.openxmlformats.org/officeDocument/2006/relationships/image" Target="media/image135.tiff"/><Relationship Id="rId197" Type="http://schemas.openxmlformats.org/officeDocument/2006/relationships/image" Target="media/image136.tiff"/><Relationship Id="rId198" Type="http://schemas.openxmlformats.org/officeDocument/2006/relationships/image" Target="media/image137.tiff"/><Relationship Id="rId199" Type="http://schemas.openxmlformats.org/officeDocument/2006/relationships/image" Target="media/image138.tiff"/><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33" Type="http://schemas.openxmlformats.org/officeDocument/2006/relationships/image" Target="media/image20.tiff"/><Relationship Id="rId34" Type="http://schemas.openxmlformats.org/officeDocument/2006/relationships/image" Target="media/image21.png"/><Relationship Id="rId35" Type="http://schemas.openxmlformats.org/officeDocument/2006/relationships/header" Target="header3.xml"/><Relationship Id="rId36" Type="http://schemas.openxmlformats.org/officeDocument/2006/relationships/footer" Target="footer4.xml"/><Relationship Id="rId37" Type="http://schemas.openxmlformats.org/officeDocument/2006/relationships/footer" Target="footer5.xml"/><Relationship Id="rId38" Type="http://schemas.openxmlformats.org/officeDocument/2006/relationships/header" Target="header4.xml"/><Relationship Id="rId39" Type="http://schemas.openxmlformats.org/officeDocument/2006/relationships/footer" Target="footer6.xml"/><Relationship Id="rId130" Type="http://schemas.openxmlformats.org/officeDocument/2006/relationships/image" Target="media/image88.tiff"/><Relationship Id="rId131" Type="http://schemas.openxmlformats.org/officeDocument/2006/relationships/image" Target="media/image89.jpg"/><Relationship Id="rId132" Type="http://schemas.openxmlformats.org/officeDocument/2006/relationships/image" Target="media/image90.jpeg"/><Relationship Id="rId133" Type="http://schemas.openxmlformats.org/officeDocument/2006/relationships/image" Target="media/image91.png"/><Relationship Id="rId220" Type="http://schemas.openxmlformats.org/officeDocument/2006/relationships/footer" Target="footer24.xml"/><Relationship Id="rId221" Type="http://schemas.openxmlformats.org/officeDocument/2006/relationships/header" Target="header36.xml"/><Relationship Id="rId222" Type="http://schemas.openxmlformats.org/officeDocument/2006/relationships/footer" Target="footer25.xml"/><Relationship Id="rId223" Type="http://schemas.openxmlformats.org/officeDocument/2006/relationships/header" Target="header37.xml"/><Relationship Id="rId224" Type="http://schemas.openxmlformats.org/officeDocument/2006/relationships/footer" Target="footer26.xml"/><Relationship Id="rId225" Type="http://schemas.openxmlformats.org/officeDocument/2006/relationships/header" Target="header38.xml"/><Relationship Id="rId226" Type="http://schemas.openxmlformats.org/officeDocument/2006/relationships/header" Target="header39.xml"/><Relationship Id="rId227" Type="http://schemas.openxmlformats.org/officeDocument/2006/relationships/footer" Target="footer27.xml"/><Relationship Id="rId228" Type="http://schemas.openxmlformats.org/officeDocument/2006/relationships/footer" Target="footer28.xml"/><Relationship Id="rId229" Type="http://schemas.openxmlformats.org/officeDocument/2006/relationships/header" Target="header40.xml"/><Relationship Id="rId134" Type="http://schemas.openxmlformats.org/officeDocument/2006/relationships/image" Target="media/image92.png"/><Relationship Id="rId135" Type="http://schemas.openxmlformats.org/officeDocument/2006/relationships/image" Target="media/image93.png"/><Relationship Id="rId136" Type="http://schemas.openxmlformats.org/officeDocument/2006/relationships/image" Target="media/image94.png"/><Relationship Id="rId137" Type="http://schemas.openxmlformats.org/officeDocument/2006/relationships/image" Target="media/image95.jpg"/><Relationship Id="rId138" Type="http://schemas.openxmlformats.org/officeDocument/2006/relationships/header" Target="header20.xml"/><Relationship Id="rId139" Type="http://schemas.openxmlformats.org/officeDocument/2006/relationships/footer" Target="footer16.xml"/><Relationship Id="rId40" Type="http://schemas.openxmlformats.org/officeDocument/2006/relationships/image" Target="media/image22.png"/><Relationship Id="rId41" Type="http://schemas.openxmlformats.org/officeDocument/2006/relationships/image" Target="media/image23.jpg"/><Relationship Id="rId42" Type="http://schemas.openxmlformats.org/officeDocument/2006/relationships/image" Target="media/image24.tiff"/><Relationship Id="rId43" Type="http://schemas.openxmlformats.org/officeDocument/2006/relationships/image" Target="media/image25.tiff"/><Relationship Id="rId44" Type="http://schemas.openxmlformats.org/officeDocument/2006/relationships/header" Target="header5.xml"/><Relationship Id="rId45" Type="http://schemas.openxmlformats.org/officeDocument/2006/relationships/footer" Target="footer7.xml"/><Relationship Id="rId46" Type="http://schemas.openxmlformats.org/officeDocument/2006/relationships/image" Target="media/image26.tiff"/><Relationship Id="rId47" Type="http://schemas.openxmlformats.org/officeDocument/2006/relationships/header" Target="header6.xml"/><Relationship Id="rId48" Type="http://schemas.openxmlformats.org/officeDocument/2006/relationships/image" Target="media/image27.tiff"/><Relationship Id="rId49" Type="http://schemas.openxmlformats.org/officeDocument/2006/relationships/image" Target="media/image28.tiff"/><Relationship Id="rId140" Type="http://schemas.openxmlformats.org/officeDocument/2006/relationships/image" Target="media/image96.png"/><Relationship Id="rId141" Type="http://schemas.openxmlformats.org/officeDocument/2006/relationships/image" Target="media/image97.png"/><Relationship Id="rId142" Type="http://schemas.openxmlformats.org/officeDocument/2006/relationships/image" Target="media/image98.png"/><Relationship Id="rId143" Type="http://schemas.openxmlformats.org/officeDocument/2006/relationships/image" Target="media/image99.tiff"/><Relationship Id="rId144" Type="http://schemas.openxmlformats.org/officeDocument/2006/relationships/image" Target="media/image100.tiff"/><Relationship Id="rId145" Type="http://schemas.openxmlformats.org/officeDocument/2006/relationships/image" Target="media/image101.tiff"/><Relationship Id="rId146" Type="http://schemas.openxmlformats.org/officeDocument/2006/relationships/image" Target="media/image102.tiff"/><Relationship Id="rId147" Type="http://schemas.openxmlformats.org/officeDocument/2006/relationships/image" Target="media/image103.tiff"/><Relationship Id="rId148" Type="http://schemas.openxmlformats.org/officeDocument/2006/relationships/image" Target="media/image104.tiff"/><Relationship Id="rId149" Type="http://schemas.openxmlformats.org/officeDocument/2006/relationships/image" Target="media/image105.tiff"/><Relationship Id="rId230" Type="http://schemas.openxmlformats.org/officeDocument/2006/relationships/footer" Target="footer29.xml"/><Relationship Id="rId231" Type="http://schemas.openxmlformats.org/officeDocument/2006/relationships/image" Target="media/image154.png"/><Relationship Id="rId232" Type="http://schemas.openxmlformats.org/officeDocument/2006/relationships/image" Target="media/image155.png"/><Relationship Id="rId233" Type="http://schemas.openxmlformats.org/officeDocument/2006/relationships/image" Target="media/image156.png"/><Relationship Id="rId234" Type="http://schemas.openxmlformats.org/officeDocument/2006/relationships/image" Target="media/image157.png"/><Relationship Id="rId235" Type="http://schemas.openxmlformats.org/officeDocument/2006/relationships/image" Target="media/image158.png"/><Relationship Id="rId236" Type="http://schemas.openxmlformats.org/officeDocument/2006/relationships/image" Target="media/image159.png"/><Relationship Id="rId237" Type="http://schemas.openxmlformats.org/officeDocument/2006/relationships/image" Target="media/image160.png"/><Relationship Id="rId238" Type="http://schemas.openxmlformats.org/officeDocument/2006/relationships/image" Target="media/image161.png"/><Relationship Id="rId239" Type="http://schemas.openxmlformats.org/officeDocument/2006/relationships/image" Target="media/image162.png"/><Relationship Id="rId50" Type="http://schemas.openxmlformats.org/officeDocument/2006/relationships/image" Target="media/image29.png"/><Relationship Id="rId51" Type="http://schemas.openxmlformats.org/officeDocument/2006/relationships/image" Target="media/image30.tiff"/><Relationship Id="rId52" Type="http://schemas.openxmlformats.org/officeDocument/2006/relationships/image" Target="media/image31.png"/><Relationship Id="rId53" Type="http://schemas.openxmlformats.org/officeDocument/2006/relationships/image" Target="media/image32.png"/><Relationship Id="rId54" Type="http://schemas.openxmlformats.org/officeDocument/2006/relationships/image" Target="media/image33.png"/><Relationship Id="rId55" Type="http://schemas.openxmlformats.org/officeDocument/2006/relationships/image" Target="media/image34.png"/><Relationship Id="rId56" Type="http://schemas.openxmlformats.org/officeDocument/2006/relationships/image" Target="media/image35.png"/><Relationship Id="rId57" Type="http://schemas.openxmlformats.org/officeDocument/2006/relationships/image" Target="media/image36.png"/><Relationship Id="rId58" Type="http://schemas.openxmlformats.org/officeDocument/2006/relationships/image" Target="media/image37.tiff"/><Relationship Id="rId59" Type="http://schemas.openxmlformats.org/officeDocument/2006/relationships/header" Target="header7.xml"/><Relationship Id="rId150" Type="http://schemas.openxmlformats.org/officeDocument/2006/relationships/image" Target="media/image106.tiff"/><Relationship Id="rId151" Type="http://schemas.openxmlformats.org/officeDocument/2006/relationships/header" Target="header21.xml"/><Relationship Id="rId152" Type="http://schemas.openxmlformats.org/officeDocument/2006/relationships/footer" Target="footer17.xml"/><Relationship Id="rId153" Type="http://schemas.openxmlformats.org/officeDocument/2006/relationships/footer" Target="footer18.xml"/><Relationship Id="rId154" Type="http://schemas.openxmlformats.org/officeDocument/2006/relationships/image" Target="media/image107.tiff"/><Relationship Id="rId155" Type="http://schemas.openxmlformats.org/officeDocument/2006/relationships/header" Target="header22.xml"/><Relationship Id="rId156" Type="http://schemas.openxmlformats.org/officeDocument/2006/relationships/image" Target="media/image108.tiff"/><Relationship Id="rId157" Type="http://schemas.openxmlformats.org/officeDocument/2006/relationships/image" Target="media/image109.tiff"/><Relationship Id="rId158" Type="http://schemas.openxmlformats.org/officeDocument/2006/relationships/image" Target="media/image110.tiff"/><Relationship Id="rId159" Type="http://schemas.openxmlformats.org/officeDocument/2006/relationships/image" Target="media/image111.tiff"/><Relationship Id="rId240" Type="http://schemas.openxmlformats.org/officeDocument/2006/relationships/header" Target="header41.xml"/><Relationship Id="rId241" Type="http://schemas.openxmlformats.org/officeDocument/2006/relationships/image" Target="media/image163.png"/><Relationship Id="rId242" Type="http://schemas.openxmlformats.org/officeDocument/2006/relationships/header" Target="header42.xml"/><Relationship Id="rId243" Type="http://schemas.openxmlformats.org/officeDocument/2006/relationships/image" Target="media/image164.png"/><Relationship Id="rId244" Type="http://schemas.openxmlformats.org/officeDocument/2006/relationships/image" Target="media/image165.png"/><Relationship Id="rId245" Type="http://schemas.openxmlformats.org/officeDocument/2006/relationships/image" Target="media/image166.png"/><Relationship Id="rId246" Type="http://schemas.openxmlformats.org/officeDocument/2006/relationships/fontTable" Target="fontTable.xml"/><Relationship Id="rId247" Type="http://schemas.openxmlformats.org/officeDocument/2006/relationships/theme" Target="theme/theme1.xml"/><Relationship Id="rId248" Type="http://schemas.microsoft.com/office/2011/relationships/people" Target="people.xml"/><Relationship Id="rId60" Type="http://schemas.openxmlformats.org/officeDocument/2006/relationships/image" Target="media/image38.tiff"/><Relationship Id="rId61" Type="http://schemas.openxmlformats.org/officeDocument/2006/relationships/header" Target="header8.xml"/><Relationship Id="rId62" Type="http://schemas.openxmlformats.org/officeDocument/2006/relationships/image" Target="media/image39.png"/><Relationship Id="rId63" Type="http://schemas.openxmlformats.org/officeDocument/2006/relationships/image" Target="media/image40.png"/><Relationship Id="rId64" Type="http://schemas.openxmlformats.org/officeDocument/2006/relationships/image" Target="media/image41.png"/><Relationship Id="rId65" Type="http://schemas.openxmlformats.org/officeDocument/2006/relationships/image" Target="media/image42.png"/><Relationship Id="rId66" Type="http://schemas.openxmlformats.org/officeDocument/2006/relationships/image" Target="media/image43.png"/><Relationship Id="rId67" Type="http://schemas.openxmlformats.org/officeDocument/2006/relationships/image" Target="media/image44.png"/><Relationship Id="rId68" Type="http://schemas.openxmlformats.org/officeDocument/2006/relationships/image" Target="media/image45.tiff"/><Relationship Id="rId69" Type="http://schemas.openxmlformats.org/officeDocument/2006/relationships/image" Target="media/image46.tiff"/><Relationship Id="rId160" Type="http://schemas.openxmlformats.org/officeDocument/2006/relationships/image" Target="media/image112.tiff"/><Relationship Id="rId161" Type="http://schemas.openxmlformats.org/officeDocument/2006/relationships/image" Target="media/image113.tiff"/><Relationship Id="rId162" Type="http://schemas.openxmlformats.org/officeDocument/2006/relationships/header" Target="header23.xml"/><Relationship Id="rId163" Type="http://schemas.openxmlformats.org/officeDocument/2006/relationships/image" Target="media/image114.tiff"/><Relationship Id="rId164" Type="http://schemas.openxmlformats.org/officeDocument/2006/relationships/header" Target="header24.xml"/><Relationship Id="rId165" Type="http://schemas.openxmlformats.org/officeDocument/2006/relationships/image" Target="media/image115.tiff"/><Relationship Id="rId166" Type="http://schemas.openxmlformats.org/officeDocument/2006/relationships/image" Target="media/image116.tiff"/><Relationship Id="rId167" Type="http://schemas.openxmlformats.org/officeDocument/2006/relationships/image" Target="media/image117.png"/><Relationship Id="rId168" Type="http://schemas.openxmlformats.org/officeDocument/2006/relationships/image" Target="media/image118.tiff"/><Relationship Id="rId169" Type="http://schemas.openxmlformats.org/officeDocument/2006/relationships/image" Target="media/image119.tiff"/><Relationship Id="rId100" Type="http://schemas.openxmlformats.org/officeDocument/2006/relationships/image" Target="media/image64.png"/><Relationship Id="rId101" Type="http://schemas.openxmlformats.org/officeDocument/2006/relationships/image" Target="media/image65.png"/><Relationship Id="rId102" Type="http://schemas.openxmlformats.org/officeDocument/2006/relationships/image" Target="media/image66.tiff"/><Relationship Id="rId103" Type="http://schemas.openxmlformats.org/officeDocument/2006/relationships/image" Target="media/image67.png"/><Relationship Id="rId104" Type="http://schemas.openxmlformats.org/officeDocument/2006/relationships/image" Target="media/image68.tiff"/><Relationship Id="rId105" Type="http://schemas.openxmlformats.org/officeDocument/2006/relationships/image" Target="media/image6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D6C63B-6FB4-9249-9471-DA129AA15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59</Pages>
  <Words>136066</Words>
  <Characters>775582</Characters>
  <Application>Microsoft Macintosh Word</Application>
  <DocSecurity>0</DocSecurity>
  <Lines>6463</Lines>
  <Paragraphs>1819</Paragraphs>
  <ScaleCrop>false</ScaleCrop>
  <HeadingPairs>
    <vt:vector size="2" baseType="variant">
      <vt:variant>
        <vt:lpstr>Title</vt:lpstr>
      </vt:variant>
      <vt:variant>
        <vt:i4>1</vt:i4>
      </vt:variant>
    </vt:vector>
  </HeadingPairs>
  <TitlesOfParts>
    <vt:vector size="1" baseType="lpstr">
      <vt:lpstr/>
    </vt:vector>
  </TitlesOfParts>
  <Company>UoS</Company>
  <LinksUpToDate>false</LinksUpToDate>
  <CharactersWithSpaces>909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e Smith</dc:creator>
  <cp:keywords/>
  <dc:description/>
  <cp:lastModifiedBy>Laurie Smith</cp:lastModifiedBy>
  <cp:revision>3</cp:revision>
  <cp:lastPrinted>2019-10-24T20:48:00Z</cp:lastPrinted>
  <dcterms:created xsi:type="dcterms:W3CDTF">2020-01-08T12:09:00Z</dcterms:created>
  <dcterms:modified xsi:type="dcterms:W3CDTF">2020-01-08T13:24:00Z</dcterms:modified>
</cp:coreProperties>
</file>